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Look w:val="04A0" w:firstRow="1" w:lastRow="0" w:firstColumn="1" w:lastColumn="0" w:noHBand="0" w:noVBand="1"/>
      </w:tblPr>
      <w:tblGrid>
        <w:gridCol w:w="8352"/>
      </w:tblGrid>
      <w:tr w:rsidR="00CD2711" w:rsidRPr="006A7D30" w14:paraId="19EB7516" w14:textId="77777777" w:rsidTr="0008124E">
        <w:tc>
          <w:tcPr>
            <w:tcW w:w="8352" w:type="dxa"/>
            <w:vAlign w:val="center"/>
          </w:tcPr>
          <w:p w14:paraId="60784B8C" w14:textId="2D84694F" w:rsidR="00CD2711" w:rsidRPr="008B44AA" w:rsidRDefault="00AF4EFF" w:rsidP="0010335F">
            <w:r w:rsidRPr="008B44AA">
              <w:t>CROSS-ENTERPRISE DOCUMENT SHARING (XDS) IMPLEMENTATION BASED ON BLOCKCHAIN TECHNOLOGY</w:t>
            </w:r>
            <w:r w:rsidR="0008124E" w:rsidRPr="008B44AA">
              <w:t xml:space="preserve"> </w:t>
            </w:r>
          </w:p>
          <w:p w14:paraId="62F0506B" w14:textId="77777777" w:rsidR="0010335F" w:rsidRPr="008B44AA" w:rsidRDefault="0010335F" w:rsidP="0010335F"/>
          <w:p w14:paraId="7EF7E8FB" w14:textId="12967E21" w:rsidR="00CD2711" w:rsidRPr="008B44AA" w:rsidRDefault="0008124E" w:rsidP="0010335F">
            <w:pPr>
              <w:jc w:val="thaiDistribute"/>
            </w:pPr>
            <w:r w:rsidRPr="008B44AA">
              <w:t>PETNATHEAN JULLED 5936474</w:t>
            </w:r>
          </w:p>
          <w:p w14:paraId="384A16AD" w14:textId="77777777" w:rsidR="0010335F" w:rsidRPr="008B44AA" w:rsidRDefault="0010335F" w:rsidP="0010335F">
            <w:pPr>
              <w:jc w:val="thaiDistribute"/>
            </w:pPr>
          </w:p>
          <w:p w14:paraId="4D30216F" w14:textId="2A2E95FE" w:rsidR="00CD2711" w:rsidRPr="008B44AA" w:rsidRDefault="00500B95" w:rsidP="0010335F">
            <w:pPr>
              <w:jc w:val="both"/>
            </w:pPr>
            <w:r w:rsidRPr="008B44AA">
              <w:t>M.Sc. (CYBER SECURITY AND INFORMATION ASSURANCE)</w:t>
            </w:r>
          </w:p>
          <w:p w14:paraId="583D07E4" w14:textId="77777777" w:rsidR="00500B95" w:rsidRPr="008B44AA" w:rsidRDefault="00500B95" w:rsidP="0010335F">
            <w:pPr>
              <w:jc w:val="both"/>
            </w:pPr>
          </w:p>
          <w:p w14:paraId="27B8C608" w14:textId="77777777" w:rsidR="0010335F" w:rsidRPr="008B44AA" w:rsidRDefault="00CD2711" w:rsidP="0010335F">
            <w:pPr>
              <w:jc w:val="thaiDistribute"/>
            </w:pPr>
            <w:r w:rsidRPr="008B44AA">
              <w:t xml:space="preserve">THESIS ADVISORY COMMITTEE: </w:t>
            </w:r>
            <w:r w:rsidR="0010335F" w:rsidRPr="008B44AA">
              <w:t xml:space="preserve">ASSADARAT KHURAT, Ph.D., </w:t>
            </w:r>
          </w:p>
          <w:p w14:paraId="4A7F6BC0" w14:textId="5168231C" w:rsidR="00CD2711" w:rsidRPr="008B44AA" w:rsidRDefault="0010335F" w:rsidP="0010335F">
            <w:pPr>
              <w:jc w:val="thaiDistribute"/>
            </w:pPr>
            <w:r w:rsidRPr="008B44AA">
              <w:t>PATTANASAK MONGKOLWAT, Ph.D., THITINAN TANTIDHAM, Ph.D.</w:t>
            </w:r>
          </w:p>
          <w:p w14:paraId="15558915" w14:textId="77777777" w:rsidR="00CD2711" w:rsidRPr="008B44AA" w:rsidRDefault="00CD2711" w:rsidP="0010335F">
            <w:pPr>
              <w:jc w:val="both"/>
            </w:pPr>
          </w:p>
          <w:p w14:paraId="0D78A66D" w14:textId="77777777" w:rsidR="00CD2711" w:rsidRPr="008B44AA" w:rsidRDefault="00CD2711" w:rsidP="0010335F">
            <w:pPr>
              <w:jc w:val="center"/>
            </w:pPr>
            <w:bookmarkStart w:id="0" w:name="Abstract"/>
            <w:r w:rsidRPr="008B44AA">
              <w:t>ABSTRACT</w:t>
            </w:r>
          </w:p>
          <w:bookmarkEnd w:id="0"/>
          <w:p w14:paraId="4CBA3400" w14:textId="78A9A765" w:rsidR="009306D5" w:rsidRPr="008B44AA" w:rsidRDefault="00CD2711" w:rsidP="00500B95">
            <w:pPr>
              <w:pStyle w:val="ListParagraph"/>
              <w:ind w:left="0"/>
              <w:jc w:val="both"/>
              <w:rPr>
                <w:rFonts w:ascii="Times New Roman" w:hAnsi="Times New Roman" w:cs="Times New Roman"/>
              </w:rPr>
            </w:pPr>
            <w:r w:rsidRPr="008B44AA">
              <w:rPr>
                <w:rFonts w:ascii="Times New Roman" w:hAnsi="Times New Roman" w:cs="Times New Roman"/>
              </w:rPr>
              <w:t xml:space="preserve">              </w:t>
            </w:r>
            <w:r w:rsidR="00CB7BFC" w:rsidRPr="00CB7BFC">
              <w:rPr>
                <w:rFonts w:ascii="Times New Roman" w:hAnsi="Times New Roman" w:cs="Times New Roman"/>
              </w:rPr>
              <w:t>On the increasing demand for a better quality of healthcare services, some topics involve healthcare information technology in terms of operational efficiency. Healthcare information sharing and interoperability between healthcare organizations are one of the major solutions to improve healthcare service quality. However, the healthcare industry poses many challenges that inhibit solutions to become reality. The Integrating Healthcare Enterprise (IHE) initiative to standardize healthcare information sharing methods to address health document sharing issues between different enterprises, Cross-Enterprise Document Sharing (</w:t>
            </w:r>
            <w:proofErr w:type="spellStart"/>
            <w:r w:rsidR="00CB7BFC" w:rsidRPr="00CB7BFC">
              <w:rPr>
                <w:rFonts w:ascii="Times New Roman" w:hAnsi="Times New Roman" w:cs="Times New Roman"/>
              </w:rPr>
              <w:t>XDS.b</w:t>
            </w:r>
            <w:proofErr w:type="spellEnd"/>
            <w:r w:rsidR="00CB7BFC" w:rsidRPr="00CB7BFC">
              <w:rPr>
                <w:rFonts w:ascii="Times New Roman" w:hAnsi="Times New Roman" w:cs="Times New Roman"/>
              </w:rPr>
              <w:t>) Profile allows the adopted organizations to share health documents simultaneously using the central exchange.</w:t>
            </w:r>
            <w:r w:rsidR="00544ECD" w:rsidRPr="008B44AA">
              <w:rPr>
                <w:rFonts w:ascii="Times New Roman" w:hAnsi="Times New Roman" w:cs="Times New Roman"/>
              </w:rPr>
              <w:t xml:space="preserve"> </w:t>
            </w:r>
          </w:p>
          <w:p w14:paraId="576530A2" w14:textId="7D12CBB3" w:rsidR="00CD2711" w:rsidRPr="008B44AA" w:rsidRDefault="009306D5" w:rsidP="009306D5">
            <w:pPr>
              <w:pStyle w:val="ListParagraph"/>
              <w:tabs>
                <w:tab w:val="left" w:pos="169"/>
              </w:tabs>
              <w:ind w:left="0"/>
              <w:jc w:val="both"/>
              <w:rPr>
                <w:rFonts w:ascii="Times New Roman" w:hAnsi="Times New Roman" w:cs="Times New Roman"/>
              </w:rPr>
            </w:pPr>
            <w:r w:rsidRPr="008B44AA">
              <w:rPr>
                <w:rFonts w:ascii="Times New Roman" w:hAnsi="Times New Roman" w:cs="Times New Roman"/>
              </w:rPr>
              <w:t xml:space="preserve">                </w:t>
            </w:r>
            <w:r w:rsidR="00B22C32" w:rsidRPr="008B44AA">
              <w:rPr>
                <w:rFonts w:ascii="Times New Roman" w:hAnsi="Times New Roman" w:cs="Times New Roman"/>
              </w:rPr>
              <w:t xml:space="preserve"> </w:t>
            </w:r>
            <w:r w:rsidR="00CB7BFC" w:rsidRPr="00CB7BFC">
              <w:rPr>
                <w:rFonts w:ascii="Times New Roman" w:hAnsi="Times New Roman" w:cs="Times New Roman"/>
              </w:rPr>
              <w:t>Like other industries, cyber-security threats have threatened the healthcare information domain. These threats increase the difficulty in the development of health information sharing networks and causing damage to healthcare enterprises. These cyber-threats can cause damage to the industry in many aspects, especially those cyber-attack that targeting integrity and availability of data. These kinds of cyber-attacks can severely hinder the continuity of medical operations, potentially resulting in the cost of a patient’s life. There are many solutions technology proposed to deal with these kinds of cyber-attacks. One of the technologies that are the trend to deal with cyber-threats threatening integrity and availability of data is Blockchain technology.</w:t>
            </w:r>
          </w:p>
          <w:p w14:paraId="05D9589D" w14:textId="69EC531E" w:rsidR="001050E1" w:rsidRPr="008B44AA" w:rsidRDefault="001050E1" w:rsidP="001050E1">
            <w:pPr>
              <w:pStyle w:val="ListParagraph"/>
              <w:tabs>
                <w:tab w:val="left" w:pos="169"/>
              </w:tabs>
              <w:ind w:left="0"/>
              <w:jc w:val="both"/>
              <w:rPr>
                <w:rFonts w:ascii="Times New Roman" w:hAnsi="Times New Roman" w:cs="Times New Roman"/>
              </w:rPr>
            </w:pPr>
            <w:r w:rsidRPr="008B44AA">
              <w:rPr>
                <w:rFonts w:ascii="Times New Roman" w:hAnsi="Times New Roman" w:cs="Times New Roman"/>
              </w:rPr>
              <w:t xml:space="preserve">                 </w:t>
            </w:r>
            <w:r w:rsidR="00CB7BFC" w:rsidRPr="00CB7BFC">
              <w:rPr>
                <w:rFonts w:ascii="Times New Roman" w:hAnsi="Times New Roman" w:cs="Times New Roman"/>
              </w:rPr>
              <w:t xml:space="preserve">Several pieces of research have proposed the concept of using Blockchain technology to solve health information sharing issues but, there are still many limitations that prevented Blockchain technology from effectively integrated with data like health information. This is where the IHE </w:t>
            </w:r>
            <w:proofErr w:type="spellStart"/>
            <w:r w:rsidR="00CB7BFC" w:rsidRPr="00CB7BFC">
              <w:rPr>
                <w:rFonts w:ascii="Times New Roman" w:hAnsi="Times New Roman" w:cs="Times New Roman"/>
              </w:rPr>
              <w:t>XDS.b</w:t>
            </w:r>
            <w:proofErr w:type="spellEnd"/>
            <w:r w:rsidR="00CB7BFC" w:rsidRPr="00CB7BFC">
              <w:rPr>
                <w:rFonts w:ascii="Times New Roman" w:hAnsi="Times New Roman" w:cs="Times New Roman"/>
              </w:rPr>
              <w:t xml:space="preserve"> profile could be used with Blockchain technology to allow health document sharing through the decentralized networks while address cyber-security issues through unique characteristics of Blockchain technology. In this work, we propose the approach for integrating Blockchain technology with the IHE </w:t>
            </w:r>
            <w:proofErr w:type="spellStart"/>
            <w:r w:rsidR="00CB7BFC" w:rsidRPr="00CB7BFC">
              <w:rPr>
                <w:rFonts w:ascii="Times New Roman" w:hAnsi="Times New Roman" w:cs="Times New Roman"/>
              </w:rPr>
              <w:t>XDS.b</w:t>
            </w:r>
            <w:proofErr w:type="spellEnd"/>
            <w:r w:rsidR="00CB7BFC" w:rsidRPr="00CB7BFC">
              <w:rPr>
                <w:rFonts w:ascii="Times New Roman" w:hAnsi="Times New Roman" w:cs="Times New Roman"/>
              </w:rPr>
              <w:t xml:space="preserve"> profile which results in the new concept of health information exchange.</w:t>
            </w:r>
          </w:p>
          <w:p w14:paraId="6007A1B3" w14:textId="77777777" w:rsidR="00CD2711" w:rsidRPr="008B44AA" w:rsidRDefault="00CD2711" w:rsidP="0010335F">
            <w:pPr>
              <w:jc w:val="both"/>
            </w:pPr>
          </w:p>
          <w:p w14:paraId="1FD32A9E" w14:textId="616EE591" w:rsidR="00CD2711" w:rsidRPr="008B44AA" w:rsidRDefault="00CD2711" w:rsidP="00682E1C">
            <w:r w:rsidRPr="008B44AA">
              <w:t xml:space="preserve">KEY WORDS: </w:t>
            </w:r>
            <w:r w:rsidR="00682E1C" w:rsidRPr="008B44AA">
              <w:t xml:space="preserve">HEALTH INFORMATION / </w:t>
            </w:r>
            <w:r w:rsidR="00500B95" w:rsidRPr="008B44AA">
              <w:t>INTEROPERABILITY / INFORMATION SH</w:t>
            </w:r>
            <w:r w:rsidR="00682E1C" w:rsidRPr="008B44AA">
              <w:t>ARING /</w:t>
            </w:r>
            <w:r w:rsidR="00500B95" w:rsidRPr="008B44AA">
              <w:t xml:space="preserve"> INFORMATION SECURITY</w:t>
            </w:r>
            <w:r w:rsidR="00682E1C" w:rsidRPr="008B44AA">
              <w:t xml:space="preserve"> / BLOCKCHAIN / SMART CONTRACT</w:t>
            </w:r>
            <w:r w:rsidR="002F082D" w:rsidRPr="008B44AA">
              <w:t xml:space="preserve"> / IHE / XDS</w:t>
            </w:r>
          </w:p>
          <w:p w14:paraId="3DD16D78" w14:textId="77777777" w:rsidR="00500B95" w:rsidRPr="008B44AA" w:rsidRDefault="00500B95" w:rsidP="0010335F">
            <w:pPr>
              <w:jc w:val="thaiDistribute"/>
            </w:pPr>
          </w:p>
          <w:p w14:paraId="26615CE7" w14:textId="1A67E58B" w:rsidR="00CD2711" w:rsidRPr="008B44AA" w:rsidRDefault="00953A5A" w:rsidP="0010335F">
            <w:pPr>
              <w:jc w:val="thaiDistribute"/>
            </w:pPr>
            <w:r>
              <w:fldChar w:fldCharType="begin"/>
            </w:r>
            <w:r>
              <w:instrText xml:space="preserve"> PAGEREF Biography \h </w:instrText>
            </w:r>
            <w:r>
              <w:fldChar w:fldCharType="separate"/>
            </w:r>
            <w:r w:rsidR="008104AA">
              <w:rPr>
                <w:noProof/>
              </w:rPr>
              <w:t>298</w:t>
            </w:r>
            <w:r>
              <w:fldChar w:fldCharType="end"/>
            </w:r>
            <w:r w:rsidR="00CD2711" w:rsidRPr="008B44AA">
              <w:t xml:space="preserve"> pages</w:t>
            </w:r>
          </w:p>
          <w:p w14:paraId="0316BA08" w14:textId="4199A165" w:rsidR="00500B95" w:rsidRPr="006A7D30" w:rsidRDefault="00500B95" w:rsidP="0010335F">
            <w:pPr>
              <w:jc w:val="thaiDistribute"/>
            </w:pPr>
          </w:p>
        </w:tc>
      </w:tr>
    </w:tbl>
    <w:p w14:paraId="1B566CA2" w14:textId="77777777" w:rsidR="0008124E" w:rsidRPr="006A7D30" w:rsidRDefault="0008124E" w:rsidP="00142251">
      <w:pPr>
        <w:spacing w:line="360" w:lineRule="auto"/>
        <w:jc w:val="center"/>
        <w:rPr>
          <w:rFonts w:eastAsiaTheme="minorEastAsia"/>
          <w:b/>
          <w:bCs/>
          <w:sz w:val="28"/>
        </w:rPr>
        <w:sectPr w:rsidR="0008124E" w:rsidRPr="006A7D30" w:rsidSect="00494F6E">
          <w:headerReference w:type="even" r:id="rId8"/>
          <w:pgSz w:w="11906" w:h="16838" w:code="9"/>
          <w:pgMar w:top="2126" w:right="1418" w:bottom="1418" w:left="2126" w:header="720" w:footer="720" w:gutter="0"/>
          <w:pgNumType w:fmt="lowerRoman"/>
          <w:cols w:space="720"/>
          <w:docGrid w:linePitch="360"/>
        </w:sectPr>
      </w:pPr>
    </w:p>
    <w:p w14:paraId="5061EEEA" w14:textId="66CD6B84" w:rsidR="00B757CB" w:rsidRPr="006A7D30" w:rsidRDefault="00B757CB" w:rsidP="009C7F08">
      <w:pPr>
        <w:jc w:val="center"/>
        <w:rPr>
          <w:color w:val="FF0000"/>
          <w:sz w:val="32"/>
          <w:szCs w:val="32"/>
        </w:rPr>
      </w:pPr>
    </w:p>
    <w:p w14:paraId="4AA91027" w14:textId="592598A5" w:rsidR="00BB309F" w:rsidRDefault="00BB309F" w:rsidP="009C7F08">
      <w:pPr>
        <w:pStyle w:val="Heading1"/>
      </w:pPr>
    </w:p>
    <w:p w14:paraId="4F7C4EBF" w14:textId="674133BD" w:rsidR="00BD1489" w:rsidRPr="00485A4D" w:rsidRDefault="00BD1489" w:rsidP="00112FD0">
      <w:pPr>
        <w:pStyle w:val="Title"/>
      </w:pPr>
      <w:bookmarkStart w:id="1" w:name="CHAPTERI"/>
      <w:r w:rsidRPr="00485A4D">
        <w:t>CHAPTER I</w:t>
      </w:r>
    </w:p>
    <w:p w14:paraId="125DE7E2" w14:textId="6D96DBD4" w:rsidR="009C7F08" w:rsidRPr="009C7F08" w:rsidRDefault="009C7F08" w:rsidP="00112FD0">
      <w:pPr>
        <w:pStyle w:val="Title"/>
      </w:pPr>
      <w:r w:rsidRPr="00112FD0">
        <w:t>INTRODUCTION</w:t>
      </w:r>
    </w:p>
    <w:bookmarkEnd w:id="1"/>
    <w:p w14:paraId="52DD8D3F" w14:textId="77777777" w:rsidR="000A5652" w:rsidRPr="006A7D30" w:rsidRDefault="000A5652" w:rsidP="00D118CE">
      <w:pPr>
        <w:tabs>
          <w:tab w:val="left" w:pos="1134"/>
        </w:tabs>
        <w:spacing w:line="360" w:lineRule="auto"/>
        <w:jc w:val="center"/>
        <w:rPr>
          <w:b/>
          <w:bCs/>
          <w:color w:val="000000" w:themeColor="text1"/>
          <w:szCs w:val="22"/>
        </w:rPr>
      </w:pPr>
    </w:p>
    <w:p w14:paraId="18808501" w14:textId="77777777" w:rsidR="001328CF" w:rsidRPr="006A7D30" w:rsidRDefault="001328CF" w:rsidP="00831310">
      <w:pPr>
        <w:tabs>
          <w:tab w:val="left" w:pos="1134"/>
        </w:tabs>
        <w:spacing w:line="360" w:lineRule="auto"/>
        <w:jc w:val="thaiDistribute"/>
        <w:rPr>
          <w:b/>
          <w:bCs/>
          <w:color w:val="000000" w:themeColor="text1"/>
          <w:szCs w:val="22"/>
          <w:cs/>
        </w:rPr>
      </w:pPr>
    </w:p>
    <w:p w14:paraId="4C280AC8" w14:textId="091AE1F8" w:rsidR="00E854F3" w:rsidRDefault="00E83ED0" w:rsidP="00E854F3">
      <w:pPr>
        <w:spacing w:line="360" w:lineRule="auto"/>
        <w:jc w:val="thaiDistribute"/>
        <w:rPr>
          <w:color w:val="7F7F7F" w:themeColor="text1" w:themeTint="80"/>
        </w:rPr>
      </w:pPr>
      <w:r w:rsidRPr="00EC2EB5">
        <w:tab/>
      </w:r>
      <w:bookmarkStart w:id="2" w:name="_Toc349141726"/>
      <w:bookmarkStart w:id="3" w:name="_Toc349142266"/>
      <w:r w:rsidR="00BB54AE" w:rsidRPr="00BB54AE">
        <w:t>With the transition from the age of paperwork to digital records, the healthcare industry is now undergoing digital transformation. Efficiency and continuity are the main factors that driven the healthcare industry to change. Paperwork starts falling behind when a huge amount of data is produced by healthcare service operations from day to day. Health information undeniably has become an important component in developing efficient healthcare services</w:t>
      </w:r>
      <w:r w:rsidR="00EE72AE" w:rsidRPr="00EE72AE">
        <w:t xml:space="preserve"> </w:t>
      </w:r>
      <w:r w:rsidR="00EE72AE" w:rsidRPr="00EE72AE">
        <w:fldChar w:fldCharType="begin"/>
      </w:r>
      <w:r w:rsidR="00572A37">
        <w:instrText>ADDIN CSL_CITATION {"citationItems":[{"id":"ITEM-1","itemData":{"author":[{"dropping-particle":"","family":"Weinelt","given":"Bruce","non-dropping-particle":"","parse-names":false,"suffix":""}],"id":"ITEM-1","issue":"January","issued":{"date-parts":[["2016"]]},"title":"Digital Transformation of Industries. Logistics Industry","type":"article-journal"},"uris":["http://www.mendeley.com/documents/?uuid=7865ede4-e3d7-40ac-939f-bdbcda37dca5"]},{"id":"ITEM-2","itemData":{"abstract":"Information and communication technology (ICT) in the health system, also known as digital health, can accelerate health system reforms, leading to better-quality, efficient, and accessible patient-centered care. Digital health has been acknowledged by the World Health Organization as a key building block for universal health coverage and the health-related Sustainable Development Goals, and many countries are implementing solutions, such as digital disease surveillance systems, electronic medical records, and social health insurance payment processes. However, countries lack a holistic approach to digital health, which requires good governance for successful implementation and sustainability throughout the health system. Good digital health governance is the foundation that is required to coordinate stakeholders and policies that enable effective ICT for a well-functioning health system. Its ultimate objective is to maximize the achievement of health outcomes. ICT governance frameworks are already in use in various sectors and industries. They have helped to accelerate its transformational power in their respective industries, but the health sector still lags behind in adopting an ICT governance framework. This hinders the transformational effect of digital health investments. Together with partners, the Asian Development Bank developed a health ICT governance architecture framework (HIGAF). Consultations and close collaboration with health sector ICT experts in the region further refined the framework, leading to the creation of HIGAF 2.0, designed specifically to meet the evolving needs of developing member countries in the region. HIGAF 2.0 enables countries to prioritize the structures and processes that must be established to enable an enterprise (system-wide) approach, and cost-effective investments in digital health.","author":[{"dropping-particle":"","family":"Marcelo","given":"Alvin","non-dropping-particle":"","parse-names":false,"suffix":""},{"dropping-particle":"","family":"Medeiros","given":"Donna","non-dropping-particle":"","parse-names":false,"suffix":""},{"dropping-particle":"","family":"Ramesh","given":"Kirthi","non-dropping-particle":"","parse-names":false,"suffix":""},{"dropping-particle":"","family":"Roth","given":"Susann","non-dropping-particle":"","parse-names":false,"suffix":""},{"dropping-particle":"","family":"Wyatt","given":"Pamela","non-dropping-particle":"","parse-names":false,"suffix":""}],"container-title":"adb Sustainable Development working paper series","id":"ITEM-2","issue":"51","issued":{"date-parts":[["2018"]]},"page":"1 - 15","title":"Transforming Health Systems Through Good Digital Health Governance","type":"article-journal"},"uris":["http://www.mendeley.com/documents/?uuid=f4a21470-2751-4782-9fe5-d0ed3b7d7de4"]},{"id":"ITEM-3","itemData":{"ISBN":"978-1-925665-32-1","author":[{"dropping-particle":"","family":"Shaw","given":"Tim","non-dropping-particle":"","parse-names":false,"suffix":""},{"dropping-particle":"","family":"Hines","given":"Monique","non-dropping-particle":"","parse-names":false,"suffix":""},{"dropping-particle":"","family":"Kielly","given":"Candice","non-dropping-particle":"","parse-names":false,"suffix":""}],"container-title":"Australian Commission on Safety and Quality in Health Care Level","id":"ITEM-3","issue":"January","issued":{"date-parts":[["2000"]]},"title":"Impact of Digital Health on the Safety and Quality of Health Care","type":"book","volume":"5"},"uris":["http://www.mendeley.com/documents/?uuid=7c777469-569b-4651-b325-30d2a990599e"]},{"id":"ITEM-4","itemData":{"DOI":"10.1057/978-1-349-95173-4","ISBN":"978-1-349-95172-7","abstract":"Combining conceptual, pragmatic and operational approaches, this edited collection addresses the demand for knowledge and understanding of IT in the healthcare sector. With new technology outbreaks, our vision of healthcare has been drastically changed, switching from a ‘traditional’ path to a digitalized one. Providing an overview of the role of IT in the healthcare sector, The Digitization of Healthcare illustrates the potential benefits and challenges for all those involved in delivering care to the patient. The incursion of IT has disrupted the value chain and changed business models for companies working in the health sector, and also raised ethical issues and new paradigms about delivering care. This book illustrates the rise of patient empowerment through the development of patient communities such as PatientLikeMe, and medical collaborate platforms such as DockCheck, thus providing a necessary tool to patients, caregivers and academics alike.","author":[{"dropping-particle":"","family":"Cisco","given":"","non-dropping-particle":"","parse-names":false,"suffix":""}],"container-title":"Cisco","id":"ITEM-4","issued":{"date-parts":[["2017"]]},"page":"12","title":"The Digitization of the Healthcare Industry: Using Technology to Transform Care","type":"article-journal","volume":"1"},"uris":["http://www.mendeley.com/documents/?uuid=ee8082df-62a6-4c22-b646-443c19607bfe"]},{"id":"ITEM-5","itemData":{"ISBN":"9789513969271","abstract":"Digital technology is coming of age in the healthcare sector Governments, insurers, employers and most importantly patients and their physicians recognise that digital technology is the key to meeting the challenges of healthcare provision in the 21 st Century. The most relevant and exciting digital services and applications are being developed by fast growing SMEs. Healthcare systems worldwide are facing unprecedented challenges Global healthcare spend accounts for 10.6% of GDP. Spend is forecast to grow more than 5% annually to 2018 as the global proportion of those aged over 60 increases from 12% in 2013 to 21% in 2050. The nature of the challenges faced varies across national markets, but the impetus for new models of healthcare is clear globally. Cloud software, smartphone applications, online marketplaces and data analytics are established technologies that the healthcare sector is only now embracing. They are key as healthcare seeks to become more efficient and patient centric, paying for outcomes delivered and with much care and treatment provided remotely. B2B models are best placed – but sales strategies must be multifaceted Digital healthcare companies selling to, or partnering with, enterprise level clients will be the winners in the medium term. SMEs must sell in at the board and departmental, national and local level to maximise their chances of success. SMEs must be healthcare experts as well as digital natives Healthcare is incredibly complex – from heavy regulation to labyrinthine decision making to multi-layered payment systems. The most successful in the space will be those who embrace the complexity and thrive on it. Investment is gaining momentum -Q3 2015 was a record quarter $1.5bn was raised by digital healthcare companies in Q3 2015. US companies continue to account for the majority of funds raised in the sector, but there is also a vibrant earlier stage community of European digital healthcare companies. M&amp;A volumes are increasing steadily, driven by interest from a wide variety of strategics.","author":[{"dropping-particle":"","family":"Bullhound","given":"GP.","non-dropping-particle":"","parse-names":false,"suffix":""}],"container-title":"Independent Technology Research Report","id":"ITEM-5","issue":"November","issued":{"date-parts":[["2015"]]},"number-of-pages":"1-44","title":"Digital healthcare","type":"book"},"uris":["http://www.mendeley.com/documents/?uuid=1de530ec-5c68-4327-b5da-a198d3c88d46"]},{"id":"ITEM-6","itemData":{"DOI":"10.21037/mhealth.2017.08.07","ISSN":"23069740","PMID":"29184890","abstract":"Under the term \"digital health\", advanced medical technologies, disruptive innovations and digital communication have gradually become inseparable from providing best practice healthcare. While the cost of treating chronic conditions is increasing and doctor shortages are imminent worldwide, the needed transformation in the structure of healthcare and medicine fails to catch up with the rapid progress of the medical technology industry. This transition is slowed down by strict regulations; the reluctance of stakeholders in healthcare to change; and ignoring the importance of cultural changes and the human factor in an increasingly technological world. With access and adoption of technology getting higher, the risk of patients primarily turning to an accessible, but unregulated technological solution for their health problem is likely to increase. In this paper, we discuss how the old paradigm of the paternalistic model of medicine is transforming into an equal level partnership between patients and professionals and how it is aided and augmented by disruptive technologies. We attempt to define what digital health means and how it affects the status quo of care and also the study design in implementing technological innovations into the practice of medicine.","author":[{"dropping-particle":"","family":"Meskó","given":"Bertalan","non-dropping-particle":"","parse-names":false,"suffix":""},{"dropping-particle":"","family":"Drobni","given":"Zsófia","non-dropping-particle":"","parse-names":false,"suffix":""},{"dropping-particle":"","family":"Bényei","given":"Éva","non-dropping-particle":"","parse-names":false,"suffix":""},{"dropping-particle":"","family":"Gergely","given":"Bence","non-dropping-particle":"","parse-names":false,"suffix":""},{"dropping-particle":"","family":"Győrffy","given":"Zsuzsanna","non-dropping-particle":"","parse-names":false,"suffix":""}],"container-title":"mHealth","id":"ITEM-6","issued":{"date-parts":[["2017"]]},"page":"38-38","title":"Digital health is a cultural transformation of traditional healthcare","type":"article-journal","volume":"3"},"uris":["http://www.mendeley.com/documents/?uuid=4cca89a1-72bc-4e9f-acca-b689ea23c05a"]}],"mendeley":{"formattedCitation":"[1–6]","plainTextFormattedCitation":"[1–6]","previouslyFormattedCitation":"[1–6]"},"properties":{"noteIndex":0},"schema":"https://github.com/citation-style-language/schema/raw/master/csl-citation.json"}</w:instrText>
      </w:r>
      <w:r w:rsidR="00EE72AE" w:rsidRPr="00EE72AE">
        <w:fldChar w:fldCharType="separate"/>
      </w:r>
      <w:r w:rsidR="00572A37" w:rsidRPr="00572A37">
        <w:rPr>
          <w:noProof/>
        </w:rPr>
        <w:t>[1–6]</w:t>
      </w:r>
      <w:r w:rsidR="00EE72AE" w:rsidRPr="00EE72AE">
        <w:fldChar w:fldCharType="end"/>
      </w:r>
      <w:r w:rsidR="00873A06">
        <w:t>.</w:t>
      </w:r>
      <w:r w:rsidR="00BB54AE" w:rsidRPr="00BB54AE">
        <w:t xml:space="preserve"> On the increasing demand for the better quality of healthcare service, there is the topic that involves healthcare information technology in terms of operational efficiency. Healthcare information sharing and interoperability between healthcare organizations are one of the major solutions to improve healthcare service quality. Patient’s health document data are scattered across different healthcare organizations, due to the foundation of healthcare informatics are separately developed by different organizations. Each healthcare organization has its own method to process and handle healthcare information. This makes it hard for one healthcare piece of information to interoperate with other. Lack of interoperability prevents many opportunities for healthcare service quality improvement. The patient may need to take extra repetitive care procedures when visiting a new hospital. Mistakes in communication between different physicians can cause misdiagnosis. So, there are many demands from the patient side that want their health journey to be connected and improve healthcare service quality.</w:t>
      </w:r>
      <w:r w:rsidR="00E854F3">
        <w:rPr>
          <w:color w:val="7F7F7F" w:themeColor="text1" w:themeTint="80"/>
        </w:rPr>
        <w:t xml:space="preserve"> </w:t>
      </w:r>
    </w:p>
    <w:p w14:paraId="157B260C" w14:textId="123CCCDD" w:rsidR="001F0AF0" w:rsidRPr="00112FD0" w:rsidRDefault="00E854F3" w:rsidP="00E854F3">
      <w:pPr>
        <w:spacing w:line="360" w:lineRule="auto"/>
        <w:jc w:val="thaiDistribute"/>
      </w:pPr>
      <w:r>
        <w:rPr>
          <w:color w:val="7F7F7F" w:themeColor="text1" w:themeTint="80"/>
        </w:rPr>
        <w:tab/>
      </w:r>
      <w:r w:rsidRPr="00112FD0">
        <w:t xml:space="preserve">To enable health information sharing from just one organization with another can cost much more than the benefit they can gain. Sharing health information with not fully-trusted party exposing vulnerabilities to the business model. </w:t>
      </w:r>
      <w:r w:rsidR="00B24860" w:rsidRPr="00B24860">
        <w:t>The risks and benefits to the organization from sharing their patient information with others may not be worth it as compared to the risk. For example, health information sharing allows the physician to access a patient's health history in other hospitals give decent improvement to service quality, in turn, exposing the information access to cyber-criminal and provide a chance for business competitors to gain an advantage.</w:t>
      </w:r>
      <w:r w:rsidR="00B24860">
        <w:t xml:space="preserve"> </w:t>
      </w:r>
      <w:r w:rsidRPr="00112FD0">
        <w:t xml:space="preserve">This creates high friction for one </w:t>
      </w:r>
      <w:r w:rsidRPr="00112FD0">
        <w:lastRenderedPageBreak/>
        <w:t>organization to share their information with others. It was even more difficult for an individual patient to integrate their healthcare with different providers.</w:t>
      </w:r>
      <w:r>
        <w:t xml:space="preserve"> </w:t>
      </w:r>
      <w:r w:rsidRPr="00112FD0">
        <w:t xml:space="preserve">This makes the interoperability issue to be extremely difficult for every single organization to solve on its own. It revealed that these interoperation problems cause a huge decrease in inefficiency in healthcare operations and result in lower quality of healthcare service </w:t>
      </w:r>
      <w:r w:rsidR="001C3F96" w:rsidRPr="00EC2EB5">
        <w:rPr>
          <w:color w:val="000000" w:themeColor="text1"/>
        </w:rPr>
        <w:fldChar w:fldCharType="begin"/>
      </w:r>
      <w:r w:rsidR="00572A37">
        <w:rPr>
          <w:color w:val="000000" w:themeColor="text1"/>
        </w:rPr>
        <w:instrText>ADDIN CSL_CITATION {"citationItems":[{"id":"ITEM-1","itemData":{"author":[{"dropping-particle":"","family":"Carestream Health","given":"","non-dropping-particle":"","parse-names":false,"suffix":""}],"id":"ITEM-1","issued":{"date-parts":[["2015"]]},"page":"1-9","title":"Interoperability : Connecting the Healthcare Enterprise to Deliver Responsive Patient Care","type":"article-journal"},"uris":["http://www.mendeley.com/documents/?uuid=90c8fa3d-3af7-49e5-b1bf-73694a0dc7e0"]},{"id":"ITEM-2","itemData":{"URL":"https://www.policymedical.com/interoperability-healthcare/","accessed":{"date-parts":[["2018","9","22"]]},"author":[{"dropping-particle":"","family":"PolicyMedical","given":"","non-dropping-particle":"","parse-names":false,"suffix":""}],"id":"ITEM-2","issued":{"date-parts":[["0"]]},"title":"Interoperability in Healthcare: To Have or Not to Have","type":"webpage"},"uris":["http://www.mendeley.com/documents/?uuid=92594bd6-3ac9-3886-8dd6-e997230ea861"]},{"id":"ITEM-3","itemData":{"author":[{"dropping-particle":"","family":"Interoperability","given":"Digital Healthcare","non-dropping-particle":"","parse-names":false,"suffix":""}],"id":"ITEM-3","issue":"October","issued":{"date-parts":[["2016"]]},"title":"Digital Healthcare Interoperability","type":"article-journal"},"uris":["http://www.mendeley.com/documents/?uuid=dcca9585-0015-456e-bebd-ad0888aa4526"]},{"id":"ITEM-4","itemData":{"abstract":"Oficial definition of interoperability","author":[{"dropping-particle":"","family":"Healthcare Information and Management Systems Society","given":"","non-dropping-particle":"","parse-names":false,"suffix":""}],"container-title":"Himss","id":"ITEM-4","issued":{"date-parts":[["2013"]]},"page":"2013","title":"Definition of Interoperability","type":"article-journal"},"uris":["http://www.mendeley.com/documents/?uuid=c8258935-056e-4e6b-81d2-473a6413c2de"]},{"id":"ITEM-5","itemData":{"author":[{"dropping-particle":"","family":"Oracle","given":"","non-dropping-particle":"","parse-names":false,"suffix":""}],"container-title":"Solutions","id":"ITEM-5","issue":"November","issued":{"date-parts":[["2010"]]},"title":"Interoperability : A Key to Meaningful Use","type":"article-journal"},"uris":["http://www.mendeley.com/documents/?uuid=87a55203-0514-4c8f-a7aa-d26836c99a6b"]},{"id":"ITEM-6","itemData":{"URL":"https://www.himss.org/library/interoperability-standards/what-is-interoperability","accessed":{"date-parts":[["2019","4","27"]]},"author":[{"dropping-particle":"","family":"HIMSS","given":"","non-dropping-particle":"","parse-names":false,"suffix":""}],"id":"ITEM-6","issued":{"date-parts":[["0"]]},"title":"What is Interoperability?","type":"webpage"},"uris":["http://www.mendeley.com/documents/?uuid=0e85866d-afaa-314b-8fc8-be6b5e4a7307"]},{"id":"ITEM-7","itemData":{"URL":"https://www.redoxengine.com/blog/why-healthcare-interoperability-matters/","accessed":{"date-parts":[["2019","4","27"]]},"author":[{"dropping-particle":"","family":"Paige Goodhew","given":"","non-dropping-particle":"","parse-names":false,"suffix":""}],"id":"ITEM-7","issued":{"date-parts":[["0"]]},"title":"Why Healthcare Interoperability Matters | Redox","type":"webpage"},"uris":["http://www.mendeley.com/documents/?uuid=a8eb55b3-ece9-38d6-8a6c-c3b792143319"]},{"id":"ITEM-8","itemData":{"URL":"https://orionhealth.com/global/knowledge-hub/blogs/why-is-interoperability-so-important-for-healthcare-organisations/","accessed":{"date-parts":[["2019","4","27"]]},"author":[{"dropping-particle":"","family":"Dr.David Hay","given":"","non-dropping-particle":"","parse-names":false,"suffix":""}],"id":"ITEM-8","issued":{"date-parts":[["0"]]},"title":"Why is interoperability so important for healthcare organisations? | Orion Health","type":"webpage"},"uris":["http://www.mendeley.com/documents/?uuid=139aa58e-e84b-3110-9abc-c639c2e98cea"]}],"mendeley":{"formattedCitation":"[7–14]","plainTextFormattedCitation":"[7–14]","previouslyFormattedCitation":"[7–14]"},"properties":{"noteIndex":0},"schema":"https://github.com/citation-style-language/schema/raw/master/csl-citation.json"}</w:instrText>
      </w:r>
      <w:r w:rsidR="001C3F96" w:rsidRPr="00EC2EB5">
        <w:rPr>
          <w:color w:val="000000" w:themeColor="text1"/>
        </w:rPr>
        <w:fldChar w:fldCharType="separate"/>
      </w:r>
      <w:r w:rsidR="00572A37" w:rsidRPr="00572A37">
        <w:rPr>
          <w:noProof/>
          <w:color w:val="000000" w:themeColor="text1"/>
        </w:rPr>
        <w:t>[7–14]</w:t>
      </w:r>
      <w:r w:rsidR="001C3F96" w:rsidRPr="00EC2EB5">
        <w:rPr>
          <w:color w:val="000000" w:themeColor="text1"/>
        </w:rPr>
        <w:fldChar w:fldCharType="end"/>
      </w:r>
      <w:r w:rsidR="001C3F96" w:rsidRPr="00EC2EB5">
        <w:rPr>
          <w:color w:val="000000" w:themeColor="text1"/>
        </w:rPr>
        <w:t>.</w:t>
      </w:r>
      <w:r w:rsidR="00A47532">
        <w:rPr>
          <w:color w:val="000000" w:themeColor="text1"/>
        </w:rPr>
        <w:t xml:space="preserve"> </w:t>
      </w:r>
      <w:r w:rsidR="00733D63" w:rsidRPr="00733D63">
        <w:rPr>
          <w:color w:val="000000" w:themeColor="text1"/>
        </w:rPr>
        <w:t>However, there is still no effective approach to tackle the problem</w:t>
      </w:r>
      <w:r w:rsidR="00A47532" w:rsidRPr="00A47532">
        <w:rPr>
          <w:color w:val="000000" w:themeColor="text1"/>
        </w:rPr>
        <w:t>. That means there still have an open issue on how to solve interoperability in the field of healthcare.</w:t>
      </w:r>
      <w:r w:rsidR="00A47532">
        <w:rPr>
          <w:color w:val="000000" w:themeColor="text1"/>
        </w:rPr>
        <w:t xml:space="preserve"> </w:t>
      </w:r>
      <w:r w:rsidR="00BB54AE" w:rsidRPr="00E33EBB">
        <w:rPr>
          <w:color w:val="000000" w:themeColor="text1"/>
        </w:rPr>
        <w:t>[7,9–11]</w:t>
      </w:r>
    </w:p>
    <w:p w14:paraId="629001E1" w14:textId="5303D691" w:rsidR="00E426D5" w:rsidRPr="007B5752" w:rsidRDefault="0064508F" w:rsidP="006733E4">
      <w:pPr>
        <w:spacing w:line="360" w:lineRule="auto"/>
        <w:jc w:val="thaiDistribute"/>
        <w:rPr>
          <w:color w:val="000000" w:themeColor="text1"/>
        </w:rPr>
      </w:pPr>
      <w:r>
        <w:rPr>
          <w:color w:val="000000" w:themeColor="text1"/>
        </w:rPr>
        <w:tab/>
      </w:r>
      <w:r w:rsidR="00C6185A" w:rsidRPr="00C6185A">
        <w:rPr>
          <w:color w:val="000000" w:themeColor="text1"/>
        </w:rPr>
        <w:t>That way many initiatives start to standardize healthcare information technology to allow healthcare organizations to be able to interoperate with each other. Integrating Healthcare Enterprise (IHE) is one of the well-known initiatives that provide specifications for using healthcare informatics standardization. IHE provides an implementation framework and guideline for developing a health informatics system. For health document sharing between different organizations, IHE provides a Cross-Enterprise Document Sharing (</w:t>
      </w:r>
      <w:proofErr w:type="spellStart"/>
      <w:r w:rsidR="00C6185A" w:rsidRPr="00C6185A">
        <w:rPr>
          <w:color w:val="000000" w:themeColor="text1"/>
        </w:rPr>
        <w:t>XDS.b</w:t>
      </w:r>
      <w:proofErr w:type="spellEnd"/>
      <w:r w:rsidR="00C6185A" w:rsidRPr="00C6185A">
        <w:rPr>
          <w:color w:val="000000" w:themeColor="text1"/>
        </w:rPr>
        <w:t>) profile. The profile act as a guideline for the system developer to implement their system to meet the requirement where the system can share health document with other organizations. This profile will be the main focus of this work, to deal with the health information sharing problem.</w:t>
      </w:r>
    </w:p>
    <w:p w14:paraId="10859418" w14:textId="0281F47E" w:rsidR="0064508F" w:rsidRPr="00EC2EB5" w:rsidRDefault="004F76C9" w:rsidP="006733E4">
      <w:pPr>
        <w:spacing w:line="360" w:lineRule="auto"/>
        <w:jc w:val="thaiDistribute"/>
        <w:rPr>
          <w:color w:val="000000" w:themeColor="text1"/>
        </w:rPr>
      </w:pPr>
      <w:r w:rsidRPr="006A7D30">
        <w:rPr>
          <w:color w:val="000000" w:themeColor="text1"/>
          <w:szCs w:val="22"/>
        </w:rPr>
        <w:tab/>
      </w:r>
      <w:r w:rsidR="00111BB6" w:rsidRPr="00111BB6">
        <w:rPr>
          <w:color w:val="000000" w:themeColor="text1"/>
          <w:szCs w:val="22"/>
        </w:rPr>
        <w:t>In the current age of information digitalization, cybersecurity has become an important issue for many organizations and individuals. Anyone can become a target of cyber-attacks. The healthcare industry is one of the major targets that become a victim of cyber-attacks each year</w:t>
      </w:r>
      <w:r w:rsidR="00615290" w:rsidRPr="00615290">
        <w:rPr>
          <w:color w:val="000000" w:themeColor="text1"/>
        </w:rPr>
        <w:t xml:space="preserve"> </w:t>
      </w:r>
      <w:r w:rsidR="00AB71A8" w:rsidRPr="00EC2EB5">
        <w:rPr>
          <w:color w:val="000000" w:themeColor="text1"/>
        </w:rPr>
        <w:fldChar w:fldCharType="begin"/>
      </w:r>
      <w:r w:rsidR="00572A37">
        <w:rPr>
          <w:color w:val="000000" w:themeColor="text1"/>
        </w:rPr>
        <w:instrText>ADDIN CSL_CITATION {"citationItems":[{"id":"ITEM-1","itemData":{"author":[{"dropping-particle":"","family":"Bris","given":"Aurore","non-dropping-particle":"Le","parse-names":false,"suffix":""},{"dropping-particle":"El","family":"Asri","given":"Walid","non-dropping-particle":"","parse-names":false,"suffix":""}],"container-title":"ESSEC Business School","id":"ITEM-1","issued":{"date-parts":[["2017"]]},"page":"13","title":"STATE OF CYBERSECURITY &amp;amp; CYBER THREATS IN HEALTHCARE ORGANIZATIONS Applied Cybersecurity Strategy for Managers","type":"article-journal"},"uris":["http://www.mendeley.com/documents/?uuid=19027dbe-a8f3-4827-951f-f96692d5ed51"]}],"mendeley":{"formattedCitation":"[15]","plainTextFormattedCitation":"[15]","previouslyFormattedCitation":"[15]"},"properties":{"noteIndex":0},"schema":"https://github.com/citation-style-language/schema/raw/master/csl-citation.json"}</w:instrText>
      </w:r>
      <w:r w:rsidR="00AB71A8" w:rsidRPr="00EC2EB5">
        <w:rPr>
          <w:color w:val="000000" w:themeColor="text1"/>
        </w:rPr>
        <w:fldChar w:fldCharType="separate"/>
      </w:r>
      <w:r w:rsidR="00572A37" w:rsidRPr="00572A37">
        <w:rPr>
          <w:noProof/>
          <w:color w:val="000000" w:themeColor="text1"/>
        </w:rPr>
        <w:t>[15]</w:t>
      </w:r>
      <w:r w:rsidR="00AB71A8" w:rsidRPr="00EC2EB5">
        <w:rPr>
          <w:color w:val="000000" w:themeColor="text1"/>
        </w:rPr>
        <w:fldChar w:fldCharType="end"/>
      </w:r>
      <w:r w:rsidR="008B6073" w:rsidRPr="00EC2EB5">
        <w:rPr>
          <w:color w:val="000000" w:themeColor="text1"/>
        </w:rPr>
        <w:t xml:space="preserve">. </w:t>
      </w:r>
      <w:r w:rsidR="00111BB6" w:rsidRPr="00111BB6">
        <w:rPr>
          <w:color w:val="000000" w:themeColor="text1"/>
        </w:rPr>
        <w:t>Followed by the digitalization of hospital operations and information systems, the amount of cyber-attack and variations rise as the technology developed. These incidents variant from breaches in personal health information to the larger size of attacks which can potentially halt hospital operations that cause damage in various kinds. It may cost the hospital more than a million, or even cost individuals’ life because of the incident for the worst.</w:t>
      </w:r>
      <w:r w:rsidR="008E2488" w:rsidRPr="00EC2EB5">
        <w:rPr>
          <w:color w:val="000000" w:themeColor="text1"/>
        </w:rPr>
        <w:t xml:space="preserve"> </w:t>
      </w:r>
    </w:p>
    <w:p w14:paraId="7E48F19B" w14:textId="41A8648D" w:rsidR="001F0AF0" w:rsidRPr="00EC2EB5" w:rsidRDefault="00483422" w:rsidP="006733E4">
      <w:pPr>
        <w:spacing w:line="360" w:lineRule="auto"/>
        <w:jc w:val="thaiDistribute"/>
        <w:rPr>
          <w:color w:val="000000" w:themeColor="text1"/>
        </w:rPr>
      </w:pPr>
      <w:r w:rsidRPr="00EC2EB5">
        <w:rPr>
          <w:color w:val="000000" w:themeColor="text1"/>
        </w:rPr>
        <w:tab/>
      </w:r>
      <w:r w:rsidR="006B7B27" w:rsidRPr="006B7B27">
        <w:rPr>
          <w:color w:val="000000" w:themeColor="text1"/>
        </w:rPr>
        <w:t xml:space="preserve">There are many kinds of incidents targeting the healthcare industry. In recent years, one of the major incidents found throughout the industry is a hospital data breach. Data breaches often appeared in the form that hospital data got compromised by hackers. The compromised data can be valuable in the criminal world as it can be used for various kinds of criminal activities like identity theft, blackmailing, or social engineering </w:t>
      </w:r>
      <w:r w:rsidR="006B7B27" w:rsidRPr="006B7B27">
        <w:rPr>
          <w:color w:val="000000" w:themeColor="text1"/>
        </w:rPr>
        <w:lastRenderedPageBreak/>
        <w:t>because the data may include patients’ personal information and their health condition. This kind of incident can potentially cost hospitals ‘a trust’ issues from their patients, as individuals’ medical conditions and privacy are being exploited. Also, there is the case that not just gain unauthorized access to patient’s private data but, take over the data or even wipe all important data out of existence. ‘Ransomware’ and ‘</w:t>
      </w:r>
      <w:proofErr w:type="spellStart"/>
      <w:r w:rsidR="006B7B27" w:rsidRPr="006B7B27">
        <w:rPr>
          <w:color w:val="000000" w:themeColor="text1"/>
        </w:rPr>
        <w:t>Wipeware</w:t>
      </w:r>
      <w:proofErr w:type="spellEnd"/>
      <w:r w:rsidR="006B7B27" w:rsidRPr="006B7B27">
        <w:rPr>
          <w:color w:val="000000" w:themeColor="text1"/>
        </w:rPr>
        <w:t xml:space="preserve">’ are the main cause of these threats. Ransomware takes over ownership over data away from the hospital system and encrypts all the data which often takes an important role in hospital operation. At the same time, </w:t>
      </w:r>
      <w:proofErr w:type="spellStart"/>
      <w:r w:rsidR="006B7B27" w:rsidRPr="006B7B27">
        <w:rPr>
          <w:color w:val="000000" w:themeColor="text1"/>
        </w:rPr>
        <w:t>Wipeware</w:t>
      </w:r>
      <w:proofErr w:type="spellEnd"/>
      <w:r w:rsidR="006B7B27" w:rsidRPr="006B7B27">
        <w:rPr>
          <w:color w:val="000000" w:themeColor="text1"/>
        </w:rPr>
        <w:t xml:space="preserve"> will delete all the data from the victim machine. This mostly causes great disruption in hospital operation as consequence. Incidents that showed up in recent years seem to target healthcare organization more frequently, as the industry still have poor cybersecurity practices</w:t>
      </w:r>
      <w:r w:rsidR="00AB71A8" w:rsidRPr="00EC2EB5">
        <w:rPr>
          <w:color w:val="000000" w:themeColor="text1"/>
        </w:rPr>
        <w:t xml:space="preserve"> </w:t>
      </w:r>
      <w:r w:rsidR="00AB71A8" w:rsidRPr="00EC2EB5">
        <w:rPr>
          <w:color w:val="000000" w:themeColor="text1"/>
        </w:rPr>
        <w:fldChar w:fldCharType="begin"/>
      </w:r>
      <w:r w:rsidR="00572A37">
        <w:rPr>
          <w:color w:val="000000" w:themeColor="text1"/>
        </w:rPr>
        <w:instrText>ADDIN CSL_CITATION {"citationItems":[{"id":"ITEM-1","itemData":{"URL":"https://www.healthcareitnews.com/slideshow/biggest-healthcare-breaches-2017-so-far?page=1","accessed":{"date-parts":[["2018","9","11"]]},"author":[{"dropping-particle":"","family":"Healthcare IT News","given":"","non-dropping-particle":"","parse-names":false,"suffix":""}],"id":"ITEM-1","issued":{"date-parts":[["0"]]},"title":"The biggest healthcare breaches of 2017","type":"webpage"},"uris":["http://www.mendeley.com/documents/?uuid=f2df0679-3ed2-3edf-bc3f-535853141870"]}],"mendeley":{"formattedCitation":"[16]","plainTextFormattedCitation":"[16]","previouslyFormattedCitation":"[16]"},"properties":{"noteIndex":0},"schema":"https://github.com/citation-style-language/schema/raw/master/csl-citation.json"}</w:instrText>
      </w:r>
      <w:r w:rsidR="00AB71A8" w:rsidRPr="00EC2EB5">
        <w:rPr>
          <w:color w:val="000000" w:themeColor="text1"/>
        </w:rPr>
        <w:fldChar w:fldCharType="separate"/>
      </w:r>
      <w:r w:rsidR="00572A37" w:rsidRPr="00572A37">
        <w:rPr>
          <w:noProof/>
          <w:color w:val="000000" w:themeColor="text1"/>
        </w:rPr>
        <w:t>[16]</w:t>
      </w:r>
      <w:r w:rsidR="00AB71A8" w:rsidRPr="00EC2EB5">
        <w:rPr>
          <w:color w:val="000000" w:themeColor="text1"/>
        </w:rPr>
        <w:fldChar w:fldCharType="end"/>
      </w:r>
      <w:r w:rsidR="001C35FD" w:rsidRPr="00EC2EB5">
        <w:rPr>
          <w:color w:val="000000" w:themeColor="text1"/>
        </w:rPr>
        <w:t>.</w:t>
      </w:r>
      <w:r w:rsidR="00C678FC" w:rsidRPr="00EC2EB5">
        <w:rPr>
          <w:color w:val="000000" w:themeColor="text1"/>
        </w:rPr>
        <w:t xml:space="preserve"> Many incident</w:t>
      </w:r>
      <w:r w:rsidR="00B61F73" w:rsidRPr="00EC2EB5">
        <w:rPr>
          <w:color w:val="000000" w:themeColor="text1"/>
        </w:rPr>
        <w:t xml:space="preserve">s </w:t>
      </w:r>
      <w:r w:rsidR="00B61F73" w:rsidRPr="00EC2EB5">
        <w:rPr>
          <w:color w:val="000000" w:themeColor="text1"/>
        </w:rPr>
        <w:fldChar w:fldCharType="begin"/>
      </w:r>
      <w:r w:rsidR="00572A37">
        <w:rPr>
          <w:color w:val="000000" w:themeColor="text1"/>
        </w:rPr>
        <w:instrText>ADDIN CSL_CITATION {"citationItems":[{"id":"ITEM-1","itemData":{"URL":"https://www.healthcareitnews.com/slideshow/biggest-healthcare-breaches-2017-so-far?page=1","accessed":{"date-parts":[["2018","9","11"]]},"author":[{"dropping-particle":"","family":"Healthcare IT News","given":"","non-dropping-particle":"","parse-names":false,"suffix":""}],"id":"ITEM-1","issued":{"date-parts":[["0"]]},"title":"The biggest healthcare breaches of 2017","type":"webpage"},"uris":["http://www.mendeley.com/documents/?uuid=f2df0679-3ed2-3edf-bc3f-535853141870"]},{"id":"ITEM-2","itemData":{"URL":"https://www.hipaajournal.com/largest-healthcare-data-breaches-of-2018/","accessed":{"date-parts":[["2019","4","27"]]},"author":[{"dropping-particle":"","family":"HIPAA Journal","given":"","non-dropping-particle":"","parse-names":false,"suffix":""}],"id":"ITEM-2","issued":{"date-parts":[["0"]]},"title":"Largest Healthcare Data Breaches of 2018","type":"webpage"},"uris":["http://www.mendeley.com/documents/?uuid=c4276a2e-f53b-3290-829f-165b4f0e6201"]},{"id":"ITEM-3","itemData":{"URL":"https://www.healthcareitnews.com/projects/biggest-healthcare-data-breaches-2018-so-far","accessed":{"date-parts":[["2019","4","27"]]},"author":[{"dropping-particle":"","family":"Healthcare IT News","given":"","non-dropping-particle":"","parse-names":false,"suffix":""}],"id":"ITEM-3","issued":{"date-parts":[["0"]]},"title":"The biggest healthcare data breaches of 2018 (so far)","type":"webpage"},"uris":["http://www.mendeley.com/documents/?uuid=995e648c-3530-30fd-b427-97ea30f00796"]}],"mendeley":{"formattedCitation":"[16–18]","plainTextFormattedCitation":"[16–18]","previouslyFormattedCitation":"[16–18]"},"properties":{"noteIndex":0},"schema":"https://github.com/citation-style-language/schema/raw/master/csl-citation.json"}</w:instrText>
      </w:r>
      <w:r w:rsidR="00B61F73" w:rsidRPr="00EC2EB5">
        <w:rPr>
          <w:color w:val="000000" w:themeColor="text1"/>
        </w:rPr>
        <w:fldChar w:fldCharType="separate"/>
      </w:r>
      <w:r w:rsidR="00572A37" w:rsidRPr="00572A37">
        <w:rPr>
          <w:noProof/>
          <w:color w:val="000000" w:themeColor="text1"/>
        </w:rPr>
        <w:t>[16–18]</w:t>
      </w:r>
      <w:r w:rsidR="00B61F73" w:rsidRPr="00EC2EB5">
        <w:rPr>
          <w:color w:val="000000" w:themeColor="text1"/>
        </w:rPr>
        <w:fldChar w:fldCharType="end"/>
      </w:r>
      <w:r w:rsidR="00B61F73" w:rsidRPr="00EC2EB5">
        <w:rPr>
          <w:color w:val="000000" w:themeColor="text1"/>
        </w:rPr>
        <w:t xml:space="preserve"> </w:t>
      </w:r>
      <w:r w:rsidR="006B7B27" w:rsidRPr="006B7B27">
        <w:rPr>
          <w:color w:val="000000" w:themeColor="text1"/>
        </w:rPr>
        <w:t>showed that social engineering launched on healthcare employees is on rising. The threat has the potential to seamlessly blend into hospital workflow and made it hard to be noticed. However, follow these incidents, many stakeholders in the healthcare domain start to implement cyber-security to their organization infrastructure.</w:t>
      </w:r>
      <w:r w:rsidR="00D93FF2" w:rsidRPr="00EC2EB5">
        <w:rPr>
          <w:color w:val="000000" w:themeColor="text1"/>
        </w:rPr>
        <w:t xml:space="preserve"> </w:t>
      </w:r>
    </w:p>
    <w:p w14:paraId="3E9263F1" w14:textId="1BDB4EBF" w:rsidR="00FA684E" w:rsidRPr="00EC2EB5" w:rsidRDefault="00FA684E" w:rsidP="006733E4">
      <w:pPr>
        <w:spacing w:line="360" w:lineRule="auto"/>
        <w:jc w:val="thaiDistribute"/>
        <w:rPr>
          <w:color w:val="000000" w:themeColor="text1"/>
        </w:rPr>
      </w:pPr>
      <w:r>
        <w:rPr>
          <w:color w:val="000000" w:themeColor="text1"/>
        </w:rPr>
        <w:tab/>
      </w:r>
      <w:r w:rsidR="00AF6EDA" w:rsidRPr="00AF6EDA">
        <w:rPr>
          <w:color w:val="000000" w:themeColor="text1"/>
        </w:rPr>
        <w:t>At the foundation, each organization must start with educating their employees on cyber-security awareness to reduce the risk of cyber-incident that may cause by human error or human vulnerabilities. Next, define organization policy and management plan that help prepare against cyber-incident. When employees and management level of organization have prepared cyber-security, the organization will focus on cybersecurity of the technology layer. There is various kind of tools and technology that was invented to mitigate cyber-incidents. Some may have been made to prevent exploitation of existing technology while some may have been made to directly deal with known and upcoming threats.</w:t>
      </w:r>
      <w:r w:rsidR="008965DB" w:rsidRPr="00EC2EB5">
        <w:rPr>
          <w:color w:val="000000" w:themeColor="text1"/>
        </w:rPr>
        <w:t xml:space="preserve"> </w:t>
      </w:r>
    </w:p>
    <w:p w14:paraId="282BDD82" w14:textId="69100857" w:rsidR="002C760E" w:rsidRPr="00EC2EB5" w:rsidRDefault="00FA684E" w:rsidP="006733E4">
      <w:pPr>
        <w:spacing w:line="360" w:lineRule="auto"/>
        <w:jc w:val="thaiDistribute"/>
        <w:rPr>
          <w:color w:val="000000" w:themeColor="text1"/>
        </w:rPr>
      </w:pPr>
      <w:r>
        <w:rPr>
          <w:color w:val="000000" w:themeColor="text1"/>
        </w:rPr>
        <w:tab/>
      </w:r>
      <w:r w:rsidR="009F01BC" w:rsidRPr="009F01BC">
        <w:rPr>
          <w:color w:val="000000" w:themeColor="text1"/>
        </w:rPr>
        <w:t xml:space="preserve">One of many concepts invented to mitigate these threats is the decentralization of data. The concept of decentralization was made to mitigate most incidents and threats that involve single-point of failure vulnerability. In the case of the healthcare industry where the loss of patient data can cause many major damages to the affected organization and their patient, decentralization of data can help reduce damage caused by the case. There is more than one benefit that healthcare document data can gain from decentralization. Decentralization allows patient data that scattered across healthcare domains in different organizations to link to each other. As healthcare document data </w:t>
      </w:r>
      <w:r w:rsidR="009F01BC" w:rsidRPr="009F01BC">
        <w:rPr>
          <w:color w:val="000000" w:themeColor="text1"/>
        </w:rPr>
        <w:lastRenderedPageBreak/>
        <w:t>can be scattered across the different organizations within the healthcare industry, it also increases the chance that its copies can survive cyber-incidents. Even in case, that document in one organization got compromised, there is a chance that copies of compromised data also exist in other organizations. The survived copies can make a substitute for the original that got compromised. However, this only possible if there is a point that lets every organization in the network known which document exists in which organization. This is where the concept of the IHE Cross-Enterprise Document Sharing Profile fits in. Combined with Blockchain technology that makes the Document Registry entry persist and immutable, this ensures that every organization in the network will always know the whereabouts of document they need within the network while the entry itself cannot be tempered or deleted by any actor with ill intention.</w:t>
      </w:r>
      <w:r w:rsidR="00A02519" w:rsidRPr="00EC2EB5">
        <w:rPr>
          <w:color w:val="000000" w:themeColor="text1"/>
        </w:rPr>
        <w:t xml:space="preserve"> </w:t>
      </w:r>
    </w:p>
    <w:p w14:paraId="52E720F7" w14:textId="3AFEBF15" w:rsidR="00AE0403" w:rsidRPr="005A4B24" w:rsidRDefault="0025271D" w:rsidP="006733E4">
      <w:pPr>
        <w:spacing w:after="240" w:line="360" w:lineRule="auto"/>
        <w:jc w:val="thaiDistribute"/>
        <w:rPr>
          <w:color w:val="000000" w:themeColor="text1"/>
          <w:cs/>
        </w:rPr>
      </w:pPr>
      <w:r w:rsidRPr="00EC2EB5">
        <w:rPr>
          <w:color w:val="000000" w:themeColor="text1"/>
        </w:rPr>
        <w:tab/>
      </w:r>
      <w:r w:rsidR="00CA7437" w:rsidRPr="00CA7437">
        <w:rPr>
          <w:color w:val="000000" w:themeColor="text1"/>
        </w:rPr>
        <w:t>This work will introduce another way to allow health document sharing between healthcare organizations with increased protection against cyber-threats, by using a combination of Blockchain and IHE Cross-Enterprise Document Sharing (</w:t>
      </w:r>
      <w:proofErr w:type="spellStart"/>
      <w:r w:rsidR="00CA7437" w:rsidRPr="00CA7437">
        <w:rPr>
          <w:color w:val="000000" w:themeColor="text1"/>
        </w:rPr>
        <w:t>XDS.b</w:t>
      </w:r>
      <w:proofErr w:type="spellEnd"/>
      <w:r w:rsidR="00CA7437" w:rsidRPr="00CA7437">
        <w:rPr>
          <w:color w:val="000000" w:themeColor="text1"/>
        </w:rPr>
        <w:t>) Profile.</w:t>
      </w:r>
      <w:bookmarkEnd w:id="2"/>
      <w:bookmarkEnd w:id="3"/>
    </w:p>
    <w:p w14:paraId="07E88C42" w14:textId="04399283" w:rsidR="001920CB" w:rsidRPr="006733E4" w:rsidRDefault="006733E4" w:rsidP="006733E4">
      <w:pPr>
        <w:spacing w:line="360" w:lineRule="auto"/>
        <w:jc w:val="thaiDistribute"/>
        <w:rPr>
          <w:b/>
          <w:bCs/>
          <w:color w:val="000000" w:themeColor="text1"/>
          <w:sz w:val="28"/>
          <w:szCs w:val="28"/>
        </w:rPr>
      </w:pPr>
      <w:r w:rsidRPr="006733E4">
        <w:rPr>
          <w:b/>
          <w:bCs/>
          <w:color w:val="000000" w:themeColor="text1"/>
          <w:sz w:val="28"/>
          <w:szCs w:val="28"/>
        </w:rPr>
        <w:t xml:space="preserve">1.2 </w:t>
      </w:r>
      <w:bookmarkStart w:id="4" w:name="CHAPTERI_ProblemStatement"/>
      <w:r w:rsidR="001920CB" w:rsidRPr="006733E4">
        <w:rPr>
          <w:b/>
          <w:bCs/>
          <w:color w:val="000000" w:themeColor="text1"/>
          <w:sz w:val="28"/>
          <w:szCs w:val="28"/>
        </w:rPr>
        <w:t xml:space="preserve">Problem </w:t>
      </w:r>
      <w:r w:rsidR="00D4511C">
        <w:rPr>
          <w:b/>
          <w:bCs/>
          <w:color w:val="000000" w:themeColor="text1"/>
          <w:sz w:val="28"/>
          <w:szCs w:val="28"/>
        </w:rPr>
        <w:t>S</w:t>
      </w:r>
      <w:r w:rsidR="001920CB" w:rsidRPr="006733E4">
        <w:rPr>
          <w:b/>
          <w:bCs/>
          <w:color w:val="000000" w:themeColor="text1"/>
          <w:sz w:val="28"/>
          <w:szCs w:val="28"/>
        </w:rPr>
        <w:t>tatement</w:t>
      </w:r>
      <w:bookmarkEnd w:id="4"/>
    </w:p>
    <w:p w14:paraId="7D952744" w14:textId="5FE6932B" w:rsidR="00EE0D83" w:rsidRDefault="0070670A" w:rsidP="006733E4">
      <w:pPr>
        <w:spacing w:after="240" w:line="360" w:lineRule="auto"/>
        <w:jc w:val="thaiDistribute"/>
      </w:pPr>
      <w:r w:rsidRPr="00EC2EB5">
        <w:tab/>
      </w:r>
      <w:r w:rsidR="004929AF" w:rsidRPr="004929AF">
        <w:t>There is no reliable software platform that supports securely and confidentially sharing healthcare documents between healthcare systems and organizations. The platform must allow sharing of healthcare documents between different healthcare organizations while still maintaining the confidentiality of data and also help mitigate emerging cyber-threats in the healthcare domain that tend to tamper with integrity and availability of data. The platform must act as the health document exchange medium that has distributed, decentralized, persistent, confidential, and immutable availability characteristics.</w:t>
      </w:r>
    </w:p>
    <w:p w14:paraId="5E105516" w14:textId="37AB1212" w:rsidR="00BD0FAB" w:rsidRPr="006733E4" w:rsidRDefault="006733E4" w:rsidP="006733E4">
      <w:pPr>
        <w:spacing w:line="360" w:lineRule="auto"/>
        <w:rPr>
          <w:b/>
          <w:bCs/>
          <w:sz w:val="28"/>
          <w:szCs w:val="28"/>
        </w:rPr>
      </w:pPr>
      <w:r>
        <w:rPr>
          <w:b/>
          <w:bCs/>
          <w:sz w:val="28"/>
          <w:szCs w:val="28"/>
        </w:rPr>
        <w:t xml:space="preserve">1.3 </w:t>
      </w:r>
      <w:bookmarkStart w:id="5" w:name="CHAPTERI_Objective"/>
      <w:r w:rsidR="001920CB" w:rsidRPr="006733E4">
        <w:rPr>
          <w:b/>
          <w:bCs/>
          <w:sz w:val="28"/>
          <w:szCs w:val="28"/>
        </w:rPr>
        <w:t>Objective</w:t>
      </w:r>
      <w:bookmarkEnd w:id="5"/>
    </w:p>
    <w:p w14:paraId="339D10B9" w14:textId="5A431271" w:rsidR="00E33C17" w:rsidRPr="00EC2EB5" w:rsidRDefault="00963BD9" w:rsidP="006733E4">
      <w:pPr>
        <w:spacing w:line="360" w:lineRule="auto"/>
        <w:rPr>
          <w:b/>
          <w:bCs/>
        </w:rPr>
      </w:pPr>
      <w:r w:rsidRPr="00EC2EB5">
        <w:tab/>
      </w:r>
      <w:r w:rsidR="00B757CB" w:rsidRPr="00EC2EB5">
        <w:t>1.3</w:t>
      </w:r>
      <w:r w:rsidR="008B4480" w:rsidRPr="00EC2EB5">
        <w:t xml:space="preserve">.1 </w:t>
      </w:r>
      <w:r w:rsidR="00B67105" w:rsidRPr="00B67105">
        <w:t xml:space="preserve">Design and implement Document Registry Blockchain </w:t>
      </w:r>
      <w:r w:rsidR="000B7310">
        <w:t>shall</w:t>
      </w:r>
      <w:r w:rsidR="00B67105" w:rsidRPr="00B67105">
        <w:t xml:space="preserve"> follow the requirement for document registry defined in the </w:t>
      </w:r>
      <w:proofErr w:type="spellStart"/>
      <w:r w:rsidR="00B67105" w:rsidRPr="00B67105">
        <w:t>XDS.b</w:t>
      </w:r>
      <w:proofErr w:type="spellEnd"/>
      <w:r w:rsidR="00B67105" w:rsidRPr="00B67105">
        <w:t xml:space="preserve"> integration profile from IHE.</w:t>
      </w:r>
    </w:p>
    <w:p w14:paraId="567D2086" w14:textId="305D8C49" w:rsidR="003D701F" w:rsidRPr="00EC2EB5" w:rsidRDefault="00B757CB" w:rsidP="006733E4">
      <w:pPr>
        <w:spacing w:after="240" w:line="360" w:lineRule="auto"/>
      </w:pPr>
      <w:r w:rsidRPr="00EC2EB5">
        <w:tab/>
        <w:t>1.3</w:t>
      </w:r>
      <w:r w:rsidR="00B058C0" w:rsidRPr="00EC2EB5">
        <w:t xml:space="preserve">.2 </w:t>
      </w:r>
      <w:r w:rsidR="000F6A4F" w:rsidRPr="000F6A4F">
        <w:t xml:space="preserve">Design and implement Blockchain smart contract shall provide the main function to Document Registry Blockchain as healthcare document registry which comprises of health document registering function and health document search </w:t>
      </w:r>
      <w:r w:rsidR="000F6A4F" w:rsidRPr="000F6A4F">
        <w:lastRenderedPageBreak/>
        <w:t>function.</w:t>
      </w:r>
      <w:r w:rsidRPr="00EC2EB5">
        <w:br/>
      </w:r>
      <w:r w:rsidRPr="00EC2EB5">
        <w:tab/>
        <w:t>1.3</w:t>
      </w:r>
      <w:r w:rsidR="006B6899" w:rsidRPr="00EC2EB5">
        <w:t xml:space="preserve">.3 </w:t>
      </w:r>
      <w:r w:rsidR="00B67105" w:rsidRPr="00B67105">
        <w:t xml:space="preserve">Design and implement Blockchain smart contract </w:t>
      </w:r>
      <w:r w:rsidR="00913202">
        <w:t>shall have</w:t>
      </w:r>
      <w:r w:rsidR="00B67105" w:rsidRPr="00B67105">
        <w:t xml:space="preserve"> additional function to record healthcare document exchange between participate node</w:t>
      </w:r>
      <w:r w:rsidR="006B6899" w:rsidRPr="00EC2EB5">
        <w:t>.</w:t>
      </w:r>
      <w:r w:rsidRPr="00EC2EB5">
        <w:br/>
      </w:r>
      <w:r w:rsidRPr="00EC2EB5">
        <w:tab/>
        <w:t>1.3</w:t>
      </w:r>
      <w:r w:rsidR="00E209BB" w:rsidRPr="00EC2EB5">
        <w:t xml:space="preserve">.4 </w:t>
      </w:r>
      <w:r w:rsidR="00B67105" w:rsidRPr="00B67105">
        <w:t>Deploy and evaluate the functionality of Document Registry</w:t>
      </w:r>
      <w:r w:rsidR="00913202">
        <w:t xml:space="preserve"> on </w:t>
      </w:r>
      <w:r w:rsidR="00B67105" w:rsidRPr="00B67105">
        <w:t>Blockchain</w:t>
      </w:r>
      <w:r w:rsidR="00E209BB" w:rsidRPr="00EC2EB5">
        <w:t>.</w:t>
      </w:r>
    </w:p>
    <w:p w14:paraId="1955A24D" w14:textId="7EDA1ADD" w:rsidR="008053AA" w:rsidRPr="006733E4" w:rsidRDefault="00B757CB" w:rsidP="006733E4">
      <w:pPr>
        <w:spacing w:line="360" w:lineRule="auto"/>
        <w:rPr>
          <w:b/>
          <w:bCs/>
          <w:sz w:val="28"/>
          <w:szCs w:val="28"/>
        </w:rPr>
      </w:pPr>
      <w:r w:rsidRPr="006733E4">
        <w:rPr>
          <w:b/>
          <w:bCs/>
          <w:sz w:val="28"/>
          <w:szCs w:val="28"/>
        </w:rPr>
        <w:t>1.4</w:t>
      </w:r>
      <w:r w:rsidR="006733E4">
        <w:rPr>
          <w:b/>
          <w:bCs/>
          <w:sz w:val="28"/>
          <w:szCs w:val="28"/>
        </w:rPr>
        <w:t xml:space="preserve"> </w:t>
      </w:r>
      <w:bookmarkStart w:id="6" w:name="CHAPTERI_Scopeofproject"/>
      <w:r w:rsidR="001920CB" w:rsidRPr="006733E4">
        <w:rPr>
          <w:b/>
          <w:bCs/>
          <w:sz w:val="28"/>
          <w:szCs w:val="28"/>
        </w:rPr>
        <w:t xml:space="preserve">Scope of </w:t>
      </w:r>
      <w:r w:rsidR="00D4511C">
        <w:rPr>
          <w:b/>
          <w:bCs/>
          <w:sz w:val="28"/>
          <w:szCs w:val="28"/>
        </w:rPr>
        <w:t>P</w:t>
      </w:r>
      <w:r w:rsidR="001920CB" w:rsidRPr="006733E4">
        <w:rPr>
          <w:b/>
          <w:bCs/>
          <w:sz w:val="28"/>
          <w:szCs w:val="28"/>
        </w:rPr>
        <w:t>roject</w:t>
      </w:r>
      <w:bookmarkEnd w:id="6"/>
    </w:p>
    <w:p w14:paraId="054033DA" w14:textId="776A7606" w:rsidR="00803392" w:rsidRPr="00EC2EB5" w:rsidRDefault="008053AA" w:rsidP="006733E4">
      <w:pPr>
        <w:spacing w:line="360" w:lineRule="auto"/>
        <w:rPr>
          <w:b/>
          <w:bCs/>
          <w:color w:val="000000" w:themeColor="text1"/>
        </w:rPr>
      </w:pPr>
      <w:r w:rsidRPr="006A7D30">
        <w:rPr>
          <w:color w:val="000000" w:themeColor="text1"/>
          <w:sz w:val="22"/>
          <w:szCs w:val="28"/>
        </w:rPr>
        <w:tab/>
      </w:r>
      <w:r w:rsidR="00B757CB" w:rsidRPr="00EC2EB5">
        <w:rPr>
          <w:color w:val="000000" w:themeColor="text1"/>
        </w:rPr>
        <w:t>1.4</w:t>
      </w:r>
      <w:r w:rsidR="00803392" w:rsidRPr="00EC2EB5">
        <w:rPr>
          <w:color w:val="000000" w:themeColor="text1"/>
        </w:rPr>
        <w:t xml:space="preserve">.1 </w:t>
      </w:r>
      <w:r w:rsidR="00063F2C" w:rsidRPr="00063F2C">
        <w:rPr>
          <w:color w:val="000000" w:themeColor="text1"/>
        </w:rPr>
        <w:t xml:space="preserve">Design and implementation of Document Registry Blockchain </w:t>
      </w:r>
      <w:r w:rsidR="002B41A8">
        <w:rPr>
          <w:color w:val="000000" w:themeColor="text1"/>
        </w:rPr>
        <w:t>shall</w:t>
      </w:r>
      <w:r w:rsidR="00063F2C" w:rsidRPr="00063F2C">
        <w:rPr>
          <w:color w:val="000000" w:themeColor="text1"/>
        </w:rPr>
        <w:t xml:space="preserve"> follow requirements defined in </w:t>
      </w:r>
      <w:proofErr w:type="spellStart"/>
      <w:r w:rsidR="00063F2C" w:rsidRPr="00063F2C">
        <w:rPr>
          <w:color w:val="000000" w:themeColor="text1"/>
        </w:rPr>
        <w:t>XDS.b</w:t>
      </w:r>
      <w:proofErr w:type="spellEnd"/>
      <w:r w:rsidR="00063F2C" w:rsidRPr="00063F2C">
        <w:rPr>
          <w:color w:val="000000" w:themeColor="text1"/>
        </w:rPr>
        <w:t xml:space="preserve"> integration profile from IHE</w:t>
      </w:r>
      <w:r w:rsidR="00B757CB" w:rsidRPr="00EC2EB5">
        <w:rPr>
          <w:color w:val="000000" w:themeColor="text1"/>
        </w:rPr>
        <w:t>.</w:t>
      </w:r>
      <w:r w:rsidR="00B757CB" w:rsidRPr="00EC2EB5">
        <w:rPr>
          <w:color w:val="000000" w:themeColor="text1"/>
        </w:rPr>
        <w:br/>
      </w:r>
      <w:r w:rsidR="00B757CB" w:rsidRPr="00EC2EB5">
        <w:rPr>
          <w:color w:val="000000" w:themeColor="text1"/>
        </w:rPr>
        <w:tab/>
        <w:t>1.4</w:t>
      </w:r>
      <w:r w:rsidR="00803392" w:rsidRPr="00EC2EB5">
        <w:rPr>
          <w:color w:val="000000" w:themeColor="text1"/>
        </w:rPr>
        <w:t xml:space="preserve">.2 </w:t>
      </w:r>
      <w:r w:rsidR="00063F2C" w:rsidRPr="00063F2C">
        <w:rPr>
          <w:color w:val="000000" w:themeColor="text1"/>
        </w:rPr>
        <w:t>Design and implementation of Blockchain smart contract within Document Registry Blockchain that gives the main function as healthcare document registry and additional function as healthcare document exchange history record</w:t>
      </w:r>
      <w:r w:rsidR="00803392" w:rsidRPr="00EC2EB5">
        <w:rPr>
          <w:color w:val="000000" w:themeColor="text1"/>
        </w:rPr>
        <w:t>.</w:t>
      </w:r>
    </w:p>
    <w:p w14:paraId="0B11D770" w14:textId="77777777" w:rsidR="00803392" w:rsidRPr="006A7D30" w:rsidRDefault="00803392" w:rsidP="00803392">
      <w:pPr>
        <w:sectPr w:rsidR="00803392" w:rsidRPr="006A7D30" w:rsidSect="00494F6E">
          <w:headerReference w:type="even" r:id="rId9"/>
          <w:headerReference w:type="default" r:id="rId10"/>
          <w:pgSz w:w="11906" w:h="16838" w:code="9"/>
          <w:pgMar w:top="2126" w:right="1418" w:bottom="1418" w:left="2126" w:header="720" w:footer="720" w:gutter="0"/>
          <w:pgNumType w:start="1"/>
          <w:cols w:space="720"/>
          <w:docGrid w:linePitch="360"/>
        </w:sectPr>
      </w:pPr>
      <w:r w:rsidRPr="006A7D30">
        <w:br/>
      </w:r>
    </w:p>
    <w:p w14:paraId="4682A1BA" w14:textId="77777777" w:rsidR="00FE2E04" w:rsidRPr="006A7D30" w:rsidRDefault="00FE2E04" w:rsidP="00D118CE">
      <w:pPr>
        <w:tabs>
          <w:tab w:val="left" w:pos="284"/>
          <w:tab w:val="left" w:pos="426"/>
          <w:tab w:val="left" w:pos="1134"/>
        </w:tabs>
        <w:spacing w:line="360" w:lineRule="auto"/>
        <w:jc w:val="center"/>
        <w:rPr>
          <w:b/>
          <w:bCs/>
          <w:sz w:val="32"/>
          <w:szCs w:val="32"/>
        </w:rPr>
      </w:pPr>
    </w:p>
    <w:p w14:paraId="7315916E" w14:textId="1C9667E9" w:rsidR="00177817" w:rsidRDefault="00177817" w:rsidP="00597D24">
      <w:pPr>
        <w:pStyle w:val="Heading1"/>
      </w:pPr>
    </w:p>
    <w:p w14:paraId="511D2332" w14:textId="2EAC9E6F" w:rsidR="00BD1489" w:rsidRPr="00BD1489" w:rsidRDefault="00BD1489" w:rsidP="00BD1489">
      <w:pPr>
        <w:jc w:val="center"/>
        <w:rPr>
          <w:b/>
          <w:bCs/>
          <w:sz w:val="28"/>
          <w:szCs w:val="28"/>
        </w:rPr>
      </w:pPr>
      <w:bookmarkStart w:id="7" w:name="CHAPTERII"/>
      <w:r w:rsidRPr="00BD1489">
        <w:rPr>
          <w:b/>
          <w:bCs/>
          <w:sz w:val="28"/>
          <w:szCs w:val="28"/>
        </w:rPr>
        <w:t>CHAPTER II</w:t>
      </w:r>
    </w:p>
    <w:p w14:paraId="1D792C03" w14:textId="7D5364AD" w:rsidR="00177817" w:rsidRDefault="00177817" w:rsidP="006733E4">
      <w:pPr>
        <w:jc w:val="center"/>
        <w:rPr>
          <w:b/>
          <w:bCs/>
          <w:sz w:val="28"/>
          <w:szCs w:val="28"/>
        </w:rPr>
      </w:pPr>
      <w:r w:rsidRPr="006733E4">
        <w:rPr>
          <w:b/>
          <w:bCs/>
          <w:sz w:val="28"/>
          <w:szCs w:val="28"/>
        </w:rPr>
        <w:t>LITERATURE REVIEWS</w:t>
      </w:r>
    </w:p>
    <w:bookmarkEnd w:id="7"/>
    <w:p w14:paraId="4C9A3D17" w14:textId="77777777" w:rsidR="00177817" w:rsidRPr="006A7D30" w:rsidRDefault="00177817" w:rsidP="00D118CE">
      <w:pPr>
        <w:tabs>
          <w:tab w:val="left" w:pos="1134"/>
        </w:tabs>
        <w:spacing w:line="360" w:lineRule="auto"/>
        <w:jc w:val="center"/>
        <w:rPr>
          <w:b/>
          <w:bCs/>
          <w:szCs w:val="22"/>
        </w:rPr>
      </w:pPr>
    </w:p>
    <w:p w14:paraId="17D8586A" w14:textId="77777777" w:rsidR="00002F8B" w:rsidRPr="006A7D30" w:rsidRDefault="00002F8B" w:rsidP="00D118CE">
      <w:pPr>
        <w:pStyle w:val="ListParagraph"/>
        <w:spacing w:line="360" w:lineRule="auto"/>
        <w:ind w:left="0"/>
        <w:rPr>
          <w:rFonts w:ascii="Times New Roman" w:hAnsi="Times New Roman" w:cs="Times New Roman"/>
          <w:szCs w:val="24"/>
        </w:rPr>
      </w:pPr>
    </w:p>
    <w:p w14:paraId="61C49493" w14:textId="4799BBC0" w:rsidR="00177817" w:rsidRPr="00560E1E" w:rsidRDefault="00A81ED3" w:rsidP="00D118CE">
      <w:pPr>
        <w:pStyle w:val="ListParagraph"/>
        <w:spacing w:line="360" w:lineRule="auto"/>
        <w:ind w:left="0"/>
        <w:rPr>
          <w:rFonts w:ascii="Times New Roman" w:hAnsi="Times New Roman" w:cs="Times New Roman"/>
          <w:b/>
          <w:bCs/>
          <w:sz w:val="24"/>
          <w:szCs w:val="24"/>
        </w:rPr>
      </w:pPr>
      <w:r w:rsidRPr="00560E1E">
        <w:rPr>
          <w:rFonts w:ascii="Times New Roman" w:hAnsi="Times New Roman" w:cs="Times New Roman"/>
          <w:b/>
          <w:bCs/>
          <w:sz w:val="24"/>
          <w:szCs w:val="24"/>
        </w:rPr>
        <w:t>2.</w:t>
      </w:r>
      <w:r w:rsidR="00E426D5" w:rsidRPr="00560E1E">
        <w:rPr>
          <w:rFonts w:ascii="Times New Roman" w:hAnsi="Times New Roman" w:cs="Times New Roman"/>
          <w:b/>
          <w:bCs/>
          <w:sz w:val="24"/>
          <w:szCs w:val="24"/>
        </w:rPr>
        <w:t>1</w:t>
      </w:r>
      <w:r w:rsidR="00177817" w:rsidRPr="00560E1E">
        <w:rPr>
          <w:rFonts w:ascii="Times New Roman" w:hAnsi="Times New Roman" w:cs="Times New Roman"/>
          <w:b/>
          <w:bCs/>
          <w:sz w:val="24"/>
          <w:szCs w:val="24"/>
        </w:rPr>
        <w:t xml:space="preserve"> </w:t>
      </w:r>
      <w:bookmarkStart w:id="8" w:name="CHAPTERII_21"/>
      <w:r w:rsidR="00177817" w:rsidRPr="00560E1E">
        <w:rPr>
          <w:rFonts w:ascii="Times New Roman" w:hAnsi="Times New Roman" w:cs="Times New Roman"/>
          <w:b/>
          <w:bCs/>
          <w:sz w:val="24"/>
          <w:szCs w:val="24"/>
        </w:rPr>
        <w:t>Integrating the Healthcare Enterprise (IHE)</w:t>
      </w:r>
      <w:bookmarkEnd w:id="8"/>
    </w:p>
    <w:p w14:paraId="2DB54AB3" w14:textId="3D0FFB0A" w:rsidR="00D163C1" w:rsidRPr="00560E1E" w:rsidRDefault="00D51A56" w:rsidP="00D163C1">
      <w:pPr>
        <w:pStyle w:val="ListParagraph"/>
        <w:spacing w:line="360" w:lineRule="auto"/>
        <w:ind w:left="0"/>
        <w:jc w:val="thaiDistribute"/>
        <w:rPr>
          <w:rFonts w:ascii="Times New Roman" w:hAnsi="Times New Roman" w:cs="Times New Roman"/>
          <w:sz w:val="24"/>
          <w:szCs w:val="24"/>
        </w:rPr>
      </w:pPr>
      <w:r w:rsidRPr="00560E1E">
        <w:rPr>
          <w:rFonts w:ascii="Times New Roman" w:hAnsi="Times New Roman" w:cs="Times New Roman"/>
          <w:sz w:val="24"/>
          <w:szCs w:val="24"/>
          <w:cs/>
        </w:rPr>
        <w:tab/>
      </w:r>
      <w:r w:rsidR="00421C20" w:rsidRPr="00560E1E">
        <w:rPr>
          <w:rFonts w:ascii="Times New Roman" w:hAnsi="Times New Roman" w:cs="Times New Roman"/>
          <w:sz w:val="24"/>
          <w:szCs w:val="24"/>
        </w:rPr>
        <w:t xml:space="preserve">Integrating Healthcare Enterprise initiative (IHE) is an initiative founded by RSNA and HIMSS </w:t>
      </w:r>
      <w:r w:rsidR="001E5AC8" w:rsidRPr="001E5AC8">
        <w:rPr>
          <w:rFonts w:ascii="Times New Roman" w:hAnsi="Times New Roman" w:cs="Times New Roman"/>
          <w:sz w:val="24"/>
          <w:szCs w:val="24"/>
        </w:rPr>
        <w:t>that works closely with the healthcare industry to improve the integration, exchange, and sharing of information technology systems in the healthcare sector</w:t>
      </w:r>
      <w:r w:rsidR="00421C20" w:rsidRPr="00560E1E">
        <w:rPr>
          <w:rFonts w:ascii="Times New Roman" w:hAnsi="Times New Roman" w:cs="Times New Roman"/>
          <w:sz w:val="24"/>
          <w:szCs w:val="24"/>
        </w:rPr>
        <w:t xml:space="preserve">. </w:t>
      </w:r>
      <w:r w:rsidR="006A1E4D" w:rsidRPr="006A1E4D">
        <w:rPr>
          <w:rFonts w:ascii="Times New Roman" w:hAnsi="Times New Roman" w:cs="Times New Roman"/>
          <w:sz w:val="24"/>
          <w:szCs w:val="24"/>
        </w:rPr>
        <w:t>IHE supports the use of standard practices like HL7 or DICOM to satisfy special demands or clinical needs in order to provide the best possible patient care.</w:t>
      </w:r>
      <w:r w:rsidR="00421C20" w:rsidRPr="00560E1E">
        <w:rPr>
          <w:rFonts w:ascii="Times New Roman" w:hAnsi="Times New Roman" w:cs="Times New Roman"/>
          <w:sz w:val="24"/>
          <w:szCs w:val="24"/>
        </w:rPr>
        <w:t xml:space="preserve"> </w:t>
      </w:r>
      <w:r w:rsidR="00583094" w:rsidRPr="00583094">
        <w:rPr>
          <w:rFonts w:ascii="Times New Roman" w:hAnsi="Times New Roman" w:cs="Times New Roman"/>
          <w:sz w:val="24"/>
          <w:szCs w:val="24"/>
        </w:rPr>
        <w:t>A system created in accordance with IHE will be able to interact more efficiently with one another, will be easier to set up, and will allow health care practitioners to use health data more efficiently.</w:t>
      </w:r>
      <w:r w:rsidR="00421C20" w:rsidRPr="00560E1E">
        <w:rPr>
          <w:rFonts w:ascii="Times New Roman" w:hAnsi="Times New Roman" w:cs="Times New Roman"/>
          <w:sz w:val="24"/>
          <w:szCs w:val="24"/>
        </w:rPr>
        <w:t xml:space="preserve"> This helps enables accessibility to the information which enables usability whenever and wherever it is needed. The initiative is responsible for providing services for interoperability, specifications, and tools. </w:t>
      </w:r>
      <w:r w:rsidR="00232E34" w:rsidRPr="00232E34">
        <w:rPr>
          <w:rFonts w:ascii="Times New Roman" w:hAnsi="Times New Roman" w:cs="Times New Roman"/>
          <w:sz w:val="24"/>
          <w:szCs w:val="24"/>
        </w:rPr>
        <w:t>They also collaborate with industries, health organizations, physicians, and users to design, test, and deploy solutions that satisfy important health information demands while adhering to defined protocols</w:t>
      </w:r>
      <w:r w:rsidR="00421C20" w:rsidRPr="00560E1E">
        <w:rPr>
          <w:rFonts w:ascii="Times New Roman" w:hAnsi="Times New Roman" w:cs="Times New Roman"/>
          <w:sz w:val="24"/>
          <w:szCs w:val="24"/>
        </w:rPr>
        <w:t xml:space="preserve"> </w:t>
      </w:r>
      <w:r w:rsidR="00865FB4" w:rsidRPr="00560E1E">
        <w:rPr>
          <w:rFonts w:ascii="Times New Roman" w:hAnsi="Times New Roman" w:cs="Times New Roman"/>
          <w:sz w:val="24"/>
          <w:szCs w:val="24"/>
        </w:rPr>
        <w:fldChar w:fldCharType="begin"/>
      </w:r>
      <w:r w:rsidR="00572A37" w:rsidRPr="00560E1E">
        <w:rPr>
          <w:rFonts w:ascii="Times New Roman" w:hAnsi="Times New Roman" w:cs="Times New Roman"/>
          <w:sz w:val="24"/>
          <w:szCs w:val="24"/>
        </w:rPr>
        <w:instrText>ADDIN CSL_CITATION {"citationItems":[{"id":"ITEM-1","itemData":{"URL":"https://www.ihe.net/about_ihe/","accessed":{"date-parts":[["2018","9","11"]]},"author":[{"dropping-particle":"","family":"IHE International Inc","given":"","non-dropping-particle":"","parse-names":false,"suffix":""}],"id":"ITEM-1","issued":{"date-parts":[["0"]]},"title":"About IHE","type":"webpage"},"uris":["http://www.mendeley.com/documents/?uuid=dfa2726e-1a22-3047-9fbb-ba5f45a35713"]}],"mendeley":{"formattedCitation":"[19]","plainTextFormattedCitation":"[19]","previouslyFormattedCitation":"[19]"},"properties":{"noteIndex":0},"schema":"https://github.com/citation-style-language/schema/raw/master/csl-citation.json"}</w:instrText>
      </w:r>
      <w:r w:rsidR="00865FB4" w:rsidRPr="00560E1E">
        <w:rPr>
          <w:rFonts w:ascii="Times New Roman" w:hAnsi="Times New Roman" w:cs="Times New Roman"/>
          <w:sz w:val="24"/>
          <w:szCs w:val="24"/>
        </w:rPr>
        <w:fldChar w:fldCharType="separate"/>
      </w:r>
      <w:r w:rsidR="00572A37" w:rsidRPr="00560E1E">
        <w:rPr>
          <w:rFonts w:ascii="Times New Roman" w:hAnsi="Times New Roman" w:cs="Times New Roman"/>
          <w:noProof/>
          <w:sz w:val="24"/>
          <w:szCs w:val="24"/>
        </w:rPr>
        <w:t>[19]</w:t>
      </w:r>
      <w:r w:rsidR="00865FB4" w:rsidRPr="00560E1E">
        <w:rPr>
          <w:rFonts w:ascii="Times New Roman" w:hAnsi="Times New Roman" w:cs="Times New Roman"/>
          <w:sz w:val="24"/>
          <w:szCs w:val="24"/>
        </w:rPr>
        <w:fldChar w:fldCharType="end"/>
      </w:r>
      <w:r w:rsidR="009D599E" w:rsidRPr="00560E1E">
        <w:rPr>
          <w:rFonts w:ascii="Times New Roman" w:hAnsi="Times New Roman" w:cs="Times New Roman"/>
          <w:sz w:val="24"/>
          <w:szCs w:val="24"/>
        </w:rPr>
        <w:t>.</w:t>
      </w:r>
    </w:p>
    <w:p w14:paraId="03FB307F" w14:textId="609C7FAD" w:rsidR="00A57102" w:rsidRPr="00560E1E" w:rsidRDefault="00A57102" w:rsidP="00D163C1">
      <w:pPr>
        <w:pStyle w:val="ListParagraph"/>
        <w:spacing w:line="360" w:lineRule="auto"/>
        <w:ind w:left="0"/>
        <w:jc w:val="thaiDistribute"/>
        <w:rPr>
          <w:rFonts w:ascii="Times New Roman" w:hAnsi="Times New Roman" w:cs="Times New Roman"/>
          <w:b/>
          <w:bCs/>
          <w:sz w:val="24"/>
          <w:szCs w:val="24"/>
        </w:rPr>
      </w:pPr>
      <w:r w:rsidRPr="00560E1E">
        <w:rPr>
          <w:rFonts w:ascii="Times New Roman" w:hAnsi="Times New Roman" w:cs="Times New Roman"/>
          <w:sz w:val="24"/>
          <w:szCs w:val="24"/>
        </w:rPr>
        <w:tab/>
      </w:r>
      <w:r w:rsidRPr="00560E1E">
        <w:rPr>
          <w:rFonts w:ascii="Times New Roman" w:hAnsi="Times New Roman" w:cs="Times New Roman"/>
          <w:b/>
          <w:bCs/>
          <w:sz w:val="24"/>
          <w:szCs w:val="24"/>
        </w:rPr>
        <w:t>2.</w:t>
      </w:r>
      <w:r w:rsidR="00E426D5" w:rsidRPr="00560E1E">
        <w:rPr>
          <w:rFonts w:ascii="Times New Roman" w:hAnsi="Times New Roman" w:cs="Times New Roman"/>
          <w:b/>
          <w:bCs/>
          <w:sz w:val="24"/>
          <w:szCs w:val="24"/>
        </w:rPr>
        <w:t>1</w:t>
      </w:r>
      <w:r w:rsidRPr="00560E1E">
        <w:rPr>
          <w:rFonts w:ascii="Times New Roman" w:hAnsi="Times New Roman" w:cs="Times New Roman"/>
          <w:b/>
          <w:bCs/>
          <w:sz w:val="24"/>
          <w:szCs w:val="24"/>
        </w:rPr>
        <w:t xml:space="preserve">.1 </w:t>
      </w:r>
      <w:bookmarkStart w:id="9" w:name="CHAPTERII_211"/>
      <w:r w:rsidRPr="00560E1E">
        <w:rPr>
          <w:rFonts w:ascii="Times New Roman" w:hAnsi="Times New Roman" w:cs="Times New Roman"/>
          <w:b/>
          <w:bCs/>
          <w:sz w:val="24"/>
          <w:szCs w:val="24"/>
        </w:rPr>
        <w:t>IHE Process</w:t>
      </w:r>
      <w:bookmarkEnd w:id="9"/>
    </w:p>
    <w:p w14:paraId="09B681CE" w14:textId="398C3653" w:rsidR="008A4C8A" w:rsidRPr="00560E1E" w:rsidRDefault="00D163C1" w:rsidP="001D16B5">
      <w:pPr>
        <w:pStyle w:val="ListParagraph"/>
        <w:spacing w:line="360" w:lineRule="auto"/>
        <w:ind w:left="0"/>
        <w:jc w:val="thaiDistribute"/>
        <w:rPr>
          <w:rFonts w:ascii="Times New Roman" w:hAnsi="Times New Roman" w:cs="Times New Roman"/>
          <w:sz w:val="24"/>
          <w:szCs w:val="24"/>
        </w:rPr>
      </w:pPr>
      <w:r w:rsidRPr="00560E1E">
        <w:rPr>
          <w:rFonts w:ascii="Times New Roman" w:hAnsi="Times New Roman" w:cs="Times New Roman"/>
          <w:sz w:val="24"/>
          <w:szCs w:val="24"/>
          <w:cs/>
        </w:rPr>
        <w:tab/>
      </w:r>
      <w:r w:rsidRPr="00560E1E">
        <w:rPr>
          <w:rFonts w:ascii="Times New Roman" w:hAnsi="Times New Roman" w:cs="Times New Roman"/>
          <w:sz w:val="24"/>
          <w:szCs w:val="24"/>
          <w:cs/>
        </w:rPr>
        <w:fldChar w:fldCharType="begin"/>
      </w:r>
      <w:r w:rsidRPr="00560E1E">
        <w:rPr>
          <w:rFonts w:ascii="Times New Roman" w:hAnsi="Times New Roman" w:cs="Times New Roman"/>
          <w:sz w:val="24"/>
          <w:szCs w:val="24"/>
          <w:cs/>
        </w:rPr>
        <w:instrText xml:space="preserve"> </w:instrText>
      </w:r>
      <w:r w:rsidRPr="00560E1E">
        <w:rPr>
          <w:rFonts w:ascii="Times New Roman" w:hAnsi="Times New Roman" w:cs="Times New Roman"/>
          <w:sz w:val="24"/>
          <w:szCs w:val="24"/>
        </w:rPr>
        <w:instrText>REF _Ref</w:instrText>
      </w:r>
      <w:r w:rsidRPr="00560E1E">
        <w:rPr>
          <w:rFonts w:ascii="Times New Roman" w:hAnsi="Times New Roman" w:cs="Times New Roman"/>
          <w:sz w:val="24"/>
          <w:szCs w:val="24"/>
          <w:cs/>
        </w:rPr>
        <w:instrText xml:space="preserve">69270806 </w:instrText>
      </w:r>
      <w:r w:rsidRPr="00560E1E">
        <w:rPr>
          <w:rFonts w:ascii="Times New Roman" w:hAnsi="Times New Roman" w:cs="Times New Roman"/>
          <w:sz w:val="24"/>
          <w:szCs w:val="24"/>
        </w:rPr>
        <w:instrText>\h</w:instrText>
      </w:r>
      <w:r w:rsidRPr="00560E1E">
        <w:rPr>
          <w:rFonts w:ascii="Times New Roman" w:hAnsi="Times New Roman" w:cs="Times New Roman"/>
          <w:sz w:val="24"/>
          <w:szCs w:val="24"/>
          <w:cs/>
        </w:rPr>
        <w:instrText xml:space="preserve"> </w:instrText>
      </w:r>
      <w:r w:rsidRPr="00560E1E">
        <w:rPr>
          <w:rFonts w:ascii="Times New Roman" w:hAnsi="Times New Roman" w:cs="Times New Roman"/>
          <w:sz w:val="24"/>
          <w:szCs w:val="24"/>
        </w:rPr>
        <w:instrText xml:space="preserve"> \* MERGEFORMAT </w:instrText>
      </w:r>
      <w:r w:rsidRPr="00560E1E">
        <w:rPr>
          <w:rFonts w:ascii="Times New Roman" w:hAnsi="Times New Roman" w:cs="Times New Roman"/>
          <w:sz w:val="24"/>
          <w:szCs w:val="24"/>
          <w:cs/>
        </w:rPr>
      </w:r>
      <w:r w:rsidRPr="00560E1E">
        <w:rPr>
          <w:rFonts w:ascii="Times New Roman" w:hAnsi="Times New Roman" w:cs="Times New Roman"/>
          <w:sz w:val="24"/>
          <w:szCs w:val="24"/>
          <w:cs/>
        </w:rPr>
        <w:fldChar w:fldCharType="separate"/>
      </w:r>
      <w:r w:rsidR="00454CE9" w:rsidRPr="00560E1E">
        <w:rPr>
          <w:rFonts w:ascii="Times New Roman" w:hAnsi="Times New Roman" w:cs="Times New Roman"/>
          <w:spacing w:val="-12"/>
          <w:sz w:val="24"/>
          <w:szCs w:val="24"/>
        </w:rPr>
        <w:t xml:space="preserve">Figure </w:t>
      </w:r>
      <w:r w:rsidR="00454CE9" w:rsidRPr="00560E1E">
        <w:rPr>
          <w:rFonts w:ascii="Times New Roman" w:hAnsi="Times New Roman" w:cs="Times New Roman"/>
          <w:noProof/>
          <w:spacing w:val="-12"/>
          <w:sz w:val="24"/>
          <w:szCs w:val="24"/>
        </w:rPr>
        <w:t>2</w:t>
      </w:r>
      <w:r w:rsidR="00454CE9" w:rsidRPr="00560E1E">
        <w:rPr>
          <w:rFonts w:ascii="Times New Roman" w:hAnsi="Times New Roman" w:cs="Times New Roman"/>
          <w:noProof/>
          <w:spacing w:val="-12"/>
          <w:sz w:val="24"/>
          <w:szCs w:val="24"/>
        </w:rPr>
        <w:noBreakHyphen/>
        <w:t>1</w:t>
      </w:r>
      <w:r w:rsidRPr="00560E1E">
        <w:rPr>
          <w:rFonts w:ascii="Times New Roman" w:hAnsi="Times New Roman" w:cs="Times New Roman"/>
          <w:sz w:val="24"/>
          <w:szCs w:val="24"/>
          <w:cs/>
        </w:rPr>
        <w:fldChar w:fldCharType="end"/>
      </w:r>
      <w:r w:rsidRPr="00560E1E">
        <w:rPr>
          <w:rFonts w:ascii="Times New Roman" w:hAnsi="Times New Roman" w:cs="Times New Roman"/>
          <w:sz w:val="24"/>
          <w:szCs w:val="24"/>
          <w:cs/>
        </w:rPr>
        <w:t xml:space="preserve"> </w:t>
      </w:r>
      <w:r w:rsidR="008672A0" w:rsidRPr="00560E1E">
        <w:rPr>
          <w:rFonts w:ascii="Times New Roman" w:hAnsi="Times New Roman" w:cs="Times New Roman"/>
          <w:sz w:val="24"/>
          <w:szCs w:val="24"/>
        </w:rPr>
        <w:t xml:space="preserve">shows the IHE Process where the initiative gathers developers and users of healthcare information technology in a recurring four-step process. </w:t>
      </w:r>
      <w:r w:rsidR="005A5930" w:rsidRPr="005A5930">
        <w:rPr>
          <w:rFonts w:ascii="Times New Roman" w:hAnsi="Times New Roman" w:cs="Times New Roman"/>
          <w:sz w:val="24"/>
          <w:szCs w:val="24"/>
        </w:rPr>
        <w:t>Technical and clinical experts develop critical usage scenarios for health information exchange in this phase, and then generate specifications for system communication to solve the use scenarios.</w:t>
      </w:r>
      <w:r w:rsidR="008672A0" w:rsidRPr="00560E1E">
        <w:rPr>
          <w:rFonts w:ascii="Times New Roman" w:hAnsi="Times New Roman" w:cs="Times New Roman"/>
          <w:sz w:val="24"/>
          <w:szCs w:val="24"/>
        </w:rPr>
        <w:t xml:space="preserve"> IHE participants also select and optimize established standards during this step. After that, the industry implements the defined specifications which would be called “IHE Profile” into their healthcare information technology system. The initiative then tests implemented systems to ensure that the resulting implementation of IHE Profiles will provide benefit for the implementer and make their works compatible with others in the healthcare industry. The initiative committees follow the process as shown in </w:t>
      </w:r>
      <w:r w:rsidR="008F7005" w:rsidRPr="00560E1E">
        <w:rPr>
          <w:rFonts w:ascii="Times New Roman" w:hAnsi="Times New Roman" w:cs="Times New Roman"/>
          <w:sz w:val="24"/>
          <w:szCs w:val="24"/>
        </w:rPr>
        <w:fldChar w:fldCharType="begin"/>
      </w:r>
      <w:r w:rsidR="008F7005" w:rsidRPr="00560E1E">
        <w:rPr>
          <w:rFonts w:ascii="Times New Roman" w:hAnsi="Times New Roman" w:cs="Times New Roman"/>
          <w:sz w:val="24"/>
          <w:szCs w:val="24"/>
        </w:rPr>
        <w:instrText xml:space="preserve"> REF _Ref69270806 \h </w:instrText>
      </w:r>
      <w:r w:rsidR="008672A0" w:rsidRPr="00560E1E">
        <w:rPr>
          <w:rFonts w:ascii="Times New Roman" w:hAnsi="Times New Roman" w:cs="Times New Roman"/>
          <w:sz w:val="24"/>
          <w:szCs w:val="24"/>
        </w:rPr>
        <w:instrText xml:space="preserve"> \* MERGEFORMAT </w:instrText>
      </w:r>
      <w:r w:rsidR="008F7005" w:rsidRPr="00560E1E">
        <w:rPr>
          <w:rFonts w:ascii="Times New Roman" w:hAnsi="Times New Roman" w:cs="Times New Roman"/>
          <w:sz w:val="24"/>
          <w:szCs w:val="24"/>
        </w:rPr>
      </w:r>
      <w:r w:rsidR="008F7005" w:rsidRPr="00560E1E">
        <w:rPr>
          <w:rFonts w:ascii="Times New Roman" w:hAnsi="Times New Roman" w:cs="Times New Roman"/>
          <w:sz w:val="24"/>
          <w:szCs w:val="24"/>
        </w:rPr>
        <w:fldChar w:fldCharType="separate"/>
      </w:r>
      <w:r w:rsidR="00454CE9" w:rsidRPr="00560E1E">
        <w:rPr>
          <w:rFonts w:ascii="Times New Roman" w:hAnsi="Times New Roman" w:cs="Times New Roman"/>
          <w:sz w:val="24"/>
          <w:szCs w:val="24"/>
        </w:rPr>
        <w:t xml:space="preserve">Figure </w:t>
      </w:r>
      <w:r w:rsidR="00454CE9" w:rsidRPr="00560E1E">
        <w:rPr>
          <w:rFonts w:ascii="Times New Roman" w:hAnsi="Times New Roman" w:cs="Times New Roman"/>
          <w:noProof/>
          <w:sz w:val="24"/>
          <w:szCs w:val="24"/>
        </w:rPr>
        <w:t>2</w:t>
      </w:r>
      <w:r w:rsidR="00454CE9" w:rsidRPr="00560E1E">
        <w:rPr>
          <w:rFonts w:ascii="Times New Roman" w:hAnsi="Times New Roman" w:cs="Times New Roman"/>
          <w:sz w:val="24"/>
          <w:szCs w:val="24"/>
        </w:rPr>
        <w:noBreakHyphen/>
      </w:r>
      <w:r w:rsidR="00454CE9" w:rsidRPr="00560E1E">
        <w:rPr>
          <w:rFonts w:ascii="Times New Roman" w:hAnsi="Times New Roman" w:cs="Times New Roman"/>
          <w:noProof/>
          <w:sz w:val="24"/>
          <w:szCs w:val="24"/>
        </w:rPr>
        <w:t>1</w:t>
      </w:r>
      <w:r w:rsidR="008F7005" w:rsidRPr="00560E1E">
        <w:rPr>
          <w:rFonts w:ascii="Times New Roman" w:hAnsi="Times New Roman" w:cs="Times New Roman"/>
          <w:sz w:val="24"/>
          <w:szCs w:val="24"/>
        </w:rPr>
        <w:fldChar w:fldCharType="end"/>
      </w:r>
      <w:r w:rsidR="008F7005" w:rsidRPr="00560E1E">
        <w:rPr>
          <w:rFonts w:ascii="Times New Roman" w:hAnsi="Times New Roman" w:cs="Times New Roman"/>
          <w:sz w:val="24"/>
          <w:szCs w:val="24"/>
        </w:rPr>
        <w:t xml:space="preserve"> </w:t>
      </w:r>
      <w:r w:rsidR="008672A0" w:rsidRPr="00560E1E">
        <w:rPr>
          <w:rFonts w:ascii="Times New Roman" w:hAnsi="Times New Roman" w:cs="Times New Roman"/>
          <w:sz w:val="24"/>
          <w:szCs w:val="24"/>
        </w:rPr>
        <w:t>to address interoperability in various healthcare service areas including Information Technology Infrastructure.</w:t>
      </w:r>
    </w:p>
    <w:p w14:paraId="744E53BC" w14:textId="71E5C4A2" w:rsidR="002B083F" w:rsidRPr="00560E1E" w:rsidRDefault="002B083F" w:rsidP="00212F19">
      <w:pPr>
        <w:keepNext/>
        <w:shd w:val="clear" w:color="auto" w:fill="FFFFFF"/>
        <w:spacing w:before="100" w:beforeAutospacing="1" w:after="100" w:afterAutospacing="1" w:line="360" w:lineRule="auto"/>
        <w:jc w:val="thaiDistribute"/>
      </w:pPr>
      <w:r w:rsidRPr="00560E1E">
        <w:rPr>
          <w:noProof/>
          <w:highlight w:val="yellow"/>
        </w:rPr>
        <w:lastRenderedPageBreak/>
        <w:drawing>
          <wp:inline distT="0" distB="0" distL="0" distR="0" wp14:anchorId="0348A817" wp14:editId="6E75FB9D">
            <wp:extent cx="5661025" cy="2990710"/>
            <wp:effectExtent l="0" t="0" r="0" b="635"/>
            <wp:docPr id="27" name="Picture 27" descr="IHE_process_flow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HE_process_flowchart"/>
                    <pic:cNvPicPr>
                      <a:picLocks noChangeAspect="1" noChangeArrowheads="1"/>
                    </pic:cNvPicPr>
                  </pic:nvPicPr>
                  <pic:blipFill rotWithShape="1">
                    <a:blip r:embed="rId11">
                      <a:extLst>
                        <a:ext uri="{28A0092B-C50C-407E-A947-70E740481C1C}">
                          <a14:useLocalDpi xmlns:a14="http://schemas.microsoft.com/office/drawing/2010/main" val="0"/>
                        </a:ext>
                      </a:extLst>
                    </a:blip>
                    <a:srcRect t="2181"/>
                    <a:stretch/>
                  </pic:blipFill>
                  <pic:spPr bwMode="auto">
                    <a:xfrm>
                      <a:off x="0" y="0"/>
                      <a:ext cx="5663296" cy="2991910"/>
                    </a:xfrm>
                    <a:prstGeom prst="rect">
                      <a:avLst/>
                    </a:prstGeom>
                    <a:noFill/>
                    <a:ln>
                      <a:noFill/>
                    </a:ln>
                    <a:extLst>
                      <a:ext uri="{53640926-AAD7-44D8-BBD7-CCE9431645EC}">
                        <a14:shadowObscured xmlns:a14="http://schemas.microsoft.com/office/drawing/2010/main"/>
                      </a:ext>
                    </a:extLst>
                  </pic:spPr>
                </pic:pic>
              </a:graphicData>
            </a:graphic>
          </wp:inline>
        </w:drawing>
      </w:r>
    </w:p>
    <w:p w14:paraId="00C859CB" w14:textId="6C4A9A64" w:rsidR="00237839" w:rsidRPr="00560E1E" w:rsidRDefault="002B083F" w:rsidP="00FB772F">
      <w:pPr>
        <w:pStyle w:val="Caption"/>
        <w:jc w:val="center"/>
        <w:rPr>
          <w:i/>
          <w:iCs/>
        </w:rPr>
      </w:pPr>
      <w:bookmarkStart w:id="10" w:name="_Ref69270806"/>
      <w:bookmarkStart w:id="11" w:name="_Toc74189599"/>
      <w:bookmarkStart w:id="12" w:name="_Ref74190501"/>
      <w:r w:rsidRPr="00560E1E">
        <w:t xml:space="preserve">Figure </w:t>
      </w:r>
      <w:fldSimple w:instr=" STYLEREF 1 \s ">
        <w:r w:rsidR="0096498E" w:rsidRPr="00560E1E">
          <w:rPr>
            <w:noProof/>
          </w:rPr>
          <w:t>2</w:t>
        </w:r>
      </w:fldSimple>
      <w:r w:rsidR="0096498E" w:rsidRPr="00560E1E">
        <w:noBreakHyphen/>
      </w:r>
      <w:fldSimple w:instr=" SEQ Figure \* ARABIC \s 1 ">
        <w:r w:rsidR="0096498E" w:rsidRPr="00560E1E">
          <w:rPr>
            <w:noProof/>
          </w:rPr>
          <w:t>1</w:t>
        </w:r>
      </w:fldSimple>
      <w:bookmarkEnd w:id="10"/>
      <w:r w:rsidR="004623E8" w:rsidRPr="00560E1E">
        <w:t xml:space="preserve"> </w:t>
      </w:r>
      <w:bookmarkStart w:id="13" w:name="_Ref74190468"/>
      <w:r w:rsidRPr="00560E1E">
        <w:t>IHE Process to create guid</w:t>
      </w:r>
      <w:r w:rsidR="004623E8" w:rsidRPr="00560E1E">
        <w:t>e</w:t>
      </w:r>
      <w:r w:rsidRPr="00560E1E">
        <w:t>line for implementation of health information technology</w:t>
      </w:r>
      <w:r w:rsidR="004A1626" w:rsidRPr="00560E1E">
        <w:t xml:space="preserve"> </w:t>
      </w:r>
      <w:r w:rsidR="004A1626" w:rsidRPr="00560E1E">
        <w:rPr>
          <w:i/>
          <w:iCs/>
        </w:rPr>
        <w:fldChar w:fldCharType="begin"/>
      </w:r>
      <w:r w:rsidR="00572A37" w:rsidRPr="00560E1E">
        <w:instrText>ADDIN CSL_CITATION {"citationItems":[{"id":"ITEM-1","itemData":{"URL":"https://www.ihe.net/about_ihe/ihe_process/","accessed":{"date-parts":[["2018","9","11"]]},"author":[{"dropping-particle":"","family":"IHE International Inc","given":"","non-dropping-particle":"","parse-names":false,"suffix":""}],"id":"ITEM-1","issued":{"date-parts":[["0"]]},"title":"IHE Process","type":"webpage"},"uris":["http://www.mendeley.com/documents/?uuid=3472c53c-b182-3918-b294-10079265c0b8"]}],"mendeley":{"formattedCitation":"[20]","plainTextFormattedCitation":"[20]","previouslyFormattedCitation":"[20]"},"properties":{"noteIndex":0},"schema":"https://github.com/citation-style-language/schema/raw/master/csl-citation.json"}</w:instrText>
      </w:r>
      <w:r w:rsidR="004A1626" w:rsidRPr="00560E1E">
        <w:rPr>
          <w:i/>
          <w:iCs/>
        </w:rPr>
        <w:fldChar w:fldCharType="separate"/>
      </w:r>
      <w:r w:rsidR="00572A37" w:rsidRPr="00560E1E">
        <w:rPr>
          <w:noProof/>
        </w:rPr>
        <w:t>[20]</w:t>
      </w:r>
      <w:bookmarkEnd w:id="11"/>
      <w:r w:rsidR="004A1626" w:rsidRPr="00560E1E">
        <w:rPr>
          <w:i/>
          <w:iCs/>
        </w:rPr>
        <w:fldChar w:fldCharType="end"/>
      </w:r>
      <w:bookmarkEnd w:id="12"/>
      <w:bookmarkEnd w:id="13"/>
    </w:p>
    <w:p w14:paraId="082D23DC" w14:textId="6085C820" w:rsidR="00A57102" w:rsidRPr="00560E1E" w:rsidRDefault="00A57102" w:rsidP="00742C82">
      <w:pPr>
        <w:pStyle w:val="ListParagraph"/>
        <w:spacing w:line="360" w:lineRule="auto"/>
        <w:ind w:left="0"/>
        <w:jc w:val="thaiDistribute"/>
        <w:rPr>
          <w:rFonts w:ascii="Times New Roman" w:hAnsi="Times New Roman" w:cs="Times New Roman"/>
          <w:b/>
          <w:bCs/>
          <w:sz w:val="24"/>
          <w:szCs w:val="24"/>
        </w:rPr>
      </w:pPr>
      <w:r w:rsidRPr="00560E1E">
        <w:rPr>
          <w:rFonts w:ascii="Times New Roman" w:hAnsi="Times New Roman" w:cs="Times New Roman"/>
          <w:sz w:val="24"/>
          <w:szCs w:val="24"/>
        </w:rPr>
        <w:tab/>
      </w:r>
      <w:r w:rsidRPr="00560E1E">
        <w:rPr>
          <w:rFonts w:ascii="Times New Roman" w:hAnsi="Times New Roman" w:cs="Times New Roman"/>
          <w:b/>
          <w:bCs/>
          <w:sz w:val="24"/>
          <w:szCs w:val="24"/>
        </w:rPr>
        <w:t>2.</w:t>
      </w:r>
      <w:r w:rsidR="00E426D5" w:rsidRPr="00560E1E">
        <w:rPr>
          <w:rFonts w:ascii="Times New Roman" w:hAnsi="Times New Roman" w:cs="Times New Roman"/>
          <w:b/>
          <w:bCs/>
          <w:sz w:val="24"/>
          <w:szCs w:val="24"/>
        </w:rPr>
        <w:t>1</w:t>
      </w:r>
      <w:r w:rsidRPr="00560E1E">
        <w:rPr>
          <w:rFonts w:ascii="Times New Roman" w:hAnsi="Times New Roman" w:cs="Times New Roman"/>
          <w:b/>
          <w:bCs/>
          <w:sz w:val="24"/>
          <w:szCs w:val="24"/>
        </w:rPr>
        <w:t xml:space="preserve">.2 </w:t>
      </w:r>
      <w:bookmarkStart w:id="14" w:name="CHAPTERII_212"/>
      <w:r w:rsidRPr="00560E1E">
        <w:rPr>
          <w:rFonts w:ascii="Times New Roman" w:hAnsi="Times New Roman" w:cs="Times New Roman"/>
          <w:b/>
          <w:bCs/>
          <w:sz w:val="24"/>
          <w:szCs w:val="24"/>
        </w:rPr>
        <w:t>IHE Integration Profiles</w:t>
      </w:r>
      <w:bookmarkEnd w:id="14"/>
    </w:p>
    <w:p w14:paraId="0CAEEAD4" w14:textId="655B5803" w:rsidR="00742C82" w:rsidRPr="00560E1E" w:rsidRDefault="00742C82" w:rsidP="001E4BE0">
      <w:pPr>
        <w:pStyle w:val="ListParagraph"/>
        <w:spacing w:line="360" w:lineRule="auto"/>
        <w:ind w:left="0"/>
        <w:jc w:val="thaiDistribute"/>
        <w:rPr>
          <w:rFonts w:ascii="Times New Roman" w:hAnsi="Times New Roman" w:cs="Times New Roman"/>
          <w:sz w:val="24"/>
          <w:szCs w:val="24"/>
        </w:rPr>
      </w:pPr>
      <w:r w:rsidRPr="00560E1E">
        <w:rPr>
          <w:rFonts w:ascii="Times New Roman" w:hAnsi="Times New Roman" w:cs="Times New Roman"/>
          <w:sz w:val="24"/>
          <w:szCs w:val="24"/>
        </w:rPr>
        <w:tab/>
      </w:r>
      <w:r w:rsidR="001E4BE0" w:rsidRPr="001E4BE0">
        <w:rPr>
          <w:rFonts w:ascii="Times New Roman" w:hAnsi="Times New Roman" w:cs="Times New Roman"/>
          <w:sz w:val="24"/>
          <w:szCs w:val="24"/>
        </w:rPr>
        <w:t>IHE Integration Profiles or IHE Profile are products of the IHE Process which provide a framework based on standards for sharing health information within the sites for healthcare services and across the networks. The framework address interoperability issues related to information access for the healthcare given to providers and patients in an area of clinical workflow, administration,</w:t>
      </w:r>
      <w:r w:rsidR="001E4BE0">
        <w:rPr>
          <w:rFonts w:ascii="Times New Roman" w:hAnsi="Times New Roman" w:cs="Times New Roman"/>
          <w:sz w:val="24"/>
          <w:szCs w:val="24"/>
        </w:rPr>
        <w:t xml:space="preserve"> </w:t>
      </w:r>
      <w:r w:rsidR="001E4BE0" w:rsidRPr="001E4BE0">
        <w:rPr>
          <w:rFonts w:ascii="Times New Roman" w:hAnsi="Times New Roman" w:cs="Times New Roman"/>
          <w:sz w:val="24"/>
          <w:szCs w:val="24"/>
        </w:rPr>
        <w:t xml:space="preserve">information infrastructure, and security, etc. IHE Profile was purposely designed to offer a clear implementation path for IT developers to develop and implement IT systems for a healthcare organization that meets the needs and is compatible with the environment of the healthcare industry while also aiding them in dealing with various kinds of communication standards existing within the healthcare IT domain. </w:t>
      </w:r>
      <w:r w:rsidR="00433825" w:rsidRPr="00433825">
        <w:rPr>
          <w:rFonts w:ascii="Times New Roman" w:hAnsi="Times New Roman" w:cs="Times New Roman"/>
          <w:sz w:val="24"/>
          <w:szCs w:val="24"/>
        </w:rPr>
        <w:t>These profiles arrange integrated functions through the coordinated execution of defined health information sharing standards (including HL7 W3C, DICOM, and safety standards).</w:t>
      </w:r>
      <w:r w:rsidR="001E4BE0" w:rsidRPr="001E4BE0">
        <w:rPr>
          <w:rFonts w:ascii="Times New Roman" w:hAnsi="Times New Roman" w:cs="Times New Roman"/>
          <w:sz w:val="24"/>
          <w:szCs w:val="24"/>
        </w:rPr>
        <w:t xml:space="preserve"> IHE Profiles also provide definitions for implementing standards to meet the clinical needs and demands.</w:t>
      </w:r>
      <w:r w:rsidRPr="00560E1E">
        <w:rPr>
          <w:rFonts w:ascii="Times New Roman" w:hAnsi="Times New Roman" w:cs="Times New Roman"/>
          <w:sz w:val="24"/>
          <w:szCs w:val="24"/>
        </w:rPr>
        <w:t xml:space="preserve"> </w:t>
      </w:r>
      <w:r w:rsidRPr="00560E1E">
        <w:rPr>
          <w:rFonts w:ascii="Times New Roman" w:hAnsi="Times New Roman" w:cs="Times New Roman"/>
          <w:sz w:val="24"/>
          <w:szCs w:val="24"/>
        </w:rPr>
        <w:fldChar w:fldCharType="begin"/>
      </w:r>
      <w:r w:rsidR="00572A37" w:rsidRPr="00560E1E">
        <w:rPr>
          <w:rFonts w:ascii="Times New Roman" w:hAnsi="Times New Roman" w:cs="Times New Roman"/>
          <w:sz w:val="24"/>
          <w:szCs w:val="24"/>
        </w:rPr>
        <w:instrText>ADDIN CSL_CITATION {"citationItems":[{"id":"ITEM-1","itemData":{"URL":"https://www.ihe.net/resources/profiles/","accessed":{"date-parts":[["2018","9","17"]]},"author":[{"dropping-particle":"","family":"IHE International Inc","given":"","non-dropping-particle":"","parse-names":false,"suffix":""}],"id":"ITEM-1","issued":{"date-parts":[["0"]]},"title":"Profiles","type":"webpage"},"uris":["http://www.mendeley.com/documents/?uuid=2a0c3d6e-a03b-3e96-b3f6-5dda68565896"]}],"mendeley":{"formattedCitation":"[21]","plainTextFormattedCitation":"[21]","previouslyFormattedCitation":"[21]"},"properties":{"noteIndex":0},"schema":"https://github.com/citation-style-language/schema/raw/master/csl-citation.json"}</w:instrText>
      </w:r>
      <w:r w:rsidRPr="00560E1E">
        <w:rPr>
          <w:rFonts w:ascii="Times New Roman" w:hAnsi="Times New Roman" w:cs="Times New Roman"/>
          <w:sz w:val="24"/>
          <w:szCs w:val="24"/>
        </w:rPr>
        <w:fldChar w:fldCharType="separate"/>
      </w:r>
      <w:r w:rsidR="00572A37" w:rsidRPr="00560E1E">
        <w:rPr>
          <w:rFonts w:ascii="Times New Roman" w:hAnsi="Times New Roman" w:cs="Times New Roman"/>
          <w:noProof/>
          <w:sz w:val="24"/>
          <w:szCs w:val="24"/>
        </w:rPr>
        <w:t>[21]</w:t>
      </w:r>
      <w:r w:rsidRPr="00560E1E">
        <w:rPr>
          <w:rFonts w:ascii="Times New Roman" w:hAnsi="Times New Roman" w:cs="Times New Roman"/>
          <w:sz w:val="24"/>
          <w:szCs w:val="24"/>
        </w:rPr>
        <w:fldChar w:fldCharType="end"/>
      </w:r>
      <w:r w:rsidRPr="00560E1E">
        <w:rPr>
          <w:rFonts w:ascii="Times New Roman" w:hAnsi="Times New Roman" w:cs="Times New Roman"/>
          <w:sz w:val="24"/>
          <w:szCs w:val="24"/>
        </w:rPr>
        <w:t xml:space="preserve"> </w:t>
      </w:r>
      <w:r w:rsidR="004D69E2" w:rsidRPr="004D69E2">
        <w:rPr>
          <w:rFonts w:ascii="Times New Roman" w:hAnsi="Times New Roman" w:cs="Times New Roman"/>
          <w:sz w:val="24"/>
          <w:szCs w:val="24"/>
        </w:rPr>
        <w:t>By referencing the associated standards, each profile outlines the participants (actors), transactions, and availability of information needed for implementing to address the scenario.</w:t>
      </w:r>
      <w:r w:rsidR="001E4BE0" w:rsidRPr="001E4BE0">
        <w:rPr>
          <w:rFonts w:ascii="Times New Roman" w:hAnsi="Times New Roman" w:cs="Times New Roman"/>
          <w:sz w:val="24"/>
          <w:szCs w:val="24"/>
        </w:rPr>
        <w:t xml:space="preserve"> IHE Profiles that have undergone IHE Process, tested, and deployment in real-world settings and have reached the approved status, will be published in documents called "IHE </w:t>
      </w:r>
      <w:r w:rsidR="001E4BE0" w:rsidRPr="001E4BE0">
        <w:rPr>
          <w:rFonts w:ascii="Times New Roman" w:hAnsi="Times New Roman" w:cs="Times New Roman"/>
          <w:sz w:val="24"/>
          <w:szCs w:val="24"/>
        </w:rPr>
        <w:lastRenderedPageBreak/>
        <w:t>Technical Frameworks" (IHE TF). Each IHE clinical domain has one corresponding framework, with each framework may be comprised of multiple volumes. The Technical Frameworks provide detailed explanations for each IHE Profile specified by their interoperability issues and dependencies among the Integration Profile.</w:t>
      </w:r>
    </w:p>
    <w:p w14:paraId="696739A3" w14:textId="547E227D" w:rsidR="00237839" w:rsidRPr="00560E1E" w:rsidRDefault="00A57102" w:rsidP="00B30CF3">
      <w:pPr>
        <w:pStyle w:val="ListParagraph"/>
        <w:spacing w:line="360" w:lineRule="auto"/>
        <w:ind w:left="0"/>
        <w:jc w:val="thaiDistribute"/>
        <w:rPr>
          <w:rFonts w:ascii="Times New Roman" w:hAnsi="Times New Roman" w:cs="Times New Roman"/>
          <w:b/>
          <w:bCs/>
          <w:sz w:val="24"/>
          <w:szCs w:val="24"/>
        </w:rPr>
      </w:pPr>
      <w:r w:rsidRPr="00560E1E">
        <w:rPr>
          <w:rFonts w:ascii="Times New Roman" w:hAnsi="Times New Roman" w:cs="Times New Roman"/>
          <w:b/>
          <w:bCs/>
          <w:sz w:val="24"/>
          <w:szCs w:val="24"/>
        </w:rPr>
        <w:tab/>
      </w:r>
      <w:r w:rsidR="00237839" w:rsidRPr="00560E1E">
        <w:rPr>
          <w:rFonts w:ascii="Times New Roman" w:hAnsi="Times New Roman" w:cs="Times New Roman"/>
          <w:b/>
          <w:bCs/>
          <w:sz w:val="24"/>
          <w:szCs w:val="24"/>
        </w:rPr>
        <w:t>2</w:t>
      </w:r>
      <w:r w:rsidRPr="00560E1E">
        <w:rPr>
          <w:rFonts w:ascii="Times New Roman" w:hAnsi="Times New Roman" w:cs="Times New Roman"/>
          <w:b/>
          <w:bCs/>
          <w:sz w:val="24"/>
          <w:szCs w:val="24"/>
        </w:rPr>
        <w:t>.</w:t>
      </w:r>
      <w:r w:rsidR="00E426D5" w:rsidRPr="00560E1E">
        <w:rPr>
          <w:rFonts w:ascii="Times New Roman" w:hAnsi="Times New Roman" w:cs="Times New Roman"/>
          <w:b/>
          <w:bCs/>
          <w:sz w:val="24"/>
          <w:szCs w:val="24"/>
        </w:rPr>
        <w:t>1</w:t>
      </w:r>
      <w:r w:rsidR="00237839" w:rsidRPr="00560E1E">
        <w:rPr>
          <w:rFonts w:ascii="Times New Roman" w:hAnsi="Times New Roman" w:cs="Times New Roman"/>
          <w:b/>
          <w:bCs/>
          <w:sz w:val="24"/>
          <w:szCs w:val="24"/>
        </w:rPr>
        <w:t xml:space="preserve">.3 </w:t>
      </w:r>
      <w:bookmarkStart w:id="15" w:name="CHAPTERII_213"/>
      <w:r w:rsidR="00F65230" w:rsidRPr="00560E1E">
        <w:rPr>
          <w:rFonts w:ascii="Times New Roman" w:hAnsi="Times New Roman" w:cs="Times New Roman"/>
          <w:b/>
          <w:bCs/>
          <w:sz w:val="24"/>
          <w:szCs w:val="24"/>
        </w:rPr>
        <w:t>IHE Information Technology Infrastructure</w:t>
      </w:r>
      <w:r w:rsidRPr="00560E1E">
        <w:rPr>
          <w:rFonts w:ascii="Times New Roman" w:hAnsi="Times New Roman" w:cs="Times New Roman"/>
          <w:b/>
          <w:bCs/>
          <w:sz w:val="24"/>
          <w:szCs w:val="24"/>
        </w:rPr>
        <w:t xml:space="preserve"> Technical Framework</w:t>
      </w:r>
      <w:r w:rsidR="00E94B7F" w:rsidRPr="00560E1E">
        <w:rPr>
          <w:rFonts w:ascii="Times New Roman" w:hAnsi="Times New Roman" w:cs="Times New Roman"/>
          <w:b/>
          <w:bCs/>
          <w:sz w:val="24"/>
          <w:szCs w:val="24"/>
        </w:rPr>
        <w:t xml:space="preserve"> </w:t>
      </w:r>
      <w:bookmarkEnd w:id="15"/>
    </w:p>
    <w:p w14:paraId="0F333C06" w14:textId="3F8A4200" w:rsidR="005B00EA" w:rsidRPr="00560E1E" w:rsidRDefault="005B00EA" w:rsidP="007B5752">
      <w:pPr>
        <w:pStyle w:val="ListParagraph"/>
        <w:spacing w:line="360" w:lineRule="auto"/>
        <w:ind w:left="0"/>
        <w:jc w:val="thaiDistribute"/>
        <w:rPr>
          <w:rFonts w:ascii="Times New Roman" w:hAnsi="Times New Roman" w:cs="Times New Roman"/>
          <w:sz w:val="24"/>
          <w:szCs w:val="24"/>
          <w:cs/>
        </w:rPr>
      </w:pPr>
      <w:r w:rsidRPr="00560E1E">
        <w:rPr>
          <w:rFonts w:ascii="Times New Roman" w:hAnsi="Times New Roman" w:cs="Times New Roman"/>
          <w:sz w:val="24"/>
          <w:szCs w:val="24"/>
        </w:rPr>
        <w:tab/>
      </w:r>
      <w:r w:rsidR="000A14AC" w:rsidRPr="000A14AC">
        <w:rPr>
          <w:rFonts w:ascii="Times New Roman" w:hAnsi="Times New Roman" w:cs="Times New Roman"/>
          <w:sz w:val="24"/>
          <w:szCs w:val="24"/>
        </w:rPr>
        <w:t>The IHE IT Infrastructure Technical Framework (ITI TF) defines the implementation of existing standards to establish medical information sharing that supports the best patient care</w:t>
      </w:r>
      <w:r w:rsidR="00576011" w:rsidRPr="00576011">
        <w:rPr>
          <w:rFonts w:ascii="Times New Roman" w:hAnsi="Times New Roman" w:cs="Times New Roman"/>
          <w:sz w:val="24"/>
          <w:szCs w:val="24"/>
        </w:rPr>
        <w:t xml:space="preserve">. </w:t>
      </w:r>
      <w:r w:rsidR="004557CA" w:rsidRPr="004557CA">
        <w:rPr>
          <w:rFonts w:ascii="Times New Roman" w:hAnsi="Times New Roman" w:cs="Times New Roman"/>
          <w:sz w:val="24"/>
          <w:szCs w:val="24"/>
        </w:rPr>
        <w:t>After the public review phase, the framework is expanded every year, and it is maintained regularly by detection and corrections through errors.</w:t>
      </w:r>
      <w:r w:rsidR="00576011" w:rsidRPr="00576011">
        <w:rPr>
          <w:rFonts w:ascii="Times New Roman" w:hAnsi="Times New Roman" w:cs="Times New Roman"/>
          <w:sz w:val="24"/>
          <w:szCs w:val="24"/>
        </w:rPr>
        <w:t xml:space="preserve"> </w:t>
      </w:r>
      <w:r w:rsidR="00D4431A" w:rsidRPr="00D4431A">
        <w:rPr>
          <w:rFonts w:ascii="Times New Roman" w:hAnsi="Times New Roman" w:cs="Times New Roman"/>
          <w:sz w:val="24"/>
          <w:szCs w:val="24"/>
        </w:rPr>
        <w:t>IHE ITI TF identifies a subset of the functional components of healthcare companies, called "IHE Participants", and uses "transactions" to illustrate their interactions based on a set of standards-based coordination</w:t>
      </w:r>
      <w:r w:rsidR="00576011" w:rsidRPr="00576011">
        <w:rPr>
          <w:rFonts w:ascii="Times New Roman" w:hAnsi="Times New Roman" w:cs="Times New Roman"/>
          <w:sz w:val="24"/>
          <w:szCs w:val="24"/>
        </w:rPr>
        <w:t>. The body of transactions was described within the framework in detail. The IHE ITI TF is divided into four volumes. The first volume describes the concept detail of IHE ITI Integration Profiles. The second volume is divided into four sub-volumes; a, b, c, and x which describe the concept detail of all transactions present in the framework. The third volume provides a further explanation of the specifications of cross-transaction and content used in Document Sharing Profiles. The fourth volume provides additional national extensions related to the framework.</w:t>
      </w:r>
    </w:p>
    <w:p w14:paraId="22BAD975" w14:textId="7A9972DE" w:rsidR="00216751" w:rsidRPr="00560E1E" w:rsidRDefault="007D2FD5" w:rsidP="00737723">
      <w:pPr>
        <w:pStyle w:val="ListParagraph"/>
        <w:spacing w:line="360" w:lineRule="auto"/>
        <w:ind w:left="0"/>
        <w:rPr>
          <w:rFonts w:ascii="Times New Roman" w:hAnsi="Times New Roman" w:cs="Times New Roman"/>
          <w:b/>
          <w:bCs/>
          <w:sz w:val="24"/>
          <w:szCs w:val="24"/>
        </w:rPr>
      </w:pPr>
      <w:r w:rsidRPr="00560E1E">
        <w:rPr>
          <w:rFonts w:ascii="Times New Roman" w:hAnsi="Times New Roman" w:cs="Times New Roman"/>
          <w:b/>
          <w:bCs/>
          <w:sz w:val="24"/>
          <w:szCs w:val="24"/>
        </w:rPr>
        <w:tab/>
      </w:r>
      <w:r w:rsidR="001A52B5" w:rsidRPr="00560E1E">
        <w:rPr>
          <w:rFonts w:ascii="Times New Roman" w:hAnsi="Times New Roman" w:cs="Times New Roman"/>
          <w:b/>
          <w:bCs/>
          <w:sz w:val="24"/>
          <w:szCs w:val="24"/>
        </w:rPr>
        <w:t>2.</w:t>
      </w:r>
      <w:r w:rsidR="00E426D5" w:rsidRPr="00560E1E">
        <w:rPr>
          <w:rFonts w:ascii="Times New Roman" w:hAnsi="Times New Roman" w:cs="Times New Roman"/>
          <w:b/>
          <w:bCs/>
          <w:sz w:val="24"/>
          <w:szCs w:val="24"/>
        </w:rPr>
        <w:t>1</w:t>
      </w:r>
      <w:r w:rsidRPr="00560E1E">
        <w:rPr>
          <w:rFonts w:ascii="Times New Roman" w:hAnsi="Times New Roman" w:cs="Times New Roman"/>
          <w:b/>
          <w:bCs/>
          <w:sz w:val="24"/>
          <w:szCs w:val="24"/>
        </w:rPr>
        <w:t>.</w:t>
      </w:r>
      <w:r w:rsidR="00487370" w:rsidRPr="00560E1E">
        <w:rPr>
          <w:rFonts w:ascii="Times New Roman" w:hAnsi="Times New Roman" w:cs="Times New Roman"/>
          <w:b/>
          <w:bCs/>
          <w:sz w:val="24"/>
          <w:szCs w:val="24"/>
        </w:rPr>
        <w:t>4</w:t>
      </w:r>
      <w:r w:rsidR="00737723" w:rsidRPr="00560E1E">
        <w:rPr>
          <w:rFonts w:ascii="Times New Roman" w:hAnsi="Times New Roman" w:cs="Times New Roman"/>
          <w:b/>
          <w:bCs/>
          <w:sz w:val="24"/>
          <w:szCs w:val="24"/>
        </w:rPr>
        <w:t xml:space="preserve"> </w:t>
      </w:r>
      <w:bookmarkStart w:id="16" w:name="CHAPTERII_214"/>
      <w:r w:rsidR="00002F8B" w:rsidRPr="00560E1E">
        <w:rPr>
          <w:rFonts w:ascii="Times New Roman" w:hAnsi="Times New Roman" w:cs="Times New Roman"/>
          <w:b/>
          <w:bCs/>
          <w:sz w:val="24"/>
          <w:szCs w:val="24"/>
        </w:rPr>
        <w:t>Cross-Enterprise Document Sharing</w:t>
      </w:r>
      <w:r w:rsidR="003409E1" w:rsidRPr="00560E1E">
        <w:rPr>
          <w:rFonts w:ascii="Times New Roman" w:hAnsi="Times New Roman" w:cs="Times New Roman"/>
          <w:b/>
          <w:bCs/>
          <w:sz w:val="24"/>
          <w:szCs w:val="24"/>
        </w:rPr>
        <w:t xml:space="preserve"> Set-b</w:t>
      </w:r>
      <w:r w:rsidR="00002F8B" w:rsidRPr="00560E1E">
        <w:rPr>
          <w:rFonts w:ascii="Times New Roman" w:hAnsi="Times New Roman" w:cs="Times New Roman"/>
          <w:b/>
          <w:bCs/>
          <w:sz w:val="24"/>
          <w:szCs w:val="24"/>
        </w:rPr>
        <w:t xml:space="preserve"> (</w:t>
      </w:r>
      <w:proofErr w:type="spellStart"/>
      <w:r w:rsidR="00002F8B" w:rsidRPr="00560E1E">
        <w:rPr>
          <w:rFonts w:ascii="Times New Roman" w:hAnsi="Times New Roman" w:cs="Times New Roman"/>
          <w:b/>
          <w:bCs/>
          <w:sz w:val="24"/>
          <w:szCs w:val="24"/>
        </w:rPr>
        <w:t>XDS</w:t>
      </w:r>
      <w:r w:rsidR="003409E1" w:rsidRPr="00560E1E">
        <w:rPr>
          <w:rFonts w:ascii="Times New Roman" w:hAnsi="Times New Roman" w:cs="Times New Roman"/>
          <w:b/>
          <w:bCs/>
          <w:sz w:val="24"/>
          <w:szCs w:val="24"/>
        </w:rPr>
        <w:t>.b</w:t>
      </w:r>
      <w:proofErr w:type="spellEnd"/>
      <w:r w:rsidR="00002F8B" w:rsidRPr="00560E1E">
        <w:rPr>
          <w:rFonts w:ascii="Times New Roman" w:hAnsi="Times New Roman" w:cs="Times New Roman"/>
          <w:b/>
          <w:bCs/>
          <w:sz w:val="24"/>
          <w:szCs w:val="24"/>
        </w:rPr>
        <w:t xml:space="preserve">) Profile </w:t>
      </w:r>
      <w:bookmarkEnd w:id="16"/>
    </w:p>
    <w:p w14:paraId="0FCADF81" w14:textId="782BD0D4" w:rsidR="000D3ED4" w:rsidRPr="00560E1E" w:rsidRDefault="0082250F" w:rsidP="007B5752">
      <w:pPr>
        <w:pStyle w:val="ListParagraph"/>
        <w:spacing w:line="360" w:lineRule="auto"/>
        <w:ind w:left="0"/>
        <w:jc w:val="thaiDistribute"/>
        <w:rPr>
          <w:rFonts w:ascii="Times New Roman" w:hAnsi="Times New Roman" w:cs="Times New Roman"/>
          <w:sz w:val="24"/>
          <w:szCs w:val="24"/>
        </w:rPr>
      </w:pPr>
      <w:r w:rsidRPr="00560E1E">
        <w:rPr>
          <w:rFonts w:ascii="Times New Roman" w:hAnsi="Times New Roman" w:cs="Times New Roman"/>
          <w:sz w:val="24"/>
          <w:szCs w:val="24"/>
          <w:cs/>
        </w:rPr>
        <w:tab/>
      </w:r>
      <w:r w:rsidR="00D61DAE" w:rsidRPr="00D61DAE">
        <w:rPr>
          <w:rFonts w:ascii="Times New Roman" w:hAnsi="Times New Roman" w:cs="Times New Roman"/>
          <w:sz w:val="24"/>
          <w:szCs w:val="24"/>
        </w:rPr>
        <w:t xml:space="preserve">The configuration file </w:t>
      </w:r>
      <w:proofErr w:type="spellStart"/>
      <w:r w:rsidR="00D61DAE" w:rsidRPr="00D61DAE">
        <w:rPr>
          <w:rFonts w:ascii="Times New Roman" w:hAnsi="Times New Roman" w:cs="Times New Roman"/>
          <w:sz w:val="24"/>
          <w:szCs w:val="24"/>
        </w:rPr>
        <w:t>XDS.b</w:t>
      </w:r>
      <w:proofErr w:type="spellEnd"/>
      <w:r w:rsidR="00D61DAE" w:rsidRPr="00D61DAE">
        <w:rPr>
          <w:rFonts w:ascii="Times New Roman" w:hAnsi="Times New Roman" w:cs="Times New Roman"/>
          <w:sz w:val="24"/>
          <w:szCs w:val="24"/>
        </w:rPr>
        <w:t xml:space="preserve"> (Cross-enterprise document sharing set-b) </w:t>
      </w:r>
      <w:r w:rsidR="00D61DAE" w:rsidRPr="00FB58D6">
        <w:rPr>
          <w:rFonts w:ascii="Times New Roman" w:hAnsi="Times New Roman" w:cs="Times New Roman"/>
          <w:spacing w:val="-2"/>
          <w:sz w:val="24"/>
          <w:szCs w:val="24"/>
        </w:rPr>
        <w:t>makes it easier to register, distribute, and access patient EHR (Electronic Health Records) </w:t>
      </w:r>
      <w:r w:rsidR="00FB58D6">
        <w:rPr>
          <w:rFonts w:ascii="Times New Roman" w:hAnsi="Times New Roman" w:cs="Times New Roman"/>
          <w:spacing w:val="-2"/>
          <w:sz w:val="24"/>
          <w:szCs w:val="24"/>
        </w:rPr>
        <w:br/>
      </w:r>
      <w:r w:rsidR="00D61DAE" w:rsidRPr="00D61DAE">
        <w:rPr>
          <w:rFonts w:ascii="Times New Roman" w:hAnsi="Times New Roman" w:cs="Times New Roman"/>
          <w:sz w:val="24"/>
          <w:szCs w:val="24"/>
        </w:rPr>
        <w:t>across the healthcare corporate network</w:t>
      </w:r>
      <w:r w:rsidRPr="00560E1E">
        <w:rPr>
          <w:rFonts w:ascii="Times New Roman" w:hAnsi="Times New Roman" w:cs="Times New Roman"/>
          <w:sz w:val="24"/>
          <w:szCs w:val="24"/>
        </w:rPr>
        <w:t xml:space="preserve"> </w:t>
      </w:r>
      <w:r w:rsidRPr="00560E1E">
        <w:rPr>
          <w:rFonts w:ascii="Times New Roman" w:hAnsi="Times New Roman" w:cs="Times New Roman"/>
          <w:sz w:val="24"/>
          <w:szCs w:val="24"/>
        </w:rPr>
        <w:fldChar w:fldCharType="begin"/>
      </w:r>
      <w:r w:rsidR="00572A37" w:rsidRPr="00560E1E">
        <w:rPr>
          <w:rFonts w:ascii="Times New Roman" w:hAnsi="Times New Roman" w:cs="Times New Roman"/>
          <w:sz w:val="24"/>
          <w:szCs w:val="24"/>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2]","plainTextFormattedCitation":"[22]","previouslyFormattedCitation":"[22]"},"properties":{"noteIndex":0},"schema":"https://github.com/citation-style-language/schema/raw/master/csl-citation.json"}</w:instrText>
      </w:r>
      <w:r w:rsidRPr="00560E1E">
        <w:rPr>
          <w:rFonts w:ascii="Times New Roman" w:hAnsi="Times New Roman" w:cs="Times New Roman"/>
          <w:sz w:val="24"/>
          <w:szCs w:val="24"/>
        </w:rPr>
        <w:fldChar w:fldCharType="separate"/>
      </w:r>
      <w:r w:rsidR="00572A37" w:rsidRPr="00560E1E">
        <w:rPr>
          <w:rFonts w:ascii="Times New Roman" w:hAnsi="Times New Roman" w:cs="Times New Roman"/>
          <w:noProof/>
          <w:sz w:val="24"/>
          <w:szCs w:val="24"/>
        </w:rPr>
        <w:t>[22]</w:t>
      </w:r>
      <w:r w:rsidRPr="00560E1E">
        <w:rPr>
          <w:rFonts w:ascii="Times New Roman" w:hAnsi="Times New Roman" w:cs="Times New Roman"/>
          <w:sz w:val="24"/>
          <w:szCs w:val="24"/>
        </w:rPr>
        <w:fldChar w:fldCharType="end"/>
      </w:r>
      <w:r w:rsidR="0065030A">
        <w:rPr>
          <w:rFonts w:ascii="Times New Roman" w:hAnsi="Times New Roman" w:cs="Times New Roman"/>
          <w:sz w:val="24"/>
          <w:szCs w:val="24"/>
        </w:rPr>
        <w:t>.</w:t>
      </w:r>
      <w:r w:rsidRPr="00560E1E">
        <w:rPr>
          <w:rFonts w:ascii="Times New Roman" w:hAnsi="Times New Roman" w:cs="Times New Roman"/>
          <w:sz w:val="24"/>
          <w:szCs w:val="24"/>
        </w:rPr>
        <w:t xml:space="preserve"> </w:t>
      </w:r>
      <w:r w:rsidR="005906B2" w:rsidRPr="005906B2">
        <w:rPr>
          <w:rFonts w:ascii="Times New Roman" w:hAnsi="Times New Roman" w:cs="Times New Roman"/>
          <w:sz w:val="24"/>
          <w:szCs w:val="24"/>
        </w:rPr>
        <w:t>The profile aims at providing a description for handling the exchange of health documents among any healthcare organization, extending from doctors' hospital rooms to acute treatment in psychiatric wards, in compliance with standards.</w:t>
      </w:r>
      <w:r w:rsidR="0065030A" w:rsidRPr="0065030A">
        <w:rPr>
          <w:rFonts w:ascii="Times New Roman" w:hAnsi="Times New Roman" w:cs="Times New Roman"/>
          <w:sz w:val="24"/>
          <w:szCs w:val="24"/>
        </w:rPr>
        <w:t xml:space="preserve"> XDS is a generic term to reference all XDS profiles which are Cross-Enterprise Document Sharing Profiles</w:t>
      </w:r>
      <w:r w:rsidR="00824867" w:rsidRPr="00560E1E">
        <w:rPr>
          <w:rFonts w:ascii="Times New Roman" w:hAnsi="Times New Roman" w:cs="Times New Roman"/>
          <w:sz w:val="24"/>
          <w:szCs w:val="24"/>
        </w:rPr>
        <w:t xml:space="preserve"> </w:t>
      </w:r>
      <w:r w:rsidR="00824867" w:rsidRPr="00560E1E">
        <w:rPr>
          <w:rFonts w:ascii="Times New Roman" w:hAnsi="Times New Roman" w:cs="Times New Roman"/>
          <w:sz w:val="24"/>
          <w:szCs w:val="24"/>
        </w:rPr>
        <w:fldChar w:fldCharType="begin"/>
      </w:r>
      <w:r w:rsidR="00824867" w:rsidRPr="00560E1E">
        <w:rPr>
          <w:rFonts w:ascii="Times New Roman" w:hAnsi="Times New Roman" w:cs="Times New Roman"/>
          <w:sz w:val="24"/>
          <w:szCs w:val="24"/>
        </w:rPr>
        <w:instrText>ADDIN CSL_CITATION {"citationItems":[{"id":"ITEM-1","itemData":{"URL":"http://healthcareitsystems.com/2012/05/22/what-is-the-difference-between-xds-xds-a-xds-b-and-xds-i/","accessed":{"date-parts":[["2019","2","17"]]},"author":[{"dropping-particle":"","family":"dkorolyk","given":"","non-dropping-particle":"","parse-names":false,"suffix":""}],"id":"ITEM-1","issued":{"date-parts":[["2012"]]},"title":"What Is The Difference Between XDS,XDS.a,XDS.b and XDS-I?","type":"webpage"},"uris":["http://www.mendeley.com/documents/?uuid=da680ac2-5c4f-3af3-ac1c-8214208a80c5"]}],"mendeley":{"formattedCitation":"[23]","plainTextFormattedCitation":"[23]","previouslyFormattedCitation":"[23]"},"properties":{"noteIndex":0},"schema":"https://github.com/citation-style-language/schema/raw/master/csl-citation.json"}</w:instrText>
      </w:r>
      <w:r w:rsidR="00824867" w:rsidRPr="00560E1E">
        <w:rPr>
          <w:rFonts w:ascii="Times New Roman" w:hAnsi="Times New Roman" w:cs="Times New Roman"/>
          <w:sz w:val="24"/>
          <w:szCs w:val="24"/>
        </w:rPr>
        <w:fldChar w:fldCharType="separate"/>
      </w:r>
      <w:r w:rsidR="00824867" w:rsidRPr="00560E1E">
        <w:rPr>
          <w:rFonts w:ascii="Times New Roman" w:hAnsi="Times New Roman" w:cs="Times New Roman"/>
          <w:noProof/>
          <w:sz w:val="24"/>
          <w:szCs w:val="24"/>
        </w:rPr>
        <w:t>[23]</w:t>
      </w:r>
      <w:r w:rsidR="00824867" w:rsidRPr="00560E1E">
        <w:rPr>
          <w:rFonts w:ascii="Times New Roman" w:hAnsi="Times New Roman" w:cs="Times New Roman"/>
          <w:sz w:val="24"/>
          <w:szCs w:val="24"/>
        </w:rPr>
        <w:fldChar w:fldCharType="end"/>
      </w:r>
      <w:r w:rsidRPr="00560E1E">
        <w:rPr>
          <w:rFonts w:ascii="Times New Roman" w:hAnsi="Times New Roman" w:cs="Times New Roman"/>
          <w:sz w:val="24"/>
          <w:szCs w:val="24"/>
        </w:rPr>
        <w:t xml:space="preserve">. </w:t>
      </w:r>
      <w:r w:rsidR="003B371F" w:rsidRPr="003B371F">
        <w:rPr>
          <w:rFonts w:ascii="Times New Roman" w:hAnsi="Times New Roman" w:cs="Times New Roman"/>
          <w:sz w:val="24"/>
          <w:szCs w:val="24"/>
        </w:rPr>
        <w:t xml:space="preserve">In IHE ITI TF Vol.1 declared that the term XDS within the IHE ITI TF currently refers only to </w:t>
      </w:r>
      <w:proofErr w:type="spellStart"/>
      <w:r w:rsidR="003B371F" w:rsidRPr="003B371F">
        <w:rPr>
          <w:rFonts w:ascii="Times New Roman" w:hAnsi="Times New Roman" w:cs="Times New Roman"/>
          <w:sz w:val="24"/>
          <w:szCs w:val="24"/>
        </w:rPr>
        <w:t>XDS.b</w:t>
      </w:r>
      <w:proofErr w:type="spellEnd"/>
      <w:r w:rsidRPr="00560E1E">
        <w:rPr>
          <w:rFonts w:ascii="Times New Roman" w:hAnsi="Times New Roman" w:cs="Times New Roman"/>
          <w:sz w:val="24"/>
          <w:szCs w:val="24"/>
        </w:rPr>
        <w:t xml:space="preserve">. </w:t>
      </w:r>
      <w:r w:rsidR="003B371F" w:rsidRPr="003B371F">
        <w:rPr>
          <w:rFonts w:ascii="Times New Roman" w:hAnsi="Times New Roman" w:cs="Times New Roman"/>
          <w:sz w:val="24"/>
          <w:szCs w:val="24"/>
        </w:rPr>
        <w:t xml:space="preserve">The main goal of the </w:t>
      </w:r>
      <w:proofErr w:type="spellStart"/>
      <w:r w:rsidR="003B371F" w:rsidRPr="003B371F">
        <w:rPr>
          <w:rFonts w:ascii="Times New Roman" w:hAnsi="Times New Roman" w:cs="Times New Roman"/>
          <w:sz w:val="24"/>
          <w:szCs w:val="24"/>
        </w:rPr>
        <w:t>XDS.b</w:t>
      </w:r>
      <w:proofErr w:type="spellEnd"/>
      <w:r w:rsidR="003B371F" w:rsidRPr="003B371F">
        <w:rPr>
          <w:rFonts w:ascii="Times New Roman" w:hAnsi="Times New Roman" w:cs="Times New Roman"/>
          <w:sz w:val="24"/>
          <w:szCs w:val="24"/>
        </w:rPr>
        <w:t xml:space="preserve"> profile is to allow XDS Affinity Domain members to share health documents via XDS Document Registry. That means, its process mainly about makes metadata of documents within the XDS Document Repository available on XDS Document Registry entry. This allows any XDS Document Consumer to visit XDS Document Registry and </w:t>
      </w:r>
      <w:r w:rsidR="003B371F" w:rsidRPr="003B371F">
        <w:rPr>
          <w:rFonts w:ascii="Times New Roman" w:hAnsi="Times New Roman" w:cs="Times New Roman"/>
          <w:sz w:val="24"/>
          <w:szCs w:val="24"/>
        </w:rPr>
        <w:lastRenderedPageBreak/>
        <w:t>seek the document they need before retrieve it from the XDS Document Repository that the document belongs to.</w:t>
      </w:r>
    </w:p>
    <w:p w14:paraId="1C7E5DAA" w14:textId="576E19AC" w:rsidR="00580BFC" w:rsidRPr="00560E1E" w:rsidRDefault="0013465C" w:rsidP="007B5752">
      <w:pPr>
        <w:pStyle w:val="ListParagraph"/>
        <w:spacing w:line="360" w:lineRule="auto"/>
        <w:ind w:left="0" w:firstLine="720"/>
        <w:jc w:val="thaiDistribute"/>
        <w:rPr>
          <w:rFonts w:ascii="Times New Roman" w:hAnsi="Times New Roman" w:cs="Times New Roman"/>
          <w:sz w:val="24"/>
          <w:szCs w:val="24"/>
        </w:rPr>
      </w:pPr>
      <w:r w:rsidRPr="00560E1E">
        <w:rPr>
          <w:rFonts w:ascii="Times New Roman" w:hAnsi="Times New Roman" w:cs="Times New Roman"/>
          <w:sz w:val="24"/>
          <w:szCs w:val="24"/>
        </w:rPr>
        <w:t>The process overview of Cross-Enterprise Document Sharing (</w:t>
      </w:r>
      <w:proofErr w:type="spellStart"/>
      <w:r w:rsidRPr="00560E1E">
        <w:rPr>
          <w:rFonts w:ascii="Times New Roman" w:hAnsi="Times New Roman" w:cs="Times New Roman"/>
          <w:sz w:val="24"/>
          <w:szCs w:val="24"/>
        </w:rPr>
        <w:t>XDS.b</w:t>
      </w:r>
      <w:proofErr w:type="spellEnd"/>
      <w:r w:rsidRPr="00560E1E">
        <w:rPr>
          <w:rFonts w:ascii="Times New Roman" w:hAnsi="Times New Roman" w:cs="Times New Roman"/>
          <w:sz w:val="24"/>
          <w:szCs w:val="24"/>
        </w:rPr>
        <w:t xml:space="preserve">) profile is described in </w:t>
      </w:r>
      <w:r w:rsidRPr="00560E1E">
        <w:rPr>
          <w:rFonts w:ascii="Times New Roman" w:hAnsi="Times New Roman" w:cs="Times New Roman"/>
          <w:sz w:val="24"/>
          <w:szCs w:val="24"/>
        </w:rPr>
        <w:fldChar w:fldCharType="begin"/>
      </w:r>
      <w:r w:rsidRPr="00560E1E">
        <w:rPr>
          <w:rFonts w:ascii="Times New Roman" w:hAnsi="Times New Roman" w:cs="Times New Roman"/>
          <w:sz w:val="24"/>
          <w:szCs w:val="24"/>
        </w:rPr>
        <w:instrText xml:space="preserve"> REF _Ref7291759 \h </w:instrText>
      </w:r>
      <w:r w:rsidR="006A7D30" w:rsidRPr="00560E1E">
        <w:rPr>
          <w:rFonts w:ascii="Times New Roman" w:hAnsi="Times New Roman" w:cs="Times New Roman"/>
          <w:sz w:val="24"/>
          <w:szCs w:val="24"/>
        </w:rPr>
        <w:instrText xml:space="preserve"> \* MERGEFORMAT </w:instrText>
      </w:r>
      <w:r w:rsidRPr="00560E1E">
        <w:rPr>
          <w:rFonts w:ascii="Times New Roman" w:hAnsi="Times New Roman" w:cs="Times New Roman"/>
          <w:sz w:val="24"/>
          <w:szCs w:val="24"/>
        </w:rPr>
      </w:r>
      <w:r w:rsidRPr="00560E1E">
        <w:rPr>
          <w:rFonts w:ascii="Times New Roman" w:hAnsi="Times New Roman" w:cs="Times New Roman"/>
          <w:sz w:val="24"/>
          <w:szCs w:val="24"/>
        </w:rPr>
        <w:fldChar w:fldCharType="separate"/>
      </w:r>
      <w:r w:rsidR="00454CE9" w:rsidRPr="00560E1E">
        <w:rPr>
          <w:rFonts w:ascii="Times New Roman" w:hAnsi="Times New Roman" w:cs="Times New Roman"/>
          <w:sz w:val="24"/>
          <w:szCs w:val="24"/>
        </w:rPr>
        <w:t xml:space="preserve">Figure </w:t>
      </w:r>
      <w:r w:rsidR="00454CE9" w:rsidRPr="00560E1E">
        <w:rPr>
          <w:rFonts w:ascii="Times New Roman" w:hAnsi="Times New Roman" w:cs="Times New Roman"/>
          <w:noProof/>
          <w:sz w:val="24"/>
          <w:szCs w:val="24"/>
        </w:rPr>
        <w:t>2</w:t>
      </w:r>
      <w:r w:rsidR="00454CE9" w:rsidRPr="00560E1E">
        <w:rPr>
          <w:rFonts w:ascii="Times New Roman" w:hAnsi="Times New Roman" w:cs="Times New Roman"/>
          <w:noProof/>
          <w:sz w:val="24"/>
          <w:szCs w:val="24"/>
        </w:rPr>
        <w:noBreakHyphen/>
        <w:t>2</w:t>
      </w:r>
      <w:r w:rsidRPr="00560E1E">
        <w:rPr>
          <w:rFonts w:ascii="Times New Roman" w:hAnsi="Times New Roman" w:cs="Times New Roman"/>
          <w:sz w:val="24"/>
          <w:szCs w:val="24"/>
        </w:rPr>
        <w:fldChar w:fldCharType="end"/>
      </w:r>
      <w:r w:rsidRPr="00560E1E">
        <w:rPr>
          <w:rFonts w:ascii="Times New Roman" w:hAnsi="Times New Roman" w:cs="Times New Roman"/>
          <w:sz w:val="24"/>
          <w:szCs w:val="24"/>
        </w:rPr>
        <w:t xml:space="preserve">. The figure also showed sequence of process along with involving XDS actors and XDS transaction format. </w:t>
      </w:r>
      <w:r w:rsidR="00403839" w:rsidRPr="00560E1E">
        <w:rPr>
          <w:rFonts w:ascii="Times New Roman" w:hAnsi="Times New Roman" w:cs="Times New Roman"/>
          <w:sz w:val="24"/>
          <w:szCs w:val="24"/>
        </w:rPr>
        <w:t>At the beginning, each health document will be created from its sources along with its metadata attributes. These sources will be called ‘XDS Document Source</w:t>
      </w:r>
      <w:r w:rsidR="00C35565" w:rsidRPr="00560E1E">
        <w:rPr>
          <w:rFonts w:ascii="Times New Roman" w:hAnsi="Times New Roman" w:cs="Times New Roman"/>
          <w:sz w:val="24"/>
          <w:szCs w:val="24"/>
        </w:rPr>
        <w:t xml:space="preserve"> actor</w:t>
      </w:r>
      <w:r w:rsidR="00403839" w:rsidRPr="00560E1E">
        <w:rPr>
          <w:rFonts w:ascii="Times New Roman" w:hAnsi="Times New Roman" w:cs="Times New Roman"/>
          <w:sz w:val="24"/>
          <w:szCs w:val="24"/>
        </w:rPr>
        <w:t>’</w:t>
      </w:r>
      <w:r w:rsidR="00C35565" w:rsidRPr="00560E1E">
        <w:rPr>
          <w:rFonts w:ascii="Times New Roman" w:hAnsi="Times New Roman" w:cs="Times New Roman"/>
          <w:sz w:val="24"/>
          <w:szCs w:val="24"/>
        </w:rPr>
        <w:t xml:space="preserve"> which can be any machine involved in healthcare service</w:t>
      </w:r>
      <w:r w:rsidR="00AB600B" w:rsidRPr="00560E1E">
        <w:rPr>
          <w:rFonts w:ascii="Times New Roman" w:hAnsi="Times New Roman" w:cs="Times New Roman"/>
          <w:sz w:val="24"/>
          <w:szCs w:val="24"/>
        </w:rPr>
        <w:t>,</w:t>
      </w:r>
      <w:r w:rsidR="00C35565" w:rsidRPr="00560E1E">
        <w:rPr>
          <w:rFonts w:ascii="Times New Roman" w:hAnsi="Times New Roman" w:cs="Times New Roman"/>
          <w:sz w:val="24"/>
          <w:szCs w:val="24"/>
        </w:rPr>
        <w:t xml:space="preserve"> </w:t>
      </w:r>
      <w:r w:rsidR="00AB600B" w:rsidRPr="00560E1E">
        <w:rPr>
          <w:rFonts w:ascii="Times New Roman" w:hAnsi="Times New Roman" w:cs="Times New Roman"/>
          <w:sz w:val="24"/>
          <w:szCs w:val="24"/>
        </w:rPr>
        <w:t>f</w:t>
      </w:r>
      <w:r w:rsidR="00C35565" w:rsidRPr="00560E1E">
        <w:rPr>
          <w:rFonts w:ascii="Times New Roman" w:hAnsi="Times New Roman" w:cs="Times New Roman"/>
          <w:sz w:val="24"/>
          <w:szCs w:val="24"/>
        </w:rPr>
        <w:t>or example</w:t>
      </w:r>
      <w:r w:rsidR="00AB600B" w:rsidRPr="00560E1E">
        <w:rPr>
          <w:rFonts w:ascii="Times New Roman" w:hAnsi="Times New Roman" w:cs="Times New Roman"/>
          <w:sz w:val="24"/>
          <w:szCs w:val="24"/>
        </w:rPr>
        <w:t>;</w:t>
      </w:r>
      <w:r w:rsidR="00C35565" w:rsidRPr="00560E1E">
        <w:rPr>
          <w:rFonts w:ascii="Times New Roman" w:hAnsi="Times New Roman" w:cs="Times New Roman"/>
          <w:sz w:val="24"/>
          <w:szCs w:val="24"/>
        </w:rPr>
        <w:t xml:space="preserve"> CT scanner, laptop in each physician office, or central computer in medical lab. Next, these created documents along with its metadata will be sent to data storage</w:t>
      </w:r>
      <w:r w:rsidR="00E03986" w:rsidRPr="00560E1E">
        <w:rPr>
          <w:rFonts w:ascii="Times New Roman" w:hAnsi="Times New Roman" w:cs="Times New Roman"/>
          <w:sz w:val="24"/>
          <w:szCs w:val="24"/>
        </w:rPr>
        <w:t xml:space="preserve"> which act as document repository</w:t>
      </w:r>
      <w:r w:rsidR="00C35565" w:rsidRPr="00560E1E">
        <w:rPr>
          <w:rFonts w:ascii="Times New Roman" w:hAnsi="Times New Roman" w:cs="Times New Roman"/>
          <w:sz w:val="24"/>
          <w:szCs w:val="24"/>
        </w:rPr>
        <w:t>.</w:t>
      </w:r>
      <w:r w:rsidR="00E03986" w:rsidRPr="00560E1E">
        <w:rPr>
          <w:rFonts w:ascii="Times New Roman" w:hAnsi="Times New Roman" w:cs="Times New Roman"/>
          <w:sz w:val="24"/>
          <w:szCs w:val="24"/>
        </w:rPr>
        <w:t xml:space="preserve"> These repositories will be called ‘XDS Document Repository actor’ which usually be some kind of computer or server that was assigned to keep medical document available for use.</w:t>
      </w:r>
      <w:r w:rsidR="00F82623" w:rsidRPr="00560E1E">
        <w:rPr>
          <w:rFonts w:ascii="Times New Roman" w:hAnsi="Times New Roman" w:cs="Times New Roman"/>
          <w:sz w:val="24"/>
          <w:szCs w:val="24"/>
        </w:rPr>
        <w:t xml:space="preserve"> According to </w:t>
      </w:r>
      <w:proofErr w:type="spellStart"/>
      <w:r w:rsidR="00F82623" w:rsidRPr="00560E1E">
        <w:rPr>
          <w:rFonts w:ascii="Times New Roman" w:hAnsi="Times New Roman" w:cs="Times New Roman"/>
          <w:sz w:val="24"/>
          <w:szCs w:val="24"/>
        </w:rPr>
        <w:t>XDS.b</w:t>
      </w:r>
      <w:proofErr w:type="spellEnd"/>
      <w:r w:rsidR="00F82623" w:rsidRPr="00560E1E">
        <w:rPr>
          <w:rFonts w:ascii="Times New Roman" w:hAnsi="Times New Roman" w:cs="Times New Roman"/>
          <w:sz w:val="24"/>
          <w:szCs w:val="24"/>
        </w:rPr>
        <w:t xml:space="preserve"> profile, XDS Document Source will send document metadata in the format of Provi</w:t>
      </w:r>
      <w:r w:rsidR="00171FD3" w:rsidRPr="00560E1E">
        <w:rPr>
          <w:rFonts w:ascii="Times New Roman" w:hAnsi="Times New Roman" w:cs="Times New Roman"/>
          <w:sz w:val="24"/>
          <w:szCs w:val="24"/>
        </w:rPr>
        <w:t>de and Register Document Set-b (ITI-41)</w:t>
      </w:r>
      <w:r w:rsidR="00F82623" w:rsidRPr="00560E1E">
        <w:rPr>
          <w:rFonts w:ascii="Times New Roman" w:hAnsi="Times New Roman" w:cs="Times New Roman"/>
          <w:sz w:val="24"/>
          <w:szCs w:val="24"/>
        </w:rPr>
        <w:t xml:space="preserve"> format.</w:t>
      </w:r>
      <w:r w:rsidR="00E03986" w:rsidRPr="00560E1E">
        <w:rPr>
          <w:rFonts w:ascii="Times New Roman" w:hAnsi="Times New Roman" w:cs="Times New Roman"/>
          <w:sz w:val="24"/>
          <w:szCs w:val="24"/>
        </w:rPr>
        <w:t xml:space="preserve"> In some case, XDS Document Source and XDS Document Repository may integrated together. </w:t>
      </w:r>
      <w:r w:rsidR="00051658" w:rsidRPr="00560E1E">
        <w:rPr>
          <w:rFonts w:ascii="Times New Roman" w:hAnsi="Times New Roman" w:cs="Times New Roman"/>
          <w:sz w:val="24"/>
          <w:szCs w:val="24"/>
        </w:rPr>
        <w:t xml:space="preserve">This </w:t>
      </w:r>
      <w:r w:rsidR="0017444E" w:rsidRPr="00560E1E">
        <w:rPr>
          <w:rFonts w:ascii="Times New Roman" w:hAnsi="Times New Roman" w:cs="Times New Roman"/>
          <w:sz w:val="24"/>
          <w:szCs w:val="24"/>
        </w:rPr>
        <w:t>is</w:t>
      </w:r>
      <w:r w:rsidR="00051658" w:rsidRPr="00560E1E">
        <w:rPr>
          <w:rFonts w:ascii="Times New Roman" w:hAnsi="Times New Roman" w:cs="Times New Roman"/>
          <w:sz w:val="24"/>
          <w:szCs w:val="24"/>
        </w:rPr>
        <w:t xml:space="preserve"> called ‘XDS Integrated Document Source Repository actor’. The XDS Integrated Document Source Repository function</w:t>
      </w:r>
      <w:r w:rsidR="0017444E" w:rsidRPr="00560E1E">
        <w:rPr>
          <w:rFonts w:ascii="Times New Roman" w:hAnsi="Times New Roman" w:cs="Times New Roman"/>
          <w:sz w:val="24"/>
          <w:szCs w:val="24"/>
        </w:rPr>
        <w:t>s</w:t>
      </w:r>
      <w:r w:rsidR="00051658" w:rsidRPr="00560E1E">
        <w:rPr>
          <w:rFonts w:ascii="Times New Roman" w:hAnsi="Times New Roman" w:cs="Times New Roman"/>
          <w:sz w:val="24"/>
          <w:szCs w:val="24"/>
        </w:rPr>
        <w:t xml:space="preserve"> the same</w:t>
      </w:r>
      <w:r w:rsidR="00403839" w:rsidRPr="00560E1E">
        <w:rPr>
          <w:rFonts w:ascii="Times New Roman" w:hAnsi="Times New Roman" w:cs="Times New Roman"/>
          <w:sz w:val="24"/>
          <w:szCs w:val="24"/>
        </w:rPr>
        <w:t xml:space="preserve"> </w:t>
      </w:r>
      <w:r w:rsidR="00051658" w:rsidRPr="00560E1E">
        <w:rPr>
          <w:rFonts w:ascii="Times New Roman" w:hAnsi="Times New Roman" w:cs="Times New Roman"/>
          <w:sz w:val="24"/>
          <w:szCs w:val="24"/>
        </w:rPr>
        <w:t xml:space="preserve">way as XDS Document Source and XDS Document Repository will do </w:t>
      </w:r>
      <w:r w:rsidR="002A1524" w:rsidRPr="00560E1E">
        <w:rPr>
          <w:rFonts w:ascii="Times New Roman" w:hAnsi="Times New Roman" w:cs="Times New Roman"/>
          <w:sz w:val="24"/>
          <w:szCs w:val="24"/>
        </w:rPr>
        <w:t>but</w:t>
      </w:r>
      <w:r w:rsidR="00051658" w:rsidRPr="00560E1E">
        <w:rPr>
          <w:rFonts w:ascii="Times New Roman" w:hAnsi="Times New Roman" w:cs="Times New Roman"/>
          <w:sz w:val="24"/>
          <w:szCs w:val="24"/>
        </w:rPr>
        <w:t xml:space="preserve"> combined together. </w:t>
      </w:r>
    </w:p>
    <w:p w14:paraId="36DC030C" w14:textId="6DBFB64B" w:rsidR="00580BFC" w:rsidRPr="00560E1E" w:rsidRDefault="008F7502" w:rsidP="007B5752">
      <w:pPr>
        <w:pStyle w:val="ListParagraph"/>
        <w:spacing w:line="360" w:lineRule="auto"/>
        <w:ind w:left="0" w:firstLine="720"/>
        <w:jc w:val="thaiDistribute"/>
        <w:rPr>
          <w:rFonts w:ascii="Times New Roman" w:hAnsi="Times New Roman" w:cs="Times New Roman"/>
          <w:sz w:val="24"/>
          <w:szCs w:val="24"/>
        </w:rPr>
      </w:pPr>
      <w:r w:rsidRPr="008F7502">
        <w:rPr>
          <w:rFonts w:ascii="Times New Roman" w:hAnsi="Times New Roman" w:cs="Times New Roman"/>
          <w:sz w:val="24"/>
          <w:szCs w:val="24"/>
        </w:rPr>
        <w:t>The XDS Document Repository will index and make the document available for use after receiving the document and associated metadata.</w:t>
      </w:r>
      <w:r w:rsidR="00051658" w:rsidRPr="00560E1E">
        <w:rPr>
          <w:rFonts w:ascii="Times New Roman" w:hAnsi="Times New Roman" w:cs="Times New Roman"/>
          <w:sz w:val="24"/>
          <w:szCs w:val="24"/>
        </w:rPr>
        <w:t xml:space="preserve"> At the same time, XDS Document Repository register</w:t>
      </w:r>
      <w:r w:rsidR="0017444E" w:rsidRPr="00560E1E">
        <w:rPr>
          <w:rFonts w:ascii="Times New Roman" w:hAnsi="Times New Roman" w:cs="Times New Roman"/>
          <w:sz w:val="24"/>
          <w:szCs w:val="24"/>
        </w:rPr>
        <w:t>s</w:t>
      </w:r>
      <w:r w:rsidR="00051658" w:rsidRPr="00560E1E">
        <w:rPr>
          <w:rFonts w:ascii="Times New Roman" w:hAnsi="Times New Roman" w:cs="Times New Roman"/>
          <w:sz w:val="24"/>
          <w:szCs w:val="24"/>
        </w:rPr>
        <w:t xml:space="preserve"> metadata along with identifier and locator of the repository itself to local document registry.</w:t>
      </w:r>
      <w:r w:rsidR="00F82623" w:rsidRPr="00560E1E">
        <w:rPr>
          <w:rFonts w:ascii="Times New Roman" w:hAnsi="Times New Roman" w:cs="Times New Roman"/>
          <w:sz w:val="24"/>
          <w:szCs w:val="24"/>
          <w:cs/>
        </w:rPr>
        <w:t xml:space="preserve"> </w:t>
      </w:r>
      <w:r w:rsidR="00F82623" w:rsidRPr="00560E1E">
        <w:rPr>
          <w:rFonts w:ascii="Times New Roman" w:hAnsi="Times New Roman" w:cs="Times New Roman"/>
          <w:sz w:val="24"/>
          <w:szCs w:val="24"/>
        </w:rPr>
        <w:t>The message transaction in this process will follow for</w:t>
      </w:r>
      <w:r w:rsidR="00171FD3" w:rsidRPr="00560E1E">
        <w:rPr>
          <w:rFonts w:ascii="Times New Roman" w:hAnsi="Times New Roman" w:cs="Times New Roman"/>
          <w:sz w:val="24"/>
          <w:szCs w:val="24"/>
        </w:rPr>
        <w:t>mat of Register Document Set-b (</w:t>
      </w:r>
      <w:r w:rsidR="00F82623" w:rsidRPr="00560E1E">
        <w:rPr>
          <w:rFonts w:ascii="Times New Roman" w:hAnsi="Times New Roman" w:cs="Times New Roman"/>
          <w:sz w:val="24"/>
          <w:szCs w:val="24"/>
        </w:rPr>
        <w:t>ITI-42</w:t>
      </w:r>
      <w:r w:rsidR="00171FD3" w:rsidRPr="00560E1E">
        <w:rPr>
          <w:rFonts w:ascii="Times New Roman" w:hAnsi="Times New Roman" w:cs="Times New Roman"/>
          <w:sz w:val="24"/>
          <w:szCs w:val="24"/>
        </w:rPr>
        <w:t>)</w:t>
      </w:r>
      <w:r w:rsidR="00A2570C">
        <w:rPr>
          <w:rFonts w:ascii="Times New Roman" w:hAnsi="Times New Roman" w:cs="Times New Roman"/>
          <w:sz w:val="24"/>
          <w:szCs w:val="24"/>
        </w:rPr>
        <w:t xml:space="preserve"> transaction</w:t>
      </w:r>
      <w:r w:rsidR="009F03D0" w:rsidRPr="00560E1E">
        <w:rPr>
          <w:rFonts w:ascii="Times New Roman" w:hAnsi="Times New Roman" w:cs="Times New Roman"/>
          <w:sz w:val="24"/>
          <w:szCs w:val="24"/>
        </w:rPr>
        <w:t>.</w:t>
      </w:r>
      <w:r w:rsidR="00051658" w:rsidRPr="00560E1E">
        <w:rPr>
          <w:rFonts w:ascii="Times New Roman" w:hAnsi="Times New Roman" w:cs="Times New Roman"/>
          <w:sz w:val="24"/>
          <w:szCs w:val="24"/>
        </w:rPr>
        <w:t xml:space="preserve"> </w:t>
      </w:r>
      <w:r w:rsidR="0037799D" w:rsidRPr="0037799D">
        <w:rPr>
          <w:rFonts w:ascii="Times New Roman" w:hAnsi="Times New Roman" w:cs="Times New Roman"/>
          <w:sz w:val="24"/>
          <w:szCs w:val="24"/>
        </w:rPr>
        <w:t>"XDS document registry participant" will be the name of the document registry.</w:t>
      </w:r>
      <w:r w:rsidR="00051658" w:rsidRPr="00560E1E">
        <w:rPr>
          <w:rFonts w:ascii="Times New Roman" w:hAnsi="Times New Roman" w:cs="Times New Roman"/>
          <w:sz w:val="24"/>
          <w:szCs w:val="24"/>
        </w:rPr>
        <w:t xml:space="preserve"> XDS Document Registry is software or machine that keep</w:t>
      </w:r>
      <w:r w:rsidR="00DC6E77" w:rsidRPr="00560E1E">
        <w:rPr>
          <w:rFonts w:ascii="Times New Roman" w:hAnsi="Times New Roman" w:cs="Times New Roman"/>
          <w:sz w:val="24"/>
          <w:szCs w:val="24"/>
        </w:rPr>
        <w:t xml:space="preserve"> all document metadata and its corresponding repository from all connected repositories available for discovery. Commonly, XDS Document Registry should be database that keep document metadata from all connected repositories available for discovery through database query.</w:t>
      </w:r>
      <w:r w:rsidR="000C05DB" w:rsidRPr="00560E1E">
        <w:rPr>
          <w:rFonts w:ascii="Times New Roman" w:hAnsi="Times New Roman" w:cs="Times New Roman"/>
          <w:sz w:val="24"/>
          <w:szCs w:val="24"/>
        </w:rPr>
        <w:t xml:space="preserve"> However, there are no restriction from </w:t>
      </w:r>
      <w:proofErr w:type="spellStart"/>
      <w:r w:rsidR="000C05DB" w:rsidRPr="00560E1E">
        <w:rPr>
          <w:rFonts w:ascii="Times New Roman" w:hAnsi="Times New Roman" w:cs="Times New Roman"/>
          <w:sz w:val="24"/>
          <w:szCs w:val="24"/>
        </w:rPr>
        <w:t>XDS.b</w:t>
      </w:r>
      <w:proofErr w:type="spellEnd"/>
      <w:r w:rsidR="000C05DB" w:rsidRPr="00560E1E">
        <w:rPr>
          <w:rFonts w:ascii="Times New Roman" w:hAnsi="Times New Roman" w:cs="Times New Roman"/>
          <w:sz w:val="24"/>
          <w:szCs w:val="24"/>
        </w:rPr>
        <w:t xml:space="preserve"> profile for method to keep these data and how to discover each document metadata using specified document metadata attributes. There are just requirement that require XDS Document Registry to be able to accept value of specified </w:t>
      </w:r>
      <w:r w:rsidR="000C05DB" w:rsidRPr="00560E1E">
        <w:rPr>
          <w:rFonts w:ascii="Times New Roman" w:hAnsi="Times New Roman" w:cs="Times New Roman"/>
          <w:sz w:val="24"/>
          <w:szCs w:val="24"/>
        </w:rPr>
        <w:lastRenderedPageBreak/>
        <w:t xml:space="preserve">document attributes from XDS Document Consumer and return the matched document to the consumer. </w:t>
      </w:r>
    </w:p>
    <w:p w14:paraId="316DB75B" w14:textId="3F4FE13E" w:rsidR="00325F0B" w:rsidRPr="00560E1E" w:rsidRDefault="000C05DB" w:rsidP="007B5752">
      <w:pPr>
        <w:pStyle w:val="ListParagraph"/>
        <w:spacing w:line="360" w:lineRule="auto"/>
        <w:ind w:left="0" w:firstLine="720"/>
        <w:jc w:val="thaiDistribute"/>
        <w:rPr>
          <w:rFonts w:ascii="Times New Roman" w:hAnsi="Times New Roman" w:cs="Times New Roman"/>
          <w:sz w:val="24"/>
          <w:szCs w:val="24"/>
          <w:cs/>
        </w:rPr>
      </w:pPr>
      <w:r w:rsidRPr="00560E1E">
        <w:rPr>
          <w:rFonts w:ascii="Times New Roman" w:hAnsi="Times New Roman" w:cs="Times New Roman"/>
          <w:sz w:val="24"/>
          <w:szCs w:val="24"/>
        </w:rPr>
        <w:t xml:space="preserve">In </w:t>
      </w:r>
      <w:proofErr w:type="spellStart"/>
      <w:r w:rsidRPr="00560E1E">
        <w:rPr>
          <w:rFonts w:ascii="Times New Roman" w:hAnsi="Times New Roman" w:cs="Times New Roman"/>
          <w:sz w:val="24"/>
          <w:szCs w:val="24"/>
        </w:rPr>
        <w:t>XDS.b</w:t>
      </w:r>
      <w:proofErr w:type="spellEnd"/>
      <w:r w:rsidRPr="00560E1E">
        <w:rPr>
          <w:rFonts w:ascii="Times New Roman" w:hAnsi="Times New Roman" w:cs="Times New Roman"/>
          <w:sz w:val="24"/>
          <w:szCs w:val="24"/>
        </w:rPr>
        <w:t xml:space="preserve"> profile, </w:t>
      </w:r>
      <w:r w:rsidR="00D7390A" w:rsidRPr="00560E1E">
        <w:rPr>
          <w:rFonts w:ascii="Times New Roman" w:hAnsi="Times New Roman" w:cs="Times New Roman"/>
          <w:sz w:val="24"/>
          <w:szCs w:val="24"/>
        </w:rPr>
        <w:t>‘</w:t>
      </w:r>
      <w:r w:rsidRPr="00560E1E">
        <w:rPr>
          <w:rFonts w:ascii="Times New Roman" w:hAnsi="Times New Roman" w:cs="Times New Roman"/>
          <w:sz w:val="24"/>
          <w:szCs w:val="24"/>
        </w:rPr>
        <w:t>XDS Document Consumer</w:t>
      </w:r>
      <w:r w:rsidR="00D7390A" w:rsidRPr="00560E1E">
        <w:rPr>
          <w:rFonts w:ascii="Times New Roman" w:hAnsi="Times New Roman" w:cs="Times New Roman"/>
          <w:sz w:val="24"/>
          <w:szCs w:val="24"/>
        </w:rPr>
        <w:t xml:space="preserve"> actor’</w:t>
      </w:r>
      <w:r w:rsidRPr="00560E1E">
        <w:rPr>
          <w:rFonts w:ascii="Times New Roman" w:hAnsi="Times New Roman" w:cs="Times New Roman"/>
          <w:sz w:val="24"/>
          <w:szCs w:val="24"/>
        </w:rPr>
        <w:t xml:space="preserve"> can be any kind of software or machine that allow user like healthcare employees to access health </w:t>
      </w:r>
      <w:r w:rsidR="002231AB" w:rsidRPr="00560E1E">
        <w:rPr>
          <w:rFonts w:ascii="Times New Roman" w:hAnsi="Times New Roman" w:cs="Times New Roman"/>
          <w:sz w:val="24"/>
          <w:szCs w:val="24"/>
        </w:rPr>
        <w:t xml:space="preserve">document </w:t>
      </w:r>
      <w:r w:rsidRPr="00560E1E">
        <w:rPr>
          <w:rFonts w:ascii="Times New Roman" w:hAnsi="Times New Roman" w:cs="Times New Roman"/>
          <w:sz w:val="24"/>
          <w:szCs w:val="24"/>
        </w:rPr>
        <w:t>or medical document they need.</w:t>
      </w:r>
      <w:r w:rsidR="00772B15" w:rsidRPr="00560E1E">
        <w:rPr>
          <w:rFonts w:ascii="Times New Roman" w:hAnsi="Times New Roman" w:cs="Times New Roman"/>
          <w:sz w:val="24"/>
          <w:szCs w:val="24"/>
        </w:rPr>
        <w:t xml:space="preserve"> There are no restriction in </w:t>
      </w:r>
      <w:proofErr w:type="spellStart"/>
      <w:r w:rsidR="00772B15" w:rsidRPr="00560E1E">
        <w:rPr>
          <w:rFonts w:ascii="Times New Roman" w:hAnsi="Times New Roman" w:cs="Times New Roman"/>
          <w:sz w:val="24"/>
          <w:szCs w:val="24"/>
        </w:rPr>
        <w:t>XDS.b</w:t>
      </w:r>
      <w:proofErr w:type="spellEnd"/>
      <w:r w:rsidR="00772B15" w:rsidRPr="00560E1E">
        <w:rPr>
          <w:rFonts w:ascii="Times New Roman" w:hAnsi="Times New Roman" w:cs="Times New Roman"/>
          <w:sz w:val="24"/>
          <w:szCs w:val="24"/>
        </w:rPr>
        <w:t xml:space="preserve"> profile that specified XDS Document Consumer actor to be different software or machine from other actors. XDS Document Consumer actor will just require user to specify value of known document metadata attributes which will allow XDS Document Repository to search for matching document metadata in its database. After received document attributes value from its user, XDS Document Consumer actor will send the specified attributes to XDS Document Registry.</w:t>
      </w:r>
      <w:r w:rsidR="00EA6924" w:rsidRPr="00560E1E">
        <w:rPr>
          <w:rFonts w:ascii="Times New Roman" w:hAnsi="Times New Roman" w:cs="Times New Roman"/>
          <w:sz w:val="24"/>
          <w:szCs w:val="24"/>
        </w:rPr>
        <w:t xml:space="preserve"> This message transaction will follow f</w:t>
      </w:r>
      <w:r w:rsidR="00171FD3" w:rsidRPr="00560E1E">
        <w:rPr>
          <w:rFonts w:ascii="Times New Roman" w:hAnsi="Times New Roman" w:cs="Times New Roman"/>
          <w:sz w:val="24"/>
          <w:szCs w:val="24"/>
        </w:rPr>
        <w:t>ormat of Registry Stored Query (ITI-18)</w:t>
      </w:r>
      <w:r w:rsidR="00EA6924" w:rsidRPr="00560E1E">
        <w:rPr>
          <w:rFonts w:ascii="Times New Roman" w:hAnsi="Times New Roman" w:cs="Times New Roman"/>
          <w:sz w:val="24"/>
          <w:szCs w:val="24"/>
        </w:rPr>
        <w:t>.</w:t>
      </w:r>
      <w:r w:rsidR="00772B15" w:rsidRPr="00560E1E">
        <w:rPr>
          <w:rFonts w:ascii="Times New Roman" w:hAnsi="Times New Roman" w:cs="Times New Roman"/>
          <w:sz w:val="24"/>
          <w:szCs w:val="24"/>
        </w:rPr>
        <w:t xml:space="preserve"> Then, XDS Document Registry process received attributes by search for matching document metadata and return full document metadata which it found to XDS Document Consumer. </w:t>
      </w:r>
      <w:r w:rsidR="005001F2" w:rsidRPr="00560E1E">
        <w:rPr>
          <w:rFonts w:ascii="Times New Roman" w:hAnsi="Times New Roman" w:cs="Times New Roman"/>
          <w:sz w:val="24"/>
          <w:szCs w:val="24"/>
        </w:rPr>
        <w:t>XDS Document Consumer actor show founded result to its user.</w:t>
      </w:r>
      <w:r w:rsidR="002A543D" w:rsidRPr="00560E1E">
        <w:rPr>
          <w:rFonts w:ascii="Times New Roman" w:hAnsi="Times New Roman" w:cs="Times New Roman"/>
          <w:sz w:val="24"/>
          <w:szCs w:val="24"/>
        </w:rPr>
        <w:t xml:space="preserve"> The user pick the right document they need and issue to XDS Document Repository corresponding to the document for document retrieval via XDS Document Consumer actor.</w:t>
      </w:r>
      <w:r w:rsidR="00EA6924" w:rsidRPr="00560E1E">
        <w:rPr>
          <w:rFonts w:ascii="Times New Roman" w:hAnsi="Times New Roman" w:cs="Times New Roman"/>
          <w:sz w:val="24"/>
          <w:szCs w:val="24"/>
        </w:rPr>
        <w:t xml:space="preserve"> XDS Document Consumer will send document retrieval request transaction in the for</w:t>
      </w:r>
      <w:r w:rsidR="00171FD3" w:rsidRPr="00560E1E">
        <w:rPr>
          <w:rFonts w:ascii="Times New Roman" w:hAnsi="Times New Roman" w:cs="Times New Roman"/>
          <w:sz w:val="24"/>
          <w:szCs w:val="24"/>
        </w:rPr>
        <w:t>mat of Retrieve Document Set-b (ITI-43)</w:t>
      </w:r>
      <w:r w:rsidR="00EA6924" w:rsidRPr="00560E1E">
        <w:rPr>
          <w:rFonts w:ascii="Times New Roman" w:hAnsi="Times New Roman" w:cs="Times New Roman"/>
          <w:sz w:val="24"/>
          <w:szCs w:val="24"/>
        </w:rPr>
        <w:t>.</w:t>
      </w:r>
      <w:r w:rsidR="000F1A85" w:rsidRPr="00560E1E">
        <w:rPr>
          <w:rFonts w:ascii="Times New Roman" w:hAnsi="Times New Roman" w:cs="Times New Roman"/>
          <w:sz w:val="24"/>
          <w:szCs w:val="24"/>
        </w:rPr>
        <w:t xml:space="preserve"> After XDS Document Repository received </w:t>
      </w:r>
      <w:r w:rsidR="001F7244">
        <w:rPr>
          <w:rFonts w:ascii="Times New Roman" w:hAnsi="Times New Roman" w:cs="Times New Roman"/>
          <w:sz w:val="24"/>
          <w:szCs w:val="24"/>
        </w:rPr>
        <w:t xml:space="preserve">health </w:t>
      </w:r>
      <w:r w:rsidR="000F1A85" w:rsidRPr="00560E1E">
        <w:rPr>
          <w:rFonts w:ascii="Times New Roman" w:hAnsi="Times New Roman" w:cs="Times New Roman"/>
          <w:sz w:val="24"/>
          <w:szCs w:val="24"/>
        </w:rPr>
        <w:t>document retrieval request from XDS Document Consumer, the repository will seek for the specified document and return the document to XDS Document Consumer.</w:t>
      </w:r>
      <w:r w:rsidR="00C7561B" w:rsidRPr="00560E1E">
        <w:rPr>
          <w:rFonts w:ascii="Times New Roman" w:hAnsi="Times New Roman" w:cs="Times New Roman"/>
          <w:sz w:val="24"/>
          <w:szCs w:val="24"/>
        </w:rPr>
        <w:t xml:space="preserve"> XDS Document Consumer actor will make the retrieved document available for user to use.</w:t>
      </w:r>
    </w:p>
    <w:p w14:paraId="591FE949" w14:textId="77777777" w:rsidR="003A26E0" w:rsidRPr="00560E1E" w:rsidRDefault="003A26E0" w:rsidP="007B5752">
      <w:pPr>
        <w:pStyle w:val="ListParagraph"/>
        <w:keepNext/>
        <w:spacing w:line="360" w:lineRule="auto"/>
        <w:ind w:left="0"/>
        <w:jc w:val="thaiDistribute"/>
        <w:rPr>
          <w:rFonts w:ascii="Times New Roman" w:hAnsi="Times New Roman" w:cs="Times New Roman"/>
          <w:sz w:val="24"/>
          <w:szCs w:val="24"/>
        </w:rPr>
      </w:pPr>
      <w:r w:rsidRPr="00560E1E">
        <w:rPr>
          <w:rFonts w:ascii="Times New Roman" w:hAnsi="Times New Roman" w:cs="Times New Roman"/>
          <w:noProof/>
          <w:sz w:val="24"/>
          <w:szCs w:val="24"/>
        </w:rPr>
        <w:lastRenderedPageBreak/>
        <w:drawing>
          <wp:inline distT="0" distB="0" distL="0" distR="0" wp14:anchorId="64FB1D4B" wp14:editId="2445D44C">
            <wp:extent cx="5574877" cy="3286125"/>
            <wp:effectExtent l="0" t="0" r="6985" b="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2"/>
                    <a:srcRect l="7710" t="12573" r="18228" b="9765"/>
                    <a:stretch/>
                  </pic:blipFill>
                  <pic:spPr>
                    <a:xfrm>
                      <a:off x="0" y="0"/>
                      <a:ext cx="5588387" cy="3294088"/>
                    </a:xfrm>
                    <a:prstGeom prst="rect">
                      <a:avLst/>
                    </a:prstGeom>
                  </pic:spPr>
                </pic:pic>
              </a:graphicData>
            </a:graphic>
          </wp:inline>
        </w:drawing>
      </w:r>
    </w:p>
    <w:p w14:paraId="5CEA55C7" w14:textId="05B97C78" w:rsidR="003A26E0" w:rsidRPr="00560E1E" w:rsidRDefault="003A26E0" w:rsidP="00FB772F">
      <w:pPr>
        <w:pStyle w:val="Caption"/>
        <w:jc w:val="center"/>
        <w:rPr>
          <w:i/>
          <w:iCs/>
          <w:noProof/>
        </w:rPr>
      </w:pPr>
      <w:bookmarkStart w:id="17" w:name="_Ref7291759"/>
      <w:bookmarkStart w:id="18" w:name="_Toc74189600"/>
      <w:bookmarkStart w:id="19" w:name="_Ref7291652"/>
      <w:r w:rsidRPr="00560E1E">
        <w:t xml:space="preserve">Figure </w:t>
      </w:r>
      <w:fldSimple w:instr=" STYLEREF 1 \s ">
        <w:r w:rsidR="0096498E" w:rsidRPr="00560E1E">
          <w:rPr>
            <w:noProof/>
          </w:rPr>
          <w:t>2</w:t>
        </w:r>
      </w:fldSimple>
      <w:r w:rsidR="0096498E" w:rsidRPr="00560E1E">
        <w:noBreakHyphen/>
      </w:r>
      <w:fldSimple w:instr=" SEQ Figure \* ARABIC \s 1 ">
        <w:r w:rsidR="0096498E" w:rsidRPr="00560E1E">
          <w:rPr>
            <w:noProof/>
          </w:rPr>
          <w:t>2</w:t>
        </w:r>
      </w:fldSimple>
      <w:bookmarkEnd w:id="17"/>
      <w:r w:rsidRPr="00560E1E">
        <w:rPr>
          <w:noProof/>
        </w:rPr>
        <w:t xml:space="preserve"> </w:t>
      </w:r>
      <w:bookmarkStart w:id="20" w:name="_Ref74190808"/>
      <w:r w:rsidRPr="00560E1E">
        <w:rPr>
          <w:noProof/>
        </w:rPr>
        <w:t xml:space="preserve">Cross-Enterprise Document Sharing - b Diagram </w:t>
      </w:r>
      <w:r w:rsidRPr="00560E1E">
        <w:rPr>
          <w:i/>
          <w:iCs/>
          <w:noProof/>
        </w:rPr>
        <w:fldChar w:fldCharType="begin"/>
      </w:r>
      <w:r w:rsidR="00572A37" w:rsidRPr="00560E1E">
        <w:rPr>
          <w:noProof/>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2]","plainTextFormattedCitation":"[22]","previouslyFormattedCitation":"[22]"},"properties":{"noteIndex":0},"schema":"https://github.com/citation-style-language/schema/raw/master/csl-citation.json"}</w:instrText>
      </w:r>
      <w:r w:rsidRPr="00560E1E">
        <w:rPr>
          <w:i/>
          <w:iCs/>
          <w:noProof/>
        </w:rPr>
        <w:fldChar w:fldCharType="separate"/>
      </w:r>
      <w:r w:rsidR="00572A37" w:rsidRPr="00560E1E">
        <w:rPr>
          <w:noProof/>
        </w:rPr>
        <w:t>[22]</w:t>
      </w:r>
      <w:bookmarkEnd w:id="18"/>
      <w:r w:rsidRPr="00560E1E">
        <w:rPr>
          <w:i/>
          <w:iCs/>
          <w:noProof/>
        </w:rPr>
        <w:fldChar w:fldCharType="end"/>
      </w:r>
      <w:bookmarkEnd w:id="19"/>
      <w:bookmarkEnd w:id="20"/>
    </w:p>
    <w:p w14:paraId="49CF36AE" w14:textId="77777777" w:rsidR="004B4F40" w:rsidRPr="00560E1E" w:rsidRDefault="004B4F40" w:rsidP="004B4F40"/>
    <w:p w14:paraId="24E9AB8E" w14:textId="7F8EB61F" w:rsidR="00695F0C" w:rsidRPr="00560E1E" w:rsidRDefault="001A52B5" w:rsidP="007B5752">
      <w:pPr>
        <w:pStyle w:val="ListParagraph"/>
        <w:spacing w:line="360" w:lineRule="auto"/>
        <w:jc w:val="thaiDistribute"/>
        <w:rPr>
          <w:rFonts w:ascii="Times New Roman" w:hAnsi="Times New Roman" w:cs="Times New Roman"/>
          <w:b/>
          <w:bCs/>
          <w:sz w:val="24"/>
          <w:szCs w:val="24"/>
        </w:rPr>
      </w:pPr>
      <w:r w:rsidRPr="00560E1E">
        <w:rPr>
          <w:rFonts w:ascii="Times New Roman" w:hAnsi="Times New Roman" w:cs="Times New Roman"/>
          <w:b/>
          <w:bCs/>
          <w:sz w:val="24"/>
          <w:szCs w:val="24"/>
        </w:rPr>
        <w:t>2.</w:t>
      </w:r>
      <w:r w:rsidR="006E4122" w:rsidRPr="00560E1E">
        <w:rPr>
          <w:rFonts w:ascii="Times New Roman" w:hAnsi="Times New Roman" w:cs="Times New Roman"/>
          <w:b/>
          <w:bCs/>
          <w:sz w:val="24"/>
          <w:szCs w:val="24"/>
        </w:rPr>
        <w:t>1</w:t>
      </w:r>
      <w:r w:rsidR="00BA27B5" w:rsidRPr="00560E1E">
        <w:rPr>
          <w:rFonts w:ascii="Times New Roman" w:hAnsi="Times New Roman" w:cs="Times New Roman"/>
          <w:b/>
          <w:bCs/>
          <w:sz w:val="24"/>
          <w:szCs w:val="24"/>
          <w:cs/>
        </w:rPr>
        <w:t>.5</w:t>
      </w:r>
      <w:r w:rsidR="00695F0C" w:rsidRPr="00560E1E">
        <w:rPr>
          <w:rFonts w:ascii="Times New Roman" w:hAnsi="Times New Roman" w:cs="Times New Roman"/>
          <w:b/>
          <w:bCs/>
          <w:sz w:val="24"/>
          <w:szCs w:val="24"/>
        </w:rPr>
        <w:t xml:space="preserve"> </w:t>
      </w:r>
      <w:bookmarkStart w:id="21" w:name="CHAPTERII_215"/>
      <w:r w:rsidR="00695F0C" w:rsidRPr="00560E1E">
        <w:rPr>
          <w:rFonts w:ascii="Times New Roman" w:hAnsi="Times New Roman" w:cs="Times New Roman"/>
          <w:b/>
          <w:bCs/>
          <w:sz w:val="24"/>
          <w:szCs w:val="24"/>
        </w:rPr>
        <w:t>XDS Transaction Format Types</w:t>
      </w:r>
      <w:bookmarkEnd w:id="21"/>
    </w:p>
    <w:p w14:paraId="33672E85" w14:textId="77777777" w:rsidR="007832FE" w:rsidRPr="00560E1E" w:rsidRDefault="007832FE" w:rsidP="007B5752">
      <w:pPr>
        <w:pStyle w:val="ListParagraph"/>
        <w:spacing w:line="360" w:lineRule="auto"/>
        <w:ind w:left="0" w:firstLine="720"/>
        <w:jc w:val="thaiDistribute"/>
        <w:rPr>
          <w:rFonts w:ascii="Times New Roman" w:hAnsi="Times New Roman" w:cs="Times New Roman"/>
          <w:sz w:val="24"/>
          <w:szCs w:val="24"/>
        </w:rPr>
      </w:pPr>
      <w:r w:rsidRPr="00560E1E">
        <w:rPr>
          <w:rFonts w:ascii="Times New Roman" w:hAnsi="Times New Roman" w:cs="Times New Roman"/>
          <w:sz w:val="24"/>
          <w:szCs w:val="24"/>
        </w:rPr>
        <w:t xml:space="preserve">In </w:t>
      </w:r>
      <w:proofErr w:type="spellStart"/>
      <w:r w:rsidRPr="00560E1E">
        <w:rPr>
          <w:rFonts w:ascii="Times New Roman" w:hAnsi="Times New Roman" w:cs="Times New Roman"/>
          <w:sz w:val="24"/>
          <w:szCs w:val="24"/>
        </w:rPr>
        <w:t>XDS.b</w:t>
      </w:r>
      <w:proofErr w:type="spellEnd"/>
      <w:r w:rsidRPr="00560E1E">
        <w:rPr>
          <w:rFonts w:ascii="Times New Roman" w:hAnsi="Times New Roman" w:cs="Times New Roman"/>
          <w:sz w:val="24"/>
          <w:szCs w:val="24"/>
        </w:rPr>
        <w:t xml:space="preserve"> profile, all messaging transaction will be in the form of XML format with schema depend on each types of transaction. Types of XDS transaction format vary upon involving actor</w:t>
      </w:r>
      <w:r w:rsidR="00DF37EC" w:rsidRPr="00560E1E">
        <w:rPr>
          <w:rFonts w:ascii="Times New Roman" w:hAnsi="Times New Roman" w:cs="Times New Roman"/>
          <w:sz w:val="24"/>
          <w:szCs w:val="24"/>
        </w:rPr>
        <w:t>s</w:t>
      </w:r>
      <w:r w:rsidRPr="00560E1E">
        <w:rPr>
          <w:rFonts w:ascii="Times New Roman" w:hAnsi="Times New Roman" w:cs="Times New Roman"/>
          <w:sz w:val="24"/>
          <w:szCs w:val="24"/>
        </w:rPr>
        <w:t xml:space="preserve"> and its purpose.</w:t>
      </w:r>
    </w:p>
    <w:p w14:paraId="1870662E" w14:textId="22AD5860" w:rsidR="00695F0C" w:rsidRPr="00560E1E" w:rsidRDefault="001A52B5" w:rsidP="007B5752">
      <w:pPr>
        <w:pStyle w:val="ListParagraph"/>
        <w:spacing w:line="360" w:lineRule="auto"/>
        <w:jc w:val="thaiDistribute"/>
        <w:rPr>
          <w:rFonts w:ascii="Times New Roman" w:hAnsi="Times New Roman" w:cs="Times New Roman"/>
          <w:sz w:val="24"/>
          <w:szCs w:val="24"/>
        </w:rPr>
      </w:pPr>
      <w:r w:rsidRPr="00560E1E">
        <w:rPr>
          <w:rFonts w:ascii="Times New Roman" w:hAnsi="Times New Roman" w:cs="Times New Roman"/>
          <w:sz w:val="24"/>
          <w:szCs w:val="24"/>
        </w:rPr>
        <w:t>2.</w:t>
      </w:r>
      <w:r w:rsidR="006E4122" w:rsidRPr="00560E1E">
        <w:rPr>
          <w:rFonts w:ascii="Times New Roman" w:hAnsi="Times New Roman" w:cs="Times New Roman"/>
          <w:sz w:val="24"/>
          <w:szCs w:val="24"/>
        </w:rPr>
        <w:t>1</w:t>
      </w:r>
      <w:r w:rsidR="00580BFC" w:rsidRPr="00560E1E">
        <w:rPr>
          <w:rFonts w:ascii="Times New Roman" w:hAnsi="Times New Roman" w:cs="Times New Roman"/>
          <w:sz w:val="24"/>
          <w:szCs w:val="24"/>
        </w:rPr>
        <w:t>.</w:t>
      </w:r>
      <w:r w:rsidR="00185743" w:rsidRPr="00560E1E">
        <w:rPr>
          <w:rFonts w:ascii="Times New Roman" w:hAnsi="Times New Roman" w:cs="Times New Roman"/>
          <w:sz w:val="24"/>
          <w:szCs w:val="24"/>
          <w:cs/>
        </w:rPr>
        <w:t>5</w:t>
      </w:r>
      <w:r w:rsidR="00695F0C" w:rsidRPr="00560E1E">
        <w:rPr>
          <w:rFonts w:ascii="Times New Roman" w:hAnsi="Times New Roman" w:cs="Times New Roman"/>
          <w:sz w:val="24"/>
          <w:szCs w:val="24"/>
        </w:rPr>
        <w:t>.1 Provide</w:t>
      </w:r>
      <w:r w:rsidR="00171FD3" w:rsidRPr="00560E1E">
        <w:rPr>
          <w:rFonts w:ascii="Times New Roman" w:hAnsi="Times New Roman" w:cs="Times New Roman"/>
          <w:sz w:val="24"/>
          <w:szCs w:val="24"/>
        </w:rPr>
        <w:t xml:space="preserve"> and Register Document Set – b (ITI-41)</w:t>
      </w:r>
    </w:p>
    <w:p w14:paraId="2B0CBF97" w14:textId="164BCF10" w:rsidR="007832FE" w:rsidRPr="00560E1E" w:rsidRDefault="007832FE" w:rsidP="007B5752">
      <w:pPr>
        <w:pStyle w:val="ListParagraph"/>
        <w:spacing w:line="360" w:lineRule="auto"/>
        <w:ind w:left="0"/>
        <w:jc w:val="thaiDistribute"/>
        <w:rPr>
          <w:rFonts w:ascii="Times New Roman" w:hAnsi="Times New Roman" w:cs="Times New Roman"/>
          <w:sz w:val="24"/>
          <w:szCs w:val="24"/>
        </w:rPr>
      </w:pPr>
      <w:r w:rsidRPr="00560E1E">
        <w:rPr>
          <w:rFonts w:ascii="Times New Roman" w:hAnsi="Times New Roman" w:cs="Times New Roman"/>
          <w:sz w:val="24"/>
          <w:szCs w:val="24"/>
        </w:rPr>
        <w:tab/>
        <w:t xml:space="preserve">Provide </w:t>
      </w:r>
      <w:r w:rsidR="00171FD3" w:rsidRPr="00560E1E">
        <w:rPr>
          <w:rFonts w:ascii="Times New Roman" w:hAnsi="Times New Roman" w:cs="Times New Roman"/>
          <w:sz w:val="24"/>
          <w:szCs w:val="24"/>
        </w:rPr>
        <w:t xml:space="preserve">and Register </w:t>
      </w:r>
      <w:proofErr w:type="spellStart"/>
      <w:r w:rsidR="00171FD3" w:rsidRPr="00560E1E">
        <w:rPr>
          <w:rFonts w:ascii="Times New Roman" w:hAnsi="Times New Roman" w:cs="Times New Roman"/>
          <w:sz w:val="24"/>
          <w:szCs w:val="24"/>
        </w:rPr>
        <w:t>Doccument</w:t>
      </w:r>
      <w:proofErr w:type="spellEnd"/>
      <w:r w:rsidR="00171FD3" w:rsidRPr="00560E1E">
        <w:rPr>
          <w:rFonts w:ascii="Times New Roman" w:hAnsi="Times New Roman" w:cs="Times New Roman"/>
          <w:sz w:val="24"/>
          <w:szCs w:val="24"/>
        </w:rPr>
        <w:t xml:space="preserve"> Set – b (ITI-41)</w:t>
      </w:r>
      <w:r w:rsidRPr="00560E1E">
        <w:rPr>
          <w:rFonts w:ascii="Times New Roman" w:hAnsi="Times New Roman" w:cs="Times New Roman"/>
          <w:sz w:val="24"/>
          <w:szCs w:val="24"/>
        </w:rPr>
        <w:t xml:space="preserve"> trans</w:t>
      </w:r>
      <w:r w:rsidR="00F053A9" w:rsidRPr="00560E1E">
        <w:rPr>
          <w:rFonts w:ascii="Times New Roman" w:hAnsi="Times New Roman" w:cs="Times New Roman"/>
          <w:sz w:val="24"/>
          <w:szCs w:val="24"/>
        </w:rPr>
        <w:t xml:space="preserve">action format </w:t>
      </w:r>
      <w:r w:rsidR="00D40AED" w:rsidRPr="00560E1E">
        <w:rPr>
          <w:rFonts w:ascii="Times New Roman" w:hAnsi="Times New Roman" w:cs="Times New Roman"/>
          <w:sz w:val="24"/>
          <w:szCs w:val="24"/>
        </w:rPr>
        <w:t>defines</w:t>
      </w:r>
      <w:r w:rsidR="00F053A9" w:rsidRPr="00560E1E">
        <w:rPr>
          <w:rFonts w:ascii="Times New Roman" w:hAnsi="Times New Roman" w:cs="Times New Roman"/>
          <w:sz w:val="24"/>
          <w:szCs w:val="24"/>
        </w:rPr>
        <w:t xml:space="preserve"> XML schema</w:t>
      </w:r>
      <w:r w:rsidRPr="00560E1E">
        <w:rPr>
          <w:rFonts w:ascii="Times New Roman" w:hAnsi="Times New Roman" w:cs="Times New Roman"/>
          <w:sz w:val="24"/>
          <w:szCs w:val="24"/>
        </w:rPr>
        <w:t xml:space="preserve"> for message that send</w:t>
      </w:r>
      <w:r w:rsidR="00D40AED" w:rsidRPr="00560E1E">
        <w:rPr>
          <w:rFonts w:ascii="Times New Roman" w:hAnsi="Times New Roman" w:cs="Times New Roman"/>
          <w:sz w:val="24"/>
          <w:szCs w:val="24"/>
        </w:rPr>
        <w:t>s</w:t>
      </w:r>
      <w:r w:rsidR="00F053A9" w:rsidRPr="00560E1E">
        <w:rPr>
          <w:rFonts w:ascii="Times New Roman" w:hAnsi="Times New Roman" w:cs="Times New Roman"/>
          <w:sz w:val="24"/>
          <w:szCs w:val="24"/>
        </w:rPr>
        <w:t xml:space="preserve"> metadata of document</w:t>
      </w:r>
      <w:r w:rsidRPr="00560E1E">
        <w:rPr>
          <w:rFonts w:ascii="Times New Roman" w:hAnsi="Times New Roman" w:cs="Times New Roman"/>
          <w:sz w:val="24"/>
          <w:szCs w:val="24"/>
        </w:rPr>
        <w:t xml:space="preserve"> from XDS Document Source actor to XDS Document Repository actor</w:t>
      </w:r>
      <w:r w:rsidR="00F053A9" w:rsidRPr="00560E1E">
        <w:rPr>
          <w:rFonts w:ascii="Times New Roman" w:hAnsi="Times New Roman" w:cs="Times New Roman"/>
          <w:sz w:val="24"/>
          <w:szCs w:val="24"/>
        </w:rPr>
        <w:t xml:space="preserve"> for store into document repository</w:t>
      </w:r>
      <w:r w:rsidRPr="00560E1E">
        <w:rPr>
          <w:rFonts w:ascii="Times New Roman" w:hAnsi="Times New Roman" w:cs="Times New Roman"/>
          <w:sz w:val="24"/>
          <w:szCs w:val="24"/>
        </w:rPr>
        <w:t>.</w:t>
      </w:r>
      <w:r w:rsidR="006232C7" w:rsidRPr="00560E1E">
        <w:rPr>
          <w:rFonts w:ascii="Times New Roman" w:hAnsi="Times New Roman" w:cs="Times New Roman"/>
          <w:sz w:val="24"/>
          <w:szCs w:val="24"/>
        </w:rPr>
        <w:t xml:space="preserve"> This type of transaction mainly require</w:t>
      </w:r>
      <w:r w:rsidR="00D40AED" w:rsidRPr="00560E1E">
        <w:rPr>
          <w:rFonts w:ascii="Times New Roman" w:hAnsi="Times New Roman" w:cs="Times New Roman"/>
          <w:sz w:val="24"/>
          <w:szCs w:val="24"/>
        </w:rPr>
        <w:t>s</w:t>
      </w:r>
      <w:r w:rsidR="006232C7" w:rsidRPr="00560E1E">
        <w:rPr>
          <w:rFonts w:ascii="Times New Roman" w:hAnsi="Times New Roman" w:cs="Times New Roman"/>
          <w:sz w:val="24"/>
          <w:szCs w:val="24"/>
        </w:rPr>
        <w:t xml:space="preserve"> XDS Document Source to include all available metadata attributes of created document for other XDS actor.</w:t>
      </w:r>
      <w:r w:rsidR="00694053" w:rsidRPr="00560E1E">
        <w:rPr>
          <w:rFonts w:ascii="Times New Roman" w:hAnsi="Times New Roman" w:cs="Times New Roman"/>
          <w:sz w:val="24"/>
          <w:szCs w:val="24"/>
        </w:rPr>
        <w:t xml:space="preserve"> XDS Document Repository actor </w:t>
      </w:r>
      <w:r w:rsidR="00D40AED" w:rsidRPr="00560E1E">
        <w:rPr>
          <w:rFonts w:ascii="Times New Roman" w:hAnsi="Times New Roman" w:cs="Times New Roman"/>
          <w:sz w:val="24"/>
          <w:szCs w:val="24"/>
        </w:rPr>
        <w:t>would</w:t>
      </w:r>
      <w:r w:rsidR="00694053" w:rsidRPr="00560E1E">
        <w:rPr>
          <w:rFonts w:ascii="Times New Roman" w:hAnsi="Times New Roman" w:cs="Times New Roman"/>
          <w:sz w:val="24"/>
          <w:szCs w:val="24"/>
        </w:rPr>
        <w:t xml:space="preserve"> need to acknowledge to XDS Document Source if it successfully received document and its metadata.</w:t>
      </w:r>
    </w:p>
    <w:p w14:paraId="231EC545" w14:textId="5CA15BB4" w:rsidR="00695F0C" w:rsidRPr="00560E1E" w:rsidRDefault="001A52B5" w:rsidP="007B5752">
      <w:pPr>
        <w:pStyle w:val="ListParagraph"/>
        <w:spacing w:line="360" w:lineRule="auto"/>
        <w:jc w:val="thaiDistribute"/>
        <w:rPr>
          <w:rFonts w:ascii="Times New Roman" w:hAnsi="Times New Roman" w:cs="Times New Roman"/>
          <w:sz w:val="24"/>
          <w:szCs w:val="24"/>
        </w:rPr>
      </w:pPr>
      <w:r w:rsidRPr="00560E1E">
        <w:rPr>
          <w:rFonts w:ascii="Times New Roman" w:hAnsi="Times New Roman" w:cs="Times New Roman"/>
          <w:sz w:val="24"/>
          <w:szCs w:val="24"/>
        </w:rPr>
        <w:t>2.</w:t>
      </w:r>
      <w:r w:rsidR="006E4122" w:rsidRPr="00560E1E">
        <w:rPr>
          <w:rFonts w:ascii="Times New Roman" w:hAnsi="Times New Roman" w:cs="Times New Roman"/>
          <w:sz w:val="24"/>
          <w:szCs w:val="24"/>
        </w:rPr>
        <w:t>1</w:t>
      </w:r>
      <w:r w:rsidR="00580BFC" w:rsidRPr="00560E1E">
        <w:rPr>
          <w:rFonts w:ascii="Times New Roman" w:hAnsi="Times New Roman" w:cs="Times New Roman"/>
          <w:sz w:val="24"/>
          <w:szCs w:val="24"/>
        </w:rPr>
        <w:t>.</w:t>
      </w:r>
      <w:r w:rsidR="00185743" w:rsidRPr="00560E1E">
        <w:rPr>
          <w:rFonts w:ascii="Times New Roman" w:hAnsi="Times New Roman" w:cs="Times New Roman"/>
          <w:sz w:val="24"/>
          <w:szCs w:val="24"/>
          <w:cs/>
        </w:rPr>
        <w:t>5</w:t>
      </w:r>
      <w:r w:rsidR="00171FD3" w:rsidRPr="00560E1E">
        <w:rPr>
          <w:rFonts w:ascii="Times New Roman" w:hAnsi="Times New Roman" w:cs="Times New Roman"/>
          <w:sz w:val="24"/>
          <w:szCs w:val="24"/>
        </w:rPr>
        <w:t>.2 Register Document Set – b (ITI-42)</w:t>
      </w:r>
    </w:p>
    <w:p w14:paraId="6E82B17E" w14:textId="17EA0E63" w:rsidR="009527CF" w:rsidRPr="00560E1E" w:rsidRDefault="00FF5DA4" w:rsidP="007B5752">
      <w:pPr>
        <w:pStyle w:val="ListParagraph"/>
        <w:spacing w:line="360" w:lineRule="auto"/>
        <w:ind w:left="0" w:firstLine="720"/>
        <w:jc w:val="thaiDistribute"/>
        <w:rPr>
          <w:rFonts w:ascii="Times New Roman" w:hAnsi="Times New Roman" w:cs="Times New Roman"/>
          <w:sz w:val="24"/>
          <w:szCs w:val="24"/>
        </w:rPr>
      </w:pPr>
      <w:r w:rsidRPr="00FF5DA4">
        <w:rPr>
          <w:rFonts w:ascii="Times New Roman" w:hAnsi="Times New Roman" w:cs="Times New Roman"/>
          <w:sz w:val="24"/>
          <w:szCs w:val="24"/>
        </w:rPr>
        <w:t>Registering a document set-b (ITI-42) defines an XML schema for a message that sends the metadata of the documents available in the repository from the XDS Document Repository participant to the XDS Document Registry participant to register the document to the Document Registry entry</w:t>
      </w:r>
      <w:r w:rsidR="009527CF" w:rsidRPr="00560E1E">
        <w:rPr>
          <w:rFonts w:ascii="Times New Roman" w:hAnsi="Times New Roman" w:cs="Times New Roman"/>
          <w:sz w:val="24"/>
          <w:szCs w:val="24"/>
        </w:rPr>
        <w:t>.</w:t>
      </w:r>
      <w:r w:rsidR="00034E18" w:rsidRPr="00560E1E">
        <w:rPr>
          <w:rFonts w:ascii="Times New Roman" w:hAnsi="Times New Roman" w:cs="Times New Roman"/>
          <w:sz w:val="24"/>
          <w:szCs w:val="24"/>
        </w:rPr>
        <w:t xml:space="preserve"> </w:t>
      </w:r>
      <w:r w:rsidR="003C1569" w:rsidRPr="003C1569">
        <w:rPr>
          <w:rFonts w:ascii="Times New Roman" w:hAnsi="Times New Roman" w:cs="Times New Roman"/>
          <w:sz w:val="24"/>
          <w:szCs w:val="24"/>
        </w:rPr>
        <w:t xml:space="preserve">The main goal of this form of transaction </w:t>
      </w:r>
      <w:r w:rsidR="003C1569" w:rsidRPr="003C1569">
        <w:rPr>
          <w:rFonts w:ascii="Times New Roman" w:hAnsi="Times New Roman" w:cs="Times New Roman"/>
          <w:sz w:val="24"/>
          <w:szCs w:val="24"/>
        </w:rPr>
        <w:lastRenderedPageBreak/>
        <w:t>is to send document metadata from the repository to the XDS Document Registry actor, along with repository properties.</w:t>
      </w:r>
      <w:r w:rsidR="007B39E1" w:rsidRPr="00560E1E">
        <w:rPr>
          <w:rFonts w:ascii="Times New Roman" w:hAnsi="Times New Roman" w:cs="Times New Roman"/>
          <w:sz w:val="24"/>
          <w:szCs w:val="24"/>
        </w:rPr>
        <w:t xml:space="preserve"> XDS Document Registry actor will need to respond back to XDS Document Repository actor when received the transaction and register it to document registry entry.</w:t>
      </w:r>
    </w:p>
    <w:p w14:paraId="26E02F47" w14:textId="55B1BF95" w:rsidR="00695F0C" w:rsidRPr="00560E1E" w:rsidRDefault="001A52B5" w:rsidP="007B5752">
      <w:pPr>
        <w:pStyle w:val="ListParagraph"/>
        <w:spacing w:line="360" w:lineRule="auto"/>
        <w:jc w:val="thaiDistribute"/>
        <w:rPr>
          <w:rFonts w:ascii="Times New Roman" w:hAnsi="Times New Roman" w:cs="Times New Roman"/>
          <w:sz w:val="24"/>
          <w:szCs w:val="24"/>
        </w:rPr>
      </w:pPr>
      <w:r w:rsidRPr="00560E1E">
        <w:rPr>
          <w:rFonts w:ascii="Times New Roman" w:hAnsi="Times New Roman" w:cs="Times New Roman"/>
          <w:sz w:val="24"/>
          <w:szCs w:val="24"/>
        </w:rPr>
        <w:t>2.</w:t>
      </w:r>
      <w:r w:rsidR="006E4122" w:rsidRPr="00560E1E">
        <w:rPr>
          <w:rFonts w:ascii="Times New Roman" w:hAnsi="Times New Roman" w:cs="Times New Roman"/>
          <w:sz w:val="24"/>
          <w:szCs w:val="24"/>
        </w:rPr>
        <w:t>1</w:t>
      </w:r>
      <w:r w:rsidR="00580BFC" w:rsidRPr="00560E1E">
        <w:rPr>
          <w:rFonts w:ascii="Times New Roman" w:hAnsi="Times New Roman" w:cs="Times New Roman"/>
          <w:sz w:val="24"/>
          <w:szCs w:val="24"/>
        </w:rPr>
        <w:t>.</w:t>
      </w:r>
      <w:r w:rsidR="00185743" w:rsidRPr="00560E1E">
        <w:rPr>
          <w:rFonts w:ascii="Times New Roman" w:hAnsi="Times New Roman" w:cs="Times New Roman"/>
          <w:sz w:val="24"/>
          <w:szCs w:val="24"/>
          <w:cs/>
        </w:rPr>
        <w:t>5</w:t>
      </w:r>
      <w:r w:rsidR="00695F0C" w:rsidRPr="00560E1E">
        <w:rPr>
          <w:rFonts w:ascii="Times New Roman" w:hAnsi="Times New Roman" w:cs="Times New Roman"/>
          <w:sz w:val="24"/>
          <w:szCs w:val="24"/>
        </w:rPr>
        <w:t xml:space="preserve">.3 Registry Stored Query </w:t>
      </w:r>
      <w:r w:rsidR="00171FD3" w:rsidRPr="00560E1E">
        <w:rPr>
          <w:rFonts w:ascii="Times New Roman" w:hAnsi="Times New Roman" w:cs="Times New Roman"/>
          <w:sz w:val="24"/>
          <w:szCs w:val="24"/>
        </w:rPr>
        <w:t>(ITI-18)</w:t>
      </w:r>
    </w:p>
    <w:p w14:paraId="01827E0E" w14:textId="621A205C" w:rsidR="00773B9E" w:rsidRPr="00560E1E" w:rsidRDefault="00171FD3" w:rsidP="007B5752">
      <w:pPr>
        <w:pStyle w:val="ListParagraph"/>
        <w:spacing w:line="360" w:lineRule="auto"/>
        <w:ind w:left="0" w:firstLine="720"/>
        <w:jc w:val="thaiDistribute"/>
        <w:rPr>
          <w:rFonts w:ascii="Times New Roman" w:hAnsi="Times New Roman" w:cs="Times New Roman"/>
          <w:sz w:val="24"/>
          <w:szCs w:val="24"/>
        </w:rPr>
      </w:pPr>
      <w:r w:rsidRPr="00560E1E">
        <w:rPr>
          <w:rFonts w:ascii="Times New Roman" w:hAnsi="Times New Roman" w:cs="Times New Roman"/>
          <w:sz w:val="24"/>
          <w:szCs w:val="24"/>
        </w:rPr>
        <w:t>Register Stored Query (ITI-18)</w:t>
      </w:r>
      <w:r w:rsidR="00E37421" w:rsidRPr="00560E1E">
        <w:rPr>
          <w:rFonts w:ascii="Times New Roman" w:hAnsi="Times New Roman" w:cs="Times New Roman"/>
          <w:sz w:val="24"/>
          <w:szCs w:val="24"/>
        </w:rPr>
        <w:t xml:space="preserve"> is general XML schema format that used by one actor to query for data from </w:t>
      </w:r>
      <w:r w:rsidR="008452DB" w:rsidRPr="00560E1E">
        <w:rPr>
          <w:rFonts w:ascii="Times New Roman" w:hAnsi="Times New Roman" w:cs="Times New Roman"/>
          <w:sz w:val="24"/>
          <w:szCs w:val="24"/>
        </w:rPr>
        <w:t>another</w:t>
      </w:r>
      <w:r w:rsidR="00E37421" w:rsidRPr="00560E1E">
        <w:rPr>
          <w:rFonts w:ascii="Times New Roman" w:hAnsi="Times New Roman" w:cs="Times New Roman"/>
          <w:sz w:val="24"/>
          <w:szCs w:val="24"/>
        </w:rPr>
        <w:t xml:space="preserve"> actor in</w:t>
      </w:r>
      <w:r w:rsidR="002F640A" w:rsidRPr="00560E1E">
        <w:rPr>
          <w:rFonts w:ascii="Times New Roman" w:hAnsi="Times New Roman" w:cs="Times New Roman"/>
          <w:sz w:val="24"/>
          <w:szCs w:val="24"/>
        </w:rPr>
        <w:t xml:space="preserve"> entire</w:t>
      </w:r>
      <w:r w:rsidR="00E37421" w:rsidRPr="00560E1E">
        <w:rPr>
          <w:rFonts w:ascii="Times New Roman" w:hAnsi="Times New Roman" w:cs="Times New Roman"/>
          <w:sz w:val="24"/>
          <w:szCs w:val="24"/>
        </w:rPr>
        <w:t xml:space="preserve"> IHE IT Infrastructure Framework.</w:t>
      </w:r>
      <w:r w:rsidR="00913691" w:rsidRPr="00560E1E">
        <w:rPr>
          <w:rFonts w:ascii="Times New Roman" w:hAnsi="Times New Roman" w:cs="Times New Roman"/>
          <w:sz w:val="24"/>
          <w:szCs w:val="24"/>
        </w:rPr>
        <w:t xml:space="preserve"> </w:t>
      </w:r>
      <w:r w:rsidR="00173662" w:rsidRPr="00173662">
        <w:rPr>
          <w:rFonts w:ascii="Times New Roman" w:hAnsi="Times New Roman" w:cs="Times New Roman"/>
          <w:sz w:val="24"/>
          <w:szCs w:val="24"/>
        </w:rPr>
        <w:t>The transaction will be used by the XDS Document Consumer actor to request document metadata from the XDS Document Registry actor in this operation.</w:t>
      </w:r>
      <w:r w:rsidR="00607C07" w:rsidRPr="00560E1E">
        <w:rPr>
          <w:rFonts w:ascii="Times New Roman" w:hAnsi="Times New Roman" w:cs="Times New Roman"/>
          <w:sz w:val="24"/>
          <w:szCs w:val="24"/>
        </w:rPr>
        <w:t xml:space="preserve"> Any document metadata attributes known by XDS Document Consumer will be included in the transaction. XDS Document Registry will use specified metadata attributes to search for matching document metadata inside document registry entry.</w:t>
      </w:r>
      <w:r w:rsidR="0001063B" w:rsidRPr="00560E1E">
        <w:rPr>
          <w:rFonts w:ascii="Times New Roman" w:hAnsi="Times New Roman" w:cs="Times New Roman"/>
          <w:sz w:val="24"/>
          <w:szCs w:val="24"/>
        </w:rPr>
        <w:t xml:space="preserve"> XDS Document Registry will need to respond to XDS Document Consumer actor that it received the request. XDS Document Registry also need</w:t>
      </w:r>
      <w:r w:rsidR="00B4253D" w:rsidRPr="00560E1E">
        <w:rPr>
          <w:rFonts w:ascii="Times New Roman" w:hAnsi="Times New Roman" w:cs="Times New Roman"/>
          <w:sz w:val="24"/>
          <w:szCs w:val="24"/>
        </w:rPr>
        <w:t>s</w:t>
      </w:r>
      <w:r w:rsidR="0001063B" w:rsidRPr="00560E1E">
        <w:rPr>
          <w:rFonts w:ascii="Times New Roman" w:hAnsi="Times New Roman" w:cs="Times New Roman"/>
          <w:sz w:val="24"/>
          <w:szCs w:val="24"/>
        </w:rPr>
        <w:t xml:space="preserve"> to return search result to XDS Document Consumer.</w:t>
      </w:r>
    </w:p>
    <w:p w14:paraId="062A889A" w14:textId="33504ABB" w:rsidR="00695F0C" w:rsidRPr="00560E1E" w:rsidRDefault="001A52B5" w:rsidP="007B5752">
      <w:pPr>
        <w:pStyle w:val="ListParagraph"/>
        <w:spacing w:line="360" w:lineRule="auto"/>
        <w:ind w:left="0"/>
        <w:jc w:val="thaiDistribute"/>
        <w:rPr>
          <w:rFonts w:ascii="Times New Roman" w:hAnsi="Times New Roman" w:cs="Times New Roman"/>
          <w:sz w:val="24"/>
          <w:szCs w:val="24"/>
        </w:rPr>
      </w:pPr>
      <w:r w:rsidRPr="00560E1E">
        <w:rPr>
          <w:rFonts w:ascii="Times New Roman" w:hAnsi="Times New Roman" w:cs="Times New Roman"/>
          <w:sz w:val="24"/>
          <w:szCs w:val="24"/>
        </w:rPr>
        <w:tab/>
        <w:t>2.</w:t>
      </w:r>
      <w:r w:rsidR="006E4122" w:rsidRPr="00560E1E">
        <w:rPr>
          <w:rFonts w:ascii="Times New Roman" w:hAnsi="Times New Roman" w:cs="Times New Roman"/>
          <w:sz w:val="24"/>
          <w:szCs w:val="24"/>
        </w:rPr>
        <w:t>1</w:t>
      </w:r>
      <w:r w:rsidR="00580BFC" w:rsidRPr="00560E1E">
        <w:rPr>
          <w:rFonts w:ascii="Times New Roman" w:hAnsi="Times New Roman" w:cs="Times New Roman"/>
          <w:sz w:val="24"/>
          <w:szCs w:val="24"/>
        </w:rPr>
        <w:t>.</w:t>
      </w:r>
      <w:r w:rsidR="00185743" w:rsidRPr="00560E1E">
        <w:rPr>
          <w:rFonts w:ascii="Times New Roman" w:hAnsi="Times New Roman" w:cs="Times New Roman"/>
          <w:sz w:val="24"/>
          <w:szCs w:val="24"/>
          <w:cs/>
        </w:rPr>
        <w:t>5</w:t>
      </w:r>
      <w:r w:rsidR="00695F0C" w:rsidRPr="00560E1E">
        <w:rPr>
          <w:rFonts w:ascii="Times New Roman" w:hAnsi="Times New Roman" w:cs="Times New Roman"/>
          <w:sz w:val="24"/>
          <w:szCs w:val="24"/>
        </w:rPr>
        <w:t>.4 Retrieve Document S</w:t>
      </w:r>
      <w:r w:rsidR="00171FD3" w:rsidRPr="00560E1E">
        <w:rPr>
          <w:rFonts w:ascii="Times New Roman" w:hAnsi="Times New Roman" w:cs="Times New Roman"/>
          <w:sz w:val="24"/>
          <w:szCs w:val="24"/>
        </w:rPr>
        <w:t>et (ITI-43)</w:t>
      </w:r>
    </w:p>
    <w:p w14:paraId="28C72130" w14:textId="79EDFEA4" w:rsidR="0030269B" w:rsidRPr="00560E1E" w:rsidRDefault="00171FD3" w:rsidP="007B5752">
      <w:pPr>
        <w:pStyle w:val="ListParagraph"/>
        <w:spacing w:line="360" w:lineRule="auto"/>
        <w:ind w:left="0"/>
        <w:jc w:val="thaiDistribute"/>
        <w:rPr>
          <w:rFonts w:ascii="Times New Roman" w:hAnsi="Times New Roman" w:cs="Times New Roman"/>
          <w:sz w:val="24"/>
          <w:szCs w:val="24"/>
        </w:rPr>
      </w:pPr>
      <w:r w:rsidRPr="00560E1E">
        <w:rPr>
          <w:rFonts w:ascii="Times New Roman" w:hAnsi="Times New Roman" w:cs="Times New Roman"/>
          <w:sz w:val="24"/>
          <w:szCs w:val="24"/>
        </w:rPr>
        <w:tab/>
        <w:t>Retrieve Document Set (ITI-43)</w:t>
      </w:r>
      <w:r w:rsidR="0030269B" w:rsidRPr="00560E1E">
        <w:rPr>
          <w:rFonts w:ascii="Times New Roman" w:hAnsi="Times New Roman" w:cs="Times New Roman"/>
          <w:sz w:val="24"/>
          <w:szCs w:val="24"/>
        </w:rPr>
        <w:t xml:space="preserve"> define XML schema for XDS Document Consumer to request document retrieval from XDS Document Repository. Different to other transactions involved in </w:t>
      </w:r>
      <w:proofErr w:type="spellStart"/>
      <w:r w:rsidR="0030269B" w:rsidRPr="00560E1E">
        <w:rPr>
          <w:rFonts w:ascii="Times New Roman" w:hAnsi="Times New Roman" w:cs="Times New Roman"/>
          <w:sz w:val="24"/>
          <w:szCs w:val="24"/>
        </w:rPr>
        <w:t>XDS.b</w:t>
      </w:r>
      <w:proofErr w:type="spellEnd"/>
      <w:r w:rsidR="0030269B" w:rsidRPr="00560E1E">
        <w:rPr>
          <w:rFonts w:ascii="Times New Roman" w:hAnsi="Times New Roman" w:cs="Times New Roman"/>
          <w:sz w:val="24"/>
          <w:szCs w:val="24"/>
        </w:rPr>
        <w:t xml:space="preserve"> profile, Retrieve Document Set transaction only contain few essential attributes to allow retrieval of document from document repository. XDS Document Repository will need to acknowledge to XDS Document Consumer when received the transaction before return the requested document.</w:t>
      </w:r>
    </w:p>
    <w:p w14:paraId="0F45FB97" w14:textId="50FD61D9" w:rsidR="0063766C" w:rsidRPr="00560E1E" w:rsidRDefault="001A52B5" w:rsidP="007B5752">
      <w:pPr>
        <w:pStyle w:val="ListParagraph"/>
        <w:spacing w:line="360" w:lineRule="auto"/>
        <w:ind w:left="0"/>
        <w:jc w:val="thaiDistribute"/>
        <w:rPr>
          <w:rFonts w:ascii="Times New Roman" w:hAnsi="Times New Roman" w:cs="Times New Roman"/>
          <w:b/>
          <w:bCs/>
          <w:sz w:val="24"/>
          <w:szCs w:val="24"/>
        </w:rPr>
      </w:pPr>
      <w:r w:rsidRPr="00560E1E">
        <w:rPr>
          <w:rFonts w:ascii="Times New Roman" w:hAnsi="Times New Roman" w:cs="Times New Roman"/>
          <w:b/>
          <w:bCs/>
          <w:sz w:val="24"/>
          <w:szCs w:val="24"/>
        </w:rPr>
        <w:tab/>
        <w:t>2.</w:t>
      </w:r>
      <w:r w:rsidR="006E4122" w:rsidRPr="00560E1E">
        <w:rPr>
          <w:rFonts w:ascii="Times New Roman" w:hAnsi="Times New Roman" w:cs="Times New Roman"/>
          <w:b/>
          <w:bCs/>
          <w:sz w:val="24"/>
          <w:szCs w:val="24"/>
        </w:rPr>
        <w:t>1</w:t>
      </w:r>
      <w:r w:rsidR="00580BFC" w:rsidRPr="00560E1E">
        <w:rPr>
          <w:rFonts w:ascii="Times New Roman" w:hAnsi="Times New Roman" w:cs="Times New Roman"/>
          <w:b/>
          <w:bCs/>
          <w:sz w:val="24"/>
          <w:szCs w:val="24"/>
        </w:rPr>
        <w:t>.</w:t>
      </w:r>
      <w:r w:rsidR="002C64EB" w:rsidRPr="00560E1E">
        <w:rPr>
          <w:rFonts w:ascii="Times New Roman" w:hAnsi="Times New Roman" w:cs="Times New Roman"/>
          <w:b/>
          <w:bCs/>
          <w:sz w:val="24"/>
          <w:szCs w:val="24"/>
        </w:rPr>
        <w:t>6</w:t>
      </w:r>
      <w:r w:rsidR="0063766C" w:rsidRPr="00560E1E">
        <w:rPr>
          <w:rFonts w:ascii="Times New Roman" w:hAnsi="Times New Roman" w:cs="Times New Roman"/>
          <w:b/>
          <w:bCs/>
          <w:sz w:val="24"/>
          <w:szCs w:val="24"/>
        </w:rPr>
        <w:t xml:space="preserve"> </w:t>
      </w:r>
      <w:bookmarkStart w:id="22" w:name="CHAPTERII_216"/>
      <w:r w:rsidR="0063766C" w:rsidRPr="00560E1E">
        <w:rPr>
          <w:rFonts w:ascii="Times New Roman" w:hAnsi="Times New Roman" w:cs="Times New Roman"/>
          <w:b/>
          <w:bCs/>
          <w:sz w:val="24"/>
          <w:szCs w:val="24"/>
        </w:rPr>
        <w:t xml:space="preserve">Transaction Object Type and </w:t>
      </w:r>
      <w:r w:rsidR="002C64EB" w:rsidRPr="00560E1E">
        <w:rPr>
          <w:rFonts w:ascii="Times New Roman" w:hAnsi="Times New Roman" w:cs="Times New Roman"/>
          <w:b/>
          <w:bCs/>
          <w:sz w:val="24"/>
          <w:szCs w:val="24"/>
        </w:rPr>
        <w:t>M</w:t>
      </w:r>
      <w:r w:rsidR="00BC0A08" w:rsidRPr="00560E1E">
        <w:rPr>
          <w:rFonts w:ascii="Times New Roman" w:hAnsi="Times New Roman" w:cs="Times New Roman"/>
          <w:b/>
          <w:bCs/>
          <w:sz w:val="24"/>
          <w:szCs w:val="24"/>
        </w:rPr>
        <w:t>etadata</w:t>
      </w:r>
      <w:r w:rsidR="002C64EB" w:rsidRPr="00560E1E">
        <w:rPr>
          <w:rFonts w:ascii="Times New Roman" w:hAnsi="Times New Roman" w:cs="Times New Roman"/>
          <w:b/>
          <w:bCs/>
          <w:sz w:val="24"/>
          <w:szCs w:val="24"/>
        </w:rPr>
        <w:t xml:space="preserve"> </w:t>
      </w:r>
      <w:r w:rsidR="0063766C" w:rsidRPr="00560E1E">
        <w:rPr>
          <w:rFonts w:ascii="Times New Roman" w:hAnsi="Times New Roman" w:cs="Times New Roman"/>
          <w:b/>
          <w:bCs/>
          <w:sz w:val="24"/>
          <w:szCs w:val="24"/>
        </w:rPr>
        <w:t>Attributes</w:t>
      </w:r>
      <w:bookmarkEnd w:id="22"/>
    </w:p>
    <w:p w14:paraId="05EAE93F" w14:textId="2373A42B" w:rsidR="004C30DD" w:rsidRPr="00560E1E" w:rsidRDefault="003A511B" w:rsidP="00BC7839">
      <w:pPr>
        <w:pStyle w:val="ListParagraph"/>
        <w:spacing w:line="360" w:lineRule="auto"/>
        <w:ind w:left="0"/>
        <w:jc w:val="thaiDistribute"/>
        <w:rPr>
          <w:rFonts w:ascii="Times New Roman" w:hAnsi="Times New Roman" w:cs="Times New Roman"/>
          <w:sz w:val="24"/>
          <w:szCs w:val="24"/>
        </w:rPr>
      </w:pPr>
      <w:r w:rsidRPr="00560E1E">
        <w:rPr>
          <w:rFonts w:ascii="Times New Roman" w:hAnsi="Times New Roman" w:cs="Times New Roman"/>
          <w:sz w:val="24"/>
          <w:szCs w:val="24"/>
        </w:rPr>
        <w:tab/>
        <w:t xml:space="preserve">In each transaction, there are set of </w:t>
      </w:r>
      <w:r w:rsidR="00A97F26" w:rsidRPr="00560E1E">
        <w:rPr>
          <w:rFonts w:ascii="Times New Roman" w:hAnsi="Times New Roman" w:cs="Times New Roman"/>
          <w:sz w:val="24"/>
          <w:szCs w:val="24"/>
        </w:rPr>
        <w:t>meta</w:t>
      </w:r>
      <w:r w:rsidRPr="00560E1E">
        <w:rPr>
          <w:rFonts w:ascii="Times New Roman" w:hAnsi="Times New Roman" w:cs="Times New Roman"/>
          <w:sz w:val="24"/>
          <w:szCs w:val="24"/>
        </w:rPr>
        <w:t xml:space="preserve">data attributes that represent the document. These </w:t>
      </w:r>
      <w:r w:rsidR="00A97F26" w:rsidRPr="00560E1E">
        <w:rPr>
          <w:rFonts w:ascii="Times New Roman" w:hAnsi="Times New Roman" w:cs="Times New Roman"/>
          <w:sz w:val="24"/>
          <w:szCs w:val="24"/>
        </w:rPr>
        <w:t>metadata</w:t>
      </w:r>
      <w:r w:rsidRPr="00560E1E">
        <w:rPr>
          <w:rFonts w:ascii="Times New Roman" w:hAnsi="Times New Roman" w:cs="Times New Roman"/>
          <w:sz w:val="24"/>
          <w:szCs w:val="24"/>
        </w:rPr>
        <w:t xml:space="preserve"> attributes are categorized to three sections. </w:t>
      </w:r>
      <w:proofErr w:type="spellStart"/>
      <w:r w:rsidRPr="00560E1E">
        <w:rPr>
          <w:rFonts w:ascii="Times New Roman" w:hAnsi="Times New Roman" w:cs="Times New Roman"/>
          <w:sz w:val="24"/>
          <w:szCs w:val="24"/>
        </w:rPr>
        <w:t>SubmissionSet</w:t>
      </w:r>
      <w:proofErr w:type="spellEnd"/>
      <w:r w:rsidRPr="00560E1E">
        <w:rPr>
          <w:rFonts w:ascii="Times New Roman" w:hAnsi="Times New Roman" w:cs="Times New Roman"/>
          <w:sz w:val="24"/>
          <w:szCs w:val="24"/>
        </w:rPr>
        <w:t xml:space="preserve"> </w:t>
      </w:r>
      <w:r w:rsidR="00F53902" w:rsidRPr="00560E1E">
        <w:rPr>
          <w:rFonts w:ascii="Times New Roman" w:hAnsi="Times New Roman" w:cs="Times New Roman"/>
          <w:sz w:val="24"/>
          <w:szCs w:val="24"/>
        </w:rPr>
        <w:t>(</w:t>
      </w:r>
      <w:r w:rsidR="00D92A9C">
        <w:rPr>
          <w:rFonts w:ascii="Times New Roman" w:hAnsi="Times New Roman" w:cs="Times New Roman"/>
          <w:sz w:val="24"/>
          <w:szCs w:val="24"/>
        </w:rPr>
        <w:t>Table A-1</w:t>
      </w:r>
      <w:r w:rsidR="00F53902" w:rsidRPr="00560E1E">
        <w:rPr>
          <w:rFonts w:ascii="Times New Roman" w:hAnsi="Times New Roman" w:cs="Times New Roman"/>
          <w:sz w:val="24"/>
          <w:szCs w:val="24"/>
        </w:rPr>
        <w:t xml:space="preserve">) </w:t>
      </w:r>
      <w:r w:rsidRPr="00560E1E">
        <w:rPr>
          <w:rFonts w:ascii="Times New Roman" w:hAnsi="Times New Roman" w:cs="Times New Roman"/>
          <w:sz w:val="24"/>
          <w:szCs w:val="24"/>
        </w:rPr>
        <w:t>represent information associated with submission of document since it was created by the source. Folder</w:t>
      </w:r>
      <w:r w:rsidR="00F53902" w:rsidRPr="00560E1E">
        <w:rPr>
          <w:rFonts w:ascii="Times New Roman" w:hAnsi="Times New Roman" w:cs="Times New Roman"/>
          <w:sz w:val="24"/>
          <w:szCs w:val="24"/>
        </w:rPr>
        <w:t xml:space="preserve"> (</w:t>
      </w:r>
      <w:r w:rsidR="00D92A9C">
        <w:rPr>
          <w:rFonts w:ascii="Times New Roman" w:hAnsi="Times New Roman" w:cs="Times New Roman"/>
          <w:sz w:val="24"/>
          <w:szCs w:val="24"/>
        </w:rPr>
        <w:t>Table A-2</w:t>
      </w:r>
      <w:r w:rsidR="00F53902" w:rsidRPr="00560E1E">
        <w:rPr>
          <w:rFonts w:ascii="Times New Roman" w:hAnsi="Times New Roman" w:cs="Times New Roman"/>
          <w:sz w:val="24"/>
          <w:szCs w:val="24"/>
        </w:rPr>
        <w:t>)</w:t>
      </w:r>
      <w:r w:rsidRPr="00560E1E">
        <w:rPr>
          <w:rFonts w:ascii="Times New Roman" w:hAnsi="Times New Roman" w:cs="Times New Roman"/>
          <w:sz w:val="24"/>
          <w:szCs w:val="24"/>
        </w:rPr>
        <w:t xml:space="preserve"> represent group that the document </w:t>
      </w:r>
      <w:r w:rsidR="00F53902" w:rsidRPr="00560E1E">
        <w:rPr>
          <w:rFonts w:ascii="Times New Roman" w:hAnsi="Times New Roman" w:cs="Times New Roman"/>
          <w:sz w:val="24"/>
          <w:szCs w:val="24"/>
        </w:rPr>
        <w:t>belongs</w:t>
      </w:r>
      <w:r w:rsidRPr="00560E1E">
        <w:rPr>
          <w:rFonts w:ascii="Times New Roman" w:hAnsi="Times New Roman" w:cs="Times New Roman"/>
          <w:sz w:val="24"/>
          <w:szCs w:val="24"/>
        </w:rPr>
        <w:t xml:space="preserve"> to. </w:t>
      </w:r>
      <w:proofErr w:type="spellStart"/>
      <w:r w:rsidRPr="00560E1E">
        <w:rPr>
          <w:rFonts w:ascii="Times New Roman" w:hAnsi="Times New Roman" w:cs="Times New Roman"/>
          <w:sz w:val="24"/>
          <w:szCs w:val="24"/>
        </w:rPr>
        <w:t>DocumentEntry</w:t>
      </w:r>
      <w:proofErr w:type="spellEnd"/>
      <w:r w:rsidR="00F53902" w:rsidRPr="00560E1E">
        <w:rPr>
          <w:rFonts w:ascii="Times New Roman" w:hAnsi="Times New Roman" w:cs="Times New Roman"/>
          <w:sz w:val="24"/>
          <w:szCs w:val="24"/>
        </w:rPr>
        <w:t xml:space="preserve"> (</w:t>
      </w:r>
      <w:r w:rsidR="00D92A9C">
        <w:rPr>
          <w:rFonts w:ascii="Times New Roman" w:hAnsi="Times New Roman" w:cs="Times New Roman"/>
          <w:sz w:val="24"/>
          <w:szCs w:val="24"/>
        </w:rPr>
        <w:t>Table A-3</w:t>
      </w:r>
      <w:r w:rsidR="00F53902" w:rsidRPr="00560E1E">
        <w:rPr>
          <w:rFonts w:ascii="Times New Roman" w:hAnsi="Times New Roman" w:cs="Times New Roman"/>
          <w:sz w:val="24"/>
          <w:szCs w:val="24"/>
        </w:rPr>
        <w:t>)</w:t>
      </w:r>
      <w:r w:rsidRPr="00560E1E">
        <w:rPr>
          <w:rFonts w:ascii="Times New Roman" w:hAnsi="Times New Roman" w:cs="Times New Roman"/>
          <w:sz w:val="24"/>
          <w:szCs w:val="24"/>
        </w:rPr>
        <w:t xml:space="preserve"> represent</w:t>
      </w:r>
      <w:r w:rsidR="007E34EF" w:rsidRPr="00560E1E">
        <w:rPr>
          <w:rFonts w:ascii="Times New Roman" w:hAnsi="Times New Roman" w:cs="Times New Roman"/>
          <w:sz w:val="24"/>
          <w:szCs w:val="24"/>
        </w:rPr>
        <w:t xml:space="preserve"> the document itself.</w:t>
      </w:r>
      <w:r w:rsidR="00BC7839">
        <w:rPr>
          <w:rFonts w:ascii="Times New Roman" w:hAnsi="Times New Roman" w:cs="Times New Roman"/>
          <w:sz w:val="24"/>
          <w:szCs w:val="24"/>
        </w:rPr>
        <w:t xml:space="preserve"> </w:t>
      </w:r>
      <w:r w:rsidR="00BC7839" w:rsidRPr="00BC7839">
        <w:rPr>
          <w:rFonts w:ascii="Times New Roman" w:hAnsi="Times New Roman" w:cs="Times New Roman"/>
          <w:sz w:val="24"/>
          <w:szCs w:val="24"/>
        </w:rPr>
        <w:t xml:space="preserve">The table containing all metadata attributes can be further inspected in the Appendix </w:t>
      </w:r>
      <w:r w:rsidR="00D57328">
        <w:rPr>
          <w:rFonts w:ascii="Times New Roman" w:hAnsi="Times New Roman" w:cs="Times New Roman"/>
          <w:sz w:val="24"/>
          <w:szCs w:val="24"/>
        </w:rPr>
        <w:t>S</w:t>
      </w:r>
      <w:r w:rsidR="00BC7839" w:rsidRPr="00BC7839">
        <w:rPr>
          <w:rFonts w:ascii="Times New Roman" w:hAnsi="Times New Roman" w:cs="Times New Roman"/>
          <w:sz w:val="24"/>
          <w:szCs w:val="24"/>
        </w:rPr>
        <w:t>ection</w:t>
      </w:r>
      <w:r w:rsidR="00D57328">
        <w:rPr>
          <w:rFonts w:ascii="Times New Roman" w:hAnsi="Times New Roman" w:cs="Times New Roman"/>
          <w:sz w:val="24"/>
          <w:szCs w:val="24"/>
        </w:rPr>
        <w:t xml:space="preserve"> </w:t>
      </w:r>
      <w:r w:rsidR="00A11B88">
        <w:rPr>
          <w:rFonts w:ascii="Times New Roman" w:hAnsi="Times New Roman" w:cs="Times New Roman"/>
          <w:sz w:val="24"/>
          <w:szCs w:val="24"/>
        </w:rPr>
        <w:t>A</w:t>
      </w:r>
      <w:r w:rsidR="00BC7839" w:rsidRPr="00BC7839">
        <w:rPr>
          <w:rFonts w:ascii="Times New Roman" w:hAnsi="Times New Roman" w:cs="Times New Roman"/>
          <w:sz w:val="24"/>
          <w:szCs w:val="24"/>
        </w:rPr>
        <w:t>.</w:t>
      </w:r>
    </w:p>
    <w:p w14:paraId="2002D654" w14:textId="2A4FC6B8" w:rsidR="004C30DD" w:rsidRDefault="004C30DD" w:rsidP="00737723">
      <w:pPr>
        <w:pStyle w:val="ListParagraph"/>
        <w:spacing w:line="360" w:lineRule="auto"/>
        <w:ind w:left="0"/>
        <w:rPr>
          <w:rFonts w:ascii="Times New Roman" w:hAnsi="Times New Roman" w:cs="Times New Roman"/>
          <w:szCs w:val="24"/>
        </w:rPr>
      </w:pPr>
    </w:p>
    <w:p w14:paraId="51875211" w14:textId="77777777" w:rsidR="006E4122" w:rsidRPr="006A7D30" w:rsidRDefault="006E4122" w:rsidP="00737723">
      <w:pPr>
        <w:pStyle w:val="ListParagraph"/>
        <w:spacing w:line="360" w:lineRule="auto"/>
        <w:ind w:left="0"/>
        <w:rPr>
          <w:rFonts w:ascii="Times New Roman" w:hAnsi="Times New Roman" w:cs="Times New Roman"/>
          <w:szCs w:val="24"/>
        </w:rPr>
      </w:pPr>
    </w:p>
    <w:p w14:paraId="12D35323" w14:textId="77777777" w:rsidR="004B4F40" w:rsidRDefault="004B4F40" w:rsidP="0073772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br w:type="page"/>
      </w:r>
    </w:p>
    <w:p w14:paraId="597FE3D0" w14:textId="56E2DA00" w:rsidR="000F43E9" w:rsidRDefault="0017069B" w:rsidP="00737723">
      <w:pPr>
        <w:pStyle w:val="ListParagraph"/>
        <w:spacing w:line="360" w:lineRule="auto"/>
        <w:ind w:left="0"/>
        <w:rPr>
          <w:rFonts w:ascii="Times New Roman" w:hAnsi="Times New Roman" w:cs="Times New Roman"/>
          <w:b/>
          <w:bCs/>
          <w:sz w:val="28"/>
          <w:szCs w:val="32"/>
        </w:rPr>
      </w:pPr>
      <w:r w:rsidRPr="006A7D30">
        <w:rPr>
          <w:rFonts w:ascii="Times New Roman" w:hAnsi="Times New Roman" w:cs="Times New Roman"/>
          <w:b/>
          <w:bCs/>
          <w:sz w:val="28"/>
          <w:szCs w:val="32"/>
        </w:rPr>
        <w:lastRenderedPageBreak/>
        <w:t>2.</w:t>
      </w:r>
      <w:r w:rsidR="00466D0E">
        <w:rPr>
          <w:rFonts w:ascii="Times New Roman" w:hAnsi="Times New Roman" w:cs="Times New Roman"/>
          <w:b/>
          <w:bCs/>
          <w:sz w:val="28"/>
          <w:szCs w:val="32"/>
        </w:rPr>
        <w:t>2</w:t>
      </w:r>
      <w:r w:rsidR="00CB551C" w:rsidRPr="006A7D30">
        <w:rPr>
          <w:rFonts w:ascii="Times New Roman" w:hAnsi="Times New Roman" w:cs="Times New Roman"/>
          <w:b/>
          <w:bCs/>
          <w:sz w:val="28"/>
          <w:szCs w:val="32"/>
        </w:rPr>
        <w:t xml:space="preserve"> </w:t>
      </w:r>
      <w:bookmarkStart w:id="23" w:name="CHAPTERII_22"/>
      <w:r w:rsidR="00CB551C" w:rsidRPr="006A7D30">
        <w:rPr>
          <w:rFonts w:ascii="Times New Roman" w:hAnsi="Times New Roman" w:cs="Times New Roman"/>
          <w:b/>
          <w:bCs/>
          <w:sz w:val="28"/>
          <w:szCs w:val="32"/>
        </w:rPr>
        <w:t>Blockchain Technology</w:t>
      </w:r>
      <w:bookmarkEnd w:id="23"/>
    </w:p>
    <w:p w14:paraId="4D0B917B" w14:textId="78ED177C" w:rsidR="00E85ED8" w:rsidRPr="00E00D29" w:rsidRDefault="00E85ED8" w:rsidP="00E85ED8">
      <w:pPr>
        <w:pStyle w:val="ListParagraph"/>
        <w:spacing w:line="360" w:lineRule="auto"/>
        <w:jc w:val="thaiDistribute"/>
        <w:rPr>
          <w:rFonts w:ascii="Times New Roman" w:hAnsi="Times New Roman" w:cs="Times New Roman"/>
          <w:b/>
          <w:bCs/>
          <w:sz w:val="24"/>
          <w:szCs w:val="24"/>
        </w:rPr>
      </w:pPr>
      <w:r w:rsidRPr="00E00D29">
        <w:rPr>
          <w:rFonts w:ascii="Times New Roman" w:hAnsi="Times New Roman" w:cs="Times New Roman"/>
          <w:b/>
          <w:bCs/>
          <w:sz w:val="24"/>
          <w:szCs w:val="24"/>
        </w:rPr>
        <w:t>2.2</w:t>
      </w:r>
      <w:r w:rsidRPr="00E00D29">
        <w:rPr>
          <w:rFonts w:ascii="Times New Roman" w:hAnsi="Times New Roman" w:cs="Times New Roman"/>
          <w:b/>
          <w:bCs/>
          <w:sz w:val="24"/>
          <w:szCs w:val="24"/>
          <w:cs/>
        </w:rPr>
        <w:t>.</w:t>
      </w:r>
      <w:r w:rsidRPr="00E00D29">
        <w:rPr>
          <w:rFonts w:ascii="Times New Roman" w:hAnsi="Times New Roman" w:cs="Times New Roman"/>
          <w:b/>
          <w:bCs/>
          <w:sz w:val="24"/>
          <w:szCs w:val="24"/>
        </w:rPr>
        <w:t xml:space="preserve">1 </w:t>
      </w:r>
      <w:bookmarkStart w:id="24" w:name="CHAPTERII_221"/>
      <w:r w:rsidRPr="00E00D29">
        <w:rPr>
          <w:rFonts w:ascii="Times New Roman" w:hAnsi="Times New Roman" w:cs="Times New Roman"/>
          <w:b/>
          <w:bCs/>
          <w:sz w:val="24"/>
          <w:szCs w:val="24"/>
        </w:rPr>
        <w:t>Definition of Blockchain</w:t>
      </w:r>
      <w:bookmarkEnd w:id="24"/>
    </w:p>
    <w:p w14:paraId="1A53961B" w14:textId="51D42C4C" w:rsidR="00784FF7" w:rsidRPr="00E00D29" w:rsidRDefault="00CB551C" w:rsidP="00A24A12">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r>
      <w:r w:rsidR="008B0AB4" w:rsidRPr="008B0AB4">
        <w:rPr>
          <w:rFonts w:ascii="Times New Roman" w:hAnsi="Times New Roman" w:cs="Times New Roman"/>
          <w:sz w:val="24"/>
          <w:szCs w:val="24"/>
        </w:rPr>
        <w:t>The blockchain is a list of records, called "blocks", which are linked to each other in an encrypted manner and have security features</w:t>
      </w:r>
      <w:r w:rsidR="00AE4408" w:rsidRPr="00AE4408">
        <w:rPr>
          <w:rFonts w:ascii="Times New Roman" w:hAnsi="Times New Roman" w:cs="Times New Roman"/>
          <w:sz w:val="24"/>
          <w:szCs w:val="24"/>
        </w:rPr>
        <w:t xml:space="preserve"> </w:t>
      </w:r>
      <w:r w:rsidR="00114A11" w:rsidRPr="00E00D29">
        <w:rPr>
          <w:rFonts w:ascii="Times New Roman" w:hAnsi="Times New Roman" w:cs="Times New Roman"/>
          <w:sz w:val="24"/>
          <w:szCs w:val="24"/>
        </w:rPr>
        <w:fldChar w:fldCharType="begin"/>
      </w:r>
      <w:r w:rsidR="00572A37" w:rsidRPr="00E00D29">
        <w:rPr>
          <w:rFonts w:ascii="Times New Roman" w:hAnsi="Times New Roman" w:cs="Times New Roman"/>
          <w:sz w:val="24"/>
          <w:szCs w:val="24"/>
        </w:rPr>
        <w:instrText>ADDIN CSL_CITATION {"citationItems":[{"id":"ITEM-1","itemData":{"author":[{"dropping-particle":"","family":"Luke","given":"Max N.","non-dropping-particle":"","parse-names":false,"suffix":""},{"dropping-particle":"","family":"Lee","given":"Stephen J.","non-dropping-particle":"","parse-names":false,"suffix":""},{"dropping-particle":"","family":"Pekarek","given":"Zdenek","non-dropping-particle":"","parse-names":false,"suffix":""},{"dropping-particle":"","family":"Dimitrova","given":"Anna","non-dropping-particle":"","parse-names":false,"suffix":""}],"id":"ITEM-1","issued":{"date-parts":[["2018"]]},"page":"1-36","title":"Blockchain in Electricity: a Critical Review of Progress to Date","type":"article-journal"},"uris":["http://www.mendeley.com/documents/?uuid=4691dbd8-3a24-4d3e-921b-c6175795a6da"]}],"mendeley":{"formattedCitation":"[24]","plainTextFormattedCitation":"[24]","previouslyFormattedCitation":"[24]"},"properties":{"noteIndex":0},"schema":"https://github.com/citation-style-language/schema/raw/master/csl-citation.json"}</w:instrText>
      </w:r>
      <w:r w:rsidR="00114A11" w:rsidRPr="00E00D29">
        <w:rPr>
          <w:rFonts w:ascii="Times New Roman" w:hAnsi="Times New Roman" w:cs="Times New Roman"/>
          <w:sz w:val="24"/>
          <w:szCs w:val="24"/>
        </w:rPr>
        <w:fldChar w:fldCharType="separate"/>
      </w:r>
      <w:r w:rsidR="00572A37" w:rsidRPr="00E00D29">
        <w:rPr>
          <w:rFonts w:ascii="Times New Roman" w:hAnsi="Times New Roman" w:cs="Times New Roman"/>
          <w:noProof/>
          <w:sz w:val="24"/>
          <w:szCs w:val="24"/>
        </w:rPr>
        <w:t>[24]</w:t>
      </w:r>
      <w:r w:rsidR="00114A11" w:rsidRPr="00E00D29">
        <w:rPr>
          <w:rFonts w:ascii="Times New Roman" w:hAnsi="Times New Roman" w:cs="Times New Roman"/>
          <w:sz w:val="24"/>
          <w:szCs w:val="24"/>
        </w:rPr>
        <w:fldChar w:fldCharType="end"/>
      </w:r>
      <w:r w:rsidR="00114A11" w:rsidRPr="00E00D29">
        <w:rPr>
          <w:rFonts w:ascii="Times New Roman" w:hAnsi="Times New Roman" w:cs="Times New Roman"/>
          <w:sz w:val="24"/>
          <w:szCs w:val="24"/>
        </w:rPr>
        <w:t>.</w:t>
      </w:r>
      <w:r w:rsidR="00797408" w:rsidRPr="00E00D29">
        <w:rPr>
          <w:rFonts w:ascii="Times New Roman" w:hAnsi="Times New Roman" w:cs="Times New Roman"/>
          <w:sz w:val="24"/>
          <w:szCs w:val="24"/>
        </w:rPr>
        <w:t xml:space="preserve"> </w:t>
      </w:r>
      <w:r w:rsidR="00AE4408" w:rsidRPr="00AE4408">
        <w:rPr>
          <w:rFonts w:ascii="Times New Roman" w:hAnsi="Times New Roman" w:cs="Times New Roman"/>
          <w:sz w:val="24"/>
          <w:szCs w:val="24"/>
        </w:rPr>
        <w:t>Blockchain technology allows data to be stored and exchanged based on peer-to-peer levels. Blockchain data can be structurally shared, consulted, and secured relied on consensus-based algorithms (generally called "Consensus")</w:t>
      </w:r>
      <w:r w:rsidR="009E302D" w:rsidRPr="00E00D29">
        <w:rPr>
          <w:rFonts w:ascii="Times New Roman" w:hAnsi="Times New Roman" w:cs="Times New Roman"/>
          <w:sz w:val="24"/>
          <w:szCs w:val="24"/>
        </w:rPr>
        <w:t xml:space="preserve"> </w:t>
      </w:r>
      <w:r w:rsidR="009E302D" w:rsidRPr="00E00D29">
        <w:rPr>
          <w:rFonts w:ascii="Times New Roman" w:hAnsi="Times New Roman" w:cs="Times New Roman"/>
          <w:sz w:val="24"/>
          <w:szCs w:val="24"/>
        </w:rPr>
        <w:fldChar w:fldCharType="begin"/>
      </w:r>
      <w:r w:rsidR="00572A37" w:rsidRPr="00E00D29">
        <w:rPr>
          <w:rFonts w:ascii="Times New Roman" w:hAnsi="Times New Roman" w:cs="Times New Roman"/>
          <w:sz w:val="24"/>
          <w:szCs w:val="24"/>
        </w:rPr>
        <w:instrText>ADDIN CSL_CITATION {"citationItems":[{"id":"ITEM-1","itemData":{"author":[{"dropping-particle":"","family":"PwC","given":"","non-dropping-particle":"","parse-names":false,"suffix":""}],"id":"ITEM-1","issued":{"date-parts":[["0"]]},"title":"a Catalyst for New Approaches in Insurance","type":"article-journal"},"uris":["http://www.mendeley.com/documents/?uuid=83d29672-12fa-48ad-a8d0-181788c0e8b6"]}],"mendeley":{"formattedCitation":"[25]","plainTextFormattedCitation":"[25]","previouslyFormattedCitation":"[25]"},"properties":{"noteIndex":0},"schema":"https://github.com/citation-style-language/schema/raw/master/csl-citation.json"}</w:instrText>
      </w:r>
      <w:r w:rsidR="009E302D" w:rsidRPr="00E00D29">
        <w:rPr>
          <w:rFonts w:ascii="Times New Roman" w:hAnsi="Times New Roman" w:cs="Times New Roman"/>
          <w:sz w:val="24"/>
          <w:szCs w:val="24"/>
        </w:rPr>
        <w:fldChar w:fldCharType="separate"/>
      </w:r>
      <w:r w:rsidR="00572A37" w:rsidRPr="00E00D29">
        <w:rPr>
          <w:rFonts w:ascii="Times New Roman" w:hAnsi="Times New Roman" w:cs="Times New Roman"/>
          <w:noProof/>
          <w:sz w:val="24"/>
          <w:szCs w:val="24"/>
        </w:rPr>
        <w:t>[25]</w:t>
      </w:r>
      <w:r w:rsidR="009E302D" w:rsidRPr="00E00D29">
        <w:rPr>
          <w:rFonts w:ascii="Times New Roman" w:hAnsi="Times New Roman" w:cs="Times New Roman"/>
          <w:sz w:val="24"/>
          <w:szCs w:val="24"/>
        </w:rPr>
        <w:fldChar w:fldCharType="end"/>
      </w:r>
      <w:r w:rsidR="00A70561" w:rsidRPr="00E00D29">
        <w:rPr>
          <w:rFonts w:ascii="Times New Roman" w:hAnsi="Times New Roman" w:cs="Times New Roman"/>
          <w:sz w:val="24"/>
          <w:szCs w:val="24"/>
        </w:rPr>
        <w:t>.</w:t>
      </w:r>
      <w:r w:rsidR="009E302D" w:rsidRPr="00E00D29">
        <w:rPr>
          <w:rFonts w:ascii="Times New Roman" w:hAnsi="Times New Roman" w:cs="Times New Roman"/>
          <w:sz w:val="24"/>
          <w:szCs w:val="24"/>
        </w:rPr>
        <w:t xml:space="preserve"> </w:t>
      </w:r>
      <w:r w:rsidR="00CE32EB" w:rsidRPr="00CE32EB">
        <w:rPr>
          <w:rFonts w:ascii="Times New Roman" w:hAnsi="Times New Roman" w:cs="Times New Roman"/>
          <w:sz w:val="24"/>
          <w:szCs w:val="24"/>
        </w:rPr>
        <w:t>It is a succession of blocks in the blockchain ledger that include a list of transaction records, similar to a standard public ledger.</w:t>
      </w:r>
      <w:r w:rsidR="009E302D" w:rsidRPr="00E00D29">
        <w:rPr>
          <w:rFonts w:ascii="Times New Roman" w:hAnsi="Times New Roman" w:cs="Times New Roman"/>
          <w:sz w:val="24"/>
          <w:szCs w:val="24"/>
        </w:rPr>
        <w:t xml:space="preserve"> </w:t>
      </w:r>
      <w:r w:rsidR="009E302D" w:rsidRPr="00E00D29">
        <w:rPr>
          <w:rFonts w:ascii="Times New Roman" w:hAnsi="Times New Roman" w:cs="Times New Roman"/>
          <w:sz w:val="24"/>
          <w:szCs w:val="24"/>
        </w:rPr>
        <w:fldChar w:fldCharType="begin"/>
      </w:r>
      <w:r w:rsidR="00572A37" w:rsidRPr="00E00D29">
        <w:rPr>
          <w:rFonts w:ascii="Times New Roman" w:hAnsi="Times New Roman" w:cs="Times New Roman"/>
          <w:sz w:val="24"/>
          <w:szCs w:val="24"/>
        </w:rPr>
        <w:instrText>ADDIN CSL_CITATION {"citationItems":[{"id":"ITEM-1","itemData":{"DOI":"10.1109/BigDataCongress.2017.85","ISBN":"9781538619964","ISSN":"2379-7703","PMID":"24762335","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June","issued":{"date-parts":[["2017"]]},"page":"557-564","title":"An Overview of Blockchain Technology: Architecture, Consensus, and Future Trends","type":"article-journal"},"uris":["http://www.mendeley.com/documents/?uuid=33fe5c0a-4fdb-4270-8bf1-19090eaf8fd3"]}],"mendeley":{"formattedCitation":"[26]","plainTextFormattedCitation":"[26]","previouslyFormattedCitation":"[26]"},"properties":{"noteIndex":0},"schema":"https://github.com/citation-style-language/schema/raw/master/csl-citation.json"}</w:instrText>
      </w:r>
      <w:r w:rsidR="009E302D" w:rsidRPr="00E00D29">
        <w:rPr>
          <w:rFonts w:ascii="Times New Roman" w:hAnsi="Times New Roman" w:cs="Times New Roman"/>
          <w:sz w:val="24"/>
          <w:szCs w:val="24"/>
        </w:rPr>
        <w:fldChar w:fldCharType="separate"/>
      </w:r>
      <w:r w:rsidR="00572A37" w:rsidRPr="00E00D29">
        <w:rPr>
          <w:rFonts w:ascii="Times New Roman" w:hAnsi="Times New Roman" w:cs="Times New Roman"/>
          <w:noProof/>
          <w:sz w:val="24"/>
          <w:szCs w:val="24"/>
        </w:rPr>
        <w:t>[26]</w:t>
      </w:r>
      <w:r w:rsidR="009E302D" w:rsidRPr="00E00D29">
        <w:rPr>
          <w:rFonts w:ascii="Times New Roman" w:hAnsi="Times New Roman" w:cs="Times New Roman"/>
          <w:sz w:val="24"/>
          <w:szCs w:val="24"/>
        </w:rPr>
        <w:fldChar w:fldCharType="end"/>
      </w:r>
      <w:r w:rsidR="009E302D" w:rsidRPr="00E00D29">
        <w:rPr>
          <w:rFonts w:ascii="Times New Roman" w:hAnsi="Times New Roman" w:cs="Times New Roman"/>
          <w:sz w:val="24"/>
          <w:szCs w:val="24"/>
        </w:rPr>
        <w:t>.</w:t>
      </w:r>
      <w:r w:rsidR="007A7F47" w:rsidRPr="00E00D29">
        <w:rPr>
          <w:rFonts w:ascii="Times New Roman" w:hAnsi="Times New Roman" w:cs="Times New Roman"/>
          <w:sz w:val="24"/>
          <w:szCs w:val="24"/>
        </w:rPr>
        <w:t xml:space="preserve"> </w:t>
      </w:r>
      <w:r w:rsidR="004C6C50" w:rsidRPr="004C6C50">
        <w:rPr>
          <w:rFonts w:ascii="Times New Roman" w:hAnsi="Times New Roman" w:cs="Times New Roman"/>
          <w:sz w:val="24"/>
          <w:szCs w:val="24"/>
        </w:rPr>
        <w:t xml:space="preserve">Participants in a Blockchain network have records of all blocks and transactions with these records stored locally on the computers that belong to each participant in the Blockchain network. Any kind of change made to the Blockchain requires consensus between the participants of the network. </w:t>
      </w:r>
      <w:r w:rsidR="00846039" w:rsidRPr="00846039">
        <w:rPr>
          <w:rFonts w:ascii="Times New Roman" w:hAnsi="Times New Roman" w:cs="Times New Roman"/>
          <w:sz w:val="24"/>
          <w:szCs w:val="24"/>
        </w:rPr>
        <w:t>The idea of ​​blockchain was later combined with other technologies and computing concepts to create modern digital currencies (called "cryptocurrencies"), which protect electronic cash through the encryption mechanism components of the Blockchain, replacing the central repository or authority.</w:t>
      </w:r>
    </w:p>
    <w:p w14:paraId="386A253E" w14:textId="6D1E3591" w:rsidR="00114A11" w:rsidRPr="00905342" w:rsidRDefault="00784FF7" w:rsidP="00A24A12">
      <w:pPr>
        <w:pStyle w:val="ListParagraph"/>
        <w:spacing w:line="360" w:lineRule="auto"/>
        <w:ind w:left="0"/>
        <w:jc w:val="thaiDistribute"/>
        <w:rPr>
          <w:rFonts w:ascii="Times New Roman" w:hAnsi="Times New Roman"/>
          <w:sz w:val="24"/>
          <w:szCs w:val="24"/>
        </w:rPr>
      </w:pPr>
      <w:r w:rsidRPr="00E00D29">
        <w:rPr>
          <w:rFonts w:ascii="Times New Roman" w:hAnsi="Times New Roman" w:cs="Times New Roman"/>
          <w:sz w:val="24"/>
          <w:szCs w:val="24"/>
        </w:rPr>
        <w:tab/>
      </w:r>
      <w:r w:rsidR="00846039" w:rsidRPr="00846039">
        <w:rPr>
          <w:rFonts w:ascii="Times New Roman" w:hAnsi="Times New Roman" w:cs="Times New Roman"/>
          <w:sz w:val="24"/>
          <w:szCs w:val="24"/>
        </w:rPr>
        <w:t xml:space="preserve">In 2009, with the launch of a cryptocurrency network called "Bitcoin", </w:t>
      </w:r>
      <w:r w:rsidR="000128F8">
        <w:rPr>
          <w:rFonts w:ascii="Times New Roman" w:hAnsi="Times New Roman" w:cs="Times New Roman"/>
          <w:sz w:val="24"/>
          <w:szCs w:val="24"/>
        </w:rPr>
        <w:t>B</w:t>
      </w:r>
      <w:r w:rsidR="00846039" w:rsidRPr="00846039">
        <w:rPr>
          <w:rFonts w:ascii="Times New Roman" w:hAnsi="Times New Roman" w:cs="Times New Roman"/>
          <w:sz w:val="24"/>
          <w:szCs w:val="24"/>
        </w:rPr>
        <w:t xml:space="preserve">lockchain technology became widely known to the public. This was the first widely known </w:t>
      </w:r>
      <w:r w:rsidR="000128F8">
        <w:rPr>
          <w:rFonts w:ascii="Times New Roman" w:hAnsi="Times New Roman" w:cs="Times New Roman"/>
          <w:sz w:val="24"/>
          <w:szCs w:val="24"/>
        </w:rPr>
        <w:t>B</w:t>
      </w:r>
      <w:r w:rsidR="00846039" w:rsidRPr="00846039">
        <w:rPr>
          <w:rFonts w:ascii="Times New Roman" w:hAnsi="Times New Roman" w:cs="Times New Roman"/>
          <w:sz w:val="24"/>
          <w:szCs w:val="24"/>
        </w:rPr>
        <w:t xml:space="preserve">lockchain network, and its purpose was to serve as a new type of digital currency, followed by </w:t>
      </w:r>
      <w:r w:rsidR="00846039">
        <w:rPr>
          <w:rFonts w:ascii="Times New Roman" w:hAnsi="Times New Roman" w:cs="Times New Roman"/>
          <w:sz w:val="24"/>
          <w:szCs w:val="24"/>
        </w:rPr>
        <w:t>m</w:t>
      </w:r>
      <w:r w:rsidR="00846039" w:rsidRPr="00846039">
        <w:rPr>
          <w:rFonts w:ascii="Times New Roman" w:hAnsi="Times New Roman" w:cs="Times New Roman"/>
          <w:sz w:val="24"/>
          <w:szCs w:val="24"/>
        </w:rPr>
        <w:t xml:space="preserve">ultifunctional </w:t>
      </w:r>
      <w:r w:rsidR="000128F8">
        <w:rPr>
          <w:rFonts w:ascii="Times New Roman" w:hAnsi="Times New Roman" w:cs="Times New Roman"/>
          <w:sz w:val="24"/>
          <w:szCs w:val="24"/>
        </w:rPr>
        <w:t>B</w:t>
      </w:r>
      <w:r w:rsidR="00846039" w:rsidRPr="00846039">
        <w:rPr>
          <w:rFonts w:ascii="Times New Roman" w:hAnsi="Times New Roman" w:cs="Times New Roman"/>
          <w:sz w:val="24"/>
          <w:szCs w:val="24"/>
        </w:rPr>
        <w:t>lockchain such as Ethereum has its own application platform</w:t>
      </w:r>
      <w:r w:rsidR="004F417A" w:rsidRPr="004F417A">
        <w:rPr>
          <w:rFonts w:ascii="Times New Roman" w:hAnsi="Times New Roman" w:cs="Times New Roman"/>
          <w:sz w:val="24"/>
          <w:szCs w:val="24"/>
        </w:rPr>
        <w:t xml:space="preserve">. </w:t>
      </w:r>
      <w:r w:rsidR="000128F8" w:rsidRPr="000128F8">
        <w:rPr>
          <w:rFonts w:ascii="Times New Roman" w:hAnsi="Times New Roman" w:cs="Times New Roman"/>
          <w:sz w:val="24"/>
          <w:szCs w:val="24"/>
        </w:rPr>
        <w:t xml:space="preserve">For cryptocurrency </w:t>
      </w:r>
      <w:r w:rsidR="000128F8">
        <w:rPr>
          <w:rFonts w:ascii="Times New Roman" w:hAnsi="Times New Roman" w:cs="Times New Roman"/>
          <w:sz w:val="24"/>
          <w:szCs w:val="24"/>
        </w:rPr>
        <w:t>B</w:t>
      </w:r>
      <w:r w:rsidR="000128F8" w:rsidRPr="000128F8">
        <w:rPr>
          <w:rFonts w:ascii="Times New Roman" w:hAnsi="Times New Roman" w:cs="Times New Roman"/>
          <w:sz w:val="24"/>
          <w:szCs w:val="24"/>
        </w:rPr>
        <w:t xml:space="preserve">lockchains like Bitcoin, the </w:t>
      </w:r>
      <w:r w:rsidR="000128F8">
        <w:rPr>
          <w:rFonts w:ascii="Times New Roman" w:hAnsi="Times New Roman" w:cs="Times New Roman"/>
          <w:sz w:val="24"/>
          <w:szCs w:val="24"/>
        </w:rPr>
        <w:t>B</w:t>
      </w:r>
      <w:r w:rsidR="000128F8" w:rsidRPr="000128F8">
        <w:rPr>
          <w:rFonts w:ascii="Times New Roman" w:hAnsi="Times New Roman" w:cs="Times New Roman"/>
          <w:sz w:val="24"/>
          <w:szCs w:val="24"/>
        </w:rPr>
        <w:t>lockchain is used to record the transmission of digital information representing electronic cash that occurs in a distributed system</w:t>
      </w:r>
      <w:r w:rsidR="004F417A" w:rsidRPr="004F417A">
        <w:rPr>
          <w:rFonts w:ascii="Times New Roman" w:hAnsi="Times New Roman" w:cs="Times New Roman"/>
          <w:sz w:val="24"/>
          <w:szCs w:val="24"/>
        </w:rPr>
        <w:t xml:space="preserve">. These transactions act as digital evidence which allows Bitcoin users to transfer their rights over each unit of Bitcoin currencies to others, the distributed nature of the Blockchain ledger makes them available for public verification. Blockchain was designed to defy the concept of having a single centralized system as the host of the network which subsequently allows the concept of decentralization to take the place by having many members of the network equally maintain the replicated distributed ledger. </w:t>
      </w:r>
      <w:r w:rsidR="000128F8" w:rsidRPr="000128F8">
        <w:rPr>
          <w:rFonts w:ascii="Times New Roman" w:hAnsi="Times New Roman" w:cs="Times New Roman"/>
          <w:sz w:val="24"/>
          <w:szCs w:val="24"/>
        </w:rPr>
        <w:t>Combining the concepts of “</w:t>
      </w:r>
      <w:r w:rsidR="000128F8">
        <w:rPr>
          <w:rFonts w:ascii="Times New Roman" w:hAnsi="Times New Roman" w:cs="Times New Roman"/>
          <w:sz w:val="24"/>
          <w:szCs w:val="24"/>
        </w:rPr>
        <w:t>B</w:t>
      </w:r>
      <w:r w:rsidR="000128F8" w:rsidRPr="000128F8">
        <w:rPr>
          <w:rFonts w:ascii="Times New Roman" w:hAnsi="Times New Roman" w:cs="Times New Roman"/>
          <w:sz w:val="24"/>
          <w:szCs w:val="24"/>
        </w:rPr>
        <w:t>lock” and “</w:t>
      </w:r>
      <w:r w:rsidR="000128F8">
        <w:rPr>
          <w:rFonts w:ascii="Times New Roman" w:hAnsi="Times New Roman" w:cs="Times New Roman"/>
          <w:sz w:val="24"/>
          <w:szCs w:val="24"/>
        </w:rPr>
        <w:t>C</w:t>
      </w:r>
      <w:r w:rsidR="000128F8" w:rsidRPr="000128F8">
        <w:rPr>
          <w:rFonts w:ascii="Times New Roman" w:hAnsi="Times New Roman" w:cs="Times New Roman"/>
          <w:sz w:val="24"/>
          <w:szCs w:val="24"/>
        </w:rPr>
        <w:t xml:space="preserve">hain” of encrypted hashing, the </w:t>
      </w:r>
      <w:r w:rsidR="000128F8">
        <w:rPr>
          <w:rFonts w:ascii="Times New Roman" w:hAnsi="Times New Roman" w:cs="Times New Roman"/>
          <w:sz w:val="24"/>
          <w:szCs w:val="24"/>
        </w:rPr>
        <w:t>B</w:t>
      </w:r>
      <w:r w:rsidR="000128F8" w:rsidRPr="000128F8">
        <w:rPr>
          <w:rFonts w:ascii="Times New Roman" w:hAnsi="Times New Roman" w:cs="Times New Roman"/>
          <w:sz w:val="24"/>
          <w:szCs w:val="24"/>
        </w:rPr>
        <w:t>lockchain will be durable for any attempt to change the information recorded in the distributed ledger</w:t>
      </w:r>
      <w:r w:rsidR="004F417A" w:rsidRPr="004F417A">
        <w:rPr>
          <w:rFonts w:ascii="Times New Roman" w:hAnsi="Times New Roman" w:cs="Times New Roman"/>
          <w:sz w:val="24"/>
          <w:szCs w:val="24"/>
        </w:rPr>
        <w:t xml:space="preserve">. </w:t>
      </w:r>
      <w:r w:rsidR="00433410" w:rsidRPr="00433410">
        <w:rPr>
          <w:rFonts w:ascii="Times New Roman" w:hAnsi="Times New Roman" w:cs="Times New Roman"/>
          <w:sz w:val="24"/>
          <w:szCs w:val="24"/>
        </w:rPr>
        <w:t xml:space="preserve">With the contribution of the </w:t>
      </w:r>
      <w:r w:rsidR="00433410">
        <w:rPr>
          <w:rFonts w:ascii="Times New Roman" w:hAnsi="Times New Roman" w:cs="Times New Roman"/>
          <w:sz w:val="24"/>
          <w:szCs w:val="24"/>
        </w:rPr>
        <w:t>B</w:t>
      </w:r>
      <w:r w:rsidR="00433410" w:rsidRPr="00433410">
        <w:rPr>
          <w:rFonts w:ascii="Times New Roman" w:hAnsi="Times New Roman" w:cs="Times New Roman"/>
          <w:sz w:val="24"/>
          <w:szCs w:val="24"/>
        </w:rPr>
        <w:t>lockchain developer community, the technology can now be used in various applications and is being studied for further use in many industries</w:t>
      </w:r>
      <w:r w:rsidR="00BF7E9A" w:rsidRPr="00E00D29">
        <w:rPr>
          <w:rFonts w:ascii="Times New Roman" w:hAnsi="Times New Roman" w:cs="Times New Roman"/>
          <w:sz w:val="24"/>
          <w:szCs w:val="24"/>
        </w:rPr>
        <w:t xml:space="preserve"> </w:t>
      </w:r>
      <w:r w:rsidR="00BF7E9A" w:rsidRPr="00E00D29">
        <w:rPr>
          <w:rFonts w:ascii="Times New Roman" w:hAnsi="Times New Roman" w:cs="Times New Roman"/>
          <w:sz w:val="24"/>
          <w:szCs w:val="24"/>
        </w:rPr>
        <w:fldChar w:fldCharType="begin"/>
      </w:r>
      <w:r w:rsidR="00572A37" w:rsidRPr="00E00D29">
        <w:rPr>
          <w:rFonts w:ascii="Times New Roman" w:hAnsi="Times New Roman" w:cs="Times New Roman"/>
          <w:sz w:val="24"/>
          <w:szCs w:val="24"/>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7]","plainTextFormattedCitation":"[27]","previouslyFormattedCitation":"[27]"},"properties":{"noteIndex":0},"schema":"https://github.com/citation-style-language/schema/raw/master/csl-citation.json"}</w:instrText>
      </w:r>
      <w:r w:rsidR="00BF7E9A" w:rsidRPr="00E00D29">
        <w:rPr>
          <w:rFonts w:ascii="Times New Roman" w:hAnsi="Times New Roman" w:cs="Times New Roman"/>
          <w:sz w:val="24"/>
          <w:szCs w:val="24"/>
        </w:rPr>
        <w:fldChar w:fldCharType="separate"/>
      </w:r>
      <w:r w:rsidR="00572A37" w:rsidRPr="00E00D29">
        <w:rPr>
          <w:rFonts w:ascii="Times New Roman" w:hAnsi="Times New Roman" w:cs="Times New Roman"/>
          <w:noProof/>
          <w:sz w:val="24"/>
          <w:szCs w:val="24"/>
        </w:rPr>
        <w:t>[27]</w:t>
      </w:r>
      <w:r w:rsidR="00BF7E9A" w:rsidRPr="00E00D29">
        <w:rPr>
          <w:rFonts w:ascii="Times New Roman" w:hAnsi="Times New Roman" w:cs="Times New Roman"/>
          <w:sz w:val="24"/>
          <w:szCs w:val="24"/>
        </w:rPr>
        <w:fldChar w:fldCharType="end"/>
      </w:r>
      <w:r w:rsidR="004F417A">
        <w:rPr>
          <w:rFonts w:ascii="Times New Roman" w:hAnsi="Times New Roman" w:cs="Times New Roman"/>
          <w:sz w:val="24"/>
          <w:szCs w:val="24"/>
        </w:rPr>
        <w:t>.</w:t>
      </w:r>
    </w:p>
    <w:p w14:paraId="70AE06B2" w14:textId="57BE2277" w:rsidR="00BC4E14" w:rsidRPr="00E00D29" w:rsidRDefault="00BC4E14" w:rsidP="00BC4E14">
      <w:pPr>
        <w:pStyle w:val="ListParagraph"/>
        <w:spacing w:line="360" w:lineRule="auto"/>
        <w:jc w:val="thaiDistribute"/>
        <w:rPr>
          <w:rFonts w:ascii="Times New Roman" w:hAnsi="Times New Roman" w:cs="Times New Roman"/>
          <w:b/>
          <w:bCs/>
          <w:sz w:val="24"/>
          <w:szCs w:val="24"/>
        </w:rPr>
      </w:pPr>
      <w:r w:rsidRPr="00E00D29">
        <w:rPr>
          <w:rFonts w:ascii="Times New Roman" w:hAnsi="Times New Roman" w:cs="Times New Roman"/>
          <w:b/>
          <w:bCs/>
          <w:sz w:val="24"/>
          <w:szCs w:val="24"/>
        </w:rPr>
        <w:lastRenderedPageBreak/>
        <w:t>2.2</w:t>
      </w:r>
      <w:r w:rsidRPr="00E00D29">
        <w:rPr>
          <w:rFonts w:ascii="Times New Roman" w:hAnsi="Times New Roman" w:cs="Times New Roman"/>
          <w:b/>
          <w:bCs/>
          <w:sz w:val="24"/>
          <w:szCs w:val="24"/>
          <w:cs/>
        </w:rPr>
        <w:t>.</w:t>
      </w:r>
      <w:r w:rsidRPr="00E00D29">
        <w:rPr>
          <w:rFonts w:ascii="Times New Roman" w:hAnsi="Times New Roman" w:cs="Times New Roman"/>
          <w:b/>
          <w:bCs/>
          <w:sz w:val="24"/>
          <w:szCs w:val="24"/>
        </w:rPr>
        <w:t xml:space="preserve">2 </w:t>
      </w:r>
      <w:bookmarkStart w:id="25" w:name="CHAPTERII_222"/>
      <w:r w:rsidRPr="00E00D29">
        <w:rPr>
          <w:rFonts w:ascii="Times New Roman" w:hAnsi="Times New Roman" w:cs="Times New Roman"/>
          <w:b/>
          <w:bCs/>
          <w:sz w:val="24"/>
          <w:szCs w:val="24"/>
        </w:rPr>
        <w:t>Benefit of Blockchain</w:t>
      </w:r>
      <w:bookmarkEnd w:id="25"/>
    </w:p>
    <w:p w14:paraId="7A5381F8" w14:textId="2A30B989" w:rsidR="00BC4E14" w:rsidRPr="00E00D29" w:rsidRDefault="00BC4E14" w:rsidP="00A24A12">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r>
      <w:r w:rsidR="00A43CDD" w:rsidRPr="00A43CDD">
        <w:rPr>
          <w:rFonts w:ascii="Times New Roman" w:hAnsi="Times New Roman" w:cs="Times New Roman"/>
          <w:sz w:val="24"/>
          <w:szCs w:val="24"/>
        </w:rPr>
        <w:t>Blockchain is tamper-proof</w:t>
      </w:r>
      <w:r w:rsidR="008257F0" w:rsidRPr="008257F0">
        <w:rPr>
          <w:rFonts w:ascii="Times New Roman" w:hAnsi="Times New Roman" w:cs="Times New Roman"/>
          <w:sz w:val="24"/>
          <w:szCs w:val="24"/>
        </w:rPr>
        <w:t xml:space="preserve">. </w:t>
      </w:r>
      <w:r w:rsidR="00A43CDD" w:rsidRPr="00A43CDD">
        <w:rPr>
          <w:rFonts w:ascii="Times New Roman" w:hAnsi="Times New Roman" w:cs="Times New Roman"/>
          <w:sz w:val="24"/>
          <w:szCs w:val="24"/>
        </w:rPr>
        <w:t>Blockchain ledgers are implemented in a distributed manner, giving them natural data distribution</w:t>
      </w:r>
      <w:r w:rsidR="008257F0" w:rsidRPr="008257F0">
        <w:rPr>
          <w:rFonts w:ascii="Times New Roman" w:hAnsi="Times New Roman" w:cs="Times New Roman"/>
          <w:sz w:val="24"/>
          <w:szCs w:val="24"/>
        </w:rPr>
        <w:t xml:space="preserve">. </w:t>
      </w:r>
      <w:r w:rsidR="00EC2EB8" w:rsidRPr="00EC2EB8">
        <w:rPr>
          <w:rFonts w:ascii="Times New Roman" w:hAnsi="Times New Roman" w:cs="Times New Roman"/>
          <w:sz w:val="24"/>
          <w:szCs w:val="24"/>
        </w:rPr>
        <w:t>Decentralization is also a feature of the technology, which reduces any need for a central body. The Blockchain allows the Blockchain user community to keep track of transactions in a shared ledger. Any transaction that has been released cannot be modified under the regular conditions of the blockchain network</w:t>
      </w:r>
      <w:r w:rsidR="008257F0">
        <w:rPr>
          <w:rFonts w:ascii="Times New Roman" w:hAnsi="Times New Roman" w:cs="Times New Roman"/>
          <w:sz w:val="24"/>
          <w:szCs w:val="24"/>
        </w:rPr>
        <w:t xml:space="preserve"> </w:t>
      </w:r>
      <w:r w:rsidR="00BA0FEE" w:rsidRPr="00E00D29">
        <w:rPr>
          <w:rFonts w:ascii="Times New Roman" w:hAnsi="Times New Roman" w:cs="Times New Roman"/>
          <w:sz w:val="24"/>
          <w:szCs w:val="24"/>
        </w:rPr>
        <w:fldChar w:fldCharType="begin"/>
      </w:r>
      <w:r w:rsidR="00572A37" w:rsidRPr="00E00D29">
        <w:rPr>
          <w:rFonts w:ascii="Times New Roman" w:hAnsi="Times New Roman" w:cs="Times New Roman"/>
          <w:sz w:val="24"/>
          <w:szCs w:val="24"/>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7]","plainTextFormattedCitation":"[27]","previouslyFormattedCitation":"[27]"},"properties":{"noteIndex":0},"schema":"https://github.com/citation-style-language/schema/raw/master/csl-citation.json"}</w:instrText>
      </w:r>
      <w:r w:rsidR="00BA0FEE" w:rsidRPr="00E00D29">
        <w:rPr>
          <w:rFonts w:ascii="Times New Roman" w:hAnsi="Times New Roman" w:cs="Times New Roman"/>
          <w:sz w:val="24"/>
          <w:szCs w:val="24"/>
        </w:rPr>
        <w:fldChar w:fldCharType="separate"/>
      </w:r>
      <w:r w:rsidR="00572A37" w:rsidRPr="00E00D29">
        <w:rPr>
          <w:rFonts w:ascii="Times New Roman" w:hAnsi="Times New Roman" w:cs="Times New Roman"/>
          <w:noProof/>
          <w:sz w:val="24"/>
          <w:szCs w:val="24"/>
        </w:rPr>
        <w:t>[27]</w:t>
      </w:r>
      <w:r w:rsidR="00BA0FEE" w:rsidRPr="00E00D29">
        <w:rPr>
          <w:rFonts w:ascii="Times New Roman" w:hAnsi="Times New Roman" w:cs="Times New Roman"/>
          <w:sz w:val="24"/>
          <w:szCs w:val="24"/>
        </w:rPr>
        <w:fldChar w:fldCharType="end"/>
      </w:r>
      <w:r w:rsidR="00BA0FEE" w:rsidRPr="00E00D29">
        <w:rPr>
          <w:rFonts w:ascii="Times New Roman" w:hAnsi="Times New Roman" w:cs="Times New Roman"/>
          <w:sz w:val="24"/>
          <w:szCs w:val="24"/>
        </w:rPr>
        <w:t>.</w:t>
      </w:r>
    </w:p>
    <w:p w14:paraId="246CED83" w14:textId="07765AF3" w:rsidR="009E6047" w:rsidRPr="00D46118" w:rsidRDefault="009E6047" w:rsidP="009E6047">
      <w:pPr>
        <w:pStyle w:val="ListParagraph"/>
        <w:spacing w:line="360" w:lineRule="auto"/>
        <w:ind w:left="0"/>
        <w:jc w:val="thaiDistribute"/>
        <w:rPr>
          <w:rFonts w:ascii="Times New Roman" w:hAnsi="Times New Roman"/>
          <w:b/>
          <w:bCs/>
          <w:sz w:val="24"/>
          <w:szCs w:val="24"/>
          <w:cs/>
        </w:rPr>
      </w:pPr>
      <w:bookmarkStart w:id="26" w:name="CHAPTERII_223"/>
      <w:r w:rsidRPr="00E00D29">
        <w:rPr>
          <w:rFonts w:ascii="Times New Roman" w:hAnsi="Times New Roman" w:cs="Times New Roman"/>
          <w:b/>
          <w:bCs/>
          <w:sz w:val="24"/>
          <w:szCs w:val="24"/>
        </w:rPr>
        <w:tab/>
        <w:t>2.2.3 Blockchain Characteristics</w:t>
      </w:r>
    </w:p>
    <w:bookmarkEnd w:id="26"/>
    <w:p w14:paraId="01E07018"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Key characteristics of the Blockchain can be vary depend on its setup and environment of usage. According to many sources, key characteristics of the Blockchain may be summarized as followed:</w:t>
      </w:r>
    </w:p>
    <w:p w14:paraId="1A38F05C" w14:textId="2D624928"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3.1 Decentralization</w:t>
      </w:r>
    </w:p>
    <w:p w14:paraId="1569B046"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Decentralization is the foundation of Blockchain technology as response to problem of centralized system. In centralized system, especially centralized database, there is a chance that the database got compromised by hacker. Other than rely on backup data, there are very few options to deal with the incident. This makes the compromised database become single point of failure which prevent follower system to operate. Decentralization of data was proposed to scatter the chance of single database from getting compromise. This makes decentralized database network have more resistant against incident threatening centralized data. Even hit by incident that aims to compromise the data. If at least half of decentralized network survived the incident, the data survives the attack.</w:t>
      </w:r>
    </w:p>
    <w:p w14:paraId="129C366A" w14:textId="3A05693D"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3.2 Immutable</w:t>
      </w:r>
    </w:p>
    <w:p w14:paraId="0DE030D7"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cs/>
        </w:rPr>
      </w:pPr>
      <w:r w:rsidRPr="00E00D29">
        <w:rPr>
          <w:rFonts w:ascii="Times New Roman" w:hAnsi="Times New Roman" w:cs="Times New Roman"/>
          <w:sz w:val="24"/>
          <w:szCs w:val="24"/>
        </w:rPr>
        <w:tab/>
        <w:t>With utilization of cryptographically hashed chain combined with decentralized network, the Blockchain technology ensures that any data published on Blockchain cannot be deleted or modified. If there are any modification made to content of published data, it will cause change on the hash chain and detected the network. Any action that causes change to hash chain will be negate by majority of the network. This mean if anyone want to temper with published data on Blockchain, they will need to compromise the entire network at once. Any survived node has chance to notify the abnormal to the entire network.</w:t>
      </w:r>
    </w:p>
    <w:p w14:paraId="4BB02226" w14:textId="77777777" w:rsidR="005B190C" w:rsidRDefault="005B190C" w:rsidP="009E6047">
      <w:pPr>
        <w:pStyle w:val="ListParagraph"/>
        <w:spacing w:line="360" w:lineRule="auto"/>
        <w:ind w:left="0"/>
        <w:jc w:val="thaiDistribute"/>
        <w:rPr>
          <w:rFonts w:ascii="Times New Roman" w:hAnsi="Times New Roman"/>
          <w:sz w:val="24"/>
          <w:szCs w:val="24"/>
        </w:rPr>
      </w:pPr>
    </w:p>
    <w:p w14:paraId="6CBE61A6" w14:textId="659CCEA3"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lastRenderedPageBreak/>
        <w:tab/>
        <w:t>2.2.3.3 Transparency</w:t>
      </w:r>
    </w:p>
    <w:p w14:paraId="5EB50A53"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As the foundation of Blockchain is to have all participant nodes have the exact same copy of Blockchain ledger, it passively gives transparency to published data. It is impossible for anyone to secretly hide something inside Blockchain without let other participants in the Blockchain network know.</w:t>
      </w:r>
    </w:p>
    <w:p w14:paraId="6259F714" w14:textId="3DC41C3D"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3.4 Distributed</w:t>
      </w:r>
    </w:p>
    <w:p w14:paraId="3068ADCE"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Blockchain has distributed characteristic by design. All nodes will have the same Blockchain ledger. Any contents published to Blockchain ledger are passively distributed to all Blockchain node. With consensus algorithm, it requires that the publishing content</w:t>
      </w:r>
      <w:r w:rsidRPr="00E00D29">
        <w:rPr>
          <w:rFonts w:ascii="Times New Roman" w:hAnsi="Times New Roman" w:cs="Times New Roman"/>
          <w:sz w:val="24"/>
          <w:szCs w:val="24"/>
          <w:cs/>
        </w:rPr>
        <w:t xml:space="preserve"> </w:t>
      </w:r>
      <w:r w:rsidRPr="00E00D29">
        <w:rPr>
          <w:rFonts w:ascii="Times New Roman" w:hAnsi="Times New Roman" w:cs="Times New Roman"/>
          <w:sz w:val="24"/>
          <w:szCs w:val="24"/>
        </w:rPr>
        <w:t>either sent to all nodes before accepting to publish or being accepted then send to all node, to complete consensus. So, Blockchain ensures that any data published to the chain are distributed to all connected nodes.</w:t>
      </w:r>
    </w:p>
    <w:p w14:paraId="3AE0951F" w14:textId="2032C4A5"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3.5 Trusted</w:t>
      </w:r>
    </w:p>
    <w:p w14:paraId="54C5A592"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In public network where anyone can participate or in permissioned network where participants are not completely trust each other, trust is the main factor that define usability of decentralized network. Along with Blockchain technology, consensus solve the issue about trust by eliminate the chance of any single node participate in Blockchain to have absolute control over publishing data when certain condition is met. It can rely either on randomness or specially designed algorithm depend on each consensus method. When none of any single node can have absolute control over publishing data on the Blockchain, made it extremely difficult for someone to temper with target data. Many consensus methods ensure that it will much more expensive for anyone to attempt on tempering with publishing data when compared to benefit they can get. This passively establishes trust between all participant nodes.</w:t>
      </w:r>
    </w:p>
    <w:p w14:paraId="33ACA54F" w14:textId="011C70D0" w:rsidR="009E6047" w:rsidRPr="00E00D29" w:rsidRDefault="0010098E" w:rsidP="009E6047">
      <w:pPr>
        <w:pStyle w:val="ListParagraph"/>
        <w:spacing w:line="360" w:lineRule="auto"/>
        <w:ind w:left="0"/>
        <w:jc w:val="thaiDistribute"/>
        <w:rPr>
          <w:rFonts w:ascii="Times New Roman" w:hAnsi="Times New Roman" w:cs="Times New Roman"/>
          <w:b/>
          <w:bCs/>
          <w:sz w:val="24"/>
          <w:szCs w:val="24"/>
        </w:rPr>
      </w:pPr>
      <w:bookmarkStart w:id="27" w:name="CHAPTERII_224"/>
      <w:r>
        <w:rPr>
          <w:rFonts w:ascii="Times New Roman" w:hAnsi="Times New Roman" w:cs="Times New Roman"/>
          <w:sz w:val="24"/>
          <w:szCs w:val="24"/>
        </w:rPr>
        <w:tab/>
      </w:r>
      <w:r w:rsidR="009E6047" w:rsidRPr="00E00D29">
        <w:rPr>
          <w:rFonts w:ascii="Times New Roman" w:hAnsi="Times New Roman" w:cs="Times New Roman"/>
          <w:b/>
          <w:bCs/>
          <w:sz w:val="24"/>
          <w:szCs w:val="24"/>
        </w:rPr>
        <w:t xml:space="preserve">2.2.4 Blockchain Types </w:t>
      </w:r>
      <w:bookmarkEnd w:id="27"/>
    </w:p>
    <w:p w14:paraId="014E8AEA" w14:textId="7BDB2029" w:rsidR="009E6047"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b/>
          <w:bCs/>
          <w:sz w:val="24"/>
          <w:szCs w:val="24"/>
        </w:rPr>
        <w:tab/>
      </w:r>
      <w:r w:rsidR="00B2741A" w:rsidRPr="00B2741A">
        <w:rPr>
          <w:rFonts w:ascii="Times New Roman" w:hAnsi="Times New Roman" w:cs="Times New Roman"/>
          <w:sz w:val="24"/>
          <w:szCs w:val="24"/>
        </w:rPr>
        <w:t>When considering the scope of participants who can participate in a specific Blockchain network, Blockchain can be classified into three types of Blockchain networks.</w:t>
      </w:r>
    </w:p>
    <w:p w14:paraId="6958F89C" w14:textId="2D275034" w:rsidR="0010098E" w:rsidRDefault="0010098E" w:rsidP="009E6047">
      <w:pPr>
        <w:pStyle w:val="ListParagraph"/>
        <w:spacing w:line="360" w:lineRule="auto"/>
        <w:ind w:left="0"/>
        <w:jc w:val="thaiDistribute"/>
        <w:rPr>
          <w:rFonts w:ascii="Times New Roman" w:hAnsi="Times New Roman" w:cs="Times New Roman"/>
          <w:sz w:val="24"/>
          <w:szCs w:val="24"/>
        </w:rPr>
      </w:pPr>
    </w:p>
    <w:p w14:paraId="583C9FF9" w14:textId="77777777" w:rsidR="0010098E" w:rsidRPr="00E00D29" w:rsidRDefault="0010098E" w:rsidP="009E6047">
      <w:pPr>
        <w:pStyle w:val="ListParagraph"/>
        <w:spacing w:line="360" w:lineRule="auto"/>
        <w:ind w:left="0"/>
        <w:jc w:val="thaiDistribute"/>
        <w:rPr>
          <w:rFonts w:ascii="Times New Roman" w:hAnsi="Times New Roman" w:cs="Times New Roman"/>
          <w:sz w:val="24"/>
          <w:szCs w:val="24"/>
        </w:rPr>
      </w:pPr>
    </w:p>
    <w:p w14:paraId="06B4D36F" w14:textId="77777777" w:rsidR="005B190C" w:rsidRDefault="005B190C" w:rsidP="009E6047">
      <w:pPr>
        <w:pStyle w:val="ListParagraph"/>
        <w:spacing w:line="360" w:lineRule="auto"/>
        <w:ind w:left="0"/>
        <w:jc w:val="thaiDistribute"/>
        <w:rPr>
          <w:rFonts w:ascii="Times New Roman" w:hAnsi="Times New Roman"/>
          <w:sz w:val="24"/>
          <w:szCs w:val="24"/>
        </w:rPr>
      </w:pPr>
    </w:p>
    <w:p w14:paraId="0245DE39" w14:textId="77777777" w:rsidR="005B190C" w:rsidRDefault="005B190C" w:rsidP="009E6047">
      <w:pPr>
        <w:pStyle w:val="ListParagraph"/>
        <w:spacing w:line="360" w:lineRule="auto"/>
        <w:ind w:left="0"/>
        <w:jc w:val="thaiDistribute"/>
        <w:rPr>
          <w:rFonts w:ascii="Times New Roman" w:hAnsi="Times New Roman"/>
          <w:sz w:val="24"/>
          <w:szCs w:val="24"/>
        </w:rPr>
      </w:pPr>
    </w:p>
    <w:p w14:paraId="3D33E3DD" w14:textId="62200AA9"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lastRenderedPageBreak/>
        <w:tab/>
        <w:t>2.2.4.1 Public Chain</w:t>
      </w:r>
    </w:p>
    <w:p w14:paraId="0AB95940"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Public Blockchain is the type that allows anyone to participate in the network either participating as client/user node or miner/validator node. This type of Blockchain mostly has no specific rule, policy, or agreement for participants to enter the network. The type is suited best with the network environment where its data is not required to be kept confidential from the public.</w:t>
      </w:r>
    </w:p>
    <w:p w14:paraId="03A1A187" w14:textId="340981A4"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4.2 Private Chain</w:t>
      </w:r>
    </w:p>
    <w:p w14:paraId="6ABE7123"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Private Blockchain is the type that allows only a limited number of members to participate. This type was invented to be more compatible with the environment that participant nodes are members of a specific organization or community where the Blockchain ledger may record confidential information limited only to participants.</w:t>
      </w:r>
    </w:p>
    <w:p w14:paraId="2707354A" w14:textId="77613B43"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4.3 Permissioned Chain</w:t>
      </w:r>
    </w:p>
    <w:p w14:paraId="01DFBC69" w14:textId="0D54CA2F"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Permissioned Blockchain is the type that allows only selected members of a specific community or affinity domain to participate, and it is also known as consortium Blockchain. Permissioned Chain is different from Private Chain in terms of scalability. As the private chain was limited for pre-selected members, the permission chain may further extend its member to a larger group of members via policy or agreement accepted by original participants. At the same time, the permission chain will not allow anyone to participate in the network as the Blockchain ledger may contain confidential information limited to the accepted group of participants.</w:t>
      </w:r>
    </w:p>
    <w:p w14:paraId="7F4BB1F3" w14:textId="7F1755E7" w:rsidR="009E6047" w:rsidRPr="00E00D29" w:rsidRDefault="009E6047" w:rsidP="009E6047">
      <w:pPr>
        <w:pStyle w:val="ListParagraph"/>
        <w:spacing w:line="360" w:lineRule="auto"/>
        <w:ind w:left="0"/>
        <w:jc w:val="thaiDistribute"/>
        <w:rPr>
          <w:rFonts w:ascii="Times New Roman" w:hAnsi="Times New Roman" w:cs="Times New Roman"/>
          <w:b/>
          <w:bCs/>
          <w:sz w:val="24"/>
          <w:szCs w:val="24"/>
        </w:rPr>
      </w:pPr>
      <w:r w:rsidRPr="00E00D29">
        <w:rPr>
          <w:rFonts w:ascii="Times New Roman" w:hAnsi="Times New Roman" w:cs="Times New Roman"/>
          <w:b/>
          <w:bCs/>
          <w:sz w:val="24"/>
          <w:szCs w:val="24"/>
        </w:rPr>
        <w:tab/>
      </w:r>
      <w:bookmarkStart w:id="28" w:name="CHAPTERII_225"/>
      <w:r w:rsidRPr="00E00D29">
        <w:rPr>
          <w:rFonts w:ascii="Times New Roman" w:hAnsi="Times New Roman" w:cs="Times New Roman"/>
          <w:b/>
          <w:bCs/>
          <w:sz w:val="24"/>
          <w:szCs w:val="24"/>
        </w:rPr>
        <w:t>2.2.5 Blockchain Components</w:t>
      </w:r>
      <w:bookmarkEnd w:id="28"/>
    </w:p>
    <w:p w14:paraId="15F6C51F" w14:textId="456379E1"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5.1 Transaction and ‘Block’</w:t>
      </w:r>
    </w:p>
    <w:p w14:paraId="36F4FAD2"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 xml:space="preserve">Each of individual information represent change or cause of actions in information system are stored within Blockchain as “Transaction”. Several transactions being publish to Blockchain within the same time interval are put in the same “Block”. To form each single block, miner or validator needs to hash transaction together. The resulting hash value represents integrity of each block. If there are any change apply to transaction in the block, it will cause hash value of the block to change. Format of block vary depends on each Blockchain platform and its use case. Some platforms may publish in a form of plaintext just to act as the source of truth for every participating node to look without constraint. Some platforms may bound transaction or block to unique address to extend variation in accessibility. Some platforms may encrypt block to </w:t>
      </w:r>
      <w:r w:rsidRPr="00E00D29">
        <w:rPr>
          <w:rFonts w:ascii="Times New Roman" w:hAnsi="Times New Roman" w:cs="Times New Roman"/>
          <w:sz w:val="24"/>
          <w:szCs w:val="24"/>
        </w:rPr>
        <w:lastRenderedPageBreak/>
        <w:t xml:space="preserve">maintain confidentiality of data. Transaction and Block are the key component which determine purpose and application of Blockchain. </w:t>
      </w:r>
    </w:p>
    <w:p w14:paraId="6F472BD8" w14:textId="1A229DC4"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5.2 Cryptographically hashed ‘Chain’</w:t>
      </w:r>
    </w:p>
    <w:p w14:paraId="1869EA58"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Other than the concept of “Block”, The Blockchain concept also introduced the concept of “Chain. As integrity of each Block represent by its hash value, integrity of entire Blockchain represent by all hash value of all Block within “Chain”. The foundation of “Chain” concept is by chaining hash value of all blocks together. This can be done by include hash value of block formed in previous time interval into the current block to generate its hash value. Any changes made to any one single block will alter hash value of the entire chain that come after. This makes it harder to alter data that published within Blockchain. It requires anyone who want to alter the data to apply change to all blocks that come after the target block until the current one to make the change valid. Combined with decentralization characteristic of Blockchain network, this makes data exist in Blockchain nearly impossible to alter.</w:t>
      </w:r>
    </w:p>
    <w:p w14:paraId="324FE299" w14:textId="543707DC"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5.3 Distributed network of participate ‘Node’</w:t>
      </w:r>
    </w:p>
    <w:p w14:paraId="3DB4DD00" w14:textId="63EE55FB"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 xml:space="preserve">Any machine that participates in the Blockchain network is called “Node”. Nodes represent the population of each Blockchain network. Each node keeps the same copy of data in Blockchain which is the Blockchain ledger and always tends to in sync with each other via Blockchain-specific protocol depend on each platform. In the case of Ethereum, the platform utilize devp2p protocol which allows each Ethereum node to connect with others at a peer-to-peer level </w:t>
      </w:r>
      <w:r w:rsidRPr="00E00D29">
        <w:rPr>
          <w:rFonts w:ascii="Times New Roman" w:hAnsi="Times New Roman" w:cs="Times New Roman"/>
          <w:sz w:val="24"/>
          <w:szCs w:val="24"/>
        </w:rPr>
        <w:fldChar w:fldCharType="begin"/>
      </w:r>
      <w:r w:rsidR="00793CA8">
        <w:rPr>
          <w:rFonts w:ascii="Times New Roman" w:hAnsi="Times New Roman" w:cs="Times New Roman"/>
          <w:sz w:val="24"/>
          <w:szCs w:val="24"/>
        </w:rPr>
        <w:instrText>ADDIN CSL_CITATION {"citationItems":[{"id":"ITEM-1","itemData":{"URL":"https://github.com/ethereum/devp2p","accessed":{"date-parts":[["2021","6","3"]]},"id":"ITEM-1","issued":{"date-parts":[["0"]]},"title":"ethereum/devp2p: Ethereum peer-to-peer networking specifications","type":"webpage"},"uris":["http://www.mendeley.com/documents/?uuid=58a50ace-a157-35d5-b2d0-a2d6650780e6"]}],"mendeley":{"formattedCitation":"[28]","plainTextFormattedCitation":"[28]","previouslyFormattedCitation":"[28]"},"properties":{"noteIndex":0},"schema":"https://github.com/citation-style-language/schema/raw/master/csl-citation.json"}</w:instrText>
      </w:r>
      <w:r w:rsidRPr="00E00D29">
        <w:rPr>
          <w:rFonts w:ascii="Times New Roman" w:hAnsi="Times New Roman" w:cs="Times New Roman"/>
          <w:sz w:val="24"/>
          <w:szCs w:val="24"/>
        </w:rPr>
        <w:fldChar w:fldCharType="separate"/>
      </w:r>
      <w:r w:rsidR="004D1AFB" w:rsidRPr="004D1AFB">
        <w:rPr>
          <w:rFonts w:ascii="Times New Roman" w:hAnsi="Times New Roman" w:cs="Times New Roman"/>
          <w:noProof/>
          <w:sz w:val="24"/>
          <w:szCs w:val="24"/>
        </w:rPr>
        <w:t>[28]</w:t>
      </w:r>
      <w:r w:rsidRPr="00E00D29">
        <w:rPr>
          <w:rFonts w:ascii="Times New Roman" w:hAnsi="Times New Roman" w:cs="Times New Roman"/>
          <w:sz w:val="24"/>
          <w:szCs w:val="24"/>
        </w:rPr>
        <w:fldChar w:fldCharType="end"/>
      </w:r>
      <w:r w:rsidRPr="00E00D29">
        <w:rPr>
          <w:rFonts w:ascii="Times New Roman" w:hAnsi="Times New Roman" w:cs="Times New Roman"/>
          <w:sz w:val="24"/>
          <w:szCs w:val="24"/>
        </w:rPr>
        <w:t>. If there are any differences in data between nodes, the version of data is being held by a minority of participating nodes. They will be clarified as false before rejected by the entire network and replaced by the right version accepted by the network. In each Blockchain network, some nodes may participate as "miners" or be elected as "validators" of the network at each different time interval. Miner/Validator nodes have a duty to perform the task which maintaining the consensus of the network. The Blockchain can be alive only if they are at least one participating node to maintain the Blockchain, while the strength of its characteristics depends on the number of participating nodes. In most cases, more participating nodes mean stronger Blockchain.</w:t>
      </w:r>
    </w:p>
    <w:p w14:paraId="5E8F2589"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p>
    <w:p w14:paraId="349FDF1F" w14:textId="77777777" w:rsidR="009E6047" w:rsidRPr="00E00D29" w:rsidRDefault="009E6047" w:rsidP="009E6047">
      <w:pPr>
        <w:pStyle w:val="ListParagraph"/>
        <w:spacing w:line="360" w:lineRule="auto"/>
        <w:ind w:left="0"/>
        <w:jc w:val="center"/>
        <w:rPr>
          <w:rFonts w:ascii="Times New Roman" w:hAnsi="Times New Roman" w:cs="Times New Roman"/>
          <w:sz w:val="24"/>
          <w:szCs w:val="24"/>
        </w:rPr>
      </w:pPr>
      <w:r w:rsidRPr="00E00D29">
        <w:rPr>
          <w:rFonts w:ascii="Times New Roman" w:hAnsi="Times New Roman" w:cs="Times New Roman"/>
          <w:noProof/>
          <w:sz w:val="24"/>
          <w:szCs w:val="24"/>
        </w:rPr>
        <w:lastRenderedPageBreak/>
        <w:drawing>
          <wp:inline distT="0" distB="0" distL="0" distR="0" wp14:anchorId="75D6CABD" wp14:editId="4C2CBA7B">
            <wp:extent cx="2169994" cy="2101756"/>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179646" cy="2111104"/>
                    </a:xfrm>
                    <a:prstGeom prst="rect">
                      <a:avLst/>
                    </a:prstGeom>
                  </pic:spPr>
                </pic:pic>
              </a:graphicData>
            </a:graphic>
          </wp:inline>
        </w:drawing>
      </w:r>
    </w:p>
    <w:p w14:paraId="743F86BE" w14:textId="386CDF5F" w:rsidR="009E6047" w:rsidRPr="00E00D29" w:rsidRDefault="009E6047" w:rsidP="009E6047">
      <w:pPr>
        <w:pStyle w:val="Caption"/>
        <w:jc w:val="center"/>
        <w:rPr>
          <w:i/>
          <w:iCs/>
        </w:rPr>
      </w:pPr>
      <w:bookmarkStart w:id="29" w:name="_Ref74190571"/>
      <w:bookmarkStart w:id="30" w:name="_Toc74189601"/>
      <w:bookmarkStart w:id="31" w:name="_Ref74191028"/>
      <w:r w:rsidRPr="00E00D29">
        <w:t xml:space="preserve">Figure </w:t>
      </w:r>
      <w:fldSimple w:instr=" STYLEREF 1 \s ">
        <w:r w:rsidR="0096498E" w:rsidRPr="00E00D29">
          <w:rPr>
            <w:noProof/>
          </w:rPr>
          <w:t>2</w:t>
        </w:r>
      </w:fldSimple>
      <w:r w:rsidR="0096498E" w:rsidRPr="00E00D29">
        <w:noBreakHyphen/>
      </w:r>
      <w:fldSimple w:instr=" SEQ Figure \* ARABIC \s 1 ">
        <w:r w:rsidR="0096498E" w:rsidRPr="00E00D29">
          <w:rPr>
            <w:noProof/>
          </w:rPr>
          <w:t>3</w:t>
        </w:r>
      </w:fldSimple>
      <w:bookmarkEnd w:id="29"/>
      <w:r w:rsidRPr="00E00D29">
        <w:t xml:space="preserve"> </w:t>
      </w:r>
      <w:bookmarkStart w:id="32" w:name="_Ref74190815"/>
      <w:r w:rsidRPr="00E00D29">
        <w:t>Blockchain network formed from the participation of Blockchain nodes</w:t>
      </w:r>
      <w:bookmarkEnd w:id="30"/>
      <w:bookmarkEnd w:id="31"/>
      <w:bookmarkEnd w:id="32"/>
    </w:p>
    <w:p w14:paraId="44212919" w14:textId="77777777" w:rsidR="009E6047" w:rsidRPr="00E00D29" w:rsidRDefault="009E6047" w:rsidP="009E6047"/>
    <w:p w14:paraId="47328A82" w14:textId="78EA430A"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 xml:space="preserve">2.2.5.4 Consensus </w:t>
      </w:r>
    </w:p>
    <w:p w14:paraId="78F882AD" w14:textId="059EA792"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 xml:space="preserve">Each Blockchain network must have its own consensus within the network. Specifically, it is not just the consensus between the member but the built-in consensus mechanism within the communication protocol connects each member in the network. </w:t>
      </w:r>
      <w:r w:rsidR="00B159CF" w:rsidRPr="00B159CF">
        <w:rPr>
          <w:rFonts w:ascii="Times New Roman" w:hAnsi="Times New Roman" w:cs="Times New Roman"/>
          <w:sz w:val="24"/>
          <w:szCs w:val="24"/>
        </w:rPr>
        <w:t>The consensus mechanism is critical for maintaining the integrity of the Blockchain ledger because it ensures that everyone in the network has the same replica of the Blockchain ledger so no one has complete control over data added to the Blockchain ledger or the ability to choose which version of the Blockchain ledger the network should maintain.</w:t>
      </w:r>
      <w:r w:rsidRPr="00E00D29">
        <w:rPr>
          <w:rFonts w:ascii="Times New Roman" w:hAnsi="Times New Roman" w:cs="Times New Roman"/>
          <w:sz w:val="24"/>
          <w:szCs w:val="24"/>
        </w:rPr>
        <w:t xml:space="preserve"> There are many variations of consensus invented since the beginning of Blockchain technology. Each has its own method of investing resources to achieve complete consensus. The existing consensus concept at the time can be divided into three major types based on the participation of Blockchain members who declared to act as maintainers of the Blockchain ledger.</w:t>
      </w:r>
    </w:p>
    <w:p w14:paraId="70BA24CD" w14:textId="5444C072"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5.4.1 Competition-based consensus</w:t>
      </w:r>
    </w:p>
    <w:p w14:paraId="3022B35A" w14:textId="18B2681C"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The type was the first to introduced along with the beginning of Bitcoin Blockchain which called "Proof of Work" (</w:t>
      </w:r>
      <w:proofErr w:type="spellStart"/>
      <w:r w:rsidRPr="00E00D29">
        <w:rPr>
          <w:rFonts w:ascii="Times New Roman" w:hAnsi="Times New Roman" w:cs="Times New Roman"/>
          <w:sz w:val="24"/>
          <w:szCs w:val="24"/>
        </w:rPr>
        <w:t>PoW</w:t>
      </w:r>
      <w:proofErr w:type="spellEnd"/>
      <w:r w:rsidRPr="00E00D29">
        <w:rPr>
          <w:rFonts w:ascii="Times New Roman" w:hAnsi="Times New Roman" w:cs="Times New Roman"/>
          <w:sz w:val="24"/>
          <w:szCs w:val="24"/>
        </w:rPr>
        <w:t xml:space="preserve">). </w:t>
      </w:r>
      <w:r w:rsidR="009C0871" w:rsidRPr="009C0871">
        <w:rPr>
          <w:rFonts w:ascii="Times New Roman" w:hAnsi="Times New Roman" w:cs="Times New Roman"/>
          <w:sz w:val="24"/>
          <w:szCs w:val="24"/>
        </w:rPr>
        <w:t xml:space="preserve">Competition-based consensus, such as </w:t>
      </w:r>
      <w:proofErr w:type="spellStart"/>
      <w:r w:rsidR="009C0871" w:rsidRPr="009C0871">
        <w:rPr>
          <w:rFonts w:ascii="Times New Roman" w:hAnsi="Times New Roman" w:cs="Times New Roman"/>
          <w:sz w:val="24"/>
          <w:szCs w:val="24"/>
        </w:rPr>
        <w:t>PoW</w:t>
      </w:r>
      <w:proofErr w:type="spellEnd"/>
      <w:r w:rsidR="009C0871" w:rsidRPr="009C0871">
        <w:rPr>
          <w:rFonts w:ascii="Times New Roman" w:hAnsi="Times New Roman" w:cs="Times New Roman"/>
          <w:sz w:val="24"/>
          <w:szCs w:val="24"/>
        </w:rPr>
        <w:t>, forces Blockchain maintainer nodes (also known as "miners") to invest computational resources in competing with other miners to solve a specific mathematical puzzle that can only be solved with computational power</w:t>
      </w:r>
      <w:r w:rsidRPr="00E00D29">
        <w:rPr>
          <w:rFonts w:ascii="Times New Roman" w:hAnsi="Times New Roman" w:cs="Times New Roman"/>
          <w:sz w:val="24"/>
          <w:szCs w:val="24"/>
        </w:rPr>
        <w:t xml:space="preserve">. The first miner who can solve the puzzle will have the right to add the adding Block to the Blockchain ledger and receive a reward declared by the network which would compensate the </w:t>
      </w:r>
      <w:r w:rsidRPr="00E00D29">
        <w:rPr>
          <w:rFonts w:ascii="Times New Roman" w:hAnsi="Times New Roman" w:cs="Times New Roman"/>
          <w:sz w:val="24"/>
          <w:szCs w:val="24"/>
        </w:rPr>
        <w:lastRenderedPageBreak/>
        <w:t xml:space="preserve">investment. </w:t>
      </w:r>
      <w:r w:rsidR="007A39B1" w:rsidRPr="007A39B1">
        <w:rPr>
          <w:rFonts w:ascii="Times New Roman" w:hAnsi="Times New Roman" w:cs="Times New Roman"/>
          <w:sz w:val="24"/>
          <w:szCs w:val="24"/>
        </w:rPr>
        <w:t xml:space="preserve">In the case of </w:t>
      </w:r>
      <w:proofErr w:type="spellStart"/>
      <w:r w:rsidR="007A39B1" w:rsidRPr="007A39B1">
        <w:rPr>
          <w:rFonts w:ascii="Times New Roman" w:hAnsi="Times New Roman" w:cs="Times New Roman"/>
          <w:sz w:val="24"/>
          <w:szCs w:val="24"/>
        </w:rPr>
        <w:t>PoW</w:t>
      </w:r>
      <w:proofErr w:type="spellEnd"/>
      <w:r w:rsidR="007A39B1" w:rsidRPr="007A39B1">
        <w:rPr>
          <w:rFonts w:ascii="Times New Roman" w:hAnsi="Times New Roman" w:cs="Times New Roman"/>
          <w:sz w:val="24"/>
          <w:szCs w:val="24"/>
        </w:rPr>
        <w:t>, a miner must generate a valid "nonce" number at random, which, when hashed with the hash value of the added Block, yields a hash value beginning with the digit "0" as required by the network</w:t>
      </w:r>
      <w:r w:rsidRPr="00E00D29">
        <w:rPr>
          <w:rFonts w:ascii="Times New Roman" w:hAnsi="Times New Roman" w:cs="Times New Roman"/>
          <w:sz w:val="24"/>
          <w:szCs w:val="24"/>
        </w:rPr>
        <w:t xml:space="preserve"> (such as 0x0000000abcd). This kind of puzzle ensures that the chance where malicious actors want to attempt malicious activity on the specific transactions on certain Blocks is at least possible. Combined with the increase in the number of miners entering the competition given that chance becomes nearly impossible to achieve. This consecutively ensures the integrity of the Blockchain ledger and gives transparency to Blockchain. The scenario of competition-based consensus suited best to Public Blockchain where anyone can participate in Blockchain. The more miner entering the competition means the more reliability and transparency for the Blockchain. Additionally, the reward-based nature of the concept can even further synergize the Blockchain to have more miners participate in the network. However, due to the competition will have major of computational power invested in achieving consensus, that means the environment where computational power is limited and precious to its member will not be compatible with this type of consensus.</w:t>
      </w:r>
    </w:p>
    <w:p w14:paraId="3E47464F" w14:textId="0E3B60CB"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5.4.2 Randomness-based consensus</w:t>
      </w:r>
    </w:p>
    <w:p w14:paraId="4F610A88" w14:textId="221632EE"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 xml:space="preserve">The type was originally introduced as an alternative to a competition-based consensus like </w:t>
      </w:r>
      <w:proofErr w:type="spellStart"/>
      <w:r w:rsidRPr="00E00D29">
        <w:rPr>
          <w:rFonts w:ascii="Times New Roman" w:hAnsi="Times New Roman" w:cs="Times New Roman"/>
          <w:sz w:val="24"/>
          <w:szCs w:val="24"/>
        </w:rPr>
        <w:t>PoW</w:t>
      </w:r>
      <w:proofErr w:type="spellEnd"/>
      <w:r w:rsidRPr="00E00D29">
        <w:rPr>
          <w:rFonts w:ascii="Times New Roman" w:hAnsi="Times New Roman" w:cs="Times New Roman"/>
          <w:sz w:val="24"/>
          <w:szCs w:val="24"/>
        </w:rPr>
        <w:t xml:space="preserve"> and to address the problem where major computational power will be wasted in achieving consensus. The concept proposes utilizing randomness to aid in the selection of the Blockchain maintainer at a certain time. Widely known consensus mechanisms that can be categorized to this type are "Proof of Stake" (</w:t>
      </w:r>
      <w:proofErr w:type="spellStart"/>
      <w:r w:rsidRPr="00E00D29">
        <w:rPr>
          <w:rFonts w:ascii="Times New Roman" w:hAnsi="Times New Roman" w:cs="Times New Roman"/>
          <w:sz w:val="24"/>
          <w:szCs w:val="24"/>
        </w:rPr>
        <w:t>PoS</w:t>
      </w:r>
      <w:proofErr w:type="spellEnd"/>
      <w:r w:rsidRPr="00E00D29">
        <w:rPr>
          <w:rFonts w:ascii="Times New Roman" w:hAnsi="Times New Roman" w:cs="Times New Roman"/>
          <w:sz w:val="24"/>
          <w:szCs w:val="24"/>
        </w:rPr>
        <w:t>) and "Proof of Authority" (</w:t>
      </w:r>
      <w:proofErr w:type="spellStart"/>
      <w:r w:rsidRPr="00E00D29">
        <w:rPr>
          <w:rFonts w:ascii="Times New Roman" w:hAnsi="Times New Roman" w:cs="Times New Roman"/>
          <w:sz w:val="24"/>
          <w:szCs w:val="24"/>
        </w:rPr>
        <w:t>PoA</w:t>
      </w:r>
      <w:proofErr w:type="spellEnd"/>
      <w:r w:rsidRPr="00E00D29">
        <w:rPr>
          <w:rFonts w:ascii="Times New Roman" w:hAnsi="Times New Roman" w:cs="Times New Roman"/>
          <w:sz w:val="24"/>
          <w:szCs w:val="24"/>
        </w:rPr>
        <w:t xml:space="preserve">) which using pseudo-random algorithm combined with additional factor to determine for the node that has the right to add Block to the Blockchain ledger at a certain time (which would be called "validator). Both </w:t>
      </w:r>
      <w:proofErr w:type="spellStart"/>
      <w:r w:rsidRPr="00E00D29">
        <w:rPr>
          <w:rFonts w:ascii="Times New Roman" w:hAnsi="Times New Roman" w:cs="Times New Roman"/>
          <w:sz w:val="24"/>
          <w:szCs w:val="24"/>
        </w:rPr>
        <w:t>PoS</w:t>
      </w:r>
      <w:proofErr w:type="spellEnd"/>
      <w:r w:rsidRPr="00E00D29">
        <w:rPr>
          <w:rFonts w:ascii="Times New Roman" w:hAnsi="Times New Roman" w:cs="Times New Roman"/>
          <w:sz w:val="24"/>
          <w:szCs w:val="24"/>
        </w:rPr>
        <w:t xml:space="preserve"> and </w:t>
      </w:r>
      <w:proofErr w:type="spellStart"/>
      <w:r w:rsidRPr="00E00D29">
        <w:rPr>
          <w:rFonts w:ascii="Times New Roman" w:hAnsi="Times New Roman" w:cs="Times New Roman"/>
          <w:sz w:val="24"/>
          <w:szCs w:val="24"/>
        </w:rPr>
        <w:t>PoA</w:t>
      </w:r>
      <w:proofErr w:type="spellEnd"/>
      <w:r w:rsidRPr="00E00D29">
        <w:rPr>
          <w:rFonts w:ascii="Times New Roman" w:hAnsi="Times New Roman" w:cs="Times New Roman"/>
          <w:sz w:val="24"/>
          <w:szCs w:val="24"/>
        </w:rPr>
        <w:t xml:space="preserve"> require validator candidate to place "the bet" on "the stake" which would mostly be cryptocurrency circulating in the network. </w:t>
      </w:r>
      <w:r w:rsidR="00D247E9" w:rsidRPr="00D247E9">
        <w:rPr>
          <w:rFonts w:ascii="Times New Roman" w:hAnsi="Times New Roman" w:cs="Times New Roman"/>
          <w:sz w:val="24"/>
          <w:szCs w:val="24"/>
        </w:rPr>
        <w:t>The person who has placed a larger bet on a stake will have a better probability of being chosen as the time validator</w:t>
      </w:r>
      <w:r w:rsidRPr="00E00D29">
        <w:rPr>
          <w:rFonts w:ascii="Times New Roman" w:hAnsi="Times New Roman" w:cs="Times New Roman"/>
          <w:sz w:val="24"/>
          <w:szCs w:val="24"/>
        </w:rPr>
        <w:t xml:space="preserve">. However, there is still a chance that the one with a lower bet can be selected as the validator instead. The one that has been selected as the validator will gain all the bet placed on the stake. That means each candidate needs to take an equal risk to gain and loss their available bet. This consecutively results as distributed right amongst the network similar sense to what achieved in competition-based consensus. </w:t>
      </w:r>
    </w:p>
    <w:p w14:paraId="5426F86B" w14:textId="7234E51A"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lastRenderedPageBreak/>
        <w:tab/>
        <w:t>As this type of consensus act as an alternative to competition-based consensus, that means the environment best suited with this type of consensus is where its member cannot effort to lose computational power in competition-based consensus altogether.</w:t>
      </w:r>
    </w:p>
    <w:p w14:paraId="7614FE27" w14:textId="2E57FA1D"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5.4.3 Majority-based consensus</w:t>
      </w:r>
    </w:p>
    <w:p w14:paraId="5280709C" w14:textId="0012F45B" w:rsidR="009E6047" w:rsidRPr="00E00D29" w:rsidRDefault="009E6047" w:rsidP="00A24A12">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 xml:space="preserve">This type of consensus was also introduced as another alternative to a competition-based consensus like </w:t>
      </w:r>
      <w:proofErr w:type="spellStart"/>
      <w:r w:rsidRPr="00E00D29">
        <w:rPr>
          <w:rFonts w:ascii="Times New Roman" w:hAnsi="Times New Roman" w:cs="Times New Roman"/>
          <w:sz w:val="24"/>
          <w:szCs w:val="24"/>
        </w:rPr>
        <w:t>PoW</w:t>
      </w:r>
      <w:proofErr w:type="spellEnd"/>
      <w:r w:rsidRPr="00E00D29">
        <w:rPr>
          <w:rFonts w:ascii="Times New Roman" w:hAnsi="Times New Roman" w:cs="Times New Roman"/>
          <w:sz w:val="24"/>
          <w:szCs w:val="24"/>
        </w:rPr>
        <w:t>. The original concept of this consensus type was originated from the "Practical-Byzantine False Tolerance" (PBFT) method. The method was invented for the traditional logic systems to determine for decision the system would take in the assumption that the majority of its members are on the "good side" and will take responsibility to help the system achieve the best decision. Implement to Blockchain, the consensus mechanism requires all participate node to act in a similar fashion to the validator. The network will only accept the adding Block to the Blockchain ledger when the adding version is the similar version in a majority of the network. This means it requires the adding Block to be the version that 2/3 of all member nodes propose to add to the Blockchain ledger. This eliminates the chance where malicious actor which assumed to be the minority of the network to attempt malicious activity on the adding Block. However, due to the majority-based nature of the type, it is only compatible with Blockchain types with only known members including Private and Permissioned Blockchain.</w:t>
      </w:r>
    </w:p>
    <w:p w14:paraId="69C68E79" w14:textId="77F26037" w:rsidR="00CB551C" w:rsidRPr="006A7D30" w:rsidRDefault="00580BFC" w:rsidP="00BA5A0F">
      <w:pPr>
        <w:spacing w:line="360" w:lineRule="auto"/>
        <w:rPr>
          <w:b/>
          <w:bCs/>
          <w:sz w:val="28"/>
        </w:rPr>
      </w:pPr>
      <w:r w:rsidRPr="006A7D30">
        <w:rPr>
          <w:b/>
          <w:bCs/>
          <w:sz w:val="28"/>
        </w:rPr>
        <w:t>2.</w:t>
      </w:r>
      <w:r w:rsidR="00BA4EEA">
        <w:rPr>
          <w:b/>
          <w:bCs/>
          <w:sz w:val="28"/>
        </w:rPr>
        <w:t>3</w:t>
      </w:r>
      <w:r w:rsidRPr="006A7D30">
        <w:rPr>
          <w:b/>
          <w:bCs/>
          <w:sz w:val="28"/>
        </w:rPr>
        <w:t xml:space="preserve"> </w:t>
      </w:r>
      <w:bookmarkStart w:id="33" w:name="CHAPTERII_23"/>
      <w:r w:rsidR="00CB551C" w:rsidRPr="006A7D30">
        <w:rPr>
          <w:b/>
          <w:bCs/>
          <w:sz w:val="28"/>
        </w:rPr>
        <w:t>Ethereum</w:t>
      </w:r>
      <w:r w:rsidR="00A75F2D">
        <w:rPr>
          <w:b/>
          <w:bCs/>
          <w:sz w:val="28"/>
        </w:rPr>
        <w:t xml:space="preserve"> and Smart-Contract</w:t>
      </w:r>
      <w:bookmarkEnd w:id="33"/>
    </w:p>
    <w:p w14:paraId="0154AF3F" w14:textId="7A0EFB2D" w:rsidR="001A1F39" w:rsidRPr="00E00D29" w:rsidRDefault="001A1F39" w:rsidP="00EC2CCA">
      <w:pPr>
        <w:pStyle w:val="ListParagraph"/>
        <w:spacing w:line="360" w:lineRule="auto"/>
        <w:ind w:left="0"/>
        <w:jc w:val="thaiDistribute"/>
        <w:rPr>
          <w:rFonts w:ascii="Times New Roman" w:hAnsi="Times New Roman" w:cs="Times New Roman"/>
          <w:sz w:val="24"/>
          <w:szCs w:val="24"/>
        </w:rPr>
      </w:pPr>
      <w:r w:rsidRPr="006A7D30">
        <w:rPr>
          <w:rFonts w:ascii="Times New Roman" w:hAnsi="Times New Roman" w:cs="Times New Roman"/>
          <w:szCs w:val="24"/>
        </w:rPr>
        <w:tab/>
      </w:r>
      <w:r w:rsidR="00D8770A" w:rsidRPr="00E00D29">
        <w:rPr>
          <w:rFonts w:ascii="Times New Roman" w:hAnsi="Times New Roman" w:cs="Times New Roman"/>
          <w:sz w:val="24"/>
          <w:szCs w:val="24"/>
        </w:rPr>
        <w:t>Ethereum is one of the well-known open-source Blockchain platforms. The platform initially invented by the developer named Vitalik Buterin and further develop and maintain by the Ethereum community</w:t>
      </w:r>
      <w:r w:rsidR="00666C5A" w:rsidRPr="00E00D29">
        <w:rPr>
          <w:rFonts w:ascii="Times New Roman" w:hAnsi="Times New Roman" w:cs="Times New Roman"/>
          <w:sz w:val="24"/>
          <w:szCs w:val="24"/>
        </w:rPr>
        <w:t xml:space="preserve"> </w:t>
      </w:r>
      <w:r w:rsidR="00666C5A" w:rsidRPr="00E00D29">
        <w:rPr>
          <w:rFonts w:ascii="Times New Roman" w:hAnsi="Times New Roman" w:cs="Times New Roman"/>
          <w:sz w:val="24"/>
          <w:szCs w:val="24"/>
        </w:rPr>
        <w:fldChar w:fldCharType="begin"/>
      </w:r>
      <w:r w:rsidR="00793CA8">
        <w:rPr>
          <w:rFonts w:ascii="Times New Roman" w:hAnsi="Times New Roman" w:cs="Times New Roman"/>
          <w:sz w:val="24"/>
          <w:szCs w:val="24"/>
        </w:rPr>
        <w:instrText>ADDIN CSL_CITATION {"citationItems":[{"id":"ITEM-1","itemData":{"author":[{"dropping-particle":"","family":"Buterin","given":"Vitalik","non-dropping-particle":"","parse-names":false,"suffix":""}],"id":"ITEM-1","issued":{"date-parts":[["0"]]},"title":"A NEXT GENERATION SMART CONTRACT &amp; DECENTRALIZED APPLICATION PLATFORM","type":"report"},"uris":["http://www.mendeley.com/documents/?uuid=2055d22d-807f-36dc-8870-83e851633f29"]}],"mendeley":{"formattedCitation":"[29]","plainTextFormattedCitation":"[29]","previouslyFormattedCitation":"[29]"},"properties":{"noteIndex":0},"schema":"https://github.com/citation-style-language/schema/raw/master/csl-citation.json"}</w:instrText>
      </w:r>
      <w:r w:rsidR="00666C5A" w:rsidRPr="00E00D29">
        <w:rPr>
          <w:rFonts w:ascii="Times New Roman" w:hAnsi="Times New Roman" w:cs="Times New Roman"/>
          <w:sz w:val="24"/>
          <w:szCs w:val="24"/>
        </w:rPr>
        <w:fldChar w:fldCharType="separate"/>
      </w:r>
      <w:r w:rsidR="004D1AFB" w:rsidRPr="004D1AFB">
        <w:rPr>
          <w:rFonts w:ascii="Times New Roman" w:hAnsi="Times New Roman" w:cs="Times New Roman"/>
          <w:noProof/>
          <w:sz w:val="24"/>
          <w:szCs w:val="24"/>
        </w:rPr>
        <w:t>[29]</w:t>
      </w:r>
      <w:r w:rsidR="00666C5A" w:rsidRPr="00E00D29">
        <w:rPr>
          <w:rFonts w:ascii="Times New Roman" w:hAnsi="Times New Roman" w:cs="Times New Roman"/>
          <w:sz w:val="24"/>
          <w:szCs w:val="24"/>
        </w:rPr>
        <w:fldChar w:fldCharType="end"/>
      </w:r>
      <w:r w:rsidRPr="00E00D29">
        <w:rPr>
          <w:rFonts w:ascii="Times New Roman" w:hAnsi="Times New Roman" w:cs="Times New Roman"/>
          <w:sz w:val="24"/>
          <w:szCs w:val="24"/>
        </w:rPr>
        <w:t>.</w:t>
      </w:r>
      <w:r w:rsidR="00F82E8E" w:rsidRPr="00E00D29">
        <w:rPr>
          <w:rFonts w:ascii="Times New Roman" w:hAnsi="Times New Roman" w:cs="Times New Roman"/>
          <w:sz w:val="24"/>
          <w:szCs w:val="24"/>
        </w:rPr>
        <w:t xml:space="preserve"> </w:t>
      </w:r>
      <w:r w:rsidR="00D8770A" w:rsidRPr="00E00D29">
        <w:rPr>
          <w:rFonts w:ascii="Times New Roman" w:hAnsi="Times New Roman" w:cs="Times New Roman"/>
          <w:sz w:val="24"/>
          <w:szCs w:val="24"/>
        </w:rPr>
        <w:t>The main approach of Ethereum Blockchain is about the use of Blockchain technology for applications other than cryptocurrency. The platform was the first to propose the concept of a ‘smart contract’ that enables programming over Blockchain technology.</w:t>
      </w:r>
    </w:p>
    <w:p w14:paraId="29C8A9C5" w14:textId="77777777" w:rsidR="00FC11BF" w:rsidRDefault="00FC11BF" w:rsidP="00EC2CCA">
      <w:pPr>
        <w:pStyle w:val="ListParagraph"/>
        <w:spacing w:line="360" w:lineRule="auto"/>
        <w:ind w:left="0"/>
        <w:jc w:val="thaiDistribute"/>
        <w:rPr>
          <w:rFonts w:ascii="Times New Roman" w:hAnsi="Times New Roman" w:cs="Times New Roman"/>
          <w:b/>
          <w:bCs/>
          <w:sz w:val="24"/>
          <w:szCs w:val="24"/>
        </w:rPr>
      </w:pPr>
    </w:p>
    <w:p w14:paraId="4CEFA6D5" w14:textId="77777777" w:rsidR="00FC11BF" w:rsidRDefault="00FC11BF" w:rsidP="00EC2CCA">
      <w:pPr>
        <w:pStyle w:val="ListParagraph"/>
        <w:spacing w:line="360" w:lineRule="auto"/>
        <w:ind w:left="0"/>
        <w:jc w:val="thaiDistribute"/>
        <w:rPr>
          <w:rFonts w:ascii="Times New Roman" w:hAnsi="Times New Roman" w:cs="Times New Roman"/>
          <w:b/>
          <w:bCs/>
          <w:sz w:val="24"/>
          <w:szCs w:val="24"/>
        </w:rPr>
      </w:pPr>
    </w:p>
    <w:p w14:paraId="51D7BFCA" w14:textId="2EE9D42B" w:rsidR="00FC11BF" w:rsidRDefault="00FC11BF" w:rsidP="00EC2CCA">
      <w:pPr>
        <w:pStyle w:val="ListParagraph"/>
        <w:spacing w:line="360" w:lineRule="auto"/>
        <w:ind w:left="0"/>
        <w:jc w:val="thaiDistribute"/>
        <w:rPr>
          <w:rFonts w:ascii="Times New Roman" w:hAnsi="Times New Roman" w:cs="Times New Roman"/>
          <w:b/>
          <w:bCs/>
          <w:sz w:val="24"/>
          <w:szCs w:val="24"/>
        </w:rPr>
      </w:pPr>
    </w:p>
    <w:p w14:paraId="5B7D3BFA" w14:textId="6E72D529" w:rsidR="002E1D60" w:rsidRDefault="002E1D60" w:rsidP="00EC2CCA">
      <w:pPr>
        <w:pStyle w:val="ListParagraph"/>
        <w:spacing w:line="360" w:lineRule="auto"/>
        <w:ind w:left="0"/>
        <w:jc w:val="thaiDistribute"/>
        <w:rPr>
          <w:rFonts w:ascii="Times New Roman" w:hAnsi="Times New Roman" w:cs="Times New Roman"/>
          <w:b/>
          <w:bCs/>
          <w:sz w:val="24"/>
          <w:szCs w:val="24"/>
        </w:rPr>
      </w:pPr>
    </w:p>
    <w:p w14:paraId="466882F3" w14:textId="77777777" w:rsidR="002E1D60" w:rsidRDefault="002E1D60" w:rsidP="00EC2CCA">
      <w:pPr>
        <w:pStyle w:val="ListParagraph"/>
        <w:spacing w:line="360" w:lineRule="auto"/>
        <w:ind w:left="0"/>
        <w:jc w:val="thaiDistribute"/>
        <w:rPr>
          <w:rFonts w:ascii="Times New Roman" w:hAnsi="Times New Roman" w:cs="Times New Roman"/>
          <w:b/>
          <w:bCs/>
          <w:sz w:val="24"/>
          <w:szCs w:val="24"/>
        </w:rPr>
      </w:pPr>
    </w:p>
    <w:p w14:paraId="28D3BDF5" w14:textId="20E02427" w:rsidR="00CB551C" w:rsidRPr="00E00D29" w:rsidRDefault="00580BFC" w:rsidP="00EC2CCA">
      <w:pPr>
        <w:pStyle w:val="ListParagraph"/>
        <w:spacing w:line="360" w:lineRule="auto"/>
        <w:ind w:left="0"/>
        <w:jc w:val="thaiDistribute"/>
        <w:rPr>
          <w:rFonts w:ascii="Times New Roman" w:hAnsi="Times New Roman" w:cs="Times New Roman"/>
          <w:b/>
          <w:bCs/>
          <w:sz w:val="24"/>
          <w:szCs w:val="24"/>
        </w:rPr>
      </w:pPr>
      <w:r w:rsidRPr="00E00D29">
        <w:rPr>
          <w:rFonts w:ascii="Times New Roman" w:hAnsi="Times New Roman" w:cs="Times New Roman"/>
          <w:b/>
          <w:bCs/>
          <w:sz w:val="24"/>
          <w:szCs w:val="24"/>
        </w:rPr>
        <w:lastRenderedPageBreak/>
        <w:tab/>
      </w:r>
      <w:bookmarkStart w:id="34" w:name="CHAPTERII_231"/>
      <w:r w:rsidRPr="00E00D29">
        <w:rPr>
          <w:rFonts w:ascii="Times New Roman" w:hAnsi="Times New Roman" w:cs="Times New Roman"/>
          <w:b/>
          <w:bCs/>
          <w:sz w:val="24"/>
          <w:szCs w:val="24"/>
        </w:rPr>
        <w:t>2.</w:t>
      </w:r>
      <w:r w:rsidR="00E66868" w:rsidRPr="00E00D29">
        <w:rPr>
          <w:rFonts w:ascii="Times New Roman" w:hAnsi="Times New Roman" w:cs="Times New Roman"/>
          <w:b/>
          <w:bCs/>
          <w:sz w:val="24"/>
          <w:szCs w:val="24"/>
        </w:rPr>
        <w:t>3</w:t>
      </w:r>
      <w:r w:rsidR="00114A11" w:rsidRPr="00E00D29">
        <w:rPr>
          <w:rFonts w:ascii="Times New Roman" w:hAnsi="Times New Roman" w:cs="Times New Roman"/>
          <w:b/>
          <w:bCs/>
          <w:sz w:val="24"/>
          <w:szCs w:val="24"/>
        </w:rPr>
        <w:t>.</w:t>
      </w:r>
      <w:r w:rsidR="009E6047" w:rsidRPr="00E00D29">
        <w:rPr>
          <w:rFonts w:ascii="Times New Roman" w:hAnsi="Times New Roman" w:cs="Times New Roman"/>
          <w:b/>
          <w:bCs/>
          <w:sz w:val="24"/>
          <w:szCs w:val="24"/>
        </w:rPr>
        <w:t>1</w:t>
      </w:r>
      <w:r w:rsidR="00CB551C" w:rsidRPr="00E00D29">
        <w:rPr>
          <w:rFonts w:ascii="Times New Roman" w:hAnsi="Times New Roman" w:cs="Times New Roman"/>
          <w:b/>
          <w:bCs/>
          <w:sz w:val="24"/>
          <w:szCs w:val="24"/>
        </w:rPr>
        <w:t xml:space="preserve"> Smart Contract</w:t>
      </w:r>
      <w:bookmarkEnd w:id="34"/>
    </w:p>
    <w:p w14:paraId="5E2B3113" w14:textId="20773297" w:rsidR="00D64851" w:rsidRPr="00E00D29" w:rsidRDefault="00D64851" w:rsidP="00EC2CCA">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r>
      <w:r w:rsidR="002E1D60" w:rsidRPr="002E1D60">
        <w:rPr>
          <w:rFonts w:ascii="Times New Roman" w:hAnsi="Times New Roman" w:cs="Times New Roman"/>
          <w:sz w:val="24"/>
          <w:szCs w:val="24"/>
        </w:rPr>
        <w:t>Ethereum was the first to propose the concept of a smart contract</w:t>
      </w:r>
      <w:r w:rsidR="00666C5A" w:rsidRPr="00E00D29">
        <w:rPr>
          <w:rFonts w:ascii="Times New Roman" w:hAnsi="Times New Roman" w:cs="Times New Roman"/>
          <w:sz w:val="24"/>
          <w:szCs w:val="24"/>
        </w:rPr>
        <w:t xml:space="preserve"> </w:t>
      </w:r>
      <w:r w:rsidR="00666C5A" w:rsidRPr="00E00D29">
        <w:rPr>
          <w:rFonts w:ascii="Times New Roman" w:hAnsi="Times New Roman" w:cs="Times New Roman"/>
          <w:sz w:val="24"/>
          <w:szCs w:val="24"/>
        </w:rPr>
        <w:fldChar w:fldCharType="begin"/>
      </w:r>
      <w:r w:rsidR="00793CA8">
        <w:rPr>
          <w:rFonts w:ascii="Times New Roman" w:hAnsi="Times New Roman" w:cs="Times New Roman"/>
          <w:sz w:val="24"/>
          <w:szCs w:val="24"/>
        </w:rPr>
        <w:instrText>ADDIN CSL_CITATION {"citationItems":[{"id":"ITEM-1","itemData":{"author":[{"dropping-particle":"","family":"Buterin","given":"Vitalik","non-dropping-particle":"","parse-names":false,"suffix":""}],"id":"ITEM-1","issued":{"date-parts":[["0"]]},"title":"A NEXT GENERATION SMART CONTRACT &amp; DECENTRALIZED APPLICATION PLATFORM","type":"report"},"uris":["http://www.mendeley.com/documents/?uuid=2055d22d-807f-36dc-8870-83e851633f29"]},{"id":"ITEM-2","itemData":{"URL":"https://soliditylang.org/","accessed":{"date-parts":[["2021","6","3"]]},"id":"ITEM-2","issued":{"date-parts":[["0"]]},"title":"Solidity Programming Language | The Solidity language portal is a comprehensive information page for the Solidity programming language. It features documentation, binaries, blog, resources &amp; more.","type":"webpage"},"uris":["http://www.mendeley.com/documents/?uuid=4ff30e97-22e2-3a8c-8517-9cac393e90e8"]}],"mendeley":{"formattedCitation":"[29, 30]","plainTextFormattedCitation":"[29, 30]","previouslyFormattedCitation":"[29, 30]"},"properties":{"noteIndex":0},"schema":"https://github.com/citation-style-language/schema/raw/master/csl-citation.json"}</w:instrText>
      </w:r>
      <w:r w:rsidR="00666C5A" w:rsidRPr="00E00D29">
        <w:rPr>
          <w:rFonts w:ascii="Times New Roman" w:hAnsi="Times New Roman" w:cs="Times New Roman"/>
          <w:sz w:val="24"/>
          <w:szCs w:val="24"/>
        </w:rPr>
        <w:fldChar w:fldCharType="separate"/>
      </w:r>
      <w:r w:rsidR="004D1AFB" w:rsidRPr="004D1AFB">
        <w:rPr>
          <w:rFonts w:ascii="Times New Roman" w:hAnsi="Times New Roman" w:cs="Times New Roman"/>
          <w:noProof/>
          <w:sz w:val="24"/>
          <w:szCs w:val="24"/>
        </w:rPr>
        <w:t>[29, 30]</w:t>
      </w:r>
      <w:r w:rsidR="00666C5A" w:rsidRPr="00E00D29">
        <w:rPr>
          <w:rFonts w:ascii="Times New Roman" w:hAnsi="Times New Roman" w:cs="Times New Roman"/>
          <w:sz w:val="24"/>
          <w:szCs w:val="24"/>
        </w:rPr>
        <w:fldChar w:fldCharType="end"/>
      </w:r>
      <w:r w:rsidRPr="00E00D29">
        <w:rPr>
          <w:rFonts w:ascii="Times New Roman" w:hAnsi="Times New Roman" w:cs="Times New Roman"/>
          <w:sz w:val="24"/>
          <w:szCs w:val="24"/>
        </w:rPr>
        <w:t>. N</w:t>
      </w:r>
      <w:r w:rsidR="00F15C6A" w:rsidRPr="00E00D29">
        <w:rPr>
          <w:rFonts w:ascii="Times New Roman" w:hAnsi="Times New Roman" w:cs="Times New Roman"/>
          <w:sz w:val="24"/>
          <w:szCs w:val="24"/>
        </w:rPr>
        <w:t>ow the word ‘smart contract’</w:t>
      </w:r>
      <w:r w:rsidRPr="00E00D29">
        <w:rPr>
          <w:rFonts w:ascii="Times New Roman" w:hAnsi="Times New Roman" w:cs="Times New Roman"/>
          <w:sz w:val="24"/>
          <w:szCs w:val="24"/>
        </w:rPr>
        <w:t xml:space="preserve"> become common word to describe feature that allow</w:t>
      </w:r>
      <w:r w:rsidR="001517E0" w:rsidRPr="00E00D29">
        <w:rPr>
          <w:rFonts w:ascii="Times New Roman" w:hAnsi="Times New Roman" w:cs="Times New Roman"/>
          <w:sz w:val="24"/>
          <w:szCs w:val="24"/>
        </w:rPr>
        <w:t>s</w:t>
      </w:r>
      <w:r w:rsidRPr="00E00D29">
        <w:rPr>
          <w:rFonts w:ascii="Times New Roman" w:hAnsi="Times New Roman" w:cs="Times New Roman"/>
          <w:sz w:val="24"/>
          <w:szCs w:val="24"/>
        </w:rPr>
        <w:t xml:space="preserve"> developer to design the content that publish</w:t>
      </w:r>
      <w:r w:rsidR="00D55CF4" w:rsidRPr="00E00D29">
        <w:rPr>
          <w:rFonts w:ascii="Times New Roman" w:hAnsi="Times New Roman" w:cs="Times New Roman"/>
          <w:sz w:val="24"/>
          <w:szCs w:val="24"/>
        </w:rPr>
        <w:t>es</w:t>
      </w:r>
      <w:r w:rsidRPr="00E00D29">
        <w:rPr>
          <w:rFonts w:ascii="Times New Roman" w:hAnsi="Times New Roman" w:cs="Times New Roman"/>
          <w:sz w:val="24"/>
          <w:szCs w:val="24"/>
        </w:rPr>
        <w:t xml:space="preserve"> to Blockchain and its computational behavior.</w:t>
      </w:r>
      <w:r w:rsidR="00F15C6A" w:rsidRPr="00E00D29">
        <w:rPr>
          <w:rFonts w:ascii="Times New Roman" w:hAnsi="Times New Roman" w:cs="Times New Roman"/>
          <w:sz w:val="24"/>
          <w:szCs w:val="24"/>
        </w:rPr>
        <w:t xml:space="preserve"> In Ethereum, smart contract code</w:t>
      </w:r>
      <w:r w:rsidR="00D55CF4" w:rsidRPr="00E00D29">
        <w:rPr>
          <w:rFonts w:ascii="Times New Roman" w:hAnsi="Times New Roman" w:cs="Times New Roman"/>
          <w:sz w:val="24"/>
          <w:szCs w:val="24"/>
        </w:rPr>
        <w:t xml:space="preserve"> is</w:t>
      </w:r>
      <w:r w:rsidR="00F15C6A" w:rsidRPr="00E00D29">
        <w:rPr>
          <w:rFonts w:ascii="Times New Roman" w:hAnsi="Times New Roman" w:cs="Times New Roman"/>
          <w:sz w:val="24"/>
          <w:szCs w:val="24"/>
        </w:rPr>
        <w:t xml:space="preserve"> written with Solidity programming language. Smart </w:t>
      </w:r>
      <w:r w:rsidR="00F520B1" w:rsidRPr="00E00D29">
        <w:rPr>
          <w:rFonts w:ascii="Times New Roman" w:hAnsi="Times New Roman" w:cs="Times New Roman"/>
          <w:sz w:val="24"/>
          <w:szCs w:val="24"/>
        </w:rPr>
        <w:t>contracts</w:t>
      </w:r>
      <w:r w:rsidR="00F15C6A" w:rsidRPr="00E00D29">
        <w:rPr>
          <w:rFonts w:ascii="Times New Roman" w:hAnsi="Times New Roman" w:cs="Times New Roman"/>
          <w:sz w:val="24"/>
          <w:szCs w:val="24"/>
        </w:rPr>
        <w:t xml:space="preserve"> define what behavior</w:t>
      </w:r>
      <w:r w:rsidR="00E33BF2" w:rsidRPr="00E00D29">
        <w:rPr>
          <w:rFonts w:ascii="Times New Roman" w:hAnsi="Times New Roman" w:cs="Times New Roman"/>
          <w:sz w:val="24"/>
          <w:szCs w:val="24"/>
        </w:rPr>
        <w:t xml:space="preserve"> the contract will do when open/view by user. Smart </w:t>
      </w:r>
      <w:r w:rsidR="00F520B1" w:rsidRPr="00E00D29">
        <w:rPr>
          <w:rFonts w:ascii="Times New Roman" w:hAnsi="Times New Roman" w:cs="Times New Roman"/>
          <w:sz w:val="24"/>
          <w:szCs w:val="24"/>
        </w:rPr>
        <w:t>contracts</w:t>
      </w:r>
      <w:r w:rsidR="00E33BF2" w:rsidRPr="00E00D29">
        <w:rPr>
          <w:rFonts w:ascii="Times New Roman" w:hAnsi="Times New Roman" w:cs="Times New Roman"/>
          <w:sz w:val="24"/>
          <w:szCs w:val="24"/>
        </w:rPr>
        <w:t xml:space="preserve"> rely on Ethereum Virtual-Machine (EVM) which allow host machine of Ethereum client to be able to execute smart contract Solidity code. EVM was designed to allow portability of Ethereum platform and always packed with Ethereum client.</w:t>
      </w:r>
      <w:r w:rsidR="007E61AC" w:rsidRPr="00E00D29">
        <w:rPr>
          <w:rFonts w:ascii="Times New Roman" w:hAnsi="Times New Roman" w:cs="Times New Roman"/>
          <w:sz w:val="24"/>
          <w:szCs w:val="24"/>
        </w:rPr>
        <w:t xml:space="preserve"> Now there are many interface tools developed by Ethereum community that allow Ethereum client</w:t>
      </w:r>
      <w:r w:rsidR="00E33BF2" w:rsidRPr="00E00D29">
        <w:rPr>
          <w:rFonts w:ascii="Times New Roman" w:hAnsi="Times New Roman" w:cs="Times New Roman"/>
          <w:sz w:val="24"/>
          <w:szCs w:val="24"/>
        </w:rPr>
        <w:t xml:space="preserve"> </w:t>
      </w:r>
      <w:r w:rsidR="007E61AC" w:rsidRPr="00E00D29">
        <w:rPr>
          <w:rFonts w:ascii="Times New Roman" w:hAnsi="Times New Roman" w:cs="Times New Roman"/>
          <w:sz w:val="24"/>
          <w:szCs w:val="24"/>
        </w:rPr>
        <w:t>to work with major programming languages. This further extend usage of smart contract to infinite possibilities.</w:t>
      </w:r>
    </w:p>
    <w:p w14:paraId="2B3EC2FB" w14:textId="0482CFDB" w:rsidR="00005783" w:rsidRPr="00E00D29" w:rsidRDefault="005C0802" w:rsidP="00EC2CCA">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 xml:space="preserve">Solidity is </w:t>
      </w:r>
      <w:proofErr w:type="spellStart"/>
      <w:r w:rsidR="00F520B1" w:rsidRPr="00E00D29">
        <w:rPr>
          <w:rFonts w:ascii="Times New Roman" w:hAnsi="Times New Roman" w:cs="Times New Roman"/>
          <w:sz w:val="24"/>
          <w:szCs w:val="24"/>
        </w:rPr>
        <w:t>J</w:t>
      </w:r>
      <w:r w:rsidRPr="00E00D29">
        <w:rPr>
          <w:rFonts w:ascii="Times New Roman" w:hAnsi="Times New Roman" w:cs="Times New Roman"/>
          <w:sz w:val="24"/>
          <w:szCs w:val="24"/>
        </w:rPr>
        <w:t>avascript</w:t>
      </w:r>
      <w:proofErr w:type="spellEnd"/>
      <w:r w:rsidRPr="00E00D29">
        <w:rPr>
          <w:rFonts w:ascii="Times New Roman" w:hAnsi="Times New Roman" w:cs="Times New Roman"/>
          <w:sz w:val="24"/>
          <w:szCs w:val="24"/>
        </w:rPr>
        <w:t xml:space="preserve">-like programming language that </w:t>
      </w:r>
      <w:r w:rsidR="0071321C" w:rsidRPr="00E00D29">
        <w:rPr>
          <w:rFonts w:ascii="Times New Roman" w:hAnsi="Times New Roman" w:cs="Times New Roman"/>
          <w:sz w:val="24"/>
          <w:szCs w:val="24"/>
        </w:rPr>
        <w:t xml:space="preserve">is </w:t>
      </w:r>
      <w:r w:rsidRPr="00E00D29">
        <w:rPr>
          <w:rFonts w:ascii="Times New Roman" w:hAnsi="Times New Roman" w:cs="Times New Roman"/>
          <w:sz w:val="24"/>
          <w:szCs w:val="24"/>
        </w:rPr>
        <w:t>specifically design</w:t>
      </w:r>
      <w:r w:rsidR="0071321C" w:rsidRPr="00E00D29">
        <w:rPr>
          <w:rFonts w:ascii="Times New Roman" w:hAnsi="Times New Roman" w:cs="Times New Roman"/>
          <w:sz w:val="24"/>
          <w:szCs w:val="24"/>
        </w:rPr>
        <w:t>ed</w:t>
      </w:r>
      <w:r w:rsidRPr="00E00D29">
        <w:rPr>
          <w:rFonts w:ascii="Times New Roman" w:hAnsi="Times New Roman" w:cs="Times New Roman"/>
          <w:sz w:val="24"/>
          <w:szCs w:val="24"/>
        </w:rPr>
        <w:t xml:space="preserve"> to use with Ethereum smart contract</w:t>
      </w:r>
      <w:r w:rsidR="009E6047" w:rsidRPr="00E00D29">
        <w:rPr>
          <w:rFonts w:ascii="Times New Roman" w:hAnsi="Times New Roman" w:cs="Times New Roman"/>
          <w:sz w:val="24"/>
          <w:szCs w:val="24"/>
        </w:rPr>
        <w:t xml:space="preserve"> </w:t>
      </w:r>
      <w:r w:rsidR="009E6047" w:rsidRPr="00E00D29">
        <w:rPr>
          <w:rFonts w:ascii="Times New Roman" w:hAnsi="Times New Roman" w:cs="Times New Roman"/>
          <w:sz w:val="24"/>
          <w:szCs w:val="24"/>
        </w:rPr>
        <w:fldChar w:fldCharType="begin"/>
      </w:r>
      <w:r w:rsidR="009E6047" w:rsidRPr="00E00D29">
        <w:rPr>
          <w:rFonts w:ascii="Times New Roman" w:hAnsi="Times New Roman" w:cs="Times New Roman"/>
          <w:sz w:val="24"/>
          <w:szCs w:val="24"/>
        </w:rPr>
        <w:instrText>ADDIN CSL_CITATION {"citationItems":[{"id":"ITEM-1","itemData":{"URL":"https://soliditylang.org/","accessed":{"date-parts":[["2021","6","3"]]},"id":"ITEM-1","issued":{"date-parts":[["0"]]},"title":"Solidity Programming Language | The Solidity language portal is a comprehensive information page for the Solidity programming language. It features documentation, binaries, blog, resources &amp; more.","type":"webpage"},"uris":["http://www.mendeley.com/documents/?uuid=4ff30e97-22e2-3a8c-8517-9cac393e90e8"]}],"mendeley":{"formattedCitation":"[30]","plainTextFormattedCitation":"[30]","previouslyFormattedCitation":"[30]"},"properties":{"noteIndex":0},"schema":"https://github.com/citation-style-language/schema/raw/master/csl-citation.json"}</w:instrText>
      </w:r>
      <w:r w:rsidR="009E6047" w:rsidRPr="00E00D29">
        <w:rPr>
          <w:rFonts w:ascii="Times New Roman" w:hAnsi="Times New Roman" w:cs="Times New Roman"/>
          <w:sz w:val="24"/>
          <w:szCs w:val="24"/>
        </w:rPr>
        <w:fldChar w:fldCharType="separate"/>
      </w:r>
      <w:r w:rsidR="009E6047" w:rsidRPr="00E00D29">
        <w:rPr>
          <w:rFonts w:ascii="Times New Roman" w:hAnsi="Times New Roman" w:cs="Times New Roman"/>
          <w:noProof/>
          <w:sz w:val="24"/>
          <w:szCs w:val="24"/>
        </w:rPr>
        <w:t>[30]</w:t>
      </w:r>
      <w:r w:rsidR="009E6047" w:rsidRPr="00E00D29">
        <w:rPr>
          <w:rFonts w:ascii="Times New Roman" w:hAnsi="Times New Roman" w:cs="Times New Roman"/>
          <w:sz w:val="24"/>
          <w:szCs w:val="24"/>
        </w:rPr>
        <w:fldChar w:fldCharType="end"/>
      </w:r>
      <w:r w:rsidRPr="00E00D29">
        <w:rPr>
          <w:rFonts w:ascii="Times New Roman" w:hAnsi="Times New Roman" w:cs="Times New Roman"/>
          <w:sz w:val="24"/>
          <w:szCs w:val="24"/>
        </w:rPr>
        <w:t xml:space="preserve">. The main purpose of the programming language is to act as the middle between human-understandable language and computer language. It </w:t>
      </w:r>
      <w:r w:rsidR="00F520B1" w:rsidRPr="00E00D29">
        <w:rPr>
          <w:rFonts w:ascii="Times New Roman" w:hAnsi="Times New Roman" w:cs="Times New Roman"/>
          <w:sz w:val="24"/>
          <w:szCs w:val="24"/>
        </w:rPr>
        <w:t>reduces</w:t>
      </w:r>
      <w:r w:rsidRPr="00E00D29">
        <w:rPr>
          <w:rFonts w:ascii="Times New Roman" w:hAnsi="Times New Roman" w:cs="Times New Roman"/>
          <w:sz w:val="24"/>
          <w:szCs w:val="24"/>
        </w:rPr>
        <w:t xml:space="preserve"> difficulty for developer to design behavior of their smart contract on Ethereum Blockchain. The language is update and maintain by Ethereum community.</w:t>
      </w:r>
    </w:p>
    <w:p w14:paraId="1439D212" w14:textId="43084D2D" w:rsidR="00560417" w:rsidRPr="00E00D29" w:rsidRDefault="00560417" w:rsidP="00EC2CCA">
      <w:pPr>
        <w:pStyle w:val="ListParagraph"/>
        <w:spacing w:line="360" w:lineRule="auto"/>
        <w:ind w:left="0"/>
        <w:jc w:val="thaiDistribute"/>
        <w:rPr>
          <w:rFonts w:ascii="Times New Roman" w:hAnsi="Times New Roman" w:cs="Times New Roman"/>
          <w:b/>
          <w:bCs/>
          <w:sz w:val="24"/>
          <w:szCs w:val="24"/>
        </w:rPr>
      </w:pPr>
      <w:r w:rsidRPr="00E00D29">
        <w:rPr>
          <w:rFonts w:ascii="Times New Roman" w:hAnsi="Times New Roman" w:cs="Times New Roman"/>
          <w:color w:val="7F7F7F" w:themeColor="text1" w:themeTint="80"/>
          <w:sz w:val="24"/>
          <w:szCs w:val="24"/>
        </w:rPr>
        <w:tab/>
      </w:r>
      <w:bookmarkStart w:id="35" w:name="CHAPTERII_232"/>
      <w:r w:rsidRPr="00E00D29">
        <w:rPr>
          <w:rFonts w:ascii="Times New Roman" w:hAnsi="Times New Roman" w:cs="Times New Roman"/>
          <w:b/>
          <w:bCs/>
          <w:sz w:val="24"/>
          <w:szCs w:val="24"/>
        </w:rPr>
        <w:t>2.3.</w:t>
      </w:r>
      <w:r w:rsidR="009E6047" w:rsidRPr="00E00D29">
        <w:rPr>
          <w:rFonts w:ascii="Times New Roman" w:hAnsi="Times New Roman" w:cs="Times New Roman"/>
          <w:b/>
          <w:bCs/>
          <w:sz w:val="24"/>
          <w:szCs w:val="24"/>
        </w:rPr>
        <w:t>2</w:t>
      </w:r>
      <w:r w:rsidRPr="00E00D29">
        <w:rPr>
          <w:rFonts w:ascii="Times New Roman" w:hAnsi="Times New Roman" w:cs="Times New Roman"/>
          <w:b/>
          <w:bCs/>
          <w:sz w:val="24"/>
          <w:szCs w:val="24"/>
        </w:rPr>
        <w:t xml:space="preserve"> Quorum</w:t>
      </w:r>
      <w:r w:rsidR="00005783" w:rsidRPr="00E00D29">
        <w:rPr>
          <w:rFonts w:ascii="Times New Roman" w:hAnsi="Times New Roman" w:cs="Times New Roman"/>
          <w:b/>
          <w:bCs/>
          <w:sz w:val="24"/>
          <w:szCs w:val="24"/>
        </w:rPr>
        <w:t xml:space="preserve"> </w:t>
      </w:r>
      <w:r w:rsidR="00005783" w:rsidRPr="00E00D29">
        <w:rPr>
          <w:rFonts w:ascii="Times New Roman" w:hAnsi="Times New Roman" w:cs="Times New Roman"/>
          <w:b/>
          <w:bCs/>
          <w:sz w:val="24"/>
          <w:szCs w:val="24"/>
        </w:rPr>
        <w:fldChar w:fldCharType="begin"/>
      </w:r>
      <w:r w:rsidR="008349FF" w:rsidRPr="00E00D29">
        <w:rPr>
          <w:rFonts w:ascii="Times New Roman" w:hAnsi="Times New Roman" w:cs="Times New Roman"/>
          <w:b/>
          <w:bCs/>
          <w:sz w:val="24"/>
          <w:szCs w:val="24"/>
        </w:rPr>
        <w:instrText>ADDIN CSL_CITATION {"citationItems":[{"id":"ITEM-1","itemData":{"URL":"https://github.com/ConsenSys/quorum","accessed":{"date-parts":[["2021","6","3"]]},"author":[{"dropping-particle":"","family":"Quorum","given":"","non-dropping-particle":"","parse-names":false,"suffix":""}],"id":"ITEM-1","issued":{"date-parts":[["2020"]]},"title":"GoQuorum","type":"webpage"},"uris":["http://www.mendeley.com/documents/?uuid=a2c15392-4ac6-3a28-a14b-0f099be7e4eb"]},{"id":"ITEM-2","itemData":{"abstract":"Advancing Blockchain Technology iconDownload Quorum /*media screen*/ .btn-danger, .btn-danger:hover, .btn-danger:focus, .btn-danger:active, .active.btn-danger, .open &gt; .btn-danger.dropdown-toggle { background-color: #f67900; border-radius: 10px; padding: 11px; border-color: #d26800; color: #ffffff; } div#1320553510217.headerBanner { height: 25%; } .qoverlaybox { -webkit-text-stroke-width: 1px; -webkit-text-stroke-color: #6f6f6f; text-shadow: -1px -1px 0 #6f6f6f, 1px -1px 0 #6f6f6f, -1px 1px 0 #6f6f6f, 1px 1px 0 #6f6f6f; } .qboverlaybox { -webkit-text-stroke-width: 2px; -webkit-text-stroke-color: white; text-shadow: -2px -2px 0 #fff, 2px -2px 0 #fff, -2px 2px 0 #fff, 2px 2px 0 #fff; }","author":[{"dropping-particle":"","family":"Morgan","given":"J P","non-dropping-particle":"","parse-names":false,"suffix":""}],"id":"ITEM-2","issued":{"date-parts":[["2017"]]},"title":"Quorum | J.P. Morgan","type":"article"},"uris":["http://www.mendeley.com/documents/?uuid=8789f216-803d-3ef4-90c6-529a6033f627"]}],"mendeley":{"formattedCitation":"[31, 32]","plainTextFormattedCitation":"[31, 32]","previouslyFormattedCitation":"[31, 32]"},"properties":{"noteIndex":0},"schema":"https://github.com/citation-style-language/schema/raw/master/csl-citation.json"}</w:instrText>
      </w:r>
      <w:r w:rsidR="00005783" w:rsidRPr="00E00D29">
        <w:rPr>
          <w:rFonts w:ascii="Times New Roman" w:hAnsi="Times New Roman" w:cs="Times New Roman"/>
          <w:b/>
          <w:bCs/>
          <w:sz w:val="24"/>
          <w:szCs w:val="24"/>
        </w:rPr>
        <w:fldChar w:fldCharType="separate"/>
      </w:r>
      <w:r w:rsidR="00491932" w:rsidRPr="00E00D29">
        <w:rPr>
          <w:rFonts w:ascii="Times New Roman" w:hAnsi="Times New Roman" w:cs="Times New Roman"/>
          <w:b/>
          <w:bCs/>
          <w:noProof/>
          <w:sz w:val="24"/>
          <w:szCs w:val="24"/>
        </w:rPr>
        <w:t>[31, 32]</w:t>
      </w:r>
      <w:r w:rsidR="00005783" w:rsidRPr="00E00D29">
        <w:rPr>
          <w:rFonts w:ascii="Times New Roman" w:hAnsi="Times New Roman" w:cs="Times New Roman"/>
          <w:b/>
          <w:bCs/>
          <w:sz w:val="24"/>
          <w:szCs w:val="24"/>
        </w:rPr>
        <w:fldChar w:fldCharType="end"/>
      </w:r>
      <w:bookmarkEnd w:id="35"/>
    </w:p>
    <w:p w14:paraId="433459C0" w14:textId="305C84D9" w:rsidR="005C3562" w:rsidRPr="00E00D29" w:rsidRDefault="005C3562" w:rsidP="00EC2CCA">
      <w:pPr>
        <w:pStyle w:val="ListParagraph"/>
        <w:spacing w:line="360" w:lineRule="auto"/>
        <w:ind w:left="0"/>
        <w:jc w:val="thaiDistribute"/>
        <w:rPr>
          <w:rFonts w:ascii="Times New Roman" w:hAnsi="Times New Roman" w:cs="Times New Roman"/>
          <w:color w:val="7F7F7F" w:themeColor="text1" w:themeTint="80"/>
          <w:sz w:val="24"/>
          <w:szCs w:val="24"/>
        </w:rPr>
      </w:pPr>
      <w:r w:rsidRPr="00E00D29">
        <w:rPr>
          <w:rFonts w:ascii="Times New Roman" w:hAnsi="Times New Roman" w:cs="Times New Roman"/>
          <w:sz w:val="24"/>
          <w:szCs w:val="24"/>
        </w:rPr>
        <w:tab/>
      </w:r>
      <w:r w:rsidR="00005783" w:rsidRPr="00E00D29">
        <w:rPr>
          <w:rFonts w:ascii="Times New Roman" w:hAnsi="Times New Roman" w:cs="Times New Roman"/>
          <w:sz w:val="24"/>
          <w:szCs w:val="24"/>
        </w:rPr>
        <w:t xml:space="preserve">Quorum (or later renamed as </w:t>
      </w:r>
      <w:proofErr w:type="spellStart"/>
      <w:r w:rsidR="00005783" w:rsidRPr="00E00D29">
        <w:rPr>
          <w:rFonts w:ascii="Times New Roman" w:hAnsi="Times New Roman" w:cs="Times New Roman"/>
          <w:sz w:val="24"/>
          <w:szCs w:val="24"/>
        </w:rPr>
        <w:t>GoQuorum</w:t>
      </w:r>
      <w:proofErr w:type="spellEnd"/>
      <w:r w:rsidR="00005783" w:rsidRPr="00E00D29">
        <w:rPr>
          <w:rFonts w:ascii="Times New Roman" w:hAnsi="Times New Roman" w:cs="Times New Roman"/>
          <w:sz w:val="24"/>
          <w:szCs w:val="24"/>
        </w:rPr>
        <w:t>) is an Ethereum-based distributed ledger protocol forked of go-</w:t>
      </w:r>
      <w:proofErr w:type="spellStart"/>
      <w:r w:rsidR="00005783" w:rsidRPr="00E00D29">
        <w:rPr>
          <w:rFonts w:ascii="Times New Roman" w:hAnsi="Times New Roman" w:cs="Times New Roman"/>
          <w:sz w:val="24"/>
          <w:szCs w:val="24"/>
        </w:rPr>
        <w:t>ethereum</w:t>
      </w:r>
      <w:proofErr w:type="spellEnd"/>
      <w:r w:rsidR="00005783" w:rsidRPr="00E00D29">
        <w:rPr>
          <w:rFonts w:ascii="Times New Roman" w:hAnsi="Times New Roman" w:cs="Times New Roman"/>
          <w:sz w:val="24"/>
          <w:szCs w:val="24"/>
        </w:rPr>
        <w:t xml:space="preserve"> enabled for transaction/contract privacy and a wider range of majority-based consensus mechanisms compatibility.</w:t>
      </w:r>
      <w:r w:rsidR="00DE2D04" w:rsidRPr="00E00D29">
        <w:rPr>
          <w:rFonts w:ascii="Times New Roman" w:hAnsi="Times New Roman" w:cs="Times New Roman"/>
          <w:sz w:val="24"/>
          <w:szCs w:val="24"/>
        </w:rPr>
        <w:t xml:space="preserve"> The platform was initially developed by "JPMorgan" and further developed and maintained by the Quorum community.</w:t>
      </w:r>
      <w:r w:rsidR="00005783" w:rsidRPr="00E00D29">
        <w:rPr>
          <w:rFonts w:ascii="Times New Roman" w:hAnsi="Times New Roman" w:cs="Times New Roman"/>
          <w:sz w:val="24"/>
          <w:szCs w:val="24"/>
        </w:rPr>
        <w:t xml:space="preserve"> Quorum enables the usage of PBFT by inventing a PBFT-inspired consensus algorithm called Istanbul BFT which was adapted to be compatible with the Ethereum Blockchain environment. The platform also offers the </w:t>
      </w:r>
      <w:r w:rsidR="00D4159F" w:rsidRPr="00E00D29">
        <w:rPr>
          <w:rFonts w:ascii="Times New Roman" w:hAnsi="Times New Roman" w:cs="Times New Roman"/>
          <w:sz w:val="24"/>
          <w:szCs w:val="24"/>
        </w:rPr>
        <w:t>“</w:t>
      </w:r>
      <w:r w:rsidR="00005783" w:rsidRPr="00E00D29">
        <w:rPr>
          <w:rFonts w:ascii="Times New Roman" w:hAnsi="Times New Roman" w:cs="Times New Roman"/>
          <w:sz w:val="24"/>
          <w:szCs w:val="24"/>
        </w:rPr>
        <w:t>7-Nodes Example</w:t>
      </w:r>
      <w:r w:rsidR="00D4159F" w:rsidRPr="00E00D29">
        <w:rPr>
          <w:rFonts w:ascii="Times New Roman" w:hAnsi="Times New Roman" w:cs="Times New Roman"/>
          <w:sz w:val="24"/>
          <w:szCs w:val="24"/>
        </w:rPr>
        <w:t>”</w:t>
      </w:r>
      <w:r w:rsidR="00A35415" w:rsidRPr="00E00D29">
        <w:rPr>
          <w:rFonts w:ascii="Times New Roman" w:hAnsi="Times New Roman" w:cs="Times New Roman"/>
          <w:sz w:val="24"/>
          <w:szCs w:val="24"/>
        </w:rPr>
        <w:t xml:space="preserve"> </w:t>
      </w:r>
      <w:r w:rsidR="00A35415" w:rsidRPr="00E00D29">
        <w:rPr>
          <w:rFonts w:ascii="Times New Roman" w:hAnsi="Times New Roman" w:cs="Times New Roman"/>
          <w:sz w:val="24"/>
          <w:szCs w:val="24"/>
        </w:rPr>
        <w:fldChar w:fldCharType="begin"/>
      </w:r>
      <w:r w:rsidR="008349FF" w:rsidRPr="00E00D29">
        <w:rPr>
          <w:rFonts w:ascii="Times New Roman" w:hAnsi="Times New Roman" w:cs="Times New Roman"/>
          <w:sz w:val="24"/>
          <w:szCs w:val="24"/>
        </w:rPr>
        <w:instrText>ADDIN CSL_CITATION {"citationItems":[{"id":"ITEM-1","itemData":{"URL":"https://github.com/ConsenSys/quorum-examples/tree/master/examples/7nodes","accessed":{"date-parts":[["2021","6","3"]]},"id":"ITEM-1","issued":{"date-parts":[["0"]]},"title":"Quorum 7-nodes Example","type":"webpage"},"uris":["http://www.mendeley.com/documents/?uuid=7e947935-7d4f-3576-8f81-a8f9ee63fa6b"]}],"mendeley":{"formattedCitation":"[33]","plainTextFormattedCitation":"[33]","previouslyFormattedCitation":"[33]"},"properties":{"noteIndex":0},"schema":"https://github.com/citation-style-language/schema/raw/master/csl-citation.json"}</w:instrText>
      </w:r>
      <w:r w:rsidR="00A35415" w:rsidRPr="00E00D29">
        <w:rPr>
          <w:rFonts w:ascii="Times New Roman" w:hAnsi="Times New Roman" w:cs="Times New Roman"/>
          <w:sz w:val="24"/>
          <w:szCs w:val="24"/>
        </w:rPr>
        <w:fldChar w:fldCharType="separate"/>
      </w:r>
      <w:r w:rsidR="00491932" w:rsidRPr="00E00D29">
        <w:rPr>
          <w:rFonts w:ascii="Times New Roman" w:hAnsi="Times New Roman" w:cs="Times New Roman"/>
          <w:noProof/>
          <w:sz w:val="24"/>
          <w:szCs w:val="24"/>
        </w:rPr>
        <w:t>[33]</w:t>
      </w:r>
      <w:r w:rsidR="00A35415" w:rsidRPr="00E00D29">
        <w:rPr>
          <w:rFonts w:ascii="Times New Roman" w:hAnsi="Times New Roman" w:cs="Times New Roman"/>
          <w:sz w:val="24"/>
          <w:szCs w:val="24"/>
        </w:rPr>
        <w:fldChar w:fldCharType="end"/>
      </w:r>
      <w:r w:rsidR="00A35415" w:rsidRPr="00E00D29">
        <w:rPr>
          <w:rFonts w:ascii="Times New Roman" w:hAnsi="Times New Roman" w:cs="Times New Roman"/>
          <w:sz w:val="24"/>
          <w:szCs w:val="24"/>
        </w:rPr>
        <w:t xml:space="preserve"> </w:t>
      </w:r>
      <w:r w:rsidR="00005783" w:rsidRPr="00E00D29">
        <w:rPr>
          <w:rFonts w:ascii="Times New Roman" w:hAnsi="Times New Roman" w:cs="Times New Roman"/>
          <w:sz w:val="24"/>
          <w:szCs w:val="24"/>
        </w:rPr>
        <w:t>for developers to invent and test their Blockchain concept which is useful for the development with the limited computational resources available.</w:t>
      </w:r>
    </w:p>
    <w:p w14:paraId="04F12880" w14:textId="77777777" w:rsidR="00175F39" w:rsidRDefault="00175F39" w:rsidP="00EC2CCA">
      <w:pPr>
        <w:pStyle w:val="ListParagraph"/>
        <w:spacing w:line="360" w:lineRule="auto"/>
        <w:ind w:left="0"/>
        <w:jc w:val="thaiDistribute"/>
        <w:rPr>
          <w:rFonts w:ascii="Times New Roman" w:hAnsi="Times New Roman" w:cs="Times New Roman"/>
          <w:sz w:val="24"/>
          <w:szCs w:val="24"/>
        </w:rPr>
      </w:pPr>
    </w:p>
    <w:p w14:paraId="76F057C3" w14:textId="77777777" w:rsidR="00175F39" w:rsidRDefault="00175F39" w:rsidP="00EC2CCA">
      <w:pPr>
        <w:pStyle w:val="ListParagraph"/>
        <w:spacing w:line="360" w:lineRule="auto"/>
        <w:ind w:left="0"/>
        <w:jc w:val="thaiDistribute"/>
        <w:rPr>
          <w:rFonts w:ascii="Times New Roman" w:hAnsi="Times New Roman" w:cs="Times New Roman"/>
          <w:sz w:val="24"/>
          <w:szCs w:val="24"/>
        </w:rPr>
      </w:pPr>
    </w:p>
    <w:p w14:paraId="79743F9F" w14:textId="77777777" w:rsidR="00175F39" w:rsidRDefault="00175F39" w:rsidP="00EC2CCA">
      <w:pPr>
        <w:pStyle w:val="ListParagraph"/>
        <w:spacing w:line="360" w:lineRule="auto"/>
        <w:ind w:left="0"/>
        <w:jc w:val="thaiDistribute"/>
        <w:rPr>
          <w:rFonts w:ascii="Times New Roman" w:hAnsi="Times New Roman" w:cs="Times New Roman"/>
          <w:sz w:val="24"/>
          <w:szCs w:val="24"/>
        </w:rPr>
      </w:pPr>
    </w:p>
    <w:p w14:paraId="7FBD71F1" w14:textId="7D63D1CA" w:rsidR="005B1314" w:rsidRPr="00EC2CCA" w:rsidRDefault="005B1314" w:rsidP="00EC2CCA">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p>
    <w:p w14:paraId="36C74DF1" w14:textId="2D1A35F8" w:rsidR="00CE6EF4" w:rsidRPr="006A7D30" w:rsidRDefault="00580BFC" w:rsidP="0012549F">
      <w:pPr>
        <w:spacing w:line="360" w:lineRule="auto"/>
        <w:rPr>
          <w:b/>
          <w:bCs/>
          <w:sz w:val="28"/>
        </w:rPr>
      </w:pPr>
      <w:bookmarkStart w:id="36" w:name="CHAPTERII_24"/>
      <w:r w:rsidRPr="006A7D30">
        <w:rPr>
          <w:b/>
          <w:bCs/>
          <w:sz w:val="28"/>
        </w:rPr>
        <w:lastRenderedPageBreak/>
        <w:t>2.</w:t>
      </w:r>
      <w:r w:rsidR="00982427">
        <w:rPr>
          <w:b/>
          <w:bCs/>
          <w:sz w:val="28"/>
          <w:szCs w:val="35"/>
        </w:rPr>
        <w:t>4</w:t>
      </w:r>
      <w:r w:rsidR="0012549F" w:rsidRPr="006A7D30">
        <w:rPr>
          <w:b/>
          <w:bCs/>
          <w:sz w:val="28"/>
        </w:rPr>
        <w:t xml:space="preserve"> </w:t>
      </w:r>
      <w:r w:rsidRPr="006A7D30">
        <w:rPr>
          <w:b/>
          <w:bCs/>
          <w:sz w:val="28"/>
        </w:rPr>
        <w:t>Related Work</w:t>
      </w:r>
    </w:p>
    <w:bookmarkEnd w:id="36"/>
    <w:p w14:paraId="1705D92A" w14:textId="7D2CA8E2" w:rsidR="0012549F" w:rsidRPr="00FC11BF" w:rsidRDefault="00CE6EF4" w:rsidP="0091085F">
      <w:pPr>
        <w:spacing w:line="360" w:lineRule="auto"/>
        <w:jc w:val="thaiDistribute"/>
      </w:pPr>
      <w:r w:rsidRPr="00FC11BF">
        <w:rPr>
          <w:b/>
          <w:bCs/>
        </w:rPr>
        <w:tab/>
      </w:r>
      <w:r w:rsidRPr="00FC11BF">
        <w:t xml:space="preserve">There are many </w:t>
      </w:r>
      <w:r w:rsidR="00DE6449" w:rsidRPr="00FC11BF">
        <w:t>research</w:t>
      </w:r>
      <w:r w:rsidRPr="00FC11BF">
        <w:t xml:space="preserve"> proposing about decentralize healthcare information with Blockchain technology. The goal of decentralization and implementation of each work have many </w:t>
      </w:r>
      <w:r w:rsidR="00DE6449" w:rsidRPr="00FC11BF">
        <w:t>variants</w:t>
      </w:r>
      <w:r w:rsidRPr="00FC11BF">
        <w:t>. These are several work</w:t>
      </w:r>
      <w:r w:rsidR="00462E57" w:rsidRPr="00FC11BF">
        <w:t>s</w:t>
      </w:r>
      <w:r w:rsidRPr="00FC11BF">
        <w:t xml:space="preserve"> that proposed interesting idea and concept about implement healthcare informatics system based on Blockchain technology.</w:t>
      </w:r>
    </w:p>
    <w:p w14:paraId="5668E617" w14:textId="5F1752F7" w:rsidR="00230D7F" w:rsidRPr="00FC11BF" w:rsidRDefault="00580BFC" w:rsidP="00C41FD3">
      <w:pPr>
        <w:spacing w:line="360" w:lineRule="auto"/>
        <w:jc w:val="thaiDistribute"/>
        <w:rPr>
          <w:b/>
          <w:bCs/>
        </w:rPr>
      </w:pPr>
      <w:r w:rsidRPr="00FC11BF">
        <w:tab/>
      </w:r>
      <w:bookmarkStart w:id="37" w:name="CHAPTERII_241"/>
      <w:r w:rsidRPr="00FC11BF">
        <w:rPr>
          <w:b/>
          <w:bCs/>
        </w:rPr>
        <w:t>2.</w:t>
      </w:r>
      <w:r w:rsidR="00041FDB" w:rsidRPr="00FC11BF">
        <w:rPr>
          <w:b/>
          <w:bCs/>
        </w:rPr>
        <w:t>4</w:t>
      </w:r>
      <w:r w:rsidR="00462E57" w:rsidRPr="00FC11BF">
        <w:rPr>
          <w:b/>
          <w:bCs/>
        </w:rPr>
        <w:t>.1 A Blockchain-Based Approach to Health Information Exchange Networks</w:t>
      </w:r>
      <w:r w:rsidR="00B72463" w:rsidRPr="00FC11BF">
        <w:rPr>
          <w:b/>
          <w:bCs/>
        </w:rPr>
        <w:t xml:space="preserve"> </w:t>
      </w:r>
      <w:r w:rsidR="00B72463" w:rsidRPr="00FC11BF">
        <w:rPr>
          <w:b/>
          <w:bCs/>
        </w:rPr>
        <w:fldChar w:fldCharType="begin"/>
      </w:r>
      <w:r w:rsidR="008349FF" w:rsidRPr="00FC11BF">
        <w:rPr>
          <w:b/>
          <w:bCs/>
        </w:rPr>
        <w:instrText>ADDIN CSL_CITATION {"citationItems":[{"id":"ITEM-1","itemData":{"DOI":"10.1016/j.procs.2015.08.363","ISBN":"18770509 (ISSN)","ISSN":"18770509","abstract":"Sharing healthcare data between institutions is challenging. Heterogeneous data structures may preclude compatibility, while disparate use of healthcare terminology limits data comprehension. Even if structure and semantics could be agreed upon, both security and data consistency concerns abound. Centralized data stores and authority providers are attractive targets for cyber attack, and establishing a consistent view of the patient record across a data sharing network is problematic. In this work we present a Blockchain-based approach to sharing patient data. This approach trades a single centralized source of trust in favor of network consensus, and predicates consensus on proof of structural and semantic interoperability.","author":[{"dropping-particle":"","family":"Peterson","given":"Kevin","non-dropping-particle":"","parse-names":false,"suffix":""},{"dropping-particle":"","family":"Deeduvanu","given":"Rammohan","non-dropping-particle":"","parse-names":false,"suffix":""},{"dropping-particle":"","family":"Kanjamala","given":"Pradip","non-dropping-particle":"","parse-names":false,"suffix":""},{"dropping-particle":"","family":"Boles","given":"Kelly","non-dropping-particle":"","parse-names":false,"suffix":""}],"container-title":"Mayo Clinic","id":"ITEM-1","issue":"1","issued":{"date-parts":[["2016"]]},"page":"10","title":"A Blockchain-Based Approach to Health Information Exchange Networks","type":"article-journal"},"uris":["http://www.mendeley.com/documents/?uuid=dfc0d934-d7c1-4ebf-badf-c8a00468207b"]}],"mendeley":{"formattedCitation":"[34]","plainTextFormattedCitation":"[34]","previouslyFormattedCitation":"[34]"},"properties":{"noteIndex":0},"schema":"https://github.com/citation-style-language/schema/raw/master/csl-citation.json"}</w:instrText>
      </w:r>
      <w:r w:rsidR="00B72463" w:rsidRPr="00FC11BF">
        <w:rPr>
          <w:b/>
          <w:bCs/>
        </w:rPr>
        <w:fldChar w:fldCharType="separate"/>
      </w:r>
      <w:r w:rsidR="00491932" w:rsidRPr="00FC11BF">
        <w:rPr>
          <w:bCs/>
          <w:noProof/>
        </w:rPr>
        <w:t>[34]</w:t>
      </w:r>
      <w:r w:rsidR="00B72463" w:rsidRPr="00FC11BF">
        <w:rPr>
          <w:b/>
          <w:bCs/>
        </w:rPr>
        <w:fldChar w:fldCharType="end"/>
      </w:r>
      <w:bookmarkEnd w:id="37"/>
    </w:p>
    <w:p w14:paraId="114FE549" w14:textId="02FD0F74" w:rsidR="00A715CA" w:rsidRPr="00FC11BF" w:rsidRDefault="00230D7F" w:rsidP="0091085F">
      <w:pPr>
        <w:spacing w:line="360" w:lineRule="auto"/>
        <w:jc w:val="thaiDistribute"/>
      </w:pPr>
      <w:r w:rsidRPr="00FC11BF">
        <w:tab/>
      </w:r>
      <w:r w:rsidR="008745B9" w:rsidRPr="008745B9">
        <w:t>The study advocated that Blockchain be used as a single center for health data exchange</w:t>
      </w:r>
      <w:r w:rsidR="00AA4821" w:rsidRPr="00FC11BF">
        <w:t xml:space="preserve">. </w:t>
      </w:r>
      <w:r w:rsidR="00B11765" w:rsidRPr="00FC11BF">
        <w:t>The main goal of this Blockchain concept is to</w:t>
      </w:r>
      <w:r w:rsidR="00443B91" w:rsidRPr="00FC11BF">
        <w:t xml:space="preserve"> connect all bread and crumb of patient health information together by</w:t>
      </w:r>
      <w:r w:rsidR="00B11765" w:rsidRPr="00FC11BF">
        <w:t xml:space="preserve"> allow participate node to discover health information data they seek and its location within Blockchain ledger</w:t>
      </w:r>
      <w:r w:rsidR="00AC7336" w:rsidRPr="00FC11BF">
        <w:t>,</w:t>
      </w:r>
      <w:r w:rsidR="00016091" w:rsidRPr="00FC11BF">
        <w:t xml:space="preserve"> </w:t>
      </w:r>
      <w:r w:rsidR="00AC7336" w:rsidRPr="00FC11BF">
        <w:t>i</w:t>
      </w:r>
      <w:r w:rsidR="00016091" w:rsidRPr="00FC11BF">
        <w:t>ncrease interoperability in health information exchange.</w:t>
      </w:r>
      <w:r w:rsidR="00B11765" w:rsidRPr="00FC11BF">
        <w:t xml:space="preserve"> </w:t>
      </w:r>
      <w:r w:rsidRPr="00FC11BF">
        <w:t xml:space="preserve">Their main contribution is </w:t>
      </w:r>
      <w:r w:rsidR="00B2574D" w:rsidRPr="00FC11BF">
        <w:t>the concept that suggest</w:t>
      </w:r>
      <w:r w:rsidR="00AC7336" w:rsidRPr="00FC11BF">
        <w:t>s the</w:t>
      </w:r>
      <w:r w:rsidR="00B2574D" w:rsidRPr="00FC11BF">
        <w:t xml:space="preserve"> use of</w:t>
      </w:r>
      <w:r w:rsidRPr="00FC11BF">
        <w:t xml:space="preserve"> FHIR health information exchange standard</w:t>
      </w:r>
      <w:r w:rsidR="00B2574D" w:rsidRPr="00FC11BF">
        <w:t xml:space="preserve"> combine with B</w:t>
      </w:r>
      <w:r w:rsidRPr="00FC11BF">
        <w:t>lockchain</w:t>
      </w:r>
      <w:r w:rsidR="00B2574D" w:rsidRPr="00FC11BF">
        <w:t xml:space="preserve"> technology</w:t>
      </w:r>
      <w:r w:rsidRPr="00FC11BF">
        <w:t xml:space="preserve">. </w:t>
      </w:r>
      <w:r w:rsidR="00C31E98" w:rsidRPr="00FC11BF">
        <w:t>Each t</w:t>
      </w:r>
      <w:r w:rsidRPr="00FC11BF">
        <w:t xml:space="preserve">ransaction on Blockchain will contain FHIR locator of actual data along with its index which make each transaction available for search. Due to the limit of health information that it </w:t>
      </w:r>
      <w:r w:rsidR="00DE6449" w:rsidRPr="00FC11BF">
        <w:t>requires</w:t>
      </w:r>
      <w:r w:rsidRPr="00FC11BF">
        <w:t xml:space="preserve"> certain amount of confidentiality, this </w:t>
      </w:r>
      <w:r w:rsidR="00AC7336" w:rsidRPr="00FC11BF">
        <w:t>makes</w:t>
      </w:r>
      <w:r w:rsidRPr="00FC11BF">
        <w:t xml:space="preserve"> it not really compatible with platform open to public like Blockchain.</w:t>
      </w:r>
      <w:r w:rsidR="00A715CA" w:rsidRPr="00FC11BF">
        <w:t xml:space="preserve"> Store actual data somewhere else outside Blockchain and put its locator into Blockchain for use.</w:t>
      </w:r>
      <w:r w:rsidR="00D83AB0" w:rsidRPr="00FC11BF">
        <w:t xml:space="preserve"> With known secure index, this Blockchain help</w:t>
      </w:r>
      <w:r w:rsidR="00B12973" w:rsidRPr="00FC11BF">
        <w:t>s</w:t>
      </w:r>
      <w:r w:rsidR="00D83AB0" w:rsidRPr="00FC11BF">
        <w:t xml:space="preserve"> connect patient information that</w:t>
      </w:r>
      <w:r w:rsidR="00B12973" w:rsidRPr="00FC11BF">
        <w:t xml:space="preserve"> is</w:t>
      </w:r>
      <w:r w:rsidR="00D83AB0" w:rsidRPr="00FC11BF">
        <w:t xml:space="preserve"> scattered across healthcare industry together.</w:t>
      </w:r>
      <w:r w:rsidR="00005414" w:rsidRPr="00FC11BF">
        <w:t xml:space="preserve"> The work also gave suggestion about how health information Blockchain should look like and what it should have by common. There also other major contributions that us</w:t>
      </w:r>
      <w:r w:rsidR="004930CF" w:rsidRPr="00FC11BF">
        <w:t>e</w:t>
      </w:r>
      <w:r w:rsidR="00005414" w:rsidRPr="00FC11BF">
        <w:t xml:space="preserve"> secure index for searching on encrypted data a</w:t>
      </w:r>
      <w:r w:rsidR="00B70ABC" w:rsidRPr="00FC11BF">
        <w:t xml:space="preserve">nd ‘Proof of Interoperability’. </w:t>
      </w:r>
      <w:r w:rsidR="00005414" w:rsidRPr="00FC11BF">
        <w:t xml:space="preserve">This work </w:t>
      </w:r>
      <w:r w:rsidR="00DE6449" w:rsidRPr="00FC11BF">
        <w:t>suggests</w:t>
      </w:r>
      <w:r w:rsidR="00005414" w:rsidRPr="00FC11BF">
        <w:t xml:space="preserve"> that if health information </w:t>
      </w:r>
      <w:r w:rsidR="004930CF" w:rsidRPr="00FC11BF">
        <w:t>is</w:t>
      </w:r>
      <w:r w:rsidR="00005414" w:rsidRPr="00FC11BF">
        <w:t xml:space="preserve"> kept within Blockchain in encrypted form, it should also contain secure index which will allow data search even the data is encrypted. This should reduce the difficulty of implementing health information with Blockchain. </w:t>
      </w:r>
      <w:r w:rsidR="00912756" w:rsidRPr="00FC11BF">
        <w:t xml:space="preserve">And other major concept proposed in this work is ‘Proof of Interoperability’. Based on Proof of Work consensus, the work suggest that computational resource should not be wasted unnecessarily. </w:t>
      </w:r>
      <w:r w:rsidR="0096263F" w:rsidRPr="00FC11BF">
        <w:t xml:space="preserve">Instead of </w:t>
      </w:r>
      <w:r w:rsidR="004930CF" w:rsidRPr="00FC11BF">
        <w:t>putting</w:t>
      </w:r>
      <w:r w:rsidR="0096263F" w:rsidRPr="00FC11BF">
        <w:t xml:space="preserve"> computational resource to competition for consensus, it should be used to verify interoperability of participate health data</w:t>
      </w:r>
      <w:r w:rsidR="003C20D4" w:rsidRPr="00FC11BF">
        <w:t xml:space="preserve"> instead</w:t>
      </w:r>
      <w:r w:rsidR="0096263F" w:rsidRPr="00FC11BF">
        <w:t>. However, they did</w:t>
      </w:r>
      <w:r w:rsidR="006E35AA">
        <w:t xml:space="preserve"> not</w:t>
      </w:r>
      <w:r w:rsidR="0096263F" w:rsidRPr="00FC11BF">
        <w:t xml:space="preserve"> </w:t>
      </w:r>
      <w:r w:rsidR="004930CF" w:rsidRPr="00FC11BF">
        <w:t>propose</w:t>
      </w:r>
      <w:r w:rsidR="0096263F" w:rsidRPr="00FC11BF">
        <w:t xml:space="preserve"> about how the consensus should work in detail.</w:t>
      </w:r>
      <w:r w:rsidR="00F111D4" w:rsidRPr="00FC11BF">
        <w:t xml:space="preserve"> This work gave a good example of how </w:t>
      </w:r>
      <w:r w:rsidR="00F111D4" w:rsidRPr="00FC11BF">
        <w:lastRenderedPageBreak/>
        <w:t>Blockchain can have potential to solve issue that common in healthcare industry like interoperability.</w:t>
      </w:r>
      <w:r w:rsidR="00CE0F9C" w:rsidRPr="00FC11BF">
        <w:t xml:space="preserve"> Additionally, they also proposed many concepts that can be a good foundation for using Blockchain technology with health information.</w:t>
      </w:r>
    </w:p>
    <w:p w14:paraId="67A0FFF3" w14:textId="68BD7588" w:rsidR="00462E57" w:rsidRPr="00FC11BF" w:rsidRDefault="00580BFC" w:rsidP="00C41FD3">
      <w:pPr>
        <w:spacing w:line="360" w:lineRule="auto"/>
        <w:jc w:val="thaiDistribute"/>
        <w:rPr>
          <w:b/>
          <w:bCs/>
        </w:rPr>
      </w:pPr>
      <w:r w:rsidRPr="00FC11BF">
        <w:rPr>
          <w:b/>
          <w:bCs/>
        </w:rPr>
        <w:tab/>
      </w:r>
      <w:bookmarkStart w:id="38" w:name="CHAPTERII_242"/>
      <w:r w:rsidRPr="00FC11BF">
        <w:rPr>
          <w:b/>
          <w:bCs/>
        </w:rPr>
        <w:t>2.</w:t>
      </w:r>
      <w:r w:rsidR="00041FDB" w:rsidRPr="00FC11BF">
        <w:rPr>
          <w:b/>
          <w:bCs/>
        </w:rPr>
        <w:t>4</w:t>
      </w:r>
      <w:r w:rsidR="00462E57" w:rsidRPr="00FC11BF">
        <w:rPr>
          <w:b/>
          <w:bCs/>
        </w:rPr>
        <w:t>.2 A Case Study for Blockchain in Healthcare: “</w:t>
      </w:r>
      <w:proofErr w:type="spellStart"/>
      <w:r w:rsidR="00462E57" w:rsidRPr="00FC11BF">
        <w:rPr>
          <w:b/>
          <w:bCs/>
        </w:rPr>
        <w:t>MedRec</w:t>
      </w:r>
      <w:proofErr w:type="spellEnd"/>
      <w:r w:rsidR="00462E57" w:rsidRPr="00FC11BF">
        <w:rPr>
          <w:b/>
          <w:bCs/>
        </w:rPr>
        <w:t xml:space="preserve">” </w:t>
      </w:r>
      <w:r w:rsidR="009D49C0" w:rsidRPr="00FC11BF">
        <w:rPr>
          <w:b/>
          <w:bCs/>
        </w:rPr>
        <w:t>P</w:t>
      </w:r>
      <w:r w:rsidR="00462E57" w:rsidRPr="00FC11BF">
        <w:rPr>
          <w:b/>
          <w:bCs/>
        </w:rPr>
        <w:t xml:space="preserve">rototype for </w:t>
      </w:r>
      <w:r w:rsidR="009D49C0" w:rsidRPr="00FC11BF">
        <w:rPr>
          <w:b/>
          <w:bCs/>
        </w:rPr>
        <w:t>E</w:t>
      </w:r>
      <w:r w:rsidR="00462E57" w:rsidRPr="00FC11BF">
        <w:rPr>
          <w:b/>
          <w:bCs/>
        </w:rPr>
        <w:t xml:space="preserve">lectronic </w:t>
      </w:r>
      <w:r w:rsidR="009D49C0" w:rsidRPr="00FC11BF">
        <w:rPr>
          <w:b/>
          <w:bCs/>
        </w:rPr>
        <w:t>H</w:t>
      </w:r>
      <w:r w:rsidR="00462E57" w:rsidRPr="00FC11BF">
        <w:rPr>
          <w:b/>
          <w:bCs/>
        </w:rPr>
        <w:t xml:space="preserve">ealth </w:t>
      </w:r>
      <w:r w:rsidR="009D49C0" w:rsidRPr="00FC11BF">
        <w:rPr>
          <w:b/>
          <w:bCs/>
        </w:rPr>
        <w:t>R</w:t>
      </w:r>
      <w:r w:rsidR="00462E57" w:rsidRPr="00FC11BF">
        <w:rPr>
          <w:b/>
          <w:bCs/>
        </w:rPr>
        <w:t xml:space="preserve">ecords and </w:t>
      </w:r>
      <w:r w:rsidR="009D49C0" w:rsidRPr="00FC11BF">
        <w:rPr>
          <w:b/>
          <w:bCs/>
        </w:rPr>
        <w:t>M</w:t>
      </w:r>
      <w:r w:rsidR="00462E57" w:rsidRPr="00FC11BF">
        <w:rPr>
          <w:b/>
          <w:bCs/>
        </w:rPr>
        <w:t xml:space="preserve">edical </w:t>
      </w:r>
      <w:r w:rsidR="009D49C0" w:rsidRPr="00FC11BF">
        <w:rPr>
          <w:b/>
          <w:bCs/>
        </w:rPr>
        <w:t>R</w:t>
      </w:r>
      <w:r w:rsidR="00462E57" w:rsidRPr="00FC11BF">
        <w:rPr>
          <w:b/>
          <w:bCs/>
        </w:rPr>
        <w:t xml:space="preserve">esearch </w:t>
      </w:r>
      <w:r w:rsidR="009D49C0" w:rsidRPr="00FC11BF">
        <w:rPr>
          <w:b/>
          <w:bCs/>
        </w:rPr>
        <w:t>D</w:t>
      </w:r>
      <w:r w:rsidR="00462E57" w:rsidRPr="00FC11BF">
        <w:rPr>
          <w:b/>
          <w:bCs/>
        </w:rPr>
        <w:t>ata</w:t>
      </w:r>
      <w:r w:rsidR="00B72463" w:rsidRPr="00FC11BF">
        <w:rPr>
          <w:b/>
          <w:bCs/>
        </w:rPr>
        <w:t xml:space="preserve"> </w:t>
      </w:r>
      <w:r w:rsidR="00B72463" w:rsidRPr="00FC11BF">
        <w:rPr>
          <w:b/>
          <w:bCs/>
        </w:rPr>
        <w:fldChar w:fldCharType="begin"/>
      </w:r>
      <w:r w:rsidR="008349FF" w:rsidRPr="00FC11BF">
        <w:rPr>
          <w:b/>
          <w:bCs/>
        </w:rPr>
        <w:instrText>ADDIN CSL_CITATION {"citationItems":[{"id":"ITEM-1","itemData":{"DOI":"10.1109/OBD.ta b2016.11","ISBN":"9781509040544","ISSN":"9781509040544","abstract":"A long-standing focus on compliance has traditionally constrained development of fundamental design changes for Electronic Health Records (EHRs). We now face a critical need for such innovation, as personalization and data science prompt patients to engage in the details of their healthcare and restore agency over their medical data. In this paper, we propose MedRec: a novel, decentralized record management system to handle EHRs, using blockchain technology. Our system gives patients a comprehensive, immutable log and easy access to their medical information across providers and treatment sites. Leveraging unique blockchain properties, MedRec manages authentication, confidentiality, accountability and data sharing—crucial considerations when handling sensitive information. A modular design integrates with providers' existing, local data storage solutions, facilitating interoperability and making our system convenient and adaptable. We incentivize medical stakeholders (researchers, public health authorities, etc.) to participate in the network as blockchain “miners”. This provides them with access to aggregate, anonymized data as mining rewards, in return for sustaining and securing the network via Proof of Work. MedRec thus enables the emergence of data economics, supplying big data to empower researchers while engaging patients and providers in the choice to release metadata. The purpose of this paper is to expose, in preparation for field tests, a working prototype through which we analyze and discuss our approach and the potential for blockchain in health IT and research.","author":[{"dropping-particle":"","family":"Ekblaw","given":"Ariel","non-dropping-particle":"","parse-names":false,"suffix":""},{"dropping-particle":"","family":"Azaria","given":"Asaph","non-dropping-particle":"","parse-names":false,"suffix":""},{"dropping-particle":"","family":"Halamka","given":"John D","non-dropping-particle":"","parse-names":false,"suffix":""},{"dropping-particle":"","family":"Lippman","given":"Andrew","non-dropping-particle":"","parse-names":false,"suffix":""},{"dropping-particle":"","family":"Original","given":"Ieee","non-dropping-particle":"","parse-names":false,"suffix":""},{"dropping-particle":"","family":"Vieira","given":"Thiago","non-dropping-particle":"","parse-names":false,"suffix":""}],"container-title":"IEEE Technology and Society Magazine","id":"ITEM-1","issued":{"date-parts":[["2016"]]},"page":"1-13","title":"A Case Study for Blockchain in Healthcare: \" MedRec \" prototype for electronic health records and medical research data","type":"article-journal"},"uris":["http://www.mendeley.com/documents/?uuid=6fe71d65-b3cc-473d-a6f0-1a063de6f4a0"]}],"mendeley":{"formattedCitation":"[35]","plainTextFormattedCitation":"[35]","previouslyFormattedCitation":"[35]"},"properties":{"noteIndex":0},"schema":"https://github.com/citation-style-language/schema/raw/master/csl-citation.json"}</w:instrText>
      </w:r>
      <w:r w:rsidR="00B72463" w:rsidRPr="00FC11BF">
        <w:rPr>
          <w:b/>
          <w:bCs/>
        </w:rPr>
        <w:fldChar w:fldCharType="separate"/>
      </w:r>
      <w:r w:rsidR="00491932" w:rsidRPr="00FC11BF">
        <w:rPr>
          <w:bCs/>
          <w:noProof/>
        </w:rPr>
        <w:t>[35]</w:t>
      </w:r>
      <w:r w:rsidR="00B72463" w:rsidRPr="00FC11BF">
        <w:rPr>
          <w:b/>
          <w:bCs/>
        </w:rPr>
        <w:fldChar w:fldCharType="end"/>
      </w:r>
      <w:bookmarkEnd w:id="38"/>
    </w:p>
    <w:p w14:paraId="2687EC97" w14:textId="55C87241" w:rsidR="005F4DD3" w:rsidRPr="00FC11BF" w:rsidRDefault="00C83058" w:rsidP="0091085F">
      <w:pPr>
        <w:spacing w:line="360" w:lineRule="auto"/>
        <w:jc w:val="thaiDistribute"/>
      </w:pPr>
      <w:r w:rsidRPr="00FC11BF">
        <w:tab/>
        <w:t xml:space="preserve">Main goal of </w:t>
      </w:r>
      <w:proofErr w:type="spellStart"/>
      <w:r w:rsidRPr="00FC11BF">
        <w:t>MedRec</w:t>
      </w:r>
      <w:proofErr w:type="spellEnd"/>
      <w:r w:rsidRPr="00FC11BF">
        <w:t xml:space="preserve"> is to provide Blockchain that act</w:t>
      </w:r>
      <w:r w:rsidR="0023134A" w:rsidRPr="00FC11BF">
        <w:t>s</w:t>
      </w:r>
      <w:r w:rsidRPr="00FC11BF">
        <w:t xml:space="preserve"> as a middle for health information exchange while allow Blockchain participants to gain benefit from participation. </w:t>
      </w:r>
      <w:r w:rsidR="00E75AED" w:rsidRPr="00FC11BF">
        <w:t xml:space="preserve">They chose Ethereum as Blockchain platform for the system. Ethereum provide smart contract and address based access for the work. </w:t>
      </w:r>
      <w:r w:rsidR="00D82274" w:rsidRPr="00FC11BF">
        <w:t>This work assume</w:t>
      </w:r>
      <w:r w:rsidR="0023134A" w:rsidRPr="00FC11BF">
        <w:t>s</w:t>
      </w:r>
      <w:r w:rsidR="00D82274" w:rsidRPr="00FC11BF">
        <w:t xml:space="preserve"> that miner/validator nodes are health institution that have demand for large amount of health information data to use in their research. M</w:t>
      </w:r>
      <w:r w:rsidRPr="00FC11BF">
        <w:t xml:space="preserve">iner/validator node will be rewarded with anonymized health data which can be used in research involve health data analysis. </w:t>
      </w:r>
      <w:r w:rsidR="00EE2354" w:rsidRPr="00FC11BF">
        <w:t xml:space="preserve">Additionally, </w:t>
      </w:r>
      <w:proofErr w:type="spellStart"/>
      <w:r w:rsidR="00EE2354" w:rsidRPr="00FC11BF">
        <w:t>MedRec</w:t>
      </w:r>
      <w:proofErr w:type="spellEnd"/>
      <w:r w:rsidRPr="00FC11BF">
        <w:t xml:space="preserve"> proposed about allowing patient to have consent about usage on their data. Give more control over individual health data.</w:t>
      </w:r>
      <w:r w:rsidR="002C5458" w:rsidRPr="00FC11BF">
        <w:t xml:space="preserve"> The work also adopted crypt</w:t>
      </w:r>
      <w:r w:rsidR="00BF0DC1" w:rsidRPr="00FC11BF">
        <w:t xml:space="preserve">ographic key scheme proposed by </w:t>
      </w:r>
      <w:proofErr w:type="spellStart"/>
      <w:r w:rsidR="00BF0DC1" w:rsidRPr="00FC11BF">
        <w:t>Zyskin</w:t>
      </w:r>
      <w:proofErr w:type="spellEnd"/>
      <w:r w:rsidR="00BF0DC1" w:rsidRPr="00FC11BF">
        <w:t xml:space="preserve"> et al. </w:t>
      </w:r>
      <w:r w:rsidR="00B70ABC" w:rsidRPr="00FC11BF">
        <w:fldChar w:fldCharType="begin"/>
      </w:r>
      <w:r w:rsidR="008349FF" w:rsidRPr="00FC11BF">
        <w:instrText>ADDIN CSL_CITATION {"citationItems":[{"id":"ITEM-1","itemData":{"DOI":"10.1109/SPW.2015.27","ISBN":"9781479999330","ISSN":"9781479999330","PMID":"21096401","abstract":"—The recent increase in reported incidents of surveil-lance and security breaches compromising users' privacy call into question the current model, in which third-parties collect and con-trol massive amounts of personal data. Bitcoin has demonstrated in the financial space that trusted, auditable computing is possible using a decentralized network of peers accompanied by a public ledger. In this paper, we describe a decentralized personal data management system that ensures users own and control their data. We implement a protocol that turns a blockchain into an automated access-control manager that does not require trust in a third party. Unlike Bitcoin, transactions in our system are not strictly financial – they are used to carry instructions, such as storing, querying and sharing data. Finally, we discuss possible future extensions to blockchains that could harness them into a well-rounded solution for trusted computing problems in society.","author":[{"dropping-particle":"","family":"Zyskind","given":"Guy","non-dropping-particle":"","parse-names":false,"suffix":""},{"dropping-particle":"","family":"Nathan","given":"Oz","non-dropping-particle":"","parse-names":false,"suffix":""},{"dropping-particle":"","family":"Pentland","given":"Alex Sandy","non-dropping-particle":"","parse-names":false,"suffix":""}],"container-title":"Proceedings - 2015 IEEE Security and Privacy Workshops, SPW 2015","id":"ITEM-1","issued":{"date-parts":[["2015"]]},"page":"180-184","title":"Decentralizing privacy: Using Blockchain to Protect Personal Data","type":"article-journal"},"uris":["http://www.mendeley.com/documents/?uuid=aefe30e2-60cb-450a-9312-26c30c3a97dd"]}],"mendeley":{"formattedCitation":"[36]","plainTextFormattedCitation":"[36]","previouslyFormattedCitation":"[36]"},"properties":{"noteIndex":0},"schema":"https://github.com/citation-style-language/schema/raw/master/csl-citation.json"}</w:instrText>
      </w:r>
      <w:r w:rsidR="00B70ABC" w:rsidRPr="00FC11BF">
        <w:fldChar w:fldCharType="separate"/>
      </w:r>
      <w:r w:rsidR="00491932" w:rsidRPr="00FC11BF">
        <w:rPr>
          <w:noProof/>
        </w:rPr>
        <w:t>[36]</w:t>
      </w:r>
      <w:r w:rsidR="00B70ABC" w:rsidRPr="00FC11BF">
        <w:fldChar w:fldCharType="end"/>
      </w:r>
      <w:r w:rsidR="002C5458" w:rsidRPr="00FC11BF">
        <w:t>, to ensure that only authorized party can access patient health information published on Blockchain.</w:t>
      </w:r>
      <w:r w:rsidR="00D074FE" w:rsidRPr="00FC11BF">
        <w:t xml:space="preserve"> Additional to these main contributions, they also gave suggestions about factor that should keep </w:t>
      </w:r>
      <w:r w:rsidR="00C3315E" w:rsidRPr="00FC11BF">
        <w:t>continuity of Blockchain</w:t>
      </w:r>
      <w:r w:rsidR="00D074FE" w:rsidRPr="00FC11BF">
        <w:t xml:space="preserve"> and how Blockchain element provided by platform like Ethereum can be useful.</w:t>
      </w:r>
      <w:r w:rsidR="00BF0DC1" w:rsidRPr="00FC11BF">
        <w:t xml:space="preserve"> One of interesting concept is about using Ethereum address as patient identifier. Due to all identit</w:t>
      </w:r>
      <w:r w:rsidR="0023134A" w:rsidRPr="00FC11BF">
        <w:t>ies</w:t>
      </w:r>
      <w:r w:rsidR="00BF0DC1" w:rsidRPr="00FC11BF">
        <w:t xml:space="preserve"> exist on Ethereum Blockchain are assigned with unique address, </w:t>
      </w:r>
      <w:r w:rsidR="00C41FD3" w:rsidRPr="00FC11BF">
        <w:t>these unique addresses</w:t>
      </w:r>
      <w:r w:rsidR="00BF0DC1" w:rsidRPr="00FC11BF">
        <w:t xml:space="preserve"> can reduce complexity in patient identifier management if designed properly.</w:t>
      </w:r>
      <w:r w:rsidR="00496C40" w:rsidRPr="00FC11BF">
        <w:t xml:space="preserve"> </w:t>
      </w:r>
      <w:proofErr w:type="spellStart"/>
      <w:r w:rsidR="00496C40" w:rsidRPr="00FC11BF">
        <w:t>MedRec</w:t>
      </w:r>
      <w:proofErr w:type="spellEnd"/>
      <w:r w:rsidR="00496C40" w:rsidRPr="00FC11BF">
        <w:t xml:space="preserve"> gave a good example of concept that needed to maintain continuity of </w:t>
      </w:r>
      <w:r w:rsidR="00A853E1" w:rsidRPr="00FC11BF">
        <w:t>Blockchain network by allow</w:t>
      </w:r>
      <w:r w:rsidR="0023134A" w:rsidRPr="00FC11BF">
        <w:t>ing</w:t>
      </w:r>
      <w:r w:rsidR="00496C40" w:rsidRPr="00FC11BF">
        <w:t xml:space="preserve"> participant to gain benefit from participation in some way. At the same time, </w:t>
      </w:r>
      <w:proofErr w:type="spellStart"/>
      <w:r w:rsidR="00496C40" w:rsidRPr="00FC11BF">
        <w:t>MedRec</w:t>
      </w:r>
      <w:proofErr w:type="spellEnd"/>
      <w:r w:rsidR="00496C40" w:rsidRPr="00FC11BF">
        <w:t xml:space="preserve"> is another good example that using Blockchain technology to aid health information exchange issue.</w:t>
      </w:r>
      <w:r w:rsidR="00F63466" w:rsidRPr="00FC11BF">
        <w:t xml:space="preserve"> And the last, </w:t>
      </w:r>
      <w:proofErr w:type="spellStart"/>
      <w:r w:rsidR="00F63466" w:rsidRPr="00FC11BF">
        <w:t>MedRec</w:t>
      </w:r>
      <w:proofErr w:type="spellEnd"/>
      <w:r w:rsidR="00F63466" w:rsidRPr="00FC11BF">
        <w:t xml:space="preserve"> have shown flexibility of smart contract and how it can be useful when implement with healthcare information.</w:t>
      </w:r>
    </w:p>
    <w:p w14:paraId="478C1221" w14:textId="6B167C15" w:rsidR="009547D8" w:rsidRPr="00FC11BF" w:rsidRDefault="00580BFC" w:rsidP="00C41FD3">
      <w:pPr>
        <w:spacing w:line="360" w:lineRule="auto"/>
        <w:jc w:val="thaiDistribute"/>
        <w:rPr>
          <w:b/>
          <w:bCs/>
        </w:rPr>
      </w:pPr>
      <w:r w:rsidRPr="00FC11BF">
        <w:rPr>
          <w:b/>
          <w:bCs/>
        </w:rPr>
        <w:tab/>
      </w:r>
      <w:bookmarkStart w:id="39" w:name="CHAPTERII_243"/>
      <w:r w:rsidRPr="00FC11BF">
        <w:rPr>
          <w:b/>
          <w:bCs/>
        </w:rPr>
        <w:t>2.</w:t>
      </w:r>
      <w:r w:rsidR="00041FDB" w:rsidRPr="00FC11BF">
        <w:rPr>
          <w:b/>
          <w:bCs/>
        </w:rPr>
        <w:t>4</w:t>
      </w:r>
      <w:r w:rsidR="009547D8" w:rsidRPr="00FC11BF">
        <w:rPr>
          <w:b/>
          <w:bCs/>
        </w:rPr>
        <w:t>.3</w:t>
      </w:r>
      <w:r w:rsidR="009547D8" w:rsidRPr="00FC11BF">
        <w:rPr>
          <w:b/>
          <w:bCs/>
          <w:spacing w:val="-12"/>
        </w:rPr>
        <w:t xml:space="preserve"> </w:t>
      </w:r>
      <w:r w:rsidR="009547D8" w:rsidRPr="00FC11BF">
        <w:rPr>
          <w:b/>
          <w:bCs/>
        </w:rPr>
        <w:t>Blockchain-Based Data Preservation System for Medical Data</w:t>
      </w:r>
      <w:r w:rsidR="00C41FD3" w:rsidRPr="00FC11BF">
        <w:rPr>
          <w:b/>
          <w:bCs/>
        </w:rPr>
        <w:t xml:space="preserve"> </w:t>
      </w:r>
      <w:r w:rsidR="00B72463" w:rsidRPr="00FC11BF">
        <w:rPr>
          <w:b/>
          <w:bCs/>
        </w:rPr>
        <w:fldChar w:fldCharType="begin"/>
      </w:r>
      <w:r w:rsidR="008349FF" w:rsidRPr="00FC11BF">
        <w:rPr>
          <w:b/>
          <w:bCs/>
        </w:rPr>
        <w:instrText>ADDIN CSL_CITATION {"citationItems":[{"id":"ITEM-1","itemData":{"DOI":"10.1007/s10916-018-0997-3","ISBN":"1573-689X (Electronic) 0148-5598 (Linking)","ISSN":"1573689X","PMID":"29956058","abstract":"Medical care has become an indispensable part of people's lives, with a dramatic increase in the volume of medical data (e.g., diagnosis certificates and medical records). Medical data, however, is easily stolen, tampered with, or even completely deleted. If the above occurs, medical data cannot be recorded or retrieved in a reliable manner, resulting in delay treatment progress, even endanger the patient's life. In this paper, we propose a novel blockchain-based data preservation system (DPS) for medical data. To provide a reliable storage solution to ensure the primitiveness and verifiability of stored data while preserving privacy for users, we leverage the blockchain framework. With the proposed DPS, users can preserve important data in perpetuity, and the originality of the data can be verified if tampering is suspected. In addition, we use prudent data storage strategies and a variety of cryptographic algorithms to guarantee user privacy; e.g., an adversary is unable to read the plain text even if the data are stolen. We implement a prototype of the DPS based on the real world blockchain-based platform Ethereum. Performance evaluation results demonstrate the effectiveness and efficiency of the proposed system.","author":[{"dropping-particle":"","family":"Li","given":"Hongyu","non-dropping-particle":"","parse-names":false,"suffix":""},{"dropping-particle":"","family":"Zhu","given":"Liehuang","non-dropping-particle":"","parse-names":false,"suffix":""},{"dropping-particle":"","family":"Shen","given":"Meng","non-dropping-particle":"","parse-names":false,"suffix":""},{"dropping-particle":"","family":"Gao","given":"Feng","non-dropping-particle":"","parse-names":false,"suffix":""},{"dropping-particle":"","family":"Tao","given":"Xiaoling","non-dropping-particle":"","parse-names":false,"suffix":""},{"dropping-particle":"","family":"Liu","given":"Sheng","non-dropping-particle":"","parse-names":false,"suffix":""}],"container-title":"Journal of Medical Systems","id":"ITEM-1","issue":"8","issued":{"date-parts":[["2018"]]},"page":"1-13","publisher":"Journal of Medical Systems","title":"Blockchain-Based Data Preservation System for Medical Data","type":"article-journal","volume":"42"},"uris":["http://www.mendeley.com/documents/?uuid=e85bf118-3222-4e6f-be2d-4bc17d3d1472"]}],"mendeley":{"formattedCitation":"[37]","plainTextFormattedCitation":"[37]","previouslyFormattedCitation":"[37]"},"properties":{"noteIndex":0},"schema":"https://github.com/citation-style-language/schema/raw/master/csl-citation.json"}</w:instrText>
      </w:r>
      <w:r w:rsidR="00B72463" w:rsidRPr="00FC11BF">
        <w:rPr>
          <w:b/>
          <w:bCs/>
        </w:rPr>
        <w:fldChar w:fldCharType="separate"/>
      </w:r>
      <w:r w:rsidR="00491932" w:rsidRPr="00FC11BF">
        <w:rPr>
          <w:bCs/>
          <w:noProof/>
        </w:rPr>
        <w:t>[37]</w:t>
      </w:r>
      <w:r w:rsidR="00B72463" w:rsidRPr="00FC11BF">
        <w:rPr>
          <w:b/>
          <w:bCs/>
        </w:rPr>
        <w:fldChar w:fldCharType="end"/>
      </w:r>
      <w:bookmarkEnd w:id="39"/>
    </w:p>
    <w:p w14:paraId="466130F3" w14:textId="0D08AA63" w:rsidR="00802803" w:rsidRPr="00FC11BF" w:rsidRDefault="00B57D3F" w:rsidP="0091085F">
      <w:pPr>
        <w:spacing w:line="360" w:lineRule="auto"/>
        <w:jc w:val="thaiDistribute"/>
      </w:pPr>
      <w:r w:rsidRPr="00FC11BF">
        <w:tab/>
      </w:r>
      <w:r w:rsidR="00B66745" w:rsidRPr="00FC11BF">
        <w:t xml:space="preserve">This work </w:t>
      </w:r>
      <w:r w:rsidR="009B266F" w:rsidRPr="00FC11BF">
        <w:t>used</w:t>
      </w:r>
      <w:r w:rsidR="00B66745" w:rsidRPr="00FC11BF">
        <w:t xml:space="preserve"> Blockchain to keep data that need to have confidentiality preserved. Regardless of what kind of data, this Blockchain allow</w:t>
      </w:r>
      <w:r w:rsidR="00F35A1B" w:rsidRPr="00FC11BF">
        <w:t>s</w:t>
      </w:r>
      <w:r w:rsidR="00B66745" w:rsidRPr="00FC11BF">
        <w:t xml:space="preserve"> user to design what data they want to keep in Blockchain. The chosen data will be encrypted before </w:t>
      </w:r>
      <w:r w:rsidR="00DB5B3B" w:rsidRPr="00FC11BF">
        <w:t>publishing</w:t>
      </w:r>
      <w:r w:rsidR="00B66745" w:rsidRPr="00FC11BF">
        <w:t xml:space="preserve"> into Blockchain.</w:t>
      </w:r>
      <w:r w:rsidR="00B17E87" w:rsidRPr="00FC11BF">
        <w:t xml:space="preserve"> The goal of this Blockchain concept is to preserve medical </w:t>
      </w:r>
      <w:r w:rsidR="00B17E87" w:rsidRPr="00FC11BF">
        <w:lastRenderedPageBreak/>
        <w:t>data inside Blockchain away from any tempering attempt while keep it secret and always available for its owner.</w:t>
      </w:r>
      <w:r w:rsidR="00A3629E" w:rsidRPr="00FC11BF">
        <w:t xml:space="preserve"> Instead of let data available to public, this work </w:t>
      </w:r>
      <w:r w:rsidR="00DB5B3B" w:rsidRPr="00FC11BF">
        <w:t>has</w:t>
      </w:r>
      <w:r w:rsidR="00A3629E" w:rsidRPr="00FC11BF">
        <w:t xml:space="preserve"> demonstrated how Blockchain technology can be used in different approach like keeping medical data available to only authorized entity.</w:t>
      </w:r>
    </w:p>
    <w:p w14:paraId="63A05B72" w14:textId="532FD9BE" w:rsidR="0017069B" w:rsidRPr="00FC11BF" w:rsidRDefault="00C41FD3" w:rsidP="0091085F">
      <w:pPr>
        <w:spacing w:line="360" w:lineRule="auto"/>
        <w:jc w:val="thaiDistribute"/>
        <w:rPr>
          <w:b/>
          <w:bCs/>
        </w:rPr>
      </w:pPr>
      <w:r w:rsidRPr="00FC11BF">
        <w:tab/>
      </w:r>
      <w:bookmarkStart w:id="40" w:name="CHAPTERII_244"/>
      <w:r w:rsidR="00802803" w:rsidRPr="00FC11BF">
        <w:rPr>
          <w:b/>
          <w:bCs/>
        </w:rPr>
        <w:t>2.</w:t>
      </w:r>
      <w:r w:rsidR="00041FDB" w:rsidRPr="00FC11BF">
        <w:rPr>
          <w:b/>
          <w:bCs/>
        </w:rPr>
        <w:t>4</w:t>
      </w:r>
      <w:r w:rsidR="00802803" w:rsidRPr="00FC11BF">
        <w:rPr>
          <w:b/>
          <w:bCs/>
        </w:rPr>
        <w:t xml:space="preserve">.4 </w:t>
      </w:r>
      <w:r w:rsidR="003168F6" w:rsidRPr="00FC11BF">
        <w:rPr>
          <w:b/>
          <w:bCs/>
        </w:rPr>
        <w:t>Blockchain-</w:t>
      </w:r>
      <w:r w:rsidR="00CE4759" w:rsidRPr="00FC11BF">
        <w:rPr>
          <w:b/>
          <w:bCs/>
        </w:rPr>
        <w:t>B</w:t>
      </w:r>
      <w:r w:rsidR="003168F6" w:rsidRPr="00FC11BF">
        <w:rPr>
          <w:b/>
          <w:bCs/>
        </w:rPr>
        <w:t xml:space="preserve">ased </w:t>
      </w:r>
      <w:r w:rsidR="00CE4759" w:rsidRPr="00FC11BF">
        <w:rPr>
          <w:b/>
          <w:bCs/>
        </w:rPr>
        <w:t>E</w:t>
      </w:r>
      <w:r w:rsidR="003168F6" w:rsidRPr="00FC11BF">
        <w:rPr>
          <w:b/>
          <w:bCs/>
        </w:rPr>
        <w:t xml:space="preserve">lectronic </w:t>
      </w:r>
      <w:r w:rsidR="00CE4759" w:rsidRPr="00FC11BF">
        <w:rPr>
          <w:b/>
          <w:bCs/>
        </w:rPr>
        <w:t>H</w:t>
      </w:r>
      <w:r w:rsidR="003168F6" w:rsidRPr="00FC11BF">
        <w:rPr>
          <w:b/>
          <w:bCs/>
        </w:rPr>
        <w:t xml:space="preserve">ealthcare </w:t>
      </w:r>
      <w:r w:rsidR="00CE4759" w:rsidRPr="00FC11BF">
        <w:rPr>
          <w:b/>
          <w:bCs/>
        </w:rPr>
        <w:t>R</w:t>
      </w:r>
      <w:r w:rsidR="003168F6" w:rsidRPr="00FC11BF">
        <w:rPr>
          <w:b/>
          <w:bCs/>
        </w:rPr>
        <w:t xml:space="preserve">ecord </w:t>
      </w:r>
      <w:r w:rsidR="00CE4759" w:rsidRPr="00FC11BF">
        <w:rPr>
          <w:b/>
          <w:bCs/>
        </w:rPr>
        <w:t>S</w:t>
      </w:r>
      <w:r w:rsidR="003168F6" w:rsidRPr="00FC11BF">
        <w:rPr>
          <w:b/>
          <w:bCs/>
        </w:rPr>
        <w:t xml:space="preserve">ystem for </w:t>
      </w:r>
      <w:r w:rsidR="00CE4759" w:rsidRPr="00FC11BF">
        <w:rPr>
          <w:b/>
          <w:bCs/>
        </w:rPr>
        <w:t>H</w:t>
      </w:r>
      <w:r w:rsidR="003168F6" w:rsidRPr="00FC11BF">
        <w:rPr>
          <w:b/>
          <w:bCs/>
        </w:rPr>
        <w:t xml:space="preserve">ealthcare 4.0 </w:t>
      </w:r>
      <w:r w:rsidR="00CE4759" w:rsidRPr="00FC11BF">
        <w:rPr>
          <w:b/>
          <w:bCs/>
        </w:rPr>
        <w:t>A</w:t>
      </w:r>
      <w:r w:rsidR="003168F6" w:rsidRPr="00FC11BF">
        <w:rPr>
          <w:b/>
          <w:bCs/>
        </w:rPr>
        <w:t>pplications</w:t>
      </w:r>
      <w:r w:rsidR="00A3629E" w:rsidRPr="00FC11BF">
        <w:rPr>
          <w:b/>
          <w:bCs/>
        </w:rPr>
        <w:t xml:space="preserve"> </w:t>
      </w:r>
      <w:r w:rsidRPr="00FC11BF">
        <w:rPr>
          <w:b/>
          <w:bCs/>
        </w:rPr>
        <w:fldChar w:fldCharType="begin"/>
      </w:r>
      <w:r w:rsidR="008349FF" w:rsidRPr="00FC11BF">
        <w:rPr>
          <w:b/>
          <w:bCs/>
        </w:rPr>
        <w:instrText>ADDIN CSL_CITATION {"citationItems":[{"id":"ITEM-1","itemData":{"DOI":"10.1016/j.jisa.2019.102407","ISSN":"22142126","abstract":"Modern healthcare systems are characterized as being highly complex and costly. However, this can be reduced through improved health record management, utilization of insurance agencies, and blockchain technology. Blockchain was first introduced to provide distributed records of money-related exchanges that were not dependent on centralized authorities or financial institutions. Breakthroughs in blockchain technology have led to improved transactions involving medical records, insurance billing, and smart contracts, enabling permanent access to and security of data, as well as providing a distributed database of transactions. One significant advantage of using blockchain technology in the healthcare industry is that it can reform the interoperability of healthcare databases, providing increased access to patient medical records, device tracking, prescription databases, and hospital assets, including the complete life cycle of a device within the blockchain infrastructure. Access to patients’ medical histories is essential to correctly prescribe medication, with blockchain being able to dramatically enhance the healthcare services framework. In this paper, several solutions for improving current limitations in healthcare systems using blockchain technology are explored, including frameworks and tools to measure the performance of such systems, e.g., Hyperledger Fabric, Composer, Docker Container, Hyperledger Caliper, and the Wireshark capture engine. Further, this paper proposes an Access Control Policy Algorithm for improving data accessibility between healthcare providers, assisting in the simulation of environments to implement the Hyperledger-based eletronic healthcare record (EHR) sharing system that uses the concept of a chaincode. Performance metrics in blockchain networks, such as latency, throughput, Round Trip Time (RTT). have also been optimized for achieving enhanced results. Compared to traditional EHR systems, which use client-server architecture, the proposed system uses blockchain for improving efficiency and security.","author":[{"dropping-particle":"","family":"Tanwar","given":"Sudeep","non-dropping-particle":"","parse-names":false,"suffix":""},{"dropping-particle":"","family":"Parekh","given":"Karan","non-dropping-particle":"","parse-names":false,"suffix":""},{"dropping-particle":"","family":"Evans","given":"Richard","non-dropping-particle":"","parse-names":false,"suffix":""}],"container-title":"Journal of Information Security and Applications","id":"ITEM-1","issued":{"date-parts":[["2020","2","1"]]},"page":"102407","publisher":"Elsevier Ltd","title":"Blockchain-based electronic healthcare record system for healthcare 4.0 applications","type":"article-journal","volume":"50"},"uris":["http://www.mendeley.com/documents/?uuid=076fbdde-4089-332c-ba72-86394887c965"]}],"mendeley":{"formattedCitation":"[38]","plainTextFormattedCitation":"[38]","previouslyFormattedCitation":"[38]"},"properties":{"noteIndex":0},"schema":"https://github.com/citation-style-language/schema/raw/master/csl-citation.json"}</w:instrText>
      </w:r>
      <w:r w:rsidRPr="00FC11BF">
        <w:rPr>
          <w:b/>
          <w:bCs/>
        </w:rPr>
        <w:fldChar w:fldCharType="separate"/>
      </w:r>
      <w:r w:rsidR="00491932" w:rsidRPr="00FC11BF">
        <w:rPr>
          <w:bCs/>
          <w:noProof/>
        </w:rPr>
        <w:t>[38]</w:t>
      </w:r>
      <w:r w:rsidRPr="00FC11BF">
        <w:rPr>
          <w:b/>
          <w:bCs/>
        </w:rPr>
        <w:fldChar w:fldCharType="end"/>
      </w:r>
      <w:bookmarkEnd w:id="40"/>
    </w:p>
    <w:p w14:paraId="2B4E9674" w14:textId="4943E90B" w:rsidR="00802803" w:rsidRPr="00FC11BF" w:rsidRDefault="001D4135" w:rsidP="003B134A">
      <w:pPr>
        <w:spacing w:line="360" w:lineRule="auto"/>
        <w:jc w:val="thaiDistribute"/>
      </w:pPr>
      <w:r w:rsidRPr="00FC11BF">
        <w:tab/>
      </w:r>
      <w:r w:rsidR="00AE7452" w:rsidRPr="00FC11BF">
        <w:t xml:space="preserve">The work has gathered research proposing the Blockchain concept from 2016 to 2019 that would benefit the healthcare industry by enhancing the capabilities of electronic health records. The work has well explained the overall concept of implementing Blockchain technology to electronic health records developed over the years. They also proposed another approach of implementing Blockchain technology for electronic health records by using IBM Hyperledger fabric as a medium for health information exchange in a similar fashion with </w:t>
      </w:r>
      <w:proofErr w:type="spellStart"/>
      <w:r w:rsidR="00AE7452" w:rsidRPr="00FC11BF">
        <w:t>MedRec</w:t>
      </w:r>
      <w:proofErr w:type="spellEnd"/>
      <w:r w:rsidR="00AE7452" w:rsidRPr="00FC11BF">
        <w:t xml:space="preserve"> which prioritize efficiency in handling huge </w:t>
      </w:r>
      <w:r w:rsidR="00BE56DA" w:rsidRPr="00FC11BF">
        <w:t>number</w:t>
      </w:r>
      <w:r w:rsidR="00AE7452" w:rsidRPr="00FC11BF">
        <w:t xml:space="preserve"> of transactions in the meantime.</w:t>
      </w:r>
      <w:r w:rsidR="00DB5B3B" w:rsidRPr="00FC11BF">
        <w:t xml:space="preserve"> </w:t>
      </w:r>
      <w:r w:rsidR="00AE066D" w:rsidRPr="00FC11BF">
        <w:t xml:space="preserve">The contribution in the work inspires and encourages the idea of enhancing the existing EHR system with Blockchain technology as it </w:t>
      </w:r>
      <w:r w:rsidR="00A71577" w:rsidRPr="00FC11BF">
        <w:t>provides</w:t>
      </w:r>
      <w:r w:rsidR="00AE066D" w:rsidRPr="00FC11BF">
        <w:t xml:space="preserve"> the characteristics of distribution and decentralization.</w:t>
      </w:r>
    </w:p>
    <w:p w14:paraId="19E10DFE" w14:textId="29F5DC4A" w:rsidR="00802803" w:rsidRPr="006A7D30" w:rsidRDefault="00802803" w:rsidP="00D118CE">
      <w:pPr>
        <w:spacing w:line="360" w:lineRule="auto"/>
        <w:sectPr w:rsidR="00802803" w:rsidRPr="006A7D30" w:rsidSect="008C5EA2">
          <w:headerReference w:type="even" r:id="rId14"/>
          <w:pgSz w:w="11906" w:h="16838"/>
          <w:pgMar w:top="2126" w:right="1418" w:bottom="1418" w:left="2126" w:header="720" w:footer="720" w:gutter="0"/>
          <w:cols w:space="720"/>
          <w:docGrid w:linePitch="360"/>
        </w:sectPr>
      </w:pPr>
    </w:p>
    <w:p w14:paraId="69E27A20" w14:textId="77777777" w:rsidR="001E0BE2" w:rsidRPr="006A7D30" w:rsidRDefault="001E0BE2" w:rsidP="00D118CE">
      <w:pPr>
        <w:tabs>
          <w:tab w:val="left" w:pos="1134"/>
        </w:tabs>
        <w:spacing w:line="360" w:lineRule="auto"/>
        <w:jc w:val="center"/>
        <w:rPr>
          <w:b/>
          <w:bCs/>
          <w:sz w:val="28"/>
        </w:rPr>
      </w:pPr>
    </w:p>
    <w:p w14:paraId="6E61C573" w14:textId="4EB44FCD" w:rsidR="00177817" w:rsidRPr="006A7D30" w:rsidRDefault="00177817" w:rsidP="00597D24">
      <w:pPr>
        <w:pStyle w:val="Heading1"/>
      </w:pPr>
    </w:p>
    <w:p w14:paraId="37E0B441" w14:textId="4A489D0D" w:rsidR="00177817" w:rsidRPr="003B134A" w:rsidRDefault="00BD1489" w:rsidP="003B134A">
      <w:pPr>
        <w:jc w:val="center"/>
        <w:rPr>
          <w:b/>
          <w:bCs/>
          <w:sz w:val="28"/>
          <w:szCs w:val="28"/>
        </w:rPr>
      </w:pPr>
      <w:bookmarkStart w:id="41" w:name="CHAPTERIII"/>
      <w:r>
        <w:rPr>
          <w:b/>
          <w:bCs/>
          <w:sz w:val="28"/>
          <w:szCs w:val="28"/>
        </w:rPr>
        <w:t>CHAPTER III</w:t>
      </w:r>
      <w:r>
        <w:rPr>
          <w:b/>
          <w:bCs/>
          <w:sz w:val="28"/>
          <w:szCs w:val="28"/>
        </w:rPr>
        <w:br/>
      </w:r>
      <w:r w:rsidR="00560417" w:rsidRPr="003B134A">
        <w:rPr>
          <w:b/>
          <w:bCs/>
          <w:sz w:val="28"/>
          <w:szCs w:val="28"/>
        </w:rPr>
        <w:t xml:space="preserve">PROPOSED </w:t>
      </w:r>
      <w:r w:rsidR="00177817" w:rsidRPr="003B134A">
        <w:rPr>
          <w:b/>
          <w:bCs/>
          <w:sz w:val="28"/>
          <w:szCs w:val="28"/>
        </w:rPr>
        <w:t>METHOD</w:t>
      </w:r>
    </w:p>
    <w:bookmarkEnd w:id="41"/>
    <w:p w14:paraId="426FF59C" w14:textId="77777777" w:rsidR="00177817" w:rsidRPr="006A7D30" w:rsidRDefault="00177817" w:rsidP="00D118CE">
      <w:pPr>
        <w:tabs>
          <w:tab w:val="left" w:pos="1134"/>
        </w:tabs>
        <w:spacing w:line="360" w:lineRule="auto"/>
        <w:jc w:val="center"/>
        <w:rPr>
          <w:b/>
          <w:bCs/>
          <w:szCs w:val="22"/>
        </w:rPr>
      </w:pPr>
    </w:p>
    <w:p w14:paraId="641F2D05" w14:textId="77777777" w:rsidR="009536DA" w:rsidRPr="006A7D30" w:rsidRDefault="009536DA" w:rsidP="00D118CE">
      <w:pPr>
        <w:tabs>
          <w:tab w:val="left" w:pos="1134"/>
        </w:tabs>
        <w:spacing w:line="360" w:lineRule="auto"/>
        <w:jc w:val="center"/>
        <w:rPr>
          <w:b/>
          <w:bCs/>
          <w:szCs w:val="22"/>
        </w:rPr>
      </w:pPr>
    </w:p>
    <w:p w14:paraId="5C2E2CE6" w14:textId="16658D1F" w:rsidR="000F0242" w:rsidRDefault="009536DA" w:rsidP="007C3BEB">
      <w:pPr>
        <w:tabs>
          <w:tab w:val="left" w:pos="709"/>
        </w:tabs>
        <w:spacing w:line="360" w:lineRule="auto"/>
        <w:jc w:val="thaiDistribute"/>
      </w:pPr>
      <w:r w:rsidRPr="006A7D30">
        <w:rPr>
          <w:b/>
          <w:bCs/>
          <w:cs/>
        </w:rPr>
        <w:tab/>
      </w:r>
      <w:r w:rsidR="00AE52C7" w:rsidRPr="00AE52C7">
        <w:t xml:space="preserve">This chapter explains the proposed method. The first section introduces the use case scenario of the proposing concept. The second section explains the main concept design of this work. </w:t>
      </w:r>
      <w:r w:rsidR="004E065A" w:rsidRPr="004E065A">
        <w:t xml:space="preserve">The third section explains how to construct Blockchain infrastructure that is compatible with the IHE </w:t>
      </w:r>
      <w:proofErr w:type="spellStart"/>
      <w:r w:rsidR="004E065A" w:rsidRPr="004E065A">
        <w:t>XDS.b</w:t>
      </w:r>
      <w:proofErr w:type="spellEnd"/>
      <w:r w:rsidR="004E065A" w:rsidRPr="004E065A">
        <w:t xml:space="preserve"> Profile's implementation</w:t>
      </w:r>
      <w:r w:rsidR="00AE52C7" w:rsidRPr="00AE52C7">
        <w:t xml:space="preserve">. </w:t>
      </w:r>
      <w:r w:rsidR="00B77D7A" w:rsidRPr="00B77D7A">
        <w:t xml:space="preserve">The fourth section explains how Blockchain technology is integrated into the IHE </w:t>
      </w:r>
      <w:proofErr w:type="spellStart"/>
      <w:r w:rsidR="00B77D7A" w:rsidRPr="00B77D7A">
        <w:t>XDS.b</w:t>
      </w:r>
      <w:proofErr w:type="spellEnd"/>
      <w:r w:rsidR="00B77D7A" w:rsidRPr="00B77D7A">
        <w:t xml:space="preserve"> Profile</w:t>
      </w:r>
      <w:r w:rsidR="00AE52C7" w:rsidRPr="00AE52C7">
        <w:t>. The fifth section further explain the detail regarding the main function of our implementation. The last section shows the process flow of the XDS Document Registry Actor as an interface between the XDS system and the Blockchain ledger.</w:t>
      </w:r>
    </w:p>
    <w:p w14:paraId="6879CC18" w14:textId="1F407DFE" w:rsidR="00296127" w:rsidRDefault="00296127" w:rsidP="00C73D70">
      <w:pPr>
        <w:pStyle w:val="Heading2"/>
        <w:rPr>
          <w:rFonts w:cstheme="minorBidi"/>
        </w:rPr>
      </w:pPr>
      <w:r w:rsidRPr="00296127">
        <w:t>3.1</w:t>
      </w:r>
      <w:r>
        <w:t xml:space="preserve"> </w:t>
      </w:r>
      <w:bookmarkStart w:id="42" w:name="CHAPTERIII_31"/>
      <w:r>
        <w:t xml:space="preserve">Use </w:t>
      </w:r>
      <w:r w:rsidR="00BE028C">
        <w:t>C</w:t>
      </w:r>
      <w:r>
        <w:t xml:space="preserve">ase </w:t>
      </w:r>
      <w:r w:rsidR="00BE028C">
        <w:t>S</w:t>
      </w:r>
      <w:r>
        <w:t>cenario</w:t>
      </w:r>
      <w:bookmarkEnd w:id="42"/>
    </w:p>
    <w:p w14:paraId="1FAE2B4F" w14:textId="1AEFE6B2" w:rsidR="00FE40BE" w:rsidRPr="00FC11BF" w:rsidRDefault="00C73D70" w:rsidP="00181982">
      <w:pPr>
        <w:tabs>
          <w:tab w:val="left" w:pos="709"/>
        </w:tabs>
        <w:spacing w:after="240" w:line="360" w:lineRule="auto"/>
        <w:jc w:val="thaiDistribute"/>
      </w:pPr>
      <w:r w:rsidRPr="00FC11BF">
        <w:rPr>
          <w:color w:val="FF0000"/>
        </w:rPr>
        <w:tab/>
      </w:r>
      <w:r w:rsidR="00824A00" w:rsidRPr="00FC11BF">
        <w:t xml:space="preserve">Imagine the example case, </w:t>
      </w:r>
      <w:r w:rsidR="00862D81" w:rsidRPr="00FC11BF">
        <w:t>Mr. Peter Parker is a normal person. One day he got bit by a strange spider. Mr. Parker then visits Hospital A located in Bangkok for diagnosis. A doctor at Hospital A diagnosed that there is no unusual effect on Mr. Parker and heal the bite wound for him. The event and diagnosis result were recorded within Hospital A. Later, during his travel to Chiang Mai, Mr. Parker found an unusual effect from the bite. He then pays a visit to Hospital B for diagnosis. Without the health information sharing standard implemented, A doctor at Hospital B will have difficulty accessing the last diagnosis result for Mr. Parker, which is unknown to them that it can be located in Hospital A. The situation becomes even worse when the health information system of Hospital B was hit by ransomware and went down. That means a doctor at Hospital B cannot know that what happened to Mr. Parker. On the other hand, with IHE XDS Blockchain implemented, even Hospital B hit by ransomware, a doctor at Hospital B can use an alternate machine to access the XDS Blockchain ledger and discover that there is the latest diagnosis result for Mr. Parker available at Hospital A. A doctor then gains access to the diagnosis result and able to identify that Mr. Parker was afflicted by unknown genetic mutated symptom caused by the spider bite. Allow the doctor to prevent a further harmful consequence.</w:t>
      </w:r>
    </w:p>
    <w:p w14:paraId="20B4BE0D" w14:textId="733C75DE" w:rsidR="00ED3105" w:rsidRPr="00A91D58" w:rsidRDefault="00ED3105" w:rsidP="00C73D70">
      <w:pPr>
        <w:pStyle w:val="Heading2"/>
      </w:pPr>
      <w:r w:rsidRPr="00ED3105">
        <w:lastRenderedPageBreak/>
        <w:t>3.</w:t>
      </w:r>
      <w:r w:rsidR="00C73D70">
        <w:t>2</w:t>
      </w:r>
      <w:r w:rsidRPr="00ED3105">
        <w:t xml:space="preserve"> </w:t>
      </w:r>
      <w:bookmarkStart w:id="43" w:name="CHAPTERIII_32"/>
      <w:r w:rsidR="00212F19" w:rsidRPr="00212F19">
        <w:t>Concept Design</w:t>
      </w:r>
      <w:bookmarkEnd w:id="43"/>
    </w:p>
    <w:p w14:paraId="2C6FF2B7" w14:textId="0E1482FC" w:rsidR="00ED3105" w:rsidRPr="00FC11BF" w:rsidRDefault="00A91D58" w:rsidP="00ED3105">
      <w:pPr>
        <w:tabs>
          <w:tab w:val="left" w:pos="709"/>
        </w:tabs>
        <w:spacing w:line="360" w:lineRule="auto"/>
        <w:jc w:val="thaiDistribute"/>
      </w:pPr>
      <w:r w:rsidRPr="00FC11BF">
        <w:tab/>
      </w:r>
      <w:r w:rsidR="008A0B7E" w:rsidRPr="00FC11BF">
        <w:t>As introduced in Chapter I, the unique nature of the healthcare environment that emphasizes confidentiality of data gave limits to implementing Blockchain technology into the industry. Patient data cannot be put directly into Blockchain as it will become persistent following Blockchain characteristics while increasing difficulty in ensuring data confidentiality when its replica is distributed all over the network</w:t>
      </w:r>
      <w:r w:rsidR="00ED3105" w:rsidRPr="00FC11BF">
        <w:t xml:space="preserve"> </w:t>
      </w:r>
      <w:r w:rsidR="00ED3105" w:rsidRPr="00FC11BF">
        <w:fldChar w:fldCharType="begin"/>
      </w:r>
      <w:r w:rsidR="008349FF" w:rsidRPr="00FC11BF">
        <w:instrText>ADDIN CSL_CITATION {"citationItems":[{"id":"ITEM-1","itemData":{"DOI":"10.1109/BigDataCongress.2017.85","ISBN":"9781538619964","ISSN":"2379-7703","PMID":"24762335","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June","issued":{"date-parts":[["2017"]]},"page":"557-564","title":"An Overview of Blockchain Technology: Architecture, Consensus, and Future Trends","type":"article-journal"},"uris":["http://www.mendeley.com/documents/?uuid=33fe5c0a-4fdb-4270-8bf1-19090eaf8fd3"]},{"id":"ITEM-2","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2","issued":{"date-parts":[["2018"]]},"page":"59","title":"Blockchain Technology Overview (NISTIR-8202)","type":"article-journal"},"uris":["http://www.mendeley.com/documents/?uuid=1edfbd03-54ed-46ec-b17c-3ad06898e5b5"]},{"id":"ITEM-3","itemData":{"ISBN":"9789898533746","abstract":"Blockchain technology has recently gained widespread attention by media, businesses, public sector agencies, and various international organizations, and it is being regarded as potentially even more disruptive than the Internet. Despite significant interest, there is a dearth of academic literature that describes key components of blockchains and discusses potential applications. This paper aims to address this gap. This paper presents an overview of blockchain technology, identifies the blockchain's key functional characteristics, builds a formal definition, and offers a discussion and classification of current and emerging blockchain applications.","author":[{"dropping-particle":"","family":"Sultan","given":"Karim","non-dropping-particle":"","parse-names":false,"suffix":""},{"dropping-particle":"","family":"Ruhi","given":"Umar","non-dropping-particle":"","parse-names":false,"suffix":""},{"dropping-particle":"","family":"Lakhani","given":"Rubina","non-dropping-particle":"","parse-names":false,"suffix":""}],"id":"ITEM-3","issued":{"date-parts":[["2018"]]},"title":"CONCEPTUALIZING BLOCKCHAINS: CHARACTERISTICS &amp; APPLICATIONS","type":"book"},"uris":["http://www.mendeley.com/documents/?uuid=52786f4a-7129-3f01-af66-0b0ae413d1ac"]}],"mendeley":{"formattedCitation":"[26, 27, 39]","plainTextFormattedCitation":"[26, 27, 39]","previouslyFormattedCitation":"[26, 27, 39]"},"properties":{"noteIndex":0},"schema":"https://github.com/citation-style-language/schema/raw/master/csl-citation.json"}</w:instrText>
      </w:r>
      <w:r w:rsidR="00ED3105" w:rsidRPr="00FC11BF">
        <w:fldChar w:fldCharType="separate"/>
      </w:r>
      <w:r w:rsidR="00491932" w:rsidRPr="00FC11BF">
        <w:rPr>
          <w:noProof/>
        </w:rPr>
        <w:t>[26, 27, 39]</w:t>
      </w:r>
      <w:r w:rsidR="00ED3105" w:rsidRPr="00FC11BF">
        <w:fldChar w:fldCharType="end"/>
      </w:r>
      <w:r w:rsidR="00ED3105" w:rsidRPr="00FC11BF">
        <w:t xml:space="preserve">. </w:t>
      </w:r>
      <w:r w:rsidR="00F06BAF" w:rsidRPr="00FC11BF">
        <w:t xml:space="preserve">So instead of risk confidentiality of healthcare data by publishing it directly into the Blockchain network, we propose using IHE </w:t>
      </w:r>
      <w:proofErr w:type="spellStart"/>
      <w:r w:rsidR="00F06BAF" w:rsidRPr="00FC11BF">
        <w:t>XDS.b</w:t>
      </w:r>
      <w:proofErr w:type="spellEnd"/>
      <w:r w:rsidR="00F06BAF" w:rsidRPr="00FC11BF">
        <w:t xml:space="preserve"> Document Registry Actor to act as a health document exchange medium for the Blockchain network. The profile is best compatible with Blockchain technology as decentralization will secure the availability of the health information exchange by eliminating the need for the organization that will act as the central hub for the exchange avoiding a single point of failure problem. At the same time, there is no longer a need to publish health documents directly into the distributed network, reduce the risk against the confidentiality of the data. Additionally, in this work, we further extend the usability of the profile by allowing the organization that has shared health documents from its source to also act as an additional data backup for the original by providing additional access points (URLs) for the document. That mean, even the source of health document become unavailable due to unpredictable circumstance like a cyber-incident (i.e., Ransomware threat), the network will still have a chance to access the compromised document via an alternative source available from a shared peer. This extends the benefit of the health document sharing network and encourages the growth of the health document sharing community even further indefinitely.</w:t>
      </w:r>
    </w:p>
    <w:p w14:paraId="67E9C4D9" w14:textId="388A5A4F" w:rsidR="005542CD" w:rsidRPr="00FC11BF" w:rsidRDefault="00E17EDA" w:rsidP="00E17EDA">
      <w:pPr>
        <w:spacing w:line="360" w:lineRule="auto"/>
        <w:jc w:val="thaiDistribute"/>
      </w:pPr>
      <w:r w:rsidRPr="00FC11BF">
        <w:tab/>
        <w:t xml:space="preserve">Following </w:t>
      </w:r>
      <w:r w:rsidRPr="00FC11BF">
        <w:fldChar w:fldCharType="begin"/>
      </w:r>
      <w:r w:rsidRPr="00FC11BF">
        <w:instrText xml:space="preserve"> REF _Ref7291759 \h </w:instrText>
      </w:r>
      <w:r w:rsidR="00FC11BF" w:rsidRPr="00FC11BF">
        <w:instrText xml:space="preserve"> \* MERGEFORMAT </w:instrText>
      </w:r>
      <w:r w:rsidRPr="00FC11BF">
        <w:fldChar w:fldCharType="separate"/>
      </w:r>
      <w:r w:rsidR="00454CE9" w:rsidRPr="00FC11BF">
        <w:t xml:space="preserve">Figure </w:t>
      </w:r>
      <w:r w:rsidR="00454CE9" w:rsidRPr="00FC11BF">
        <w:rPr>
          <w:noProof/>
        </w:rPr>
        <w:t>2</w:t>
      </w:r>
      <w:r w:rsidR="00454CE9" w:rsidRPr="00FC11BF">
        <w:noBreakHyphen/>
      </w:r>
      <w:r w:rsidR="00454CE9" w:rsidRPr="00FC11BF">
        <w:rPr>
          <w:noProof/>
        </w:rPr>
        <w:t>2</w:t>
      </w:r>
      <w:r w:rsidRPr="00FC11BF">
        <w:fldChar w:fldCharType="end"/>
      </w:r>
      <w:r w:rsidRPr="00FC11BF">
        <w:t xml:space="preserve">, the XDS Document Registry actor who acts as a hub for health document exchange would normally host a database that allows XDS Document Consumer Actor to query for information of health Document they seek. The existing solution for the database is the utilization of SQL or non-SQL centralized database depend on each XDS Affinity network. In adaptation for this work, we propose replacing these centralized databases with a Blockchain ledger which innately distribute the registry amongst the network while also benefit from Blockchain characteristics. This consecutively transforms the XDS Document Registry Actor host by each XDS Affinity domain member into a Blockchain node. Each node will now serve as a </w:t>
      </w:r>
      <w:r w:rsidRPr="00FC11BF">
        <w:lastRenderedPageBreak/>
        <w:t>decentralized XDS Document Registry Actor who will joint cooperatively keep, operate, and maintain the Blockchain ledger which now contains the entire health document registry entry for the network.</w:t>
      </w:r>
    </w:p>
    <w:p w14:paraId="7D5E2FC6" w14:textId="77777777" w:rsidR="00ED71A4" w:rsidRPr="00350045" w:rsidRDefault="00ED71A4" w:rsidP="00C312FF">
      <w:pPr>
        <w:jc w:val="thaiDistribute"/>
        <w:rPr>
          <w:rFonts w:cstheme="minorBidi"/>
        </w:rPr>
      </w:pPr>
    </w:p>
    <w:p w14:paraId="4354EF5B" w14:textId="65781637" w:rsidR="00C312FF" w:rsidRPr="00C73D70" w:rsidRDefault="00ED71A4" w:rsidP="00C73D70">
      <w:pPr>
        <w:pStyle w:val="Heading2"/>
      </w:pPr>
      <w:r w:rsidRPr="00ED71A4">
        <w:t>3.</w:t>
      </w:r>
      <w:r w:rsidR="00C73D70">
        <w:t>3</w:t>
      </w:r>
      <w:r w:rsidRPr="00ED71A4">
        <w:t xml:space="preserve"> </w:t>
      </w:r>
      <w:bookmarkStart w:id="44" w:name="CHAPTERIII_33"/>
      <w:r w:rsidR="00F03869" w:rsidRPr="004C461D">
        <w:t>Blockchain Design</w:t>
      </w:r>
      <w:bookmarkEnd w:id="44"/>
    </w:p>
    <w:p w14:paraId="0A08F128" w14:textId="77777777" w:rsidR="00C83C4E" w:rsidRPr="00FC11BF" w:rsidRDefault="001137B5" w:rsidP="00B94CD0">
      <w:pPr>
        <w:spacing w:line="360" w:lineRule="auto"/>
        <w:jc w:val="thaiDistribute"/>
      </w:pPr>
      <w:r w:rsidRPr="00FC11BF">
        <w:tab/>
      </w:r>
      <w:r w:rsidR="00A15432" w:rsidRPr="00FC11BF">
        <w:t xml:space="preserve">Considering the environment of the XDS Affinity domain network, the network is comprised of members who are hospital or health institution that entered the network intending to share their health document and access health document shared from other. Each member entering the network are expected to have been selected by the network and have an agreement with the network to voluntarily share health document from their XDS Document Repository Actor to the network while not exposing information shared within the network to the outside. Following Blockchain Types mentioned in </w:t>
      </w:r>
      <w:r w:rsidR="00B94CD0" w:rsidRPr="00FC11BF">
        <w:t>2.3.2</w:t>
      </w:r>
      <w:r w:rsidR="00A15432" w:rsidRPr="00FC11BF">
        <w:t xml:space="preserve">, the network is not suitable with the Public Chain as they are not accepting anyone into the network without pre-selection and a proper agreement. At the same time, they are also not suitable with the Private Chain as the XDS Affinity domain network was designed for scalability and not fixed to any specific organization. That means the XDS Affinity domain network is best suitable with the Permissioned Chain type as it was designed for scalability welcoming more members to join the network over time under the condition that joining members are accepted by the network and have a proper data sharing agreement. </w:t>
      </w:r>
    </w:p>
    <w:p w14:paraId="20F536C8" w14:textId="1418544A" w:rsidR="004E6689" w:rsidRPr="00FC11BF" w:rsidRDefault="00C83C4E" w:rsidP="00B94CD0">
      <w:pPr>
        <w:spacing w:line="360" w:lineRule="auto"/>
        <w:jc w:val="thaiDistribute"/>
        <w:rPr>
          <w:cs/>
        </w:rPr>
      </w:pPr>
      <w:r w:rsidRPr="00FC11BF">
        <w:rPr>
          <w:cs/>
        </w:rPr>
        <w:tab/>
      </w:r>
      <w:r w:rsidR="00A15432" w:rsidRPr="00FC11BF">
        <w:t>Meanwhile, following the Blockchain consensus mentioned</w:t>
      </w:r>
      <w:r w:rsidR="00B94CD0" w:rsidRPr="00FC11BF">
        <w:t xml:space="preserve"> in 2.3.3.4</w:t>
      </w:r>
      <w:r w:rsidR="00A15432" w:rsidRPr="00FC11BF">
        <w:t>, the XDS Affinity domain members were not pre-determined to invest a high amount of computational resources for entering the network and were not expected to gain direct profit from participation in maintaining the network. That means the consensus mechanism with computational resources inefficiencies like competition-based and profit-dependence mechanism like randomness-based are not the choice of consensus for the network. Then the remaining majority-based consensus will be the most suitable</w:t>
      </w:r>
      <w:r w:rsidR="002B5AA4" w:rsidRPr="00FC11BF">
        <w:t xml:space="preserve"> choice</w:t>
      </w:r>
      <w:r w:rsidR="00A15432" w:rsidRPr="00FC11BF">
        <w:t xml:space="preserve"> available. The start point of majority-based consensus will be PBFT as the basis of the type. With the nature of the XDS Affinity domain network which pre-determined the joining member, this should prevent the chance for the bad actor to control the majority and secure Blockchain characteristics for the network</w:t>
      </w:r>
      <w:r w:rsidR="009936BD" w:rsidRPr="00FC11BF">
        <w:t xml:space="preserve"> consecutively</w:t>
      </w:r>
      <w:r w:rsidR="00A15432" w:rsidRPr="00FC11BF">
        <w:t>.</w:t>
      </w:r>
    </w:p>
    <w:p w14:paraId="29EF3346" w14:textId="77777777" w:rsidR="001D7277" w:rsidRPr="00FC11BF" w:rsidRDefault="001D7277" w:rsidP="00C312FF">
      <w:pPr>
        <w:jc w:val="thaiDistribute"/>
      </w:pPr>
    </w:p>
    <w:p w14:paraId="3CF633CE" w14:textId="2EC57228" w:rsidR="00041250" w:rsidRPr="007A2ED9" w:rsidRDefault="006B0C46" w:rsidP="00C73D70">
      <w:pPr>
        <w:pStyle w:val="Heading2"/>
      </w:pPr>
      <w:r w:rsidRPr="008A6DD2">
        <w:lastRenderedPageBreak/>
        <w:t>3</w:t>
      </w:r>
      <w:r w:rsidR="008A6DD2" w:rsidRPr="008A6DD2">
        <w:rPr>
          <w:rFonts w:cstheme="minorBidi"/>
        </w:rPr>
        <w:t>.</w:t>
      </w:r>
      <w:r w:rsidR="00C73D70">
        <w:rPr>
          <w:rFonts w:cstheme="minorBidi"/>
        </w:rPr>
        <w:t>4</w:t>
      </w:r>
      <w:r w:rsidRPr="008A6DD2">
        <w:t xml:space="preserve"> </w:t>
      </w:r>
      <w:bookmarkStart w:id="45" w:name="CHAPTERIII_34"/>
      <w:r w:rsidR="00C312FF" w:rsidRPr="008A6DD2">
        <w:t xml:space="preserve">Integrating Blockchain with </w:t>
      </w:r>
      <w:proofErr w:type="spellStart"/>
      <w:r w:rsidR="00C312FF" w:rsidRPr="008A6DD2">
        <w:t>XDS.b</w:t>
      </w:r>
      <w:proofErr w:type="spellEnd"/>
      <w:r w:rsidR="008A6DD2">
        <w:t xml:space="preserve"> Profile</w:t>
      </w:r>
      <w:bookmarkEnd w:id="45"/>
    </w:p>
    <w:p w14:paraId="3A45E57B" w14:textId="7AEE06AA" w:rsidR="00AD58D0" w:rsidRDefault="003A3F86" w:rsidP="003A3F86">
      <w:pPr>
        <w:spacing w:line="360" w:lineRule="auto"/>
        <w:jc w:val="thaiDistribute"/>
      </w:pPr>
      <w:r>
        <w:tab/>
      </w:r>
      <w:r w:rsidRPr="003A3F86">
        <w:t>For the</w:t>
      </w:r>
      <w:r w:rsidRPr="00AD58D0">
        <w:rPr>
          <w:color w:val="FF0000"/>
        </w:rPr>
        <w:t xml:space="preserve"> </w:t>
      </w:r>
      <w:r w:rsidRPr="005356C9">
        <w:t>implementation,</w:t>
      </w:r>
      <w:r w:rsidRPr="003A3F86">
        <w:t xml:space="preserve"> following </w:t>
      </w:r>
      <w:r>
        <w:fldChar w:fldCharType="begin"/>
      </w:r>
      <w:r>
        <w:instrText xml:space="preserve"> REF _Ref7291759 \h </w:instrText>
      </w:r>
      <w:r>
        <w:fldChar w:fldCharType="separate"/>
      </w:r>
      <w:r w:rsidR="00454CE9" w:rsidRPr="00695B3C">
        <w:t xml:space="preserve">Figure </w:t>
      </w:r>
      <w:r w:rsidR="00454CE9">
        <w:rPr>
          <w:noProof/>
        </w:rPr>
        <w:t>2</w:t>
      </w:r>
      <w:r w:rsidR="00454CE9">
        <w:noBreakHyphen/>
      </w:r>
      <w:r w:rsidR="00454CE9">
        <w:rPr>
          <w:noProof/>
        </w:rPr>
        <w:t>2</w:t>
      </w:r>
      <w:r>
        <w:fldChar w:fldCharType="end"/>
      </w:r>
      <w:r w:rsidRPr="003A3F86">
        <w:t xml:space="preserve">, we assume that the ITI-61 transaction is unessential for the current usage of the work. The patient identification was assumed to be already standardized amongst all members of the network, eliminates the need for the ITI-44 transaction from consideration. This left the XDS Document Registry Actor Blockchain to only interact with the remaining XDS Document Repository Actor via ITI-42 transaction and XDS Document Consumer Actor via ITI-18 transaction (as shown in </w:t>
      </w:r>
      <w:r>
        <w:fldChar w:fldCharType="begin"/>
      </w:r>
      <w:r>
        <w:instrText xml:space="preserve"> REF _Ref69271471 \h </w:instrText>
      </w:r>
      <w:r>
        <w:fldChar w:fldCharType="separate"/>
      </w:r>
      <w:r w:rsidR="00454CE9" w:rsidRPr="00FA336C">
        <w:t xml:space="preserve">Figure </w:t>
      </w:r>
      <w:r w:rsidR="00454CE9">
        <w:rPr>
          <w:noProof/>
        </w:rPr>
        <w:t>3</w:t>
      </w:r>
      <w:r w:rsidR="00454CE9">
        <w:noBreakHyphen/>
      </w:r>
      <w:r w:rsidR="00454CE9">
        <w:rPr>
          <w:noProof/>
        </w:rPr>
        <w:t>1</w:t>
      </w:r>
      <w:r>
        <w:fldChar w:fldCharType="end"/>
      </w:r>
      <w:r w:rsidRPr="003A3F86">
        <w:t xml:space="preserve">). </w:t>
      </w:r>
    </w:p>
    <w:p w14:paraId="17253950" w14:textId="77777777" w:rsidR="00AD58D0" w:rsidRDefault="00AD58D0" w:rsidP="003A3F86">
      <w:pPr>
        <w:spacing w:line="360" w:lineRule="auto"/>
        <w:jc w:val="thaiDistribute"/>
      </w:pPr>
    </w:p>
    <w:p w14:paraId="5D322C86" w14:textId="77777777" w:rsidR="00AD58D0" w:rsidRDefault="00AD58D0" w:rsidP="00AD58D0">
      <w:pPr>
        <w:spacing w:line="360" w:lineRule="auto"/>
        <w:jc w:val="center"/>
      </w:pPr>
      <w:r>
        <w:rPr>
          <w:noProof/>
        </w:rPr>
        <w:drawing>
          <wp:inline distT="0" distB="0" distL="0" distR="0" wp14:anchorId="67FA9791" wp14:editId="13958C71">
            <wp:extent cx="5448300" cy="1292860"/>
            <wp:effectExtent l="0" t="0" r="0" b="254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a:picLocks noChangeAspect="1" noChangeArrowheads="1"/>
                    </pic:cNvPicPr>
                  </pic:nvPicPr>
                  <pic:blipFill rotWithShape="1">
                    <a:blip r:embed="rId15">
                      <a:extLst>
                        <a:ext uri="{28A0092B-C50C-407E-A947-70E740481C1C}">
                          <a14:useLocalDpi xmlns:a14="http://schemas.microsoft.com/office/drawing/2010/main" val="0"/>
                        </a:ext>
                      </a:extLst>
                    </a:blip>
                    <a:srcRect l="1252" r="868"/>
                    <a:stretch/>
                  </pic:blipFill>
                  <pic:spPr bwMode="auto">
                    <a:xfrm>
                      <a:off x="0" y="0"/>
                      <a:ext cx="5485330" cy="1301647"/>
                    </a:xfrm>
                    <a:prstGeom prst="rect">
                      <a:avLst/>
                    </a:prstGeom>
                    <a:noFill/>
                    <a:ln w="31750"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8E30318" w14:textId="3B927621" w:rsidR="00AD58D0" w:rsidRPr="00A9644A" w:rsidRDefault="00AD58D0" w:rsidP="00FB772F">
      <w:pPr>
        <w:pStyle w:val="Caption"/>
        <w:jc w:val="center"/>
        <w:rPr>
          <w:rFonts w:cs="Angsana New"/>
          <w:i/>
          <w:iCs/>
          <w:szCs w:val="30"/>
        </w:rPr>
      </w:pPr>
      <w:bookmarkStart w:id="46" w:name="_Ref69271471"/>
      <w:bookmarkStart w:id="47" w:name="_Toc74189602"/>
      <w:bookmarkStart w:id="48" w:name="_Ref74191032"/>
      <w:r w:rsidRPr="00FA336C">
        <w:t xml:space="preserve">Figure </w:t>
      </w:r>
      <w:fldSimple w:instr=" STYLEREF 1 \s ">
        <w:r w:rsidR="0096498E">
          <w:rPr>
            <w:noProof/>
          </w:rPr>
          <w:t>3</w:t>
        </w:r>
      </w:fldSimple>
      <w:r w:rsidR="0096498E">
        <w:noBreakHyphen/>
      </w:r>
      <w:fldSimple w:instr=" SEQ Figure \* ARABIC \s 1 ">
        <w:r w:rsidR="0096498E">
          <w:rPr>
            <w:noProof/>
          </w:rPr>
          <w:t>1</w:t>
        </w:r>
      </w:fldSimple>
      <w:bookmarkEnd w:id="46"/>
      <w:r w:rsidRPr="00FA336C">
        <w:t xml:space="preserve"> </w:t>
      </w:r>
      <w:bookmarkStart w:id="49" w:name="_Ref74190820"/>
      <w:r w:rsidR="00A9644A" w:rsidRPr="00A9644A">
        <w:t>XDS Profile within the scope of interest for this work</w:t>
      </w:r>
      <w:bookmarkEnd w:id="47"/>
      <w:bookmarkEnd w:id="48"/>
      <w:bookmarkEnd w:id="49"/>
    </w:p>
    <w:p w14:paraId="75807C6C" w14:textId="77777777" w:rsidR="00AD58D0" w:rsidRDefault="00AD58D0" w:rsidP="003A3F86">
      <w:pPr>
        <w:spacing w:line="360" w:lineRule="auto"/>
        <w:jc w:val="thaiDistribute"/>
      </w:pPr>
    </w:p>
    <w:p w14:paraId="6DA8F0EC" w14:textId="2EB74DA2" w:rsidR="003A3F86" w:rsidRPr="00FC11BF" w:rsidRDefault="00AD58D0" w:rsidP="003A3F86">
      <w:pPr>
        <w:spacing w:line="360" w:lineRule="auto"/>
        <w:jc w:val="thaiDistribute"/>
      </w:pPr>
      <w:r w:rsidRPr="00FC11BF">
        <w:tab/>
      </w:r>
      <w:r w:rsidR="003A3F86" w:rsidRPr="00FC11BF">
        <w:t>Following</w:t>
      </w:r>
      <w:r w:rsidR="003058F9" w:rsidRPr="00FC11BF">
        <w:t xml:space="preserve"> Section</w:t>
      </w:r>
      <w:r w:rsidR="003A3F86" w:rsidRPr="00FC11BF">
        <w:t xml:space="preserve"> 2.1.4, all Blockchain nodes will receive ITI-42 transactions from their local XDS Document Repository Actor as normal XDS Document Registry Actor would do, before transitioning the transaction into Blockchain </w:t>
      </w:r>
      <w:proofErr w:type="spellStart"/>
      <w:r w:rsidR="003A3F86" w:rsidRPr="00FC11BF">
        <w:t>Smartcontract</w:t>
      </w:r>
      <w:proofErr w:type="spellEnd"/>
      <w:r w:rsidR="003A3F86" w:rsidRPr="00FC11BF">
        <w:t xml:space="preserve"> and publish into the Blockchain ledger. </w:t>
      </w:r>
      <w:r w:rsidR="005E2259" w:rsidRPr="00FC11BF">
        <w:t xml:space="preserve">Likewise, the health document query via ITI-18 transactions from local XDS Document Consumer will be interpreted and interact with </w:t>
      </w:r>
      <w:proofErr w:type="spellStart"/>
      <w:r w:rsidR="005E2259" w:rsidRPr="00FC11BF">
        <w:t>Smartcontract</w:t>
      </w:r>
      <w:proofErr w:type="spellEnd"/>
      <w:r w:rsidR="005E2259" w:rsidRPr="00FC11BF">
        <w:t xml:space="preserve"> consecutively. Note that the XDS Document Consumer Actor will still be required to directly issue ITI-43 transaction to the XDS Document Repository Actor hosting the health document to retrieve it. The </w:t>
      </w:r>
      <w:proofErr w:type="spellStart"/>
      <w:r w:rsidR="005E2259" w:rsidRPr="00FC11BF">
        <w:t>Smartcontract</w:t>
      </w:r>
      <w:proofErr w:type="spellEnd"/>
      <w:r w:rsidR="005E2259" w:rsidRPr="00FC11BF">
        <w:t xml:space="preserve"> will act as a medium for each node to perform the task to add data, read data, and search for data within the Blockchain ledger (as shown in </w:t>
      </w:r>
      <w:r w:rsidR="005E2259" w:rsidRPr="00FC11BF">
        <w:fldChar w:fldCharType="begin"/>
      </w:r>
      <w:r w:rsidR="005E2259" w:rsidRPr="00FC11BF">
        <w:instrText xml:space="preserve"> REF _Ref69271717 \h </w:instrText>
      </w:r>
      <w:r w:rsidR="00FC11BF" w:rsidRPr="00FC11BF">
        <w:instrText xml:space="preserve"> \* MERGEFORMAT </w:instrText>
      </w:r>
      <w:r w:rsidR="005E2259" w:rsidRPr="00FC11BF">
        <w:fldChar w:fldCharType="separate"/>
      </w:r>
      <w:r w:rsidR="00454CE9" w:rsidRPr="00FC11BF">
        <w:t xml:space="preserve">Figure </w:t>
      </w:r>
      <w:r w:rsidR="00454CE9" w:rsidRPr="00FC11BF">
        <w:rPr>
          <w:noProof/>
        </w:rPr>
        <w:t>3</w:t>
      </w:r>
      <w:r w:rsidR="00454CE9" w:rsidRPr="00FC11BF">
        <w:noBreakHyphen/>
      </w:r>
      <w:r w:rsidR="00454CE9" w:rsidRPr="00FC11BF">
        <w:rPr>
          <w:noProof/>
        </w:rPr>
        <w:t>2</w:t>
      </w:r>
      <w:r w:rsidR="005E2259" w:rsidRPr="00FC11BF">
        <w:fldChar w:fldCharType="end"/>
      </w:r>
      <w:r w:rsidR="005E2259" w:rsidRPr="00FC11BF">
        <w:t>) allow the Blockchain technology to effectively integrated into the XDS system.</w:t>
      </w:r>
    </w:p>
    <w:p w14:paraId="08968DB4" w14:textId="77777777" w:rsidR="003A3F86" w:rsidRPr="00FC11BF" w:rsidRDefault="003A3F86" w:rsidP="00A3569C">
      <w:pPr>
        <w:rPr>
          <w:color w:val="FF0000"/>
        </w:rPr>
      </w:pPr>
    </w:p>
    <w:p w14:paraId="49277AD9" w14:textId="5AFC9BD4" w:rsidR="00413557" w:rsidRDefault="00422BAE" w:rsidP="00353469">
      <w:pPr>
        <w:keepNext/>
        <w:jc w:val="center"/>
      </w:pPr>
      <w:r w:rsidRPr="00422BAE">
        <w:rPr>
          <w:noProof/>
        </w:rPr>
        <w:lastRenderedPageBreak/>
        <w:drawing>
          <wp:inline distT="0" distB="0" distL="0" distR="0" wp14:anchorId="17C6115B" wp14:editId="09E57585">
            <wp:extent cx="5534447" cy="2878373"/>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558088" cy="2890668"/>
                    </a:xfrm>
                    <a:prstGeom prst="rect">
                      <a:avLst/>
                    </a:prstGeom>
                  </pic:spPr>
                </pic:pic>
              </a:graphicData>
            </a:graphic>
          </wp:inline>
        </w:drawing>
      </w:r>
    </w:p>
    <w:p w14:paraId="27F2EBE9" w14:textId="77777777" w:rsidR="0086423C" w:rsidRDefault="0086423C" w:rsidP="00353469">
      <w:pPr>
        <w:keepNext/>
        <w:jc w:val="center"/>
      </w:pPr>
    </w:p>
    <w:p w14:paraId="4371AABC" w14:textId="259F49F0" w:rsidR="00C312FF" w:rsidRPr="00731799" w:rsidRDefault="00413557" w:rsidP="00FB772F">
      <w:pPr>
        <w:pStyle w:val="Caption"/>
        <w:jc w:val="center"/>
        <w:rPr>
          <w:i/>
          <w:iCs/>
        </w:rPr>
      </w:pPr>
      <w:bookmarkStart w:id="50" w:name="_Ref69271717"/>
      <w:bookmarkStart w:id="51" w:name="_Toc74189603"/>
      <w:bookmarkStart w:id="52" w:name="_Ref74191037"/>
      <w:r w:rsidRPr="00413557">
        <w:t xml:space="preserve">Figure </w:t>
      </w:r>
      <w:fldSimple w:instr=" STYLEREF 1 \s ">
        <w:r w:rsidR="0096498E">
          <w:rPr>
            <w:noProof/>
          </w:rPr>
          <w:t>3</w:t>
        </w:r>
      </w:fldSimple>
      <w:r w:rsidR="0096498E">
        <w:noBreakHyphen/>
      </w:r>
      <w:fldSimple w:instr=" SEQ Figure \* ARABIC \s 1 ">
        <w:r w:rsidR="0096498E">
          <w:rPr>
            <w:noProof/>
          </w:rPr>
          <w:t>2</w:t>
        </w:r>
      </w:fldSimple>
      <w:bookmarkEnd w:id="50"/>
      <w:r w:rsidRPr="00413557">
        <w:t xml:space="preserve"> </w:t>
      </w:r>
      <w:bookmarkStart w:id="53" w:name="_Ref74190824"/>
      <w:r w:rsidR="00606802">
        <w:t>I</w:t>
      </w:r>
      <w:r w:rsidRPr="00413557">
        <w:t>ntegrat</w:t>
      </w:r>
      <w:r w:rsidR="00606802">
        <w:t>ing</w:t>
      </w:r>
      <w:r w:rsidRPr="00413557">
        <w:t xml:space="preserve"> Blockchain </w:t>
      </w:r>
      <w:r w:rsidR="00606802">
        <w:t>into</w:t>
      </w:r>
      <w:r w:rsidRPr="00413557">
        <w:t xml:space="preserve"> </w:t>
      </w:r>
      <w:proofErr w:type="spellStart"/>
      <w:r w:rsidRPr="00413557">
        <w:t>XDS.b</w:t>
      </w:r>
      <w:proofErr w:type="spellEnd"/>
      <w:r w:rsidRPr="00413557">
        <w:t xml:space="preserve"> Profile</w:t>
      </w:r>
      <w:bookmarkEnd w:id="51"/>
      <w:bookmarkEnd w:id="52"/>
      <w:bookmarkEnd w:id="53"/>
    </w:p>
    <w:p w14:paraId="52D41F6A" w14:textId="0EBD173F" w:rsidR="00B369FB" w:rsidRDefault="00B369FB" w:rsidP="00006734">
      <w:pPr>
        <w:pStyle w:val="Heading2"/>
      </w:pPr>
      <w:bookmarkStart w:id="54" w:name="CHAPTERIII_35"/>
      <w:r w:rsidRPr="001039FE">
        <w:t>3.</w:t>
      </w:r>
      <w:r w:rsidR="00006734">
        <w:t>5</w:t>
      </w:r>
      <w:r w:rsidRPr="001039FE">
        <w:t xml:space="preserve"> </w:t>
      </w:r>
      <w:r w:rsidR="00C93592">
        <w:t>Design</w:t>
      </w:r>
      <w:r w:rsidR="001039FE" w:rsidRPr="001039FE">
        <w:t xml:space="preserve"> Functions</w:t>
      </w:r>
      <w:r w:rsidRPr="001039FE">
        <w:t xml:space="preserve"> </w:t>
      </w:r>
    </w:p>
    <w:bookmarkEnd w:id="54"/>
    <w:p w14:paraId="6CDC0BF3" w14:textId="6F841A7F" w:rsidR="001039FE" w:rsidRPr="00FC11BF" w:rsidRDefault="00826AC7" w:rsidP="00B369FB">
      <w:pPr>
        <w:spacing w:line="360" w:lineRule="auto"/>
        <w:jc w:val="thaiDistribute"/>
        <w:rPr>
          <w:b/>
          <w:bCs/>
        </w:rPr>
      </w:pPr>
      <w:r w:rsidRPr="00FC11BF">
        <w:tab/>
      </w:r>
      <w:bookmarkStart w:id="55" w:name="CHAPTERIII_351"/>
      <w:r w:rsidR="001039FE" w:rsidRPr="00FC11BF">
        <w:rPr>
          <w:b/>
          <w:bCs/>
        </w:rPr>
        <w:t>3.</w:t>
      </w:r>
      <w:r w:rsidR="00006734" w:rsidRPr="00FC11BF">
        <w:rPr>
          <w:b/>
          <w:bCs/>
        </w:rPr>
        <w:t>5</w:t>
      </w:r>
      <w:r w:rsidR="001039FE" w:rsidRPr="00FC11BF">
        <w:rPr>
          <w:b/>
          <w:bCs/>
        </w:rPr>
        <w:t xml:space="preserve">.1 Document </w:t>
      </w:r>
      <w:r w:rsidR="00B369FB" w:rsidRPr="00FC11BF">
        <w:rPr>
          <w:b/>
          <w:bCs/>
        </w:rPr>
        <w:t>Register</w:t>
      </w:r>
      <w:bookmarkEnd w:id="55"/>
    </w:p>
    <w:p w14:paraId="10587924" w14:textId="0F5E4342" w:rsidR="002C00ED" w:rsidRPr="00FC11BF" w:rsidRDefault="001039FE" w:rsidP="002C00ED">
      <w:pPr>
        <w:spacing w:line="360" w:lineRule="auto"/>
        <w:jc w:val="thaiDistribute"/>
      </w:pPr>
      <w:r w:rsidRPr="00FC11BF">
        <w:tab/>
      </w:r>
      <w:r w:rsidR="002C00ED" w:rsidRPr="00FC11BF">
        <w:t xml:space="preserve">This is where XDS Document Registry Actor registers health document metadata set within ITI-42 transaction received from XDS Document Repository into the Blockchain ledger. This function enables sharing of health documents to the XDS Affinity Domain Blockchain network as well as allowing the shared document to be registered as an alternative source. There are 2 </w:t>
      </w:r>
      <w:proofErr w:type="spellStart"/>
      <w:r w:rsidR="002C00ED" w:rsidRPr="00FC11BF">
        <w:t>Smartcontract</w:t>
      </w:r>
      <w:proofErr w:type="spellEnd"/>
      <w:r w:rsidR="002C00ED" w:rsidRPr="00FC11BF">
        <w:t xml:space="preserve"> functions related.</w:t>
      </w:r>
    </w:p>
    <w:p w14:paraId="71AE45A0" w14:textId="1497CDBC" w:rsidR="00EF7BF8" w:rsidRPr="00FC11BF" w:rsidRDefault="00EF7BF8" w:rsidP="002C00ED">
      <w:pPr>
        <w:spacing w:line="360" w:lineRule="auto"/>
        <w:jc w:val="thaiDistribute"/>
      </w:pPr>
      <w:r w:rsidRPr="00FC11BF">
        <w:tab/>
      </w:r>
      <w:r w:rsidR="002C00ED" w:rsidRPr="00FC11BF">
        <w:t>The first</w:t>
      </w:r>
      <w:r w:rsidR="00CB21DB" w:rsidRPr="00FC11BF">
        <w:t xml:space="preserve"> function</w:t>
      </w:r>
      <w:r w:rsidR="002C00ED" w:rsidRPr="00FC11BF">
        <w:t xml:space="preserve"> is the document registering function, the function act as part of the XDS Document Registry Actor to store the value of health document metadata interprets from ITI-42 transaction into the Blockchain ledger. This function act in a fashion similar to a programming variable where certain values were assigned to a specific variable for usage within the program, a whole set of metadata value is assigned into single </w:t>
      </w:r>
      <w:proofErr w:type="spellStart"/>
      <w:r w:rsidR="002C00ED" w:rsidRPr="00FC11BF">
        <w:t>Smartcontract</w:t>
      </w:r>
      <w:proofErr w:type="spellEnd"/>
      <w:r w:rsidR="002C00ED" w:rsidRPr="00FC11BF">
        <w:t xml:space="preserve"> function transaction. The function also automatically assigns each set of metadata with an identification number to be used for common understanding amongst the </w:t>
      </w:r>
      <w:proofErr w:type="spellStart"/>
      <w:r w:rsidR="002C00ED" w:rsidRPr="00FC11BF">
        <w:t>Smartcontract</w:t>
      </w:r>
      <w:proofErr w:type="spellEnd"/>
      <w:r w:rsidR="002C00ED" w:rsidRPr="00FC11BF">
        <w:t xml:space="preserve"> to differentiate each set of metadata belong to each health document. The identification number also essential for search operation which would be further explained later</w:t>
      </w:r>
      <w:r w:rsidRPr="00FC11BF">
        <w:t xml:space="preserve">. </w:t>
      </w:r>
    </w:p>
    <w:p w14:paraId="45B20D6D" w14:textId="7B5AF636" w:rsidR="00EF7BF8" w:rsidRPr="00FC11BF" w:rsidRDefault="00EF7BF8" w:rsidP="00EF7BF8">
      <w:pPr>
        <w:spacing w:line="360" w:lineRule="auto"/>
        <w:jc w:val="thaiDistribute"/>
      </w:pPr>
      <w:r w:rsidRPr="00FC11BF">
        <w:tab/>
      </w:r>
      <w:r w:rsidR="00285C87" w:rsidRPr="00FC11BF">
        <w:t>The second</w:t>
      </w:r>
      <w:r w:rsidR="00CB21DB" w:rsidRPr="00FC11BF">
        <w:t xml:space="preserve"> function</w:t>
      </w:r>
      <w:r w:rsidR="00285C87" w:rsidRPr="00FC11BF">
        <w:t xml:space="preserve"> is the checker function which will check for the last identification number assigned to the published set of metadata. This function allows </w:t>
      </w:r>
      <w:proofErr w:type="spellStart"/>
      <w:r w:rsidR="00285C87" w:rsidRPr="00FC11BF">
        <w:lastRenderedPageBreak/>
        <w:t>Smartcontract</w:t>
      </w:r>
      <w:proofErr w:type="spellEnd"/>
      <w:r w:rsidR="00285C87" w:rsidRPr="00FC11BF">
        <w:t xml:space="preserve"> to keep track of the identification number previously used and prevent duplication. Each time a new set of metadata entering the Blockchain ledger, the identification number which would be assigned to the metadata set will be additively increased by 1 from the previous</w:t>
      </w:r>
      <w:r w:rsidRPr="00FC11BF">
        <w:t xml:space="preserve">. </w:t>
      </w:r>
    </w:p>
    <w:p w14:paraId="3D0B065F" w14:textId="3372665F" w:rsidR="001039FE" w:rsidRPr="00FC11BF" w:rsidRDefault="008B4BBD" w:rsidP="00B369FB">
      <w:pPr>
        <w:spacing w:line="360" w:lineRule="auto"/>
        <w:jc w:val="thaiDistribute"/>
        <w:rPr>
          <w:b/>
          <w:bCs/>
        </w:rPr>
      </w:pPr>
      <w:r w:rsidRPr="00FC11BF">
        <w:tab/>
      </w:r>
      <w:bookmarkStart w:id="56" w:name="CHAPTERIII_352"/>
      <w:r w:rsidR="001039FE" w:rsidRPr="00FC11BF">
        <w:rPr>
          <w:b/>
          <w:bCs/>
        </w:rPr>
        <w:t>3.</w:t>
      </w:r>
      <w:r w:rsidR="00006734" w:rsidRPr="00FC11BF">
        <w:rPr>
          <w:b/>
          <w:bCs/>
        </w:rPr>
        <w:t>5</w:t>
      </w:r>
      <w:r w:rsidR="001039FE" w:rsidRPr="00FC11BF">
        <w:rPr>
          <w:b/>
          <w:bCs/>
        </w:rPr>
        <w:t>.2 Document</w:t>
      </w:r>
      <w:r w:rsidR="00B369FB" w:rsidRPr="00FC11BF">
        <w:rPr>
          <w:b/>
          <w:bCs/>
        </w:rPr>
        <w:t xml:space="preserve"> Search</w:t>
      </w:r>
      <w:bookmarkEnd w:id="56"/>
    </w:p>
    <w:p w14:paraId="30CF1520" w14:textId="4712B335" w:rsidR="00681704" w:rsidRPr="00FC11BF" w:rsidRDefault="00903289" w:rsidP="00EF7BF8">
      <w:pPr>
        <w:spacing w:line="360" w:lineRule="auto"/>
        <w:jc w:val="thaiDistribute"/>
      </w:pPr>
      <w:r w:rsidRPr="00FC11BF">
        <w:tab/>
        <w:t xml:space="preserve">The search operation allows members of XDS Affinity Domain Blockchain to discover health documents existing in the network by searching for registered metadata set belong to the document within the Blockchain ledger and gain access to actual documents using access information provided in the metadata. There are 2 </w:t>
      </w:r>
      <w:proofErr w:type="spellStart"/>
      <w:r w:rsidRPr="00FC11BF">
        <w:t>Smartcontract</w:t>
      </w:r>
      <w:proofErr w:type="spellEnd"/>
      <w:r w:rsidRPr="00FC11BF">
        <w:t xml:space="preserve"> functions related.</w:t>
      </w:r>
    </w:p>
    <w:p w14:paraId="3371C954" w14:textId="403751AE" w:rsidR="00903289" w:rsidRPr="00FC11BF" w:rsidRDefault="00903289" w:rsidP="00EF7BF8">
      <w:pPr>
        <w:spacing w:line="360" w:lineRule="auto"/>
        <w:jc w:val="thaiDistribute"/>
      </w:pPr>
      <w:r w:rsidRPr="00FC11BF">
        <w:tab/>
        <w:t xml:space="preserve">The first function is the read function where </w:t>
      </w:r>
      <w:proofErr w:type="spellStart"/>
      <w:r w:rsidRPr="00FC11BF">
        <w:t>Smartcontract</w:t>
      </w:r>
      <w:proofErr w:type="spellEnd"/>
      <w:r w:rsidRPr="00FC11BF">
        <w:t xml:space="preserve"> allows the XDS Document Registry Actor to read the value of metadata stored within the Blockchain ledger. This function only needs identification number input to return metadata value to the XDS Document Registry Actor program.</w:t>
      </w:r>
    </w:p>
    <w:p w14:paraId="25456106" w14:textId="62491A28" w:rsidR="00903289" w:rsidRPr="00FC11BF" w:rsidRDefault="00903289" w:rsidP="00EF7BF8">
      <w:pPr>
        <w:spacing w:line="360" w:lineRule="auto"/>
        <w:jc w:val="thaiDistribute"/>
      </w:pPr>
      <w:r w:rsidRPr="00FC11BF">
        <w:tab/>
        <w:t>During the search operation, the XDS Document Registry Actor will be the one to handle the search keyword. The Actor performs sequential searches on each set of registered metadata using the assigned identification number for iteration until the matching result was found or reached the end of the iteration. The Actor then triggers the return query result function.</w:t>
      </w:r>
    </w:p>
    <w:p w14:paraId="297D504B" w14:textId="0B705BEE" w:rsidR="00903289" w:rsidRPr="00FC11BF" w:rsidRDefault="00903289" w:rsidP="00EF7BF8">
      <w:pPr>
        <w:spacing w:line="360" w:lineRule="auto"/>
        <w:jc w:val="thaiDistribute"/>
      </w:pPr>
      <w:r w:rsidRPr="00FC11BF">
        <w:tab/>
        <w:t xml:space="preserve">The second </w:t>
      </w:r>
      <w:proofErr w:type="spellStart"/>
      <w:r w:rsidRPr="00FC11BF">
        <w:t>Smartcontract</w:t>
      </w:r>
      <w:proofErr w:type="spellEnd"/>
      <w:r w:rsidRPr="00FC11BF">
        <w:t xml:space="preserve"> function is the return query result function where the </w:t>
      </w:r>
      <w:proofErr w:type="spellStart"/>
      <w:r w:rsidRPr="00FC11BF">
        <w:t>Smartcontract</w:t>
      </w:r>
      <w:proofErr w:type="spellEnd"/>
      <w:r w:rsidRPr="00FC11BF">
        <w:t xml:space="preserve"> returns the whole set of metadata specified as the search result to the XDS Document Registry Actor. The version of the return value omitted by this function is different from the read function in terms of compatibility with the ITI-18 transaction format. The XDS Document Registry Actor then sorts the result into an ITI-18 transaction and return it to the XDS Document Consumer Actor.</w:t>
      </w:r>
    </w:p>
    <w:p w14:paraId="708375C7" w14:textId="79C1B770" w:rsidR="00903289" w:rsidRPr="00FC11BF" w:rsidRDefault="00903289" w:rsidP="00EF7BF8">
      <w:pPr>
        <w:spacing w:line="360" w:lineRule="auto"/>
        <w:jc w:val="thaiDistribute"/>
      </w:pPr>
      <w:r w:rsidRPr="00FC11BF">
        <w:tab/>
        <w:t xml:space="preserve">Following the normal process of IHE </w:t>
      </w:r>
      <w:proofErr w:type="spellStart"/>
      <w:r w:rsidRPr="00FC11BF">
        <w:t>XDS.b</w:t>
      </w:r>
      <w:proofErr w:type="spellEnd"/>
      <w:r w:rsidRPr="00FC11BF">
        <w:t xml:space="preserve"> Profile</w:t>
      </w:r>
      <w:r w:rsidR="008856A7" w:rsidRPr="00FC11BF">
        <w:t xml:space="preserve"> in Section</w:t>
      </w:r>
      <w:r w:rsidRPr="00FC11BF">
        <w:t xml:space="preserve"> 2.1.4, the XDS Document Consumer will then use health document access information provided within the search result metadata to gain access to the XDS Document Repository hosting the document. Then negotiate for document exchange using the ITI-43 transactions outside the Blockchain network.</w:t>
      </w:r>
    </w:p>
    <w:p w14:paraId="1326850E" w14:textId="17A74BFC" w:rsidR="00903289" w:rsidRPr="00FC11BF" w:rsidRDefault="00903289" w:rsidP="00BF45BB">
      <w:pPr>
        <w:spacing w:line="360" w:lineRule="auto"/>
        <w:jc w:val="thaiDistribute"/>
        <w:rPr>
          <w:cs/>
        </w:rPr>
      </w:pPr>
      <w:r w:rsidRPr="00FC11BF">
        <w:tab/>
        <w:t>As mentioned</w:t>
      </w:r>
      <w:r w:rsidR="008856A7" w:rsidRPr="00FC11BF">
        <w:t xml:space="preserve"> in Section</w:t>
      </w:r>
      <w:r w:rsidRPr="00FC11BF">
        <w:t xml:space="preserve"> 3.</w:t>
      </w:r>
      <w:r w:rsidR="00C73D70" w:rsidRPr="00FC11BF">
        <w:t>2</w:t>
      </w:r>
      <w:r w:rsidRPr="00FC11BF">
        <w:t xml:space="preserve">, after receiving the document shared from its original source, the shared peer will also want to register the document into the XDS </w:t>
      </w:r>
      <w:r w:rsidRPr="00FC11BF">
        <w:lastRenderedPageBreak/>
        <w:t>Document Registry to let the network know that now they can act as an alternative source of the document for the network.</w:t>
      </w:r>
      <w:r w:rsidR="00BF45BB" w:rsidRPr="00FC11BF">
        <w:rPr>
          <w:cs/>
        </w:rPr>
        <w:t xml:space="preserve"> </w:t>
      </w:r>
    </w:p>
    <w:p w14:paraId="0A6420E4" w14:textId="23F39481" w:rsidR="006D3A08" w:rsidRDefault="006D3A08" w:rsidP="006D3A08">
      <w:pPr>
        <w:keepNext/>
        <w:spacing w:line="360" w:lineRule="auto"/>
        <w:jc w:val="center"/>
      </w:pPr>
    </w:p>
    <w:p w14:paraId="5476FE33" w14:textId="0EE43E3B" w:rsidR="0086312C" w:rsidRPr="0021241B" w:rsidRDefault="00681704" w:rsidP="0086312C">
      <w:pPr>
        <w:pStyle w:val="Heading2"/>
        <w:rPr>
          <w:rFonts w:cstheme="minorBidi"/>
        </w:rPr>
      </w:pPr>
      <w:bookmarkStart w:id="57" w:name="CHAPTERIII_36"/>
      <w:r w:rsidRPr="0086312C">
        <w:rPr>
          <w:rStyle w:val="Heading2Char"/>
          <w:b/>
          <w:bCs/>
        </w:rPr>
        <w:t>3.</w:t>
      </w:r>
      <w:r w:rsidR="0086312C" w:rsidRPr="0086312C">
        <w:rPr>
          <w:rStyle w:val="Heading2Char"/>
          <w:b/>
          <w:bCs/>
        </w:rPr>
        <w:t>6</w:t>
      </w:r>
      <w:r w:rsidRPr="0086312C">
        <w:rPr>
          <w:rStyle w:val="Heading2Char"/>
          <w:b/>
          <w:bCs/>
        </w:rPr>
        <w:t xml:space="preserve"> </w:t>
      </w:r>
      <w:r w:rsidR="0072745C" w:rsidRPr="0086312C">
        <w:rPr>
          <w:rStyle w:val="Heading2Char"/>
          <w:b/>
          <w:bCs/>
        </w:rPr>
        <w:t>P</w:t>
      </w:r>
      <w:r w:rsidR="00A154FA" w:rsidRPr="0086312C">
        <w:rPr>
          <w:rStyle w:val="Heading2Char"/>
          <w:b/>
          <w:bCs/>
        </w:rPr>
        <w:t xml:space="preserve">rocess </w:t>
      </w:r>
      <w:r w:rsidR="0072745C" w:rsidRPr="0086312C">
        <w:rPr>
          <w:rStyle w:val="Heading2Char"/>
          <w:b/>
          <w:bCs/>
        </w:rPr>
        <w:t>Flow</w:t>
      </w:r>
      <w:r w:rsidR="008E39BF" w:rsidRPr="0086312C">
        <w:t xml:space="preserve"> </w:t>
      </w:r>
    </w:p>
    <w:bookmarkEnd w:id="57"/>
    <w:p w14:paraId="00C16ED7" w14:textId="7BADFCC6" w:rsidR="0072745C" w:rsidRPr="00FC11BF" w:rsidRDefault="0021241B" w:rsidP="00EF7BF8">
      <w:pPr>
        <w:spacing w:line="360" w:lineRule="auto"/>
        <w:jc w:val="thaiDistribute"/>
      </w:pPr>
      <w:r w:rsidRPr="00FC11BF">
        <w:tab/>
      </w:r>
      <w:r w:rsidR="00D22F28" w:rsidRPr="00FC11BF">
        <w:fldChar w:fldCharType="begin"/>
      </w:r>
      <w:r w:rsidR="00D22F28" w:rsidRPr="00FC11BF">
        <w:instrText xml:space="preserve"> REF _Ref73664944 \h </w:instrText>
      </w:r>
      <w:r w:rsidR="00FC11BF" w:rsidRPr="00FC11BF">
        <w:instrText xml:space="preserve"> \* MERGEFORMAT </w:instrText>
      </w:r>
      <w:r w:rsidR="00D22F28" w:rsidRPr="00FC11BF">
        <w:fldChar w:fldCharType="separate"/>
      </w:r>
      <w:r w:rsidR="00454CE9" w:rsidRPr="00FC11BF">
        <w:t xml:space="preserve">Figure </w:t>
      </w:r>
      <w:r w:rsidR="00454CE9" w:rsidRPr="00FC11BF">
        <w:rPr>
          <w:noProof/>
        </w:rPr>
        <w:t>3</w:t>
      </w:r>
      <w:r w:rsidR="00454CE9" w:rsidRPr="00FC11BF">
        <w:noBreakHyphen/>
      </w:r>
      <w:r w:rsidR="00454CE9" w:rsidRPr="00FC11BF">
        <w:rPr>
          <w:noProof/>
        </w:rPr>
        <w:t>3</w:t>
      </w:r>
      <w:r w:rsidR="00D22F28" w:rsidRPr="00FC11BF">
        <w:fldChar w:fldCharType="end"/>
      </w:r>
      <w:r w:rsidRPr="00FC11BF">
        <w:t xml:space="preserve"> </w:t>
      </w:r>
      <w:r w:rsidR="00D22F28" w:rsidRPr="00FC11BF">
        <w:t>showing the process flow of the XDS Document Registry Actor which acts as a medium between the Blockchain ledger and XDS System</w:t>
      </w:r>
      <w:r w:rsidRPr="00FC11BF">
        <w:t>.</w:t>
      </w:r>
    </w:p>
    <w:p w14:paraId="7A9AFFDC" w14:textId="27569A60" w:rsidR="00EB632C" w:rsidRPr="00FC11BF" w:rsidRDefault="00EB632C" w:rsidP="00EF7BF8">
      <w:pPr>
        <w:spacing w:line="360" w:lineRule="auto"/>
        <w:jc w:val="thaiDistribute"/>
      </w:pPr>
    </w:p>
    <w:p w14:paraId="406D2DAA" w14:textId="377DB5F7" w:rsidR="00EB632C" w:rsidRDefault="00EB632C" w:rsidP="00EF7BF8">
      <w:pPr>
        <w:spacing w:line="360" w:lineRule="auto"/>
        <w:jc w:val="thaiDistribute"/>
      </w:pPr>
    </w:p>
    <w:p w14:paraId="6CBA8B16" w14:textId="68A4D93B" w:rsidR="00EB632C" w:rsidRPr="000C1AFA" w:rsidRDefault="000C1AFA" w:rsidP="00EB632C">
      <w:pPr>
        <w:spacing w:line="360" w:lineRule="auto"/>
        <w:jc w:val="center"/>
        <w:rPr>
          <w:sz w:val="28"/>
          <w:szCs w:val="28"/>
        </w:rPr>
      </w:pPr>
      <w:r w:rsidRPr="000C1AFA">
        <w:rPr>
          <w:sz w:val="28"/>
          <w:szCs w:val="28"/>
        </w:rPr>
        <w:t>Flowchart Symbols</w:t>
      </w:r>
    </w:p>
    <w:p w14:paraId="714FC5EC" w14:textId="2F88B295" w:rsidR="00EB632C" w:rsidRPr="00D22F28" w:rsidRDefault="00EB632C" w:rsidP="00EF7BF8">
      <w:pPr>
        <w:spacing w:line="360" w:lineRule="auto"/>
        <w:jc w:val="thaiDistribute"/>
      </w:pPr>
      <w:r>
        <w:rPr>
          <w:noProof/>
        </w:rPr>
        <w:drawing>
          <wp:inline distT="0" distB="0" distL="0" distR="0" wp14:anchorId="2A37BD12" wp14:editId="774DB28A">
            <wp:extent cx="5309870" cy="3270949"/>
            <wp:effectExtent l="0" t="0" r="0" b="57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17">
                      <a:extLst>
                        <a:ext uri="{28A0092B-C50C-407E-A947-70E740481C1C}">
                          <a14:useLocalDpi xmlns:a14="http://schemas.microsoft.com/office/drawing/2010/main" val="0"/>
                        </a:ext>
                      </a:extLst>
                    </a:blip>
                    <a:stretch>
                      <a:fillRect/>
                    </a:stretch>
                  </pic:blipFill>
                  <pic:spPr>
                    <a:xfrm>
                      <a:off x="0" y="0"/>
                      <a:ext cx="5309870" cy="3270949"/>
                    </a:xfrm>
                    <a:prstGeom prst="rect">
                      <a:avLst/>
                    </a:prstGeom>
                  </pic:spPr>
                </pic:pic>
              </a:graphicData>
            </a:graphic>
          </wp:inline>
        </w:drawing>
      </w:r>
    </w:p>
    <w:p w14:paraId="3BC04236" w14:textId="77777777" w:rsidR="00D22F28" w:rsidRDefault="00D22F28" w:rsidP="00D22F28">
      <w:pPr>
        <w:keepNext/>
        <w:spacing w:line="360" w:lineRule="auto"/>
        <w:ind w:hanging="450"/>
        <w:jc w:val="thaiDistribute"/>
      </w:pPr>
      <w:r>
        <w:rPr>
          <w:rFonts w:cstheme="minorBidi"/>
          <w:noProof/>
        </w:rPr>
        <w:lastRenderedPageBreak/>
        <w:drawing>
          <wp:inline distT="0" distB="0" distL="0" distR="0" wp14:anchorId="74056E60" wp14:editId="436DED6E">
            <wp:extent cx="5941960" cy="7879742"/>
            <wp:effectExtent l="0" t="0" r="1905" b="698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945881" cy="7884942"/>
                    </a:xfrm>
                    <a:prstGeom prst="rect">
                      <a:avLst/>
                    </a:prstGeom>
                  </pic:spPr>
                </pic:pic>
              </a:graphicData>
            </a:graphic>
          </wp:inline>
        </w:drawing>
      </w:r>
    </w:p>
    <w:p w14:paraId="6E40E290" w14:textId="48B54ABB" w:rsidR="00681704" w:rsidRDefault="00D22F28" w:rsidP="00FB772F">
      <w:pPr>
        <w:pStyle w:val="Caption"/>
        <w:jc w:val="center"/>
      </w:pPr>
      <w:bookmarkStart w:id="58" w:name="_Ref73664944"/>
      <w:bookmarkStart w:id="59" w:name="_Toc74189604"/>
      <w:bookmarkStart w:id="60" w:name="_Ref74191041"/>
      <w:r w:rsidRPr="00D22F28">
        <w:t xml:space="preserve">Figure </w:t>
      </w:r>
      <w:fldSimple w:instr=" STYLEREF 1 \s ">
        <w:r w:rsidR="0096498E">
          <w:rPr>
            <w:noProof/>
          </w:rPr>
          <w:t>3</w:t>
        </w:r>
      </w:fldSimple>
      <w:r w:rsidR="0096498E">
        <w:noBreakHyphen/>
      </w:r>
      <w:fldSimple w:instr=" SEQ Figure \* ARABIC \s 1 ">
        <w:r w:rsidR="0096498E">
          <w:rPr>
            <w:noProof/>
          </w:rPr>
          <w:t>3</w:t>
        </w:r>
      </w:fldSimple>
      <w:bookmarkEnd w:id="58"/>
      <w:r w:rsidRPr="00D22F28">
        <w:t xml:space="preserve"> </w:t>
      </w:r>
      <w:bookmarkStart w:id="61" w:name="_Ref74190852"/>
      <w:r w:rsidRPr="00D22F28">
        <w:t>The process Flow of XDS Document Registry Actor</w:t>
      </w:r>
      <w:bookmarkEnd w:id="59"/>
      <w:bookmarkEnd w:id="60"/>
      <w:bookmarkEnd w:id="61"/>
    </w:p>
    <w:p w14:paraId="75B60203" w14:textId="4A40B15D" w:rsidR="00C8224E" w:rsidRPr="00C312FF" w:rsidRDefault="00C8224E" w:rsidP="0086423C">
      <w:pPr>
        <w:spacing w:line="360" w:lineRule="auto"/>
        <w:jc w:val="thaiDistribute"/>
        <w:sectPr w:rsidR="00C8224E" w:rsidRPr="00C312FF" w:rsidSect="008C5EA2">
          <w:headerReference w:type="even" r:id="rId19"/>
          <w:pgSz w:w="11906" w:h="16838"/>
          <w:pgMar w:top="2126" w:right="1418" w:bottom="1418" w:left="2126" w:header="720" w:footer="720" w:gutter="0"/>
          <w:cols w:space="720"/>
          <w:docGrid w:linePitch="360"/>
        </w:sectPr>
      </w:pPr>
    </w:p>
    <w:p w14:paraId="7C8601D4" w14:textId="4239D68E" w:rsidR="00F45E3D" w:rsidRPr="006A7D30" w:rsidRDefault="00F45E3D" w:rsidP="00597D24">
      <w:pPr>
        <w:pStyle w:val="Heading1"/>
        <w:rPr>
          <w:szCs w:val="22"/>
        </w:rPr>
      </w:pPr>
    </w:p>
    <w:p w14:paraId="442E15C6" w14:textId="77777777" w:rsidR="00C8224E" w:rsidRDefault="00C8224E" w:rsidP="003B134A">
      <w:pPr>
        <w:jc w:val="center"/>
        <w:rPr>
          <w:b/>
          <w:bCs/>
          <w:sz w:val="28"/>
          <w:szCs w:val="28"/>
        </w:rPr>
      </w:pPr>
    </w:p>
    <w:p w14:paraId="37449D62" w14:textId="0A679E3C" w:rsidR="005930C1" w:rsidRPr="003B134A" w:rsidRDefault="00C8224E" w:rsidP="003B134A">
      <w:pPr>
        <w:jc w:val="center"/>
        <w:rPr>
          <w:rFonts w:eastAsiaTheme="minorEastAsia"/>
          <w:b/>
          <w:bCs/>
          <w:sz w:val="28"/>
        </w:rPr>
      </w:pPr>
      <w:bookmarkStart w:id="62" w:name="CHAPTERIV"/>
      <w:r>
        <w:rPr>
          <w:b/>
          <w:bCs/>
          <w:sz w:val="28"/>
          <w:szCs w:val="28"/>
        </w:rPr>
        <w:t>CHAPTER IV</w:t>
      </w:r>
      <w:r>
        <w:rPr>
          <w:b/>
          <w:bCs/>
          <w:sz w:val="28"/>
          <w:szCs w:val="28"/>
        </w:rPr>
        <w:br/>
      </w:r>
      <w:r w:rsidR="00EE29F5" w:rsidRPr="003B134A">
        <w:rPr>
          <w:b/>
          <w:bCs/>
          <w:sz w:val="28"/>
          <w:szCs w:val="28"/>
        </w:rPr>
        <w:t>IMPLEMENTATION</w:t>
      </w:r>
    </w:p>
    <w:bookmarkEnd w:id="62"/>
    <w:p w14:paraId="22FA7D70" w14:textId="37062CB0" w:rsidR="005930C1" w:rsidRDefault="005930C1" w:rsidP="005930C1">
      <w:pPr>
        <w:pStyle w:val="ListParagraph"/>
        <w:spacing w:line="360" w:lineRule="auto"/>
        <w:ind w:left="0"/>
        <w:jc w:val="center"/>
        <w:rPr>
          <w:rFonts w:ascii="Times New Roman" w:hAnsi="Times New Roman" w:cs="Times New Roman"/>
          <w:color w:val="FF0000"/>
          <w:sz w:val="28"/>
        </w:rPr>
      </w:pPr>
    </w:p>
    <w:p w14:paraId="02ED3B07" w14:textId="77777777" w:rsidR="00C8224E" w:rsidRPr="006A7D30" w:rsidRDefault="00C8224E" w:rsidP="005930C1">
      <w:pPr>
        <w:pStyle w:val="ListParagraph"/>
        <w:spacing w:line="360" w:lineRule="auto"/>
        <w:ind w:left="0"/>
        <w:jc w:val="center"/>
        <w:rPr>
          <w:rFonts w:ascii="Times New Roman" w:hAnsi="Times New Roman" w:cs="Times New Roman"/>
          <w:color w:val="FF0000"/>
          <w:sz w:val="28"/>
        </w:rPr>
      </w:pPr>
    </w:p>
    <w:p w14:paraId="724A8424" w14:textId="35DA39D2" w:rsidR="00A974B4" w:rsidRDefault="00A974B4" w:rsidP="00025069">
      <w:pPr>
        <w:pStyle w:val="ListParagraph"/>
        <w:spacing w:line="360" w:lineRule="auto"/>
        <w:ind w:left="0"/>
        <w:jc w:val="thaiDistribute"/>
        <w:rPr>
          <w:rFonts w:ascii="Times New Roman" w:hAnsi="Times New Roman" w:cs="Times New Roman"/>
          <w:sz w:val="24"/>
          <w:szCs w:val="24"/>
        </w:rPr>
      </w:pPr>
      <w:r w:rsidRPr="006A7D30">
        <w:rPr>
          <w:rFonts w:ascii="Times New Roman" w:hAnsi="Times New Roman" w:cs="Times New Roman"/>
          <w:szCs w:val="22"/>
        </w:rPr>
        <w:tab/>
      </w:r>
      <w:r w:rsidR="00701A23" w:rsidRPr="00701A23">
        <w:rPr>
          <w:rFonts w:ascii="Times New Roman" w:hAnsi="Times New Roman" w:cs="Times New Roman"/>
          <w:sz w:val="24"/>
          <w:szCs w:val="24"/>
        </w:rPr>
        <w:t xml:space="preserve">This chapter emphasizes the implementation step for this work. Begin with the setup method to establish a small Blockchain network for development which will describe the installation method and system specification. The second section then explains the implementation of each XDS Actor including its native programming code and corresponding </w:t>
      </w:r>
      <w:proofErr w:type="spellStart"/>
      <w:r w:rsidR="00701A23" w:rsidRPr="00701A23">
        <w:rPr>
          <w:rFonts w:ascii="Times New Roman" w:hAnsi="Times New Roman" w:cs="Times New Roman"/>
          <w:sz w:val="24"/>
          <w:szCs w:val="24"/>
        </w:rPr>
        <w:t>Smartcontract</w:t>
      </w:r>
      <w:proofErr w:type="spellEnd"/>
      <w:r w:rsidR="00701A23" w:rsidRPr="00701A23">
        <w:rPr>
          <w:rFonts w:ascii="Times New Roman" w:hAnsi="Times New Roman" w:cs="Times New Roman"/>
          <w:sz w:val="24"/>
          <w:szCs w:val="24"/>
        </w:rPr>
        <w:t xml:space="preserve"> detail. </w:t>
      </w:r>
      <w:r w:rsidR="00701A23" w:rsidRPr="008102F1">
        <w:rPr>
          <w:rFonts w:ascii="Times New Roman" w:hAnsi="Times New Roman" w:cs="Times New Roman"/>
          <w:sz w:val="24"/>
          <w:szCs w:val="24"/>
        </w:rPr>
        <w:t>After that, the third section will explain the setup for the performance evaluation experiment and following with the experiment result in the last section.</w:t>
      </w:r>
    </w:p>
    <w:p w14:paraId="73983143" w14:textId="64BC5193" w:rsidR="00D43C08" w:rsidRPr="00D43C08" w:rsidRDefault="00A34155" w:rsidP="00D43C08">
      <w:pPr>
        <w:pStyle w:val="Heading2"/>
      </w:pPr>
      <w:r>
        <w:t xml:space="preserve">4.1 </w:t>
      </w:r>
      <w:bookmarkStart w:id="63" w:name="CHAPTERIV_41"/>
      <w:r w:rsidR="00BC5A0F" w:rsidRPr="00A34155">
        <w:t xml:space="preserve">Blockchain setup </w:t>
      </w:r>
      <w:bookmarkEnd w:id="63"/>
    </w:p>
    <w:p w14:paraId="36C980D5" w14:textId="29E2BBEA" w:rsidR="000E07F3" w:rsidRPr="009C3625" w:rsidRDefault="00B57A8A" w:rsidP="00F81C49">
      <w:pPr>
        <w:pStyle w:val="ListParagraph"/>
        <w:spacing w:line="360" w:lineRule="auto"/>
        <w:ind w:left="0"/>
        <w:jc w:val="thaiDistribute"/>
        <w:rPr>
          <w:rFonts w:ascii="Times New Roman" w:hAnsi="Times New Roman" w:cs="Times New Roman"/>
          <w:b/>
          <w:bCs/>
          <w:color w:val="FF0000"/>
          <w:sz w:val="24"/>
          <w:szCs w:val="24"/>
        </w:rPr>
      </w:pPr>
      <w:r w:rsidRPr="009C3625">
        <w:rPr>
          <w:rFonts w:ascii="Times New Roman" w:hAnsi="Times New Roman" w:cs="Times New Roman"/>
          <w:color w:val="FF0000"/>
          <w:sz w:val="24"/>
          <w:szCs w:val="24"/>
        </w:rPr>
        <w:tab/>
      </w:r>
      <w:bookmarkStart w:id="64" w:name="CHAPTERIV_411"/>
      <w:r w:rsidR="000E07F3" w:rsidRPr="009C3625">
        <w:rPr>
          <w:rFonts w:ascii="Times New Roman" w:hAnsi="Times New Roman" w:cs="Times New Roman"/>
          <w:b/>
          <w:bCs/>
          <w:sz w:val="24"/>
          <w:szCs w:val="24"/>
        </w:rPr>
        <w:t xml:space="preserve">4.1.1 Machine </w:t>
      </w:r>
      <w:r w:rsidR="004415CF" w:rsidRPr="009C3625">
        <w:rPr>
          <w:rFonts w:ascii="Times New Roman" w:hAnsi="Times New Roman" w:cs="Times New Roman"/>
          <w:b/>
          <w:bCs/>
          <w:sz w:val="24"/>
          <w:szCs w:val="24"/>
        </w:rPr>
        <w:t>S</w:t>
      </w:r>
      <w:r w:rsidR="000E07F3" w:rsidRPr="009C3625">
        <w:rPr>
          <w:rFonts w:ascii="Times New Roman" w:hAnsi="Times New Roman" w:cs="Times New Roman"/>
          <w:b/>
          <w:bCs/>
          <w:sz w:val="24"/>
          <w:szCs w:val="24"/>
        </w:rPr>
        <w:t>pecifications</w:t>
      </w:r>
      <w:bookmarkEnd w:id="64"/>
    </w:p>
    <w:p w14:paraId="17307171" w14:textId="4BDF2D1D" w:rsidR="00B57A8A" w:rsidRPr="009C3625" w:rsidRDefault="000E07F3" w:rsidP="00F81C49">
      <w:pPr>
        <w:pStyle w:val="ListParagraph"/>
        <w:spacing w:line="360" w:lineRule="auto"/>
        <w:ind w:left="0"/>
        <w:jc w:val="thaiDistribute"/>
        <w:rPr>
          <w:rFonts w:ascii="Times New Roman" w:hAnsi="Times New Roman" w:cs="Times New Roman"/>
          <w:color w:val="FF0000"/>
          <w:sz w:val="24"/>
          <w:szCs w:val="24"/>
        </w:rPr>
      </w:pPr>
      <w:r w:rsidRPr="009C3625">
        <w:rPr>
          <w:rFonts w:ascii="Times New Roman" w:hAnsi="Times New Roman" w:cs="Times New Roman"/>
          <w:color w:val="FF0000"/>
          <w:sz w:val="24"/>
          <w:szCs w:val="24"/>
        </w:rPr>
        <w:tab/>
      </w:r>
      <w:r w:rsidR="00033A67" w:rsidRPr="009C3625">
        <w:rPr>
          <w:rFonts w:ascii="Times New Roman" w:hAnsi="Times New Roman" w:cs="Times New Roman"/>
          <w:sz w:val="24"/>
          <w:szCs w:val="24"/>
        </w:rPr>
        <w:t>For the implementation, the main machine was the best machine available for the implementation and compatible workflow which will be used for the coding process, which is a laptop Alienware 17 R5, Intel Core i9</w:t>
      </w:r>
      <w:r w:rsidR="00932E79">
        <w:rPr>
          <w:rFonts w:ascii="Times New Roman" w:hAnsi="Times New Roman" w:cs="Times New Roman"/>
          <w:sz w:val="24"/>
          <w:szCs w:val="24"/>
        </w:rPr>
        <w:t xml:space="preserve"> with</w:t>
      </w:r>
      <w:r w:rsidR="00033A67" w:rsidRPr="009C3625">
        <w:rPr>
          <w:rFonts w:ascii="Times New Roman" w:hAnsi="Times New Roman" w:cs="Times New Roman"/>
          <w:sz w:val="24"/>
          <w:szCs w:val="24"/>
        </w:rPr>
        <w:t xml:space="preserve"> 32 GB installed RAM, running on Windows 10 operating system version Home Single Language (20H2) 64-bit, x64-based processor. The code then deploys on the test machine. As most Ethereum-related software is initially designed for Linux OS, so Ubuntu was selected OS for the test machine. The test machine is where all Blockchain-related environment was deployed. A test machine is a virtual machine established within the main machine using Oracle VM VirtualBox. The virtual machine running on Linux Ubuntu (64-bit) version 18.10 with 8 GB RAM and 100 GB storage dynamically shared from the host main machine.</w:t>
      </w:r>
    </w:p>
    <w:p w14:paraId="20D5279D" w14:textId="4B8689E0" w:rsidR="000E07F3" w:rsidRPr="009C3625" w:rsidRDefault="000E07F3" w:rsidP="00F81C49">
      <w:pPr>
        <w:pStyle w:val="ListParagraph"/>
        <w:spacing w:line="360" w:lineRule="auto"/>
        <w:ind w:left="0"/>
        <w:jc w:val="thaiDistribute"/>
        <w:rPr>
          <w:rFonts w:ascii="Times New Roman" w:hAnsi="Times New Roman" w:cs="Times New Roman"/>
          <w:b/>
          <w:bCs/>
          <w:color w:val="FF0000"/>
          <w:sz w:val="24"/>
          <w:szCs w:val="24"/>
        </w:rPr>
      </w:pPr>
      <w:r w:rsidRPr="009C3625">
        <w:rPr>
          <w:rFonts w:ascii="Times New Roman" w:hAnsi="Times New Roman" w:cs="Times New Roman"/>
          <w:color w:val="FF0000"/>
          <w:sz w:val="24"/>
          <w:szCs w:val="24"/>
        </w:rPr>
        <w:tab/>
      </w:r>
      <w:bookmarkStart w:id="65" w:name="CHAPTERIV_412"/>
      <w:r w:rsidRPr="009C3625">
        <w:rPr>
          <w:rFonts w:ascii="Times New Roman" w:hAnsi="Times New Roman" w:cs="Times New Roman"/>
          <w:b/>
          <w:bCs/>
          <w:sz w:val="24"/>
          <w:szCs w:val="24"/>
        </w:rPr>
        <w:t xml:space="preserve">4.1.2 Go-Ethereum </w:t>
      </w:r>
      <w:bookmarkEnd w:id="65"/>
    </w:p>
    <w:p w14:paraId="3E498A57" w14:textId="40255B7F" w:rsidR="00057E6F" w:rsidRPr="009C3625" w:rsidRDefault="008B08C4"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color w:val="FF0000"/>
          <w:sz w:val="24"/>
          <w:szCs w:val="24"/>
        </w:rPr>
        <w:tab/>
      </w:r>
      <w:r w:rsidR="00E35C5D" w:rsidRPr="009C3625">
        <w:rPr>
          <w:rFonts w:ascii="Times New Roman" w:hAnsi="Times New Roman" w:cs="Times New Roman"/>
          <w:sz w:val="24"/>
          <w:szCs w:val="24"/>
        </w:rPr>
        <w:t>Go-Ethereum or "Geth" client is the open sources software engine requiring to operate Ethereum Blockchain within each node. The client allows the user to issue commands to the node like initiate the Blockchain, start-stop mining/validating process for the Blockchain, and activate devp2p protocol to sync Blockchain data with other nodes. The client is available at</w:t>
      </w:r>
      <w:r w:rsidR="00706851" w:rsidRPr="009C3625">
        <w:rPr>
          <w:rFonts w:ascii="Times New Roman" w:hAnsi="Times New Roman" w:cs="Times New Roman"/>
          <w:sz w:val="24"/>
          <w:szCs w:val="24"/>
        </w:rPr>
        <w:t xml:space="preserve"> </w:t>
      </w:r>
      <w:r w:rsidR="009938DB" w:rsidRPr="009C3625">
        <w:rPr>
          <w:rFonts w:ascii="Times New Roman" w:hAnsi="Times New Roman" w:cs="Times New Roman"/>
          <w:sz w:val="24"/>
          <w:szCs w:val="24"/>
        </w:rPr>
        <w:fldChar w:fldCharType="begin"/>
      </w:r>
      <w:r w:rsidR="008349FF" w:rsidRPr="009C3625">
        <w:rPr>
          <w:rFonts w:ascii="Times New Roman" w:hAnsi="Times New Roman" w:cs="Times New Roman"/>
          <w:sz w:val="24"/>
          <w:szCs w:val="24"/>
        </w:rPr>
        <w:instrText>ADDIN CSL_CITATION {"citationItems":[{"id":"ITEM-1","itemData":{"URL":"https://github.com/ethereum/go-ethereum","accessed":{"date-parts":[["2021","6","5"]]},"id":"ITEM-1","issued":{"date-parts":[["0"]]},"title":"ethereum/go-ethereum: Official Go implementation of the Ethereum protocol","type":"webpage"},"uris":["http://www.mendeley.com/documents/?uuid=4adaec5f-86bc-382c-a419-0c2c529b7407"]}],"mendeley":{"formattedCitation":"[40]","plainTextFormattedCitation":"[40]","previouslyFormattedCitation":"[40]"},"properties":{"noteIndex":0},"schema":"https://github.com/citation-style-language/schema/raw/master/csl-citation.json"}</w:instrText>
      </w:r>
      <w:r w:rsidR="009938DB" w:rsidRPr="009C3625">
        <w:rPr>
          <w:rFonts w:ascii="Times New Roman" w:hAnsi="Times New Roman" w:cs="Times New Roman"/>
          <w:sz w:val="24"/>
          <w:szCs w:val="24"/>
        </w:rPr>
        <w:fldChar w:fldCharType="separate"/>
      </w:r>
      <w:r w:rsidR="00491932" w:rsidRPr="009C3625">
        <w:rPr>
          <w:rFonts w:ascii="Times New Roman" w:hAnsi="Times New Roman" w:cs="Times New Roman"/>
          <w:noProof/>
          <w:sz w:val="24"/>
          <w:szCs w:val="24"/>
        </w:rPr>
        <w:t>[40]</w:t>
      </w:r>
      <w:r w:rsidR="009938DB" w:rsidRPr="009C3625">
        <w:rPr>
          <w:rFonts w:ascii="Times New Roman" w:hAnsi="Times New Roman" w:cs="Times New Roman"/>
          <w:sz w:val="24"/>
          <w:szCs w:val="24"/>
        </w:rPr>
        <w:fldChar w:fldCharType="end"/>
      </w:r>
      <w:r w:rsidR="00387317" w:rsidRPr="009C3625">
        <w:rPr>
          <w:rFonts w:ascii="Times New Roman" w:hAnsi="Times New Roman" w:cs="Times New Roman"/>
          <w:sz w:val="24"/>
          <w:szCs w:val="24"/>
        </w:rPr>
        <w:t xml:space="preserve">. </w:t>
      </w:r>
      <w:r w:rsidR="00E35C5D" w:rsidRPr="009C3625">
        <w:rPr>
          <w:rFonts w:ascii="Times New Roman" w:hAnsi="Times New Roman" w:cs="Times New Roman"/>
          <w:sz w:val="24"/>
          <w:szCs w:val="24"/>
        </w:rPr>
        <w:t xml:space="preserve">Geth can be installed as standalone or included in the installation package of the Ethereum platform variant or other kinds of service </w:t>
      </w:r>
      <w:r w:rsidR="00E35C5D" w:rsidRPr="009C3625">
        <w:rPr>
          <w:rFonts w:ascii="Times New Roman" w:hAnsi="Times New Roman" w:cs="Times New Roman"/>
          <w:sz w:val="24"/>
          <w:szCs w:val="24"/>
        </w:rPr>
        <w:lastRenderedPageBreak/>
        <w:t>interacting with Ethereum Blockchain (i.e., Ethereum Wallet Client). Geth's interface was initially designed to operate on Linux OS and later extend compatibility to other OS via Linux console simulated platform or work under graphic user interface of another client. The Geth client has no specific system requirement as it only is a set of Golang scripts that has no restriction to any system but, as it is mostly integrated within another client, so it requires the machine to compatible with the main client for installation. In the implementation, the test machine has Geth globally installed by installing Quorum, so the client can be launched from anywhere regardless of environment path.</w:t>
      </w:r>
    </w:p>
    <w:p w14:paraId="7433DB78" w14:textId="07FA6C69" w:rsidR="007C21E0" w:rsidRPr="009C3625" w:rsidRDefault="007C21E0"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cs/>
        </w:rPr>
        <w:tab/>
      </w:r>
      <w:r w:rsidR="00170412" w:rsidRPr="009C3625">
        <w:rPr>
          <w:rFonts w:ascii="Times New Roman" w:hAnsi="Times New Roman" w:cs="Times New Roman"/>
          <w:sz w:val="24"/>
          <w:szCs w:val="24"/>
        </w:rPr>
        <w:t xml:space="preserve">Geth can be installed as standalone for ready the machine for working with Ethereum Blockchain using Linux installation from source repository command i.e., “apt-get install </w:t>
      </w:r>
      <w:proofErr w:type="spellStart"/>
      <w:r w:rsidR="00170412" w:rsidRPr="009C3625">
        <w:rPr>
          <w:rFonts w:ascii="Times New Roman" w:hAnsi="Times New Roman" w:cs="Times New Roman"/>
          <w:sz w:val="24"/>
          <w:szCs w:val="24"/>
        </w:rPr>
        <w:t>ethereum</w:t>
      </w:r>
      <w:proofErr w:type="spellEnd"/>
      <w:r w:rsidR="00170412" w:rsidRPr="009C3625">
        <w:rPr>
          <w:rFonts w:ascii="Times New Roman" w:hAnsi="Times New Roman" w:cs="Times New Roman"/>
          <w:sz w:val="24"/>
          <w:szCs w:val="24"/>
        </w:rPr>
        <w:t xml:space="preserve">” in Ubuntu. The installation instruction can be located at </w:t>
      </w:r>
      <w:r w:rsidR="00485A4D" w:rsidRPr="009C3625">
        <w:rPr>
          <w:rFonts w:ascii="Times New Roman" w:hAnsi="Times New Roman" w:cs="Times New Roman"/>
          <w:sz w:val="24"/>
          <w:szCs w:val="24"/>
        </w:rPr>
        <w:fldChar w:fldCharType="begin"/>
      </w:r>
      <w:r w:rsidR="00112FD0" w:rsidRPr="009C3625">
        <w:rPr>
          <w:rFonts w:ascii="Times New Roman" w:hAnsi="Times New Roman" w:cs="Times New Roman"/>
          <w:sz w:val="24"/>
          <w:szCs w:val="24"/>
        </w:rPr>
        <w:instrText>ADDIN CSL_CITATION {"citationItems":[{"id":"ITEM-1","itemData":{"URL":"https://geth.ethereum.org/docs/install-and-build/installing-geth#install-on-ubuntu-via-ppas","accessed":{"date-parts":[["2021","6","10"]]},"id":"ITEM-1","issued":{"date-parts":[["0"]]},"title":"Installing Geth | Go Ethereum","type":"webpage"},"uris":["http://www.mendeley.com/documents/?uuid=c9cc198d-e711-334a-bfb0-69795771b4f8"]}],"mendeley":{"formattedCitation":"[41]","plainTextFormattedCitation":"[41]","previouslyFormattedCitation":"[41]"},"properties":{"noteIndex":0},"schema":"https://github.com/citation-style-language/schema/raw/master/csl-citation.json"}</w:instrText>
      </w:r>
      <w:r w:rsidR="00485A4D" w:rsidRPr="009C3625">
        <w:rPr>
          <w:rFonts w:ascii="Times New Roman" w:hAnsi="Times New Roman" w:cs="Times New Roman"/>
          <w:sz w:val="24"/>
          <w:szCs w:val="24"/>
        </w:rPr>
        <w:fldChar w:fldCharType="separate"/>
      </w:r>
      <w:r w:rsidR="00485A4D" w:rsidRPr="009C3625">
        <w:rPr>
          <w:rFonts w:ascii="Times New Roman" w:hAnsi="Times New Roman" w:cs="Times New Roman"/>
          <w:noProof/>
          <w:sz w:val="24"/>
          <w:szCs w:val="24"/>
        </w:rPr>
        <w:t>[41]</w:t>
      </w:r>
      <w:r w:rsidR="00485A4D" w:rsidRPr="009C3625">
        <w:rPr>
          <w:rFonts w:ascii="Times New Roman" w:hAnsi="Times New Roman" w:cs="Times New Roman"/>
          <w:sz w:val="24"/>
          <w:szCs w:val="24"/>
        </w:rPr>
        <w:fldChar w:fldCharType="end"/>
      </w:r>
      <w:r w:rsidR="00170412" w:rsidRPr="009C3625">
        <w:rPr>
          <w:rFonts w:ascii="Times New Roman" w:hAnsi="Times New Roman" w:cs="Times New Roman"/>
          <w:sz w:val="24"/>
          <w:szCs w:val="24"/>
        </w:rPr>
        <w:t xml:space="preserve">. </w:t>
      </w:r>
      <w:r w:rsidR="00485A4D" w:rsidRPr="009C3625">
        <w:rPr>
          <w:rFonts w:ascii="Times New Roman" w:hAnsi="Times New Roman" w:cs="Times New Roman"/>
          <w:sz w:val="24"/>
          <w:szCs w:val="24"/>
        </w:rPr>
        <w:fldChar w:fldCharType="begin"/>
      </w:r>
      <w:r w:rsidR="00485A4D" w:rsidRPr="009C3625">
        <w:rPr>
          <w:rFonts w:ascii="Times New Roman" w:hAnsi="Times New Roman" w:cs="Times New Roman"/>
          <w:sz w:val="24"/>
          <w:szCs w:val="24"/>
        </w:rPr>
        <w:instrText xml:space="preserve"> REF _Ref74222324 \h </w:instrText>
      </w:r>
      <w:r w:rsidR="0023508D" w:rsidRPr="009C3625">
        <w:rPr>
          <w:rFonts w:ascii="Times New Roman" w:hAnsi="Times New Roman" w:cs="Times New Roman"/>
          <w:sz w:val="24"/>
          <w:szCs w:val="24"/>
        </w:rPr>
        <w:instrText xml:space="preserve"> \* MERGEFORMAT </w:instrText>
      </w:r>
      <w:r w:rsidR="00485A4D" w:rsidRPr="009C3625">
        <w:rPr>
          <w:rFonts w:ascii="Times New Roman" w:hAnsi="Times New Roman" w:cs="Times New Roman"/>
          <w:sz w:val="24"/>
          <w:szCs w:val="24"/>
        </w:rPr>
      </w:r>
      <w:r w:rsidR="00485A4D"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w:t>
      </w:r>
      <w:r w:rsidR="00485A4D" w:rsidRPr="009C3625">
        <w:rPr>
          <w:rFonts w:ascii="Times New Roman" w:hAnsi="Times New Roman" w:cs="Times New Roman"/>
          <w:sz w:val="24"/>
          <w:szCs w:val="24"/>
        </w:rPr>
        <w:fldChar w:fldCharType="end"/>
      </w:r>
      <w:r w:rsidR="00170412" w:rsidRPr="009C3625">
        <w:rPr>
          <w:rFonts w:ascii="Times New Roman" w:hAnsi="Times New Roman" w:cs="Times New Roman"/>
          <w:sz w:val="24"/>
          <w:szCs w:val="24"/>
        </w:rPr>
        <w:t xml:space="preserve"> showing installation method for Ubuntu.</w:t>
      </w:r>
      <w:r w:rsidR="00112FD0" w:rsidRPr="009C3625">
        <w:rPr>
          <w:rFonts w:ascii="Times New Roman" w:hAnsi="Times New Roman" w:cs="Times New Roman"/>
          <w:sz w:val="24"/>
          <w:szCs w:val="24"/>
        </w:rPr>
        <w:t xml:space="preserve"> All available command lines for Geth can be located at </w:t>
      </w:r>
      <w:r w:rsidR="00112FD0" w:rsidRPr="009C3625">
        <w:rPr>
          <w:rFonts w:ascii="Times New Roman" w:hAnsi="Times New Roman" w:cs="Times New Roman"/>
          <w:sz w:val="24"/>
          <w:szCs w:val="24"/>
        </w:rPr>
        <w:fldChar w:fldCharType="begin"/>
      </w:r>
      <w:r w:rsidR="007A0863" w:rsidRPr="009C3625">
        <w:rPr>
          <w:rFonts w:ascii="Times New Roman" w:hAnsi="Times New Roman" w:cs="Times New Roman"/>
          <w:sz w:val="24"/>
          <w:szCs w:val="24"/>
        </w:rPr>
        <w:instrText>ADDIN CSL_CITATION {"citationItems":[{"id":"ITEM-1","itemData":{"URL":"https://geth.ethereum.org/docs/interface/command-line-options","accessed":{"date-parts":[["2021","6","10"]]},"id":"ITEM-1","issued":{"date-parts":[["0"]]},"title":"Command-line Options | Go Ethereum","type":"webpage"},"uris":["http://www.mendeley.com/documents/?uuid=6af54d4c-7f66-31f6-9d7f-86a0caaf90e9"]}],"mendeley":{"formattedCitation":"[42]","plainTextFormattedCitation":"[42]","previouslyFormattedCitation":"[42]"},"properties":{"noteIndex":0},"schema":"https://github.com/citation-style-language/schema/raw/master/csl-citation.json"}</w:instrText>
      </w:r>
      <w:r w:rsidR="00112FD0" w:rsidRPr="009C3625">
        <w:rPr>
          <w:rFonts w:ascii="Times New Roman" w:hAnsi="Times New Roman" w:cs="Times New Roman"/>
          <w:sz w:val="24"/>
          <w:szCs w:val="24"/>
        </w:rPr>
        <w:fldChar w:fldCharType="separate"/>
      </w:r>
      <w:r w:rsidR="00112FD0" w:rsidRPr="009C3625">
        <w:rPr>
          <w:rFonts w:ascii="Times New Roman" w:hAnsi="Times New Roman" w:cs="Times New Roman"/>
          <w:noProof/>
          <w:sz w:val="24"/>
          <w:szCs w:val="24"/>
        </w:rPr>
        <w:t>[42]</w:t>
      </w:r>
      <w:r w:rsidR="00112FD0" w:rsidRPr="009C3625">
        <w:rPr>
          <w:rFonts w:ascii="Times New Roman" w:hAnsi="Times New Roman" w:cs="Times New Roman"/>
          <w:sz w:val="24"/>
          <w:szCs w:val="24"/>
        </w:rPr>
        <w:fldChar w:fldCharType="end"/>
      </w:r>
      <w:r w:rsidR="00112FD0" w:rsidRPr="009C3625">
        <w:rPr>
          <w:rFonts w:ascii="Times New Roman" w:hAnsi="Times New Roman" w:cs="Times New Roman"/>
          <w:sz w:val="24"/>
          <w:szCs w:val="24"/>
        </w:rPr>
        <w:t>.</w:t>
      </w:r>
      <w:r w:rsidR="005E1D7C" w:rsidRPr="009C3625">
        <w:rPr>
          <w:rFonts w:ascii="Times New Roman" w:hAnsi="Times New Roman" w:cs="Times New Roman"/>
          <w:sz w:val="24"/>
          <w:szCs w:val="24"/>
          <w:cs/>
        </w:rPr>
        <w:t xml:space="preserve"> </w:t>
      </w:r>
      <w:r w:rsidR="005E1D7C" w:rsidRPr="009C3625">
        <w:rPr>
          <w:rFonts w:ascii="Times New Roman" w:hAnsi="Times New Roman" w:cs="Times New Roman"/>
          <w:sz w:val="24"/>
          <w:szCs w:val="24"/>
        </w:rPr>
        <w:t>The most used command is "</w:t>
      </w:r>
      <w:proofErr w:type="spellStart"/>
      <w:r w:rsidR="005E1D7C" w:rsidRPr="009C3625">
        <w:rPr>
          <w:rFonts w:ascii="Times New Roman" w:hAnsi="Times New Roman" w:cs="Times New Roman"/>
          <w:sz w:val="24"/>
          <w:szCs w:val="24"/>
        </w:rPr>
        <w:t>geth</w:t>
      </w:r>
      <w:proofErr w:type="spellEnd"/>
      <w:r w:rsidR="005E1D7C" w:rsidRPr="009C3625">
        <w:rPr>
          <w:rFonts w:ascii="Times New Roman" w:hAnsi="Times New Roman" w:cs="Times New Roman"/>
          <w:sz w:val="24"/>
          <w:szCs w:val="24"/>
        </w:rPr>
        <w:t xml:space="preserve"> attach &lt;IPC path or Link&gt;" which required for accessing Geth console of each active node</w:t>
      </w:r>
      <w:r w:rsidR="006A4838" w:rsidRPr="009C3625">
        <w:rPr>
          <w:rFonts w:ascii="Times New Roman" w:hAnsi="Times New Roman" w:cs="Times New Roman"/>
          <w:sz w:val="24"/>
          <w:szCs w:val="24"/>
        </w:rPr>
        <w:t xml:space="preserve">, as shown in  </w:t>
      </w:r>
      <w:r w:rsidR="00342C9E" w:rsidRPr="009C3625">
        <w:rPr>
          <w:rFonts w:ascii="Times New Roman" w:hAnsi="Times New Roman" w:cs="Times New Roman"/>
          <w:sz w:val="24"/>
          <w:szCs w:val="24"/>
        </w:rPr>
        <w:fldChar w:fldCharType="begin"/>
      </w:r>
      <w:r w:rsidR="00342C9E" w:rsidRPr="009C3625">
        <w:rPr>
          <w:rFonts w:ascii="Times New Roman" w:hAnsi="Times New Roman" w:cs="Times New Roman"/>
          <w:sz w:val="24"/>
          <w:szCs w:val="24"/>
        </w:rPr>
        <w:instrText xml:space="preserve"> REF _Ref74223398 \h </w:instrText>
      </w:r>
      <w:r w:rsidR="0023508D" w:rsidRPr="009C3625">
        <w:rPr>
          <w:rFonts w:ascii="Times New Roman" w:hAnsi="Times New Roman" w:cs="Times New Roman"/>
          <w:sz w:val="24"/>
          <w:szCs w:val="24"/>
        </w:rPr>
        <w:instrText xml:space="preserve"> \* MERGEFORMAT </w:instrText>
      </w:r>
      <w:r w:rsidR="00342C9E" w:rsidRPr="009C3625">
        <w:rPr>
          <w:rFonts w:ascii="Times New Roman" w:hAnsi="Times New Roman" w:cs="Times New Roman"/>
          <w:sz w:val="24"/>
          <w:szCs w:val="24"/>
        </w:rPr>
      </w:r>
      <w:r w:rsidR="00342C9E"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w:t>
      </w:r>
      <w:r w:rsidR="00342C9E" w:rsidRPr="009C3625">
        <w:rPr>
          <w:rFonts w:ascii="Times New Roman" w:hAnsi="Times New Roman" w:cs="Times New Roman"/>
          <w:sz w:val="24"/>
          <w:szCs w:val="24"/>
        </w:rPr>
        <w:fldChar w:fldCharType="end"/>
      </w:r>
      <w:r w:rsidR="005E1D7C" w:rsidRPr="009C3625">
        <w:rPr>
          <w:rFonts w:ascii="Times New Roman" w:hAnsi="Times New Roman" w:cs="Times New Roman"/>
          <w:sz w:val="24"/>
          <w:szCs w:val="24"/>
        </w:rPr>
        <w:t>.</w:t>
      </w:r>
      <w:r w:rsidR="00B6453E" w:rsidRPr="009C3625">
        <w:rPr>
          <w:rFonts w:ascii="Times New Roman" w:hAnsi="Times New Roman" w:cs="Times New Roman"/>
          <w:sz w:val="24"/>
          <w:szCs w:val="24"/>
        </w:rPr>
        <w:t xml:space="preserve"> The console is where the user can input the command line to directly control the behavior of each Ethereum Node</w:t>
      </w:r>
      <w:r w:rsidR="00A77734" w:rsidRPr="009C3625">
        <w:rPr>
          <w:rFonts w:ascii="Times New Roman" w:hAnsi="Times New Roman" w:cs="Times New Roman"/>
          <w:sz w:val="24"/>
          <w:szCs w:val="24"/>
        </w:rPr>
        <w:t>.</w:t>
      </w:r>
    </w:p>
    <w:p w14:paraId="753B13E3" w14:textId="77777777" w:rsidR="004E2051" w:rsidRPr="009C3625" w:rsidRDefault="004E2051" w:rsidP="00F81C49">
      <w:pPr>
        <w:pStyle w:val="ListParagraph"/>
        <w:spacing w:line="360" w:lineRule="auto"/>
        <w:ind w:left="0"/>
        <w:jc w:val="thaiDistribute"/>
        <w:rPr>
          <w:rFonts w:ascii="Times New Roman" w:hAnsi="Times New Roman" w:cs="Times New Roman"/>
          <w:sz w:val="24"/>
          <w:szCs w:val="24"/>
        </w:rPr>
      </w:pPr>
    </w:p>
    <w:p w14:paraId="06B214BD" w14:textId="77777777" w:rsidR="00485A4D" w:rsidRPr="009C3625" w:rsidRDefault="00485A4D" w:rsidP="006A4838">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noProof/>
          <w:sz w:val="24"/>
          <w:szCs w:val="24"/>
        </w:rPr>
        <w:drawing>
          <wp:inline distT="0" distB="0" distL="0" distR="0" wp14:anchorId="4238DA68" wp14:editId="46B90E5A">
            <wp:extent cx="4253948" cy="1194928"/>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0">
                      <a:extLst>
                        <a:ext uri="{28A0092B-C50C-407E-A947-70E740481C1C}">
                          <a14:useLocalDpi xmlns:a14="http://schemas.microsoft.com/office/drawing/2010/main" val="0"/>
                        </a:ext>
                      </a:extLst>
                    </a:blip>
                    <a:stretch>
                      <a:fillRect/>
                    </a:stretch>
                  </pic:blipFill>
                  <pic:spPr>
                    <a:xfrm>
                      <a:off x="0" y="0"/>
                      <a:ext cx="4278625" cy="1201860"/>
                    </a:xfrm>
                    <a:prstGeom prst="rect">
                      <a:avLst/>
                    </a:prstGeom>
                  </pic:spPr>
                </pic:pic>
              </a:graphicData>
            </a:graphic>
          </wp:inline>
        </w:drawing>
      </w:r>
    </w:p>
    <w:p w14:paraId="15BE5784" w14:textId="07E1FB64" w:rsidR="00485A4D" w:rsidRPr="009C3625" w:rsidRDefault="00485A4D" w:rsidP="00112FD0">
      <w:pPr>
        <w:pStyle w:val="Caption"/>
        <w:jc w:val="center"/>
      </w:pPr>
      <w:bookmarkStart w:id="66" w:name="_Ref74222324"/>
      <w:bookmarkStart w:id="67" w:name="_Ref74284814"/>
      <w:r w:rsidRPr="009C3625">
        <w:t xml:space="preserve">Figure </w:t>
      </w:r>
      <w:fldSimple w:instr=" STYLEREF 1 \s ">
        <w:r w:rsidR="0096498E" w:rsidRPr="009C3625">
          <w:rPr>
            <w:noProof/>
          </w:rPr>
          <w:t>4</w:t>
        </w:r>
      </w:fldSimple>
      <w:r w:rsidR="0096498E" w:rsidRPr="009C3625">
        <w:noBreakHyphen/>
      </w:r>
      <w:fldSimple w:instr=" SEQ Figure \* ARABIC \s 1 ">
        <w:r w:rsidR="0096498E" w:rsidRPr="009C3625">
          <w:rPr>
            <w:noProof/>
          </w:rPr>
          <w:t>1</w:t>
        </w:r>
      </w:fldSimple>
      <w:bookmarkEnd w:id="66"/>
      <w:r w:rsidRPr="009C3625">
        <w:t xml:space="preserve"> </w:t>
      </w:r>
      <w:bookmarkStart w:id="68" w:name="_Ref74284402"/>
      <w:r w:rsidRPr="009C3625">
        <w:t xml:space="preserve">Installation </w:t>
      </w:r>
      <w:r w:rsidR="004E2051" w:rsidRPr="009C3625">
        <w:t>command-line</w:t>
      </w:r>
      <w:r w:rsidRPr="009C3625">
        <w:t xml:space="preserve"> for Go-Ethereum on Ubuntu </w:t>
      </w:r>
      <w:r w:rsidRPr="009C3625">
        <w:fldChar w:fldCharType="begin"/>
      </w:r>
      <w:r w:rsidR="00112FD0" w:rsidRPr="009C3625">
        <w:instrText>ADDIN CSL_CITATION {"citationItems":[{"id":"ITEM-1","itemData":{"URL":"https://geth.ethereum.org/docs/install-and-build/installing-geth#install-on-ubuntu-via-ppas","accessed":{"date-parts":[["2021","6","10"]]},"id":"ITEM-1","issued":{"date-parts":[["0"]]},"title":"Installing Geth | Go Ethereum","type":"webpage"},"uris":["http://www.mendeley.com/documents/?uuid=c9cc198d-e711-334a-bfb0-69795771b4f8"]}],"mendeley":{"formattedCitation":"[41]","plainTextFormattedCitation":"[41]","previouslyFormattedCitation":"[41]"},"properties":{"noteIndex":0},"schema":"https://github.com/citation-style-language/schema/raw/master/csl-citation.json"}</w:instrText>
      </w:r>
      <w:r w:rsidRPr="009C3625">
        <w:fldChar w:fldCharType="separate"/>
      </w:r>
      <w:r w:rsidRPr="009C3625">
        <w:rPr>
          <w:noProof/>
        </w:rPr>
        <w:t>[41]</w:t>
      </w:r>
      <w:r w:rsidRPr="009C3625">
        <w:fldChar w:fldCharType="end"/>
      </w:r>
      <w:bookmarkEnd w:id="67"/>
      <w:bookmarkEnd w:id="68"/>
    </w:p>
    <w:p w14:paraId="0EE7FD57" w14:textId="77777777" w:rsidR="006A4838" w:rsidRPr="009C3625" w:rsidRDefault="006A4838" w:rsidP="006A4838">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noProof/>
          <w:sz w:val="24"/>
          <w:szCs w:val="24"/>
        </w:rPr>
        <w:lastRenderedPageBreak/>
        <w:drawing>
          <wp:inline distT="0" distB="0" distL="0" distR="0" wp14:anchorId="5F56E08D" wp14:editId="187A4B30">
            <wp:extent cx="5309870" cy="2301875"/>
            <wp:effectExtent l="0" t="0" r="508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309870" cy="2301875"/>
                    </a:xfrm>
                    <a:prstGeom prst="rect">
                      <a:avLst/>
                    </a:prstGeom>
                  </pic:spPr>
                </pic:pic>
              </a:graphicData>
            </a:graphic>
          </wp:inline>
        </w:drawing>
      </w:r>
    </w:p>
    <w:p w14:paraId="23FF3A05" w14:textId="6425063F" w:rsidR="00CE0D73" w:rsidRPr="009C3625" w:rsidRDefault="006A4838" w:rsidP="006A4838">
      <w:pPr>
        <w:pStyle w:val="Caption"/>
        <w:spacing w:after="240"/>
        <w:jc w:val="center"/>
        <w:rPr>
          <w:color w:val="FF0000"/>
        </w:rPr>
      </w:pPr>
      <w:bookmarkStart w:id="69" w:name="_Ref74223398"/>
      <w:bookmarkStart w:id="70" w:name="_Ref74284818"/>
      <w:r w:rsidRPr="009C3625">
        <w:t xml:space="preserve">Figure </w:t>
      </w:r>
      <w:fldSimple w:instr=" STYLEREF 1 \s ">
        <w:r w:rsidR="0096498E" w:rsidRPr="009C3625">
          <w:rPr>
            <w:noProof/>
          </w:rPr>
          <w:t>4</w:t>
        </w:r>
      </w:fldSimple>
      <w:r w:rsidR="0096498E" w:rsidRPr="009C3625">
        <w:noBreakHyphen/>
      </w:r>
      <w:fldSimple w:instr=" SEQ Figure \* ARABIC \s 1 ">
        <w:r w:rsidR="0096498E" w:rsidRPr="009C3625">
          <w:rPr>
            <w:noProof/>
          </w:rPr>
          <w:t>2</w:t>
        </w:r>
      </w:fldSimple>
      <w:bookmarkEnd w:id="69"/>
      <w:r w:rsidRPr="009C3625">
        <w:t xml:space="preserve"> </w:t>
      </w:r>
      <w:bookmarkStart w:id="71" w:name="_Ref74284407"/>
      <w:r w:rsidRPr="009C3625">
        <w:t>Geth console accessed using "</w:t>
      </w:r>
      <w:proofErr w:type="spellStart"/>
      <w:r w:rsidRPr="009C3625">
        <w:t>geth</w:t>
      </w:r>
      <w:proofErr w:type="spellEnd"/>
      <w:r w:rsidRPr="009C3625">
        <w:t xml:space="preserve"> attach" command</w:t>
      </w:r>
      <w:bookmarkEnd w:id="70"/>
      <w:bookmarkEnd w:id="71"/>
    </w:p>
    <w:p w14:paraId="2B621E06" w14:textId="05B44A62" w:rsidR="007C21E0" w:rsidRPr="009C3625" w:rsidRDefault="007C21E0" w:rsidP="00F81C49">
      <w:pPr>
        <w:pStyle w:val="ListParagraph"/>
        <w:spacing w:line="360" w:lineRule="auto"/>
        <w:ind w:left="0"/>
        <w:jc w:val="thaiDistribute"/>
        <w:rPr>
          <w:rFonts w:ascii="Times New Roman" w:hAnsi="Times New Roman" w:cs="Times New Roman"/>
          <w:b/>
          <w:bCs/>
          <w:sz w:val="24"/>
          <w:szCs w:val="24"/>
        </w:rPr>
      </w:pPr>
      <w:r w:rsidRPr="009C3625">
        <w:rPr>
          <w:rFonts w:ascii="Times New Roman" w:hAnsi="Times New Roman" w:cs="Times New Roman"/>
          <w:color w:val="FF0000"/>
          <w:sz w:val="24"/>
          <w:szCs w:val="24"/>
        </w:rPr>
        <w:tab/>
      </w:r>
      <w:bookmarkStart w:id="72" w:name="CHAPTERIV_413"/>
      <w:r w:rsidRPr="009C3625">
        <w:rPr>
          <w:rFonts w:ascii="Times New Roman" w:hAnsi="Times New Roman" w:cs="Times New Roman"/>
          <w:b/>
          <w:bCs/>
          <w:sz w:val="24"/>
          <w:szCs w:val="24"/>
        </w:rPr>
        <w:t>4.1.3 Quorum Installation</w:t>
      </w:r>
      <w:bookmarkEnd w:id="72"/>
    </w:p>
    <w:p w14:paraId="3702662B" w14:textId="5E1F4F9B" w:rsidR="00164883" w:rsidRPr="009C3625" w:rsidRDefault="00164883" w:rsidP="00164883">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color w:val="FF0000"/>
          <w:sz w:val="24"/>
          <w:szCs w:val="24"/>
        </w:rPr>
        <w:tab/>
      </w:r>
      <w:r w:rsidRPr="009C3625">
        <w:rPr>
          <w:rFonts w:ascii="Times New Roman" w:hAnsi="Times New Roman" w:cs="Times New Roman"/>
          <w:sz w:val="24"/>
          <w:szCs w:val="24"/>
        </w:rPr>
        <w:t xml:space="preserve">As mentioned in </w:t>
      </w:r>
      <w:r w:rsidR="000E6A45" w:rsidRPr="009C3625">
        <w:rPr>
          <w:rFonts w:ascii="Times New Roman" w:hAnsi="Times New Roman" w:cs="Times New Roman"/>
          <w:sz w:val="24"/>
          <w:szCs w:val="24"/>
        </w:rPr>
        <w:t>S</w:t>
      </w:r>
      <w:r w:rsidRPr="009C3625">
        <w:rPr>
          <w:rFonts w:ascii="Times New Roman" w:hAnsi="Times New Roman" w:cs="Times New Roman"/>
          <w:sz w:val="24"/>
          <w:szCs w:val="24"/>
        </w:rPr>
        <w:t xml:space="preserve">ection 2.3.4.2, Quorum is an Ethereum-forked that allows the Blockchain to adopt a consensus mechanism other than </w:t>
      </w:r>
      <w:proofErr w:type="spellStart"/>
      <w:r w:rsidRPr="009C3625">
        <w:rPr>
          <w:rFonts w:ascii="Times New Roman" w:hAnsi="Times New Roman" w:cs="Times New Roman"/>
          <w:sz w:val="24"/>
          <w:szCs w:val="24"/>
        </w:rPr>
        <w:t>PoW</w:t>
      </w:r>
      <w:proofErr w:type="spellEnd"/>
      <w:r w:rsidRPr="009C3625">
        <w:rPr>
          <w:rFonts w:ascii="Times New Roman" w:hAnsi="Times New Roman" w:cs="Times New Roman"/>
          <w:sz w:val="24"/>
          <w:szCs w:val="24"/>
        </w:rPr>
        <w:t xml:space="preserve"> and </w:t>
      </w:r>
      <w:proofErr w:type="spellStart"/>
      <w:r w:rsidRPr="009C3625">
        <w:rPr>
          <w:rFonts w:ascii="Times New Roman" w:hAnsi="Times New Roman" w:cs="Times New Roman"/>
          <w:sz w:val="24"/>
          <w:szCs w:val="24"/>
        </w:rPr>
        <w:t>PoS</w:t>
      </w:r>
      <w:proofErr w:type="spellEnd"/>
      <w:r w:rsidRPr="009C3625">
        <w:rPr>
          <w:rFonts w:ascii="Times New Roman" w:hAnsi="Times New Roman" w:cs="Times New Roman"/>
          <w:sz w:val="24"/>
          <w:szCs w:val="24"/>
        </w:rPr>
        <w:t xml:space="preserve"> which default to Ethereum Blockchain. Quorum's source code and installation package can be accessed at </w:t>
      </w:r>
      <w:r w:rsidR="008349FF" w:rsidRPr="009C3625">
        <w:rPr>
          <w:rFonts w:ascii="Times New Roman" w:hAnsi="Times New Roman" w:cs="Times New Roman"/>
          <w:sz w:val="24"/>
          <w:szCs w:val="24"/>
        </w:rPr>
        <w:fldChar w:fldCharType="begin"/>
      </w:r>
      <w:r w:rsidR="002B755B" w:rsidRPr="009C3625">
        <w:rPr>
          <w:rFonts w:ascii="Times New Roman" w:hAnsi="Times New Roman" w:cs="Times New Roman"/>
          <w:sz w:val="24"/>
          <w:szCs w:val="24"/>
        </w:rPr>
        <w:instrText>ADDIN CSL_CITATION {"citationItems":[{"id":"ITEM-1","itemData":{"URL":"https://github.com/ConsenSys/quorum","accessed":{"date-parts":[["2021","6","3"]]},"author":[{"dropping-particle":"","family":"Quorum","given":"","non-dropping-particle":"","parse-names":false,"suffix":""}],"id":"ITEM-1","issued":{"date-parts":[["2020"]]},"title":"GoQuorum","type":"webpage"},"uris":["http://www.mendeley.com/documents/?uuid=a2c15392-4ac6-3a28-a14b-0f099be7e4eb"]}],"mendeley":{"formattedCitation":"[31]","plainTextFormattedCitation":"[31]","previouslyFormattedCitation":"[31]"},"properties":{"noteIndex":0},"schema":"https://github.com/citation-style-language/schema/raw/master/csl-citation.json"}</w:instrText>
      </w:r>
      <w:r w:rsidR="008349FF" w:rsidRPr="009C3625">
        <w:rPr>
          <w:rFonts w:ascii="Times New Roman" w:hAnsi="Times New Roman" w:cs="Times New Roman"/>
          <w:sz w:val="24"/>
          <w:szCs w:val="24"/>
        </w:rPr>
        <w:fldChar w:fldCharType="separate"/>
      </w:r>
      <w:r w:rsidR="008349FF" w:rsidRPr="009C3625">
        <w:rPr>
          <w:rFonts w:ascii="Times New Roman" w:hAnsi="Times New Roman" w:cs="Times New Roman"/>
          <w:noProof/>
          <w:sz w:val="24"/>
          <w:szCs w:val="24"/>
        </w:rPr>
        <w:t>[31]</w:t>
      </w:r>
      <w:r w:rsidR="008349FF" w:rsidRPr="009C3625">
        <w:rPr>
          <w:rFonts w:ascii="Times New Roman" w:hAnsi="Times New Roman" w:cs="Times New Roman"/>
          <w:sz w:val="24"/>
          <w:szCs w:val="24"/>
        </w:rPr>
        <w:fldChar w:fldCharType="end"/>
      </w:r>
      <w:r w:rsidRPr="009C3625">
        <w:rPr>
          <w:rFonts w:ascii="Times New Roman" w:hAnsi="Times New Roman" w:cs="Times New Roman"/>
          <w:sz w:val="24"/>
          <w:szCs w:val="24"/>
        </w:rPr>
        <w:t>.</w:t>
      </w:r>
      <w:r w:rsidR="007A0863" w:rsidRPr="009C3625">
        <w:rPr>
          <w:rFonts w:ascii="Times New Roman" w:hAnsi="Times New Roman" w:cs="Times New Roman"/>
          <w:sz w:val="24"/>
          <w:szCs w:val="24"/>
        </w:rPr>
        <w:t xml:space="preserve"> The installation method for the latest stable release is located at </w:t>
      </w:r>
      <w:r w:rsidR="007A0863" w:rsidRPr="009C3625">
        <w:rPr>
          <w:rFonts w:ascii="Times New Roman" w:hAnsi="Times New Roman" w:cs="Times New Roman"/>
          <w:sz w:val="24"/>
          <w:szCs w:val="24"/>
        </w:rPr>
        <w:fldChar w:fldCharType="begin"/>
      </w:r>
      <w:r w:rsidR="00E752FF" w:rsidRPr="009C3625">
        <w:rPr>
          <w:rFonts w:ascii="Times New Roman" w:hAnsi="Times New Roman" w:cs="Times New Roman"/>
          <w:sz w:val="24"/>
          <w:szCs w:val="24"/>
        </w:rPr>
        <w:instrText>ADDIN CSL_CITATION {"citationItems":[{"id":"ITEM-1","itemData":{"URL":"https://docs.goquorum.consensys.net/en/stable/HowTo/GetStarted/Install/","accessed":{"date-parts":[["2021","6","10"]]},"id":"ITEM-1","issued":{"date-parts":[["0"]]},"title":"Install - GoQuorum","type":"webpage"},"uris":["http://www.mendeley.com/documents/?uuid=60462d62-bf6c-396e-a447-468bedfb46c7"]}],"mendeley":{"formattedCitation":"[43]","plainTextFormattedCitation":"[43]","previouslyFormattedCitation":"[43]"},"properties":{"noteIndex":0},"schema":"https://github.com/citation-style-language/schema/raw/master/csl-citation.json"}</w:instrText>
      </w:r>
      <w:r w:rsidR="007A0863" w:rsidRPr="009C3625">
        <w:rPr>
          <w:rFonts w:ascii="Times New Roman" w:hAnsi="Times New Roman" w:cs="Times New Roman"/>
          <w:sz w:val="24"/>
          <w:szCs w:val="24"/>
        </w:rPr>
        <w:fldChar w:fldCharType="separate"/>
      </w:r>
      <w:r w:rsidR="007A0863" w:rsidRPr="009C3625">
        <w:rPr>
          <w:rFonts w:ascii="Times New Roman" w:hAnsi="Times New Roman" w:cs="Times New Roman"/>
          <w:noProof/>
          <w:sz w:val="24"/>
          <w:szCs w:val="24"/>
        </w:rPr>
        <w:t>[43]</w:t>
      </w:r>
      <w:r w:rsidR="007A0863" w:rsidRPr="009C3625">
        <w:rPr>
          <w:rFonts w:ascii="Times New Roman" w:hAnsi="Times New Roman" w:cs="Times New Roman"/>
          <w:sz w:val="24"/>
          <w:szCs w:val="24"/>
        </w:rPr>
        <w:fldChar w:fldCharType="end"/>
      </w:r>
      <w:r w:rsidR="007A0863" w:rsidRPr="009C3625">
        <w:rPr>
          <w:rFonts w:ascii="Times New Roman" w:hAnsi="Times New Roman" w:cs="Times New Roman"/>
          <w:sz w:val="24"/>
          <w:szCs w:val="24"/>
        </w:rPr>
        <w:t>.</w:t>
      </w:r>
      <w:r w:rsidRPr="009C3625">
        <w:rPr>
          <w:rFonts w:ascii="Times New Roman" w:hAnsi="Times New Roman" w:cs="Times New Roman"/>
          <w:sz w:val="24"/>
          <w:szCs w:val="24"/>
        </w:rPr>
        <w:t xml:space="preserve"> The platform was designed to specifically operate with a Linux-based interface and can be compatible with non-Linux OS with the aid of 3rd party software as a medium. Other than that, the platform has no specific system requirement for installation. However, from the test during the implementation, it is recommended that the machine running Quorum should have more than 6 GB of available RAM. Otherwise, there will be a performance issue that occurred during the run. In this implementation, as the test machine running on Ubuntu 18.10, there is no other 3rd party software required to operate Quorum. The Geth client was included in the Quorum installation package, which means a developer can immediately start their Quorum Blockchain development right after the installation.</w:t>
      </w:r>
      <w:r w:rsidR="008B08C4" w:rsidRPr="009C3625">
        <w:rPr>
          <w:rFonts w:ascii="Times New Roman" w:hAnsi="Times New Roman" w:cs="Times New Roman"/>
          <w:sz w:val="24"/>
          <w:szCs w:val="24"/>
        </w:rPr>
        <w:tab/>
      </w:r>
    </w:p>
    <w:p w14:paraId="34FF46A3" w14:textId="731F98E8" w:rsidR="000E07F3" w:rsidRPr="009C3625" w:rsidRDefault="000E07F3" w:rsidP="00164883">
      <w:pPr>
        <w:pStyle w:val="ListParagraph"/>
        <w:spacing w:line="360" w:lineRule="auto"/>
        <w:ind w:left="0"/>
        <w:jc w:val="thaiDistribute"/>
        <w:rPr>
          <w:rFonts w:ascii="Times New Roman" w:hAnsi="Times New Roman" w:cs="Times New Roman"/>
          <w:color w:val="FF0000"/>
          <w:sz w:val="24"/>
          <w:szCs w:val="24"/>
        </w:rPr>
      </w:pPr>
      <w:r w:rsidRPr="009C3625">
        <w:rPr>
          <w:rFonts w:ascii="Times New Roman" w:hAnsi="Times New Roman" w:cs="Times New Roman"/>
          <w:sz w:val="24"/>
          <w:szCs w:val="24"/>
        </w:rPr>
        <w:tab/>
      </w:r>
      <w:r w:rsidR="002766BE" w:rsidRPr="009C3625">
        <w:rPr>
          <w:rFonts w:ascii="Times New Roman" w:hAnsi="Times New Roman" w:cs="Times New Roman"/>
          <w:sz w:val="24"/>
          <w:szCs w:val="24"/>
        </w:rPr>
        <w:fldChar w:fldCharType="begin"/>
      </w:r>
      <w:r w:rsidR="002766BE" w:rsidRPr="009C3625">
        <w:rPr>
          <w:rFonts w:ascii="Times New Roman" w:hAnsi="Times New Roman" w:cs="Times New Roman"/>
          <w:sz w:val="24"/>
          <w:szCs w:val="24"/>
        </w:rPr>
        <w:instrText xml:space="preserve"> REF _Ref74223927 \h  \* MERGEFORMAT </w:instrText>
      </w:r>
      <w:r w:rsidR="002766BE" w:rsidRPr="009C3625">
        <w:rPr>
          <w:rFonts w:ascii="Times New Roman" w:hAnsi="Times New Roman" w:cs="Times New Roman"/>
          <w:sz w:val="24"/>
          <w:szCs w:val="24"/>
        </w:rPr>
      </w:r>
      <w:r w:rsidR="002766BE"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noProof/>
          <w:sz w:val="24"/>
          <w:szCs w:val="24"/>
        </w:rPr>
        <w:noBreakHyphen/>
        <w:t>3</w:t>
      </w:r>
      <w:r w:rsidR="002766BE" w:rsidRPr="009C3625">
        <w:rPr>
          <w:rFonts w:ascii="Times New Roman" w:hAnsi="Times New Roman" w:cs="Times New Roman"/>
          <w:sz w:val="24"/>
          <w:szCs w:val="24"/>
        </w:rPr>
        <w:fldChar w:fldCharType="end"/>
      </w:r>
      <w:r w:rsidR="002766BE" w:rsidRPr="009C3625">
        <w:rPr>
          <w:rFonts w:ascii="Times New Roman" w:hAnsi="Times New Roman" w:cs="Times New Roman"/>
          <w:sz w:val="24"/>
          <w:szCs w:val="24"/>
        </w:rPr>
        <w:t xml:space="preserve"> showing the installation method for Quorum from its source which was used to install the latest stable Quorum released available at the time for the implementation.</w:t>
      </w:r>
      <w:r w:rsidR="001521E6" w:rsidRPr="009C3625">
        <w:rPr>
          <w:rFonts w:ascii="Times New Roman" w:hAnsi="Times New Roman" w:cs="Times New Roman"/>
          <w:sz w:val="24"/>
          <w:szCs w:val="24"/>
        </w:rPr>
        <w:t xml:space="preserve"> Some parts or functions used in the implementation may differ from the current released due to the version difference.</w:t>
      </w:r>
    </w:p>
    <w:p w14:paraId="5DC6D465" w14:textId="77777777" w:rsidR="00D91E46" w:rsidRPr="009C3625" w:rsidRDefault="00D91E46" w:rsidP="004565F1">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noProof/>
          <w:sz w:val="24"/>
          <w:szCs w:val="24"/>
        </w:rPr>
        <w:lastRenderedPageBreak/>
        <w:drawing>
          <wp:inline distT="0" distB="0" distL="0" distR="0" wp14:anchorId="381E74D2" wp14:editId="407DCAC3">
            <wp:extent cx="3905900" cy="160616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2">
                      <a:extLst>
                        <a:ext uri="{28A0092B-C50C-407E-A947-70E740481C1C}">
                          <a14:useLocalDpi xmlns:a14="http://schemas.microsoft.com/office/drawing/2010/main" val="0"/>
                        </a:ext>
                      </a:extLst>
                    </a:blip>
                    <a:stretch>
                      <a:fillRect/>
                    </a:stretch>
                  </pic:blipFill>
                  <pic:spPr>
                    <a:xfrm>
                      <a:off x="0" y="0"/>
                      <a:ext cx="3927894" cy="1615207"/>
                    </a:xfrm>
                    <a:prstGeom prst="rect">
                      <a:avLst/>
                    </a:prstGeom>
                  </pic:spPr>
                </pic:pic>
              </a:graphicData>
            </a:graphic>
          </wp:inline>
        </w:drawing>
      </w:r>
    </w:p>
    <w:p w14:paraId="29F7EF3A" w14:textId="0D650E09" w:rsidR="00D91E46" w:rsidRPr="009C3625" w:rsidRDefault="00D91E46" w:rsidP="00D91E46">
      <w:pPr>
        <w:pStyle w:val="Caption"/>
        <w:spacing w:after="240"/>
        <w:jc w:val="center"/>
        <w:rPr>
          <w:color w:val="FF0000"/>
        </w:rPr>
      </w:pPr>
      <w:bookmarkStart w:id="73" w:name="_Ref74223927"/>
      <w:bookmarkStart w:id="74" w:name="_Ref74284821"/>
      <w:r w:rsidRPr="009C3625">
        <w:t xml:space="preserve">Figure </w:t>
      </w:r>
      <w:fldSimple w:instr=" STYLEREF 1 \s ">
        <w:r w:rsidR="0096498E" w:rsidRPr="009C3625">
          <w:rPr>
            <w:noProof/>
          </w:rPr>
          <w:t>4</w:t>
        </w:r>
      </w:fldSimple>
      <w:r w:rsidR="0096498E" w:rsidRPr="009C3625">
        <w:noBreakHyphen/>
      </w:r>
      <w:fldSimple w:instr=" SEQ Figure \* ARABIC \s 1 ">
        <w:r w:rsidR="0096498E" w:rsidRPr="009C3625">
          <w:rPr>
            <w:noProof/>
          </w:rPr>
          <w:t>3</w:t>
        </w:r>
      </w:fldSimple>
      <w:bookmarkEnd w:id="73"/>
      <w:r w:rsidRPr="009C3625">
        <w:t xml:space="preserve"> </w:t>
      </w:r>
      <w:bookmarkStart w:id="75" w:name="_Ref74284411"/>
      <w:r w:rsidRPr="009C3625">
        <w:t>Installing Quorum directly from its source</w:t>
      </w:r>
      <w:bookmarkEnd w:id="74"/>
      <w:bookmarkEnd w:id="75"/>
    </w:p>
    <w:p w14:paraId="7791330F" w14:textId="2D1DA6C0" w:rsidR="00D33368" w:rsidRPr="009C3625" w:rsidRDefault="00F80AA4" w:rsidP="00164883">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t xml:space="preserve">Other than the Blockchain platform, Quorum also offers the "7-Nodes Example" for developers to locally deploy in their machine to test the functionality and performance of </w:t>
      </w:r>
      <w:proofErr w:type="spellStart"/>
      <w:r w:rsidRPr="009C3625">
        <w:rPr>
          <w:rFonts w:ascii="Times New Roman" w:hAnsi="Times New Roman" w:cs="Times New Roman"/>
          <w:sz w:val="24"/>
          <w:szCs w:val="24"/>
        </w:rPr>
        <w:t>Smartcontract</w:t>
      </w:r>
      <w:proofErr w:type="spellEnd"/>
      <w:r w:rsidRPr="009C3625">
        <w:rPr>
          <w:rFonts w:ascii="Times New Roman" w:hAnsi="Times New Roman" w:cs="Times New Roman"/>
          <w:sz w:val="24"/>
          <w:szCs w:val="24"/>
        </w:rPr>
        <w:t xml:space="preserve"> during the development. The source code can be cloned directly from its repository available in </w:t>
      </w:r>
      <w:proofErr w:type="spellStart"/>
      <w:r w:rsidRPr="009C3625">
        <w:rPr>
          <w:rFonts w:ascii="Times New Roman" w:hAnsi="Times New Roman" w:cs="Times New Roman"/>
          <w:sz w:val="24"/>
          <w:szCs w:val="24"/>
        </w:rPr>
        <w:t>Github</w:t>
      </w:r>
      <w:proofErr w:type="spellEnd"/>
      <w:r w:rsidR="002B755B" w:rsidRPr="009C3625">
        <w:rPr>
          <w:rFonts w:ascii="Times New Roman" w:hAnsi="Times New Roman" w:cs="Times New Roman"/>
          <w:sz w:val="24"/>
          <w:szCs w:val="24"/>
        </w:rPr>
        <w:t xml:space="preserve"> </w:t>
      </w:r>
      <w:r w:rsidR="002B755B" w:rsidRPr="009C3625">
        <w:rPr>
          <w:rFonts w:ascii="Times New Roman" w:hAnsi="Times New Roman" w:cs="Times New Roman"/>
          <w:sz w:val="24"/>
          <w:szCs w:val="24"/>
        </w:rPr>
        <w:fldChar w:fldCharType="begin"/>
      </w:r>
      <w:r w:rsidR="002B755B" w:rsidRPr="009C3625">
        <w:rPr>
          <w:rFonts w:ascii="Times New Roman" w:hAnsi="Times New Roman" w:cs="Times New Roman"/>
          <w:sz w:val="24"/>
          <w:szCs w:val="24"/>
        </w:rPr>
        <w:instrText>ADDIN CSL_CITATION {"citationItems":[{"id":"ITEM-1","itemData":{"URL":"https://github.com/ConsenSys/quorum-examples/tree/master/examples/7nodes","accessed":{"date-parts":[["2021","6","3"]]},"id":"ITEM-1","issued":{"date-parts":[["0"]]},"title":"Quorum 7-nodes Example","type":"webpage"},"uris":["http://www.mendeley.com/documents/?uuid=7e947935-7d4f-3576-8f81-a8f9ee63fa6b"]}],"mendeley":{"formattedCitation":"[33]","plainTextFormattedCitation":"[33]","previouslyFormattedCitation":"[33]"},"properties":{"noteIndex":0},"schema":"https://github.com/citation-style-language/schema/raw/master/csl-citation.json"}</w:instrText>
      </w:r>
      <w:r w:rsidR="002B755B" w:rsidRPr="009C3625">
        <w:rPr>
          <w:rFonts w:ascii="Times New Roman" w:hAnsi="Times New Roman" w:cs="Times New Roman"/>
          <w:sz w:val="24"/>
          <w:szCs w:val="24"/>
        </w:rPr>
        <w:fldChar w:fldCharType="separate"/>
      </w:r>
      <w:r w:rsidR="002B755B" w:rsidRPr="009C3625">
        <w:rPr>
          <w:rFonts w:ascii="Times New Roman" w:hAnsi="Times New Roman" w:cs="Times New Roman"/>
          <w:noProof/>
          <w:sz w:val="24"/>
          <w:szCs w:val="24"/>
        </w:rPr>
        <w:t>[33]</w:t>
      </w:r>
      <w:r w:rsidR="002B755B" w:rsidRPr="009C3625">
        <w:rPr>
          <w:rFonts w:ascii="Times New Roman" w:hAnsi="Times New Roman" w:cs="Times New Roman"/>
          <w:sz w:val="24"/>
          <w:szCs w:val="24"/>
        </w:rPr>
        <w:fldChar w:fldCharType="end"/>
      </w:r>
      <w:r w:rsidR="00874216" w:rsidRPr="009C3625">
        <w:rPr>
          <w:rFonts w:ascii="Times New Roman" w:hAnsi="Times New Roman" w:cs="Times New Roman"/>
          <w:sz w:val="24"/>
          <w:szCs w:val="24"/>
        </w:rPr>
        <w:t xml:space="preserve"> as shown in </w:t>
      </w:r>
      <w:r w:rsidR="00874216" w:rsidRPr="009C3625">
        <w:rPr>
          <w:rFonts w:ascii="Times New Roman" w:hAnsi="Times New Roman" w:cs="Times New Roman"/>
          <w:sz w:val="24"/>
          <w:szCs w:val="24"/>
        </w:rPr>
        <w:fldChar w:fldCharType="begin"/>
      </w:r>
      <w:r w:rsidR="00874216" w:rsidRPr="009C3625">
        <w:rPr>
          <w:rFonts w:ascii="Times New Roman" w:hAnsi="Times New Roman" w:cs="Times New Roman"/>
          <w:sz w:val="24"/>
          <w:szCs w:val="24"/>
        </w:rPr>
        <w:instrText xml:space="preserve"> REF _Ref74224502 \h </w:instrText>
      </w:r>
      <w:r w:rsidR="0023508D" w:rsidRPr="009C3625">
        <w:rPr>
          <w:rFonts w:ascii="Times New Roman" w:hAnsi="Times New Roman" w:cs="Times New Roman"/>
          <w:sz w:val="24"/>
          <w:szCs w:val="24"/>
        </w:rPr>
        <w:instrText xml:space="preserve"> \* MERGEFORMAT </w:instrText>
      </w:r>
      <w:r w:rsidR="00874216" w:rsidRPr="009C3625">
        <w:rPr>
          <w:rFonts w:ascii="Times New Roman" w:hAnsi="Times New Roman" w:cs="Times New Roman"/>
          <w:sz w:val="24"/>
          <w:szCs w:val="24"/>
        </w:rPr>
      </w:r>
      <w:r w:rsidR="00874216"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4</w:t>
      </w:r>
      <w:r w:rsidR="00874216" w:rsidRPr="009C3625">
        <w:rPr>
          <w:rFonts w:ascii="Times New Roman" w:hAnsi="Times New Roman" w:cs="Times New Roman"/>
          <w:sz w:val="24"/>
          <w:szCs w:val="24"/>
        </w:rPr>
        <w:fldChar w:fldCharType="end"/>
      </w:r>
      <w:r w:rsidRPr="009C3625">
        <w:rPr>
          <w:rFonts w:ascii="Times New Roman" w:hAnsi="Times New Roman" w:cs="Times New Roman"/>
          <w:sz w:val="24"/>
          <w:szCs w:val="24"/>
        </w:rPr>
        <w:t>. The "7-Nodes" will simulate seven Blockchain nodes in the host machine in a similar fashion to a virtual machine using the required library called "</w:t>
      </w:r>
      <w:proofErr w:type="spellStart"/>
      <w:r w:rsidRPr="009C3625">
        <w:rPr>
          <w:rFonts w:ascii="Times New Roman" w:hAnsi="Times New Roman" w:cs="Times New Roman"/>
          <w:sz w:val="24"/>
          <w:szCs w:val="24"/>
        </w:rPr>
        <w:t>Tessera</w:t>
      </w:r>
      <w:proofErr w:type="spellEnd"/>
      <w:r w:rsidRPr="009C3625">
        <w:rPr>
          <w:rFonts w:ascii="Times New Roman" w:hAnsi="Times New Roman" w:cs="Times New Roman"/>
          <w:sz w:val="24"/>
          <w:szCs w:val="24"/>
        </w:rPr>
        <w:t xml:space="preserve">" </w:t>
      </w:r>
      <w:r w:rsidR="002B755B" w:rsidRPr="009C3625">
        <w:rPr>
          <w:rFonts w:ascii="Times New Roman" w:hAnsi="Times New Roman" w:cs="Times New Roman"/>
          <w:sz w:val="24"/>
          <w:szCs w:val="24"/>
        </w:rPr>
        <w:fldChar w:fldCharType="begin"/>
      </w:r>
      <w:r w:rsidR="00E752FF" w:rsidRPr="009C3625">
        <w:rPr>
          <w:rFonts w:ascii="Times New Roman" w:hAnsi="Times New Roman" w:cs="Times New Roman"/>
          <w:sz w:val="24"/>
          <w:szCs w:val="24"/>
        </w:rPr>
        <w:instrText>ADDIN CSL_CITATION {"citationItems":[{"id":"ITEM-1","itemData":{"URL":"https://github.com/ConsenSys/tessera","accessed":{"date-parts":[["2021","6","5"]]},"id":"ITEM-1","issued":{"date-parts":[["0"]]},"title":"ConsenSys/tessera: Tessera - Enterprise Implementation of Quorum's transaction manager","type":"webpage"},"uris":["http://www.mendeley.com/documents/?uuid=4ca7daee-3eab-3eaf-833b-b7174a8f2cc5"]}],"mendeley":{"formattedCitation":"[44]","plainTextFormattedCitation":"[44]","previouslyFormattedCitation":"[44]"},"properties":{"noteIndex":0},"schema":"https://github.com/citation-style-language/schema/raw/master/csl-citation.json"}</w:instrText>
      </w:r>
      <w:r w:rsidR="002B755B" w:rsidRPr="009C3625">
        <w:rPr>
          <w:rFonts w:ascii="Times New Roman" w:hAnsi="Times New Roman" w:cs="Times New Roman"/>
          <w:sz w:val="24"/>
          <w:szCs w:val="24"/>
        </w:rPr>
        <w:fldChar w:fldCharType="separate"/>
      </w:r>
      <w:r w:rsidR="007A0863" w:rsidRPr="009C3625">
        <w:rPr>
          <w:rFonts w:ascii="Times New Roman" w:hAnsi="Times New Roman" w:cs="Times New Roman"/>
          <w:noProof/>
          <w:sz w:val="24"/>
          <w:szCs w:val="24"/>
        </w:rPr>
        <w:t>[44]</w:t>
      </w:r>
      <w:r w:rsidR="002B755B"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w:t>
      </w:r>
      <w:r w:rsidR="002B755B" w:rsidRPr="009C3625">
        <w:rPr>
          <w:rFonts w:ascii="Times New Roman" w:hAnsi="Times New Roman" w:cs="Times New Roman"/>
          <w:sz w:val="24"/>
          <w:szCs w:val="24"/>
        </w:rPr>
        <w:t>and</w:t>
      </w:r>
      <w:r w:rsidRPr="009C3625">
        <w:rPr>
          <w:rFonts w:ascii="Times New Roman" w:hAnsi="Times New Roman" w:cs="Times New Roman"/>
          <w:sz w:val="24"/>
          <w:szCs w:val="24"/>
        </w:rPr>
        <w:t xml:space="preserve"> "Constellation" </w:t>
      </w:r>
      <w:r w:rsidR="002B755B" w:rsidRPr="009C3625">
        <w:rPr>
          <w:rFonts w:ascii="Times New Roman" w:hAnsi="Times New Roman" w:cs="Times New Roman"/>
          <w:sz w:val="24"/>
          <w:szCs w:val="24"/>
        </w:rPr>
        <w:fldChar w:fldCharType="begin"/>
      </w:r>
      <w:r w:rsidR="00E752FF" w:rsidRPr="009C3625">
        <w:rPr>
          <w:rFonts w:ascii="Times New Roman" w:hAnsi="Times New Roman" w:cs="Times New Roman"/>
          <w:sz w:val="24"/>
          <w:szCs w:val="24"/>
        </w:rPr>
        <w:instrText>ADDIN CSL_CITATION {"citationItems":[{"id":"ITEM-1","itemData":{"URL":"https://github.com/ConsenSys/constellation","accessed":{"date-parts":[["2021","6","5"]]},"id":"ITEM-1","issued":{"date-parts":[["0"]]},"title":"ConsenSys/constellation: Peer-to-peer encrypted message exchange","type":"webpage"},"uris":["http://www.mendeley.com/documents/?uuid=57dbcd31-3d22-366c-bce5-c40ac9871c29"]}],"mendeley":{"formattedCitation":"[45]","plainTextFormattedCitation":"[45]","previouslyFormattedCitation":"[45]"},"properties":{"noteIndex":0},"schema":"https://github.com/citation-style-language/schema/raw/master/csl-citation.json"}</w:instrText>
      </w:r>
      <w:r w:rsidR="002B755B" w:rsidRPr="009C3625">
        <w:rPr>
          <w:rFonts w:ascii="Times New Roman" w:hAnsi="Times New Roman" w:cs="Times New Roman"/>
          <w:sz w:val="24"/>
          <w:szCs w:val="24"/>
        </w:rPr>
        <w:fldChar w:fldCharType="separate"/>
      </w:r>
      <w:r w:rsidR="007A0863" w:rsidRPr="009C3625">
        <w:rPr>
          <w:rFonts w:ascii="Times New Roman" w:hAnsi="Times New Roman" w:cs="Times New Roman"/>
          <w:noProof/>
          <w:sz w:val="24"/>
          <w:szCs w:val="24"/>
        </w:rPr>
        <w:t>[45]</w:t>
      </w:r>
      <w:r w:rsidR="002B755B"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included in the package as a running engine. The source code can be initiate</w:t>
      </w:r>
      <w:r w:rsidR="003F4F0F" w:rsidRPr="009C3625">
        <w:rPr>
          <w:rFonts w:ascii="Times New Roman" w:hAnsi="Times New Roman" w:cs="Times New Roman"/>
          <w:sz w:val="24"/>
          <w:szCs w:val="24"/>
        </w:rPr>
        <w:t>d</w:t>
      </w:r>
      <w:r w:rsidRPr="009C3625">
        <w:rPr>
          <w:rFonts w:ascii="Times New Roman" w:hAnsi="Times New Roman" w:cs="Times New Roman"/>
          <w:sz w:val="24"/>
          <w:szCs w:val="24"/>
        </w:rPr>
        <w:t>, activate</w:t>
      </w:r>
      <w:r w:rsidR="003F4F0F" w:rsidRPr="009C3625">
        <w:rPr>
          <w:rFonts w:ascii="Times New Roman" w:hAnsi="Times New Roman" w:cs="Times New Roman"/>
          <w:sz w:val="24"/>
          <w:szCs w:val="24"/>
        </w:rPr>
        <w:t>d</w:t>
      </w:r>
      <w:r w:rsidRPr="009C3625">
        <w:rPr>
          <w:rFonts w:ascii="Times New Roman" w:hAnsi="Times New Roman" w:cs="Times New Roman"/>
          <w:sz w:val="24"/>
          <w:szCs w:val="24"/>
        </w:rPr>
        <w:t>, and simultaneously controlled using the control script provided within the example. Each node can be accessed using the Geth client. For the implementation, the control script provided within the example was further modified to be compatible with our usage. The Blockchain initiation script was modified to be able to re-initiate the entire Blockchain by deleting the existing chain and replace with the empty one. This allows reset of published Blockchain during the development. The transaction publishing script was modified to run other specific code developed for XDS Document Registry</w:t>
      </w:r>
      <w:r w:rsidR="00630E3B" w:rsidRPr="009C3625">
        <w:rPr>
          <w:rFonts w:ascii="Times New Roman" w:hAnsi="Times New Roman" w:cs="Times New Roman"/>
          <w:sz w:val="24"/>
          <w:szCs w:val="24"/>
        </w:rPr>
        <w:t xml:space="preserve"> Actor</w:t>
      </w:r>
      <w:r w:rsidRPr="009C3625">
        <w:rPr>
          <w:rFonts w:ascii="Times New Roman" w:hAnsi="Times New Roman" w:cs="Times New Roman"/>
          <w:sz w:val="24"/>
          <w:szCs w:val="24"/>
        </w:rPr>
        <w:t xml:space="preserve"> and its </w:t>
      </w:r>
      <w:proofErr w:type="spellStart"/>
      <w:r w:rsidRPr="009C3625">
        <w:rPr>
          <w:rFonts w:ascii="Times New Roman" w:hAnsi="Times New Roman" w:cs="Times New Roman"/>
          <w:sz w:val="24"/>
          <w:szCs w:val="24"/>
        </w:rPr>
        <w:t>Smartcontract</w:t>
      </w:r>
      <w:proofErr w:type="spellEnd"/>
      <w:r w:rsidRPr="009C3625">
        <w:rPr>
          <w:rFonts w:ascii="Times New Roman" w:hAnsi="Times New Roman" w:cs="Times New Roman"/>
          <w:sz w:val="24"/>
          <w:szCs w:val="24"/>
        </w:rPr>
        <w:t xml:space="preserve">, allow testing </w:t>
      </w:r>
      <w:r w:rsidR="000250B0" w:rsidRPr="009C3625">
        <w:rPr>
          <w:rFonts w:ascii="Times New Roman" w:hAnsi="Times New Roman" w:cs="Times New Roman"/>
          <w:sz w:val="24"/>
          <w:szCs w:val="24"/>
        </w:rPr>
        <w:t xml:space="preserve">and running </w:t>
      </w:r>
      <w:r w:rsidRPr="009C3625">
        <w:rPr>
          <w:rFonts w:ascii="Times New Roman" w:hAnsi="Times New Roman" w:cs="Times New Roman"/>
          <w:sz w:val="24"/>
          <w:szCs w:val="24"/>
        </w:rPr>
        <w:t>of XDS Document registry-related code on the 7-Nodes.</w:t>
      </w:r>
      <w:r w:rsidR="00793C59" w:rsidRPr="009C3625">
        <w:rPr>
          <w:rFonts w:ascii="Times New Roman" w:hAnsi="Times New Roman" w:cs="Times New Roman"/>
          <w:sz w:val="24"/>
          <w:szCs w:val="24"/>
        </w:rPr>
        <w:t xml:space="preserve"> It must be noted that transaction-related scripts only operate on specified single nodes amongst the seven, not the entire set of the seven nodes. That means the activity of each node is independent.</w:t>
      </w:r>
    </w:p>
    <w:p w14:paraId="471CBA33" w14:textId="77777777" w:rsidR="00D33368" w:rsidRPr="009C3625" w:rsidRDefault="00D33368" w:rsidP="00164883">
      <w:pPr>
        <w:pStyle w:val="ListParagraph"/>
        <w:spacing w:line="360" w:lineRule="auto"/>
        <w:ind w:left="0"/>
        <w:jc w:val="thaiDistribute"/>
        <w:rPr>
          <w:rFonts w:ascii="Times New Roman" w:hAnsi="Times New Roman" w:cs="Times New Roman"/>
          <w:sz w:val="24"/>
          <w:szCs w:val="24"/>
        </w:rPr>
      </w:pPr>
    </w:p>
    <w:p w14:paraId="00A94F77" w14:textId="77777777" w:rsidR="0091637F" w:rsidRPr="009C3625" w:rsidRDefault="0091637F" w:rsidP="00920599">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noProof/>
          <w:sz w:val="24"/>
          <w:szCs w:val="24"/>
        </w:rPr>
        <w:drawing>
          <wp:inline distT="0" distB="0" distL="0" distR="0" wp14:anchorId="4CD846D8" wp14:editId="0F3A0599">
            <wp:extent cx="4842345" cy="63275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3">
                      <a:extLst>
                        <a:ext uri="{28A0092B-C50C-407E-A947-70E740481C1C}">
                          <a14:useLocalDpi xmlns:a14="http://schemas.microsoft.com/office/drawing/2010/main" val="0"/>
                        </a:ext>
                      </a:extLst>
                    </a:blip>
                    <a:stretch>
                      <a:fillRect/>
                    </a:stretch>
                  </pic:blipFill>
                  <pic:spPr>
                    <a:xfrm>
                      <a:off x="0" y="0"/>
                      <a:ext cx="4877733" cy="637380"/>
                    </a:xfrm>
                    <a:prstGeom prst="rect">
                      <a:avLst/>
                    </a:prstGeom>
                  </pic:spPr>
                </pic:pic>
              </a:graphicData>
            </a:graphic>
          </wp:inline>
        </w:drawing>
      </w:r>
    </w:p>
    <w:p w14:paraId="0D9DBFD8" w14:textId="54EDEDEB" w:rsidR="0091637F" w:rsidRPr="009C3625" w:rsidRDefault="0091637F" w:rsidP="0091637F">
      <w:pPr>
        <w:pStyle w:val="Caption"/>
        <w:spacing w:after="240"/>
        <w:jc w:val="center"/>
      </w:pPr>
      <w:bookmarkStart w:id="76" w:name="_Ref74224502"/>
      <w:bookmarkStart w:id="77" w:name="_Ref74284824"/>
      <w:r w:rsidRPr="009C3625">
        <w:t xml:space="preserve">Figure </w:t>
      </w:r>
      <w:fldSimple w:instr=" STYLEREF 1 \s ">
        <w:r w:rsidR="0096498E" w:rsidRPr="009C3625">
          <w:rPr>
            <w:noProof/>
          </w:rPr>
          <w:t>4</w:t>
        </w:r>
      </w:fldSimple>
      <w:r w:rsidR="0096498E" w:rsidRPr="009C3625">
        <w:noBreakHyphen/>
      </w:r>
      <w:fldSimple w:instr=" SEQ Figure \* ARABIC \s 1 ">
        <w:r w:rsidR="0096498E" w:rsidRPr="009C3625">
          <w:rPr>
            <w:noProof/>
          </w:rPr>
          <w:t>4</w:t>
        </w:r>
      </w:fldSimple>
      <w:bookmarkEnd w:id="76"/>
      <w:r w:rsidRPr="009C3625">
        <w:t xml:space="preserve"> </w:t>
      </w:r>
      <w:bookmarkStart w:id="78" w:name="_Ref74284434"/>
      <w:r w:rsidRPr="009C3625">
        <w:t xml:space="preserve">Cloning "7-Nodes" Quorum example from its repository available on </w:t>
      </w:r>
      <w:proofErr w:type="spellStart"/>
      <w:r w:rsidRPr="009C3625">
        <w:t>Github</w:t>
      </w:r>
      <w:bookmarkEnd w:id="77"/>
      <w:bookmarkEnd w:id="78"/>
      <w:proofErr w:type="spellEnd"/>
    </w:p>
    <w:p w14:paraId="1C3F9275" w14:textId="6592ECD6" w:rsidR="00E752FF" w:rsidRPr="009C3625" w:rsidRDefault="008D12BC" w:rsidP="008E02EA">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lastRenderedPageBreak/>
        <w:tab/>
      </w:r>
      <w:r w:rsidR="008E02EA" w:rsidRPr="009C3625">
        <w:rPr>
          <w:rFonts w:ascii="Times New Roman" w:hAnsi="Times New Roman" w:cs="Times New Roman"/>
          <w:sz w:val="24"/>
          <w:szCs w:val="24"/>
        </w:rPr>
        <w:t xml:space="preserve">All initial configuration instructions are available at </w:t>
      </w:r>
      <w:r w:rsidR="00E752FF" w:rsidRPr="009C3625">
        <w:rPr>
          <w:rFonts w:ascii="Times New Roman" w:hAnsi="Times New Roman" w:cs="Times New Roman"/>
          <w:sz w:val="24"/>
          <w:szCs w:val="24"/>
        </w:rPr>
        <w:fldChar w:fldCharType="begin"/>
      </w:r>
      <w:r w:rsidR="00DA6677" w:rsidRPr="009C3625">
        <w:rPr>
          <w:rFonts w:ascii="Times New Roman" w:hAnsi="Times New Roman" w:cs="Times New Roman"/>
          <w:sz w:val="24"/>
          <w:szCs w:val="24"/>
        </w:rPr>
        <w:instrText>ADDIN CSL_CITATION {"citationItems":[{"id":"ITEM-1","itemData":{"URL":"https://github.com/ConsenSys/quorum-examples/blob/master/README.md","accessed":{"date-parts":[["2021","6","10"]]},"id":"ITEM-1","issued":{"date-parts":[["0"]]},"title":"quorum-examples/README.md at master · ConsenSys/quorum-examples","type":"webpage"},"uris":["http://www.mendeley.com/documents/?uuid=3a9547f2-68a3-3f69-b524-f4b287cdec4a"]}],"mendeley":{"formattedCitation":"[46]","plainTextFormattedCitation":"[46]","previouslyFormattedCitation":"[46]"},"properties":{"noteIndex":0},"schema":"https://github.com/citation-style-language/schema/raw/master/csl-citation.json"}</w:instrText>
      </w:r>
      <w:r w:rsidR="00E752FF" w:rsidRPr="009C3625">
        <w:rPr>
          <w:rFonts w:ascii="Times New Roman" w:hAnsi="Times New Roman" w:cs="Times New Roman"/>
          <w:sz w:val="24"/>
          <w:szCs w:val="24"/>
        </w:rPr>
        <w:fldChar w:fldCharType="separate"/>
      </w:r>
      <w:r w:rsidR="00E752FF" w:rsidRPr="009C3625">
        <w:rPr>
          <w:rFonts w:ascii="Times New Roman" w:hAnsi="Times New Roman" w:cs="Times New Roman"/>
          <w:noProof/>
          <w:sz w:val="24"/>
          <w:szCs w:val="24"/>
        </w:rPr>
        <w:t>[46]</w:t>
      </w:r>
      <w:r w:rsidR="00E752FF" w:rsidRPr="009C3625">
        <w:rPr>
          <w:rFonts w:ascii="Times New Roman" w:hAnsi="Times New Roman" w:cs="Times New Roman"/>
          <w:sz w:val="24"/>
          <w:szCs w:val="24"/>
        </w:rPr>
        <w:fldChar w:fldCharType="end"/>
      </w:r>
      <w:r w:rsidR="008E02EA" w:rsidRPr="009C3625">
        <w:rPr>
          <w:rFonts w:ascii="Times New Roman" w:hAnsi="Times New Roman" w:cs="Times New Roman"/>
          <w:sz w:val="24"/>
          <w:szCs w:val="24"/>
        </w:rPr>
        <w:t>. Primarily, it is required to configure the genesis Block for the Blockchain ledger and issue the initiation command using the script provided in the example</w:t>
      </w:r>
      <w:r w:rsidR="00C52E11" w:rsidRPr="009C3625">
        <w:rPr>
          <w:rFonts w:ascii="Times New Roman" w:hAnsi="Times New Roman" w:cs="Times New Roman"/>
          <w:sz w:val="24"/>
          <w:szCs w:val="24"/>
        </w:rPr>
        <w:t xml:space="preserve"> as shown in </w:t>
      </w:r>
      <w:r w:rsidR="00C52E11" w:rsidRPr="009C3625">
        <w:rPr>
          <w:rFonts w:ascii="Times New Roman" w:hAnsi="Times New Roman" w:cs="Times New Roman"/>
          <w:sz w:val="24"/>
          <w:szCs w:val="24"/>
        </w:rPr>
        <w:fldChar w:fldCharType="begin"/>
      </w:r>
      <w:r w:rsidR="00C52E11" w:rsidRPr="009C3625">
        <w:rPr>
          <w:rFonts w:ascii="Times New Roman" w:hAnsi="Times New Roman" w:cs="Times New Roman"/>
          <w:sz w:val="24"/>
          <w:szCs w:val="24"/>
        </w:rPr>
        <w:instrText xml:space="preserve"> REF _Ref74226819 \h </w:instrText>
      </w:r>
      <w:r w:rsidR="0023508D" w:rsidRPr="009C3625">
        <w:rPr>
          <w:rFonts w:ascii="Times New Roman" w:hAnsi="Times New Roman" w:cs="Times New Roman"/>
          <w:sz w:val="24"/>
          <w:szCs w:val="24"/>
        </w:rPr>
        <w:instrText xml:space="preserve"> \* MERGEFORMAT </w:instrText>
      </w:r>
      <w:r w:rsidR="00C52E11" w:rsidRPr="009C3625">
        <w:rPr>
          <w:rFonts w:ascii="Times New Roman" w:hAnsi="Times New Roman" w:cs="Times New Roman"/>
          <w:sz w:val="24"/>
          <w:szCs w:val="24"/>
        </w:rPr>
      </w:r>
      <w:r w:rsidR="00C52E11"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5</w:t>
      </w:r>
      <w:r w:rsidR="00C52E11" w:rsidRPr="009C3625">
        <w:rPr>
          <w:rFonts w:ascii="Times New Roman" w:hAnsi="Times New Roman" w:cs="Times New Roman"/>
          <w:sz w:val="24"/>
          <w:szCs w:val="24"/>
        </w:rPr>
        <w:fldChar w:fldCharType="end"/>
      </w:r>
      <w:r w:rsidR="008E02EA" w:rsidRPr="009C3625">
        <w:rPr>
          <w:rFonts w:ascii="Times New Roman" w:hAnsi="Times New Roman" w:cs="Times New Roman"/>
          <w:sz w:val="24"/>
          <w:szCs w:val="24"/>
        </w:rPr>
        <w:t>.</w:t>
      </w:r>
      <w:r w:rsidR="008E02EA" w:rsidRPr="009C3625">
        <w:rPr>
          <w:rFonts w:ascii="Times New Roman" w:hAnsi="Times New Roman" w:cs="Times New Roman"/>
          <w:sz w:val="24"/>
          <w:szCs w:val="24"/>
          <w:cs/>
        </w:rPr>
        <w:t xml:space="preserve"> </w:t>
      </w:r>
      <w:r w:rsidR="008E02EA" w:rsidRPr="009C3625">
        <w:rPr>
          <w:rFonts w:ascii="Times New Roman" w:hAnsi="Times New Roman" w:cs="Times New Roman"/>
          <w:sz w:val="24"/>
          <w:szCs w:val="24"/>
        </w:rPr>
        <w:t xml:space="preserve">Each script is specific for each consensus mechanism. </w:t>
      </w:r>
    </w:p>
    <w:p w14:paraId="01BEA147" w14:textId="0B594961" w:rsidR="0054751C" w:rsidRPr="009C3625" w:rsidRDefault="00E752FF" w:rsidP="008E02EA">
      <w:pPr>
        <w:pStyle w:val="ListParagraph"/>
        <w:spacing w:line="360" w:lineRule="auto"/>
        <w:ind w:left="0"/>
        <w:jc w:val="thaiDistribute"/>
        <w:rPr>
          <w:rFonts w:ascii="Times New Roman" w:hAnsi="Times New Roman" w:cs="Times New Roman"/>
          <w:color w:val="FF0000"/>
          <w:sz w:val="24"/>
          <w:szCs w:val="24"/>
        </w:rPr>
      </w:pPr>
      <w:r w:rsidRPr="009C3625">
        <w:rPr>
          <w:rFonts w:ascii="Times New Roman" w:hAnsi="Times New Roman" w:cs="Times New Roman"/>
          <w:color w:val="FF0000"/>
          <w:sz w:val="24"/>
          <w:szCs w:val="24"/>
        </w:rPr>
        <w:tab/>
      </w:r>
    </w:p>
    <w:p w14:paraId="28B68284" w14:textId="77777777" w:rsidR="00E752FF" w:rsidRPr="009C3625" w:rsidRDefault="00E752FF" w:rsidP="00E752FF">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noProof/>
          <w:sz w:val="24"/>
          <w:szCs w:val="24"/>
        </w:rPr>
        <w:drawing>
          <wp:inline distT="0" distB="0" distL="0" distR="0" wp14:anchorId="1043727C" wp14:editId="2B7FCBDE">
            <wp:extent cx="5352460" cy="1327868"/>
            <wp:effectExtent l="0" t="0" r="635"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4">
                      <a:extLst>
                        <a:ext uri="{28A0092B-C50C-407E-A947-70E740481C1C}">
                          <a14:useLocalDpi xmlns:a14="http://schemas.microsoft.com/office/drawing/2010/main" val="0"/>
                        </a:ext>
                      </a:extLst>
                    </a:blip>
                    <a:stretch>
                      <a:fillRect/>
                    </a:stretch>
                  </pic:blipFill>
                  <pic:spPr>
                    <a:xfrm>
                      <a:off x="0" y="0"/>
                      <a:ext cx="5365283" cy="1331049"/>
                    </a:xfrm>
                    <a:prstGeom prst="rect">
                      <a:avLst/>
                    </a:prstGeom>
                  </pic:spPr>
                </pic:pic>
              </a:graphicData>
            </a:graphic>
          </wp:inline>
        </w:drawing>
      </w:r>
    </w:p>
    <w:p w14:paraId="45B6E63D" w14:textId="14A19A8E" w:rsidR="00E752FF" w:rsidRPr="009C3625" w:rsidRDefault="00E752FF" w:rsidP="00E752FF">
      <w:pPr>
        <w:pStyle w:val="Caption"/>
        <w:spacing w:after="240"/>
        <w:jc w:val="center"/>
      </w:pPr>
      <w:bookmarkStart w:id="79" w:name="_Ref74226819"/>
      <w:bookmarkStart w:id="80" w:name="_Ref74284828"/>
      <w:r w:rsidRPr="009C3625">
        <w:t xml:space="preserve">Figure </w:t>
      </w:r>
      <w:fldSimple w:instr=" STYLEREF 1 \s ">
        <w:r w:rsidR="0096498E" w:rsidRPr="009C3625">
          <w:rPr>
            <w:noProof/>
          </w:rPr>
          <w:t>4</w:t>
        </w:r>
      </w:fldSimple>
      <w:r w:rsidR="0096498E" w:rsidRPr="009C3625">
        <w:noBreakHyphen/>
      </w:r>
      <w:fldSimple w:instr=" SEQ Figure \* ARABIC \s 1 ">
        <w:r w:rsidR="0096498E" w:rsidRPr="009C3625">
          <w:rPr>
            <w:noProof/>
          </w:rPr>
          <w:t>5</w:t>
        </w:r>
      </w:fldSimple>
      <w:bookmarkEnd w:id="79"/>
      <w:r w:rsidRPr="009C3625">
        <w:t xml:space="preserve"> </w:t>
      </w:r>
      <w:bookmarkStart w:id="81" w:name="_Ref74284463"/>
      <w:r w:rsidRPr="009C3625">
        <w:t>Initial configuration method for 7-Nodes example</w:t>
      </w:r>
      <w:bookmarkEnd w:id="80"/>
      <w:bookmarkEnd w:id="81"/>
    </w:p>
    <w:p w14:paraId="47F7920B" w14:textId="4C85F079" w:rsidR="00C52E11" w:rsidRPr="009C3625" w:rsidRDefault="00C52E11" w:rsidP="00BD765E">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t xml:space="preserve">In this implementation, we only use the script "istanbul-init.sh" (execute using Linux Bash syntax as shown in </w:t>
      </w:r>
      <w:r w:rsidRPr="009C3625">
        <w:rPr>
          <w:rFonts w:ascii="Times New Roman" w:hAnsi="Times New Roman" w:cs="Times New Roman"/>
          <w:sz w:val="24"/>
          <w:szCs w:val="24"/>
        </w:rPr>
        <w:fldChar w:fldCharType="begin"/>
      </w:r>
      <w:r w:rsidRPr="009C3625">
        <w:rPr>
          <w:rFonts w:ascii="Times New Roman" w:hAnsi="Times New Roman" w:cs="Times New Roman"/>
          <w:sz w:val="24"/>
          <w:szCs w:val="24"/>
        </w:rPr>
        <w:instrText xml:space="preserve"> REF _Ref74226983 \h </w:instrText>
      </w:r>
      <w:r w:rsidR="0023508D" w:rsidRPr="009C3625">
        <w:rPr>
          <w:rFonts w:ascii="Times New Roman" w:hAnsi="Times New Roman" w:cs="Times New Roman"/>
          <w:sz w:val="24"/>
          <w:szCs w:val="24"/>
        </w:rPr>
        <w:instrText xml:space="preserve"> \* MERGEFORMAT </w:instrText>
      </w:r>
      <w:r w:rsidRPr="009C3625">
        <w:rPr>
          <w:rFonts w:ascii="Times New Roman" w:hAnsi="Times New Roman" w:cs="Times New Roman"/>
          <w:sz w:val="24"/>
          <w:szCs w:val="24"/>
        </w:rPr>
      </w:r>
      <w:r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6</w:t>
      </w:r>
      <w:r w:rsidRPr="009C3625">
        <w:rPr>
          <w:rFonts w:ascii="Times New Roman" w:hAnsi="Times New Roman" w:cs="Times New Roman"/>
          <w:sz w:val="24"/>
          <w:szCs w:val="24"/>
        </w:rPr>
        <w:fldChar w:fldCharType="end"/>
      </w:r>
      <w:r w:rsidRPr="009C3625">
        <w:rPr>
          <w:rFonts w:ascii="Times New Roman" w:hAnsi="Times New Roman" w:cs="Times New Roman"/>
          <w:sz w:val="24"/>
          <w:szCs w:val="24"/>
        </w:rPr>
        <w:t>) to initiate the genesis Block for the Blockchain ledger as we going to use IBFT as its consensus mechanism. The script will generate "</w:t>
      </w:r>
      <w:proofErr w:type="spellStart"/>
      <w:r w:rsidRPr="009C3625">
        <w:rPr>
          <w:rFonts w:ascii="Times New Roman" w:hAnsi="Times New Roman" w:cs="Times New Roman"/>
          <w:sz w:val="24"/>
          <w:szCs w:val="24"/>
        </w:rPr>
        <w:t>istanbul-genesis.json</w:t>
      </w:r>
      <w:proofErr w:type="spellEnd"/>
      <w:r w:rsidRPr="009C3625">
        <w:rPr>
          <w:rFonts w:ascii="Times New Roman" w:hAnsi="Times New Roman" w:cs="Times New Roman"/>
          <w:sz w:val="24"/>
          <w:szCs w:val="24"/>
        </w:rPr>
        <w:t xml:space="preserve">" file as a configuration script for the genesis block which its content should be configured as shown in </w:t>
      </w:r>
      <w:r w:rsidRPr="009C3625">
        <w:rPr>
          <w:rFonts w:ascii="Times New Roman" w:hAnsi="Times New Roman" w:cs="Times New Roman"/>
          <w:sz w:val="24"/>
          <w:szCs w:val="24"/>
        </w:rPr>
        <w:fldChar w:fldCharType="begin"/>
      </w:r>
      <w:r w:rsidRPr="009C3625">
        <w:rPr>
          <w:rFonts w:ascii="Times New Roman" w:hAnsi="Times New Roman" w:cs="Times New Roman"/>
          <w:sz w:val="24"/>
          <w:szCs w:val="24"/>
        </w:rPr>
        <w:instrText xml:space="preserve"> REF _Ref74227014 \h </w:instrText>
      </w:r>
      <w:r w:rsidR="0023508D" w:rsidRPr="009C3625">
        <w:rPr>
          <w:rFonts w:ascii="Times New Roman" w:hAnsi="Times New Roman" w:cs="Times New Roman"/>
          <w:sz w:val="24"/>
          <w:szCs w:val="24"/>
        </w:rPr>
        <w:instrText xml:space="preserve"> \* MERGEFORMAT </w:instrText>
      </w:r>
      <w:r w:rsidRPr="009C3625">
        <w:rPr>
          <w:rFonts w:ascii="Times New Roman" w:hAnsi="Times New Roman" w:cs="Times New Roman"/>
          <w:sz w:val="24"/>
          <w:szCs w:val="24"/>
        </w:rPr>
      </w:r>
      <w:r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7</w:t>
      </w:r>
      <w:r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Then the activation of the IBFT Blockchain can be done using "istanbul-start.sh" script as shown in </w:t>
      </w:r>
      <w:r w:rsidR="00435AEB" w:rsidRPr="009C3625">
        <w:rPr>
          <w:rFonts w:ascii="Times New Roman" w:hAnsi="Times New Roman" w:cs="Times New Roman"/>
          <w:sz w:val="24"/>
          <w:szCs w:val="24"/>
        </w:rPr>
        <w:fldChar w:fldCharType="begin"/>
      </w:r>
      <w:r w:rsidR="00435AEB" w:rsidRPr="009C3625">
        <w:rPr>
          <w:rFonts w:ascii="Times New Roman" w:hAnsi="Times New Roman" w:cs="Times New Roman"/>
          <w:sz w:val="24"/>
          <w:szCs w:val="24"/>
        </w:rPr>
        <w:instrText xml:space="preserve"> REF _Ref74227242 \h </w:instrText>
      </w:r>
      <w:r w:rsidR="0023508D" w:rsidRPr="009C3625">
        <w:rPr>
          <w:rFonts w:ascii="Times New Roman" w:hAnsi="Times New Roman" w:cs="Times New Roman"/>
          <w:sz w:val="24"/>
          <w:szCs w:val="24"/>
        </w:rPr>
        <w:instrText xml:space="preserve"> \* MERGEFORMAT </w:instrText>
      </w:r>
      <w:r w:rsidR="00435AEB" w:rsidRPr="009C3625">
        <w:rPr>
          <w:rFonts w:ascii="Times New Roman" w:hAnsi="Times New Roman" w:cs="Times New Roman"/>
          <w:sz w:val="24"/>
          <w:szCs w:val="24"/>
        </w:rPr>
      </w:r>
      <w:r w:rsidR="00435AEB"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8</w:t>
      </w:r>
      <w:r w:rsidR="00435AEB"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which will start the activation of all seven nodes and bring the 7-Nodes Blockchain network to become alive as shown in </w:t>
      </w:r>
      <w:r w:rsidR="00435AEB" w:rsidRPr="009C3625">
        <w:rPr>
          <w:rFonts w:ascii="Times New Roman" w:hAnsi="Times New Roman" w:cs="Times New Roman"/>
          <w:sz w:val="24"/>
          <w:szCs w:val="24"/>
        </w:rPr>
        <w:fldChar w:fldCharType="begin"/>
      </w:r>
      <w:r w:rsidR="00435AEB" w:rsidRPr="009C3625">
        <w:rPr>
          <w:rFonts w:ascii="Times New Roman" w:hAnsi="Times New Roman" w:cs="Times New Roman"/>
          <w:sz w:val="24"/>
          <w:szCs w:val="24"/>
        </w:rPr>
        <w:instrText xml:space="preserve"> REF _Ref74227393 \h </w:instrText>
      </w:r>
      <w:r w:rsidR="0023508D" w:rsidRPr="009C3625">
        <w:rPr>
          <w:rFonts w:ascii="Times New Roman" w:hAnsi="Times New Roman" w:cs="Times New Roman"/>
          <w:sz w:val="24"/>
          <w:szCs w:val="24"/>
        </w:rPr>
        <w:instrText xml:space="preserve"> \* MERGEFORMAT </w:instrText>
      </w:r>
      <w:r w:rsidR="00435AEB" w:rsidRPr="009C3625">
        <w:rPr>
          <w:rFonts w:ascii="Times New Roman" w:hAnsi="Times New Roman" w:cs="Times New Roman"/>
          <w:sz w:val="24"/>
          <w:szCs w:val="24"/>
        </w:rPr>
      </w:r>
      <w:r w:rsidR="00435AEB"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9</w:t>
      </w:r>
      <w:r w:rsidR="00435AEB" w:rsidRPr="009C3625">
        <w:rPr>
          <w:rFonts w:ascii="Times New Roman" w:hAnsi="Times New Roman" w:cs="Times New Roman"/>
          <w:sz w:val="24"/>
          <w:szCs w:val="24"/>
        </w:rPr>
        <w:fldChar w:fldCharType="end"/>
      </w:r>
      <w:r w:rsidR="002C2ED3" w:rsidRPr="009C3625">
        <w:rPr>
          <w:rFonts w:ascii="Times New Roman" w:hAnsi="Times New Roman" w:cs="Times New Roman"/>
          <w:sz w:val="24"/>
          <w:szCs w:val="24"/>
        </w:rPr>
        <w:t xml:space="preserve"> and </w:t>
      </w:r>
      <w:r w:rsidR="002C2ED3" w:rsidRPr="009C3625">
        <w:rPr>
          <w:rFonts w:ascii="Times New Roman" w:hAnsi="Times New Roman" w:cs="Times New Roman"/>
          <w:sz w:val="24"/>
          <w:szCs w:val="24"/>
        </w:rPr>
        <w:fldChar w:fldCharType="begin"/>
      </w:r>
      <w:r w:rsidR="002C2ED3" w:rsidRPr="009C3625">
        <w:rPr>
          <w:rFonts w:ascii="Times New Roman" w:hAnsi="Times New Roman" w:cs="Times New Roman"/>
          <w:sz w:val="24"/>
          <w:szCs w:val="24"/>
        </w:rPr>
        <w:instrText xml:space="preserve"> REF _Ref74227509 \h </w:instrText>
      </w:r>
      <w:r w:rsidR="0023508D" w:rsidRPr="009C3625">
        <w:rPr>
          <w:rFonts w:ascii="Times New Roman" w:hAnsi="Times New Roman" w:cs="Times New Roman"/>
          <w:sz w:val="24"/>
          <w:szCs w:val="24"/>
        </w:rPr>
        <w:instrText xml:space="preserve"> \* MERGEFORMAT </w:instrText>
      </w:r>
      <w:r w:rsidR="002C2ED3" w:rsidRPr="009C3625">
        <w:rPr>
          <w:rFonts w:ascii="Times New Roman" w:hAnsi="Times New Roman" w:cs="Times New Roman"/>
          <w:sz w:val="24"/>
          <w:szCs w:val="24"/>
        </w:rPr>
      </w:r>
      <w:r w:rsidR="002C2ED3"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0</w:t>
      </w:r>
      <w:r w:rsidR="002C2ED3" w:rsidRPr="009C3625">
        <w:rPr>
          <w:rFonts w:ascii="Times New Roman" w:hAnsi="Times New Roman" w:cs="Times New Roman"/>
          <w:sz w:val="24"/>
          <w:szCs w:val="24"/>
        </w:rPr>
        <w:fldChar w:fldCharType="end"/>
      </w:r>
      <w:r w:rsidRPr="009C3625">
        <w:rPr>
          <w:rFonts w:ascii="Times New Roman" w:hAnsi="Times New Roman" w:cs="Times New Roman"/>
          <w:sz w:val="24"/>
          <w:szCs w:val="24"/>
        </w:rPr>
        <w:t>.</w:t>
      </w:r>
      <w:r w:rsidR="005A284F" w:rsidRPr="009C3625">
        <w:rPr>
          <w:rFonts w:ascii="Times New Roman" w:hAnsi="Times New Roman" w:cs="Times New Roman"/>
          <w:sz w:val="24"/>
          <w:szCs w:val="24"/>
        </w:rPr>
        <w:t xml:space="preserve"> It must be noted that this activation process may take several minutes.</w:t>
      </w:r>
    </w:p>
    <w:p w14:paraId="1031DD50" w14:textId="77777777" w:rsidR="00C52E11" w:rsidRPr="009C3625" w:rsidRDefault="00C52E11" w:rsidP="00C52E11">
      <w:pPr>
        <w:keepNext/>
        <w:jc w:val="center"/>
      </w:pPr>
      <w:r w:rsidRPr="009C3625">
        <w:rPr>
          <w:noProof/>
        </w:rPr>
        <w:drawing>
          <wp:inline distT="0" distB="0" distL="0" distR="0" wp14:anchorId="03B7AAC9" wp14:editId="7ABBC2D0">
            <wp:extent cx="1561934" cy="269299"/>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576973" cy="271892"/>
                    </a:xfrm>
                    <a:prstGeom prst="rect">
                      <a:avLst/>
                    </a:prstGeom>
                  </pic:spPr>
                </pic:pic>
              </a:graphicData>
            </a:graphic>
          </wp:inline>
        </w:drawing>
      </w:r>
    </w:p>
    <w:p w14:paraId="1B2589DB" w14:textId="01CE93AD" w:rsidR="00C52E11" w:rsidRPr="009C3625" w:rsidRDefault="00C52E11" w:rsidP="00C52E11">
      <w:pPr>
        <w:pStyle w:val="Caption"/>
        <w:jc w:val="center"/>
      </w:pPr>
      <w:bookmarkStart w:id="82" w:name="_Ref74226983"/>
      <w:bookmarkStart w:id="83" w:name="_Ref74284832"/>
      <w:r w:rsidRPr="009C3625">
        <w:t xml:space="preserve">Figure </w:t>
      </w:r>
      <w:fldSimple w:instr=" STYLEREF 1 \s ">
        <w:r w:rsidR="0096498E" w:rsidRPr="009C3625">
          <w:rPr>
            <w:noProof/>
          </w:rPr>
          <w:t>4</w:t>
        </w:r>
      </w:fldSimple>
      <w:r w:rsidR="0096498E" w:rsidRPr="009C3625">
        <w:noBreakHyphen/>
      </w:r>
      <w:fldSimple w:instr=" SEQ Figure \* ARABIC \s 1 ">
        <w:r w:rsidR="0096498E" w:rsidRPr="009C3625">
          <w:rPr>
            <w:noProof/>
          </w:rPr>
          <w:t>6</w:t>
        </w:r>
      </w:fldSimple>
      <w:bookmarkEnd w:id="82"/>
      <w:r w:rsidRPr="009C3625">
        <w:t xml:space="preserve"> </w:t>
      </w:r>
      <w:bookmarkStart w:id="84" w:name="_Ref74284468"/>
      <w:r w:rsidRPr="009C3625">
        <w:t>Executing "istanbul-init.sh" with Linux Bash syntax</w:t>
      </w:r>
      <w:bookmarkEnd w:id="83"/>
      <w:bookmarkEnd w:id="84"/>
    </w:p>
    <w:p w14:paraId="0612F7BB" w14:textId="77777777" w:rsidR="008D12BC" w:rsidRPr="009C3625" w:rsidRDefault="008D12BC" w:rsidP="008D12BC">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noProof/>
          <w:sz w:val="24"/>
          <w:szCs w:val="24"/>
        </w:rPr>
        <w:lastRenderedPageBreak/>
        <w:drawing>
          <wp:inline distT="0" distB="0" distL="0" distR="0" wp14:anchorId="11754CF1" wp14:editId="0AE9001E">
            <wp:extent cx="5586839" cy="4094922"/>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592401" cy="4098998"/>
                    </a:xfrm>
                    <a:prstGeom prst="rect">
                      <a:avLst/>
                    </a:prstGeom>
                  </pic:spPr>
                </pic:pic>
              </a:graphicData>
            </a:graphic>
          </wp:inline>
        </w:drawing>
      </w:r>
    </w:p>
    <w:p w14:paraId="1750A35F" w14:textId="33BB75E2" w:rsidR="008D12BC" w:rsidRPr="009C3625" w:rsidRDefault="008D12BC" w:rsidP="008D12BC">
      <w:pPr>
        <w:pStyle w:val="Caption"/>
        <w:spacing w:after="240"/>
        <w:jc w:val="center"/>
      </w:pPr>
      <w:bookmarkStart w:id="85" w:name="_Ref74227014"/>
      <w:bookmarkStart w:id="86" w:name="_Ref74284838"/>
      <w:r w:rsidRPr="009C3625">
        <w:t xml:space="preserve">Figure </w:t>
      </w:r>
      <w:fldSimple w:instr=" STYLEREF 1 \s ">
        <w:r w:rsidR="0096498E" w:rsidRPr="009C3625">
          <w:rPr>
            <w:noProof/>
          </w:rPr>
          <w:t>4</w:t>
        </w:r>
      </w:fldSimple>
      <w:r w:rsidR="0096498E" w:rsidRPr="009C3625">
        <w:noBreakHyphen/>
      </w:r>
      <w:fldSimple w:instr=" SEQ Figure \* ARABIC \s 1 ">
        <w:r w:rsidR="0096498E" w:rsidRPr="009C3625">
          <w:rPr>
            <w:noProof/>
          </w:rPr>
          <w:t>7</w:t>
        </w:r>
      </w:fldSimple>
      <w:bookmarkEnd w:id="85"/>
      <w:r w:rsidRPr="009C3625">
        <w:t xml:space="preserve"> </w:t>
      </w:r>
      <w:bookmarkStart w:id="87" w:name="_Ref74284483"/>
      <w:r w:rsidRPr="009C3625">
        <w:t>Content of "</w:t>
      </w:r>
      <w:proofErr w:type="spellStart"/>
      <w:r w:rsidRPr="009C3625">
        <w:t>istanbul</w:t>
      </w:r>
      <w:proofErr w:type="spellEnd"/>
      <w:r w:rsidRPr="009C3625">
        <w:t xml:space="preserve"> - </w:t>
      </w:r>
      <w:proofErr w:type="spellStart"/>
      <w:r w:rsidRPr="009C3625">
        <w:t>genesis.json</w:t>
      </w:r>
      <w:proofErr w:type="spellEnd"/>
      <w:r w:rsidRPr="009C3625">
        <w:t>" file</w:t>
      </w:r>
      <w:bookmarkEnd w:id="86"/>
      <w:bookmarkEnd w:id="87"/>
      <w:r w:rsidR="00793CA8">
        <w:t xml:space="preserve"> </w:t>
      </w:r>
      <w:r w:rsidR="00793CA8">
        <w:fldChar w:fldCharType="begin"/>
      </w:r>
      <w:r w:rsidR="00793CA8">
        <w:instrText>ADDIN CSL_CITATION {"citationItems":[{"id":"ITEM-1","itemData":{"URL":"https://github.com/ConsenSys/quorum-examples/tree/master/examples/7nodes","accessed":{"date-parts":[["2021","6","3"]]},"id":"ITEM-1","issued":{"date-parts":[["0"]]},"title":"Quorum 7-nodes Example","type":"webpage"},"uris":["http://www.mendeley.com/documents/?uuid=7e947935-7d4f-3576-8f81-a8f9ee63fa6b"]}],"mendeley":{"formattedCitation":"[33]","plainTextFormattedCitation":"[33]","previouslyFormattedCitation":"[33]"},"properties":{"noteIndex":0},"schema":"https://github.com/citation-style-language/schema/raw/master/csl-citation.json"}</w:instrText>
      </w:r>
      <w:r w:rsidR="00793CA8">
        <w:fldChar w:fldCharType="separate"/>
      </w:r>
      <w:r w:rsidR="00793CA8" w:rsidRPr="00793CA8">
        <w:rPr>
          <w:noProof/>
        </w:rPr>
        <w:t>[33]</w:t>
      </w:r>
      <w:r w:rsidR="00793CA8">
        <w:fldChar w:fldCharType="end"/>
      </w:r>
    </w:p>
    <w:p w14:paraId="69C47C52" w14:textId="77777777" w:rsidR="00C52E11" w:rsidRPr="009C3625" w:rsidRDefault="00C52E11" w:rsidP="00C52E11">
      <w:pPr>
        <w:keepNext/>
        <w:jc w:val="center"/>
      </w:pPr>
      <w:r w:rsidRPr="009C3625">
        <w:rPr>
          <w:noProof/>
        </w:rPr>
        <w:drawing>
          <wp:inline distT="0" distB="0" distL="0" distR="0" wp14:anchorId="771D425F" wp14:editId="6654781C">
            <wp:extent cx="5309870" cy="587375"/>
            <wp:effectExtent l="0" t="0" r="508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309870" cy="587375"/>
                    </a:xfrm>
                    <a:prstGeom prst="rect">
                      <a:avLst/>
                    </a:prstGeom>
                  </pic:spPr>
                </pic:pic>
              </a:graphicData>
            </a:graphic>
          </wp:inline>
        </w:drawing>
      </w:r>
    </w:p>
    <w:p w14:paraId="41FDE4CC" w14:textId="3BAFC442" w:rsidR="00C52E11" w:rsidRPr="009C3625" w:rsidRDefault="00C52E11" w:rsidP="00C52E11">
      <w:pPr>
        <w:pStyle w:val="Caption"/>
        <w:jc w:val="center"/>
      </w:pPr>
      <w:bookmarkStart w:id="88" w:name="_Ref74227242"/>
      <w:bookmarkStart w:id="89" w:name="_Ref74284843"/>
      <w:r w:rsidRPr="009C3625">
        <w:t xml:space="preserve">Figure </w:t>
      </w:r>
      <w:fldSimple w:instr=" STYLEREF 1 \s ">
        <w:r w:rsidR="0096498E" w:rsidRPr="009C3625">
          <w:rPr>
            <w:noProof/>
          </w:rPr>
          <w:t>4</w:t>
        </w:r>
      </w:fldSimple>
      <w:r w:rsidR="0096498E" w:rsidRPr="009C3625">
        <w:noBreakHyphen/>
      </w:r>
      <w:fldSimple w:instr=" SEQ Figure \* ARABIC \s 1 ">
        <w:r w:rsidR="0096498E" w:rsidRPr="009C3625">
          <w:rPr>
            <w:noProof/>
          </w:rPr>
          <w:t>8</w:t>
        </w:r>
      </w:fldSimple>
      <w:bookmarkEnd w:id="88"/>
      <w:r w:rsidRPr="009C3625">
        <w:t xml:space="preserve"> </w:t>
      </w:r>
      <w:bookmarkStart w:id="90" w:name="_Ref74284492"/>
      <w:r w:rsidRPr="009C3625">
        <w:t>IBFT 7-Nodes Blockchain activation script</w:t>
      </w:r>
      <w:bookmarkEnd w:id="89"/>
      <w:bookmarkEnd w:id="90"/>
    </w:p>
    <w:p w14:paraId="1786C1DE" w14:textId="77777777" w:rsidR="00435AEB" w:rsidRPr="009C3625" w:rsidRDefault="00435AEB" w:rsidP="00435AEB">
      <w:pPr>
        <w:keepNext/>
        <w:jc w:val="center"/>
      </w:pPr>
      <w:r w:rsidRPr="009C3625">
        <w:rPr>
          <w:noProof/>
        </w:rPr>
        <w:lastRenderedPageBreak/>
        <w:drawing>
          <wp:inline distT="0" distB="0" distL="0" distR="0" wp14:anchorId="5B308266" wp14:editId="41F22945">
            <wp:extent cx="4357315" cy="4575128"/>
            <wp:effectExtent l="0" t="0" r="571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374469" cy="4593140"/>
                    </a:xfrm>
                    <a:prstGeom prst="rect">
                      <a:avLst/>
                    </a:prstGeom>
                  </pic:spPr>
                </pic:pic>
              </a:graphicData>
            </a:graphic>
          </wp:inline>
        </w:drawing>
      </w:r>
    </w:p>
    <w:p w14:paraId="64CA9A29" w14:textId="238ED9FD" w:rsidR="00435AEB" w:rsidRPr="009C3625" w:rsidRDefault="00435AEB" w:rsidP="00435AEB">
      <w:pPr>
        <w:pStyle w:val="Caption"/>
        <w:jc w:val="center"/>
      </w:pPr>
      <w:bookmarkStart w:id="91" w:name="_Ref74227393"/>
      <w:bookmarkStart w:id="92" w:name="_Ref74284846"/>
      <w:r w:rsidRPr="009C3625">
        <w:t xml:space="preserve">Figure </w:t>
      </w:r>
      <w:fldSimple w:instr=" STYLEREF 1 \s ">
        <w:r w:rsidR="0096498E" w:rsidRPr="009C3625">
          <w:rPr>
            <w:noProof/>
          </w:rPr>
          <w:t>4</w:t>
        </w:r>
      </w:fldSimple>
      <w:r w:rsidR="0096498E" w:rsidRPr="009C3625">
        <w:noBreakHyphen/>
      </w:r>
      <w:fldSimple w:instr=" SEQ Figure \* ARABIC \s 1 ">
        <w:r w:rsidR="0096498E" w:rsidRPr="009C3625">
          <w:rPr>
            <w:noProof/>
          </w:rPr>
          <w:t>9</w:t>
        </w:r>
      </w:fldSimple>
      <w:bookmarkEnd w:id="91"/>
      <w:r w:rsidRPr="009C3625">
        <w:t xml:space="preserve"> </w:t>
      </w:r>
      <w:bookmarkStart w:id="93" w:name="_Ref74284497"/>
      <w:r w:rsidRPr="009C3625">
        <w:t>The activation script activating all seven Blockchain nodes</w:t>
      </w:r>
      <w:bookmarkEnd w:id="92"/>
      <w:bookmarkEnd w:id="93"/>
    </w:p>
    <w:p w14:paraId="2B8273E3" w14:textId="77777777" w:rsidR="002C2ED3" w:rsidRPr="009C3625" w:rsidRDefault="002C2ED3" w:rsidP="002C2ED3"/>
    <w:p w14:paraId="5B933769" w14:textId="77777777" w:rsidR="002C2ED3" w:rsidRPr="009C3625" w:rsidRDefault="002C2ED3" w:rsidP="002C2ED3">
      <w:pPr>
        <w:keepNext/>
        <w:jc w:val="center"/>
      </w:pPr>
      <w:r w:rsidRPr="009C3625">
        <w:rPr>
          <w:noProof/>
        </w:rPr>
        <w:drawing>
          <wp:inline distT="0" distB="0" distL="0" distR="0" wp14:anchorId="49649FF9" wp14:editId="1A221ED4">
            <wp:extent cx="4372610" cy="2858250"/>
            <wp:effectExtent l="0" t="0" r="889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385743" cy="2866834"/>
                    </a:xfrm>
                    <a:prstGeom prst="rect">
                      <a:avLst/>
                    </a:prstGeom>
                  </pic:spPr>
                </pic:pic>
              </a:graphicData>
            </a:graphic>
          </wp:inline>
        </w:drawing>
      </w:r>
    </w:p>
    <w:p w14:paraId="57F14122" w14:textId="1DBA6F49" w:rsidR="002C2ED3" w:rsidRPr="009C3625" w:rsidRDefault="002C2ED3" w:rsidP="002C2ED3">
      <w:pPr>
        <w:pStyle w:val="Caption"/>
        <w:jc w:val="center"/>
      </w:pPr>
      <w:bookmarkStart w:id="94" w:name="_Ref74227509"/>
      <w:bookmarkStart w:id="95" w:name="_Ref74284849"/>
      <w:r w:rsidRPr="009C3625">
        <w:t xml:space="preserve">Figure </w:t>
      </w:r>
      <w:fldSimple w:instr=" STYLEREF 1 \s ">
        <w:r w:rsidR="0096498E" w:rsidRPr="009C3625">
          <w:rPr>
            <w:noProof/>
          </w:rPr>
          <w:t>4</w:t>
        </w:r>
      </w:fldSimple>
      <w:r w:rsidR="0096498E" w:rsidRPr="009C3625">
        <w:noBreakHyphen/>
      </w:r>
      <w:fldSimple w:instr=" SEQ Figure \* ARABIC \s 1 ">
        <w:r w:rsidR="0096498E" w:rsidRPr="009C3625">
          <w:rPr>
            <w:noProof/>
          </w:rPr>
          <w:t>10</w:t>
        </w:r>
      </w:fldSimple>
      <w:bookmarkEnd w:id="94"/>
      <w:r w:rsidRPr="009C3625">
        <w:t xml:space="preserve"> </w:t>
      </w:r>
      <w:bookmarkStart w:id="96" w:name="_Ref74284508"/>
      <w:r w:rsidRPr="009C3625">
        <w:t>All seven Blockchain nodes successfully activated</w:t>
      </w:r>
      <w:bookmarkEnd w:id="95"/>
      <w:bookmarkEnd w:id="96"/>
    </w:p>
    <w:p w14:paraId="6C5F51CC" w14:textId="77777777" w:rsidR="00BD765E" w:rsidRPr="009C3625" w:rsidRDefault="00BD765E" w:rsidP="00BD765E">
      <w:pPr>
        <w:rPr>
          <w:cs/>
        </w:rPr>
      </w:pPr>
    </w:p>
    <w:p w14:paraId="72F6134A" w14:textId="18CB22F8" w:rsidR="00DE2D04" w:rsidRPr="009C3625" w:rsidRDefault="00DE16C2"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lastRenderedPageBreak/>
        <w:tab/>
        <w:t xml:space="preserve">For this implementation, we further created a script to reduce the complexity of the initiation and activation process of 7-Nodes Blockchain. The script "rebirth.sh" will delete all data of an existing set of 7-Nodes Blockchain and initiate a new genesis file to simplify the reset of the Blockchain during the development of the implementation as shown in </w:t>
      </w:r>
      <w:r w:rsidR="00600BDD" w:rsidRPr="009C3625">
        <w:rPr>
          <w:rFonts w:ascii="Times New Roman" w:hAnsi="Times New Roman" w:cs="Times New Roman"/>
          <w:sz w:val="24"/>
          <w:szCs w:val="24"/>
        </w:rPr>
        <w:fldChar w:fldCharType="begin"/>
      </w:r>
      <w:r w:rsidR="00600BDD" w:rsidRPr="009C3625">
        <w:rPr>
          <w:rFonts w:ascii="Times New Roman" w:hAnsi="Times New Roman" w:cs="Times New Roman"/>
          <w:sz w:val="24"/>
          <w:szCs w:val="24"/>
        </w:rPr>
        <w:instrText xml:space="preserve"> REF _Ref74228412 \h </w:instrText>
      </w:r>
      <w:r w:rsidR="0023508D" w:rsidRPr="009C3625">
        <w:rPr>
          <w:rFonts w:ascii="Times New Roman" w:hAnsi="Times New Roman" w:cs="Times New Roman"/>
          <w:sz w:val="24"/>
          <w:szCs w:val="24"/>
        </w:rPr>
        <w:instrText xml:space="preserve"> \* MERGEFORMAT </w:instrText>
      </w:r>
      <w:r w:rsidR="00600BDD" w:rsidRPr="009C3625">
        <w:rPr>
          <w:rFonts w:ascii="Times New Roman" w:hAnsi="Times New Roman" w:cs="Times New Roman"/>
          <w:sz w:val="24"/>
          <w:szCs w:val="24"/>
        </w:rPr>
      </w:r>
      <w:r w:rsidR="00600BDD"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1</w:t>
      </w:r>
      <w:r w:rsidR="00600BDD"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The script "runmy7nodes.sh" will issue the whole command line required for activating the 7-Nodes Blockchain, simplify the Blockchain activation process as shown in </w:t>
      </w:r>
      <w:r w:rsidR="00600BDD" w:rsidRPr="009C3625">
        <w:rPr>
          <w:rFonts w:ascii="Times New Roman" w:hAnsi="Times New Roman" w:cs="Times New Roman"/>
          <w:sz w:val="24"/>
          <w:szCs w:val="24"/>
        </w:rPr>
        <w:fldChar w:fldCharType="begin"/>
      </w:r>
      <w:r w:rsidR="00600BDD" w:rsidRPr="009C3625">
        <w:rPr>
          <w:rFonts w:ascii="Times New Roman" w:hAnsi="Times New Roman" w:cs="Times New Roman"/>
          <w:sz w:val="24"/>
          <w:szCs w:val="24"/>
        </w:rPr>
        <w:instrText xml:space="preserve"> REF _Ref74228424 \h </w:instrText>
      </w:r>
      <w:r w:rsidR="0023508D" w:rsidRPr="009C3625">
        <w:rPr>
          <w:rFonts w:ascii="Times New Roman" w:hAnsi="Times New Roman" w:cs="Times New Roman"/>
          <w:sz w:val="24"/>
          <w:szCs w:val="24"/>
        </w:rPr>
        <w:instrText xml:space="preserve"> \* MERGEFORMAT </w:instrText>
      </w:r>
      <w:r w:rsidR="00600BDD" w:rsidRPr="009C3625">
        <w:rPr>
          <w:rFonts w:ascii="Times New Roman" w:hAnsi="Times New Roman" w:cs="Times New Roman"/>
          <w:sz w:val="24"/>
          <w:szCs w:val="24"/>
        </w:rPr>
      </w:r>
      <w:r w:rsidR="00600BDD"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2</w:t>
      </w:r>
      <w:r w:rsidR="00600BDD" w:rsidRPr="009C3625">
        <w:rPr>
          <w:rFonts w:ascii="Times New Roman" w:hAnsi="Times New Roman" w:cs="Times New Roman"/>
          <w:sz w:val="24"/>
          <w:szCs w:val="24"/>
        </w:rPr>
        <w:fldChar w:fldCharType="end"/>
      </w:r>
      <w:r w:rsidRPr="009C3625">
        <w:rPr>
          <w:rFonts w:ascii="Times New Roman" w:hAnsi="Times New Roman" w:cs="Times New Roman"/>
          <w:sz w:val="24"/>
          <w:szCs w:val="24"/>
        </w:rPr>
        <w:t>. These scripts will help reduce the complexity of command-line manipulation during the implementation.</w:t>
      </w:r>
    </w:p>
    <w:p w14:paraId="79810C83" w14:textId="77777777" w:rsidR="00600BDD" w:rsidRPr="009C3625" w:rsidRDefault="00600BDD" w:rsidP="00F81C49">
      <w:pPr>
        <w:pStyle w:val="ListParagraph"/>
        <w:spacing w:line="360" w:lineRule="auto"/>
        <w:ind w:left="0"/>
        <w:jc w:val="thaiDistribute"/>
        <w:rPr>
          <w:rFonts w:ascii="Times New Roman" w:hAnsi="Times New Roman" w:cs="Times New Roman"/>
          <w:sz w:val="24"/>
          <w:szCs w:val="24"/>
        </w:rPr>
      </w:pPr>
    </w:p>
    <w:p w14:paraId="0FB1CF21" w14:textId="77777777" w:rsidR="00600BDD" w:rsidRPr="009C3625" w:rsidRDefault="00600BDD" w:rsidP="00600BDD">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noProof/>
          <w:sz w:val="24"/>
          <w:szCs w:val="24"/>
        </w:rPr>
        <w:drawing>
          <wp:inline distT="0" distB="0" distL="0" distR="0" wp14:anchorId="03C73844" wp14:editId="3C908B70">
            <wp:extent cx="1617744" cy="1121134"/>
            <wp:effectExtent l="0" t="0" r="1905"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629011" cy="1128943"/>
                    </a:xfrm>
                    <a:prstGeom prst="rect">
                      <a:avLst/>
                    </a:prstGeom>
                  </pic:spPr>
                </pic:pic>
              </a:graphicData>
            </a:graphic>
          </wp:inline>
        </w:drawing>
      </w:r>
    </w:p>
    <w:p w14:paraId="0014C237" w14:textId="0DDE7580" w:rsidR="00600BDD" w:rsidRPr="009C3625" w:rsidRDefault="00600BDD" w:rsidP="00600BDD">
      <w:pPr>
        <w:pStyle w:val="Caption"/>
        <w:jc w:val="center"/>
      </w:pPr>
      <w:bookmarkStart w:id="97" w:name="_Ref74228412"/>
      <w:bookmarkStart w:id="98" w:name="_Ref74284853"/>
      <w:r w:rsidRPr="009C3625">
        <w:t xml:space="preserve">Figure </w:t>
      </w:r>
      <w:fldSimple w:instr=" STYLEREF 1 \s ">
        <w:r w:rsidR="0096498E" w:rsidRPr="009C3625">
          <w:rPr>
            <w:noProof/>
          </w:rPr>
          <w:t>4</w:t>
        </w:r>
      </w:fldSimple>
      <w:r w:rsidR="0096498E" w:rsidRPr="009C3625">
        <w:noBreakHyphen/>
      </w:r>
      <w:fldSimple w:instr=" SEQ Figure \* ARABIC \s 1 ">
        <w:r w:rsidR="0096498E" w:rsidRPr="009C3625">
          <w:rPr>
            <w:noProof/>
          </w:rPr>
          <w:t>11</w:t>
        </w:r>
      </w:fldSimple>
      <w:bookmarkEnd w:id="97"/>
      <w:r w:rsidRPr="009C3625">
        <w:t xml:space="preserve"> </w:t>
      </w:r>
      <w:bookmarkStart w:id="99" w:name="_Ref74284516"/>
      <w:r w:rsidRPr="009C3625">
        <w:t>The content of "rebirth.sh" script</w:t>
      </w:r>
      <w:bookmarkEnd w:id="98"/>
      <w:bookmarkEnd w:id="99"/>
    </w:p>
    <w:p w14:paraId="6F03437E" w14:textId="77777777" w:rsidR="00600BDD" w:rsidRPr="009C3625" w:rsidRDefault="00600BDD" w:rsidP="00600BDD"/>
    <w:p w14:paraId="1870040E" w14:textId="77777777" w:rsidR="00600BDD" w:rsidRPr="009C3625" w:rsidRDefault="00600BDD" w:rsidP="00600BDD">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noProof/>
          <w:sz w:val="24"/>
          <w:szCs w:val="24"/>
        </w:rPr>
        <w:drawing>
          <wp:inline distT="0" distB="0" distL="0" distR="0" wp14:anchorId="7721EF93" wp14:editId="0A5C068A">
            <wp:extent cx="5309870" cy="763325"/>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b="22596"/>
                    <a:stretch/>
                  </pic:blipFill>
                  <pic:spPr bwMode="auto">
                    <a:xfrm>
                      <a:off x="0" y="0"/>
                      <a:ext cx="5309870" cy="763325"/>
                    </a:xfrm>
                    <a:prstGeom prst="rect">
                      <a:avLst/>
                    </a:prstGeom>
                    <a:ln>
                      <a:noFill/>
                    </a:ln>
                    <a:extLst>
                      <a:ext uri="{53640926-AAD7-44D8-BBD7-CCE9431645EC}">
                        <a14:shadowObscured xmlns:a14="http://schemas.microsoft.com/office/drawing/2010/main"/>
                      </a:ext>
                    </a:extLst>
                  </pic:spPr>
                </pic:pic>
              </a:graphicData>
            </a:graphic>
          </wp:inline>
        </w:drawing>
      </w:r>
    </w:p>
    <w:p w14:paraId="7C9CB62B" w14:textId="02CA7911" w:rsidR="00600BDD" w:rsidRPr="009C3625" w:rsidRDefault="00600BDD" w:rsidP="00600BDD">
      <w:pPr>
        <w:pStyle w:val="Caption"/>
        <w:jc w:val="center"/>
      </w:pPr>
      <w:bookmarkStart w:id="100" w:name="_Ref74228424"/>
      <w:bookmarkStart w:id="101" w:name="_Ref74284859"/>
      <w:r w:rsidRPr="009C3625">
        <w:t xml:space="preserve">Figure </w:t>
      </w:r>
      <w:fldSimple w:instr=" STYLEREF 1 \s ">
        <w:r w:rsidR="0096498E" w:rsidRPr="009C3625">
          <w:rPr>
            <w:noProof/>
          </w:rPr>
          <w:t>4</w:t>
        </w:r>
      </w:fldSimple>
      <w:r w:rsidR="0096498E" w:rsidRPr="009C3625">
        <w:noBreakHyphen/>
      </w:r>
      <w:fldSimple w:instr=" SEQ Figure \* ARABIC \s 1 ">
        <w:r w:rsidR="0096498E" w:rsidRPr="009C3625">
          <w:rPr>
            <w:noProof/>
          </w:rPr>
          <w:t>12</w:t>
        </w:r>
      </w:fldSimple>
      <w:bookmarkEnd w:id="100"/>
      <w:r w:rsidRPr="009C3625">
        <w:t xml:space="preserve"> </w:t>
      </w:r>
      <w:bookmarkStart w:id="102" w:name="_Ref74284522"/>
      <w:r w:rsidRPr="009C3625">
        <w:t>The content of "runmy7nodes.sh" script</w:t>
      </w:r>
      <w:bookmarkEnd w:id="101"/>
      <w:bookmarkEnd w:id="102"/>
    </w:p>
    <w:p w14:paraId="2DBA58AE" w14:textId="77777777" w:rsidR="00600BDD" w:rsidRPr="009C3625" w:rsidRDefault="00600BDD" w:rsidP="00F81C49">
      <w:pPr>
        <w:pStyle w:val="ListParagraph"/>
        <w:spacing w:line="360" w:lineRule="auto"/>
        <w:ind w:left="0"/>
        <w:jc w:val="thaiDistribute"/>
        <w:rPr>
          <w:rFonts w:ascii="Times New Roman" w:hAnsi="Times New Roman" w:cs="Times New Roman"/>
          <w:sz w:val="24"/>
          <w:szCs w:val="24"/>
        </w:rPr>
      </w:pPr>
    </w:p>
    <w:p w14:paraId="45561391" w14:textId="49E47796" w:rsidR="00134BA3" w:rsidRPr="009C3625" w:rsidRDefault="00134BA3" w:rsidP="008B08C4">
      <w:pPr>
        <w:pStyle w:val="ListParagraph"/>
        <w:spacing w:line="360" w:lineRule="auto"/>
        <w:ind w:left="0"/>
        <w:jc w:val="thaiDistribute"/>
        <w:rPr>
          <w:rFonts w:ascii="Times New Roman" w:hAnsi="Times New Roman" w:cs="Times New Roman"/>
          <w:b/>
          <w:bCs/>
          <w:sz w:val="24"/>
          <w:szCs w:val="24"/>
        </w:rPr>
      </w:pPr>
      <w:r w:rsidRPr="009C3625">
        <w:rPr>
          <w:rFonts w:ascii="Times New Roman" w:hAnsi="Times New Roman" w:cs="Times New Roman"/>
          <w:sz w:val="24"/>
          <w:szCs w:val="24"/>
        </w:rPr>
        <w:tab/>
      </w:r>
      <w:bookmarkStart w:id="103" w:name="CHAPTERIV_414"/>
      <w:r w:rsidRPr="009C3625">
        <w:rPr>
          <w:rFonts w:ascii="Times New Roman" w:hAnsi="Times New Roman" w:cs="Times New Roman"/>
          <w:b/>
          <w:bCs/>
          <w:sz w:val="24"/>
          <w:szCs w:val="24"/>
        </w:rPr>
        <w:t xml:space="preserve">4.1.4 </w:t>
      </w:r>
      <w:r w:rsidR="00EA6CEB" w:rsidRPr="009C3625">
        <w:rPr>
          <w:rFonts w:ascii="Times New Roman" w:hAnsi="Times New Roman" w:cs="Times New Roman"/>
          <w:b/>
          <w:bCs/>
          <w:sz w:val="24"/>
          <w:szCs w:val="24"/>
        </w:rPr>
        <w:t xml:space="preserve">Compile and </w:t>
      </w:r>
      <w:r w:rsidR="004415CF" w:rsidRPr="009C3625">
        <w:rPr>
          <w:rFonts w:ascii="Times New Roman" w:hAnsi="Times New Roman" w:cs="Times New Roman"/>
          <w:b/>
          <w:bCs/>
          <w:sz w:val="24"/>
          <w:szCs w:val="24"/>
        </w:rPr>
        <w:t>D</w:t>
      </w:r>
      <w:r w:rsidR="00EA6CEB" w:rsidRPr="009C3625">
        <w:rPr>
          <w:rFonts w:ascii="Times New Roman" w:hAnsi="Times New Roman" w:cs="Times New Roman"/>
          <w:b/>
          <w:bCs/>
          <w:sz w:val="24"/>
          <w:szCs w:val="24"/>
        </w:rPr>
        <w:t xml:space="preserve">eploy </w:t>
      </w:r>
      <w:proofErr w:type="spellStart"/>
      <w:r w:rsidR="00EA6CEB" w:rsidRPr="009C3625">
        <w:rPr>
          <w:rFonts w:ascii="Times New Roman" w:hAnsi="Times New Roman" w:cs="Times New Roman"/>
          <w:b/>
          <w:bCs/>
          <w:sz w:val="24"/>
          <w:szCs w:val="24"/>
        </w:rPr>
        <w:t>Smartcontract</w:t>
      </w:r>
      <w:proofErr w:type="spellEnd"/>
      <w:r w:rsidR="00EA6CEB" w:rsidRPr="009C3625">
        <w:rPr>
          <w:rFonts w:ascii="Times New Roman" w:hAnsi="Times New Roman" w:cs="Times New Roman"/>
          <w:b/>
          <w:bCs/>
          <w:sz w:val="24"/>
          <w:szCs w:val="24"/>
        </w:rPr>
        <w:t xml:space="preserve"> Solidity </w:t>
      </w:r>
      <w:r w:rsidR="004415CF" w:rsidRPr="009C3625">
        <w:rPr>
          <w:rFonts w:ascii="Times New Roman" w:hAnsi="Times New Roman" w:cs="Times New Roman"/>
          <w:b/>
          <w:bCs/>
          <w:sz w:val="24"/>
          <w:szCs w:val="24"/>
        </w:rPr>
        <w:t>C</w:t>
      </w:r>
      <w:r w:rsidR="00EA6CEB" w:rsidRPr="009C3625">
        <w:rPr>
          <w:rFonts w:ascii="Times New Roman" w:hAnsi="Times New Roman" w:cs="Times New Roman"/>
          <w:b/>
          <w:bCs/>
          <w:sz w:val="24"/>
          <w:szCs w:val="24"/>
        </w:rPr>
        <w:t>ode</w:t>
      </w:r>
      <w:bookmarkEnd w:id="103"/>
    </w:p>
    <w:p w14:paraId="1A5A64CE" w14:textId="66D64C6A" w:rsidR="00D43C08" w:rsidRPr="009C3625" w:rsidRDefault="006045B1" w:rsidP="008B08C4">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t xml:space="preserve">For </w:t>
      </w:r>
      <w:proofErr w:type="spellStart"/>
      <w:r w:rsidRPr="009C3625">
        <w:rPr>
          <w:rFonts w:ascii="Times New Roman" w:hAnsi="Times New Roman" w:cs="Times New Roman"/>
          <w:sz w:val="24"/>
          <w:szCs w:val="24"/>
        </w:rPr>
        <w:t>Smartcontract</w:t>
      </w:r>
      <w:proofErr w:type="spellEnd"/>
      <w:r w:rsidRPr="009C3625">
        <w:rPr>
          <w:rFonts w:ascii="Times New Roman" w:hAnsi="Times New Roman" w:cs="Times New Roman"/>
          <w:sz w:val="24"/>
          <w:szCs w:val="24"/>
        </w:rPr>
        <w:t xml:space="preserve"> programming, Ethereum provid</w:t>
      </w:r>
      <w:r w:rsidR="003F4F0F" w:rsidRPr="009C3625">
        <w:rPr>
          <w:rFonts w:ascii="Times New Roman" w:hAnsi="Times New Roman" w:cs="Times New Roman"/>
          <w:sz w:val="24"/>
          <w:szCs w:val="24"/>
        </w:rPr>
        <w:t>es</w:t>
      </w:r>
      <w:r w:rsidRPr="009C3625">
        <w:rPr>
          <w:rFonts w:ascii="Times New Roman" w:hAnsi="Times New Roman" w:cs="Times New Roman"/>
          <w:sz w:val="24"/>
          <w:szCs w:val="24"/>
        </w:rPr>
        <w:t xml:space="preserve"> a web-based IDE for Solidity language that can compile, test, and deploy smart-contract to specific Ethereum node called “Remix” </w:t>
      </w:r>
      <w:r w:rsidRPr="009C3625">
        <w:rPr>
          <w:rFonts w:ascii="Times New Roman" w:hAnsi="Times New Roman" w:cs="Times New Roman"/>
          <w:sz w:val="24"/>
          <w:szCs w:val="24"/>
        </w:rPr>
        <w:fldChar w:fldCharType="begin"/>
      </w:r>
      <w:r w:rsidR="00DA6677" w:rsidRPr="009C3625">
        <w:rPr>
          <w:rFonts w:ascii="Times New Roman" w:hAnsi="Times New Roman" w:cs="Times New Roman"/>
          <w:sz w:val="24"/>
          <w:szCs w:val="24"/>
        </w:rPr>
        <w:instrText>ADDIN CSL_CITATION {"citationItems":[{"id":"ITEM-1","itemData":{"URL":"https://remix.ethereum.org/","accessed":{"date-parts":[["2021","3","8"]]},"id":"ITEM-1","issued":{"date-parts":[["0"]]},"title":"Remix - Ethereum IDE","type":"webpage"},"uris":["http://www.mendeley.com/documents/?uuid=51675bae-dbfc-3d2d-8331-b02166e526aa"]}],"mendeley":{"formattedCitation":"[47]","plainTextFormattedCitation":"[47]","previouslyFormattedCitation":"[47]"},"properties":{"noteIndex":0},"schema":"https://github.com/citation-style-language/schema/raw/master/csl-citation.json"}</w:instrText>
      </w:r>
      <w:r w:rsidRPr="009C3625">
        <w:rPr>
          <w:rFonts w:ascii="Times New Roman" w:hAnsi="Times New Roman" w:cs="Times New Roman"/>
          <w:sz w:val="24"/>
          <w:szCs w:val="24"/>
        </w:rPr>
        <w:fldChar w:fldCharType="separate"/>
      </w:r>
      <w:r w:rsidR="00E752FF" w:rsidRPr="009C3625">
        <w:rPr>
          <w:rFonts w:ascii="Times New Roman" w:hAnsi="Times New Roman" w:cs="Times New Roman"/>
          <w:noProof/>
          <w:sz w:val="24"/>
          <w:szCs w:val="24"/>
        </w:rPr>
        <w:t>[47]</w:t>
      </w:r>
      <w:r w:rsidRPr="009C3625">
        <w:rPr>
          <w:rFonts w:ascii="Times New Roman" w:hAnsi="Times New Roman" w:cs="Times New Roman"/>
          <w:sz w:val="24"/>
          <w:szCs w:val="24"/>
        </w:rPr>
        <w:fldChar w:fldCharType="end"/>
      </w:r>
      <w:r w:rsidRPr="009C3625">
        <w:rPr>
          <w:rFonts w:ascii="Times New Roman" w:hAnsi="Times New Roman" w:cs="Times New Roman"/>
          <w:sz w:val="24"/>
          <w:szCs w:val="24"/>
        </w:rPr>
        <w:t>.</w:t>
      </w:r>
      <w:r w:rsidR="00D43C08" w:rsidRPr="009C3625">
        <w:rPr>
          <w:rFonts w:ascii="Times New Roman" w:hAnsi="Times New Roman" w:cs="Times New Roman"/>
          <w:sz w:val="24"/>
          <w:szCs w:val="24"/>
        </w:rPr>
        <w:t xml:space="preserve"> </w:t>
      </w:r>
      <w:r w:rsidR="00E33F50" w:rsidRPr="009C3625">
        <w:rPr>
          <w:rFonts w:ascii="Times New Roman" w:hAnsi="Times New Roman" w:cs="Times New Roman"/>
          <w:sz w:val="24"/>
          <w:szCs w:val="24"/>
        </w:rPr>
        <w:t xml:space="preserve">In the implementation, Remix was accessed using Google Chrome from the main machine and the session was saved locally using Remix client to avoid unexpected issues on the Solidity code. Each </w:t>
      </w:r>
      <w:proofErr w:type="spellStart"/>
      <w:r w:rsidR="00E33F50" w:rsidRPr="009C3625">
        <w:rPr>
          <w:rFonts w:ascii="Times New Roman" w:hAnsi="Times New Roman" w:cs="Times New Roman"/>
          <w:sz w:val="24"/>
          <w:szCs w:val="24"/>
        </w:rPr>
        <w:t>Smartcontract</w:t>
      </w:r>
      <w:proofErr w:type="spellEnd"/>
      <w:r w:rsidR="00E33F50" w:rsidRPr="009C3625">
        <w:rPr>
          <w:rFonts w:ascii="Times New Roman" w:hAnsi="Times New Roman" w:cs="Times New Roman"/>
          <w:sz w:val="24"/>
          <w:szCs w:val="24"/>
        </w:rPr>
        <w:t xml:space="preserve"> is validated, and test deployed within the IDE before actual implementation on the test machine. The </w:t>
      </w:r>
      <w:proofErr w:type="spellStart"/>
      <w:r w:rsidR="00E33F50" w:rsidRPr="009C3625">
        <w:rPr>
          <w:rFonts w:ascii="Times New Roman" w:hAnsi="Times New Roman" w:cs="Times New Roman"/>
          <w:sz w:val="24"/>
          <w:szCs w:val="24"/>
        </w:rPr>
        <w:t>Smartcontract</w:t>
      </w:r>
      <w:proofErr w:type="spellEnd"/>
      <w:r w:rsidR="00E33F50" w:rsidRPr="009C3625">
        <w:rPr>
          <w:rFonts w:ascii="Times New Roman" w:hAnsi="Times New Roman" w:cs="Times New Roman"/>
          <w:sz w:val="24"/>
          <w:szCs w:val="24"/>
        </w:rPr>
        <w:t xml:space="preserve"> ready for implementation will be compiled using the Solidity compiler provided by Remix community-based plugin. Each compiled solidity code gives ABI code and Binary code which will be used on Web3js code to interact with the Blockchain </w:t>
      </w:r>
      <w:proofErr w:type="spellStart"/>
      <w:r w:rsidR="00E33F50" w:rsidRPr="009C3625">
        <w:rPr>
          <w:rFonts w:ascii="Times New Roman" w:hAnsi="Times New Roman" w:cs="Times New Roman"/>
          <w:sz w:val="24"/>
          <w:szCs w:val="24"/>
        </w:rPr>
        <w:t>Smartcontract</w:t>
      </w:r>
      <w:proofErr w:type="spellEnd"/>
      <w:r w:rsidR="00E33F50" w:rsidRPr="009C3625">
        <w:rPr>
          <w:rFonts w:ascii="Times New Roman" w:hAnsi="Times New Roman" w:cs="Times New Roman"/>
          <w:sz w:val="24"/>
          <w:szCs w:val="24"/>
        </w:rPr>
        <w:t>.</w:t>
      </w:r>
    </w:p>
    <w:p w14:paraId="47A9AF2C" w14:textId="6E3D1904" w:rsidR="00134BA3" w:rsidRPr="009C3625" w:rsidRDefault="00134BA3" w:rsidP="008B08C4">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color w:val="FF0000"/>
          <w:sz w:val="24"/>
          <w:szCs w:val="24"/>
        </w:rPr>
        <w:lastRenderedPageBreak/>
        <w:tab/>
      </w:r>
      <w:r w:rsidR="00F50F1E" w:rsidRPr="009C3625">
        <w:rPr>
          <w:rFonts w:ascii="Times New Roman" w:hAnsi="Times New Roman" w:cs="Times New Roman"/>
          <w:sz w:val="24"/>
          <w:szCs w:val="24"/>
        </w:rPr>
        <w:t xml:space="preserve">After successfully compiled the Solidity </w:t>
      </w:r>
      <w:proofErr w:type="spellStart"/>
      <w:r w:rsidR="00F50F1E" w:rsidRPr="009C3625">
        <w:rPr>
          <w:rFonts w:ascii="Times New Roman" w:hAnsi="Times New Roman" w:cs="Times New Roman"/>
          <w:sz w:val="24"/>
          <w:szCs w:val="24"/>
        </w:rPr>
        <w:t>Smartcontract</w:t>
      </w:r>
      <w:proofErr w:type="spellEnd"/>
      <w:r w:rsidR="00F50F1E" w:rsidRPr="009C3625">
        <w:rPr>
          <w:rFonts w:ascii="Times New Roman" w:hAnsi="Times New Roman" w:cs="Times New Roman"/>
          <w:sz w:val="24"/>
          <w:szCs w:val="24"/>
        </w:rPr>
        <w:t xml:space="preserve"> code, the ABI code and Byte code will be automatically generated by the IDE as shown in </w:t>
      </w:r>
      <w:r w:rsidR="0007379C" w:rsidRPr="009C3625">
        <w:rPr>
          <w:rFonts w:ascii="Times New Roman" w:hAnsi="Times New Roman" w:cs="Times New Roman"/>
          <w:sz w:val="24"/>
          <w:szCs w:val="24"/>
        </w:rPr>
        <w:fldChar w:fldCharType="begin"/>
      </w:r>
      <w:r w:rsidR="0007379C" w:rsidRPr="009C3625">
        <w:rPr>
          <w:rFonts w:ascii="Times New Roman" w:hAnsi="Times New Roman" w:cs="Times New Roman"/>
          <w:sz w:val="24"/>
          <w:szCs w:val="24"/>
        </w:rPr>
        <w:instrText xml:space="preserve"> REF _Ref74239181 \h </w:instrText>
      </w:r>
      <w:r w:rsidR="0023508D" w:rsidRPr="009C3625">
        <w:rPr>
          <w:rFonts w:ascii="Times New Roman" w:hAnsi="Times New Roman" w:cs="Times New Roman"/>
          <w:sz w:val="24"/>
          <w:szCs w:val="24"/>
        </w:rPr>
        <w:instrText xml:space="preserve"> \* MERGEFORMAT </w:instrText>
      </w:r>
      <w:r w:rsidR="0007379C" w:rsidRPr="009C3625">
        <w:rPr>
          <w:rFonts w:ascii="Times New Roman" w:hAnsi="Times New Roman" w:cs="Times New Roman"/>
          <w:sz w:val="24"/>
          <w:szCs w:val="24"/>
        </w:rPr>
      </w:r>
      <w:r w:rsidR="0007379C"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3</w:t>
      </w:r>
      <w:r w:rsidR="0007379C" w:rsidRPr="009C3625">
        <w:rPr>
          <w:rFonts w:ascii="Times New Roman" w:hAnsi="Times New Roman" w:cs="Times New Roman"/>
          <w:sz w:val="24"/>
          <w:szCs w:val="24"/>
        </w:rPr>
        <w:fldChar w:fldCharType="end"/>
      </w:r>
      <w:r w:rsidR="00F50F1E" w:rsidRPr="009C3625">
        <w:rPr>
          <w:rFonts w:ascii="Times New Roman" w:hAnsi="Times New Roman" w:cs="Times New Roman"/>
          <w:sz w:val="24"/>
          <w:szCs w:val="24"/>
        </w:rPr>
        <w:t xml:space="preserve">. These codes can be copied and passed into Web3js code by assigning a variable to store the code as its value like the example shown in </w:t>
      </w:r>
      <w:r w:rsidR="0007379C" w:rsidRPr="009C3625">
        <w:rPr>
          <w:rFonts w:ascii="Times New Roman" w:hAnsi="Times New Roman" w:cs="Times New Roman"/>
          <w:sz w:val="24"/>
          <w:szCs w:val="24"/>
        </w:rPr>
        <w:fldChar w:fldCharType="begin"/>
      </w:r>
      <w:r w:rsidR="0007379C" w:rsidRPr="009C3625">
        <w:rPr>
          <w:rFonts w:ascii="Times New Roman" w:hAnsi="Times New Roman" w:cs="Times New Roman"/>
          <w:sz w:val="24"/>
          <w:szCs w:val="24"/>
        </w:rPr>
        <w:instrText xml:space="preserve"> REF _Ref74239197 \h </w:instrText>
      </w:r>
      <w:r w:rsidR="0023508D" w:rsidRPr="009C3625">
        <w:rPr>
          <w:rFonts w:ascii="Times New Roman" w:hAnsi="Times New Roman" w:cs="Times New Roman"/>
          <w:sz w:val="24"/>
          <w:szCs w:val="24"/>
        </w:rPr>
        <w:instrText xml:space="preserve"> \* MERGEFORMAT </w:instrText>
      </w:r>
      <w:r w:rsidR="0007379C" w:rsidRPr="009C3625">
        <w:rPr>
          <w:rFonts w:ascii="Times New Roman" w:hAnsi="Times New Roman" w:cs="Times New Roman"/>
          <w:sz w:val="24"/>
          <w:szCs w:val="24"/>
        </w:rPr>
      </w:r>
      <w:r w:rsidR="0007379C"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4</w:t>
      </w:r>
      <w:r w:rsidR="0007379C" w:rsidRPr="009C3625">
        <w:rPr>
          <w:rFonts w:ascii="Times New Roman" w:hAnsi="Times New Roman" w:cs="Times New Roman"/>
          <w:sz w:val="24"/>
          <w:szCs w:val="24"/>
        </w:rPr>
        <w:fldChar w:fldCharType="end"/>
      </w:r>
      <w:r w:rsidR="0085456C" w:rsidRPr="009C3625">
        <w:rPr>
          <w:rFonts w:ascii="Times New Roman" w:hAnsi="Times New Roman" w:cs="Times New Roman"/>
          <w:sz w:val="24"/>
          <w:szCs w:val="24"/>
        </w:rPr>
        <w:t xml:space="preserve"> and </w:t>
      </w:r>
      <w:r w:rsidR="0085456C" w:rsidRPr="009C3625">
        <w:rPr>
          <w:rFonts w:ascii="Times New Roman" w:hAnsi="Times New Roman" w:cs="Times New Roman"/>
          <w:sz w:val="24"/>
          <w:szCs w:val="24"/>
        </w:rPr>
        <w:fldChar w:fldCharType="begin"/>
      </w:r>
      <w:r w:rsidR="0085456C" w:rsidRPr="009C3625">
        <w:rPr>
          <w:rFonts w:ascii="Times New Roman" w:hAnsi="Times New Roman" w:cs="Times New Roman"/>
          <w:sz w:val="24"/>
          <w:szCs w:val="24"/>
        </w:rPr>
        <w:instrText xml:space="preserve"> REF _Ref74239571 \h </w:instrText>
      </w:r>
      <w:r w:rsidR="0023508D" w:rsidRPr="009C3625">
        <w:rPr>
          <w:rFonts w:ascii="Times New Roman" w:hAnsi="Times New Roman" w:cs="Times New Roman"/>
          <w:sz w:val="24"/>
          <w:szCs w:val="24"/>
        </w:rPr>
        <w:instrText xml:space="preserve"> \* MERGEFORMAT </w:instrText>
      </w:r>
      <w:r w:rsidR="0085456C" w:rsidRPr="009C3625">
        <w:rPr>
          <w:rFonts w:ascii="Times New Roman" w:hAnsi="Times New Roman" w:cs="Times New Roman"/>
          <w:sz w:val="24"/>
          <w:szCs w:val="24"/>
        </w:rPr>
      </w:r>
      <w:r w:rsidR="0085456C"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5</w:t>
      </w:r>
      <w:r w:rsidR="0085456C" w:rsidRPr="009C3625">
        <w:rPr>
          <w:rFonts w:ascii="Times New Roman" w:hAnsi="Times New Roman" w:cs="Times New Roman"/>
          <w:sz w:val="24"/>
          <w:szCs w:val="24"/>
        </w:rPr>
        <w:fldChar w:fldCharType="end"/>
      </w:r>
      <w:r w:rsidR="00F50F1E" w:rsidRPr="009C3625">
        <w:rPr>
          <w:rFonts w:ascii="Times New Roman" w:hAnsi="Times New Roman" w:cs="Times New Roman"/>
          <w:sz w:val="24"/>
          <w:szCs w:val="24"/>
        </w:rPr>
        <w:t>.</w:t>
      </w:r>
      <w:r w:rsidR="008328F6" w:rsidRPr="009C3625">
        <w:rPr>
          <w:rFonts w:ascii="Times New Roman" w:hAnsi="Times New Roman" w:cs="Times New Roman"/>
          <w:sz w:val="24"/>
          <w:szCs w:val="24"/>
        </w:rPr>
        <w:t xml:space="preserve"> Noted that Byte code defines the behavior of the </w:t>
      </w:r>
      <w:proofErr w:type="spellStart"/>
      <w:r w:rsidR="008328F6" w:rsidRPr="009C3625">
        <w:rPr>
          <w:rFonts w:ascii="Times New Roman" w:hAnsi="Times New Roman" w:cs="Times New Roman"/>
          <w:sz w:val="24"/>
          <w:szCs w:val="24"/>
        </w:rPr>
        <w:t>Smartcontract</w:t>
      </w:r>
      <w:proofErr w:type="spellEnd"/>
      <w:r w:rsidR="008328F6" w:rsidRPr="009C3625">
        <w:rPr>
          <w:rFonts w:ascii="Times New Roman" w:hAnsi="Times New Roman" w:cs="Times New Roman"/>
          <w:sz w:val="24"/>
          <w:szCs w:val="24"/>
        </w:rPr>
        <w:t xml:space="preserve"> and only required on the first deployment of the </w:t>
      </w:r>
      <w:proofErr w:type="spellStart"/>
      <w:r w:rsidR="008328F6" w:rsidRPr="009C3625">
        <w:rPr>
          <w:rFonts w:ascii="Times New Roman" w:hAnsi="Times New Roman" w:cs="Times New Roman"/>
          <w:sz w:val="24"/>
          <w:szCs w:val="24"/>
        </w:rPr>
        <w:t>Smartcontract</w:t>
      </w:r>
      <w:proofErr w:type="spellEnd"/>
      <w:r w:rsidR="008328F6" w:rsidRPr="009C3625">
        <w:rPr>
          <w:rFonts w:ascii="Times New Roman" w:hAnsi="Times New Roman" w:cs="Times New Roman"/>
          <w:sz w:val="24"/>
          <w:szCs w:val="24"/>
        </w:rPr>
        <w:t xml:space="preserve"> which required only once in this implementation, while ABI code define interface for communicating with the </w:t>
      </w:r>
      <w:proofErr w:type="spellStart"/>
      <w:r w:rsidR="008328F6" w:rsidRPr="009C3625">
        <w:rPr>
          <w:rFonts w:ascii="Times New Roman" w:hAnsi="Times New Roman" w:cs="Times New Roman"/>
          <w:sz w:val="24"/>
          <w:szCs w:val="24"/>
        </w:rPr>
        <w:t>Smartcontract</w:t>
      </w:r>
      <w:proofErr w:type="spellEnd"/>
      <w:r w:rsidR="008328F6" w:rsidRPr="009C3625">
        <w:rPr>
          <w:rFonts w:ascii="Times New Roman" w:hAnsi="Times New Roman" w:cs="Times New Roman"/>
          <w:sz w:val="24"/>
          <w:szCs w:val="24"/>
        </w:rPr>
        <w:t xml:space="preserve"> and always required every time the native program communicate with </w:t>
      </w:r>
      <w:proofErr w:type="spellStart"/>
      <w:r w:rsidR="008328F6" w:rsidRPr="009C3625">
        <w:rPr>
          <w:rFonts w:ascii="Times New Roman" w:hAnsi="Times New Roman" w:cs="Times New Roman"/>
          <w:sz w:val="24"/>
          <w:szCs w:val="24"/>
        </w:rPr>
        <w:t>Smartcontract</w:t>
      </w:r>
      <w:proofErr w:type="spellEnd"/>
      <w:r w:rsidR="008328F6" w:rsidRPr="009C3625">
        <w:rPr>
          <w:rFonts w:ascii="Times New Roman" w:hAnsi="Times New Roman" w:cs="Times New Roman"/>
          <w:sz w:val="24"/>
          <w:szCs w:val="24"/>
        </w:rPr>
        <w:t>.</w:t>
      </w:r>
    </w:p>
    <w:p w14:paraId="26289971" w14:textId="77777777" w:rsidR="00A84F5B" w:rsidRPr="009C3625" w:rsidRDefault="00A84F5B" w:rsidP="00A84F5B">
      <w:pPr>
        <w:pStyle w:val="ListParagraph"/>
        <w:keepNext/>
        <w:spacing w:line="360" w:lineRule="auto"/>
        <w:ind w:left="0"/>
        <w:jc w:val="center"/>
        <w:rPr>
          <w:rFonts w:ascii="Times New Roman" w:hAnsi="Times New Roman" w:cs="Times New Roman"/>
          <w:sz w:val="24"/>
          <w:szCs w:val="24"/>
        </w:rPr>
      </w:pPr>
      <w:r w:rsidRPr="009C3625">
        <w:rPr>
          <w:rFonts w:ascii="Times New Roman" w:hAnsi="Times New Roman" w:cs="Times New Roman"/>
          <w:noProof/>
          <w:color w:val="FF0000"/>
          <w:sz w:val="24"/>
          <w:szCs w:val="24"/>
        </w:rPr>
        <w:drawing>
          <wp:inline distT="0" distB="0" distL="0" distR="0" wp14:anchorId="219F14BA" wp14:editId="7BCEB84C">
            <wp:extent cx="1804208" cy="4595854"/>
            <wp:effectExtent l="0" t="0" r="5715" b="0"/>
            <wp:docPr id="18" name="Picture 18"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screenshot of a computer&#10;&#10;Description automatically generated with medium confidence"/>
                    <pic:cNvPicPr/>
                  </pic:nvPicPr>
                  <pic:blipFill>
                    <a:blip r:embed="rId32">
                      <a:extLst>
                        <a:ext uri="{28A0092B-C50C-407E-A947-70E740481C1C}">
                          <a14:useLocalDpi xmlns:a14="http://schemas.microsoft.com/office/drawing/2010/main" val="0"/>
                        </a:ext>
                      </a:extLst>
                    </a:blip>
                    <a:stretch>
                      <a:fillRect/>
                    </a:stretch>
                  </pic:blipFill>
                  <pic:spPr>
                    <a:xfrm>
                      <a:off x="0" y="0"/>
                      <a:ext cx="1811639" cy="4614782"/>
                    </a:xfrm>
                    <a:prstGeom prst="rect">
                      <a:avLst/>
                    </a:prstGeom>
                  </pic:spPr>
                </pic:pic>
              </a:graphicData>
            </a:graphic>
          </wp:inline>
        </w:drawing>
      </w:r>
    </w:p>
    <w:p w14:paraId="68A26B72" w14:textId="7B0D372D" w:rsidR="00A84F5B" w:rsidRPr="009C3625" w:rsidRDefault="00A84F5B" w:rsidP="00A84F5B">
      <w:pPr>
        <w:pStyle w:val="Caption"/>
        <w:jc w:val="center"/>
      </w:pPr>
      <w:bookmarkStart w:id="104" w:name="_Ref74239181"/>
      <w:bookmarkStart w:id="105" w:name="_Ref74284862"/>
      <w:r w:rsidRPr="009C3625">
        <w:t xml:space="preserve">Figure </w:t>
      </w:r>
      <w:fldSimple w:instr=" STYLEREF 1 \s ">
        <w:r w:rsidR="0096498E" w:rsidRPr="009C3625">
          <w:rPr>
            <w:noProof/>
          </w:rPr>
          <w:t>4</w:t>
        </w:r>
      </w:fldSimple>
      <w:r w:rsidR="0096498E" w:rsidRPr="009C3625">
        <w:noBreakHyphen/>
      </w:r>
      <w:fldSimple w:instr=" SEQ Figure \* ARABIC \s 1 ">
        <w:r w:rsidR="0096498E" w:rsidRPr="009C3625">
          <w:rPr>
            <w:noProof/>
          </w:rPr>
          <w:t>13</w:t>
        </w:r>
      </w:fldSimple>
      <w:bookmarkEnd w:id="104"/>
      <w:r w:rsidRPr="009C3625">
        <w:t xml:space="preserve"> </w:t>
      </w:r>
      <w:bookmarkStart w:id="106" w:name="_Ref74284533"/>
      <w:r w:rsidRPr="009C3625">
        <w:t>ABI Code and Byte code generated can be copied and passed directly</w:t>
      </w:r>
      <w:bookmarkEnd w:id="105"/>
      <w:bookmarkEnd w:id="106"/>
      <w:r w:rsidRPr="009C3625">
        <w:t xml:space="preserve"> </w:t>
      </w:r>
    </w:p>
    <w:p w14:paraId="50B0C18E" w14:textId="5C82A05A" w:rsidR="002A554F" w:rsidRPr="009C3625" w:rsidRDefault="00A84F5B" w:rsidP="00793CA8">
      <w:pPr>
        <w:pStyle w:val="Caption"/>
        <w:jc w:val="center"/>
      </w:pPr>
      <w:r w:rsidRPr="009C3625">
        <w:t>(From red circle) into Web3js code</w:t>
      </w:r>
      <w:r w:rsidR="00793CA8">
        <w:t xml:space="preserve"> </w:t>
      </w:r>
      <w:r w:rsidR="00793CA8">
        <w:fldChar w:fldCharType="begin"/>
      </w:r>
      <w:r w:rsidR="003662BA">
        <w:instrText>ADDIN CSL_CITATION {"citationItems":[{"id":"ITEM-1","itemData":{"URL":"https://remix.ethereum.org/","accessed":{"date-parts":[["2021","3","8"]]},"id":"ITEM-1","issued":{"date-parts":[["0"]]},"title":"Remix - Ethereum IDE","type":"webpage"},"uris":["http://www.mendeley.com/documents/?uuid=51675bae-dbfc-3d2d-8331-b02166e526aa"]}],"mendeley":{"formattedCitation":"[47]","plainTextFormattedCitation":"[47]","previouslyFormattedCitation":"[47]"},"properties":{"noteIndex":0},"schema":"https://github.com/citation-style-language/schema/raw/master/csl-citation.json"}</w:instrText>
      </w:r>
      <w:r w:rsidR="00793CA8">
        <w:fldChar w:fldCharType="separate"/>
      </w:r>
      <w:r w:rsidR="00793CA8" w:rsidRPr="00793CA8">
        <w:rPr>
          <w:noProof/>
        </w:rPr>
        <w:t>[47]</w:t>
      </w:r>
      <w:r w:rsidR="00793CA8">
        <w:fldChar w:fldCharType="end"/>
      </w:r>
    </w:p>
    <w:p w14:paraId="3EE11638" w14:textId="586F8162" w:rsidR="00A84F5B" w:rsidRPr="009C3625" w:rsidRDefault="00276007" w:rsidP="00A84F5B">
      <w:pPr>
        <w:keepNext/>
      </w:pPr>
      <w:r>
        <w:rPr>
          <w:noProof/>
        </w:rPr>
        <w:lastRenderedPageBreak/>
        <w:drawing>
          <wp:inline distT="0" distB="0" distL="0" distR="0" wp14:anchorId="0331D744" wp14:editId="2A1C0F4A">
            <wp:extent cx="4429125" cy="7677150"/>
            <wp:effectExtent l="0" t="0" r="9525" b="0"/>
            <wp:docPr id="74" name="Picture 74"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A picture containing graphical user interface&#10;&#10;Description automatically generated"/>
                    <pic:cNvPicPr/>
                  </pic:nvPicPr>
                  <pic:blipFill>
                    <a:blip r:embed="rId33"/>
                    <a:stretch>
                      <a:fillRect/>
                    </a:stretch>
                  </pic:blipFill>
                  <pic:spPr>
                    <a:xfrm>
                      <a:off x="0" y="0"/>
                      <a:ext cx="4429125" cy="7677150"/>
                    </a:xfrm>
                    <a:prstGeom prst="rect">
                      <a:avLst/>
                    </a:prstGeom>
                  </pic:spPr>
                </pic:pic>
              </a:graphicData>
            </a:graphic>
          </wp:inline>
        </w:drawing>
      </w:r>
      <w:r w:rsidRPr="009C3625">
        <w:t xml:space="preserve"> </w:t>
      </w:r>
      <w:r>
        <w:rPr>
          <w:noProof/>
        </w:rPr>
        <w:lastRenderedPageBreak/>
        <w:drawing>
          <wp:inline distT="0" distB="0" distL="0" distR="0" wp14:anchorId="6F273855" wp14:editId="4EA9100F">
            <wp:extent cx="3019425" cy="4991100"/>
            <wp:effectExtent l="0" t="0" r="9525" b="0"/>
            <wp:docPr id="75" name="Picture 7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descr="A picture containing text&#10;&#10;Description automatically generated"/>
                    <pic:cNvPicPr/>
                  </pic:nvPicPr>
                  <pic:blipFill>
                    <a:blip r:embed="rId34"/>
                    <a:stretch>
                      <a:fillRect/>
                    </a:stretch>
                  </pic:blipFill>
                  <pic:spPr>
                    <a:xfrm>
                      <a:off x="0" y="0"/>
                      <a:ext cx="3019425" cy="4991100"/>
                    </a:xfrm>
                    <a:prstGeom prst="rect">
                      <a:avLst/>
                    </a:prstGeom>
                  </pic:spPr>
                </pic:pic>
              </a:graphicData>
            </a:graphic>
          </wp:inline>
        </w:drawing>
      </w:r>
    </w:p>
    <w:p w14:paraId="72A2E741" w14:textId="458BFF32" w:rsidR="00A84F5B" w:rsidRPr="009C3625" w:rsidRDefault="00A84F5B" w:rsidP="00A84F5B">
      <w:pPr>
        <w:pStyle w:val="Caption"/>
        <w:jc w:val="center"/>
      </w:pPr>
      <w:bookmarkStart w:id="107" w:name="_Ref74239197"/>
      <w:bookmarkStart w:id="108" w:name="_Ref74284865"/>
      <w:r w:rsidRPr="009C3625">
        <w:t xml:space="preserve">Figure </w:t>
      </w:r>
      <w:fldSimple w:instr=" STYLEREF 1 \s ">
        <w:r w:rsidR="0096498E" w:rsidRPr="009C3625">
          <w:rPr>
            <w:noProof/>
          </w:rPr>
          <w:t>4</w:t>
        </w:r>
      </w:fldSimple>
      <w:r w:rsidR="0096498E" w:rsidRPr="009C3625">
        <w:noBreakHyphen/>
      </w:r>
      <w:fldSimple w:instr=" SEQ Figure \* ARABIC \s 1 ">
        <w:r w:rsidR="0096498E" w:rsidRPr="009C3625">
          <w:rPr>
            <w:noProof/>
          </w:rPr>
          <w:t>14</w:t>
        </w:r>
      </w:fldSimple>
      <w:bookmarkEnd w:id="107"/>
      <w:r w:rsidRPr="009C3625">
        <w:t xml:space="preserve"> </w:t>
      </w:r>
      <w:bookmarkStart w:id="109" w:name="_Ref74284538"/>
      <w:r w:rsidRPr="009C3625">
        <w:t>ABI code (brown color) assigned into variable "</w:t>
      </w:r>
      <w:proofErr w:type="spellStart"/>
      <w:r w:rsidRPr="009C3625">
        <w:t>abi</w:t>
      </w:r>
      <w:proofErr w:type="spellEnd"/>
      <w:r w:rsidRPr="009C3625">
        <w:t>"</w:t>
      </w:r>
      <w:bookmarkEnd w:id="108"/>
      <w:bookmarkEnd w:id="109"/>
    </w:p>
    <w:p w14:paraId="4A222EF7" w14:textId="10983B94" w:rsidR="0007379C" w:rsidRPr="009C3625" w:rsidRDefault="001B31C3" w:rsidP="001B31C3">
      <w:pPr>
        <w:keepNext/>
        <w:jc w:val="center"/>
      </w:pPr>
      <w:r>
        <w:rPr>
          <w:noProof/>
        </w:rPr>
        <w:lastRenderedPageBreak/>
        <w:drawing>
          <wp:inline distT="0" distB="0" distL="0" distR="0" wp14:anchorId="3B3260F3" wp14:editId="26AB6044">
            <wp:extent cx="5187013" cy="6219825"/>
            <wp:effectExtent l="0" t="0" r="0" b="0"/>
            <wp:docPr id="76" name="Picture 76"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Background pattern&#10;&#10;Description automatically generated"/>
                    <pic:cNvPicPr/>
                  </pic:nvPicPr>
                  <pic:blipFill>
                    <a:blip r:embed="rId35"/>
                    <a:stretch>
                      <a:fillRect/>
                    </a:stretch>
                  </pic:blipFill>
                  <pic:spPr>
                    <a:xfrm>
                      <a:off x="0" y="0"/>
                      <a:ext cx="5193433" cy="6227524"/>
                    </a:xfrm>
                    <a:prstGeom prst="rect">
                      <a:avLst/>
                    </a:prstGeom>
                  </pic:spPr>
                </pic:pic>
              </a:graphicData>
            </a:graphic>
          </wp:inline>
        </w:drawing>
      </w:r>
    </w:p>
    <w:p w14:paraId="7B893FCA" w14:textId="236856DC" w:rsidR="0007379C" w:rsidRPr="009C3625" w:rsidRDefault="0007379C" w:rsidP="0007379C">
      <w:pPr>
        <w:pStyle w:val="Caption"/>
        <w:spacing w:after="240"/>
        <w:jc w:val="center"/>
        <w:rPr>
          <w:cs/>
        </w:rPr>
      </w:pPr>
      <w:bookmarkStart w:id="110" w:name="_Ref74239571"/>
      <w:bookmarkStart w:id="111" w:name="_Ref74284868"/>
      <w:r w:rsidRPr="009C3625">
        <w:t xml:space="preserve">Figure </w:t>
      </w:r>
      <w:fldSimple w:instr=" STYLEREF 1 \s ">
        <w:r w:rsidR="0096498E" w:rsidRPr="009C3625">
          <w:rPr>
            <w:noProof/>
          </w:rPr>
          <w:t>4</w:t>
        </w:r>
      </w:fldSimple>
      <w:r w:rsidR="0096498E" w:rsidRPr="009C3625">
        <w:noBreakHyphen/>
      </w:r>
      <w:fldSimple w:instr=" SEQ Figure \* ARABIC \s 1 ">
        <w:r w:rsidR="0096498E" w:rsidRPr="009C3625">
          <w:rPr>
            <w:noProof/>
          </w:rPr>
          <w:t>15</w:t>
        </w:r>
      </w:fldSimple>
      <w:bookmarkEnd w:id="110"/>
      <w:r w:rsidRPr="009C3625">
        <w:t xml:space="preserve"> </w:t>
      </w:r>
      <w:bookmarkStart w:id="112" w:name="_Ref74284544"/>
      <w:r w:rsidRPr="009C3625">
        <w:t>Byte code (brown color) assigned into variable "bytecode"</w:t>
      </w:r>
      <w:bookmarkEnd w:id="111"/>
      <w:bookmarkEnd w:id="112"/>
    </w:p>
    <w:p w14:paraId="7D7C9FF7" w14:textId="77777777" w:rsidR="00616062" w:rsidRPr="009C3625" w:rsidRDefault="00616062" w:rsidP="008B08C4">
      <w:pPr>
        <w:pStyle w:val="ListParagraph"/>
        <w:spacing w:line="360" w:lineRule="auto"/>
        <w:ind w:left="0"/>
        <w:jc w:val="thaiDistribute"/>
        <w:rPr>
          <w:rFonts w:ascii="Times New Roman" w:hAnsi="Times New Roman" w:cs="Times New Roman"/>
          <w:color w:val="FF0000"/>
          <w:sz w:val="24"/>
          <w:szCs w:val="24"/>
        </w:rPr>
      </w:pPr>
      <w:r w:rsidRPr="009C3625">
        <w:rPr>
          <w:rFonts w:ascii="Times New Roman" w:hAnsi="Times New Roman" w:cs="Times New Roman"/>
          <w:color w:val="FF0000"/>
          <w:sz w:val="24"/>
          <w:szCs w:val="24"/>
        </w:rPr>
        <w:br w:type="page"/>
      </w:r>
    </w:p>
    <w:p w14:paraId="7B706369" w14:textId="41FF666B" w:rsidR="00C60253" w:rsidRPr="009C3625" w:rsidRDefault="00C60253" w:rsidP="008B08C4">
      <w:pPr>
        <w:pStyle w:val="ListParagraph"/>
        <w:spacing w:line="360" w:lineRule="auto"/>
        <w:ind w:left="0"/>
        <w:jc w:val="thaiDistribute"/>
        <w:rPr>
          <w:rFonts w:ascii="Times New Roman" w:hAnsi="Times New Roman" w:cs="Times New Roman"/>
          <w:b/>
          <w:bCs/>
          <w:sz w:val="24"/>
          <w:szCs w:val="24"/>
        </w:rPr>
      </w:pPr>
      <w:r w:rsidRPr="009C3625">
        <w:rPr>
          <w:rFonts w:ascii="Times New Roman" w:hAnsi="Times New Roman" w:cs="Times New Roman"/>
          <w:color w:val="FF0000"/>
          <w:sz w:val="24"/>
          <w:szCs w:val="24"/>
        </w:rPr>
        <w:lastRenderedPageBreak/>
        <w:tab/>
      </w:r>
      <w:bookmarkStart w:id="113" w:name="CHAPTERIV_415"/>
      <w:r w:rsidRPr="009C3625">
        <w:rPr>
          <w:rFonts w:ascii="Times New Roman" w:hAnsi="Times New Roman" w:cs="Times New Roman"/>
          <w:b/>
          <w:bCs/>
          <w:sz w:val="24"/>
          <w:szCs w:val="24"/>
        </w:rPr>
        <w:t xml:space="preserve">4.1.5 Deploy </w:t>
      </w:r>
      <w:proofErr w:type="spellStart"/>
      <w:r w:rsidR="0052667A" w:rsidRPr="009C3625">
        <w:rPr>
          <w:rFonts w:ascii="Times New Roman" w:hAnsi="Times New Roman" w:cs="Times New Roman"/>
          <w:b/>
          <w:bCs/>
          <w:sz w:val="24"/>
          <w:szCs w:val="24"/>
        </w:rPr>
        <w:t>Smartcontract</w:t>
      </w:r>
      <w:proofErr w:type="spellEnd"/>
      <w:r w:rsidR="0052667A" w:rsidRPr="009C3625">
        <w:rPr>
          <w:rFonts w:ascii="Times New Roman" w:hAnsi="Times New Roman" w:cs="Times New Roman"/>
          <w:b/>
          <w:bCs/>
          <w:sz w:val="24"/>
          <w:szCs w:val="24"/>
        </w:rPr>
        <w:t xml:space="preserve"> into Blockchain</w:t>
      </w:r>
      <w:bookmarkEnd w:id="113"/>
    </w:p>
    <w:p w14:paraId="7E08EE29" w14:textId="38F59BD9" w:rsidR="00D71583" w:rsidRPr="009C3625" w:rsidRDefault="00D71583" w:rsidP="008B08C4">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t xml:space="preserve">Before begin registering health documents metadata into Blockchain </w:t>
      </w:r>
      <w:proofErr w:type="spellStart"/>
      <w:r w:rsidRPr="009C3625">
        <w:rPr>
          <w:rFonts w:ascii="Times New Roman" w:hAnsi="Times New Roman" w:cs="Times New Roman"/>
          <w:sz w:val="24"/>
          <w:szCs w:val="24"/>
        </w:rPr>
        <w:t>Smartcontract</w:t>
      </w:r>
      <w:proofErr w:type="spellEnd"/>
      <w:r w:rsidRPr="009C3625">
        <w:rPr>
          <w:rFonts w:ascii="Times New Roman" w:hAnsi="Times New Roman" w:cs="Times New Roman"/>
          <w:sz w:val="24"/>
          <w:szCs w:val="24"/>
        </w:rPr>
        <w:t xml:space="preserve">, the </w:t>
      </w:r>
      <w:proofErr w:type="spellStart"/>
      <w:r w:rsidRPr="009C3625">
        <w:rPr>
          <w:rFonts w:ascii="Times New Roman" w:hAnsi="Times New Roman" w:cs="Times New Roman"/>
          <w:sz w:val="24"/>
          <w:szCs w:val="24"/>
        </w:rPr>
        <w:t>Smartcontract</w:t>
      </w:r>
      <w:proofErr w:type="spellEnd"/>
      <w:r w:rsidRPr="009C3625">
        <w:rPr>
          <w:rFonts w:ascii="Times New Roman" w:hAnsi="Times New Roman" w:cs="Times New Roman"/>
          <w:sz w:val="24"/>
          <w:szCs w:val="24"/>
        </w:rPr>
        <w:t xml:space="preserve"> must be first deployed to act as a contract format for the entire Blockchain ledger for the implementation. </w:t>
      </w:r>
      <w:r w:rsidR="00364A2A" w:rsidRPr="009C3625">
        <w:rPr>
          <w:rFonts w:ascii="Times New Roman" w:hAnsi="Times New Roman" w:cs="Times New Roman"/>
          <w:sz w:val="24"/>
          <w:szCs w:val="24"/>
        </w:rPr>
        <w:fldChar w:fldCharType="begin"/>
      </w:r>
      <w:r w:rsidR="00364A2A" w:rsidRPr="009C3625">
        <w:rPr>
          <w:rFonts w:ascii="Times New Roman" w:hAnsi="Times New Roman" w:cs="Times New Roman"/>
          <w:sz w:val="24"/>
          <w:szCs w:val="24"/>
        </w:rPr>
        <w:instrText xml:space="preserve"> REF _Ref74241034 \h </w:instrText>
      </w:r>
      <w:r w:rsidR="0023508D" w:rsidRPr="009C3625">
        <w:rPr>
          <w:rFonts w:ascii="Times New Roman" w:hAnsi="Times New Roman" w:cs="Times New Roman"/>
          <w:sz w:val="24"/>
          <w:szCs w:val="24"/>
        </w:rPr>
        <w:instrText xml:space="preserve"> \* MERGEFORMAT </w:instrText>
      </w:r>
      <w:r w:rsidR="00364A2A" w:rsidRPr="009C3625">
        <w:rPr>
          <w:rFonts w:ascii="Times New Roman" w:hAnsi="Times New Roman" w:cs="Times New Roman"/>
          <w:sz w:val="24"/>
          <w:szCs w:val="24"/>
        </w:rPr>
      </w:r>
      <w:r w:rsidR="00364A2A"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6</w:t>
      </w:r>
      <w:r w:rsidR="00364A2A"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show the Web3js script that simply deploys the </w:t>
      </w:r>
      <w:proofErr w:type="spellStart"/>
      <w:r w:rsidRPr="009C3625">
        <w:rPr>
          <w:rFonts w:ascii="Times New Roman" w:hAnsi="Times New Roman" w:cs="Times New Roman"/>
          <w:sz w:val="24"/>
          <w:szCs w:val="24"/>
        </w:rPr>
        <w:t>Smartcontract</w:t>
      </w:r>
      <w:proofErr w:type="spellEnd"/>
      <w:r w:rsidRPr="009C3625">
        <w:rPr>
          <w:rFonts w:ascii="Times New Roman" w:hAnsi="Times New Roman" w:cs="Times New Roman"/>
          <w:sz w:val="24"/>
          <w:szCs w:val="24"/>
        </w:rPr>
        <w:t xml:space="preserve"> into the Blockchain ledger. It required both the Byte code and ABI code received from the Solidity compiler to be completed. Once the </w:t>
      </w:r>
      <w:proofErr w:type="spellStart"/>
      <w:r w:rsidRPr="009C3625">
        <w:rPr>
          <w:rFonts w:ascii="Times New Roman" w:hAnsi="Times New Roman" w:cs="Times New Roman"/>
          <w:sz w:val="24"/>
          <w:szCs w:val="24"/>
        </w:rPr>
        <w:t>Smartcontract</w:t>
      </w:r>
      <w:proofErr w:type="spellEnd"/>
      <w:r w:rsidRPr="009C3625">
        <w:rPr>
          <w:rFonts w:ascii="Times New Roman" w:hAnsi="Times New Roman" w:cs="Times New Roman"/>
          <w:sz w:val="24"/>
          <w:szCs w:val="24"/>
        </w:rPr>
        <w:t xml:space="preserve"> is deployed, any later communication with </w:t>
      </w:r>
      <w:proofErr w:type="spellStart"/>
      <w:r w:rsidRPr="009C3625">
        <w:rPr>
          <w:rFonts w:ascii="Times New Roman" w:hAnsi="Times New Roman" w:cs="Times New Roman"/>
          <w:sz w:val="24"/>
          <w:szCs w:val="24"/>
        </w:rPr>
        <w:t>Smartcontract</w:t>
      </w:r>
      <w:proofErr w:type="spellEnd"/>
      <w:r w:rsidRPr="009C3625">
        <w:rPr>
          <w:rFonts w:ascii="Times New Roman" w:hAnsi="Times New Roman" w:cs="Times New Roman"/>
          <w:sz w:val="24"/>
          <w:szCs w:val="24"/>
        </w:rPr>
        <w:t xml:space="preserve"> will only need ABI code to act as an interface for </w:t>
      </w:r>
      <w:r w:rsidR="00446DA3" w:rsidRPr="009C3625">
        <w:rPr>
          <w:rFonts w:ascii="Times New Roman" w:hAnsi="Times New Roman" w:cs="Times New Roman"/>
          <w:sz w:val="24"/>
          <w:szCs w:val="24"/>
        </w:rPr>
        <w:t xml:space="preserve">the </w:t>
      </w:r>
      <w:r w:rsidRPr="009C3625">
        <w:rPr>
          <w:rFonts w:ascii="Times New Roman" w:hAnsi="Times New Roman" w:cs="Times New Roman"/>
          <w:sz w:val="24"/>
          <w:szCs w:val="24"/>
        </w:rPr>
        <w:t>communicati</w:t>
      </w:r>
      <w:r w:rsidR="00446DA3" w:rsidRPr="009C3625">
        <w:rPr>
          <w:rFonts w:ascii="Times New Roman" w:hAnsi="Times New Roman" w:cs="Times New Roman"/>
          <w:sz w:val="24"/>
          <w:szCs w:val="24"/>
        </w:rPr>
        <w:t>on</w:t>
      </w:r>
      <w:r w:rsidRPr="009C3625">
        <w:rPr>
          <w:rFonts w:ascii="Times New Roman" w:hAnsi="Times New Roman" w:cs="Times New Roman"/>
          <w:sz w:val="24"/>
          <w:szCs w:val="24"/>
        </w:rPr>
        <w:t xml:space="preserve">. This </w:t>
      </w:r>
      <w:proofErr w:type="spellStart"/>
      <w:r w:rsidRPr="009C3625">
        <w:rPr>
          <w:rFonts w:ascii="Times New Roman" w:hAnsi="Times New Roman" w:cs="Times New Roman"/>
          <w:sz w:val="24"/>
          <w:szCs w:val="24"/>
        </w:rPr>
        <w:t>Smartcontract</w:t>
      </w:r>
      <w:proofErr w:type="spellEnd"/>
      <w:r w:rsidRPr="009C3625">
        <w:rPr>
          <w:rFonts w:ascii="Times New Roman" w:hAnsi="Times New Roman" w:cs="Times New Roman"/>
          <w:sz w:val="24"/>
          <w:szCs w:val="24"/>
        </w:rPr>
        <w:t xml:space="preserve"> deployment process only required once at the initiation of the Blockchain ledger and no longer needs to be performed </w:t>
      </w:r>
      <w:r w:rsidR="001D6997" w:rsidRPr="009C3625">
        <w:rPr>
          <w:rFonts w:ascii="Times New Roman" w:hAnsi="Times New Roman" w:cs="Times New Roman"/>
          <w:sz w:val="24"/>
          <w:szCs w:val="24"/>
        </w:rPr>
        <w:t xml:space="preserve">ever </w:t>
      </w:r>
      <w:r w:rsidRPr="009C3625">
        <w:rPr>
          <w:rFonts w:ascii="Times New Roman" w:hAnsi="Times New Roman" w:cs="Times New Roman"/>
          <w:sz w:val="24"/>
          <w:szCs w:val="24"/>
        </w:rPr>
        <w:t>again for the rest of the Blockchain ledger life cycle.</w:t>
      </w:r>
    </w:p>
    <w:p w14:paraId="046A8C2B" w14:textId="77777777" w:rsidR="001D5B4E" w:rsidRPr="009C3625" w:rsidRDefault="001D5B4E" w:rsidP="008B08C4">
      <w:pPr>
        <w:pStyle w:val="ListParagraph"/>
        <w:spacing w:line="360" w:lineRule="auto"/>
        <w:ind w:left="0"/>
        <w:jc w:val="thaiDistribute"/>
        <w:rPr>
          <w:rFonts w:ascii="Times New Roman" w:hAnsi="Times New Roman" w:cs="Times New Roman"/>
          <w:sz w:val="24"/>
          <w:szCs w:val="24"/>
        </w:rPr>
      </w:pPr>
    </w:p>
    <w:p w14:paraId="203463EE" w14:textId="79DE6A8C" w:rsidR="0063570F" w:rsidRPr="009C3625" w:rsidRDefault="006D1EE3" w:rsidP="0063570F">
      <w:pPr>
        <w:pStyle w:val="ListParagraph"/>
        <w:keepNext/>
        <w:spacing w:after="0" w:line="360" w:lineRule="auto"/>
        <w:ind w:left="0"/>
        <w:jc w:val="center"/>
        <w:rPr>
          <w:rFonts w:ascii="Times New Roman" w:hAnsi="Times New Roman" w:cs="Times New Roman"/>
          <w:sz w:val="24"/>
          <w:szCs w:val="24"/>
        </w:rPr>
      </w:pPr>
      <w:r>
        <w:rPr>
          <w:noProof/>
        </w:rPr>
        <w:drawing>
          <wp:inline distT="0" distB="0" distL="0" distR="0" wp14:anchorId="64AA853A" wp14:editId="2DD4B00D">
            <wp:extent cx="5309870" cy="5035550"/>
            <wp:effectExtent l="0" t="0" r="5080" b="0"/>
            <wp:docPr id="101" name="Picture 101" descr="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descr="Text, application&#10;&#10;Description automatically generated"/>
                    <pic:cNvPicPr/>
                  </pic:nvPicPr>
                  <pic:blipFill>
                    <a:blip r:embed="rId36"/>
                    <a:stretch>
                      <a:fillRect/>
                    </a:stretch>
                  </pic:blipFill>
                  <pic:spPr>
                    <a:xfrm>
                      <a:off x="0" y="0"/>
                      <a:ext cx="5309870" cy="5035550"/>
                    </a:xfrm>
                    <a:prstGeom prst="rect">
                      <a:avLst/>
                    </a:prstGeom>
                  </pic:spPr>
                </pic:pic>
              </a:graphicData>
            </a:graphic>
          </wp:inline>
        </w:drawing>
      </w:r>
    </w:p>
    <w:p w14:paraId="1AE0F681" w14:textId="1D4FD165" w:rsidR="00A640F7" w:rsidRPr="009C3625" w:rsidRDefault="0063570F" w:rsidP="0063570F">
      <w:pPr>
        <w:pStyle w:val="Caption"/>
        <w:spacing w:after="240"/>
        <w:jc w:val="center"/>
        <w:rPr>
          <w:color w:val="FF0000"/>
        </w:rPr>
      </w:pPr>
      <w:bookmarkStart w:id="114" w:name="_Ref74241034"/>
      <w:bookmarkStart w:id="115" w:name="_Ref74284870"/>
      <w:r w:rsidRPr="009C3625">
        <w:t xml:space="preserve">Figure </w:t>
      </w:r>
      <w:fldSimple w:instr=" STYLEREF 1 \s ">
        <w:r w:rsidR="0096498E" w:rsidRPr="009C3625">
          <w:rPr>
            <w:noProof/>
          </w:rPr>
          <w:t>4</w:t>
        </w:r>
      </w:fldSimple>
      <w:r w:rsidR="0096498E" w:rsidRPr="009C3625">
        <w:noBreakHyphen/>
      </w:r>
      <w:fldSimple w:instr=" SEQ Figure \* ARABIC \s 1 ">
        <w:r w:rsidR="0096498E" w:rsidRPr="009C3625">
          <w:rPr>
            <w:noProof/>
          </w:rPr>
          <w:t>16</w:t>
        </w:r>
      </w:fldSimple>
      <w:bookmarkEnd w:id="114"/>
      <w:r w:rsidRPr="009C3625">
        <w:t xml:space="preserve"> </w:t>
      </w:r>
      <w:bookmarkStart w:id="116" w:name="_Ref74284555"/>
      <w:r w:rsidRPr="009C3625">
        <w:t xml:space="preserve">The Web3js script for </w:t>
      </w:r>
      <w:proofErr w:type="spellStart"/>
      <w:r w:rsidRPr="009C3625">
        <w:t>Smartcontract</w:t>
      </w:r>
      <w:proofErr w:type="spellEnd"/>
      <w:r w:rsidRPr="009C3625">
        <w:t xml:space="preserve"> deploy</w:t>
      </w:r>
      <w:bookmarkEnd w:id="115"/>
      <w:bookmarkEnd w:id="116"/>
    </w:p>
    <w:p w14:paraId="7BA29441" w14:textId="180BD4DB" w:rsidR="00134BA3" w:rsidRPr="009C3625" w:rsidRDefault="00134BA3" w:rsidP="008B08C4">
      <w:pPr>
        <w:pStyle w:val="ListParagraph"/>
        <w:spacing w:line="360" w:lineRule="auto"/>
        <w:ind w:left="0"/>
        <w:jc w:val="thaiDistribute"/>
        <w:rPr>
          <w:rFonts w:ascii="Times New Roman" w:hAnsi="Times New Roman" w:cs="Times New Roman"/>
          <w:b/>
          <w:bCs/>
          <w:sz w:val="24"/>
          <w:szCs w:val="24"/>
        </w:rPr>
      </w:pPr>
      <w:r w:rsidRPr="009C3625">
        <w:rPr>
          <w:rFonts w:ascii="Times New Roman" w:hAnsi="Times New Roman" w:cs="Times New Roman"/>
          <w:color w:val="FF0000"/>
          <w:sz w:val="24"/>
          <w:szCs w:val="24"/>
        </w:rPr>
        <w:lastRenderedPageBreak/>
        <w:tab/>
      </w:r>
      <w:bookmarkStart w:id="117" w:name="CHAPTERIV_416"/>
      <w:r w:rsidRPr="009C3625">
        <w:rPr>
          <w:rFonts w:ascii="Times New Roman" w:hAnsi="Times New Roman" w:cs="Times New Roman"/>
          <w:b/>
          <w:bCs/>
          <w:sz w:val="24"/>
          <w:szCs w:val="24"/>
        </w:rPr>
        <w:t>4.1.</w:t>
      </w:r>
      <w:r w:rsidR="00C60253" w:rsidRPr="009C3625">
        <w:rPr>
          <w:rFonts w:ascii="Times New Roman" w:hAnsi="Times New Roman" w:cs="Times New Roman"/>
          <w:b/>
          <w:bCs/>
          <w:sz w:val="24"/>
          <w:szCs w:val="24"/>
        </w:rPr>
        <w:t>6</w:t>
      </w:r>
      <w:r w:rsidRPr="009C3625">
        <w:rPr>
          <w:rFonts w:ascii="Times New Roman" w:hAnsi="Times New Roman" w:cs="Times New Roman"/>
          <w:b/>
          <w:bCs/>
          <w:sz w:val="24"/>
          <w:szCs w:val="24"/>
        </w:rPr>
        <w:t xml:space="preserve"> Prepare NodeJS Coding </w:t>
      </w:r>
      <w:r w:rsidR="00E20EC8" w:rsidRPr="009C3625">
        <w:rPr>
          <w:rFonts w:ascii="Times New Roman" w:hAnsi="Times New Roman" w:cs="Times New Roman"/>
          <w:b/>
          <w:bCs/>
          <w:sz w:val="24"/>
          <w:szCs w:val="24"/>
        </w:rPr>
        <w:t>E</w:t>
      </w:r>
      <w:r w:rsidRPr="009C3625">
        <w:rPr>
          <w:rFonts w:ascii="Times New Roman" w:hAnsi="Times New Roman" w:cs="Times New Roman"/>
          <w:b/>
          <w:bCs/>
          <w:sz w:val="24"/>
          <w:szCs w:val="24"/>
        </w:rPr>
        <w:t>nvironment</w:t>
      </w:r>
      <w:bookmarkEnd w:id="117"/>
    </w:p>
    <w:p w14:paraId="4FE5F893" w14:textId="019940B9" w:rsidR="00BF7AF9" w:rsidRPr="009C3625" w:rsidRDefault="00BF7AF9" w:rsidP="008B08C4">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t xml:space="preserve">For the coding process of all non-Blockchain native </w:t>
      </w:r>
      <w:proofErr w:type="spellStart"/>
      <w:r w:rsidRPr="009C3625">
        <w:rPr>
          <w:rFonts w:ascii="Times New Roman" w:hAnsi="Times New Roman" w:cs="Times New Roman"/>
          <w:sz w:val="24"/>
          <w:szCs w:val="24"/>
        </w:rPr>
        <w:t>Javascript</w:t>
      </w:r>
      <w:proofErr w:type="spellEnd"/>
      <w:r w:rsidRPr="009C3625">
        <w:rPr>
          <w:rFonts w:ascii="Times New Roman" w:hAnsi="Times New Roman" w:cs="Times New Roman"/>
          <w:sz w:val="24"/>
          <w:szCs w:val="24"/>
        </w:rPr>
        <w:t xml:space="preserve"> programs, the coding environment must be provided essential coding components. In this implementation, we use NodeJS as a compiler and coding environment for all </w:t>
      </w:r>
      <w:proofErr w:type="spellStart"/>
      <w:r w:rsidRPr="009C3625">
        <w:rPr>
          <w:rFonts w:ascii="Times New Roman" w:hAnsi="Times New Roman" w:cs="Times New Roman"/>
          <w:sz w:val="24"/>
          <w:szCs w:val="24"/>
        </w:rPr>
        <w:t>Javascript</w:t>
      </w:r>
      <w:proofErr w:type="spellEnd"/>
      <w:r w:rsidRPr="009C3625">
        <w:rPr>
          <w:rFonts w:ascii="Times New Roman" w:hAnsi="Times New Roman" w:cs="Times New Roman"/>
          <w:sz w:val="24"/>
          <w:szCs w:val="24"/>
        </w:rPr>
        <w:t xml:space="preserve"> programs. NodeJS is available at </w:t>
      </w:r>
      <w:r w:rsidR="00DA6677" w:rsidRPr="009C3625">
        <w:rPr>
          <w:rFonts w:ascii="Times New Roman" w:hAnsi="Times New Roman" w:cs="Times New Roman"/>
          <w:sz w:val="24"/>
          <w:szCs w:val="24"/>
        </w:rPr>
        <w:fldChar w:fldCharType="begin"/>
      </w:r>
      <w:r w:rsidR="00DA6677" w:rsidRPr="009C3625">
        <w:rPr>
          <w:rFonts w:ascii="Times New Roman" w:hAnsi="Times New Roman" w:cs="Times New Roman"/>
          <w:sz w:val="24"/>
          <w:szCs w:val="24"/>
        </w:rPr>
        <w:instrText>ADDIN CSL_CITATION {"citationItems":[{"id":"ITEM-1","itemData":{"URL":"https://nodejs.org/en/","accessed":{"date-parts":[["2021","6","10"]]},"id":"ITEM-1","issued":{"date-parts":[["0"]]},"title":"Node.js","type":"webpage"},"uris":["http://www.mendeley.com/documents/?uuid=4402469c-d174-38c9-8978-2acd7a2ef8cc"]}],"mendeley":{"formattedCitation":"[48]","plainTextFormattedCitation":"[48]","previouslyFormattedCitation":"[48]"},"properties":{"noteIndex":0},"schema":"https://github.com/citation-style-language/schema/raw/master/csl-citation.json"}</w:instrText>
      </w:r>
      <w:r w:rsidR="00DA6677" w:rsidRPr="009C3625">
        <w:rPr>
          <w:rFonts w:ascii="Times New Roman" w:hAnsi="Times New Roman" w:cs="Times New Roman"/>
          <w:sz w:val="24"/>
          <w:szCs w:val="24"/>
        </w:rPr>
        <w:fldChar w:fldCharType="separate"/>
      </w:r>
      <w:r w:rsidR="00DA6677" w:rsidRPr="009C3625">
        <w:rPr>
          <w:rFonts w:ascii="Times New Roman" w:hAnsi="Times New Roman" w:cs="Times New Roman"/>
          <w:noProof/>
          <w:sz w:val="24"/>
          <w:szCs w:val="24"/>
        </w:rPr>
        <w:t>[48]</w:t>
      </w:r>
      <w:r w:rsidR="00DA6677"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The essential coding components node module can be installed using Node Package Manager (NPM) which comes together with NodeJS </w:t>
      </w:r>
      <w:r w:rsidR="00DA6677" w:rsidRPr="009C3625">
        <w:rPr>
          <w:rFonts w:ascii="Times New Roman" w:hAnsi="Times New Roman" w:cs="Times New Roman"/>
          <w:sz w:val="24"/>
          <w:szCs w:val="24"/>
        </w:rPr>
        <w:fldChar w:fldCharType="begin"/>
      </w:r>
      <w:r w:rsidR="004D1AFB">
        <w:rPr>
          <w:rFonts w:ascii="Times New Roman" w:hAnsi="Times New Roman" w:cs="Times New Roman"/>
          <w:sz w:val="24"/>
          <w:szCs w:val="24"/>
        </w:rPr>
        <w:instrText>ADDIN CSL_CITATION {"citationItems":[{"id":"ITEM-1","itemData":{"URL":"https://www.npmjs.com/","accessed":{"date-parts":[["2021","6","10"]]},"id":"ITEM-1","issued":{"date-parts":[["0"]]},"title":"npm","type":"webpage"},"uris":["http://www.mendeley.com/documents/?uuid=20212789-1508-3f9d-82cf-8955f3b503ca"]}],"mendeley":{"formattedCitation":"[49]","plainTextFormattedCitation":"[49]","previouslyFormattedCitation":"[49]"},"properties":{"noteIndex":0},"schema":"https://github.com/citation-style-language/schema/raw/master/csl-citation.json"}</w:instrText>
      </w:r>
      <w:r w:rsidR="00DA6677" w:rsidRPr="009C3625">
        <w:rPr>
          <w:rFonts w:ascii="Times New Roman" w:hAnsi="Times New Roman" w:cs="Times New Roman"/>
          <w:sz w:val="24"/>
          <w:szCs w:val="24"/>
        </w:rPr>
        <w:fldChar w:fldCharType="separate"/>
      </w:r>
      <w:r w:rsidR="00DA6677" w:rsidRPr="009C3625">
        <w:rPr>
          <w:rFonts w:ascii="Times New Roman" w:hAnsi="Times New Roman" w:cs="Times New Roman"/>
          <w:noProof/>
          <w:sz w:val="24"/>
          <w:szCs w:val="24"/>
        </w:rPr>
        <w:t>[49]</w:t>
      </w:r>
      <w:r w:rsidR="00DA6677"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The coding of program for native side of XDS Actor require node module name "Web3" (Web3js) </w:t>
      </w:r>
      <w:r w:rsidR="00DA6677" w:rsidRPr="009C3625">
        <w:rPr>
          <w:rFonts w:ascii="Times New Roman" w:hAnsi="Times New Roman" w:cs="Times New Roman"/>
          <w:sz w:val="24"/>
          <w:szCs w:val="24"/>
        </w:rPr>
        <w:fldChar w:fldCharType="begin"/>
      </w:r>
      <w:r w:rsidR="004D1AFB">
        <w:rPr>
          <w:rFonts w:ascii="Times New Roman" w:hAnsi="Times New Roman" w:cs="Times New Roman"/>
          <w:sz w:val="24"/>
          <w:szCs w:val="24"/>
        </w:rPr>
        <w:instrText>ADDIN CSL_CITATION {"citationItems":[{"id":"ITEM-1","itemData":{"URL":"https://www.npmjs.com/package/web3","accessed":{"date-parts":[["2021","6","10"]]},"id":"ITEM-1","issued":{"date-parts":[["0"]]},"title":"web3 - npm","type":"webpage"},"uris":["http://www.mendeley.com/documents/?uuid=1af08d5e-a3a3-391a-90a5-4131426311a5"]}],"mendeley":{"formattedCitation":"[50]","plainTextFormattedCitation":"[50]","previouslyFormattedCitation":"[50]"},"properties":{"noteIndex":0},"schema":"https://github.com/citation-style-language/schema/raw/master/csl-citation.json"}</w:instrText>
      </w:r>
      <w:r w:rsidR="00DA6677" w:rsidRPr="009C3625">
        <w:rPr>
          <w:rFonts w:ascii="Times New Roman" w:hAnsi="Times New Roman" w:cs="Times New Roman"/>
          <w:sz w:val="24"/>
          <w:szCs w:val="24"/>
        </w:rPr>
        <w:fldChar w:fldCharType="separate"/>
      </w:r>
      <w:r w:rsidR="00DA6677" w:rsidRPr="009C3625">
        <w:rPr>
          <w:rFonts w:ascii="Times New Roman" w:hAnsi="Times New Roman" w:cs="Times New Roman"/>
          <w:noProof/>
          <w:sz w:val="24"/>
          <w:szCs w:val="24"/>
        </w:rPr>
        <w:t>[50]</w:t>
      </w:r>
      <w:r w:rsidR="00DA6677"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xml2js" </w:t>
      </w:r>
      <w:r w:rsidR="00DA6677" w:rsidRPr="009C3625">
        <w:rPr>
          <w:rFonts w:ascii="Times New Roman" w:hAnsi="Times New Roman" w:cs="Times New Roman"/>
          <w:sz w:val="24"/>
          <w:szCs w:val="24"/>
        </w:rPr>
        <w:fldChar w:fldCharType="begin"/>
      </w:r>
      <w:r w:rsidR="004D1AFB">
        <w:rPr>
          <w:rFonts w:ascii="Times New Roman" w:hAnsi="Times New Roman" w:cs="Times New Roman"/>
          <w:sz w:val="24"/>
          <w:szCs w:val="24"/>
        </w:rPr>
        <w:instrText>ADDIN CSL_CITATION {"citationItems":[{"id":"ITEM-1","itemData":{"URL":"https://www.npmjs.com/package/xml2js","accessed":{"date-parts":[["2021","6","10"]]},"id":"ITEM-1","issued":{"date-parts":[["0"]]},"title":"xml2js - npm","type":"webpage"},"uris":["http://www.mendeley.com/documents/?uuid=e8537c52-b9a2-3275-b2e8-d1b94a39248b"]}],"mendeley":{"formattedCitation":"[51]","plainTextFormattedCitation":"[51]","previouslyFormattedCitation":"[51]"},"properties":{"noteIndex":0},"schema":"https://github.com/citation-style-language/schema/raw/master/csl-citation.json"}</w:instrText>
      </w:r>
      <w:r w:rsidR="00DA6677" w:rsidRPr="009C3625">
        <w:rPr>
          <w:rFonts w:ascii="Times New Roman" w:hAnsi="Times New Roman" w:cs="Times New Roman"/>
          <w:sz w:val="24"/>
          <w:szCs w:val="24"/>
        </w:rPr>
        <w:fldChar w:fldCharType="separate"/>
      </w:r>
      <w:r w:rsidR="00DA6677" w:rsidRPr="009C3625">
        <w:rPr>
          <w:rFonts w:ascii="Times New Roman" w:hAnsi="Times New Roman" w:cs="Times New Roman"/>
          <w:noProof/>
          <w:sz w:val="24"/>
          <w:szCs w:val="24"/>
        </w:rPr>
        <w:t>[51]</w:t>
      </w:r>
      <w:r w:rsidR="00DA6677"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fs" </w:t>
      </w:r>
      <w:r w:rsidR="00DA6677" w:rsidRPr="009C3625">
        <w:rPr>
          <w:rFonts w:ascii="Times New Roman" w:hAnsi="Times New Roman" w:cs="Times New Roman"/>
          <w:sz w:val="24"/>
          <w:szCs w:val="24"/>
        </w:rPr>
        <w:fldChar w:fldCharType="begin"/>
      </w:r>
      <w:r w:rsidR="004D1AFB">
        <w:rPr>
          <w:rFonts w:ascii="Times New Roman" w:hAnsi="Times New Roman" w:cs="Times New Roman"/>
          <w:sz w:val="24"/>
          <w:szCs w:val="24"/>
        </w:rPr>
        <w:instrText>ADDIN CSL_CITATION {"citationItems":[{"id":"ITEM-1","itemData":{"URL":"https://www.npmjs.com/package/fs","accessed":{"date-parts":[["2021","6","10"]]},"id":"ITEM-1","issued":{"date-parts":[["0"]]},"title":"fs - npm","type":"webpage"},"uris":["http://www.mendeley.com/documents/?uuid=d04fe5c1-706f-333b-9b18-70026bcf319e"]}],"mendeley":{"formattedCitation":"[52]","plainTextFormattedCitation":"[52]","previouslyFormattedCitation":"[52]"},"properties":{"noteIndex":0},"schema":"https://github.com/citation-style-language/schema/raw/master/csl-citation.json"}</w:instrText>
      </w:r>
      <w:r w:rsidR="00DA6677" w:rsidRPr="009C3625">
        <w:rPr>
          <w:rFonts w:ascii="Times New Roman" w:hAnsi="Times New Roman" w:cs="Times New Roman"/>
          <w:sz w:val="24"/>
          <w:szCs w:val="24"/>
        </w:rPr>
        <w:fldChar w:fldCharType="separate"/>
      </w:r>
      <w:r w:rsidR="00DA6677" w:rsidRPr="009C3625">
        <w:rPr>
          <w:rFonts w:ascii="Times New Roman" w:hAnsi="Times New Roman" w:cs="Times New Roman"/>
          <w:noProof/>
          <w:sz w:val="24"/>
          <w:szCs w:val="24"/>
        </w:rPr>
        <w:t>[52]</w:t>
      </w:r>
      <w:r w:rsidR="00DA6677"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net" </w:t>
      </w:r>
      <w:r w:rsidR="00DA6677" w:rsidRPr="009C3625">
        <w:rPr>
          <w:rFonts w:ascii="Times New Roman" w:hAnsi="Times New Roman" w:cs="Times New Roman"/>
          <w:sz w:val="24"/>
          <w:szCs w:val="24"/>
        </w:rPr>
        <w:fldChar w:fldCharType="begin"/>
      </w:r>
      <w:r w:rsidR="004D1AFB">
        <w:rPr>
          <w:rFonts w:ascii="Times New Roman" w:hAnsi="Times New Roman" w:cs="Times New Roman"/>
          <w:sz w:val="24"/>
          <w:szCs w:val="24"/>
        </w:rPr>
        <w:instrText>ADDIN CSL_CITATION {"citationItems":[{"id":"ITEM-1","itemData":{"URL":"https://www.npmjs.com/package/net","accessed":{"date-parts":[["2021","6","10"]]},"id":"ITEM-1","issued":{"date-parts":[["0"]]},"title":"net - npm","type":"webpage"},"uris":["http://www.mendeley.com/documents/?uuid=502c7bbb-ec31-38d8-a44b-1e64ed4b549f"]}],"mendeley":{"formattedCitation":"[53]","plainTextFormattedCitation":"[53]","previouslyFormattedCitation":"[53]"},"properties":{"noteIndex":0},"schema":"https://github.com/citation-style-language/schema/raw/master/csl-citation.json"}</w:instrText>
      </w:r>
      <w:r w:rsidR="00DA6677" w:rsidRPr="009C3625">
        <w:rPr>
          <w:rFonts w:ascii="Times New Roman" w:hAnsi="Times New Roman" w:cs="Times New Roman"/>
          <w:sz w:val="24"/>
          <w:szCs w:val="24"/>
        </w:rPr>
        <w:fldChar w:fldCharType="separate"/>
      </w:r>
      <w:r w:rsidR="00DA6677" w:rsidRPr="009C3625">
        <w:rPr>
          <w:rFonts w:ascii="Times New Roman" w:hAnsi="Times New Roman" w:cs="Times New Roman"/>
          <w:noProof/>
          <w:sz w:val="24"/>
          <w:szCs w:val="24"/>
        </w:rPr>
        <w:t>[53]</w:t>
      </w:r>
      <w:r w:rsidR="00DA6677"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util" </w:t>
      </w:r>
      <w:r w:rsidR="00DA6677" w:rsidRPr="009C3625">
        <w:rPr>
          <w:rFonts w:ascii="Times New Roman" w:hAnsi="Times New Roman" w:cs="Times New Roman"/>
          <w:sz w:val="24"/>
          <w:szCs w:val="24"/>
        </w:rPr>
        <w:fldChar w:fldCharType="begin"/>
      </w:r>
      <w:r w:rsidR="004D1AFB">
        <w:rPr>
          <w:rFonts w:ascii="Times New Roman" w:hAnsi="Times New Roman" w:cs="Times New Roman"/>
          <w:sz w:val="24"/>
          <w:szCs w:val="24"/>
        </w:rPr>
        <w:instrText>ADDIN CSL_CITATION {"citationItems":[{"id":"ITEM-1","itemData":{"URL":"https://www.npmjs.com/package/util","accessed":{"date-parts":[["2021","6","10"]]},"id":"ITEM-1","issued":{"date-parts":[["0"]]},"title":"util - npm","type":"webpage"},"uris":["http://www.mendeley.com/documents/?uuid=f3bf682b-91a9-39c2-a115-f28cb1550006"]}],"mendeley":{"formattedCitation":"[54]","plainTextFormattedCitation":"[54]","previouslyFormattedCitation":"[54]"},"properties":{"noteIndex":0},"schema":"https://github.com/citation-style-language/schema/raw/master/csl-citation.json"}</w:instrText>
      </w:r>
      <w:r w:rsidR="00DA6677" w:rsidRPr="009C3625">
        <w:rPr>
          <w:rFonts w:ascii="Times New Roman" w:hAnsi="Times New Roman" w:cs="Times New Roman"/>
          <w:sz w:val="24"/>
          <w:szCs w:val="24"/>
        </w:rPr>
        <w:fldChar w:fldCharType="separate"/>
      </w:r>
      <w:r w:rsidR="00DA6677" w:rsidRPr="009C3625">
        <w:rPr>
          <w:rFonts w:ascii="Times New Roman" w:hAnsi="Times New Roman" w:cs="Times New Roman"/>
          <w:noProof/>
          <w:sz w:val="24"/>
          <w:szCs w:val="24"/>
        </w:rPr>
        <w:t>[54]</w:t>
      </w:r>
      <w:r w:rsidR="00DA6677"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moment" </w:t>
      </w:r>
      <w:r w:rsidR="00DA6677" w:rsidRPr="009C3625">
        <w:rPr>
          <w:rFonts w:ascii="Times New Roman" w:hAnsi="Times New Roman" w:cs="Times New Roman"/>
          <w:sz w:val="24"/>
          <w:szCs w:val="24"/>
        </w:rPr>
        <w:fldChar w:fldCharType="begin"/>
      </w:r>
      <w:r w:rsidR="004D1AFB">
        <w:rPr>
          <w:rFonts w:ascii="Times New Roman" w:hAnsi="Times New Roman" w:cs="Times New Roman"/>
          <w:sz w:val="24"/>
          <w:szCs w:val="24"/>
        </w:rPr>
        <w:instrText>ADDIN CSL_CITATION {"citationItems":[{"id":"ITEM-1","itemData":{"URL":"https://www.npmjs.com/package/moment","accessed":{"date-parts":[["2021","6","10"]]},"id":"ITEM-1","issued":{"date-parts":[["0"]]},"title":"moment - npm","type":"webpage"},"uris":["http://www.mendeley.com/documents/?uuid=78c89f9f-d0e1-3d34-b0cf-105a390a4175"]}],"mendeley":{"formattedCitation":"[55]","plainTextFormattedCitation":"[55]","previouslyFormattedCitation":"[55]"},"properties":{"noteIndex":0},"schema":"https://github.com/citation-style-language/schema/raw/master/csl-citation.json"}</w:instrText>
      </w:r>
      <w:r w:rsidR="00DA6677" w:rsidRPr="009C3625">
        <w:rPr>
          <w:rFonts w:ascii="Times New Roman" w:hAnsi="Times New Roman" w:cs="Times New Roman"/>
          <w:sz w:val="24"/>
          <w:szCs w:val="24"/>
        </w:rPr>
        <w:fldChar w:fldCharType="separate"/>
      </w:r>
      <w:r w:rsidR="00DA6677" w:rsidRPr="009C3625">
        <w:rPr>
          <w:rFonts w:ascii="Times New Roman" w:hAnsi="Times New Roman" w:cs="Times New Roman"/>
          <w:noProof/>
          <w:sz w:val="24"/>
          <w:szCs w:val="24"/>
        </w:rPr>
        <w:t>[55]</w:t>
      </w:r>
      <w:r w:rsidR="00DA6677" w:rsidRPr="009C3625">
        <w:rPr>
          <w:rFonts w:ascii="Times New Roman" w:hAnsi="Times New Roman" w:cs="Times New Roman"/>
          <w:sz w:val="24"/>
          <w:szCs w:val="24"/>
        </w:rPr>
        <w:fldChar w:fldCharType="end"/>
      </w:r>
      <w:r w:rsidRPr="009C3625">
        <w:rPr>
          <w:rFonts w:ascii="Times New Roman" w:hAnsi="Times New Roman" w:cs="Times New Roman"/>
          <w:sz w:val="24"/>
          <w:szCs w:val="24"/>
        </w:rPr>
        <w:t>, and "</w:t>
      </w:r>
      <w:proofErr w:type="spellStart"/>
      <w:r w:rsidRPr="009C3625">
        <w:rPr>
          <w:rFonts w:ascii="Times New Roman" w:hAnsi="Times New Roman" w:cs="Times New Roman"/>
          <w:sz w:val="24"/>
          <w:szCs w:val="24"/>
        </w:rPr>
        <w:t>cryptr</w:t>
      </w:r>
      <w:proofErr w:type="spellEnd"/>
      <w:r w:rsidRPr="009C3625">
        <w:rPr>
          <w:rFonts w:ascii="Times New Roman" w:hAnsi="Times New Roman" w:cs="Times New Roman"/>
          <w:sz w:val="24"/>
          <w:szCs w:val="24"/>
        </w:rPr>
        <w:t xml:space="preserve">" </w:t>
      </w:r>
      <w:r w:rsidR="00DA6677" w:rsidRPr="009C3625">
        <w:rPr>
          <w:rFonts w:ascii="Times New Roman" w:hAnsi="Times New Roman" w:cs="Times New Roman"/>
          <w:sz w:val="24"/>
          <w:szCs w:val="24"/>
        </w:rPr>
        <w:fldChar w:fldCharType="begin"/>
      </w:r>
      <w:r w:rsidR="004D1AFB">
        <w:rPr>
          <w:rFonts w:ascii="Times New Roman" w:hAnsi="Times New Roman" w:cs="Times New Roman"/>
          <w:sz w:val="24"/>
          <w:szCs w:val="24"/>
        </w:rPr>
        <w:instrText>ADDIN CSL_CITATION {"citationItems":[{"id":"ITEM-1","itemData":{"URL":"https://www.npmjs.com/package/cryptr","accessed":{"date-parts":[["2021","6","10"]]},"id":"ITEM-1","issued":{"date-parts":[["0"]]},"title":"cryptr - npm","type":"webpage"},"uris":["http://www.mendeley.com/documents/?uuid=b1a7f13c-b957-3d3a-a688-10443201bf93"]}],"mendeley":{"formattedCitation":"[56]","plainTextFormattedCitation":"[56]","previouslyFormattedCitation":"[56]"},"properties":{"noteIndex":0},"schema":"https://github.com/citation-style-language/schema/raw/master/csl-citation.json"}</w:instrText>
      </w:r>
      <w:r w:rsidR="00DA6677" w:rsidRPr="009C3625">
        <w:rPr>
          <w:rFonts w:ascii="Times New Roman" w:hAnsi="Times New Roman" w:cs="Times New Roman"/>
          <w:sz w:val="24"/>
          <w:szCs w:val="24"/>
        </w:rPr>
        <w:fldChar w:fldCharType="separate"/>
      </w:r>
      <w:r w:rsidR="00DA6677" w:rsidRPr="009C3625">
        <w:rPr>
          <w:rFonts w:ascii="Times New Roman" w:hAnsi="Times New Roman" w:cs="Times New Roman"/>
          <w:noProof/>
          <w:sz w:val="24"/>
          <w:szCs w:val="24"/>
        </w:rPr>
        <w:t>[56]</w:t>
      </w:r>
      <w:r w:rsidR="00DA6677"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which can be installed using the command-line </w:t>
      </w:r>
      <w:r w:rsidR="00DA6677" w:rsidRPr="009C3625">
        <w:rPr>
          <w:rFonts w:ascii="Times New Roman" w:hAnsi="Times New Roman" w:cs="Times New Roman"/>
          <w:sz w:val="24"/>
          <w:szCs w:val="24"/>
        </w:rPr>
        <w:t>as shown</w:t>
      </w:r>
      <w:r w:rsidR="00DA6677" w:rsidRPr="000858EA">
        <w:rPr>
          <w:rFonts w:ascii="Times New Roman" w:hAnsi="Times New Roman" w:cs="Times New Roman"/>
          <w:sz w:val="24"/>
          <w:szCs w:val="24"/>
        </w:rPr>
        <w:t xml:space="preserve"> in </w:t>
      </w:r>
      <w:r w:rsidR="0036636A" w:rsidRPr="000858EA">
        <w:rPr>
          <w:rFonts w:ascii="Times New Roman" w:hAnsi="Times New Roman" w:cs="Times New Roman"/>
          <w:sz w:val="24"/>
          <w:szCs w:val="24"/>
        </w:rPr>
        <w:fldChar w:fldCharType="begin"/>
      </w:r>
      <w:r w:rsidR="0036636A" w:rsidRPr="000858EA">
        <w:rPr>
          <w:rFonts w:ascii="Times New Roman" w:hAnsi="Times New Roman" w:cs="Times New Roman"/>
          <w:sz w:val="24"/>
          <w:szCs w:val="24"/>
        </w:rPr>
        <w:instrText xml:space="preserve"> REF _Ref74284095 \h </w:instrText>
      </w:r>
      <w:r w:rsidR="000858EA" w:rsidRPr="000858EA">
        <w:rPr>
          <w:rFonts w:ascii="Times New Roman" w:hAnsi="Times New Roman" w:cs="Times New Roman"/>
          <w:sz w:val="24"/>
          <w:szCs w:val="24"/>
        </w:rPr>
        <w:instrText xml:space="preserve"> \* MERGEFORMAT </w:instrText>
      </w:r>
      <w:r w:rsidR="0036636A" w:rsidRPr="000858EA">
        <w:rPr>
          <w:rFonts w:ascii="Times New Roman" w:hAnsi="Times New Roman" w:cs="Times New Roman"/>
          <w:sz w:val="24"/>
          <w:szCs w:val="24"/>
        </w:rPr>
      </w:r>
      <w:r w:rsidR="0036636A" w:rsidRPr="000858EA">
        <w:rPr>
          <w:rFonts w:ascii="Times New Roman" w:hAnsi="Times New Roman" w:cs="Times New Roman"/>
          <w:sz w:val="24"/>
          <w:szCs w:val="24"/>
        </w:rPr>
        <w:fldChar w:fldCharType="separate"/>
      </w:r>
      <w:r w:rsidR="0036636A" w:rsidRPr="000858EA">
        <w:rPr>
          <w:rFonts w:ascii="Times New Roman" w:hAnsi="Times New Roman" w:cs="Times New Roman"/>
          <w:sz w:val="24"/>
          <w:szCs w:val="24"/>
        </w:rPr>
        <w:t xml:space="preserve">Figure </w:t>
      </w:r>
      <w:r w:rsidR="0036636A" w:rsidRPr="000858EA">
        <w:rPr>
          <w:rFonts w:ascii="Times New Roman" w:hAnsi="Times New Roman" w:cs="Times New Roman"/>
          <w:noProof/>
          <w:sz w:val="24"/>
          <w:szCs w:val="24"/>
        </w:rPr>
        <w:t>4</w:t>
      </w:r>
      <w:r w:rsidR="0036636A" w:rsidRPr="000858EA">
        <w:rPr>
          <w:rFonts w:ascii="Times New Roman" w:hAnsi="Times New Roman" w:cs="Times New Roman"/>
          <w:sz w:val="24"/>
          <w:szCs w:val="24"/>
        </w:rPr>
        <w:noBreakHyphen/>
      </w:r>
      <w:r w:rsidR="0036636A" w:rsidRPr="000858EA">
        <w:rPr>
          <w:rFonts w:ascii="Times New Roman" w:hAnsi="Times New Roman" w:cs="Times New Roman"/>
          <w:noProof/>
          <w:sz w:val="24"/>
          <w:szCs w:val="24"/>
        </w:rPr>
        <w:t>17</w:t>
      </w:r>
      <w:r w:rsidR="0036636A" w:rsidRPr="000858EA">
        <w:rPr>
          <w:rFonts w:ascii="Times New Roman" w:hAnsi="Times New Roman" w:cs="Times New Roman"/>
          <w:sz w:val="24"/>
          <w:szCs w:val="24"/>
        </w:rPr>
        <w:fldChar w:fldCharType="end"/>
      </w:r>
      <w:r w:rsidRPr="000858EA">
        <w:rPr>
          <w:rFonts w:ascii="Times New Roman" w:hAnsi="Times New Roman" w:cs="Times New Roman"/>
          <w:sz w:val="24"/>
          <w:szCs w:val="24"/>
        </w:rPr>
        <w:t>.</w:t>
      </w:r>
    </w:p>
    <w:p w14:paraId="6067D27D" w14:textId="77777777" w:rsidR="004A58B0" w:rsidRPr="0023508D" w:rsidRDefault="004A58B0" w:rsidP="008B08C4">
      <w:pPr>
        <w:pStyle w:val="ListParagraph"/>
        <w:spacing w:line="360" w:lineRule="auto"/>
        <w:ind w:left="0"/>
        <w:jc w:val="thaiDistribute"/>
        <w:rPr>
          <w:rFonts w:ascii="Times New Roman" w:hAnsi="Times New Roman" w:cs="Times New Roman"/>
          <w:sz w:val="24"/>
          <w:szCs w:val="24"/>
        </w:rPr>
      </w:pPr>
    </w:p>
    <w:p w14:paraId="12970324" w14:textId="518F6814" w:rsidR="00DA6677" w:rsidRPr="0023508D" w:rsidRDefault="00523E19" w:rsidP="00DA6677">
      <w:pPr>
        <w:pStyle w:val="ListParagraph"/>
        <w:keepNext/>
        <w:spacing w:after="0" w:line="360" w:lineRule="auto"/>
        <w:ind w:left="0"/>
        <w:jc w:val="center"/>
        <w:rPr>
          <w:rFonts w:ascii="Times New Roman" w:hAnsi="Times New Roman" w:cs="Times New Roman"/>
          <w:sz w:val="24"/>
          <w:szCs w:val="24"/>
        </w:rPr>
      </w:pPr>
      <w:r>
        <w:rPr>
          <w:noProof/>
        </w:rPr>
        <w:drawing>
          <wp:inline distT="0" distB="0" distL="0" distR="0" wp14:anchorId="0598B736" wp14:editId="46912186">
            <wp:extent cx="5309870" cy="2958465"/>
            <wp:effectExtent l="0" t="0" r="5080" b="0"/>
            <wp:docPr id="102" name="Picture 10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descr="Text, letter&#10;&#10;Description automatically generated"/>
                    <pic:cNvPicPr/>
                  </pic:nvPicPr>
                  <pic:blipFill>
                    <a:blip r:embed="rId37"/>
                    <a:stretch>
                      <a:fillRect/>
                    </a:stretch>
                  </pic:blipFill>
                  <pic:spPr>
                    <a:xfrm>
                      <a:off x="0" y="0"/>
                      <a:ext cx="5309870" cy="2958465"/>
                    </a:xfrm>
                    <a:prstGeom prst="rect">
                      <a:avLst/>
                    </a:prstGeom>
                  </pic:spPr>
                </pic:pic>
              </a:graphicData>
            </a:graphic>
          </wp:inline>
        </w:drawing>
      </w:r>
    </w:p>
    <w:p w14:paraId="493984F7" w14:textId="7ADA5B03" w:rsidR="00DA6677" w:rsidRPr="0023508D" w:rsidRDefault="00DA6677" w:rsidP="00DA6677">
      <w:pPr>
        <w:pStyle w:val="Caption"/>
        <w:spacing w:after="240"/>
        <w:jc w:val="center"/>
      </w:pPr>
      <w:bookmarkStart w:id="118" w:name="_Ref74284095"/>
      <w:bookmarkStart w:id="119" w:name="_Ref74284873"/>
      <w:r w:rsidRPr="0023508D">
        <w:t xml:space="preserve">Figure </w:t>
      </w:r>
      <w:fldSimple w:instr=" STYLEREF 1 \s ">
        <w:r w:rsidR="0096498E" w:rsidRPr="0023508D">
          <w:rPr>
            <w:noProof/>
          </w:rPr>
          <w:t>4</w:t>
        </w:r>
      </w:fldSimple>
      <w:r w:rsidR="0096498E" w:rsidRPr="0023508D">
        <w:noBreakHyphen/>
      </w:r>
      <w:fldSimple w:instr=" SEQ Figure \* ARABIC \s 1 ">
        <w:r w:rsidR="0096498E" w:rsidRPr="0023508D">
          <w:rPr>
            <w:noProof/>
          </w:rPr>
          <w:t>17</w:t>
        </w:r>
      </w:fldSimple>
      <w:bookmarkEnd w:id="118"/>
      <w:r w:rsidRPr="0023508D">
        <w:t xml:space="preserve"> </w:t>
      </w:r>
      <w:bookmarkStart w:id="120" w:name="_Ref74284562"/>
      <w:r w:rsidRPr="0023508D">
        <w:t>"</w:t>
      </w:r>
      <w:proofErr w:type="spellStart"/>
      <w:r w:rsidRPr="0023508D">
        <w:t>npm</w:t>
      </w:r>
      <w:proofErr w:type="spellEnd"/>
      <w:r w:rsidRPr="0023508D">
        <w:t xml:space="preserve"> install" command-line</w:t>
      </w:r>
      <w:bookmarkEnd w:id="119"/>
      <w:bookmarkEnd w:id="120"/>
      <w:r w:rsidR="003662BA">
        <w:t xml:space="preserve"> </w:t>
      </w:r>
      <w:r w:rsidR="003662BA">
        <w:fldChar w:fldCharType="begin"/>
      </w:r>
      <w:r w:rsidR="00CB68AC">
        <w:instrText>ADDIN CSL_CITATION {"citationItems":[{"id":"ITEM-1","itemData":{"URL":"https://www.npmjs.com/","accessed":{"date-parts":[["2021","6","10"]]},"id":"ITEM-1","issued":{"date-parts":[["0"]]},"title":"npm","type":"webpage"},"uris":["http://www.mendeley.com/documents/?uuid=20212789-1508-3f9d-82cf-8955f3b503ca"]}],"mendeley":{"formattedCitation":"[49]","plainTextFormattedCitation":"[49]","previouslyFormattedCitation":"[49]"},"properties":{"noteIndex":0},"schema":"https://github.com/citation-style-language/schema/raw/master/csl-citation.json"}</w:instrText>
      </w:r>
      <w:r w:rsidR="003662BA">
        <w:fldChar w:fldCharType="separate"/>
      </w:r>
      <w:r w:rsidR="003662BA" w:rsidRPr="003662BA">
        <w:rPr>
          <w:noProof/>
        </w:rPr>
        <w:t>[49]</w:t>
      </w:r>
      <w:r w:rsidR="003662BA">
        <w:fldChar w:fldCharType="end"/>
      </w:r>
    </w:p>
    <w:p w14:paraId="219F4077" w14:textId="77777777" w:rsidR="004A58B0" w:rsidRPr="0023508D" w:rsidRDefault="004A58B0" w:rsidP="00A34155">
      <w:pPr>
        <w:pStyle w:val="Heading2"/>
        <w:rPr>
          <w:sz w:val="24"/>
          <w:szCs w:val="24"/>
        </w:rPr>
      </w:pPr>
      <w:r w:rsidRPr="0023508D">
        <w:rPr>
          <w:sz w:val="24"/>
          <w:szCs w:val="24"/>
        </w:rPr>
        <w:br w:type="page"/>
      </w:r>
    </w:p>
    <w:p w14:paraId="3E11738E" w14:textId="51DCE08C" w:rsidR="00BC5A0F" w:rsidRPr="009C3625" w:rsidRDefault="00BC5A0F" w:rsidP="00A34155">
      <w:pPr>
        <w:pStyle w:val="Heading2"/>
        <w:rPr>
          <w:szCs w:val="28"/>
        </w:rPr>
      </w:pPr>
      <w:bookmarkStart w:id="121" w:name="CHAPTERIV_42"/>
      <w:r w:rsidRPr="009C3625">
        <w:rPr>
          <w:szCs w:val="28"/>
        </w:rPr>
        <w:lastRenderedPageBreak/>
        <w:t xml:space="preserve">4.2 XDS Actors </w:t>
      </w:r>
    </w:p>
    <w:bookmarkEnd w:id="121"/>
    <w:p w14:paraId="0C27EE37" w14:textId="42CCF804" w:rsidR="00F81C49" w:rsidRPr="009C3625" w:rsidRDefault="000B284B"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r>
      <w:r w:rsidR="00C00BA3" w:rsidRPr="009C3625">
        <w:rPr>
          <w:rFonts w:ascii="Times New Roman" w:hAnsi="Times New Roman" w:cs="Times New Roman"/>
          <w:sz w:val="24"/>
          <w:szCs w:val="24"/>
        </w:rPr>
        <w:t>As we have seen from HL7 and FHIR, current healthcare information exchanged related standards are</w:t>
      </w:r>
      <w:r w:rsidR="00807D0D" w:rsidRPr="009C3625">
        <w:rPr>
          <w:rFonts w:ascii="Times New Roman" w:hAnsi="Times New Roman" w:cs="Times New Roman"/>
          <w:sz w:val="24"/>
          <w:szCs w:val="24"/>
        </w:rPr>
        <w:t xml:space="preserve"> mostly</w:t>
      </w:r>
      <w:r w:rsidR="00C00BA3" w:rsidRPr="009C3625">
        <w:rPr>
          <w:rFonts w:ascii="Times New Roman" w:hAnsi="Times New Roman" w:cs="Times New Roman"/>
          <w:sz w:val="24"/>
          <w:szCs w:val="24"/>
        </w:rPr>
        <w:t xml:space="preserve"> web-based protocol. Additionally, development of IT infrastructure to support healthcare operation require the capability to handle a huge amount of transaction in a limited amount of time so, it requires our system implementation to be able to handle multitask properly. With asynchronous nature and compatibility with website integration, </w:t>
      </w:r>
      <w:proofErr w:type="spellStart"/>
      <w:r w:rsidR="00C00BA3" w:rsidRPr="009C3625">
        <w:rPr>
          <w:rFonts w:ascii="Times New Roman" w:hAnsi="Times New Roman" w:cs="Times New Roman"/>
          <w:sz w:val="24"/>
          <w:szCs w:val="24"/>
        </w:rPr>
        <w:t>Javascript</w:t>
      </w:r>
      <w:proofErr w:type="spellEnd"/>
      <w:r w:rsidR="00C00BA3" w:rsidRPr="009C3625">
        <w:rPr>
          <w:rFonts w:ascii="Times New Roman" w:hAnsi="Times New Roman" w:cs="Times New Roman"/>
          <w:sz w:val="24"/>
          <w:szCs w:val="24"/>
        </w:rPr>
        <w:t xml:space="preserve"> is one of the best choices for our implementation of this work. In this implementation, we adopt the "Node.js" variant of </w:t>
      </w:r>
      <w:proofErr w:type="spellStart"/>
      <w:r w:rsidR="00C00BA3" w:rsidRPr="009C3625">
        <w:rPr>
          <w:rFonts w:ascii="Times New Roman" w:hAnsi="Times New Roman" w:cs="Times New Roman"/>
          <w:sz w:val="24"/>
          <w:szCs w:val="24"/>
        </w:rPr>
        <w:t>Javascript</w:t>
      </w:r>
      <w:proofErr w:type="spellEnd"/>
      <w:r w:rsidR="00C00BA3" w:rsidRPr="009C3625">
        <w:rPr>
          <w:rFonts w:ascii="Times New Roman" w:hAnsi="Times New Roman" w:cs="Times New Roman"/>
          <w:sz w:val="24"/>
          <w:szCs w:val="24"/>
        </w:rPr>
        <w:t xml:space="preserve"> as it was made to build scalable network applications that handle many connections concurrently. Furthermore, Node.js also providing simple access to community-made node modules which offer a wide variety of useful APIs for software development which may reduce difficulty in our implementation further.</w:t>
      </w:r>
    </w:p>
    <w:p w14:paraId="272F9F5F" w14:textId="0C70D2E1" w:rsidR="00072CC5" w:rsidRPr="009C3625" w:rsidRDefault="00102000"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cs/>
        </w:rPr>
        <w:tab/>
      </w:r>
      <w:r w:rsidRPr="009C3625">
        <w:rPr>
          <w:rFonts w:ascii="Times New Roman" w:hAnsi="Times New Roman" w:cs="Times New Roman"/>
          <w:sz w:val="24"/>
          <w:szCs w:val="24"/>
        </w:rPr>
        <w:t xml:space="preserve">All actors within IHE XDS Profile communicate with each other using XML message transaction. As we utilize </w:t>
      </w:r>
      <w:proofErr w:type="spellStart"/>
      <w:r w:rsidRPr="009C3625">
        <w:rPr>
          <w:rFonts w:ascii="Times New Roman" w:hAnsi="Times New Roman" w:cs="Times New Roman"/>
          <w:sz w:val="24"/>
          <w:szCs w:val="24"/>
        </w:rPr>
        <w:t>Javascript</w:t>
      </w:r>
      <w:proofErr w:type="spellEnd"/>
      <w:r w:rsidRPr="009C3625">
        <w:rPr>
          <w:rFonts w:ascii="Times New Roman" w:hAnsi="Times New Roman" w:cs="Times New Roman"/>
          <w:sz w:val="24"/>
          <w:szCs w:val="24"/>
        </w:rPr>
        <w:t xml:space="preserve"> as main programming language for the implementation, these XML messages need to be interpreted into programming object to allow simpler handling method within the program. </w:t>
      </w:r>
      <w:r w:rsidR="00EC1EC9" w:rsidRPr="00EC1EC9">
        <w:rPr>
          <w:rFonts w:ascii="Times New Roman" w:hAnsi="Times New Roman" w:cs="Times New Roman"/>
          <w:sz w:val="24"/>
          <w:szCs w:val="24"/>
        </w:rPr>
        <w:t>JSON (</w:t>
      </w:r>
      <w:proofErr w:type="spellStart"/>
      <w:r w:rsidR="00EC1EC9" w:rsidRPr="00EC1EC9">
        <w:rPr>
          <w:rFonts w:ascii="Times New Roman" w:hAnsi="Times New Roman" w:cs="Times New Roman"/>
          <w:sz w:val="24"/>
          <w:szCs w:val="24"/>
        </w:rPr>
        <w:t>Javascript</w:t>
      </w:r>
      <w:proofErr w:type="spellEnd"/>
      <w:r w:rsidR="00EC1EC9" w:rsidRPr="00EC1EC9">
        <w:rPr>
          <w:rFonts w:ascii="Times New Roman" w:hAnsi="Times New Roman" w:cs="Times New Roman"/>
          <w:sz w:val="24"/>
          <w:szCs w:val="24"/>
        </w:rPr>
        <w:t xml:space="preserve"> Object Notation) is a lightweight data-exchange format for programming objects that was created specifically for this purpose.</w:t>
      </w:r>
      <w:r w:rsidRPr="009C3625">
        <w:rPr>
          <w:rFonts w:ascii="Times New Roman" w:hAnsi="Times New Roman" w:cs="Times New Roman"/>
          <w:sz w:val="24"/>
          <w:szCs w:val="24"/>
        </w:rPr>
        <w:t xml:space="preserve"> </w:t>
      </w:r>
      <w:r w:rsidR="00520400" w:rsidRPr="00520400">
        <w:rPr>
          <w:rFonts w:ascii="Times New Roman" w:hAnsi="Times New Roman" w:cs="Times New Roman"/>
          <w:sz w:val="24"/>
          <w:szCs w:val="24"/>
        </w:rPr>
        <w:t>It is simple to read and write for humans, and it is simple to parse or generate for machines.</w:t>
      </w:r>
      <w:r w:rsidRPr="009C3625">
        <w:rPr>
          <w:rFonts w:ascii="Times New Roman" w:hAnsi="Times New Roman" w:cs="Times New Roman"/>
          <w:sz w:val="24"/>
          <w:szCs w:val="24"/>
        </w:rPr>
        <w:t xml:space="preserve"> That mean, all XML message transactions sent to XDS Document Registry actor program will be converted into JSON. For this implementation, we utilize NodeJS “xml2js” module for the task.</w:t>
      </w:r>
      <w:r w:rsidR="000B284B" w:rsidRPr="009C3625">
        <w:rPr>
          <w:rFonts w:ascii="Times New Roman" w:hAnsi="Times New Roman" w:cs="Times New Roman"/>
          <w:sz w:val="24"/>
          <w:szCs w:val="24"/>
        </w:rPr>
        <w:tab/>
      </w:r>
    </w:p>
    <w:p w14:paraId="7F7C975F" w14:textId="7882941D" w:rsidR="000B284B" w:rsidRPr="009C3625" w:rsidRDefault="00072CC5"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cs/>
        </w:rPr>
        <w:tab/>
      </w:r>
      <w:r w:rsidR="000B284B" w:rsidRPr="009C3625">
        <w:rPr>
          <w:rFonts w:ascii="Times New Roman" w:hAnsi="Times New Roman" w:cs="Times New Roman"/>
          <w:sz w:val="24"/>
          <w:szCs w:val="24"/>
        </w:rPr>
        <w:t xml:space="preserve">To </w:t>
      </w:r>
      <w:r w:rsidR="00632327" w:rsidRPr="009C3625">
        <w:rPr>
          <w:rFonts w:ascii="Times New Roman" w:hAnsi="Times New Roman" w:cs="Times New Roman"/>
          <w:sz w:val="24"/>
          <w:szCs w:val="24"/>
        </w:rPr>
        <w:t>connect</w:t>
      </w:r>
      <w:r w:rsidR="000B284B" w:rsidRPr="009C3625">
        <w:rPr>
          <w:rFonts w:ascii="Times New Roman" w:hAnsi="Times New Roman" w:cs="Times New Roman"/>
          <w:sz w:val="24"/>
          <w:szCs w:val="24"/>
        </w:rPr>
        <w:t xml:space="preserve"> our program to Ethereum smart contract, we can use Ethereum API tools which is Web3 </w:t>
      </w:r>
      <w:r w:rsidR="000B284B" w:rsidRPr="009C3625">
        <w:rPr>
          <w:rFonts w:ascii="Times New Roman" w:hAnsi="Times New Roman" w:cs="Times New Roman"/>
          <w:sz w:val="24"/>
          <w:szCs w:val="24"/>
        </w:rPr>
        <w:fldChar w:fldCharType="begin"/>
      </w:r>
      <w:r w:rsidR="004D1AFB">
        <w:rPr>
          <w:rFonts w:ascii="Times New Roman" w:hAnsi="Times New Roman" w:cs="Times New Roman"/>
          <w:sz w:val="24"/>
          <w:szCs w:val="24"/>
        </w:rPr>
        <w:instrText>ADDIN CSL_CITATION {"citationItems":[{"id":"ITEM-1","itemData":{"URL":"https://web3js.readthedocs.io/en/v1.3.4/web3-eth-contract.html","accessed":{"date-parts":[["2021","3","8"]]},"id":"ITEM-1","issued":{"date-parts":[["0"]]},"title":"web3.eth.Contract — web3.js 1.0.0 documentation","type":"webpage"},"uris":["http://www.mendeley.com/documents/?uuid=4ed1f3db-5eb1-365c-b4ec-2dbe4fd3bc48"]}],"mendeley":{"formattedCitation":"[57]","plainTextFormattedCitation":"[57]","previouslyFormattedCitation":"[57]"},"properties":{"noteIndex":0},"schema":"https://github.com/citation-style-language/schema/raw/master/csl-citation.json"}</w:instrText>
      </w:r>
      <w:r w:rsidR="000B284B" w:rsidRPr="009C3625">
        <w:rPr>
          <w:rFonts w:ascii="Times New Roman" w:hAnsi="Times New Roman" w:cs="Times New Roman"/>
          <w:sz w:val="24"/>
          <w:szCs w:val="24"/>
        </w:rPr>
        <w:fldChar w:fldCharType="separate"/>
      </w:r>
      <w:r w:rsidR="00DA6677" w:rsidRPr="009C3625">
        <w:rPr>
          <w:rFonts w:ascii="Times New Roman" w:hAnsi="Times New Roman" w:cs="Times New Roman"/>
          <w:noProof/>
          <w:sz w:val="24"/>
          <w:szCs w:val="24"/>
        </w:rPr>
        <w:t>[57]</w:t>
      </w:r>
      <w:r w:rsidR="000B284B" w:rsidRPr="009C3625">
        <w:rPr>
          <w:rFonts w:ascii="Times New Roman" w:hAnsi="Times New Roman" w:cs="Times New Roman"/>
          <w:sz w:val="24"/>
          <w:szCs w:val="24"/>
        </w:rPr>
        <w:fldChar w:fldCharType="end"/>
      </w:r>
      <w:r w:rsidR="000B284B" w:rsidRPr="009C3625">
        <w:rPr>
          <w:rFonts w:ascii="Times New Roman" w:hAnsi="Times New Roman" w:cs="Times New Roman"/>
          <w:sz w:val="24"/>
          <w:szCs w:val="24"/>
        </w:rPr>
        <w:t xml:space="preserve"> as a middle. Web3 allows smart contract control through preferred programming language and transitions logic and variables from the language to Solidity.</w:t>
      </w:r>
      <w:r w:rsidR="00C00BA3" w:rsidRPr="009C3625">
        <w:rPr>
          <w:rFonts w:ascii="Times New Roman" w:hAnsi="Times New Roman" w:cs="Times New Roman"/>
          <w:sz w:val="24"/>
          <w:szCs w:val="24"/>
        </w:rPr>
        <w:t xml:space="preserve"> Web3 provide</w:t>
      </w:r>
      <w:r w:rsidR="00E2682F" w:rsidRPr="009C3625">
        <w:rPr>
          <w:rFonts w:ascii="Times New Roman" w:hAnsi="Times New Roman" w:cs="Times New Roman"/>
          <w:sz w:val="24"/>
          <w:szCs w:val="24"/>
        </w:rPr>
        <w:t>s</w:t>
      </w:r>
      <w:r w:rsidR="00C00BA3" w:rsidRPr="009C3625">
        <w:rPr>
          <w:rFonts w:ascii="Times New Roman" w:hAnsi="Times New Roman" w:cs="Times New Roman"/>
          <w:sz w:val="24"/>
          <w:szCs w:val="24"/>
        </w:rPr>
        <w:t xml:space="preserve"> a programming API for </w:t>
      </w:r>
      <w:proofErr w:type="spellStart"/>
      <w:r w:rsidR="00C00BA3" w:rsidRPr="009C3625">
        <w:rPr>
          <w:rFonts w:ascii="Times New Roman" w:hAnsi="Times New Roman" w:cs="Times New Roman"/>
          <w:sz w:val="24"/>
          <w:szCs w:val="24"/>
        </w:rPr>
        <w:t>Javascript</w:t>
      </w:r>
      <w:proofErr w:type="spellEnd"/>
      <w:r w:rsidR="00C00BA3" w:rsidRPr="009C3625">
        <w:rPr>
          <w:rFonts w:ascii="Times New Roman" w:hAnsi="Times New Roman" w:cs="Times New Roman"/>
          <w:sz w:val="24"/>
          <w:szCs w:val="24"/>
        </w:rPr>
        <w:t xml:space="preserve"> called "Web3JS" which allows the </w:t>
      </w:r>
      <w:proofErr w:type="spellStart"/>
      <w:r w:rsidR="00C00BA3" w:rsidRPr="009C3625">
        <w:rPr>
          <w:rFonts w:ascii="Times New Roman" w:hAnsi="Times New Roman" w:cs="Times New Roman"/>
          <w:sz w:val="24"/>
          <w:szCs w:val="24"/>
        </w:rPr>
        <w:t>Javascript</w:t>
      </w:r>
      <w:proofErr w:type="spellEnd"/>
      <w:r w:rsidR="00C00BA3" w:rsidRPr="009C3625">
        <w:rPr>
          <w:rFonts w:ascii="Times New Roman" w:hAnsi="Times New Roman" w:cs="Times New Roman"/>
          <w:sz w:val="24"/>
          <w:szCs w:val="24"/>
        </w:rPr>
        <w:t xml:space="preserve"> program to interact with Ethereum based smart-contract. The API can be accessed using the node module provided via Node.js</w:t>
      </w:r>
      <w:r w:rsidR="00C00BA3" w:rsidRPr="009C3625">
        <w:rPr>
          <w:rFonts w:ascii="Times New Roman" w:hAnsi="Times New Roman" w:cs="Times New Roman"/>
          <w:sz w:val="24"/>
          <w:szCs w:val="24"/>
          <w:cs/>
        </w:rPr>
        <w:t>.</w:t>
      </w:r>
    </w:p>
    <w:p w14:paraId="293A008D" w14:textId="08425FD7" w:rsidR="00A34155" w:rsidRPr="009C3625" w:rsidRDefault="00BC5A0F" w:rsidP="0084619E">
      <w:pPr>
        <w:pStyle w:val="Heading3"/>
      </w:pPr>
      <w:bookmarkStart w:id="122" w:name="CHAPTERIV_421"/>
      <w:r w:rsidRPr="009C3625">
        <w:t>4.2.</w:t>
      </w:r>
      <w:r w:rsidR="00A34155" w:rsidRPr="009C3625">
        <w:t>1</w:t>
      </w:r>
      <w:r w:rsidRPr="009C3625">
        <w:t xml:space="preserve"> </w:t>
      </w:r>
      <w:r w:rsidR="00A34155" w:rsidRPr="009C3625">
        <w:t xml:space="preserve">XDS Document </w:t>
      </w:r>
      <w:r w:rsidRPr="009C3625">
        <w:t>Repository Actor</w:t>
      </w:r>
    </w:p>
    <w:bookmarkEnd w:id="122"/>
    <w:p w14:paraId="0A98114B" w14:textId="4E48A4BE" w:rsidR="00520F31" w:rsidRPr="009C3625" w:rsidRDefault="0084619E"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r>
      <w:r w:rsidR="00520F31" w:rsidRPr="009C3625">
        <w:rPr>
          <w:rFonts w:ascii="Times New Roman" w:hAnsi="Times New Roman" w:cs="Times New Roman"/>
          <w:sz w:val="24"/>
          <w:szCs w:val="24"/>
        </w:rPr>
        <w:t xml:space="preserve">4.2.1.1 Interpret IHE ITI-42 </w:t>
      </w:r>
      <w:r w:rsidR="00E82136" w:rsidRPr="009C3625">
        <w:rPr>
          <w:rFonts w:ascii="Times New Roman" w:hAnsi="Times New Roman" w:cs="Times New Roman"/>
          <w:sz w:val="24"/>
          <w:szCs w:val="24"/>
        </w:rPr>
        <w:t>T</w:t>
      </w:r>
      <w:r w:rsidR="00520F31" w:rsidRPr="009C3625">
        <w:rPr>
          <w:rFonts w:ascii="Times New Roman" w:hAnsi="Times New Roman" w:cs="Times New Roman"/>
          <w:sz w:val="24"/>
          <w:szCs w:val="24"/>
        </w:rPr>
        <w:t>ransaction</w:t>
      </w:r>
    </w:p>
    <w:p w14:paraId="44F94AF8" w14:textId="637A543C" w:rsidR="0084619E" w:rsidRPr="009C3625" w:rsidRDefault="0084619E"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t xml:space="preserve"> </w:t>
      </w:r>
      <w:r w:rsidR="00136A00" w:rsidRPr="009C3625">
        <w:rPr>
          <w:rFonts w:ascii="Times New Roman" w:hAnsi="Times New Roman" w:cs="Times New Roman"/>
          <w:sz w:val="24"/>
          <w:szCs w:val="24"/>
        </w:rPr>
        <w:fldChar w:fldCharType="begin"/>
      </w:r>
      <w:r w:rsidR="00136A00" w:rsidRPr="009C3625">
        <w:rPr>
          <w:rFonts w:ascii="Times New Roman" w:hAnsi="Times New Roman" w:cs="Times New Roman"/>
          <w:sz w:val="24"/>
          <w:szCs w:val="24"/>
        </w:rPr>
        <w:instrText xml:space="preserve"> REF _Ref72083156 \h </w:instrText>
      </w:r>
      <w:r w:rsidR="0023508D" w:rsidRPr="009C3625">
        <w:rPr>
          <w:rFonts w:ascii="Times New Roman" w:hAnsi="Times New Roman" w:cs="Times New Roman"/>
          <w:sz w:val="24"/>
          <w:szCs w:val="24"/>
        </w:rPr>
        <w:instrText xml:space="preserve"> \* MERGEFORMAT </w:instrText>
      </w:r>
      <w:r w:rsidR="00136A00" w:rsidRPr="009C3625">
        <w:rPr>
          <w:rFonts w:ascii="Times New Roman" w:hAnsi="Times New Roman" w:cs="Times New Roman"/>
          <w:sz w:val="24"/>
          <w:szCs w:val="24"/>
        </w:rPr>
      </w:r>
      <w:r w:rsidR="00136A00"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8</w:t>
      </w:r>
      <w:r w:rsidR="00136A00"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showing XML language code snippet of Registry Document Set-b [ITI-42] transaction sample.  The code composing of </w:t>
      </w:r>
      <w:r w:rsidR="00B40F32" w:rsidRPr="009C3625">
        <w:rPr>
          <w:rFonts w:ascii="Times New Roman" w:hAnsi="Times New Roman" w:cs="Times New Roman"/>
          <w:sz w:val="24"/>
          <w:szCs w:val="24"/>
        </w:rPr>
        <w:t>two</w:t>
      </w:r>
      <w:r w:rsidRPr="009C3625">
        <w:rPr>
          <w:rFonts w:ascii="Times New Roman" w:hAnsi="Times New Roman" w:cs="Times New Roman"/>
          <w:sz w:val="24"/>
          <w:szCs w:val="24"/>
        </w:rPr>
        <w:t xml:space="preserve"> main sections. The first section </w:t>
      </w:r>
      <w:r w:rsidRPr="009C3625">
        <w:rPr>
          <w:rFonts w:ascii="Times New Roman" w:hAnsi="Times New Roman" w:cs="Times New Roman"/>
          <w:sz w:val="24"/>
          <w:szCs w:val="24"/>
        </w:rPr>
        <w:lastRenderedPageBreak/>
        <w:t>labeled with “</w:t>
      </w:r>
      <w:proofErr w:type="spellStart"/>
      <w:r w:rsidRPr="009C3625">
        <w:rPr>
          <w:rFonts w:ascii="Times New Roman" w:hAnsi="Times New Roman" w:cs="Times New Roman"/>
          <w:sz w:val="24"/>
          <w:szCs w:val="24"/>
        </w:rPr>
        <w:t>lcm:SubmitObjectRequest</w:t>
      </w:r>
      <w:proofErr w:type="spellEnd"/>
      <w:r w:rsidRPr="009C3625">
        <w:rPr>
          <w:rFonts w:ascii="Times New Roman" w:hAnsi="Times New Roman" w:cs="Times New Roman"/>
          <w:sz w:val="24"/>
          <w:szCs w:val="24"/>
        </w:rPr>
        <w:t>” is where XML schematic information are located and the label also act as marker which tell interpreter program to recognize it as ITI-42 transaction. The second section start</w:t>
      </w:r>
      <w:r w:rsidR="00B40F32" w:rsidRPr="009C3625">
        <w:rPr>
          <w:rFonts w:ascii="Times New Roman" w:hAnsi="Times New Roman" w:cs="Times New Roman"/>
          <w:sz w:val="24"/>
          <w:szCs w:val="24"/>
        </w:rPr>
        <w:t>s</w:t>
      </w:r>
      <w:r w:rsidRPr="009C3625">
        <w:rPr>
          <w:rFonts w:ascii="Times New Roman" w:hAnsi="Times New Roman" w:cs="Times New Roman"/>
          <w:sz w:val="24"/>
          <w:szCs w:val="24"/>
        </w:rPr>
        <w:t xml:space="preserve"> from label “</w:t>
      </w:r>
      <w:proofErr w:type="spellStart"/>
      <w:r w:rsidRPr="009C3625">
        <w:rPr>
          <w:rFonts w:ascii="Times New Roman" w:hAnsi="Times New Roman" w:cs="Times New Roman"/>
          <w:sz w:val="24"/>
          <w:szCs w:val="24"/>
        </w:rPr>
        <w:t>rim:RegistryObjectList</w:t>
      </w:r>
      <w:proofErr w:type="spellEnd"/>
      <w:r w:rsidRPr="009C3625">
        <w:rPr>
          <w:rFonts w:ascii="Times New Roman" w:hAnsi="Times New Roman" w:cs="Times New Roman"/>
          <w:sz w:val="24"/>
          <w:szCs w:val="24"/>
        </w:rPr>
        <w:t>” following with “</w:t>
      </w:r>
      <w:proofErr w:type="spellStart"/>
      <w:r w:rsidRPr="009C3625">
        <w:rPr>
          <w:rFonts w:ascii="Times New Roman" w:hAnsi="Times New Roman" w:cs="Times New Roman"/>
          <w:sz w:val="24"/>
          <w:szCs w:val="24"/>
        </w:rPr>
        <w:t>rim:ExtrinsicObject</w:t>
      </w:r>
      <w:proofErr w:type="spellEnd"/>
      <w:r w:rsidRPr="009C3625">
        <w:rPr>
          <w:rFonts w:ascii="Times New Roman" w:hAnsi="Times New Roman" w:cs="Times New Roman"/>
          <w:sz w:val="24"/>
          <w:szCs w:val="24"/>
        </w:rPr>
        <w:t>” contain all information regarding corresponding health document. This section is where all Metadata attributes of the document are located. If the Document Registry Actor successfully received the transaction, they must return response as shown in</w:t>
      </w:r>
      <w:r w:rsidR="00913992" w:rsidRPr="009C3625">
        <w:rPr>
          <w:rFonts w:ascii="Times New Roman" w:hAnsi="Times New Roman" w:cs="Times New Roman"/>
          <w:sz w:val="24"/>
          <w:szCs w:val="24"/>
        </w:rPr>
        <w:t xml:space="preserve"> </w:t>
      </w:r>
      <w:r w:rsidR="00913992" w:rsidRPr="009C3625">
        <w:rPr>
          <w:rFonts w:ascii="Times New Roman" w:hAnsi="Times New Roman" w:cs="Times New Roman"/>
          <w:sz w:val="24"/>
          <w:szCs w:val="24"/>
        </w:rPr>
        <w:fldChar w:fldCharType="begin"/>
      </w:r>
      <w:r w:rsidR="00913992" w:rsidRPr="009C3625">
        <w:rPr>
          <w:rFonts w:ascii="Times New Roman" w:hAnsi="Times New Roman" w:cs="Times New Roman"/>
          <w:sz w:val="24"/>
          <w:szCs w:val="24"/>
        </w:rPr>
        <w:instrText xml:space="preserve"> REF _Ref72083156 \h </w:instrText>
      </w:r>
      <w:r w:rsidR="0023508D" w:rsidRPr="009C3625">
        <w:rPr>
          <w:rFonts w:ascii="Times New Roman" w:hAnsi="Times New Roman" w:cs="Times New Roman"/>
          <w:sz w:val="24"/>
          <w:szCs w:val="24"/>
        </w:rPr>
        <w:instrText xml:space="preserve"> \* MERGEFORMAT </w:instrText>
      </w:r>
      <w:r w:rsidR="00913992" w:rsidRPr="009C3625">
        <w:rPr>
          <w:rFonts w:ascii="Times New Roman" w:hAnsi="Times New Roman" w:cs="Times New Roman"/>
          <w:sz w:val="24"/>
          <w:szCs w:val="24"/>
        </w:rPr>
      </w:r>
      <w:r w:rsidR="00913992"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8</w:t>
      </w:r>
      <w:r w:rsidR="00913992" w:rsidRPr="009C3625">
        <w:rPr>
          <w:rFonts w:ascii="Times New Roman" w:hAnsi="Times New Roman" w:cs="Times New Roman"/>
          <w:sz w:val="24"/>
          <w:szCs w:val="24"/>
        </w:rPr>
        <w:fldChar w:fldCharType="end"/>
      </w:r>
      <w:r w:rsidRPr="009C3625">
        <w:rPr>
          <w:rFonts w:ascii="Times New Roman" w:hAnsi="Times New Roman" w:cs="Times New Roman"/>
          <w:sz w:val="24"/>
          <w:szCs w:val="24"/>
        </w:rPr>
        <w:t>. The response transaction included only XML schematic information, message UUID number, and status type “successful”</w:t>
      </w:r>
      <w:r w:rsidR="00913992" w:rsidRPr="009C3625">
        <w:rPr>
          <w:rFonts w:ascii="Times New Roman" w:hAnsi="Times New Roman" w:cs="Times New Roman"/>
          <w:sz w:val="24"/>
          <w:szCs w:val="24"/>
        </w:rPr>
        <w:t xml:space="preserve"> as shown in </w:t>
      </w:r>
      <w:r w:rsidR="00913992" w:rsidRPr="009C3625">
        <w:rPr>
          <w:rFonts w:ascii="Times New Roman" w:hAnsi="Times New Roman" w:cs="Times New Roman"/>
          <w:sz w:val="24"/>
          <w:szCs w:val="24"/>
        </w:rPr>
        <w:fldChar w:fldCharType="begin"/>
      </w:r>
      <w:r w:rsidR="00913992" w:rsidRPr="009C3625">
        <w:rPr>
          <w:rFonts w:ascii="Times New Roman" w:hAnsi="Times New Roman" w:cs="Times New Roman"/>
          <w:sz w:val="24"/>
          <w:szCs w:val="24"/>
        </w:rPr>
        <w:instrText xml:space="preserve"> REF _Ref70913534 \h </w:instrText>
      </w:r>
      <w:r w:rsidR="0023508D" w:rsidRPr="009C3625">
        <w:rPr>
          <w:rFonts w:ascii="Times New Roman" w:hAnsi="Times New Roman" w:cs="Times New Roman"/>
          <w:sz w:val="24"/>
          <w:szCs w:val="24"/>
        </w:rPr>
        <w:instrText xml:space="preserve"> \* MERGEFORMAT </w:instrText>
      </w:r>
      <w:r w:rsidR="00913992" w:rsidRPr="009C3625">
        <w:rPr>
          <w:rFonts w:ascii="Times New Roman" w:hAnsi="Times New Roman" w:cs="Times New Roman"/>
          <w:sz w:val="24"/>
          <w:szCs w:val="24"/>
        </w:rPr>
      </w:r>
      <w:r w:rsidR="00913992"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9</w:t>
      </w:r>
      <w:r w:rsidR="00913992" w:rsidRPr="009C3625">
        <w:rPr>
          <w:rFonts w:ascii="Times New Roman" w:hAnsi="Times New Roman" w:cs="Times New Roman"/>
          <w:sz w:val="24"/>
          <w:szCs w:val="24"/>
        </w:rPr>
        <w:fldChar w:fldCharType="end"/>
      </w:r>
      <w:r w:rsidRPr="009C3625">
        <w:rPr>
          <w:rFonts w:ascii="Times New Roman" w:hAnsi="Times New Roman" w:cs="Times New Roman"/>
          <w:sz w:val="24"/>
          <w:szCs w:val="24"/>
        </w:rPr>
        <w:t>. This response will let the Repository finish its process and end messaging attempt.</w:t>
      </w:r>
      <w:r w:rsidR="003F2281" w:rsidRPr="009C3625">
        <w:rPr>
          <w:rFonts w:ascii="Times New Roman" w:hAnsi="Times New Roman" w:cs="Times New Roman"/>
          <w:sz w:val="24"/>
          <w:szCs w:val="24"/>
        </w:rPr>
        <w:t xml:space="preserve"> </w:t>
      </w:r>
      <w:r w:rsidR="003F2281" w:rsidRPr="009C3625">
        <w:rPr>
          <w:rFonts w:ascii="Times New Roman" w:hAnsi="Times New Roman" w:cs="Times New Roman"/>
          <w:sz w:val="24"/>
          <w:szCs w:val="24"/>
        </w:rPr>
        <w:fldChar w:fldCharType="begin"/>
      </w:r>
      <w:r w:rsidR="003F2281" w:rsidRPr="009C3625">
        <w:rPr>
          <w:rFonts w:ascii="Times New Roman" w:hAnsi="Times New Roman" w:cs="Times New Roman"/>
          <w:sz w:val="24"/>
          <w:szCs w:val="24"/>
        </w:rPr>
        <w:instrText xml:space="preserve"> REF _Ref72083161 \h </w:instrText>
      </w:r>
      <w:r w:rsidR="0023508D" w:rsidRPr="009C3625">
        <w:rPr>
          <w:rFonts w:ascii="Times New Roman" w:hAnsi="Times New Roman" w:cs="Times New Roman"/>
          <w:sz w:val="24"/>
          <w:szCs w:val="24"/>
        </w:rPr>
        <w:instrText xml:space="preserve"> \* MERGEFORMAT </w:instrText>
      </w:r>
      <w:r w:rsidR="003F2281" w:rsidRPr="009C3625">
        <w:rPr>
          <w:rFonts w:ascii="Times New Roman" w:hAnsi="Times New Roman" w:cs="Times New Roman"/>
          <w:sz w:val="24"/>
          <w:szCs w:val="24"/>
        </w:rPr>
      </w:r>
      <w:r w:rsidR="003F2281"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0</w:t>
      </w:r>
      <w:r w:rsidR="003F2281" w:rsidRPr="009C3625">
        <w:rPr>
          <w:rFonts w:ascii="Times New Roman" w:hAnsi="Times New Roman" w:cs="Times New Roman"/>
          <w:sz w:val="24"/>
          <w:szCs w:val="24"/>
        </w:rPr>
        <w:fldChar w:fldCharType="end"/>
      </w:r>
      <w:r w:rsidR="003F2281" w:rsidRPr="009C3625">
        <w:rPr>
          <w:rFonts w:ascii="Times New Roman" w:hAnsi="Times New Roman" w:cs="Times New Roman"/>
          <w:sz w:val="24"/>
          <w:szCs w:val="24"/>
        </w:rPr>
        <w:t xml:space="preserve"> show the actual code snippet using for the implementation.</w:t>
      </w:r>
    </w:p>
    <w:p w14:paraId="6DC93675" w14:textId="76852E84" w:rsidR="00F42134" w:rsidRPr="009C3625" w:rsidRDefault="00754E90" w:rsidP="0005751D">
      <w:pPr>
        <w:pStyle w:val="ListParagraph"/>
        <w:keepNext/>
        <w:spacing w:after="0" w:line="360" w:lineRule="auto"/>
        <w:ind w:left="0"/>
        <w:jc w:val="center"/>
        <w:rPr>
          <w:rFonts w:ascii="Times New Roman" w:hAnsi="Times New Roman" w:cs="Times New Roman"/>
          <w:sz w:val="24"/>
          <w:szCs w:val="24"/>
        </w:rPr>
      </w:pPr>
      <w:r>
        <w:rPr>
          <w:noProof/>
        </w:rPr>
        <w:drawing>
          <wp:inline distT="0" distB="0" distL="0" distR="0" wp14:anchorId="6E567C6E" wp14:editId="5AC8BD0F">
            <wp:extent cx="5347323" cy="4895850"/>
            <wp:effectExtent l="0" t="0" r="6350" b="0"/>
            <wp:docPr id="103" name="Picture 10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descr="Text&#10;&#10;Description automatically generated"/>
                    <pic:cNvPicPr/>
                  </pic:nvPicPr>
                  <pic:blipFill>
                    <a:blip r:embed="rId38"/>
                    <a:stretch>
                      <a:fillRect/>
                    </a:stretch>
                  </pic:blipFill>
                  <pic:spPr>
                    <a:xfrm>
                      <a:off x="0" y="0"/>
                      <a:ext cx="5365715" cy="4912689"/>
                    </a:xfrm>
                    <a:prstGeom prst="rect">
                      <a:avLst/>
                    </a:prstGeom>
                  </pic:spPr>
                </pic:pic>
              </a:graphicData>
            </a:graphic>
          </wp:inline>
        </w:drawing>
      </w:r>
    </w:p>
    <w:p w14:paraId="5B3B1FD0" w14:textId="0E80AD88" w:rsidR="00F42134" w:rsidRPr="009C3625" w:rsidRDefault="00F42134" w:rsidP="00136A00">
      <w:pPr>
        <w:pStyle w:val="Caption"/>
        <w:jc w:val="center"/>
        <w:rPr>
          <w:i/>
          <w:iCs/>
        </w:rPr>
      </w:pPr>
      <w:bookmarkStart w:id="123" w:name="_Ref72083156"/>
      <w:bookmarkStart w:id="124" w:name="_Toc74189605"/>
      <w:bookmarkStart w:id="125" w:name="_Ref74191044"/>
      <w:r w:rsidRPr="009C3625">
        <w:t xml:space="preserve">Figure </w:t>
      </w:r>
      <w:fldSimple w:instr=" STYLEREF 1 \s ">
        <w:r w:rsidR="0096498E" w:rsidRPr="009C3625">
          <w:rPr>
            <w:noProof/>
          </w:rPr>
          <w:t>4</w:t>
        </w:r>
      </w:fldSimple>
      <w:r w:rsidR="0096498E" w:rsidRPr="009C3625">
        <w:noBreakHyphen/>
      </w:r>
      <w:fldSimple w:instr=" SEQ Figure \* ARABIC \s 1 ">
        <w:r w:rsidR="0096498E" w:rsidRPr="009C3625">
          <w:rPr>
            <w:noProof/>
          </w:rPr>
          <w:t>18</w:t>
        </w:r>
      </w:fldSimple>
      <w:bookmarkEnd w:id="123"/>
      <w:r w:rsidRPr="009C3625">
        <w:t xml:space="preserve"> </w:t>
      </w:r>
      <w:bookmarkStart w:id="126" w:name="_Ref74190870"/>
      <w:r w:rsidRPr="009C3625">
        <w:t>Pseudocode represents general format of Register Document Set-b [ITI - 42]</w:t>
      </w:r>
      <w:bookmarkEnd w:id="124"/>
      <w:bookmarkEnd w:id="125"/>
      <w:bookmarkEnd w:id="126"/>
      <w:r w:rsidR="00CB68AC">
        <w:t xml:space="preserve"> </w:t>
      </w:r>
      <w:r w:rsidR="00CB68AC">
        <w:fldChar w:fldCharType="begin"/>
      </w:r>
      <w:r w:rsidR="00CB68AC">
        <w:instrText>ADDIN CSL_CITATION {"citationItems":[{"id":"ITEM-1","itemData":{"author":[{"dropping-particle":"","family":"IHE International Inc","given":"","non-dropping-particle":"","parse-names":false,"suffix":""}],"id":"ITEM-1","issued":{"date-parts":[["2008"]]},"title":"IHE IT Infrastructure Technical Framework: Volume 2b (ITI TF-2b): Transactions Part B – Sections 3.29 – 3.64","type":"article-journal","volume":"2"},"uris":["http://www.mendeley.com/documents/?uuid=b17cae90-a753-47f3-ad9b-e0e40db0f2bd"]}],"mendeley":{"formattedCitation":"[58]","plainTextFormattedCitation":"[58]","previouslyFormattedCitation":"[58]"},"properties":{"noteIndex":0},"schema":"https://github.com/citation-style-language/schema/raw/master/csl-citation.json"}</w:instrText>
      </w:r>
      <w:r w:rsidR="00CB68AC">
        <w:fldChar w:fldCharType="separate"/>
      </w:r>
      <w:r w:rsidR="00CB68AC" w:rsidRPr="00CB68AC">
        <w:rPr>
          <w:noProof/>
        </w:rPr>
        <w:t>[58]</w:t>
      </w:r>
      <w:r w:rsidR="00CB68AC">
        <w:fldChar w:fldCharType="end"/>
      </w:r>
    </w:p>
    <w:p w14:paraId="06404B67" w14:textId="77777777" w:rsidR="00F42134" w:rsidRPr="009C3625" w:rsidRDefault="00F42134" w:rsidP="00F42134"/>
    <w:p w14:paraId="6B9963EA" w14:textId="382B1007" w:rsidR="00F42134" w:rsidRPr="009C3625" w:rsidRDefault="00484937" w:rsidP="0005751D">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6712AF43" wp14:editId="6E14203A">
            <wp:extent cx="5309870" cy="657225"/>
            <wp:effectExtent l="0" t="0" r="5080" b="9525"/>
            <wp:docPr id="104" name="Picture 10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4" descr="Graphical user interface, text, application&#10;&#10;Description automatically generated"/>
                    <pic:cNvPicPr/>
                  </pic:nvPicPr>
                  <pic:blipFill rotWithShape="1">
                    <a:blip r:embed="rId39"/>
                    <a:srcRect b="15095"/>
                    <a:stretch/>
                  </pic:blipFill>
                  <pic:spPr bwMode="auto">
                    <a:xfrm>
                      <a:off x="0" y="0"/>
                      <a:ext cx="5309870" cy="657225"/>
                    </a:xfrm>
                    <a:prstGeom prst="rect">
                      <a:avLst/>
                    </a:prstGeom>
                    <a:ln>
                      <a:noFill/>
                    </a:ln>
                    <a:extLst>
                      <a:ext uri="{53640926-AAD7-44D8-BBD7-CCE9431645EC}">
                        <a14:shadowObscured xmlns:a14="http://schemas.microsoft.com/office/drawing/2010/main"/>
                      </a:ext>
                    </a:extLst>
                  </pic:spPr>
                </pic:pic>
              </a:graphicData>
            </a:graphic>
          </wp:inline>
        </w:drawing>
      </w:r>
    </w:p>
    <w:p w14:paraId="769AFC5E" w14:textId="0D4F643B" w:rsidR="00F42134" w:rsidRPr="009C3625" w:rsidRDefault="00F42134" w:rsidP="00913992">
      <w:pPr>
        <w:pStyle w:val="Caption"/>
        <w:jc w:val="center"/>
        <w:rPr>
          <w:i/>
          <w:iCs/>
        </w:rPr>
      </w:pPr>
      <w:bookmarkStart w:id="127" w:name="_Ref70913534"/>
      <w:bookmarkStart w:id="128" w:name="_Toc74189606"/>
      <w:bookmarkStart w:id="129" w:name="_Ref74191049"/>
      <w:r w:rsidRPr="009C3625">
        <w:t xml:space="preserve">Figure </w:t>
      </w:r>
      <w:fldSimple w:instr=" STYLEREF 1 \s ">
        <w:r w:rsidR="0096498E" w:rsidRPr="009C3625">
          <w:rPr>
            <w:noProof/>
          </w:rPr>
          <w:t>4</w:t>
        </w:r>
      </w:fldSimple>
      <w:r w:rsidR="0096498E" w:rsidRPr="009C3625">
        <w:noBreakHyphen/>
      </w:r>
      <w:fldSimple w:instr=" SEQ Figure \* ARABIC \s 1 ">
        <w:r w:rsidR="0096498E" w:rsidRPr="009C3625">
          <w:rPr>
            <w:noProof/>
          </w:rPr>
          <w:t>19</w:t>
        </w:r>
      </w:fldSimple>
      <w:bookmarkEnd w:id="127"/>
      <w:r w:rsidRPr="009C3625">
        <w:t xml:space="preserve"> </w:t>
      </w:r>
      <w:bookmarkStart w:id="130" w:name="_Ref74190876"/>
      <w:r w:rsidRPr="009C3625">
        <w:t>XML Code snippet of Registry Document Set-b Response transaction sample</w:t>
      </w:r>
      <w:bookmarkEnd w:id="128"/>
      <w:bookmarkEnd w:id="129"/>
      <w:bookmarkEnd w:id="130"/>
      <w:r w:rsidR="00CB68AC">
        <w:t xml:space="preserve"> </w:t>
      </w:r>
      <w:r w:rsidR="00CB68AC">
        <w:fldChar w:fldCharType="begin"/>
      </w:r>
      <w:r w:rsidR="00CB68AC">
        <w:instrText>ADDIN CSL_CITATION {"citationItems":[{"id":"ITEM-1","itemData":{"author":[{"dropping-particle":"","family":"IHE International Inc","given":"","non-dropping-particle":"","parse-names":false,"suffix":""}],"id":"ITEM-1","issued":{"date-parts":[["2008"]]},"title":"IHE IT Infrastructure Technical Framework: Volume 2b (ITI TF-2b): Transactions Part B – Sections 3.29 – 3.64","type":"article-journal","volume":"2"},"uris":["http://www.mendeley.com/documents/?uuid=b17cae90-a753-47f3-ad9b-e0e40db0f2bd"]}],"mendeley":{"formattedCitation":"[58]","plainTextFormattedCitation":"[58]","previouslyFormattedCitation":"[58]"},"properties":{"noteIndex":0},"schema":"https://github.com/citation-style-language/schema/raw/master/csl-citation.json"}</w:instrText>
      </w:r>
      <w:r w:rsidR="00CB68AC">
        <w:fldChar w:fldCharType="separate"/>
      </w:r>
      <w:r w:rsidR="00CB68AC" w:rsidRPr="00CB68AC">
        <w:rPr>
          <w:noProof/>
        </w:rPr>
        <w:t>[58]</w:t>
      </w:r>
      <w:r w:rsidR="00CB68AC">
        <w:fldChar w:fldCharType="end"/>
      </w:r>
    </w:p>
    <w:p w14:paraId="32D0A5CC" w14:textId="4F6D3DA7" w:rsidR="00F42134" w:rsidRPr="009C3625" w:rsidRDefault="002E3AAB" w:rsidP="00B71284">
      <w:pPr>
        <w:pStyle w:val="ListParagraph"/>
        <w:keepNext/>
        <w:spacing w:after="0" w:line="360" w:lineRule="auto"/>
        <w:ind w:left="0"/>
        <w:jc w:val="center"/>
        <w:rPr>
          <w:rFonts w:ascii="Times New Roman" w:hAnsi="Times New Roman" w:cs="Times New Roman"/>
          <w:sz w:val="24"/>
          <w:szCs w:val="24"/>
        </w:rPr>
      </w:pPr>
      <w:r>
        <w:rPr>
          <w:noProof/>
        </w:rPr>
        <w:drawing>
          <wp:inline distT="0" distB="0" distL="0" distR="0" wp14:anchorId="2CE301A4" wp14:editId="3B9A4B86">
            <wp:extent cx="5076825" cy="7070641"/>
            <wp:effectExtent l="0" t="0" r="0" b="0"/>
            <wp:docPr id="105" name="Picture 10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descr="Table&#10;&#10;Description automatically generated"/>
                    <pic:cNvPicPr/>
                  </pic:nvPicPr>
                  <pic:blipFill>
                    <a:blip r:embed="rId40"/>
                    <a:stretch>
                      <a:fillRect/>
                    </a:stretch>
                  </pic:blipFill>
                  <pic:spPr>
                    <a:xfrm>
                      <a:off x="0" y="0"/>
                      <a:ext cx="5084897" cy="7081883"/>
                    </a:xfrm>
                    <a:prstGeom prst="rect">
                      <a:avLst/>
                    </a:prstGeom>
                  </pic:spPr>
                </pic:pic>
              </a:graphicData>
            </a:graphic>
          </wp:inline>
        </w:drawing>
      </w:r>
    </w:p>
    <w:p w14:paraId="77505E60" w14:textId="77777777" w:rsidR="00F42134" w:rsidRPr="009C3625" w:rsidRDefault="00F42134" w:rsidP="00F42134"/>
    <w:p w14:paraId="5BEC1742" w14:textId="41998368" w:rsidR="00F42134" w:rsidRPr="009C3625" w:rsidRDefault="002E3AAB" w:rsidP="00B71284">
      <w:pPr>
        <w:pStyle w:val="ListParagraph"/>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3952FE27" wp14:editId="7C6E6DB7">
            <wp:extent cx="5422539" cy="6448425"/>
            <wp:effectExtent l="0" t="0" r="6985" b="0"/>
            <wp:docPr id="106" name="Picture 10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descr="Table&#10;&#10;Description automatically generated"/>
                    <pic:cNvPicPr/>
                  </pic:nvPicPr>
                  <pic:blipFill>
                    <a:blip r:embed="rId41"/>
                    <a:stretch>
                      <a:fillRect/>
                    </a:stretch>
                  </pic:blipFill>
                  <pic:spPr>
                    <a:xfrm>
                      <a:off x="0" y="0"/>
                      <a:ext cx="5430647" cy="6458067"/>
                    </a:xfrm>
                    <a:prstGeom prst="rect">
                      <a:avLst/>
                    </a:prstGeom>
                  </pic:spPr>
                </pic:pic>
              </a:graphicData>
            </a:graphic>
          </wp:inline>
        </w:drawing>
      </w:r>
    </w:p>
    <w:p w14:paraId="7959679B"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75E89E04"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7802F144"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23EEBA9C"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1879C4B9"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127C9CB7"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5194D219" w14:textId="75F6A06C" w:rsidR="00F42134" w:rsidRPr="009C3625" w:rsidRDefault="002E3AAB" w:rsidP="00B71284">
      <w:pPr>
        <w:pStyle w:val="ListParagraph"/>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11754D58" wp14:editId="531D8B0A">
            <wp:extent cx="5404072" cy="6848475"/>
            <wp:effectExtent l="0" t="0" r="6350" b="0"/>
            <wp:docPr id="107" name="Picture 10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descr="Text&#10;&#10;Description automatically generated"/>
                    <pic:cNvPicPr/>
                  </pic:nvPicPr>
                  <pic:blipFill>
                    <a:blip r:embed="rId42"/>
                    <a:stretch>
                      <a:fillRect/>
                    </a:stretch>
                  </pic:blipFill>
                  <pic:spPr>
                    <a:xfrm>
                      <a:off x="0" y="0"/>
                      <a:ext cx="5410707" cy="6856884"/>
                    </a:xfrm>
                    <a:prstGeom prst="rect">
                      <a:avLst/>
                    </a:prstGeom>
                  </pic:spPr>
                </pic:pic>
              </a:graphicData>
            </a:graphic>
          </wp:inline>
        </w:drawing>
      </w:r>
    </w:p>
    <w:p w14:paraId="05957C46"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52CD5003"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298360FA"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302C2127" w14:textId="6D728080" w:rsidR="00F42134" w:rsidRPr="009C3625" w:rsidRDefault="00673DBA" w:rsidP="00B71284">
      <w:pPr>
        <w:pStyle w:val="ListParagraph"/>
        <w:spacing w:after="0" w:line="360" w:lineRule="auto"/>
        <w:ind w:left="0"/>
        <w:jc w:val="center"/>
        <w:rPr>
          <w:rFonts w:ascii="Times New Roman" w:hAnsi="Times New Roman" w:cs="Times New Roman"/>
          <w:bCs/>
          <w:sz w:val="24"/>
          <w:szCs w:val="24"/>
        </w:rPr>
      </w:pPr>
      <w:r>
        <w:rPr>
          <w:noProof/>
        </w:rPr>
        <w:lastRenderedPageBreak/>
        <w:drawing>
          <wp:inline distT="0" distB="0" distL="0" distR="0" wp14:anchorId="5CB8A389" wp14:editId="0A8E4B54">
            <wp:extent cx="5309870" cy="6638925"/>
            <wp:effectExtent l="0" t="0" r="5080" b="9525"/>
            <wp:docPr id="108" name="Picture 108"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descr="Table&#10;&#10;Description automatically generated with low confidence"/>
                    <pic:cNvPicPr/>
                  </pic:nvPicPr>
                  <pic:blipFill rotWithShape="1">
                    <a:blip r:embed="rId43"/>
                    <a:srcRect b="862"/>
                    <a:stretch/>
                  </pic:blipFill>
                  <pic:spPr bwMode="auto">
                    <a:xfrm>
                      <a:off x="0" y="0"/>
                      <a:ext cx="5309870" cy="6638925"/>
                    </a:xfrm>
                    <a:prstGeom prst="rect">
                      <a:avLst/>
                    </a:prstGeom>
                    <a:ln>
                      <a:noFill/>
                    </a:ln>
                    <a:extLst>
                      <a:ext uri="{53640926-AAD7-44D8-BBD7-CCE9431645EC}">
                        <a14:shadowObscured xmlns:a14="http://schemas.microsoft.com/office/drawing/2010/main"/>
                      </a:ext>
                    </a:extLst>
                  </pic:spPr>
                </pic:pic>
              </a:graphicData>
            </a:graphic>
          </wp:inline>
        </w:drawing>
      </w:r>
    </w:p>
    <w:p w14:paraId="389AE733"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29A45CEE"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218DE24A"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5B2F03D4" w14:textId="7E5662C4" w:rsidR="00F42134" w:rsidRPr="009C3625" w:rsidRDefault="00673DBA" w:rsidP="00B71284">
      <w:pPr>
        <w:pStyle w:val="ListParagraph"/>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5317E566" wp14:editId="133A23C1">
            <wp:extent cx="5350551" cy="6848475"/>
            <wp:effectExtent l="0" t="0" r="2540" b="0"/>
            <wp:docPr id="109" name="Picture 10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descr="Table&#10;&#10;Description automatically generated"/>
                    <pic:cNvPicPr/>
                  </pic:nvPicPr>
                  <pic:blipFill>
                    <a:blip r:embed="rId44"/>
                    <a:stretch>
                      <a:fillRect/>
                    </a:stretch>
                  </pic:blipFill>
                  <pic:spPr>
                    <a:xfrm>
                      <a:off x="0" y="0"/>
                      <a:ext cx="5354259" cy="6853221"/>
                    </a:xfrm>
                    <a:prstGeom prst="rect">
                      <a:avLst/>
                    </a:prstGeom>
                  </pic:spPr>
                </pic:pic>
              </a:graphicData>
            </a:graphic>
          </wp:inline>
        </w:drawing>
      </w:r>
    </w:p>
    <w:p w14:paraId="24677F30" w14:textId="77777777" w:rsidR="00F42134" w:rsidRPr="009C3625" w:rsidRDefault="00F42134" w:rsidP="00F42134">
      <w:pPr>
        <w:pStyle w:val="ListParagraph"/>
        <w:spacing w:line="360" w:lineRule="auto"/>
        <w:ind w:left="0"/>
        <w:jc w:val="thaiDistribute"/>
        <w:rPr>
          <w:rFonts w:ascii="Times New Roman" w:hAnsi="Times New Roman" w:cs="Times New Roman"/>
          <w:sz w:val="24"/>
          <w:szCs w:val="24"/>
        </w:rPr>
      </w:pPr>
    </w:p>
    <w:p w14:paraId="3187268F"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28DF18CA"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11C6B2E2"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0EC9561B" w14:textId="26D9526E" w:rsidR="00F42134" w:rsidRPr="009C3625" w:rsidRDefault="00673DBA" w:rsidP="00B71284">
      <w:pPr>
        <w:pStyle w:val="ListParagraph"/>
        <w:spacing w:after="0" w:line="360" w:lineRule="auto"/>
        <w:ind w:left="0"/>
        <w:jc w:val="center"/>
        <w:rPr>
          <w:rFonts w:ascii="Times New Roman" w:hAnsi="Times New Roman" w:cs="Times New Roman"/>
          <w:bCs/>
          <w:sz w:val="24"/>
          <w:szCs w:val="24"/>
        </w:rPr>
      </w:pPr>
      <w:r>
        <w:rPr>
          <w:noProof/>
        </w:rPr>
        <w:lastRenderedPageBreak/>
        <w:drawing>
          <wp:inline distT="0" distB="0" distL="0" distR="0" wp14:anchorId="7A3C141C" wp14:editId="73C20544">
            <wp:extent cx="5479662" cy="3381375"/>
            <wp:effectExtent l="0" t="0" r="6985" b="0"/>
            <wp:docPr id="110" name="Picture 11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10" descr="Text&#10;&#10;Description automatically generated"/>
                    <pic:cNvPicPr/>
                  </pic:nvPicPr>
                  <pic:blipFill rotWithShape="1">
                    <a:blip r:embed="rId45"/>
                    <a:srcRect b="6011"/>
                    <a:stretch/>
                  </pic:blipFill>
                  <pic:spPr bwMode="auto">
                    <a:xfrm>
                      <a:off x="0" y="0"/>
                      <a:ext cx="5481647" cy="3382600"/>
                    </a:xfrm>
                    <a:prstGeom prst="rect">
                      <a:avLst/>
                    </a:prstGeom>
                    <a:ln>
                      <a:noFill/>
                    </a:ln>
                    <a:extLst>
                      <a:ext uri="{53640926-AAD7-44D8-BBD7-CCE9431645EC}">
                        <a14:shadowObscured xmlns:a14="http://schemas.microsoft.com/office/drawing/2010/main"/>
                      </a:ext>
                    </a:extLst>
                  </pic:spPr>
                </pic:pic>
              </a:graphicData>
            </a:graphic>
          </wp:inline>
        </w:drawing>
      </w:r>
    </w:p>
    <w:p w14:paraId="29083792" w14:textId="08BA08FD" w:rsidR="00572A37" w:rsidRPr="009C3625" w:rsidRDefault="00572A37" w:rsidP="00572A37">
      <w:pPr>
        <w:pStyle w:val="ListParagraph"/>
        <w:spacing w:line="360" w:lineRule="auto"/>
        <w:ind w:left="0"/>
        <w:jc w:val="center"/>
        <w:rPr>
          <w:rFonts w:ascii="Times New Roman" w:hAnsi="Times New Roman" w:cs="Times New Roman"/>
          <w:sz w:val="24"/>
          <w:szCs w:val="24"/>
        </w:rPr>
      </w:pPr>
      <w:bookmarkStart w:id="131" w:name="_Ref72083161"/>
      <w:bookmarkStart w:id="132" w:name="_Toc74189607"/>
      <w:bookmarkStart w:id="133" w:name="_Ref74191056"/>
      <w:r w:rsidRPr="009C3625">
        <w:rPr>
          <w:rFonts w:ascii="Times New Roman" w:hAnsi="Times New Roman" w:cs="Times New Roman"/>
          <w:sz w:val="24"/>
          <w:szCs w:val="24"/>
        </w:rPr>
        <w:t xml:space="preserve">Figure </w:t>
      </w:r>
      <w:r w:rsidR="0096498E" w:rsidRPr="009C3625">
        <w:rPr>
          <w:rFonts w:ascii="Times New Roman" w:hAnsi="Times New Roman" w:cs="Times New Roman"/>
          <w:sz w:val="24"/>
          <w:szCs w:val="24"/>
        </w:rPr>
        <w:fldChar w:fldCharType="begin"/>
      </w:r>
      <w:r w:rsidR="0096498E" w:rsidRPr="009C3625">
        <w:rPr>
          <w:rFonts w:ascii="Times New Roman" w:hAnsi="Times New Roman" w:cs="Times New Roman"/>
          <w:sz w:val="24"/>
          <w:szCs w:val="24"/>
        </w:rPr>
        <w:instrText xml:space="preserve"> STYLEREF 1 \s </w:instrText>
      </w:r>
      <w:r w:rsidR="0096498E" w:rsidRPr="009C3625">
        <w:rPr>
          <w:rFonts w:ascii="Times New Roman" w:hAnsi="Times New Roman" w:cs="Times New Roman"/>
          <w:sz w:val="24"/>
          <w:szCs w:val="24"/>
        </w:rPr>
        <w:fldChar w:fldCharType="separate"/>
      </w:r>
      <w:r w:rsidR="0096498E" w:rsidRPr="009C3625">
        <w:rPr>
          <w:rFonts w:ascii="Times New Roman" w:hAnsi="Times New Roman" w:cs="Times New Roman"/>
          <w:noProof/>
          <w:sz w:val="24"/>
          <w:szCs w:val="24"/>
        </w:rPr>
        <w:t>4</w:t>
      </w:r>
      <w:r w:rsidR="0096498E" w:rsidRPr="009C3625">
        <w:rPr>
          <w:rFonts w:ascii="Times New Roman" w:hAnsi="Times New Roman" w:cs="Times New Roman"/>
          <w:sz w:val="24"/>
          <w:szCs w:val="24"/>
        </w:rPr>
        <w:fldChar w:fldCharType="end"/>
      </w:r>
      <w:r w:rsidR="0096498E" w:rsidRPr="009C3625">
        <w:rPr>
          <w:rFonts w:ascii="Times New Roman" w:hAnsi="Times New Roman" w:cs="Times New Roman"/>
          <w:sz w:val="24"/>
          <w:szCs w:val="24"/>
        </w:rPr>
        <w:noBreakHyphen/>
      </w:r>
      <w:r w:rsidR="0096498E" w:rsidRPr="009C3625">
        <w:rPr>
          <w:rFonts w:ascii="Times New Roman" w:hAnsi="Times New Roman" w:cs="Times New Roman"/>
          <w:sz w:val="24"/>
          <w:szCs w:val="24"/>
        </w:rPr>
        <w:fldChar w:fldCharType="begin"/>
      </w:r>
      <w:r w:rsidR="0096498E" w:rsidRPr="009C3625">
        <w:rPr>
          <w:rFonts w:ascii="Times New Roman" w:hAnsi="Times New Roman" w:cs="Times New Roman"/>
          <w:sz w:val="24"/>
          <w:szCs w:val="24"/>
        </w:rPr>
        <w:instrText xml:space="preserve"> SEQ Figure \* ARABIC \s 1 </w:instrText>
      </w:r>
      <w:r w:rsidR="0096498E" w:rsidRPr="009C3625">
        <w:rPr>
          <w:rFonts w:ascii="Times New Roman" w:hAnsi="Times New Roman" w:cs="Times New Roman"/>
          <w:sz w:val="24"/>
          <w:szCs w:val="24"/>
        </w:rPr>
        <w:fldChar w:fldCharType="separate"/>
      </w:r>
      <w:r w:rsidR="0096498E" w:rsidRPr="009C3625">
        <w:rPr>
          <w:rFonts w:ascii="Times New Roman" w:hAnsi="Times New Roman" w:cs="Times New Roman"/>
          <w:noProof/>
          <w:sz w:val="24"/>
          <w:szCs w:val="24"/>
        </w:rPr>
        <w:t>20</w:t>
      </w:r>
      <w:r w:rsidR="0096498E" w:rsidRPr="009C3625">
        <w:rPr>
          <w:rFonts w:ascii="Times New Roman" w:hAnsi="Times New Roman" w:cs="Times New Roman"/>
          <w:sz w:val="24"/>
          <w:szCs w:val="24"/>
        </w:rPr>
        <w:fldChar w:fldCharType="end"/>
      </w:r>
      <w:bookmarkEnd w:id="131"/>
      <w:r w:rsidRPr="009C3625">
        <w:rPr>
          <w:rFonts w:ascii="Times New Roman" w:hAnsi="Times New Roman" w:cs="Times New Roman"/>
          <w:sz w:val="24"/>
          <w:szCs w:val="24"/>
        </w:rPr>
        <w:t xml:space="preserve"> </w:t>
      </w:r>
      <w:bookmarkStart w:id="134" w:name="_Ref74190883"/>
      <w:r w:rsidRPr="009C3625">
        <w:rPr>
          <w:rFonts w:ascii="Times New Roman" w:hAnsi="Times New Roman" w:cs="Times New Roman"/>
          <w:sz w:val="24"/>
          <w:szCs w:val="24"/>
        </w:rPr>
        <w:t>XML Code snippet of Registry Document Set-b [ITI-42] transaction sample</w:t>
      </w:r>
      <w:bookmarkEnd w:id="132"/>
      <w:bookmarkEnd w:id="133"/>
      <w:bookmarkEnd w:id="134"/>
      <w:r w:rsidR="0084619E" w:rsidRPr="009C3625">
        <w:rPr>
          <w:rFonts w:ascii="Times New Roman" w:hAnsi="Times New Roman" w:cs="Times New Roman"/>
          <w:sz w:val="24"/>
          <w:szCs w:val="24"/>
        </w:rPr>
        <w:tab/>
      </w:r>
      <w:r w:rsidR="00CB68AC">
        <w:rPr>
          <w:rFonts w:ascii="Times New Roman" w:hAnsi="Times New Roman" w:cs="Times New Roman"/>
          <w:sz w:val="24"/>
          <w:szCs w:val="24"/>
        </w:rPr>
        <w:fldChar w:fldCharType="begin"/>
      </w:r>
      <w:r w:rsidR="00CB68AC">
        <w:rPr>
          <w:rFonts w:ascii="Times New Roman" w:hAnsi="Times New Roman" w:cs="Times New Roman"/>
          <w:sz w:val="24"/>
          <w:szCs w:val="24"/>
        </w:rPr>
        <w:instrText>ADDIN CSL_CITATION {"citationItems":[{"id":"ITEM-1","itemData":{"author":[{"dropping-particle":"","family":"IHE International Inc","given":"","non-dropping-particle":"","parse-names":false,"suffix":""}],"id":"ITEM-1","issued":{"date-parts":[["2008"]]},"title":"IHE IT Infrastructure Technical Framework: Volume 2b (ITI TF-2b): Transactions Part B – Sections 3.29 – 3.64","type":"article-journal","volume":"2"},"uris":["http://www.mendeley.com/documents/?uuid=b17cae90-a753-47f3-ad9b-e0e40db0f2bd"]}],"mendeley":{"formattedCitation":"[58]","plainTextFormattedCitation":"[58]","previouslyFormattedCitation":"[58]"},"properties":{"noteIndex":0},"schema":"https://github.com/citation-style-language/schema/raw/master/csl-citation.json"}</w:instrText>
      </w:r>
      <w:r w:rsidR="00CB68AC">
        <w:rPr>
          <w:rFonts w:ascii="Times New Roman" w:hAnsi="Times New Roman" w:cs="Times New Roman"/>
          <w:sz w:val="24"/>
          <w:szCs w:val="24"/>
        </w:rPr>
        <w:fldChar w:fldCharType="separate"/>
      </w:r>
      <w:r w:rsidR="00CB68AC" w:rsidRPr="00CB68AC">
        <w:rPr>
          <w:rFonts w:ascii="Times New Roman" w:hAnsi="Times New Roman" w:cs="Times New Roman"/>
          <w:noProof/>
          <w:sz w:val="24"/>
          <w:szCs w:val="24"/>
        </w:rPr>
        <w:t>[58]</w:t>
      </w:r>
      <w:r w:rsidR="00CB68AC">
        <w:rPr>
          <w:rFonts w:ascii="Times New Roman" w:hAnsi="Times New Roman" w:cs="Times New Roman"/>
          <w:sz w:val="24"/>
          <w:szCs w:val="24"/>
        </w:rPr>
        <w:fldChar w:fldCharType="end"/>
      </w:r>
    </w:p>
    <w:p w14:paraId="4BDAE107" w14:textId="77777777" w:rsidR="00572A37" w:rsidRPr="009C3625" w:rsidRDefault="00572A37" w:rsidP="00572A37">
      <w:pPr>
        <w:pStyle w:val="ListParagraph"/>
        <w:spacing w:after="0" w:line="360" w:lineRule="auto"/>
        <w:ind w:left="0"/>
        <w:jc w:val="thaiDistribute"/>
        <w:rPr>
          <w:rFonts w:ascii="Times New Roman" w:hAnsi="Times New Roman" w:cs="Times New Roman"/>
          <w:sz w:val="24"/>
          <w:szCs w:val="24"/>
        </w:rPr>
      </w:pPr>
    </w:p>
    <w:p w14:paraId="5E44B12C" w14:textId="77777777" w:rsidR="005B6EC4" w:rsidRPr="009C3625" w:rsidRDefault="005B6EC4" w:rsidP="00572A37">
      <w:pPr>
        <w:pStyle w:val="ListParagraph"/>
        <w:spacing w:after="0" w:line="360" w:lineRule="auto"/>
        <w:ind w:left="0"/>
        <w:jc w:val="thaiDistribute"/>
        <w:rPr>
          <w:rFonts w:ascii="Times New Roman" w:hAnsi="Times New Roman" w:cs="Times New Roman"/>
          <w:sz w:val="24"/>
          <w:szCs w:val="24"/>
        </w:rPr>
      </w:pPr>
    </w:p>
    <w:p w14:paraId="32EE9D5E" w14:textId="21E153F5" w:rsidR="00520F31" w:rsidRPr="009C3625" w:rsidRDefault="00572A37" w:rsidP="00572A37">
      <w:pPr>
        <w:pStyle w:val="ListParagraph"/>
        <w:spacing w:after="0"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r>
      <w:r w:rsidR="00520F31" w:rsidRPr="009C3625">
        <w:rPr>
          <w:rFonts w:ascii="Times New Roman" w:hAnsi="Times New Roman" w:cs="Times New Roman"/>
          <w:sz w:val="24"/>
          <w:szCs w:val="24"/>
        </w:rPr>
        <w:t xml:space="preserve">4.2.1.2 XDS Document Repository Actor </w:t>
      </w:r>
      <w:r w:rsidR="001646DF" w:rsidRPr="009C3625">
        <w:rPr>
          <w:rFonts w:ascii="Times New Roman" w:hAnsi="Times New Roman" w:cs="Times New Roman"/>
          <w:sz w:val="24"/>
          <w:szCs w:val="24"/>
        </w:rPr>
        <w:t>S</w:t>
      </w:r>
      <w:r w:rsidR="00520F31" w:rsidRPr="009C3625">
        <w:rPr>
          <w:rFonts w:ascii="Times New Roman" w:hAnsi="Times New Roman" w:cs="Times New Roman"/>
          <w:sz w:val="24"/>
          <w:szCs w:val="24"/>
        </w:rPr>
        <w:t xml:space="preserve">imulating </w:t>
      </w:r>
      <w:r w:rsidR="001646DF" w:rsidRPr="009C3625">
        <w:rPr>
          <w:rFonts w:ascii="Times New Roman" w:hAnsi="Times New Roman" w:cs="Times New Roman"/>
          <w:sz w:val="24"/>
          <w:szCs w:val="24"/>
        </w:rPr>
        <w:t>P</w:t>
      </w:r>
      <w:r w:rsidR="00520F31" w:rsidRPr="009C3625">
        <w:rPr>
          <w:rFonts w:ascii="Times New Roman" w:hAnsi="Times New Roman" w:cs="Times New Roman"/>
          <w:sz w:val="24"/>
          <w:szCs w:val="24"/>
        </w:rPr>
        <w:t>rogram</w:t>
      </w:r>
    </w:p>
    <w:p w14:paraId="0D9BBD49" w14:textId="66FE6D04" w:rsidR="00DB4D9B" w:rsidRPr="009C3625" w:rsidRDefault="00C774BC"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cs/>
        </w:rPr>
        <w:tab/>
      </w:r>
      <w:r w:rsidRPr="009C3625">
        <w:rPr>
          <w:rFonts w:ascii="Times New Roman" w:hAnsi="Times New Roman" w:cs="Times New Roman"/>
          <w:sz w:val="24"/>
          <w:szCs w:val="24"/>
        </w:rPr>
        <w:t>For document registering, XDS Document Repository Actor register document Metadata attributes into XDS Document Registry Actor using IHE ITI-42</w:t>
      </w:r>
      <w:r w:rsidRPr="009C3625">
        <w:rPr>
          <w:rFonts w:ascii="Times New Roman" w:hAnsi="Times New Roman" w:cs="Times New Roman"/>
          <w:sz w:val="24"/>
          <w:szCs w:val="24"/>
          <w:cs/>
        </w:rPr>
        <w:t xml:space="preserve"> </w:t>
      </w:r>
      <w:r w:rsidRPr="009C3625">
        <w:rPr>
          <w:rFonts w:ascii="Times New Roman" w:hAnsi="Times New Roman" w:cs="Times New Roman"/>
          <w:sz w:val="24"/>
          <w:szCs w:val="24"/>
        </w:rPr>
        <w:t>transaction. XDS Document Registry Actor then interprets the transaction into a programmable object before check if the transaction is ITI</w:t>
      </w:r>
      <w:r w:rsidR="00B71284" w:rsidRPr="009C3625">
        <w:rPr>
          <w:rFonts w:ascii="Times New Roman" w:hAnsi="Times New Roman" w:cs="Times New Roman"/>
          <w:sz w:val="24"/>
          <w:szCs w:val="24"/>
        </w:rPr>
        <w:t>-42</w:t>
      </w:r>
      <w:r w:rsidRPr="009C3625">
        <w:rPr>
          <w:rFonts w:ascii="Times New Roman" w:hAnsi="Times New Roman" w:cs="Times New Roman"/>
          <w:sz w:val="24"/>
          <w:szCs w:val="24"/>
          <w:cs/>
        </w:rPr>
        <w:t xml:space="preserve">. </w:t>
      </w:r>
      <w:r w:rsidRPr="009C3625">
        <w:rPr>
          <w:rFonts w:ascii="Times New Roman" w:hAnsi="Times New Roman" w:cs="Times New Roman"/>
          <w:sz w:val="24"/>
          <w:szCs w:val="24"/>
        </w:rPr>
        <w:t>Then, the actor proceeds to pass the retrieved object into Blockchain smart-contract and publish it into a Blockchain ledger.</w:t>
      </w:r>
      <w:r w:rsidR="005B6EC4" w:rsidRPr="009C3625">
        <w:rPr>
          <w:rFonts w:ascii="Times New Roman" w:hAnsi="Times New Roman" w:cs="Times New Roman"/>
          <w:sz w:val="24"/>
          <w:szCs w:val="24"/>
        </w:rPr>
        <w:t xml:space="preserve"> </w:t>
      </w:r>
      <w:r w:rsidR="005B6EC4" w:rsidRPr="009C3625">
        <w:rPr>
          <w:rFonts w:ascii="Times New Roman" w:hAnsi="Times New Roman" w:cs="Times New Roman"/>
          <w:sz w:val="24"/>
          <w:szCs w:val="24"/>
        </w:rPr>
        <w:fldChar w:fldCharType="begin"/>
      </w:r>
      <w:r w:rsidR="005B6EC4" w:rsidRPr="009C3625">
        <w:rPr>
          <w:rFonts w:ascii="Times New Roman" w:hAnsi="Times New Roman" w:cs="Times New Roman"/>
          <w:sz w:val="24"/>
          <w:szCs w:val="24"/>
        </w:rPr>
        <w:instrText xml:space="preserve"> REF _Ref70923564 \h </w:instrText>
      </w:r>
      <w:r w:rsidR="0023508D" w:rsidRPr="009C3625">
        <w:rPr>
          <w:rFonts w:ascii="Times New Roman" w:hAnsi="Times New Roman" w:cs="Times New Roman"/>
          <w:sz w:val="24"/>
          <w:szCs w:val="24"/>
        </w:rPr>
        <w:instrText xml:space="preserve"> \* MERGEFORMAT </w:instrText>
      </w:r>
      <w:r w:rsidR="005B6EC4" w:rsidRPr="009C3625">
        <w:rPr>
          <w:rFonts w:ascii="Times New Roman" w:hAnsi="Times New Roman" w:cs="Times New Roman"/>
          <w:sz w:val="24"/>
          <w:szCs w:val="24"/>
        </w:rPr>
      </w:r>
      <w:r w:rsidR="005B6EC4"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1</w:t>
      </w:r>
      <w:r w:rsidR="005B6EC4" w:rsidRPr="009C3625">
        <w:rPr>
          <w:rFonts w:ascii="Times New Roman" w:hAnsi="Times New Roman" w:cs="Times New Roman"/>
          <w:sz w:val="24"/>
          <w:szCs w:val="24"/>
        </w:rPr>
        <w:fldChar w:fldCharType="end"/>
      </w:r>
      <w:r w:rsidR="005B6EC4" w:rsidRPr="009C3625">
        <w:rPr>
          <w:rFonts w:ascii="Times New Roman" w:hAnsi="Times New Roman" w:cs="Times New Roman"/>
          <w:sz w:val="24"/>
          <w:szCs w:val="24"/>
        </w:rPr>
        <w:t xml:space="preserve"> showing the </w:t>
      </w:r>
      <w:proofErr w:type="spellStart"/>
      <w:r w:rsidR="005B6EC4" w:rsidRPr="009C3625">
        <w:rPr>
          <w:rFonts w:ascii="Times New Roman" w:hAnsi="Times New Roman" w:cs="Times New Roman"/>
          <w:sz w:val="24"/>
          <w:szCs w:val="24"/>
        </w:rPr>
        <w:t>Javascript</w:t>
      </w:r>
      <w:proofErr w:type="spellEnd"/>
      <w:r w:rsidR="005B6EC4" w:rsidRPr="009C3625">
        <w:rPr>
          <w:rFonts w:ascii="Times New Roman" w:hAnsi="Times New Roman" w:cs="Times New Roman"/>
          <w:sz w:val="24"/>
          <w:szCs w:val="24"/>
        </w:rPr>
        <w:t xml:space="preserve"> code snippet for the native side of XDS Document Repository Actor.</w:t>
      </w:r>
    </w:p>
    <w:p w14:paraId="5B77D20E" w14:textId="77777777" w:rsidR="00DB4D9B" w:rsidRPr="009C3625" w:rsidRDefault="00DB4D9B" w:rsidP="00F81C49">
      <w:pPr>
        <w:pStyle w:val="ListParagraph"/>
        <w:spacing w:line="360" w:lineRule="auto"/>
        <w:ind w:left="0"/>
        <w:jc w:val="thaiDistribute"/>
        <w:rPr>
          <w:rFonts w:ascii="Times New Roman" w:hAnsi="Times New Roman" w:cs="Times New Roman"/>
          <w:sz w:val="24"/>
          <w:szCs w:val="24"/>
        </w:rPr>
      </w:pPr>
    </w:p>
    <w:p w14:paraId="182B8815" w14:textId="46DCC88F" w:rsidR="001C74CA" w:rsidRPr="009C3625" w:rsidRDefault="00A8304C" w:rsidP="001C74CA">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1F06EB5F" wp14:editId="40C33CAE">
            <wp:extent cx="5512291" cy="6934200"/>
            <wp:effectExtent l="0" t="0" r="0" b="0"/>
            <wp:docPr id="111" name="Picture 11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descr="Text&#10;&#10;Description automatically generated"/>
                    <pic:cNvPicPr/>
                  </pic:nvPicPr>
                  <pic:blipFill>
                    <a:blip r:embed="rId46"/>
                    <a:stretch>
                      <a:fillRect/>
                    </a:stretch>
                  </pic:blipFill>
                  <pic:spPr>
                    <a:xfrm>
                      <a:off x="0" y="0"/>
                      <a:ext cx="5520127" cy="6944057"/>
                    </a:xfrm>
                    <a:prstGeom prst="rect">
                      <a:avLst/>
                    </a:prstGeom>
                  </pic:spPr>
                </pic:pic>
              </a:graphicData>
            </a:graphic>
          </wp:inline>
        </w:drawing>
      </w:r>
    </w:p>
    <w:p w14:paraId="59105D0D" w14:textId="438F3049" w:rsidR="001C74CA" w:rsidRPr="009C3625" w:rsidRDefault="001C74CA" w:rsidP="00B71284">
      <w:pPr>
        <w:pStyle w:val="Caption"/>
        <w:jc w:val="center"/>
        <w:rPr>
          <w:i/>
          <w:iCs/>
        </w:rPr>
      </w:pPr>
      <w:bookmarkStart w:id="135" w:name="_Ref70923564"/>
      <w:bookmarkStart w:id="136" w:name="_Toc74189608"/>
      <w:bookmarkStart w:id="137" w:name="_Ref74191061"/>
      <w:r w:rsidRPr="009C3625">
        <w:t xml:space="preserve">Figure </w:t>
      </w:r>
      <w:fldSimple w:instr=" STYLEREF 1 \s ">
        <w:r w:rsidR="0096498E" w:rsidRPr="009C3625">
          <w:rPr>
            <w:noProof/>
          </w:rPr>
          <w:t>4</w:t>
        </w:r>
      </w:fldSimple>
      <w:r w:rsidR="0096498E" w:rsidRPr="009C3625">
        <w:noBreakHyphen/>
      </w:r>
      <w:fldSimple w:instr=" SEQ Figure \* ARABIC \s 1 ">
        <w:r w:rsidR="0096498E" w:rsidRPr="009C3625">
          <w:rPr>
            <w:noProof/>
          </w:rPr>
          <w:t>21</w:t>
        </w:r>
      </w:fldSimple>
      <w:bookmarkEnd w:id="135"/>
      <w:r w:rsidRPr="009C3625">
        <w:t xml:space="preserve"> </w:t>
      </w:r>
      <w:bookmarkStart w:id="138" w:name="_Ref74190888"/>
      <w:proofErr w:type="spellStart"/>
      <w:r w:rsidRPr="009C3625">
        <w:t>Javascript</w:t>
      </w:r>
      <w:proofErr w:type="spellEnd"/>
      <w:r w:rsidRPr="009C3625">
        <w:t xml:space="preserve"> Code Snippet of XDS Document Repository Actor</w:t>
      </w:r>
      <w:bookmarkEnd w:id="136"/>
      <w:bookmarkEnd w:id="137"/>
      <w:bookmarkEnd w:id="138"/>
    </w:p>
    <w:p w14:paraId="414B9C3F" w14:textId="77777777" w:rsidR="005B6EC4" w:rsidRPr="009C3625" w:rsidRDefault="005B6EC4" w:rsidP="00485A4D">
      <w:pPr>
        <w:pStyle w:val="Heading3"/>
      </w:pPr>
      <w:r w:rsidRPr="009C3625">
        <w:br w:type="page"/>
      </w:r>
    </w:p>
    <w:p w14:paraId="6FE9FC39" w14:textId="5E60C3FD" w:rsidR="00AB3D7A" w:rsidRPr="009C3625" w:rsidRDefault="00BC5A0F" w:rsidP="00485A4D">
      <w:pPr>
        <w:pStyle w:val="Heading3"/>
      </w:pPr>
      <w:bookmarkStart w:id="139" w:name="CHAPTERIV_422"/>
      <w:r w:rsidRPr="009C3625">
        <w:lastRenderedPageBreak/>
        <w:t>4.2.</w:t>
      </w:r>
      <w:r w:rsidR="00A34155" w:rsidRPr="009C3625">
        <w:t>2</w:t>
      </w:r>
      <w:r w:rsidRPr="009C3625">
        <w:t xml:space="preserve"> </w:t>
      </w:r>
      <w:r w:rsidR="00A34155" w:rsidRPr="009C3625">
        <w:t xml:space="preserve">XDS Document </w:t>
      </w:r>
      <w:r w:rsidRPr="009C3625">
        <w:t>Consumer Actor</w:t>
      </w:r>
    </w:p>
    <w:bookmarkEnd w:id="139"/>
    <w:p w14:paraId="51553A45" w14:textId="57016012" w:rsidR="00520F31" w:rsidRPr="009C3625" w:rsidRDefault="0084619E" w:rsidP="00520F31">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color w:val="FF0000"/>
          <w:sz w:val="24"/>
          <w:szCs w:val="24"/>
        </w:rPr>
        <w:tab/>
      </w:r>
      <w:r w:rsidR="00520F31" w:rsidRPr="009C3625">
        <w:rPr>
          <w:rFonts w:ascii="Times New Roman" w:hAnsi="Times New Roman" w:cs="Times New Roman"/>
          <w:sz w:val="24"/>
          <w:szCs w:val="24"/>
        </w:rPr>
        <w:t xml:space="preserve">4.2.2.1 Interpret IHE ITI-18 </w:t>
      </w:r>
      <w:r w:rsidR="00F53548" w:rsidRPr="009C3625">
        <w:rPr>
          <w:rFonts w:ascii="Times New Roman" w:hAnsi="Times New Roman" w:cs="Times New Roman"/>
          <w:sz w:val="24"/>
          <w:szCs w:val="24"/>
        </w:rPr>
        <w:t>T</w:t>
      </w:r>
      <w:r w:rsidR="00520F31" w:rsidRPr="009C3625">
        <w:rPr>
          <w:rFonts w:ascii="Times New Roman" w:hAnsi="Times New Roman" w:cs="Times New Roman"/>
          <w:sz w:val="24"/>
          <w:szCs w:val="24"/>
        </w:rPr>
        <w:t>ransaction</w:t>
      </w:r>
    </w:p>
    <w:p w14:paraId="787A677B" w14:textId="3DC9B4F0" w:rsidR="009357D6" w:rsidRPr="009C3625" w:rsidRDefault="009357D6" w:rsidP="00520F31">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r>
      <w:r w:rsidR="00943DCC" w:rsidRPr="009C3625">
        <w:rPr>
          <w:rFonts w:ascii="Times New Roman" w:hAnsi="Times New Roman" w:cs="Times New Roman"/>
          <w:sz w:val="24"/>
          <w:szCs w:val="24"/>
        </w:rPr>
        <w:fldChar w:fldCharType="begin"/>
      </w:r>
      <w:r w:rsidR="00943DCC" w:rsidRPr="009C3625">
        <w:rPr>
          <w:rFonts w:ascii="Times New Roman" w:hAnsi="Times New Roman" w:cs="Times New Roman"/>
          <w:sz w:val="24"/>
          <w:szCs w:val="24"/>
        </w:rPr>
        <w:instrText xml:space="preserve"> REF _Ref74190691 \h </w:instrText>
      </w:r>
      <w:r w:rsidR="0023508D" w:rsidRPr="009C3625">
        <w:rPr>
          <w:rFonts w:ascii="Times New Roman" w:hAnsi="Times New Roman" w:cs="Times New Roman"/>
          <w:sz w:val="24"/>
          <w:szCs w:val="24"/>
        </w:rPr>
        <w:instrText xml:space="preserve"> \* MERGEFORMAT </w:instrText>
      </w:r>
      <w:r w:rsidR="00943DCC" w:rsidRPr="009C3625">
        <w:rPr>
          <w:rFonts w:ascii="Times New Roman" w:hAnsi="Times New Roman" w:cs="Times New Roman"/>
          <w:sz w:val="24"/>
          <w:szCs w:val="24"/>
        </w:rPr>
      </w:r>
      <w:r w:rsidR="00943DCC"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2</w:t>
      </w:r>
      <w:r w:rsidR="00943DCC" w:rsidRPr="009C3625">
        <w:rPr>
          <w:rFonts w:ascii="Times New Roman" w:hAnsi="Times New Roman" w:cs="Times New Roman"/>
          <w:sz w:val="24"/>
          <w:szCs w:val="24"/>
        </w:rPr>
        <w:fldChar w:fldCharType="end"/>
      </w:r>
      <w:r w:rsidRPr="009C3625">
        <w:rPr>
          <w:rFonts w:ascii="Times New Roman" w:hAnsi="Times New Roman" w:cs="Times New Roman"/>
          <w:sz w:val="24"/>
          <w:szCs w:val="24"/>
        </w:rPr>
        <w:t>, showing XML language code snippet of</w:t>
      </w:r>
      <w:r w:rsidR="00C777CD" w:rsidRPr="009C3625">
        <w:rPr>
          <w:rFonts w:ascii="Times New Roman" w:hAnsi="Times New Roman" w:cs="Times New Roman"/>
          <w:sz w:val="24"/>
          <w:szCs w:val="24"/>
        </w:rPr>
        <w:t xml:space="preserve"> </w:t>
      </w:r>
      <w:proofErr w:type="spellStart"/>
      <w:r w:rsidRPr="009C3625">
        <w:rPr>
          <w:rFonts w:ascii="Times New Roman" w:hAnsi="Times New Roman" w:cs="Times New Roman"/>
          <w:sz w:val="24"/>
          <w:szCs w:val="24"/>
        </w:rPr>
        <w:t>RegistryStoredQueryRequest</w:t>
      </w:r>
      <w:proofErr w:type="spellEnd"/>
      <w:r w:rsidRPr="009C3625">
        <w:rPr>
          <w:rFonts w:ascii="Times New Roman" w:hAnsi="Times New Roman" w:cs="Times New Roman"/>
          <w:sz w:val="24"/>
          <w:szCs w:val="24"/>
        </w:rPr>
        <w:t xml:space="preserve"> [ITI-18] transaction sample. The code composing of </w:t>
      </w:r>
      <w:r w:rsidR="00B02D4B" w:rsidRPr="009C3625">
        <w:rPr>
          <w:rFonts w:ascii="Times New Roman" w:hAnsi="Times New Roman" w:cs="Times New Roman"/>
          <w:sz w:val="24"/>
          <w:szCs w:val="24"/>
        </w:rPr>
        <w:br/>
      </w:r>
      <w:r w:rsidRPr="009C3625">
        <w:rPr>
          <w:rFonts w:ascii="Times New Roman" w:hAnsi="Times New Roman" w:cs="Times New Roman"/>
          <w:sz w:val="24"/>
          <w:szCs w:val="24"/>
        </w:rPr>
        <w:t>3 main sections. The first section labeled “</w:t>
      </w:r>
      <w:proofErr w:type="spellStart"/>
      <w:r w:rsidRPr="009C3625">
        <w:rPr>
          <w:rFonts w:ascii="Times New Roman" w:hAnsi="Times New Roman" w:cs="Times New Roman"/>
          <w:sz w:val="24"/>
          <w:szCs w:val="24"/>
        </w:rPr>
        <w:t>query:AdhocQueryRequest</w:t>
      </w:r>
      <w:proofErr w:type="spellEnd"/>
      <w:r w:rsidRPr="009C3625">
        <w:rPr>
          <w:rFonts w:ascii="Times New Roman" w:hAnsi="Times New Roman" w:cs="Times New Roman"/>
          <w:sz w:val="24"/>
          <w:szCs w:val="24"/>
        </w:rPr>
        <w:t>” is where XML schematic information are located and the label also act as marker which tell interpreter program to recognize it as ITI-18 transaction. The second section labeled “</w:t>
      </w:r>
      <w:proofErr w:type="spellStart"/>
      <w:r w:rsidRPr="009C3625">
        <w:rPr>
          <w:rFonts w:ascii="Times New Roman" w:hAnsi="Times New Roman" w:cs="Times New Roman"/>
          <w:sz w:val="24"/>
          <w:szCs w:val="24"/>
        </w:rPr>
        <w:t>query:ResponseOption</w:t>
      </w:r>
      <w:proofErr w:type="spellEnd"/>
      <w:r w:rsidRPr="009C3625">
        <w:rPr>
          <w:rFonts w:ascii="Times New Roman" w:hAnsi="Times New Roman" w:cs="Times New Roman"/>
          <w:sz w:val="24"/>
          <w:szCs w:val="24"/>
        </w:rPr>
        <w:t>” mark the expected format of query result that will return to Document Consumer. The third section start from label “</w:t>
      </w:r>
      <w:proofErr w:type="spellStart"/>
      <w:r w:rsidRPr="009C3625">
        <w:rPr>
          <w:rFonts w:ascii="Times New Roman" w:hAnsi="Times New Roman" w:cs="Times New Roman"/>
          <w:sz w:val="24"/>
          <w:szCs w:val="24"/>
        </w:rPr>
        <w:t>rim:AdhocQuery</w:t>
      </w:r>
      <w:proofErr w:type="spellEnd"/>
      <w:r w:rsidRPr="009C3625">
        <w:rPr>
          <w:rFonts w:ascii="Times New Roman" w:hAnsi="Times New Roman" w:cs="Times New Roman"/>
          <w:sz w:val="24"/>
          <w:szCs w:val="24"/>
        </w:rPr>
        <w:t xml:space="preserve">” contain all search keywords issued by Document Consumer. These search keywords are selected Metadata attributes and its value. When Document Registry Actor received the transaction, they will use search keyword provided to search for registry with matched Metadata attributes value then return the result to Document Consumer Actor as response transaction following </w:t>
      </w:r>
      <w:r w:rsidR="00943DCC" w:rsidRPr="009C3625">
        <w:rPr>
          <w:rFonts w:ascii="Times New Roman" w:hAnsi="Times New Roman" w:cs="Times New Roman"/>
          <w:sz w:val="24"/>
          <w:szCs w:val="24"/>
        </w:rPr>
        <w:fldChar w:fldCharType="begin"/>
      </w:r>
      <w:r w:rsidR="00943DCC" w:rsidRPr="009C3625">
        <w:rPr>
          <w:rFonts w:ascii="Times New Roman" w:hAnsi="Times New Roman" w:cs="Times New Roman"/>
          <w:sz w:val="24"/>
          <w:szCs w:val="24"/>
        </w:rPr>
        <w:instrText xml:space="preserve"> REF _Ref74190695 \h </w:instrText>
      </w:r>
      <w:r w:rsidR="0023508D" w:rsidRPr="009C3625">
        <w:rPr>
          <w:rFonts w:ascii="Times New Roman" w:hAnsi="Times New Roman" w:cs="Times New Roman"/>
          <w:sz w:val="24"/>
          <w:szCs w:val="24"/>
        </w:rPr>
        <w:instrText xml:space="preserve"> \* MERGEFORMAT </w:instrText>
      </w:r>
      <w:r w:rsidR="00943DCC" w:rsidRPr="009C3625">
        <w:rPr>
          <w:rFonts w:ascii="Times New Roman" w:hAnsi="Times New Roman" w:cs="Times New Roman"/>
          <w:sz w:val="24"/>
          <w:szCs w:val="24"/>
        </w:rPr>
      </w:r>
      <w:r w:rsidR="00943DCC"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3</w:t>
      </w:r>
      <w:r w:rsidR="00943DCC" w:rsidRPr="009C3625">
        <w:rPr>
          <w:rFonts w:ascii="Times New Roman" w:hAnsi="Times New Roman" w:cs="Times New Roman"/>
          <w:sz w:val="24"/>
          <w:szCs w:val="24"/>
        </w:rPr>
        <w:fldChar w:fldCharType="end"/>
      </w:r>
      <w:r w:rsidR="00943DCC" w:rsidRPr="009C3625">
        <w:rPr>
          <w:rFonts w:ascii="Times New Roman" w:hAnsi="Times New Roman" w:cs="Times New Roman"/>
          <w:sz w:val="24"/>
          <w:szCs w:val="24"/>
        </w:rPr>
        <w:t xml:space="preserve"> and </w:t>
      </w:r>
      <w:r w:rsidR="00943DCC" w:rsidRPr="009C3625">
        <w:rPr>
          <w:rFonts w:ascii="Times New Roman" w:hAnsi="Times New Roman" w:cs="Times New Roman"/>
          <w:sz w:val="24"/>
          <w:szCs w:val="24"/>
        </w:rPr>
        <w:fldChar w:fldCharType="begin"/>
      </w:r>
      <w:r w:rsidR="00943DCC" w:rsidRPr="009C3625">
        <w:rPr>
          <w:rFonts w:ascii="Times New Roman" w:hAnsi="Times New Roman" w:cs="Times New Roman"/>
          <w:sz w:val="24"/>
          <w:szCs w:val="24"/>
        </w:rPr>
        <w:instrText xml:space="preserve"> REF _Ref74190702 \h </w:instrText>
      </w:r>
      <w:r w:rsidR="0023508D" w:rsidRPr="009C3625">
        <w:rPr>
          <w:rFonts w:ascii="Times New Roman" w:hAnsi="Times New Roman" w:cs="Times New Roman"/>
          <w:sz w:val="24"/>
          <w:szCs w:val="24"/>
        </w:rPr>
        <w:instrText xml:space="preserve"> \* MERGEFORMAT </w:instrText>
      </w:r>
      <w:r w:rsidR="00943DCC" w:rsidRPr="009C3625">
        <w:rPr>
          <w:rFonts w:ascii="Times New Roman" w:hAnsi="Times New Roman" w:cs="Times New Roman"/>
          <w:sz w:val="24"/>
          <w:szCs w:val="24"/>
        </w:rPr>
      </w:r>
      <w:r w:rsidR="00943DCC"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4</w:t>
      </w:r>
      <w:r w:rsidR="00943DCC" w:rsidRPr="009C3625">
        <w:rPr>
          <w:rFonts w:ascii="Times New Roman" w:hAnsi="Times New Roman" w:cs="Times New Roman"/>
          <w:sz w:val="24"/>
          <w:szCs w:val="24"/>
        </w:rPr>
        <w:fldChar w:fldCharType="end"/>
      </w:r>
      <w:r w:rsidRPr="009C3625">
        <w:rPr>
          <w:rFonts w:ascii="Times New Roman" w:hAnsi="Times New Roman" w:cs="Times New Roman"/>
          <w:sz w:val="24"/>
          <w:szCs w:val="24"/>
        </w:rPr>
        <w:t>. With header labeled “</w:t>
      </w:r>
      <w:proofErr w:type="spellStart"/>
      <w:r w:rsidRPr="009C3625">
        <w:rPr>
          <w:rFonts w:ascii="Times New Roman" w:hAnsi="Times New Roman" w:cs="Times New Roman"/>
          <w:sz w:val="24"/>
          <w:szCs w:val="24"/>
        </w:rPr>
        <w:t>query:AdhocQueryResponse</w:t>
      </w:r>
      <w:proofErr w:type="spellEnd"/>
      <w:r w:rsidRPr="009C3625">
        <w:rPr>
          <w:rFonts w:ascii="Times New Roman" w:hAnsi="Times New Roman" w:cs="Times New Roman"/>
          <w:sz w:val="24"/>
          <w:szCs w:val="24"/>
        </w:rPr>
        <w:t>”, the transaction contain search result depend on query type specified in ITI-18 transaction. If the query expected for “</w:t>
      </w:r>
      <w:proofErr w:type="spellStart"/>
      <w:r w:rsidRPr="009C3625">
        <w:rPr>
          <w:rFonts w:ascii="Times New Roman" w:hAnsi="Times New Roman" w:cs="Times New Roman"/>
          <w:sz w:val="24"/>
          <w:szCs w:val="24"/>
        </w:rPr>
        <w:t>LeafClass</w:t>
      </w:r>
      <w:proofErr w:type="spellEnd"/>
      <w:r w:rsidRPr="009C3625">
        <w:rPr>
          <w:rFonts w:ascii="Times New Roman" w:hAnsi="Times New Roman" w:cs="Times New Roman"/>
          <w:sz w:val="24"/>
          <w:szCs w:val="24"/>
        </w:rPr>
        <w:t>” as result, the response would return Metadata attributes of all matched result in detailed</w:t>
      </w:r>
      <w:r w:rsidR="00943DCC" w:rsidRPr="009C3625">
        <w:rPr>
          <w:rFonts w:ascii="Times New Roman" w:hAnsi="Times New Roman" w:cs="Times New Roman"/>
          <w:sz w:val="24"/>
          <w:szCs w:val="24"/>
        </w:rPr>
        <w:t xml:space="preserve"> as shown in </w:t>
      </w:r>
      <w:r w:rsidR="00943DCC" w:rsidRPr="009C3625">
        <w:rPr>
          <w:rFonts w:ascii="Times New Roman" w:hAnsi="Times New Roman" w:cs="Times New Roman"/>
          <w:sz w:val="24"/>
          <w:szCs w:val="24"/>
        </w:rPr>
        <w:fldChar w:fldCharType="begin"/>
      </w:r>
      <w:r w:rsidR="00943DCC" w:rsidRPr="009C3625">
        <w:rPr>
          <w:rFonts w:ascii="Times New Roman" w:hAnsi="Times New Roman" w:cs="Times New Roman"/>
          <w:sz w:val="24"/>
          <w:szCs w:val="24"/>
        </w:rPr>
        <w:instrText xml:space="preserve"> REF _Ref74190695 \h </w:instrText>
      </w:r>
      <w:r w:rsidR="0023508D" w:rsidRPr="009C3625">
        <w:rPr>
          <w:rFonts w:ascii="Times New Roman" w:hAnsi="Times New Roman" w:cs="Times New Roman"/>
          <w:sz w:val="24"/>
          <w:szCs w:val="24"/>
        </w:rPr>
        <w:instrText xml:space="preserve"> \* MERGEFORMAT </w:instrText>
      </w:r>
      <w:r w:rsidR="00943DCC" w:rsidRPr="009C3625">
        <w:rPr>
          <w:rFonts w:ascii="Times New Roman" w:hAnsi="Times New Roman" w:cs="Times New Roman"/>
          <w:sz w:val="24"/>
          <w:szCs w:val="24"/>
        </w:rPr>
      </w:r>
      <w:r w:rsidR="00943DCC"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3</w:t>
      </w:r>
      <w:r w:rsidR="00943DCC" w:rsidRPr="009C3625">
        <w:rPr>
          <w:rFonts w:ascii="Times New Roman" w:hAnsi="Times New Roman" w:cs="Times New Roman"/>
          <w:sz w:val="24"/>
          <w:szCs w:val="24"/>
        </w:rPr>
        <w:fldChar w:fldCharType="end"/>
      </w:r>
      <w:r w:rsidRPr="009C3625">
        <w:rPr>
          <w:rFonts w:ascii="Times New Roman" w:hAnsi="Times New Roman" w:cs="Times New Roman"/>
          <w:sz w:val="24"/>
          <w:szCs w:val="24"/>
        </w:rPr>
        <w:t>. Otherwise, if the query expected for “</w:t>
      </w:r>
      <w:proofErr w:type="spellStart"/>
      <w:r w:rsidRPr="009C3625">
        <w:rPr>
          <w:rFonts w:ascii="Times New Roman" w:hAnsi="Times New Roman" w:cs="Times New Roman"/>
          <w:sz w:val="24"/>
          <w:szCs w:val="24"/>
        </w:rPr>
        <w:t>ObjectList</w:t>
      </w:r>
      <w:proofErr w:type="spellEnd"/>
      <w:r w:rsidRPr="009C3625">
        <w:rPr>
          <w:rFonts w:ascii="Times New Roman" w:hAnsi="Times New Roman" w:cs="Times New Roman"/>
          <w:sz w:val="24"/>
          <w:szCs w:val="24"/>
        </w:rPr>
        <w:t>”, the response would return object reference number of all matched result</w:t>
      </w:r>
      <w:r w:rsidR="00943DCC" w:rsidRPr="009C3625">
        <w:rPr>
          <w:rFonts w:ascii="Times New Roman" w:hAnsi="Times New Roman" w:cs="Times New Roman"/>
          <w:sz w:val="24"/>
          <w:szCs w:val="24"/>
        </w:rPr>
        <w:t xml:space="preserve"> as shown in </w:t>
      </w:r>
      <w:r w:rsidR="00943DCC" w:rsidRPr="009C3625">
        <w:rPr>
          <w:rFonts w:ascii="Times New Roman" w:hAnsi="Times New Roman" w:cs="Times New Roman"/>
          <w:sz w:val="24"/>
          <w:szCs w:val="24"/>
        </w:rPr>
        <w:fldChar w:fldCharType="begin"/>
      </w:r>
      <w:r w:rsidR="00943DCC" w:rsidRPr="009C3625">
        <w:rPr>
          <w:rFonts w:ascii="Times New Roman" w:hAnsi="Times New Roman" w:cs="Times New Roman"/>
          <w:sz w:val="24"/>
          <w:szCs w:val="24"/>
        </w:rPr>
        <w:instrText xml:space="preserve"> REF _Ref74190702 \h </w:instrText>
      </w:r>
      <w:r w:rsidR="0023508D" w:rsidRPr="009C3625">
        <w:rPr>
          <w:rFonts w:ascii="Times New Roman" w:hAnsi="Times New Roman" w:cs="Times New Roman"/>
          <w:sz w:val="24"/>
          <w:szCs w:val="24"/>
        </w:rPr>
        <w:instrText xml:space="preserve"> \* MERGEFORMAT </w:instrText>
      </w:r>
      <w:r w:rsidR="00943DCC" w:rsidRPr="009C3625">
        <w:rPr>
          <w:rFonts w:ascii="Times New Roman" w:hAnsi="Times New Roman" w:cs="Times New Roman"/>
          <w:sz w:val="24"/>
          <w:szCs w:val="24"/>
        </w:rPr>
      </w:r>
      <w:r w:rsidR="00943DCC"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4</w:t>
      </w:r>
      <w:r w:rsidR="00943DCC" w:rsidRPr="009C3625">
        <w:rPr>
          <w:rFonts w:ascii="Times New Roman" w:hAnsi="Times New Roman" w:cs="Times New Roman"/>
          <w:sz w:val="24"/>
          <w:szCs w:val="24"/>
        </w:rPr>
        <w:fldChar w:fldCharType="end"/>
      </w:r>
      <w:r w:rsidRPr="009C3625">
        <w:rPr>
          <w:rFonts w:ascii="Times New Roman" w:hAnsi="Times New Roman" w:cs="Times New Roman"/>
          <w:sz w:val="24"/>
          <w:szCs w:val="24"/>
        </w:rPr>
        <w:t>. These two types of response specifically selected depend on search behavior of Document Consumer Actor’s user. The query which specified “</w:t>
      </w:r>
      <w:proofErr w:type="spellStart"/>
      <w:r w:rsidRPr="009C3625">
        <w:rPr>
          <w:rFonts w:ascii="Times New Roman" w:hAnsi="Times New Roman" w:cs="Times New Roman"/>
          <w:sz w:val="24"/>
          <w:szCs w:val="24"/>
        </w:rPr>
        <w:t>LeafClass</w:t>
      </w:r>
      <w:proofErr w:type="spellEnd"/>
      <w:r w:rsidRPr="009C3625">
        <w:rPr>
          <w:rFonts w:ascii="Times New Roman" w:hAnsi="Times New Roman" w:cs="Times New Roman"/>
          <w:sz w:val="24"/>
          <w:szCs w:val="24"/>
        </w:rPr>
        <w:t xml:space="preserve">” as its search result must </w:t>
      </w:r>
      <w:r w:rsidR="00CB0E2F" w:rsidRPr="009C3625">
        <w:rPr>
          <w:rFonts w:ascii="Times New Roman" w:hAnsi="Times New Roman" w:cs="Times New Roman"/>
          <w:sz w:val="24"/>
          <w:szCs w:val="24"/>
        </w:rPr>
        <w:t>provide</w:t>
      </w:r>
      <w:r w:rsidRPr="009C3625">
        <w:rPr>
          <w:rFonts w:ascii="Times New Roman" w:hAnsi="Times New Roman" w:cs="Times New Roman"/>
          <w:sz w:val="24"/>
          <w:szCs w:val="24"/>
        </w:rPr>
        <w:t xml:space="preserve"> keyword which unique to its corresponding document, such as document unique ID or object reference UUID. At the same time, “</w:t>
      </w:r>
      <w:proofErr w:type="spellStart"/>
      <w:r w:rsidRPr="009C3625">
        <w:rPr>
          <w:rFonts w:ascii="Times New Roman" w:hAnsi="Times New Roman" w:cs="Times New Roman"/>
          <w:sz w:val="24"/>
          <w:szCs w:val="24"/>
        </w:rPr>
        <w:t>ObjectList</w:t>
      </w:r>
      <w:proofErr w:type="spellEnd"/>
      <w:r w:rsidRPr="009C3625">
        <w:rPr>
          <w:rFonts w:ascii="Times New Roman" w:hAnsi="Times New Roman" w:cs="Times New Roman"/>
          <w:sz w:val="24"/>
          <w:szCs w:val="24"/>
        </w:rPr>
        <w:t>” are used to search for wide range of document with generic search keyword and value where discovery of document existent is the main goal.</w:t>
      </w:r>
      <w:r w:rsidR="0004604B" w:rsidRPr="009C3625">
        <w:rPr>
          <w:rFonts w:ascii="Times New Roman" w:hAnsi="Times New Roman" w:cs="Times New Roman"/>
          <w:sz w:val="24"/>
          <w:szCs w:val="24"/>
        </w:rPr>
        <w:t xml:space="preserve"> </w:t>
      </w:r>
      <w:r w:rsidR="0004604B" w:rsidRPr="009C3625">
        <w:rPr>
          <w:rFonts w:ascii="Times New Roman" w:hAnsi="Times New Roman" w:cs="Times New Roman"/>
          <w:sz w:val="24"/>
          <w:szCs w:val="24"/>
        </w:rPr>
        <w:fldChar w:fldCharType="begin"/>
      </w:r>
      <w:r w:rsidR="0004604B" w:rsidRPr="009C3625">
        <w:rPr>
          <w:rFonts w:ascii="Times New Roman" w:hAnsi="Times New Roman" w:cs="Times New Roman"/>
          <w:sz w:val="24"/>
          <w:szCs w:val="24"/>
        </w:rPr>
        <w:instrText xml:space="preserve"> REF _Ref70696482 \h </w:instrText>
      </w:r>
      <w:r w:rsidR="0023508D" w:rsidRPr="009C3625">
        <w:rPr>
          <w:rFonts w:ascii="Times New Roman" w:hAnsi="Times New Roman" w:cs="Times New Roman"/>
          <w:sz w:val="24"/>
          <w:szCs w:val="24"/>
        </w:rPr>
        <w:instrText xml:space="preserve"> \* MERGEFORMAT </w:instrText>
      </w:r>
      <w:r w:rsidR="0004604B" w:rsidRPr="009C3625">
        <w:rPr>
          <w:rFonts w:ascii="Times New Roman" w:hAnsi="Times New Roman" w:cs="Times New Roman"/>
          <w:sz w:val="24"/>
          <w:szCs w:val="24"/>
        </w:rPr>
      </w:r>
      <w:r w:rsidR="0004604B"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5</w:t>
      </w:r>
      <w:r w:rsidR="0004604B" w:rsidRPr="009C3625">
        <w:rPr>
          <w:rFonts w:ascii="Times New Roman" w:hAnsi="Times New Roman" w:cs="Times New Roman"/>
          <w:sz w:val="24"/>
          <w:szCs w:val="24"/>
        </w:rPr>
        <w:fldChar w:fldCharType="end"/>
      </w:r>
      <w:r w:rsidR="0004604B" w:rsidRPr="009C3625">
        <w:rPr>
          <w:rFonts w:ascii="Times New Roman" w:hAnsi="Times New Roman" w:cs="Times New Roman"/>
          <w:sz w:val="24"/>
          <w:szCs w:val="24"/>
        </w:rPr>
        <w:t xml:space="preserve"> showing the actual ITI-18 transaction using in the implementation while </w:t>
      </w:r>
      <w:r w:rsidR="0004604B" w:rsidRPr="009C3625">
        <w:rPr>
          <w:rFonts w:ascii="Times New Roman" w:hAnsi="Times New Roman" w:cs="Times New Roman"/>
          <w:sz w:val="24"/>
          <w:szCs w:val="24"/>
        </w:rPr>
        <w:fldChar w:fldCharType="begin"/>
      </w:r>
      <w:r w:rsidR="0004604B" w:rsidRPr="009C3625">
        <w:rPr>
          <w:rFonts w:ascii="Times New Roman" w:hAnsi="Times New Roman" w:cs="Times New Roman"/>
          <w:sz w:val="24"/>
          <w:szCs w:val="24"/>
        </w:rPr>
        <w:instrText xml:space="preserve"> REF _Ref70914739 \h </w:instrText>
      </w:r>
      <w:r w:rsidR="0023508D" w:rsidRPr="009C3625">
        <w:rPr>
          <w:rFonts w:ascii="Times New Roman" w:hAnsi="Times New Roman" w:cs="Times New Roman"/>
          <w:sz w:val="24"/>
          <w:szCs w:val="24"/>
        </w:rPr>
        <w:instrText xml:space="preserve"> \* MERGEFORMAT </w:instrText>
      </w:r>
      <w:r w:rsidR="0004604B" w:rsidRPr="009C3625">
        <w:rPr>
          <w:rFonts w:ascii="Times New Roman" w:hAnsi="Times New Roman" w:cs="Times New Roman"/>
          <w:sz w:val="24"/>
          <w:szCs w:val="24"/>
        </w:rPr>
      </w:r>
      <w:r w:rsidR="0004604B"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6</w:t>
      </w:r>
      <w:r w:rsidR="0004604B" w:rsidRPr="009C3625">
        <w:rPr>
          <w:rFonts w:ascii="Times New Roman" w:hAnsi="Times New Roman" w:cs="Times New Roman"/>
          <w:sz w:val="24"/>
          <w:szCs w:val="24"/>
        </w:rPr>
        <w:fldChar w:fldCharType="end"/>
      </w:r>
      <w:r w:rsidR="0004604B" w:rsidRPr="009C3625">
        <w:rPr>
          <w:rFonts w:ascii="Times New Roman" w:hAnsi="Times New Roman" w:cs="Times New Roman"/>
          <w:sz w:val="24"/>
          <w:szCs w:val="24"/>
        </w:rPr>
        <w:t xml:space="preserve"> showing its actual response transaction.</w:t>
      </w:r>
    </w:p>
    <w:p w14:paraId="57B09CFB" w14:textId="77777777" w:rsidR="00CB0E2F" w:rsidRPr="009C3625" w:rsidRDefault="00CB0E2F" w:rsidP="00F42134">
      <w:pPr>
        <w:keepNext/>
      </w:pPr>
    </w:p>
    <w:p w14:paraId="1CCA1AA4" w14:textId="12B1CFE8" w:rsidR="00F42134" w:rsidRPr="009C3625" w:rsidRDefault="00FD0563" w:rsidP="00256B31">
      <w:pPr>
        <w:keepNext/>
        <w:jc w:val="center"/>
      </w:pPr>
      <w:r>
        <w:rPr>
          <w:noProof/>
        </w:rPr>
        <w:drawing>
          <wp:inline distT="0" distB="0" distL="0" distR="0" wp14:anchorId="4A81B15A" wp14:editId="43D3FF79">
            <wp:extent cx="5393404" cy="2828925"/>
            <wp:effectExtent l="0" t="0" r="0" b="0"/>
            <wp:docPr id="112" name="Picture 112"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descr="Graphical user interface, text&#10;&#10;Description automatically generated"/>
                    <pic:cNvPicPr/>
                  </pic:nvPicPr>
                  <pic:blipFill>
                    <a:blip r:embed="rId47"/>
                    <a:stretch>
                      <a:fillRect/>
                    </a:stretch>
                  </pic:blipFill>
                  <pic:spPr>
                    <a:xfrm>
                      <a:off x="0" y="0"/>
                      <a:ext cx="5394548" cy="2829525"/>
                    </a:xfrm>
                    <a:prstGeom prst="rect">
                      <a:avLst/>
                    </a:prstGeom>
                  </pic:spPr>
                </pic:pic>
              </a:graphicData>
            </a:graphic>
          </wp:inline>
        </w:drawing>
      </w:r>
    </w:p>
    <w:p w14:paraId="106CB59C" w14:textId="0FF3DA52" w:rsidR="00F42134" w:rsidRDefault="00F42134" w:rsidP="00256B31">
      <w:pPr>
        <w:pStyle w:val="Caption"/>
        <w:jc w:val="center"/>
      </w:pPr>
      <w:bookmarkStart w:id="140" w:name="_Ref74190691"/>
      <w:bookmarkStart w:id="141" w:name="_Toc74189609"/>
      <w:bookmarkStart w:id="142" w:name="_Ref74191065"/>
      <w:r w:rsidRPr="009C3625">
        <w:t xml:space="preserve">Figure </w:t>
      </w:r>
      <w:fldSimple w:instr=" STYLEREF 1 \s ">
        <w:r w:rsidR="0096498E" w:rsidRPr="009C3625">
          <w:rPr>
            <w:noProof/>
          </w:rPr>
          <w:t>4</w:t>
        </w:r>
      </w:fldSimple>
      <w:r w:rsidR="0096498E" w:rsidRPr="009C3625">
        <w:noBreakHyphen/>
      </w:r>
      <w:fldSimple w:instr=" SEQ Figure \* ARABIC \s 1 ">
        <w:r w:rsidR="0096498E" w:rsidRPr="009C3625">
          <w:rPr>
            <w:noProof/>
          </w:rPr>
          <w:t>22</w:t>
        </w:r>
      </w:fldSimple>
      <w:bookmarkEnd w:id="140"/>
      <w:r w:rsidRPr="009C3625">
        <w:t xml:space="preserve"> </w:t>
      </w:r>
      <w:bookmarkStart w:id="143" w:name="_Ref74190893"/>
      <w:r w:rsidRPr="009C3625">
        <w:t>Pseudocode represents general format of Registry Stored Query Request [ITI - 18]</w:t>
      </w:r>
      <w:bookmarkEnd w:id="141"/>
      <w:bookmarkEnd w:id="142"/>
      <w:bookmarkEnd w:id="143"/>
      <w:r w:rsidR="00CB68AC">
        <w:t xml:space="preserve"> </w:t>
      </w:r>
      <w:r w:rsidR="00CB68AC">
        <w:fldChar w:fldCharType="begin"/>
      </w:r>
      <w:r w:rsidR="00CB68AC">
        <w:instrText>ADDIN CSL_CITATION {"citationItems":[{"id":"ITEM-1","itemData":{"author":[{"dropping-particle":"","family":"IHE International Inc","given":"","non-dropping-particle":"","parse-names":false,"suffix":""}],"id":"ITEM-1","issued":{"date-parts":[["2008"]]},"title":"IHE IT Infrastructure Technical Framework: Volume 2b (ITI TF-2b): Transactions Part B – Sections 3.29 – 3.64","type":"article-journal","volume":"2"},"uris":["http://www.mendeley.com/documents/?uuid=b17cae90-a753-47f3-ad9b-e0e40db0f2bd"]}],"mendeley":{"formattedCitation":"[58]","plainTextFormattedCitation":"[58]","previouslyFormattedCitation":"[58]"},"properties":{"noteIndex":0},"schema":"https://github.com/citation-style-language/schema/raw/master/csl-citation.json"}</w:instrText>
      </w:r>
      <w:r w:rsidR="00CB68AC">
        <w:fldChar w:fldCharType="separate"/>
      </w:r>
      <w:r w:rsidR="00CB68AC" w:rsidRPr="00CB68AC">
        <w:rPr>
          <w:noProof/>
        </w:rPr>
        <w:t>[58]</w:t>
      </w:r>
      <w:r w:rsidR="00CB68AC">
        <w:fldChar w:fldCharType="end"/>
      </w:r>
    </w:p>
    <w:p w14:paraId="357219A0" w14:textId="77777777" w:rsidR="00FD0563" w:rsidRPr="00FD0563" w:rsidRDefault="00FD0563" w:rsidP="00FD0563"/>
    <w:p w14:paraId="357FE5B5" w14:textId="77777777" w:rsidR="00F42134" w:rsidRPr="009C3625" w:rsidRDefault="00F42134" w:rsidP="00F42134"/>
    <w:p w14:paraId="069C27E6" w14:textId="7EEB9B51" w:rsidR="00F42134" w:rsidRPr="009C3625" w:rsidRDefault="00FD0563" w:rsidP="00256B31">
      <w:pPr>
        <w:keepNext/>
        <w:jc w:val="center"/>
      </w:pPr>
      <w:r>
        <w:rPr>
          <w:noProof/>
        </w:rPr>
        <w:drawing>
          <wp:inline distT="0" distB="0" distL="0" distR="0" wp14:anchorId="2FB26CEF" wp14:editId="50028274">
            <wp:extent cx="5309870" cy="2132965"/>
            <wp:effectExtent l="0" t="0" r="5080" b="635"/>
            <wp:docPr id="113" name="Picture 11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descr="Graphical user interface, text, application, email&#10;&#10;Description automatically generated"/>
                    <pic:cNvPicPr/>
                  </pic:nvPicPr>
                  <pic:blipFill>
                    <a:blip r:embed="rId48"/>
                    <a:stretch>
                      <a:fillRect/>
                    </a:stretch>
                  </pic:blipFill>
                  <pic:spPr>
                    <a:xfrm>
                      <a:off x="0" y="0"/>
                      <a:ext cx="5312987" cy="2134217"/>
                    </a:xfrm>
                    <a:prstGeom prst="rect">
                      <a:avLst/>
                    </a:prstGeom>
                  </pic:spPr>
                </pic:pic>
              </a:graphicData>
            </a:graphic>
          </wp:inline>
        </w:drawing>
      </w:r>
    </w:p>
    <w:p w14:paraId="2FB35F8C" w14:textId="15D6201C" w:rsidR="00F42134" w:rsidRPr="009C3625" w:rsidRDefault="00F42134" w:rsidP="00256B31">
      <w:pPr>
        <w:pStyle w:val="Caption"/>
        <w:jc w:val="center"/>
        <w:rPr>
          <w:i/>
          <w:iCs/>
        </w:rPr>
      </w:pPr>
      <w:bookmarkStart w:id="144" w:name="_Ref74190695"/>
      <w:bookmarkStart w:id="145" w:name="_Toc74189610"/>
      <w:bookmarkStart w:id="146" w:name="_Ref74191068"/>
      <w:r w:rsidRPr="009C3625">
        <w:t xml:space="preserve">Figure </w:t>
      </w:r>
      <w:fldSimple w:instr=" STYLEREF 1 \s ">
        <w:r w:rsidR="0096498E" w:rsidRPr="009C3625">
          <w:rPr>
            <w:noProof/>
          </w:rPr>
          <w:t>4</w:t>
        </w:r>
      </w:fldSimple>
      <w:r w:rsidR="0096498E" w:rsidRPr="009C3625">
        <w:noBreakHyphen/>
      </w:r>
      <w:fldSimple w:instr=" SEQ Figure \* ARABIC \s 1 ">
        <w:r w:rsidR="0096498E" w:rsidRPr="009C3625">
          <w:rPr>
            <w:noProof/>
          </w:rPr>
          <w:t>23</w:t>
        </w:r>
      </w:fldSimple>
      <w:bookmarkEnd w:id="144"/>
      <w:r w:rsidRPr="009C3625">
        <w:t xml:space="preserve"> </w:t>
      </w:r>
      <w:bookmarkStart w:id="147" w:name="_Ref74190899"/>
      <w:r w:rsidRPr="009C3625">
        <w:t xml:space="preserve">Pseudocode represents general format of Query Response </w:t>
      </w:r>
      <w:r w:rsidRPr="009C3625">
        <w:br/>
        <w:t>included “Object Reference” of search results</w:t>
      </w:r>
      <w:bookmarkEnd w:id="145"/>
      <w:bookmarkEnd w:id="146"/>
      <w:bookmarkEnd w:id="147"/>
      <w:r w:rsidR="00CB68AC">
        <w:t xml:space="preserve"> </w:t>
      </w:r>
      <w:r w:rsidR="00CB68AC">
        <w:fldChar w:fldCharType="begin"/>
      </w:r>
      <w:r w:rsidR="00CB68AC">
        <w:instrText>ADDIN CSL_CITATION {"citationItems":[{"id":"ITEM-1","itemData":{"author":[{"dropping-particle":"","family":"IHE International Inc","given":"","non-dropping-particle":"","parse-names":false,"suffix":""}],"id":"ITEM-1","issued":{"date-parts":[["2008"]]},"title":"IHE IT Infrastructure Technical Framework: Volume 2b (ITI TF-2b): Transactions Part B – Sections 3.29 – 3.64","type":"article-journal","volume":"2"},"uris":["http://www.mendeley.com/documents/?uuid=b17cae90-a753-47f3-ad9b-e0e40db0f2bd"]}],"mendeley":{"formattedCitation":"[58]","plainTextFormattedCitation":"[58]","previouslyFormattedCitation":"[58]"},"properties":{"noteIndex":0},"schema":"https://github.com/citation-style-language/schema/raw/master/csl-citation.json"}</w:instrText>
      </w:r>
      <w:r w:rsidR="00CB68AC">
        <w:fldChar w:fldCharType="separate"/>
      </w:r>
      <w:r w:rsidR="00CB68AC" w:rsidRPr="00CB68AC">
        <w:rPr>
          <w:noProof/>
        </w:rPr>
        <w:t>[58]</w:t>
      </w:r>
      <w:r w:rsidR="00CB68AC">
        <w:fldChar w:fldCharType="end"/>
      </w:r>
    </w:p>
    <w:p w14:paraId="0F655228" w14:textId="0EE4A01A" w:rsidR="00F42134" w:rsidRPr="009C3625" w:rsidRDefault="00A044DC" w:rsidP="00256B31">
      <w:pPr>
        <w:keepNext/>
        <w:jc w:val="center"/>
      </w:pPr>
      <w:r>
        <w:rPr>
          <w:noProof/>
        </w:rPr>
        <w:lastRenderedPageBreak/>
        <w:drawing>
          <wp:inline distT="0" distB="0" distL="0" distR="0" wp14:anchorId="73DEBBD7" wp14:editId="6F4DB0F1">
            <wp:extent cx="5415979" cy="7000875"/>
            <wp:effectExtent l="0" t="0" r="0" b="0"/>
            <wp:docPr id="114" name="Picture 114"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14" descr="Text&#10;&#10;Description automatically generated with low confidence"/>
                    <pic:cNvPicPr/>
                  </pic:nvPicPr>
                  <pic:blipFill>
                    <a:blip r:embed="rId49"/>
                    <a:stretch>
                      <a:fillRect/>
                    </a:stretch>
                  </pic:blipFill>
                  <pic:spPr>
                    <a:xfrm>
                      <a:off x="0" y="0"/>
                      <a:ext cx="5420750" cy="7007042"/>
                    </a:xfrm>
                    <a:prstGeom prst="rect">
                      <a:avLst/>
                    </a:prstGeom>
                  </pic:spPr>
                </pic:pic>
              </a:graphicData>
            </a:graphic>
          </wp:inline>
        </w:drawing>
      </w:r>
    </w:p>
    <w:p w14:paraId="4B57F382" w14:textId="77777777" w:rsidR="00F42134" w:rsidRPr="009C3625" w:rsidRDefault="00F42134" w:rsidP="00F42134"/>
    <w:p w14:paraId="08259B18" w14:textId="77777777" w:rsidR="00F42134" w:rsidRPr="009C3625" w:rsidRDefault="00F42134" w:rsidP="00F42134"/>
    <w:p w14:paraId="25BBAB88" w14:textId="45FFEE5E" w:rsidR="00F42134" w:rsidRPr="009C3625" w:rsidRDefault="00884379" w:rsidP="00256B31">
      <w:pPr>
        <w:spacing w:after="240"/>
        <w:jc w:val="center"/>
      </w:pPr>
      <w:r>
        <w:rPr>
          <w:noProof/>
        </w:rPr>
        <w:lastRenderedPageBreak/>
        <w:drawing>
          <wp:inline distT="0" distB="0" distL="0" distR="0" wp14:anchorId="06686EFC" wp14:editId="215B4DE8">
            <wp:extent cx="5465378" cy="3838575"/>
            <wp:effectExtent l="0" t="0" r="2540" b="0"/>
            <wp:docPr id="115" name="Picture 11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descr="Text&#10;&#10;Description automatically generated"/>
                    <pic:cNvPicPr/>
                  </pic:nvPicPr>
                  <pic:blipFill>
                    <a:blip r:embed="rId50"/>
                    <a:stretch>
                      <a:fillRect/>
                    </a:stretch>
                  </pic:blipFill>
                  <pic:spPr>
                    <a:xfrm>
                      <a:off x="0" y="0"/>
                      <a:ext cx="5467008" cy="3839720"/>
                    </a:xfrm>
                    <a:prstGeom prst="rect">
                      <a:avLst/>
                    </a:prstGeom>
                  </pic:spPr>
                </pic:pic>
              </a:graphicData>
            </a:graphic>
          </wp:inline>
        </w:drawing>
      </w:r>
    </w:p>
    <w:p w14:paraId="23F97D4C" w14:textId="7F127710" w:rsidR="00F42134" w:rsidRPr="009C3625" w:rsidRDefault="008C129B" w:rsidP="00256B31">
      <w:pPr>
        <w:pStyle w:val="Caption"/>
        <w:jc w:val="center"/>
        <w:rPr>
          <w:i/>
          <w:iCs/>
        </w:rPr>
      </w:pPr>
      <w:bookmarkStart w:id="148" w:name="_Ref74190702"/>
      <w:bookmarkStart w:id="149" w:name="_Toc74189611"/>
      <w:bookmarkStart w:id="150" w:name="_Ref74191072"/>
      <w:r w:rsidRPr="009C3625">
        <w:t xml:space="preserve">Figure </w:t>
      </w:r>
      <w:fldSimple w:instr=" STYLEREF 1 \s ">
        <w:r w:rsidR="0096498E" w:rsidRPr="009C3625">
          <w:rPr>
            <w:noProof/>
          </w:rPr>
          <w:t>4</w:t>
        </w:r>
      </w:fldSimple>
      <w:r w:rsidR="0096498E" w:rsidRPr="009C3625">
        <w:noBreakHyphen/>
      </w:r>
      <w:fldSimple w:instr=" SEQ Figure \* ARABIC \s 1 ">
        <w:r w:rsidR="0096498E" w:rsidRPr="009C3625">
          <w:rPr>
            <w:noProof/>
          </w:rPr>
          <w:t>24</w:t>
        </w:r>
      </w:fldSimple>
      <w:bookmarkEnd w:id="148"/>
      <w:r w:rsidRPr="009C3625">
        <w:t xml:space="preserve"> </w:t>
      </w:r>
      <w:bookmarkStart w:id="151" w:name="_Ref74190907"/>
      <w:r w:rsidRPr="009C3625">
        <w:t xml:space="preserve">Pseudocode represents general format of Query Response </w:t>
      </w:r>
      <w:r w:rsidRPr="009C3625">
        <w:br/>
        <w:t>included "Leaf Class" of search result</w:t>
      </w:r>
      <w:bookmarkEnd w:id="149"/>
      <w:bookmarkEnd w:id="150"/>
      <w:bookmarkEnd w:id="151"/>
      <w:r w:rsidR="00CB68AC">
        <w:t xml:space="preserve"> </w:t>
      </w:r>
      <w:r w:rsidR="00CB68AC">
        <w:fldChar w:fldCharType="begin"/>
      </w:r>
      <w:r w:rsidR="00CB68AC">
        <w:instrText>ADDIN CSL_CITATION {"citationItems":[{"id":"ITEM-1","itemData":{"author":[{"dropping-particle":"","family":"IHE International Inc","given":"","non-dropping-particle":"","parse-names":false,"suffix":""}],"id":"ITEM-1","issued":{"date-parts":[["2008"]]},"title":"IHE IT Infrastructure Technical Framework: Volume 2b (ITI TF-2b): Transactions Part B – Sections 3.29 – 3.64","type":"article-journal","volume":"2"},"uris":["http://www.mendeley.com/documents/?uuid=b17cae90-a753-47f3-ad9b-e0e40db0f2bd"]}],"mendeley":{"formattedCitation":"[58]","plainTextFormattedCitation":"[58]","previouslyFormattedCitation":"[58]"},"properties":{"noteIndex":0},"schema":"https://github.com/citation-style-language/schema/raw/master/csl-citation.json"}</w:instrText>
      </w:r>
      <w:r w:rsidR="00CB68AC">
        <w:fldChar w:fldCharType="separate"/>
      </w:r>
      <w:r w:rsidR="00CB68AC" w:rsidRPr="00CB68AC">
        <w:rPr>
          <w:noProof/>
        </w:rPr>
        <w:t>[58]</w:t>
      </w:r>
      <w:r w:rsidR="00CB68AC">
        <w:fldChar w:fldCharType="end"/>
      </w:r>
    </w:p>
    <w:p w14:paraId="35489FC8" w14:textId="738EF4CD" w:rsidR="00F42134" w:rsidRPr="009C3625" w:rsidRDefault="00C44B6E" w:rsidP="00256B31">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4E52485E" wp14:editId="5273EEB5">
            <wp:extent cx="5638402" cy="5972175"/>
            <wp:effectExtent l="0" t="0" r="635" b="0"/>
            <wp:docPr id="116" name="Picture 11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descr="Table&#10;&#10;Description automatically generated"/>
                    <pic:cNvPicPr/>
                  </pic:nvPicPr>
                  <pic:blipFill>
                    <a:blip r:embed="rId51"/>
                    <a:stretch>
                      <a:fillRect/>
                    </a:stretch>
                  </pic:blipFill>
                  <pic:spPr>
                    <a:xfrm>
                      <a:off x="0" y="0"/>
                      <a:ext cx="5641526" cy="5975484"/>
                    </a:xfrm>
                    <a:prstGeom prst="rect">
                      <a:avLst/>
                    </a:prstGeom>
                  </pic:spPr>
                </pic:pic>
              </a:graphicData>
            </a:graphic>
          </wp:inline>
        </w:drawing>
      </w:r>
    </w:p>
    <w:p w14:paraId="761935D7" w14:textId="43ABB5A7" w:rsidR="00256B31" w:rsidRPr="009C3625" w:rsidRDefault="00256B31" w:rsidP="00256B31">
      <w:pPr>
        <w:pStyle w:val="Caption"/>
        <w:jc w:val="center"/>
        <w:rPr>
          <w:i/>
          <w:iCs/>
        </w:rPr>
      </w:pPr>
      <w:bookmarkStart w:id="152" w:name="_Ref70696482"/>
      <w:bookmarkStart w:id="153" w:name="_Toc74189612"/>
      <w:bookmarkStart w:id="154" w:name="_Ref74191076"/>
      <w:r w:rsidRPr="009C3625">
        <w:t xml:space="preserve">Figure </w:t>
      </w:r>
      <w:fldSimple w:instr=" STYLEREF 1 \s ">
        <w:r w:rsidR="0096498E" w:rsidRPr="009C3625">
          <w:rPr>
            <w:noProof/>
          </w:rPr>
          <w:t>4</w:t>
        </w:r>
      </w:fldSimple>
      <w:r w:rsidR="0096498E" w:rsidRPr="009C3625">
        <w:noBreakHyphen/>
      </w:r>
      <w:fldSimple w:instr=" SEQ Figure \* ARABIC \s 1 ">
        <w:r w:rsidR="0096498E" w:rsidRPr="009C3625">
          <w:rPr>
            <w:noProof/>
          </w:rPr>
          <w:t>25</w:t>
        </w:r>
      </w:fldSimple>
      <w:bookmarkEnd w:id="152"/>
      <w:r w:rsidRPr="009C3625">
        <w:t xml:space="preserve"> </w:t>
      </w:r>
      <w:bookmarkStart w:id="155" w:name="_Ref74190995"/>
      <w:r w:rsidRPr="009C3625">
        <w:t>XML Code Snippet of</w:t>
      </w:r>
      <w:r w:rsidR="009F1B90" w:rsidRPr="009C3625">
        <w:t xml:space="preserve"> </w:t>
      </w:r>
      <w:proofErr w:type="spellStart"/>
      <w:r w:rsidRPr="009C3625">
        <w:t>RegistryStoredQueryRequest</w:t>
      </w:r>
      <w:proofErr w:type="spellEnd"/>
      <w:r w:rsidRPr="009C3625">
        <w:t xml:space="preserve"> [ITI-18] Transaction Sample</w:t>
      </w:r>
      <w:bookmarkEnd w:id="153"/>
      <w:bookmarkEnd w:id="154"/>
      <w:bookmarkEnd w:id="155"/>
      <w:r w:rsidR="00CB68AC">
        <w:t xml:space="preserve"> </w:t>
      </w:r>
      <w:r w:rsidR="00CB68AC">
        <w:fldChar w:fldCharType="begin"/>
      </w:r>
      <w:r w:rsidR="00CB68AC">
        <w:instrText>ADDIN CSL_CITATION {"citationItems":[{"id":"ITEM-1","itemData":{"author":[{"dropping-particle":"","family":"IHE International Inc","given":"","non-dropping-particle":"","parse-names":false,"suffix":""}],"id":"ITEM-1","issued":{"date-parts":[["2008"]]},"title":"IHE IT Infrastructure Technical Framework: Volume 2b (ITI TF-2b): Transactions Part B – Sections 3.29 – 3.64","type":"article-journal","volume":"2"},"uris":["http://www.mendeley.com/documents/?uuid=b17cae90-a753-47f3-ad9b-e0e40db0f2bd"]}],"mendeley":{"formattedCitation":"[58]","plainTextFormattedCitation":"[58]","previouslyFormattedCitation":"[58]"},"properties":{"noteIndex":0},"schema":"https://github.com/citation-style-language/schema/raw/master/csl-citation.json"}</w:instrText>
      </w:r>
      <w:r w:rsidR="00CB68AC">
        <w:fldChar w:fldCharType="separate"/>
      </w:r>
      <w:r w:rsidR="00CB68AC" w:rsidRPr="00CB68AC">
        <w:rPr>
          <w:noProof/>
        </w:rPr>
        <w:t>[58]</w:t>
      </w:r>
      <w:r w:rsidR="00CB68AC">
        <w:fldChar w:fldCharType="end"/>
      </w:r>
    </w:p>
    <w:p w14:paraId="671453E5" w14:textId="77777777" w:rsidR="00F42134" w:rsidRPr="009C3625" w:rsidRDefault="00F42134" w:rsidP="00F42134"/>
    <w:p w14:paraId="11E371CE" w14:textId="77777777" w:rsidR="00F42134" w:rsidRPr="009C3625" w:rsidRDefault="00F42134" w:rsidP="00F42134"/>
    <w:p w14:paraId="5D9197BE" w14:textId="77777777" w:rsidR="00F42134" w:rsidRPr="009C3625" w:rsidRDefault="00F42134" w:rsidP="00F42134"/>
    <w:p w14:paraId="35773ECC" w14:textId="77777777" w:rsidR="00F42134" w:rsidRPr="009C3625" w:rsidRDefault="00F42134" w:rsidP="00F42134"/>
    <w:p w14:paraId="3AB0EBBB" w14:textId="77777777" w:rsidR="00F42134" w:rsidRPr="009C3625" w:rsidRDefault="00F42134" w:rsidP="00F42134"/>
    <w:p w14:paraId="305033AF" w14:textId="77777777" w:rsidR="00F42134" w:rsidRPr="009C3625" w:rsidRDefault="00F42134" w:rsidP="00F42134"/>
    <w:p w14:paraId="0FDB96BF" w14:textId="71EC4DA9" w:rsidR="00F42134" w:rsidRPr="009C3625" w:rsidRDefault="006D0B3C" w:rsidP="00256B31">
      <w:pPr>
        <w:keepNext/>
        <w:jc w:val="center"/>
      </w:pPr>
      <w:r>
        <w:rPr>
          <w:noProof/>
        </w:rPr>
        <w:lastRenderedPageBreak/>
        <w:drawing>
          <wp:inline distT="0" distB="0" distL="0" distR="0" wp14:anchorId="116C324D" wp14:editId="65319810">
            <wp:extent cx="5495476" cy="7200900"/>
            <wp:effectExtent l="0" t="0" r="0" b="0"/>
            <wp:docPr id="117" name="Picture 11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descr="Table&#10;&#10;Description automatically generated"/>
                    <pic:cNvPicPr/>
                  </pic:nvPicPr>
                  <pic:blipFill>
                    <a:blip r:embed="rId52"/>
                    <a:stretch>
                      <a:fillRect/>
                    </a:stretch>
                  </pic:blipFill>
                  <pic:spPr>
                    <a:xfrm>
                      <a:off x="0" y="0"/>
                      <a:ext cx="5501442" cy="7208718"/>
                    </a:xfrm>
                    <a:prstGeom prst="rect">
                      <a:avLst/>
                    </a:prstGeom>
                  </pic:spPr>
                </pic:pic>
              </a:graphicData>
            </a:graphic>
          </wp:inline>
        </w:drawing>
      </w:r>
    </w:p>
    <w:p w14:paraId="15DCC776" w14:textId="77777777" w:rsidR="00F42134" w:rsidRPr="009C3625" w:rsidRDefault="00F42134" w:rsidP="00F42134"/>
    <w:p w14:paraId="51DCB5BC" w14:textId="77777777" w:rsidR="00F42134" w:rsidRPr="009C3625" w:rsidRDefault="00F42134" w:rsidP="00F42134"/>
    <w:p w14:paraId="1B34CC29" w14:textId="77777777" w:rsidR="00F42134" w:rsidRPr="009C3625" w:rsidRDefault="00F42134" w:rsidP="00F42134"/>
    <w:p w14:paraId="5388F2B9" w14:textId="5EC2898B" w:rsidR="00F42134" w:rsidRPr="009C3625" w:rsidRDefault="00AC084F" w:rsidP="00256B31">
      <w:pPr>
        <w:jc w:val="center"/>
      </w:pPr>
      <w:r>
        <w:rPr>
          <w:noProof/>
        </w:rPr>
        <w:lastRenderedPageBreak/>
        <w:drawing>
          <wp:inline distT="0" distB="0" distL="0" distR="0" wp14:anchorId="6823738F" wp14:editId="4F5C2434">
            <wp:extent cx="5495925" cy="7051635"/>
            <wp:effectExtent l="0" t="0" r="0" b="0"/>
            <wp:docPr id="118" name="Picture 11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descr="A picture containing text&#10;&#10;Description automatically generated"/>
                    <pic:cNvPicPr/>
                  </pic:nvPicPr>
                  <pic:blipFill>
                    <a:blip r:embed="rId53"/>
                    <a:stretch>
                      <a:fillRect/>
                    </a:stretch>
                  </pic:blipFill>
                  <pic:spPr>
                    <a:xfrm>
                      <a:off x="0" y="0"/>
                      <a:ext cx="5499575" cy="7056318"/>
                    </a:xfrm>
                    <a:prstGeom prst="rect">
                      <a:avLst/>
                    </a:prstGeom>
                  </pic:spPr>
                </pic:pic>
              </a:graphicData>
            </a:graphic>
          </wp:inline>
        </w:drawing>
      </w:r>
    </w:p>
    <w:p w14:paraId="3C9A74DF" w14:textId="77777777" w:rsidR="00F42134" w:rsidRPr="009C3625" w:rsidRDefault="00F42134" w:rsidP="00F42134"/>
    <w:p w14:paraId="0C825500" w14:textId="77777777" w:rsidR="00F42134" w:rsidRPr="009C3625" w:rsidRDefault="00F42134" w:rsidP="00F42134"/>
    <w:p w14:paraId="7F038723" w14:textId="77777777" w:rsidR="00F42134" w:rsidRPr="009C3625" w:rsidRDefault="00F42134" w:rsidP="00F42134"/>
    <w:p w14:paraId="45643503" w14:textId="70FA8407" w:rsidR="00F42134" w:rsidRPr="009C3625" w:rsidRDefault="00CD1437" w:rsidP="00256B31">
      <w:pPr>
        <w:jc w:val="center"/>
      </w:pPr>
      <w:r>
        <w:rPr>
          <w:noProof/>
        </w:rPr>
        <w:lastRenderedPageBreak/>
        <w:drawing>
          <wp:inline distT="0" distB="0" distL="0" distR="0" wp14:anchorId="55A801F1" wp14:editId="260DEF87">
            <wp:extent cx="5429525" cy="6886575"/>
            <wp:effectExtent l="0" t="0" r="0" b="0"/>
            <wp:docPr id="119" name="Picture 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descr="Text&#10;&#10;Description automatically generated"/>
                    <pic:cNvPicPr/>
                  </pic:nvPicPr>
                  <pic:blipFill>
                    <a:blip r:embed="rId54"/>
                    <a:stretch>
                      <a:fillRect/>
                    </a:stretch>
                  </pic:blipFill>
                  <pic:spPr>
                    <a:xfrm>
                      <a:off x="0" y="0"/>
                      <a:ext cx="5431675" cy="6889302"/>
                    </a:xfrm>
                    <a:prstGeom prst="rect">
                      <a:avLst/>
                    </a:prstGeom>
                  </pic:spPr>
                </pic:pic>
              </a:graphicData>
            </a:graphic>
          </wp:inline>
        </w:drawing>
      </w:r>
    </w:p>
    <w:p w14:paraId="6ABCADE3" w14:textId="77777777" w:rsidR="00F42134" w:rsidRPr="009C3625" w:rsidRDefault="00F42134" w:rsidP="00F42134"/>
    <w:p w14:paraId="6367DC9E" w14:textId="77777777" w:rsidR="00F42134" w:rsidRPr="009C3625" w:rsidRDefault="00F42134" w:rsidP="00F42134"/>
    <w:p w14:paraId="22877C9B" w14:textId="77777777" w:rsidR="00F42134" w:rsidRPr="009C3625" w:rsidRDefault="00F42134" w:rsidP="00F42134"/>
    <w:p w14:paraId="42C40CAB" w14:textId="012BD6A7" w:rsidR="00F42134" w:rsidRPr="009C3625" w:rsidRDefault="00EB559D" w:rsidP="00256B31">
      <w:pPr>
        <w:jc w:val="center"/>
      </w:pPr>
      <w:r>
        <w:rPr>
          <w:noProof/>
        </w:rPr>
        <w:lastRenderedPageBreak/>
        <w:drawing>
          <wp:inline distT="0" distB="0" distL="0" distR="0" wp14:anchorId="09D6803D" wp14:editId="4BB99E5B">
            <wp:extent cx="5427656" cy="6905625"/>
            <wp:effectExtent l="0" t="0" r="1905" b="0"/>
            <wp:docPr id="120" name="Picture 120" descr="A close-up of a docume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descr="A close-up of a document&#10;&#10;Description automatically generated with medium confidence"/>
                    <pic:cNvPicPr/>
                  </pic:nvPicPr>
                  <pic:blipFill>
                    <a:blip r:embed="rId55"/>
                    <a:stretch>
                      <a:fillRect/>
                    </a:stretch>
                  </pic:blipFill>
                  <pic:spPr>
                    <a:xfrm>
                      <a:off x="0" y="0"/>
                      <a:ext cx="5432264" cy="6911488"/>
                    </a:xfrm>
                    <a:prstGeom prst="rect">
                      <a:avLst/>
                    </a:prstGeom>
                  </pic:spPr>
                </pic:pic>
              </a:graphicData>
            </a:graphic>
          </wp:inline>
        </w:drawing>
      </w:r>
    </w:p>
    <w:p w14:paraId="48644D23" w14:textId="77777777" w:rsidR="00F42134" w:rsidRPr="009C3625" w:rsidRDefault="00F42134" w:rsidP="00F42134"/>
    <w:p w14:paraId="4AF017B3" w14:textId="77777777" w:rsidR="00F42134" w:rsidRPr="009C3625" w:rsidRDefault="00F42134" w:rsidP="00F42134"/>
    <w:p w14:paraId="77C9FBA6" w14:textId="77777777" w:rsidR="00F42134" w:rsidRPr="009C3625" w:rsidRDefault="00F42134" w:rsidP="00F42134"/>
    <w:p w14:paraId="1AC81667" w14:textId="7AD705BA" w:rsidR="00F42134" w:rsidRPr="009C3625" w:rsidRDefault="00BF7B99" w:rsidP="00256B31">
      <w:pPr>
        <w:spacing w:after="240"/>
        <w:jc w:val="center"/>
      </w:pPr>
      <w:r>
        <w:rPr>
          <w:noProof/>
        </w:rPr>
        <w:lastRenderedPageBreak/>
        <w:drawing>
          <wp:inline distT="0" distB="0" distL="0" distR="0" wp14:anchorId="26039F17" wp14:editId="56566C03">
            <wp:extent cx="5503512" cy="4800600"/>
            <wp:effectExtent l="0" t="0" r="2540" b="0"/>
            <wp:docPr id="121" name="Picture 12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descr="Text, letter&#10;&#10;Description automatically generated"/>
                    <pic:cNvPicPr/>
                  </pic:nvPicPr>
                  <pic:blipFill>
                    <a:blip r:embed="rId56"/>
                    <a:stretch>
                      <a:fillRect/>
                    </a:stretch>
                  </pic:blipFill>
                  <pic:spPr>
                    <a:xfrm>
                      <a:off x="0" y="0"/>
                      <a:ext cx="5510420" cy="4806625"/>
                    </a:xfrm>
                    <a:prstGeom prst="rect">
                      <a:avLst/>
                    </a:prstGeom>
                  </pic:spPr>
                </pic:pic>
              </a:graphicData>
            </a:graphic>
          </wp:inline>
        </w:drawing>
      </w:r>
    </w:p>
    <w:p w14:paraId="5220D1A9" w14:textId="5D80DC36" w:rsidR="005C0216" w:rsidRPr="009C3625" w:rsidRDefault="005C0216" w:rsidP="00943DCC">
      <w:pPr>
        <w:pStyle w:val="Caption"/>
        <w:jc w:val="center"/>
        <w:rPr>
          <w:i/>
          <w:iCs/>
        </w:rPr>
      </w:pPr>
      <w:bookmarkStart w:id="156" w:name="_Ref70914739"/>
      <w:bookmarkStart w:id="157" w:name="_Toc74189613"/>
      <w:bookmarkStart w:id="158" w:name="_Ref74191080"/>
      <w:r w:rsidRPr="009C3625">
        <w:t xml:space="preserve">Figure </w:t>
      </w:r>
      <w:fldSimple w:instr=" STYLEREF 1 \s ">
        <w:r w:rsidR="0096498E" w:rsidRPr="009C3625">
          <w:rPr>
            <w:noProof/>
          </w:rPr>
          <w:t>4</w:t>
        </w:r>
      </w:fldSimple>
      <w:r w:rsidR="0096498E" w:rsidRPr="009C3625">
        <w:noBreakHyphen/>
      </w:r>
      <w:fldSimple w:instr=" SEQ Figure \* ARABIC \s 1 ">
        <w:r w:rsidR="0096498E" w:rsidRPr="009C3625">
          <w:rPr>
            <w:noProof/>
          </w:rPr>
          <w:t>26</w:t>
        </w:r>
      </w:fldSimple>
      <w:bookmarkEnd w:id="156"/>
      <w:r w:rsidRPr="009C3625">
        <w:t xml:space="preserve"> </w:t>
      </w:r>
      <w:bookmarkStart w:id="159" w:name="_Ref74191003"/>
      <w:r w:rsidRPr="009C3625">
        <w:t xml:space="preserve">XML Code Snippet of </w:t>
      </w:r>
      <w:proofErr w:type="spellStart"/>
      <w:r w:rsidRPr="009C3625">
        <w:t>RegistryStoredQueryResponse</w:t>
      </w:r>
      <w:proofErr w:type="spellEnd"/>
      <w:r w:rsidRPr="009C3625">
        <w:t xml:space="preserve"> Transaction Sample</w:t>
      </w:r>
      <w:bookmarkEnd w:id="157"/>
      <w:bookmarkEnd w:id="158"/>
      <w:bookmarkEnd w:id="159"/>
      <w:r w:rsidR="00CB68AC">
        <w:t xml:space="preserve"> </w:t>
      </w:r>
      <w:r w:rsidR="00CB68AC">
        <w:fldChar w:fldCharType="begin"/>
      </w:r>
      <w:r w:rsidR="0029292E">
        <w:instrText>ADDIN CSL_CITATION {"citationItems":[{"id":"ITEM-1","itemData":{"author":[{"dropping-particle":"","family":"IHE International Inc","given":"","non-dropping-particle":"","parse-names":false,"suffix":""}],"id":"ITEM-1","issued":{"date-parts":[["2008"]]},"title":"IHE IT Infrastructure Technical Framework: Volume 2b (ITI TF-2b): Transactions Part B – Sections 3.29 – 3.64","type":"article-journal","volume":"2"},"uris":["http://www.mendeley.com/documents/?uuid=b17cae90-a753-47f3-ad9b-e0e40db0f2bd"]}],"mendeley":{"formattedCitation":"[58]","plainTextFormattedCitation":"[58]","previouslyFormattedCitation":"[58]"},"properties":{"noteIndex":0},"schema":"https://github.com/citation-style-language/schema/raw/master/csl-citation.json"}</w:instrText>
      </w:r>
      <w:r w:rsidR="00CB68AC">
        <w:fldChar w:fldCharType="separate"/>
      </w:r>
      <w:r w:rsidR="00CB68AC" w:rsidRPr="00CB68AC">
        <w:rPr>
          <w:noProof/>
        </w:rPr>
        <w:t>[58]</w:t>
      </w:r>
      <w:r w:rsidR="00CB68AC">
        <w:fldChar w:fldCharType="end"/>
      </w:r>
    </w:p>
    <w:p w14:paraId="762385C1" w14:textId="77777777" w:rsidR="00F42134" w:rsidRPr="009C3625" w:rsidRDefault="00F42134" w:rsidP="00520F31">
      <w:pPr>
        <w:pStyle w:val="ListParagraph"/>
        <w:spacing w:line="360" w:lineRule="auto"/>
        <w:ind w:left="0"/>
        <w:jc w:val="thaiDistribute"/>
        <w:rPr>
          <w:rFonts w:ascii="Times New Roman" w:hAnsi="Times New Roman" w:cs="Times New Roman"/>
          <w:sz w:val="24"/>
          <w:szCs w:val="24"/>
        </w:rPr>
      </w:pPr>
    </w:p>
    <w:p w14:paraId="51CF734D" w14:textId="77777777" w:rsidR="005D3CB7" w:rsidRPr="009C3625" w:rsidRDefault="005D3CB7" w:rsidP="00F81C49">
      <w:pPr>
        <w:pStyle w:val="ListParagraph"/>
        <w:spacing w:line="360" w:lineRule="auto"/>
        <w:ind w:left="0"/>
        <w:jc w:val="thaiDistribute"/>
        <w:rPr>
          <w:rFonts w:ascii="Times New Roman" w:hAnsi="Times New Roman" w:cs="Times New Roman"/>
          <w:color w:val="FF0000"/>
          <w:sz w:val="24"/>
          <w:szCs w:val="24"/>
        </w:rPr>
      </w:pPr>
      <w:r w:rsidRPr="009C3625">
        <w:rPr>
          <w:rFonts w:ascii="Times New Roman" w:hAnsi="Times New Roman" w:cs="Times New Roman"/>
          <w:color w:val="FF0000"/>
          <w:sz w:val="24"/>
          <w:szCs w:val="24"/>
        </w:rPr>
        <w:br w:type="page"/>
      </w:r>
    </w:p>
    <w:p w14:paraId="7DB62FD0" w14:textId="6336B947" w:rsidR="00520F31" w:rsidRPr="009C3625" w:rsidRDefault="0084619E"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color w:val="FF0000"/>
          <w:sz w:val="24"/>
          <w:szCs w:val="24"/>
        </w:rPr>
        <w:lastRenderedPageBreak/>
        <w:tab/>
      </w:r>
      <w:r w:rsidR="00520F31" w:rsidRPr="009C3625">
        <w:rPr>
          <w:rFonts w:ascii="Times New Roman" w:hAnsi="Times New Roman" w:cs="Times New Roman"/>
          <w:sz w:val="24"/>
          <w:szCs w:val="24"/>
        </w:rPr>
        <w:t xml:space="preserve">4.2.2.2 XDS Document Consumer Actor </w:t>
      </w:r>
      <w:r w:rsidR="001376D8" w:rsidRPr="009C3625">
        <w:rPr>
          <w:rFonts w:ascii="Times New Roman" w:hAnsi="Times New Roman" w:cs="Times New Roman"/>
          <w:sz w:val="24"/>
          <w:szCs w:val="24"/>
        </w:rPr>
        <w:t>S</w:t>
      </w:r>
      <w:r w:rsidR="00520F31" w:rsidRPr="009C3625">
        <w:rPr>
          <w:rFonts w:ascii="Times New Roman" w:hAnsi="Times New Roman" w:cs="Times New Roman"/>
          <w:sz w:val="24"/>
          <w:szCs w:val="24"/>
        </w:rPr>
        <w:t xml:space="preserve">imulating </w:t>
      </w:r>
      <w:r w:rsidR="001376D8" w:rsidRPr="009C3625">
        <w:rPr>
          <w:rFonts w:ascii="Times New Roman" w:hAnsi="Times New Roman" w:cs="Times New Roman"/>
          <w:sz w:val="24"/>
          <w:szCs w:val="24"/>
        </w:rPr>
        <w:t>P</w:t>
      </w:r>
      <w:r w:rsidR="00520F31" w:rsidRPr="009C3625">
        <w:rPr>
          <w:rFonts w:ascii="Times New Roman" w:hAnsi="Times New Roman" w:cs="Times New Roman"/>
          <w:sz w:val="24"/>
          <w:szCs w:val="24"/>
        </w:rPr>
        <w:t>rogram</w:t>
      </w:r>
    </w:p>
    <w:p w14:paraId="2A9AC477" w14:textId="1CF6F279" w:rsidR="00F61430" w:rsidRPr="009C3625" w:rsidRDefault="00F61430"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r>
      <w:r w:rsidR="0018480A" w:rsidRPr="009C3625">
        <w:rPr>
          <w:rFonts w:ascii="Times New Roman" w:hAnsi="Times New Roman" w:cs="Times New Roman"/>
          <w:sz w:val="24"/>
          <w:szCs w:val="24"/>
        </w:rPr>
        <w:t>For document query, XDS Document Consumer query for document Metadata attributes stored within XDS Document Registry Blockchain providing search operation type and some Metadata attributes value as search keyword via ITI-18 transaction. XDS Document Registry will check if the transaction is ITI-18 before performing search operation matching specified search type using provided keyword Metadata attributes value. The search operation will be performed by consequently call for each registered smart-contracts until all contracts with matched attributes value were found. XDS Document Registry Actor then returns all query result in XML format following specification for ITI-18 responding. Upon receiving the query response, XDS Document Consumer then interprets the transaction and displays the result to the user in a human-understandable format.</w:t>
      </w:r>
    </w:p>
    <w:p w14:paraId="7C54708C" w14:textId="7E2F2F07" w:rsidR="00E615F6" w:rsidRPr="009C3625" w:rsidRDefault="00B0548B" w:rsidP="00E615F6">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cs/>
        </w:rPr>
        <w:tab/>
      </w:r>
      <w:r w:rsidR="0018480A" w:rsidRPr="009C3625">
        <w:rPr>
          <w:rFonts w:ascii="Times New Roman" w:hAnsi="Times New Roman" w:cs="Times New Roman"/>
          <w:sz w:val="24"/>
          <w:szCs w:val="24"/>
        </w:rPr>
        <w:t xml:space="preserve">Following IHE XDS Profile, XDS Document Consumer actor is where the user specifies search keyword values of Metadata attributes for the system to query for matching document exist within XDS Affinity Domain. For this implementation, we design that the user interface will take the form of a command-line program that can be run via Windows command prompt or Linux terminal. The program will prompt the user to specify search type, including META-attributes value, and specify the value. The actor then accepts these values to create an XML message following ITI-18 format before sending it to a local or accessible XDS Document Registry actor to query for matching document and start search operation. </w:t>
      </w:r>
      <w:r w:rsidR="0018480A" w:rsidRPr="009C3625">
        <w:rPr>
          <w:rFonts w:ascii="Times New Roman" w:hAnsi="Times New Roman" w:cs="Times New Roman"/>
          <w:sz w:val="24"/>
          <w:szCs w:val="24"/>
        </w:rPr>
        <w:fldChar w:fldCharType="begin"/>
      </w:r>
      <w:r w:rsidR="0018480A" w:rsidRPr="009C3625">
        <w:rPr>
          <w:rFonts w:ascii="Times New Roman" w:hAnsi="Times New Roman" w:cs="Times New Roman"/>
          <w:sz w:val="24"/>
          <w:szCs w:val="24"/>
        </w:rPr>
        <w:instrText xml:space="preserve"> REF _Ref74246122 \h </w:instrText>
      </w:r>
      <w:r w:rsidR="0023508D" w:rsidRPr="009C3625">
        <w:rPr>
          <w:rFonts w:ascii="Times New Roman" w:hAnsi="Times New Roman" w:cs="Times New Roman"/>
          <w:sz w:val="24"/>
          <w:szCs w:val="24"/>
        </w:rPr>
        <w:instrText xml:space="preserve"> \* MERGEFORMAT </w:instrText>
      </w:r>
      <w:r w:rsidR="0018480A" w:rsidRPr="009C3625">
        <w:rPr>
          <w:rFonts w:ascii="Times New Roman" w:hAnsi="Times New Roman" w:cs="Times New Roman"/>
          <w:sz w:val="24"/>
          <w:szCs w:val="24"/>
        </w:rPr>
      </w:r>
      <w:r w:rsidR="0018480A"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31</w:t>
      </w:r>
      <w:r w:rsidR="0018480A" w:rsidRPr="009C3625">
        <w:rPr>
          <w:rFonts w:ascii="Times New Roman" w:hAnsi="Times New Roman" w:cs="Times New Roman"/>
          <w:sz w:val="24"/>
          <w:szCs w:val="24"/>
        </w:rPr>
        <w:fldChar w:fldCharType="end"/>
      </w:r>
      <w:r w:rsidR="0018480A" w:rsidRPr="009C3625">
        <w:rPr>
          <w:rFonts w:ascii="Times New Roman" w:hAnsi="Times New Roman" w:cs="Times New Roman"/>
          <w:sz w:val="24"/>
          <w:szCs w:val="24"/>
        </w:rPr>
        <w:t xml:space="preserve"> showing the </w:t>
      </w:r>
      <w:proofErr w:type="spellStart"/>
      <w:r w:rsidR="0018480A" w:rsidRPr="009C3625">
        <w:rPr>
          <w:rFonts w:ascii="Times New Roman" w:hAnsi="Times New Roman" w:cs="Times New Roman"/>
          <w:sz w:val="24"/>
          <w:szCs w:val="24"/>
        </w:rPr>
        <w:t>Javascript</w:t>
      </w:r>
      <w:proofErr w:type="spellEnd"/>
      <w:r w:rsidR="0018480A" w:rsidRPr="009C3625">
        <w:rPr>
          <w:rFonts w:ascii="Times New Roman" w:hAnsi="Times New Roman" w:cs="Times New Roman"/>
          <w:sz w:val="24"/>
          <w:szCs w:val="24"/>
        </w:rPr>
        <w:t xml:space="preserve"> code snippet for the native-side of the XDS Document Consumer Actor program.</w:t>
      </w:r>
      <w:r w:rsidR="00E615F6" w:rsidRPr="009C3625">
        <w:rPr>
          <w:rFonts w:ascii="Times New Roman" w:hAnsi="Times New Roman" w:cs="Times New Roman"/>
          <w:sz w:val="24"/>
          <w:szCs w:val="24"/>
        </w:rPr>
        <w:t xml:space="preserve"> </w:t>
      </w:r>
    </w:p>
    <w:p w14:paraId="27A65B3C" w14:textId="7FE23FAD" w:rsidR="00DF2651" w:rsidRPr="009C3625" w:rsidRDefault="00DF2651" w:rsidP="00DF2651">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t xml:space="preserve">The command-line interface of XDS Document Consumer begins with prompt the user to input registry query types or choose to quit the program as shown in </w:t>
      </w:r>
      <w:r w:rsidRPr="009C3625">
        <w:rPr>
          <w:rFonts w:ascii="Times New Roman" w:hAnsi="Times New Roman" w:cs="Times New Roman"/>
          <w:sz w:val="24"/>
          <w:szCs w:val="24"/>
        </w:rPr>
        <w:fldChar w:fldCharType="begin"/>
      </w:r>
      <w:r w:rsidRPr="009C3625">
        <w:rPr>
          <w:rFonts w:ascii="Times New Roman" w:hAnsi="Times New Roman" w:cs="Times New Roman"/>
          <w:sz w:val="24"/>
          <w:szCs w:val="24"/>
        </w:rPr>
        <w:instrText xml:space="preserve"> REF _Ref74246275 \h </w:instrText>
      </w:r>
      <w:r w:rsidR="0023508D" w:rsidRPr="009C3625">
        <w:rPr>
          <w:rFonts w:ascii="Times New Roman" w:hAnsi="Times New Roman" w:cs="Times New Roman"/>
          <w:sz w:val="24"/>
          <w:szCs w:val="24"/>
        </w:rPr>
        <w:instrText xml:space="preserve"> \* MERGEFORMAT </w:instrText>
      </w:r>
      <w:r w:rsidRPr="009C3625">
        <w:rPr>
          <w:rFonts w:ascii="Times New Roman" w:hAnsi="Times New Roman" w:cs="Times New Roman"/>
          <w:sz w:val="24"/>
          <w:szCs w:val="24"/>
        </w:rPr>
      </w:r>
      <w:r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7</w:t>
      </w:r>
      <w:r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The user will need to specify digit numbers corresponding to the choice. Then, the user will be prompt to input essential metadata attributes required for the query type (i.e., </w:t>
      </w:r>
      <w:proofErr w:type="spellStart"/>
      <w:r w:rsidRPr="009C3625">
        <w:rPr>
          <w:rFonts w:ascii="Times New Roman" w:hAnsi="Times New Roman" w:cs="Times New Roman"/>
          <w:sz w:val="24"/>
          <w:szCs w:val="24"/>
        </w:rPr>
        <w:t>FindDocuments</w:t>
      </w:r>
      <w:proofErr w:type="spellEnd"/>
      <w:r w:rsidRPr="009C3625">
        <w:rPr>
          <w:rFonts w:ascii="Times New Roman" w:hAnsi="Times New Roman" w:cs="Times New Roman"/>
          <w:sz w:val="24"/>
          <w:szCs w:val="24"/>
        </w:rPr>
        <w:t xml:space="preserve"> will require attributes included </w:t>
      </w:r>
      <w:proofErr w:type="spellStart"/>
      <w:r w:rsidRPr="009C3625">
        <w:rPr>
          <w:rFonts w:ascii="Times New Roman" w:hAnsi="Times New Roman" w:cs="Times New Roman"/>
          <w:sz w:val="24"/>
          <w:szCs w:val="24"/>
        </w:rPr>
        <w:t>DocumentEntryPatientId</w:t>
      </w:r>
      <w:proofErr w:type="spellEnd"/>
      <w:r w:rsidRPr="009C3625">
        <w:rPr>
          <w:rFonts w:ascii="Times New Roman" w:hAnsi="Times New Roman" w:cs="Times New Roman"/>
          <w:sz w:val="24"/>
          <w:szCs w:val="24"/>
        </w:rPr>
        <w:t xml:space="preserve"> and </w:t>
      </w:r>
      <w:proofErr w:type="spellStart"/>
      <w:r w:rsidRPr="009C3625">
        <w:rPr>
          <w:rFonts w:ascii="Times New Roman" w:hAnsi="Times New Roman" w:cs="Times New Roman"/>
          <w:sz w:val="24"/>
          <w:szCs w:val="24"/>
        </w:rPr>
        <w:t>DocumentEntryStatus</w:t>
      </w:r>
      <w:proofErr w:type="spellEnd"/>
      <w:r w:rsidRPr="009C3625">
        <w:rPr>
          <w:rFonts w:ascii="Times New Roman" w:hAnsi="Times New Roman" w:cs="Times New Roman"/>
          <w:sz w:val="24"/>
          <w:szCs w:val="24"/>
        </w:rPr>
        <w:t xml:space="preserve"> as shown in </w:t>
      </w:r>
      <w:r w:rsidRPr="009C3625">
        <w:rPr>
          <w:rFonts w:ascii="Times New Roman" w:hAnsi="Times New Roman" w:cs="Times New Roman"/>
          <w:sz w:val="24"/>
          <w:szCs w:val="24"/>
        </w:rPr>
        <w:fldChar w:fldCharType="begin"/>
      </w:r>
      <w:r w:rsidRPr="009C3625">
        <w:rPr>
          <w:rFonts w:ascii="Times New Roman" w:hAnsi="Times New Roman" w:cs="Times New Roman"/>
          <w:sz w:val="24"/>
          <w:szCs w:val="24"/>
        </w:rPr>
        <w:instrText xml:space="preserve"> REF _Ref74246289 \h </w:instrText>
      </w:r>
      <w:r w:rsidR="0023508D" w:rsidRPr="009C3625">
        <w:rPr>
          <w:rFonts w:ascii="Times New Roman" w:hAnsi="Times New Roman" w:cs="Times New Roman"/>
          <w:sz w:val="24"/>
          <w:szCs w:val="24"/>
        </w:rPr>
        <w:instrText xml:space="preserve"> \* MERGEFORMAT </w:instrText>
      </w:r>
      <w:r w:rsidRPr="009C3625">
        <w:rPr>
          <w:rFonts w:ascii="Times New Roman" w:hAnsi="Times New Roman" w:cs="Times New Roman"/>
          <w:sz w:val="24"/>
          <w:szCs w:val="24"/>
        </w:rPr>
      </w:r>
      <w:r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8</w:t>
      </w:r>
      <w:r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before prompt to input other metadata attributes as optional depending on the information the user known as shown in </w:t>
      </w:r>
      <w:r w:rsidRPr="009C3625">
        <w:rPr>
          <w:rFonts w:ascii="Times New Roman" w:hAnsi="Times New Roman" w:cs="Times New Roman"/>
          <w:sz w:val="24"/>
          <w:szCs w:val="24"/>
        </w:rPr>
        <w:fldChar w:fldCharType="begin"/>
      </w:r>
      <w:r w:rsidRPr="009C3625">
        <w:rPr>
          <w:rFonts w:ascii="Times New Roman" w:hAnsi="Times New Roman" w:cs="Times New Roman"/>
          <w:sz w:val="24"/>
          <w:szCs w:val="24"/>
        </w:rPr>
        <w:instrText xml:space="preserve"> REF _Ref74246303 \h </w:instrText>
      </w:r>
      <w:r w:rsidR="0023508D" w:rsidRPr="009C3625">
        <w:rPr>
          <w:rFonts w:ascii="Times New Roman" w:hAnsi="Times New Roman" w:cs="Times New Roman"/>
          <w:sz w:val="24"/>
          <w:szCs w:val="24"/>
        </w:rPr>
        <w:instrText xml:space="preserve"> \* MERGEFORMAT </w:instrText>
      </w:r>
      <w:r w:rsidRPr="009C3625">
        <w:rPr>
          <w:rFonts w:ascii="Times New Roman" w:hAnsi="Times New Roman" w:cs="Times New Roman"/>
          <w:sz w:val="24"/>
          <w:szCs w:val="24"/>
        </w:rPr>
      </w:r>
      <w:r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9</w:t>
      </w:r>
      <w:r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When there are no more metadata attribute values to add, the user can choose to start a query for the document as shown in </w:t>
      </w:r>
      <w:r w:rsidRPr="009C3625">
        <w:rPr>
          <w:rFonts w:ascii="Times New Roman" w:hAnsi="Times New Roman" w:cs="Times New Roman"/>
          <w:sz w:val="24"/>
          <w:szCs w:val="24"/>
        </w:rPr>
        <w:fldChar w:fldCharType="begin"/>
      </w:r>
      <w:r w:rsidRPr="009C3625">
        <w:rPr>
          <w:rFonts w:ascii="Times New Roman" w:hAnsi="Times New Roman" w:cs="Times New Roman"/>
          <w:sz w:val="24"/>
          <w:szCs w:val="24"/>
        </w:rPr>
        <w:instrText xml:space="preserve"> REF _Ref74246318 \h </w:instrText>
      </w:r>
      <w:r w:rsidR="0023508D" w:rsidRPr="009C3625">
        <w:rPr>
          <w:rFonts w:ascii="Times New Roman" w:hAnsi="Times New Roman" w:cs="Times New Roman"/>
          <w:sz w:val="24"/>
          <w:szCs w:val="24"/>
        </w:rPr>
        <w:instrText xml:space="preserve"> \* MERGEFORMAT </w:instrText>
      </w:r>
      <w:r w:rsidRPr="009C3625">
        <w:rPr>
          <w:rFonts w:ascii="Times New Roman" w:hAnsi="Times New Roman" w:cs="Times New Roman"/>
          <w:sz w:val="24"/>
          <w:szCs w:val="24"/>
        </w:rPr>
      </w:r>
      <w:r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30</w:t>
      </w:r>
      <w:r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The XDS Document Consumer </w:t>
      </w:r>
      <w:r w:rsidRPr="009C3625">
        <w:rPr>
          <w:rFonts w:ascii="Times New Roman" w:hAnsi="Times New Roman" w:cs="Times New Roman"/>
          <w:sz w:val="24"/>
          <w:szCs w:val="24"/>
        </w:rPr>
        <w:lastRenderedPageBreak/>
        <w:t>Actor program will then accept the input and assort it into the ITI-18 transaction before sending it to XDS Document Registry Actor.</w:t>
      </w:r>
    </w:p>
    <w:p w14:paraId="3406D840" w14:textId="77777777" w:rsidR="00DF2651" w:rsidRPr="009C3625" w:rsidRDefault="00DF2651" w:rsidP="00DF2651">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noProof/>
          <w:sz w:val="24"/>
          <w:szCs w:val="24"/>
        </w:rPr>
        <w:drawing>
          <wp:inline distT="0" distB="0" distL="0" distR="0" wp14:anchorId="14B6C06C" wp14:editId="49FC4C88">
            <wp:extent cx="2714242" cy="237744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746117" cy="2405360"/>
                    </a:xfrm>
                    <a:prstGeom prst="rect">
                      <a:avLst/>
                    </a:prstGeom>
                  </pic:spPr>
                </pic:pic>
              </a:graphicData>
            </a:graphic>
          </wp:inline>
        </w:drawing>
      </w:r>
    </w:p>
    <w:p w14:paraId="05A2E5B9" w14:textId="5687DCD1" w:rsidR="00DF2651" w:rsidRPr="009C3625" w:rsidRDefault="00DF2651" w:rsidP="00DF2651">
      <w:pPr>
        <w:pStyle w:val="Caption"/>
        <w:spacing w:after="240"/>
        <w:jc w:val="center"/>
      </w:pPr>
      <w:bookmarkStart w:id="160" w:name="_Ref74246275"/>
      <w:bookmarkStart w:id="161" w:name="_Ref74284884"/>
      <w:r w:rsidRPr="009C3625">
        <w:t xml:space="preserve">Figure </w:t>
      </w:r>
      <w:fldSimple w:instr=" STYLEREF 1 \s ">
        <w:r w:rsidR="0096498E" w:rsidRPr="009C3625">
          <w:rPr>
            <w:noProof/>
          </w:rPr>
          <w:t>4</w:t>
        </w:r>
      </w:fldSimple>
      <w:r w:rsidR="0096498E" w:rsidRPr="009C3625">
        <w:noBreakHyphen/>
      </w:r>
      <w:fldSimple w:instr=" SEQ Figure \* ARABIC \s 1 ">
        <w:r w:rsidR="0096498E" w:rsidRPr="009C3625">
          <w:rPr>
            <w:noProof/>
          </w:rPr>
          <w:t>27</w:t>
        </w:r>
      </w:fldSimple>
      <w:bookmarkEnd w:id="160"/>
      <w:r w:rsidRPr="009C3625">
        <w:t xml:space="preserve"> </w:t>
      </w:r>
      <w:bookmarkStart w:id="162" w:name="_Ref74284575"/>
      <w:r w:rsidRPr="009C3625">
        <w:t>The program prompt user to input query type</w:t>
      </w:r>
      <w:bookmarkEnd w:id="161"/>
      <w:bookmarkEnd w:id="162"/>
    </w:p>
    <w:p w14:paraId="55538ED9" w14:textId="77777777" w:rsidR="00DF2651" w:rsidRPr="009C3625" w:rsidRDefault="00DF2651" w:rsidP="00DF2651">
      <w:pPr>
        <w:keepNext/>
        <w:jc w:val="center"/>
      </w:pPr>
      <w:r w:rsidRPr="009C3625">
        <w:rPr>
          <w:noProof/>
        </w:rPr>
        <w:drawing>
          <wp:inline distT="0" distB="0" distL="0" distR="0" wp14:anchorId="2C411F5F" wp14:editId="50C2A986">
            <wp:extent cx="2827175" cy="570871"/>
            <wp:effectExtent l="0" t="0" r="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915168" cy="588639"/>
                    </a:xfrm>
                    <a:prstGeom prst="rect">
                      <a:avLst/>
                    </a:prstGeom>
                  </pic:spPr>
                </pic:pic>
              </a:graphicData>
            </a:graphic>
          </wp:inline>
        </w:drawing>
      </w:r>
    </w:p>
    <w:p w14:paraId="019BEDDB" w14:textId="33055145" w:rsidR="00DF2651" w:rsidRPr="009C3625" w:rsidRDefault="00DF2651" w:rsidP="00DF2651">
      <w:pPr>
        <w:pStyle w:val="Caption"/>
        <w:jc w:val="center"/>
      </w:pPr>
      <w:bookmarkStart w:id="163" w:name="_Ref74246289"/>
      <w:bookmarkStart w:id="164" w:name="_Ref74284889"/>
      <w:r w:rsidRPr="009C3625">
        <w:t xml:space="preserve">Figure </w:t>
      </w:r>
      <w:fldSimple w:instr=" STYLEREF 1 \s ">
        <w:r w:rsidR="0096498E" w:rsidRPr="009C3625">
          <w:rPr>
            <w:noProof/>
          </w:rPr>
          <w:t>4</w:t>
        </w:r>
      </w:fldSimple>
      <w:r w:rsidR="0096498E" w:rsidRPr="009C3625">
        <w:noBreakHyphen/>
      </w:r>
      <w:fldSimple w:instr=" SEQ Figure \* ARABIC \s 1 ">
        <w:r w:rsidR="0096498E" w:rsidRPr="009C3625">
          <w:rPr>
            <w:noProof/>
          </w:rPr>
          <w:t>28</w:t>
        </w:r>
      </w:fldSimple>
      <w:bookmarkEnd w:id="163"/>
      <w:r w:rsidRPr="009C3625">
        <w:t xml:space="preserve"> </w:t>
      </w:r>
      <w:bookmarkStart w:id="165" w:name="_Ref74284584"/>
      <w:r w:rsidRPr="009C3625">
        <w:t>The program prompt user to input essential metadata attribute values</w:t>
      </w:r>
      <w:bookmarkEnd w:id="164"/>
      <w:bookmarkEnd w:id="165"/>
      <w:r w:rsidRPr="009C3625">
        <w:t xml:space="preserve"> </w:t>
      </w:r>
    </w:p>
    <w:p w14:paraId="5600A7ED" w14:textId="77777777" w:rsidR="00DF2651" w:rsidRPr="009C3625" w:rsidRDefault="00DF2651" w:rsidP="00DF2651">
      <w:pPr>
        <w:pStyle w:val="Caption"/>
        <w:spacing w:after="240"/>
        <w:jc w:val="center"/>
      </w:pPr>
      <w:r w:rsidRPr="009C3625">
        <w:t xml:space="preserve">(In case of </w:t>
      </w:r>
      <w:proofErr w:type="spellStart"/>
      <w:r w:rsidRPr="009C3625">
        <w:t>FindDocuments</w:t>
      </w:r>
      <w:proofErr w:type="spellEnd"/>
      <w:r w:rsidRPr="009C3625">
        <w:t xml:space="preserve"> query type)</w:t>
      </w:r>
    </w:p>
    <w:p w14:paraId="7236FFDE" w14:textId="77777777" w:rsidR="00DF2651" w:rsidRPr="009C3625" w:rsidRDefault="00DF2651" w:rsidP="00DF2651">
      <w:pPr>
        <w:keepNext/>
        <w:jc w:val="center"/>
      </w:pPr>
      <w:r w:rsidRPr="009C3625">
        <w:rPr>
          <w:noProof/>
        </w:rPr>
        <w:drawing>
          <wp:inline distT="0" distB="0" distL="0" distR="0" wp14:anchorId="6903B3DD" wp14:editId="39208170">
            <wp:extent cx="2742768" cy="2761641"/>
            <wp:effectExtent l="0" t="0" r="635"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773423" cy="2792507"/>
                    </a:xfrm>
                    <a:prstGeom prst="rect">
                      <a:avLst/>
                    </a:prstGeom>
                  </pic:spPr>
                </pic:pic>
              </a:graphicData>
            </a:graphic>
          </wp:inline>
        </w:drawing>
      </w:r>
    </w:p>
    <w:p w14:paraId="4302EBF9" w14:textId="4B9522B4" w:rsidR="00DF2651" w:rsidRPr="009C3625" w:rsidRDefault="00DF2651" w:rsidP="00DF2651">
      <w:pPr>
        <w:pStyle w:val="Caption"/>
        <w:spacing w:after="240"/>
        <w:jc w:val="center"/>
      </w:pPr>
      <w:bookmarkStart w:id="166" w:name="_Ref74246303"/>
      <w:bookmarkStart w:id="167" w:name="_Ref74284892"/>
      <w:r w:rsidRPr="009C3625">
        <w:t xml:space="preserve">Figure </w:t>
      </w:r>
      <w:fldSimple w:instr=" STYLEREF 1 \s ">
        <w:r w:rsidR="0096498E" w:rsidRPr="009C3625">
          <w:rPr>
            <w:noProof/>
          </w:rPr>
          <w:t>4</w:t>
        </w:r>
      </w:fldSimple>
      <w:r w:rsidR="0096498E" w:rsidRPr="009C3625">
        <w:noBreakHyphen/>
      </w:r>
      <w:fldSimple w:instr=" SEQ Figure \* ARABIC \s 1 ">
        <w:r w:rsidR="0096498E" w:rsidRPr="009C3625">
          <w:rPr>
            <w:noProof/>
          </w:rPr>
          <w:t>29</w:t>
        </w:r>
      </w:fldSimple>
      <w:bookmarkEnd w:id="166"/>
      <w:r w:rsidRPr="009C3625">
        <w:t xml:space="preserve"> </w:t>
      </w:r>
      <w:bookmarkStart w:id="168" w:name="_Ref74284594"/>
      <w:r w:rsidRPr="009C3625">
        <w:t>The program prompt user to input optional metadata attributes</w:t>
      </w:r>
      <w:bookmarkEnd w:id="167"/>
      <w:bookmarkEnd w:id="168"/>
    </w:p>
    <w:p w14:paraId="622380E7" w14:textId="77777777" w:rsidR="00DF2651" w:rsidRPr="009C3625" w:rsidRDefault="00DF2651" w:rsidP="00DF2651">
      <w:pPr>
        <w:keepNext/>
        <w:jc w:val="center"/>
      </w:pPr>
      <w:r w:rsidRPr="009C3625">
        <w:rPr>
          <w:noProof/>
        </w:rPr>
        <w:lastRenderedPageBreak/>
        <w:drawing>
          <wp:inline distT="0" distB="0" distL="0" distR="0" wp14:anchorId="0B32CE53" wp14:editId="6D0E242C">
            <wp:extent cx="3010760" cy="366555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032524" cy="3692048"/>
                    </a:xfrm>
                    <a:prstGeom prst="rect">
                      <a:avLst/>
                    </a:prstGeom>
                  </pic:spPr>
                </pic:pic>
              </a:graphicData>
            </a:graphic>
          </wp:inline>
        </w:drawing>
      </w:r>
    </w:p>
    <w:p w14:paraId="071508C5" w14:textId="43FD49BF" w:rsidR="00DF2651" w:rsidRPr="009C3625" w:rsidRDefault="00DF2651" w:rsidP="00DF2651">
      <w:pPr>
        <w:pStyle w:val="Caption"/>
        <w:jc w:val="center"/>
      </w:pPr>
      <w:bookmarkStart w:id="169" w:name="_Ref74246318"/>
      <w:bookmarkStart w:id="170" w:name="_Ref74284896"/>
      <w:r w:rsidRPr="009C3625">
        <w:t xml:space="preserve">Figure </w:t>
      </w:r>
      <w:fldSimple w:instr=" STYLEREF 1 \s ">
        <w:r w:rsidR="0096498E" w:rsidRPr="009C3625">
          <w:rPr>
            <w:noProof/>
          </w:rPr>
          <w:t>4</w:t>
        </w:r>
      </w:fldSimple>
      <w:r w:rsidR="0096498E" w:rsidRPr="009C3625">
        <w:noBreakHyphen/>
      </w:r>
      <w:fldSimple w:instr=" SEQ Figure \* ARABIC \s 1 ">
        <w:r w:rsidR="0096498E" w:rsidRPr="009C3625">
          <w:rPr>
            <w:noProof/>
          </w:rPr>
          <w:t>30</w:t>
        </w:r>
      </w:fldSimple>
      <w:bookmarkEnd w:id="169"/>
      <w:r w:rsidRPr="009C3625">
        <w:t xml:space="preserve"> </w:t>
      </w:r>
      <w:bookmarkStart w:id="171" w:name="_Ref74284599"/>
      <w:r w:rsidRPr="009C3625">
        <w:t>The user chooses to start the query after input all known attributes</w:t>
      </w:r>
      <w:bookmarkEnd w:id="170"/>
      <w:bookmarkEnd w:id="171"/>
    </w:p>
    <w:p w14:paraId="4CFE21CA" w14:textId="77777777" w:rsidR="00DF2651" w:rsidRPr="009C3625" w:rsidRDefault="00DF2651" w:rsidP="00DF2651">
      <w:pPr>
        <w:spacing w:line="360" w:lineRule="auto"/>
        <w:jc w:val="thaiDistribute"/>
      </w:pPr>
    </w:p>
    <w:p w14:paraId="4C633360" w14:textId="77777777" w:rsidR="00DF2651" w:rsidRPr="009C3625" w:rsidRDefault="00DF2651" w:rsidP="00DF2651">
      <w:pPr>
        <w:spacing w:line="360" w:lineRule="auto"/>
        <w:jc w:val="thaiDistribute"/>
      </w:pPr>
      <w:r w:rsidRPr="009C3625">
        <w:tab/>
        <w:t>After the query has been sent, the XDS Document Consumer will wait for the response from XDS Document Registry Actor. When the response is received, the XDS Document Consumer then shows the metadata attributes the value of the query result in the terminal or just terminates the program if there is no matched result registered.</w:t>
      </w:r>
    </w:p>
    <w:p w14:paraId="7D7120A3" w14:textId="3221B143" w:rsidR="00E615F6" w:rsidRPr="009C3625" w:rsidRDefault="00E615F6" w:rsidP="00E615F6">
      <w:pPr>
        <w:pStyle w:val="ListParagraph"/>
        <w:spacing w:line="360" w:lineRule="auto"/>
        <w:ind w:left="0"/>
        <w:jc w:val="thaiDistribute"/>
        <w:rPr>
          <w:rFonts w:ascii="Times New Roman" w:hAnsi="Times New Roman" w:cs="Times New Roman"/>
          <w:sz w:val="24"/>
          <w:szCs w:val="24"/>
        </w:rPr>
      </w:pPr>
    </w:p>
    <w:p w14:paraId="0425F971" w14:textId="5F1A07D3" w:rsidR="00B0548B" w:rsidRPr="009C3625" w:rsidRDefault="00F86658"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04AB1EC5" wp14:editId="33C81B5F">
            <wp:extent cx="4248150" cy="8001000"/>
            <wp:effectExtent l="0" t="0" r="0" b="0"/>
            <wp:docPr id="122" name="Picture 122"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descr="Table&#10;&#10;Description automatically generated with medium confidence"/>
                    <pic:cNvPicPr/>
                  </pic:nvPicPr>
                  <pic:blipFill>
                    <a:blip r:embed="rId61"/>
                    <a:stretch>
                      <a:fillRect/>
                    </a:stretch>
                  </pic:blipFill>
                  <pic:spPr>
                    <a:xfrm>
                      <a:off x="0" y="0"/>
                      <a:ext cx="4248150" cy="8001000"/>
                    </a:xfrm>
                    <a:prstGeom prst="rect">
                      <a:avLst/>
                    </a:prstGeom>
                  </pic:spPr>
                </pic:pic>
              </a:graphicData>
            </a:graphic>
          </wp:inline>
        </w:drawing>
      </w:r>
    </w:p>
    <w:p w14:paraId="49FFAAED" w14:textId="4F981007" w:rsidR="00DF2651" w:rsidRPr="009C3625" w:rsidRDefault="00F86658"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17ABCBF7" wp14:editId="5009A44D">
            <wp:extent cx="5309870" cy="7927975"/>
            <wp:effectExtent l="0" t="0" r="5080" b="0"/>
            <wp:docPr id="123" name="Picture 12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Picture 123" descr="Text&#10;&#10;Description automatically generated"/>
                    <pic:cNvPicPr/>
                  </pic:nvPicPr>
                  <pic:blipFill>
                    <a:blip r:embed="rId62"/>
                    <a:stretch>
                      <a:fillRect/>
                    </a:stretch>
                  </pic:blipFill>
                  <pic:spPr>
                    <a:xfrm>
                      <a:off x="0" y="0"/>
                      <a:ext cx="5309870" cy="7927975"/>
                    </a:xfrm>
                    <a:prstGeom prst="rect">
                      <a:avLst/>
                    </a:prstGeom>
                  </pic:spPr>
                </pic:pic>
              </a:graphicData>
            </a:graphic>
          </wp:inline>
        </w:drawing>
      </w:r>
    </w:p>
    <w:p w14:paraId="19B12F9C" w14:textId="57B3F85E" w:rsidR="00DF2651" w:rsidRPr="009C3625" w:rsidRDefault="00682821"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2E4C1C5F" wp14:editId="12071E68">
            <wp:extent cx="5490852" cy="7667625"/>
            <wp:effectExtent l="0" t="0" r="0" b="0"/>
            <wp:docPr id="124" name="Picture 12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Picture 124" descr="Text&#10;&#10;Description automatically generated"/>
                    <pic:cNvPicPr/>
                  </pic:nvPicPr>
                  <pic:blipFill>
                    <a:blip r:embed="rId63"/>
                    <a:stretch>
                      <a:fillRect/>
                    </a:stretch>
                  </pic:blipFill>
                  <pic:spPr>
                    <a:xfrm>
                      <a:off x="0" y="0"/>
                      <a:ext cx="5492756" cy="7670284"/>
                    </a:xfrm>
                    <a:prstGeom prst="rect">
                      <a:avLst/>
                    </a:prstGeom>
                  </pic:spPr>
                </pic:pic>
              </a:graphicData>
            </a:graphic>
          </wp:inline>
        </w:drawing>
      </w:r>
    </w:p>
    <w:p w14:paraId="68915C34" w14:textId="4A511918" w:rsidR="00DF2651" w:rsidRPr="009C3625" w:rsidRDefault="00E3753E"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243C9D4A" wp14:editId="590330B0">
            <wp:extent cx="5525062" cy="7124700"/>
            <wp:effectExtent l="0" t="0" r="0" b="0"/>
            <wp:docPr id="125" name="Picture 125"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Picture 125" descr="Table&#10;&#10;Description automatically generated with medium confidence"/>
                    <pic:cNvPicPr/>
                  </pic:nvPicPr>
                  <pic:blipFill>
                    <a:blip r:embed="rId64"/>
                    <a:stretch>
                      <a:fillRect/>
                    </a:stretch>
                  </pic:blipFill>
                  <pic:spPr>
                    <a:xfrm>
                      <a:off x="0" y="0"/>
                      <a:ext cx="5527585" cy="7127954"/>
                    </a:xfrm>
                    <a:prstGeom prst="rect">
                      <a:avLst/>
                    </a:prstGeom>
                  </pic:spPr>
                </pic:pic>
              </a:graphicData>
            </a:graphic>
          </wp:inline>
        </w:drawing>
      </w:r>
    </w:p>
    <w:p w14:paraId="5A713970" w14:textId="23C698B7" w:rsidR="00252E91" w:rsidRPr="009C3625" w:rsidRDefault="002447D1"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14DD75C8" wp14:editId="3C6A31CE">
            <wp:extent cx="5634872" cy="7134225"/>
            <wp:effectExtent l="0" t="0" r="4445" b="0"/>
            <wp:docPr id="126" name="Picture 12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Picture 126" descr="Text&#10;&#10;Description automatically generated"/>
                    <pic:cNvPicPr/>
                  </pic:nvPicPr>
                  <pic:blipFill>
                    <a:blip r:embed="rId65"/>
                    <a:stretch>
                      <a:fillRect/>
                    </a:stretch>
                  </pic:blipFill>
                  <pic:spPr>
                    <a:xfrm>
                      <a:off x="0" y="0"/>
                      <a:ext cx="5638465" cy="7138774"/>
                    </a:xfrm>
                    <a:prstGeom prst="rect">
                      <a:avLst/>
                    </a:prstGeom>
                  </pic:spPr>
                </pic:pic>
              </a:graphicData>
            </a:graphic>
          </wp:inline>
        </w:drawing>
      </w:r>
    </w:p>
    <w:p w14:paraId="6C0D564D" w14:textId="24DDC769" w:rsidR="00252E91" w:rsidRPr="009C3625" w:rsidRDefault="002D52A0"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6B37CB54" wp14:editId="7C159CA6">
            <wp:extent cx="5573431" cy="7143750"/>
            <wp:effectExtent l="0" t="0" r="8255" b="0"/>
            <wp:docPr id="127" name="Picture 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27" descr="Table&#10;&#10;Description automatically generated"/>
                    <pic:cNvPicPr/>
                  </pic:nvPicPr>
                  <pic:blipFill>
                    <a:blip r:embed="rId66"/>
                    <a:stretch>
                      <a:fillRect/>
                    </a:stretch>
                  </pic:blipFill>
                  <pic:spPr>
                    <a:xfrm>
                      <a:off x="0" y="0"/>
                      <a:ext cx="5577102" cy="7148455"/>
                    </a:xfrm>
                    <a:prstGeom prst="rect">
                      <a:avLst/>
                    </a:prstGeom>
                  </pic:spPr>
                </pic:pic>
              </a:graphicData>
            </a:graphic>
          </wp:inline>
        </w:drawing>
      </w:r>
    </w:p>
    <w:p w14:paraId="58348326" w14:textId="5E4E3017" w:rsidR="000F5CC4" w:rsidRPr="009C3625" w:rsidRDefault="000811AC"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7897C389" wp14:editId="2338582E">
            <wp:extent cx="5566533" cy="7505700"/>
            <wp:effectExtent l="0" t="0" r="0" b="0"/>
            <wp:docPr id="128" name="Picture 12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Picture 128" descr="Text&#10;&#10;Description automatically generated"/>
                    <pic:cNvPicPr/>
                  </pic:nvPicPr>
                  <pic:blipFill>
                    <a:blip r:embed="rId67"/>
                    <a:stretch>
                      <a:fillRect/>
                    </a:stretch>
                  </pic:blipFill>
                  <pic:spPr>
                    <a:xfrm>
                      <a:off x="0" y="0"/>
                      <a:ext cx="5569234" cy="7509342"/>
                    </a:xfrm>
                    <a:prstGeom prst="rect">
                      <a:avLst/>
                    </a:prstGeom>
                  </pic:spPr>
                </pic:pic>
              </a:graphicData>
            </a:graphic>
          </wp:inline>
        </w:drawing>
      </w:r>
    </w:p>
    <w:p w14:paraId="67240763" w14:textId="7A9435B4" w:rsidR="000F5CC4" w:rsidRPr="009C3625" w:rsidRDefault="0091261D"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22DD2278" wp14:editId="4617BC22">
            <wp:extent cx="5350132" cy="7172325"/>
            <wp:effectExtent l="0" t="0" r="3175" b="0"/>
            <wp:docPr id="129" name="Picture 1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Picture 129" descr="Text&#10;&#10;Description automatically generated"/>
                    <pic:cNvPicPr/>
                  </pic:nvPicPr>
                  <pic:blipFill>
                    <a:blip r:embed="rId68"/>
                    <a:stretch>
                      <a:fillRect/>
                    </a:stretch>
                  </pic:blipFill>
                  <pic:spPr>
                    <a:xfrm>
                      <a:off x="0" y="0"/>
                      <a:ext cx="5355708" cy="7179800"/>
                    </a:xfrm>
                    <a:prstGeom prst="rect">
                      <a:avLst/>
                    </a:prstGeom>
                  </pic:spPr>
                </pic:pic>
              </a:graphicData>
            </a:graphic>
          </wp:inline>
        </w:drawing>
      </w:r>
    </w:p>
    <w:p w14:paraId="73D114A7" w14:textId="79A5A128" w:rsidR="000F5CC4" w:rsidRPr="009C3625" w:rsidRDefault="00651EBA"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622481BA" wp14:editId="2704FCBE">
            <wp:extent cx="5525888" cy="7553325"/>
            <wp:effectExtent l="0" t="0" r="0" b="0"/>
            <wp:docPr id="130" name="Picture 130"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Picture 130" descr="Text, letter&#10;&#10;Description automatically generated"/>
                    <pic:cNvPicPr/>
                  </pic:nvPicPr>
                  <pic:blipFill>
                    <a:blip r:embed="rId69"/>
                    <a:stretch>
                      <a:fillRect/>
                    </a:stretch>
                  </pic:blipFill>
                  <pic:spPr>
                    <a:xfrm>
                      <a:off x="0" y="0"/>
                      <a:ext cx="5527942" cy="7556133"/>
                    </a:xfrm>
                    <a:prstGeom prst="rect">
                      <a:avLst/>
                    </a:prstGeom>
                  </pic:spPr>
                </pic:pic>
              </a:graphicData>
            </a:graphic>
          </wp:inline>
        </w:drawing>
      </w:r>
    </w:p>
    <w:p w14:paraId="058DF491" w14:textId="334FDD93" w:rsidR="000F5CC4" w:rsidRPr="009C3625" w:rsidRDefault="00AF2A1E"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19F411AB" wp14:editId="5942A941">
            <wp:extent cx="5617588" cy="7210425"/>
            <wp:effectExtent l="0" t="0" r="2540" b="0"/>
            <wp:docPr id="131" name="Picture 131"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Picture 131" descr="Table&#10;&#10;Description automatically generated with medium confidence"/>
                    <pic:cNvPicPr/>
                  </pic:nvPicPr>
                  <pic:blipFill>
                    <a:blip r:embed="rId70"/>
                    <a:stretch>
                      <a:fillRect/>
                    </a:stretch>
                  </pic:blipFill>
                  <pic:spPr>
                    <a:xfrm>
                      <a:off x="0" y="0"/>
                      <a:ext cx="5622076" cy="7216186"/>
                    </a:xfrm>
                    <a:prstGeom prst="rect">
                      <a:avLst/>
                    </a:prstGeom>
                  </pic:spPr>
                </pic:pic>
              </a:graphicData>
            </a:graphic>
          </wp:inline>
        </w:drawing>
      </w:r>
    </w:p>
    <w:p w14:paraId="16F0D122" w14:textId="4DB9F33C" w:rsidR="000F5CC4" w:rsidRPr="009C3625" w:rsidRDefault="006F33B9" w:rsidP="006F33B9">
      <w:pPr>
        <w:pStyle w:val="ListParagraph"/>
        <w:keepNext/>
        <w:spacing w:after="0" w:line="360" w:lineRule="auto"/>
        <w:ind w:left="0"/>
        <w:rPr>
          <w:rFonts w:ascii="Times New Roman" w:hAnsi="Times New Roman" w:cs="Times New Roman"/>
          <w:sz w:val="24"/>
          <w:szCs w:val="24"/>
        </w:rPr>
      </w:pPr>
      <w:r>
        <w:rPr>
          <w:noProof/>
        </w:rPr>
        <w:lastRenderedPageBreak/>
        <w:drawing>
          <wp:inline distT="0" distB="0" distL="0" distR="0" wp14:anchorId="71B52587" wp14:editId="0C9A5608">
            <wp:extent cx="5532180" cy="7553325"/>
            <wp:effectExtent l="0" t="0" r="0" b="0"/>
            <wp:docPr id="132" name="Picture 13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Picture 132" descr="Text&#10;&#10;Description automatically generated"/>
                    <pic:cNvPicPr/>
                  </pic:nvPicPr>
                  <pic:blipFill>
                    <a:blip r:embed="rId71"/>
                    <a:stretch>
                      <a:fillRect/>
                    </a:stretch>
                  </pic:blipFill>
                  <pic:spPr>
                    <a:xfrm>
                      <a:off x="0" y="0"/>
                      <a:ext cx="5533917" cy="7555697"/>
                    </a:xfrm>
                    <a:prstGeom prst="rect">
                      <a:avLst/>
                    </a:prstGeom>
                  </pic:spPr>
                </pic:pic>
              </a:graphicData>
            </a:graphic>
          </wp:inline>
        </w:drawing>
      </w:r>
      <w:r>
        <w:rPr>
          <w:rFonts w:ascii="Times New Roman" w:hAnsi="Times New Roman" w:cs="Times New Roman"/>
          <w:sz w:val="24"/>
          <w:szCs w:val="24"/>
        </w:rPr>
        <w:br w:type="textWrapping" w:clear="all"/>
      </w:r>
    </w:p>
    <w:p w14:paraId="6F48103B" w14:textId="4C65B777" w:rsidR="000F5CC4" w:rsidRPr="009C3625" w:rsidRDefault="00354FBC"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753C3AC7" wp14:editId="2CE58901">
            <wp:extent cx="5440515" cy="7562850"/>
            <wp:effectExtent l="0" t="0" r="8255" b="0"/>
            <wp:docPr id="133" name="Picture 133"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Picture 133" descr="Table&#10;&#10;Description automatically generated with low confidence"/>
                    <pic:cNvPicPr/>
                  </pic:nvPicPr>
                  <pic:blipFill>
                    <a:blip r:embed="rId72"/>
                    <a:stretch>
                      <a:fillRect/>
                    </a:stretch>
                  </pic:blipFill>
                  <pic:spPr>
                    <a:xfrm>
                      <a:off x="0" y="0"/>
                      <a:ext cx="5445367" cy="7569595"/>
                    </a:xfrm>
                    <a:prstGeom prst="rect">
                      <a:avLst/>
                    </a:prstGeom>
                  </pic:spPr>
                </pic:pic>
              </a:graphicData>
            </a:graphic>
          </wp:inline>
        </w:drawing>
      </w:r>
    </w:p>
    <w:p w14:paraId="4C0BFCC0" w14:textId="6044CC2B" w:rsidR="000F5CC4" w:rsidRPr="009C3625" w:rsidRDefault="00F869CA"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4A59783F" wp14:editId="61AC5C8D">
            <wp:extent cx="5544227" cy="7886700"/>
            <wp:effectExtent l="0" t="0" r="0" b="0"/>
            <wp:docPr id="134" name="Picture 13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Picture 134" descr="Text&#10;&#10;Description automatically generated"/>
                    <pic:cNvPicPr/>
                  </pic:nvPicPr>
                  <pic:blipFill rotWithShape="1">
                    <a:blip r:embed="rId73"/>
                    <a:srcRect b="460"/>
                    <a:stretch/>
                  </pic:blipFill>
                  <pic:spPr bwMode="auto">
                    <a:xfrm>
                      <a:off x="0" y="0"/>
                      <a:ext cx="5551878" cy="7897584"/>
                    </a:xfrm>
                    <a:prstGeom prst="rect">
                      <a:avLst/>
                    </a:prstGeom>
                    <a:ln>
                      <a:noFill/>
                    </a:ln>
                    <a:extLst>
                      <a:ext uri="{53640926-AAD7-44D8-BBD7-CCE9431645EC}">
                        <a14:shadowObscured xmlns:a14="http://schemas.microsoft.com/office/drawing/2010/main"/>
                      </a:ext>
                    </a:extLst>
                  </pic:spPr>
                </pic:pic>
              </a:graphicData>
            </a:graphic>
          </wp:inline>
        </w:drawing>
      </w:r>
    </w:p>
    <w:p w14:paraId="1DD096CA" w14:textId="6B28A92D" w:rsidR="000F5CC4" w:rsidRPr="009C3625" w:rsidRDefault="0081423A"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11EF2341" wp14:editId="14ED2BC9">
            <wp:extent cx="5628495" cy="4419600"/>
            <wp:effectExtent l="0" t="0" r="0" b="0"/>
            <wp:docPr id="135" name="Picture 135"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Picture 135" descr="Text, letter&#10;&#10;Description automatically generated"/>
                    <pic:cNvPicPr/>
                  </pic:nvPicPr>
                  <pic:blipFill>
                    <a:blip r:embed="rId74"/>
                    <a:stretch>
                      <a:fillRect/>
                    </a:stretch>
                  </pic:blipFill>
                  <pic:spPr>
                    <a:xfrm>
                      <a:off x="0" y="0"/>
                      <a:ext cx="5630523" cy="4421193"/>
                    </a:xfrm>
                    <a:prstGeom prst="rect">
                      <a:avLst/>
                    </a:prstGeom>
                  </pic:spPr>
                </pic:pic>
              </a:graphicData>
            </a:graphic>
          </wp:inline>
        </w:drawing>
      </w:r>
    </w:p>
    <w:p w14:paraId="3FDF2337" w14:textId="09CE36FE" w:rsidR="00B0548B" w:rsidRPr="009C3625" w:rsidRDefault="00B0548B" w:rsidP="000917E3">
      <w:pPr>
        <w:pStyle w:val="Caption"/>
        <w:jc w:val="center"/>
      </w:pPr>
      <w:bookmarkStart w:id="172" w:name="_Ref74246122"/>
      <w:bookmarkStart w:id="173" w:name="_Toc74189614"/>
      <w:bookmarkStart w:id="174" w:name="_Ref74284898"/>
      <w:r w:rsidRPr="009C3625">
        <w:t xml:space="preserve">Figure </w:t>
      </w:r>
      <w:fldSimple w:instr=" STYLEREF 1 \s ">
        <w:r w:rsidR="0096498E" w:rsidRPr="009C3625">
          <w:rPr>
            <w:noProof/>
          </w:rPr>
          <w:t>4</w:t>
        </w:r>
      </w:fldSimple>
      <w:r w:rsidR="0096498E" w:rsidRPr="009C3625">
        <w:noBreakHyphen/>
      </w:r>
      <w:fldSimple w:instr=" SEQ Figure \* ARABIC \s 1 ">
        <w:r w:rsidR="0096498E" w:rsidRPr="009C3625">
          <w:rPr>
            <w:noProof/>
          </w:rPr>
          <w:t>31</w:t>
        </w:r>
      </w:fldSimple>
      <w:bookmarkEnd w:id="172"/>
      <w:r w:rsidRPr="009C3625">
        <w:t xml:space="preserve"> </w:t>
      </w:r>
      <w:bookmarkStart w:id="175" w:name="_Ref74284610"/>
      <w:proofErr w:type="spellStart"/>
      <w:r w:rsidRPr="009C3625">
        <w:t>Javascript</w:t>
      </w:r>
      <w:proofErr w:type="spellEnd"/>
      <w:r w:rsidRPr="009C3625">
        <w:t xml:space="preserve"> Code Snippet of XDS Document Consumer Actor</w:t>
      </w:r>
      <w:bookmarkEnd w:id="173"/>
      <w:bookmarkEnd w:id="174"/>
      <w:bookmarkEnd w:id="175"/>
    </w:p>
    <w:p w14:paraId="7B22B895" w14:textId="77777777" w:rsidR="00B53E1D" w:rsidRPr="009C3625" w:rsidRDefault="00B53E1D" w:rsidP="00B53E1D">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br w:type="page"/>
      </w:r>
    </w:p>
    <w:p w14:paraId="10A3411B" w14:textId="06AABFCE" w:rsidR="00A34155" w:rsidRPr="009C3625" w:rsidRDefault="00A34155" w:rsidP="0084619E">
      <w:pPr>
        <w:pStyle w:val="Heading3"/>
      </w:pPr>
      <w:bookmarkStart w:id="176" w:name="CHAPTERIV_423"/>
      <w:r w:rsidRPr="009C3625">
        <w:lastRenderedPageBreak/>
        <w:t xml:space="preserve">4.2.3 XDS Document Registry Actor </w:t>
      </w:r>
    </w:p>
    <w:bookmarkEnd w:id="176"/>
    <w:p w14:paraId="29EE9502" w14:textId="00AD60A8" w:rsidR="000F728E" w:rsidRPr="009C3625" w:rsidRDefault="000F728E" w:rsidP="00B15085">
      <w:pPr>
        <w:spacing w:after="240" w:line="360" w:lineRule="auto"/>
        <w:jc w:val="thaiDistribute"/>
      </w:pPr>
      <w:r w:rsidRPr="009C3625">
        <w:tab/>
        <w:t>Following Section 3.5.1, the XDS Document Registry Actor program must be able to communicate with the simulated XDS Document Repository actor and XDS Document Consumer actor. At the same time, the software will need to act as the middle between the local XDS system and the Blockchain ledger.</w:t>
      </w:r>
      <w:r w:rsidR="00B15085" w:rsidRPr="009C3625">
        <w:t xml:space="preserve"> The completed process flow of the XDS Document Registry Actor is shown in pseudocode </w:t>
      </w:r>
      <w:r w:rsidR="00B15085" w:rsidRPr="009C3625">
        <w:fldChar w:fldCharType="begin"/>
      </w:r>
      <w:r w:rsidR="00B15085" w:rsidRPr="009C3625">
        <w:instrText xml:space="preserve"> REF _Ref74252675 \h </w:instrText>
      </w:r>
      <w:r w:rsidR="0023508D" w:rsidRPr="009C3625">
        <w:instrText xml:space="preserve"> \* MERGEFORMAT </w:instrText>
      </w:r>
      <w:r w:rsidR="00B15085" w:rsidRPr="009C3625">
        <w:fldChar w:fldCharType="separate"/>
      </w:r>
      <w:r w:rsidR="00454CE9" w:rsidRPr="009C3625">
        <w:t xml:space="preserve">Figure </w:t>
      </w:r>
      <w:r w:rsidR="00454CE9" w:rsidRPr="009C3625">
        <w:rPr>
          <w:noProof/>
        </w:rPr>
        <w:t>4</w:t>
      </w:r>
      <w:r w:rsidR="00454CE9" w:rsidRPr="009C3625">
        <w:noBreakHyphen/>
      </w:r>
      <w:r w:rsidR="00454CE9" w:rsidRPr="009C3625">
        <w:rPr>
          <w:noProof/>
        </w:rPr>
        <w:t>32</w:t>
      </w:r>
      <w:r w:rsidR="00B15085" w:rsidRPr="009C3625">
        <w:fldChar w:fldCharType="end"/>
      </w:r>
      <w:r w:rsidR="00B15085" w:rsidRPr="009C3625">
        <w:t>. The Actor will wait until receiving the XML message transaction and react differently to ITI-42 and ITI-18 transactions.</w:t>
      </w:r>
    </w:p>
    <w:p w14:paraId="0E4A9060" w14:textId="6BAF2ECB" w:rsidR="00B15085" w:rsidRPr="009C3625" w:rsidRDefault="00DD5939" w:rsidP="00B15085">
      <w:pPr>
        <w:keepNext/>
        <w:spacing w:line="360" w:lineRule="auto"/>
        <w:jc w:val="thaiDistribute"/>
      </w:pPr>
      <w:r>
        <w:rPr>
          <w:noProof/>
        </w:rPr>
        <w:drawing>
          <wp:inline distT="0" distB="0" distL="0" distR="0" wp14:anchorId="3AA30ADF" wp14:editId="2E175606">
            <wp:extent cx="5702955" cy="3371850"/>
            <wp:effectExtent l="0" t="0" r="0" b="0"/>
            <wp:docPr id="136" name="Picture 136"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Picture 136" descr="Text&#10;&#10;Description automatically generated with low confidence"/>
                    <pic:cNvPicPr/>
                  </pic:nvPicPr>
                  <pic:blipFill>
                    <a:blip r:embed="rId75"/>
                    <a:stretch>
                      <a:fillRect/>
                    </a:stretch>
                  </pic:blipFill>
                  <pic:spPr>
                    <a:xfrm>
                      <a:off x="0" y="0"/>
                      <a:ext cx="5706915" cy="3374191"/>
                    </a:xfrm>
                    <a:prstGeom prst="rect">
                      <a:avLst/>
                    </a:prstGeom>
                  </pic:spPr>
                </pic:pic>
              </a:graphicData>
            </a:graphic>
          </wp:inline>
        </w:drawing>
      </w:r>
    </w:p>
    <w:p w14:paraId="5D915903" w14:textId="7EBA36BC" w:rsidR="00B15085" w:rsidRPr="009C3625" w:rsidRDefault="00B15085" w:rsidP="00FA122C">
      <w:pPr>
        <w:pStyle w:val="Caption"/>
        <w:spacing w:after="240"/>
        <w:jc w:val="center"/>
      </w:pPr>
      <w:bookmarkStart w:id="177" w:name="_Ref74252675"/>
      <w:bookmarkStart w:id="178" w:name="_Ref74284902"/>
      <w:r w:rsidRPr="009C3625">
        <w:t xml:space="preserve">Figure </w:t>
      </w:r>
      <w:fldSimple w:instr=" STYLEREF 1 \s ">
        <w:r w:rsidR="0096498E" w:rsidRPr="009C3625">
          <w:rPr>
            <w:noProof/>
          </w:rPr>
          <w:t>4</w:t>
        </w:r>
      </w:fldSimple>
      <w:r w:rsidR="0096498E" w:rsidRPr="009C3625">
        <w:noBreakHyphen/>
      </w:r>
      <w:fldSimple w:instr=" SEQ Figure \* ARABIC \s 1 ">
        <w:r w:rsidR="0096498E" w:rsidRPr="009C3625">
          <w:rPr>
            <w:noProof/>
          </w:rPr>
          <w:t>32</w:t>
        </w:r>
      </w:fldSimple>
      <w:bookmarkEnd w:id="177"/>
      <w:r w:rsidRPr="009C3625">
        <w:t xml:space="preserve"> </w:t>
      </w:r>
      <w:bookmarkStart w:id="179" w:name="_Ref74284614"/>
      <w:r w:rsidRPr="009C3625">
        <w:t>Pseudocode showing the process flow of the XDS Document Registry Actor</w:t>
      </w:r>
      <w:bookmarkEnd w:id="178"/>
      <w:bookmarkEnd w:id="179"/>
    </w:p>
    <w:p w14:paraId="3768C350" w14:textId="5F718988" w:rsidR="000F728E" w:rsidRPr="009C3625" w:rsidRDefault="00C90368" w:rsidP="00B15085">
      <w:pPr>
        <w:spacing w:after="240" w:line="360" w:lineRule="auto"/>
        <w:jc w:val="thaiDistribute"/>
      </w:pPr>
      <w:r w:rsidRPr="009C3625">
        <w:tab/>
      </w:r>
      <w:r w:rsidR="00F705D4" w:rsidRPr="009C3625">
        <w:t xml:space="preserve">Unlike the XDS Document Repository Actor and XDS Document Consumer Actor, the XDS Document Registry was made to act as the medium between the native system and the Blockchain </w:t>
      </w:r>
      <w:proofErr w:type="spellStart"/>
      <w:r w:rsidR="00F705D4" w:rsidRPr="009C3625">
        <w:t>Smartcontract</w:t>
      </w:r>
      <w:proofErr w:type="spellEnd"/>
      <w:r w:rsidR="00F705D4" w:rsidRPr="009C3625">
        <w:t xml:space="preserve">. This section will break down the component of the XDS Document Registry Actor in a pattern different from the rest where it separated by its main function interacting with health document metadata which included Document Registering and Document Search. Each section will break down into </w:t>
      </w:r>
      <w:proofErr w:type="spellStart"/>
      <w:r w:rsidR="00F705D4" w:rsidRPr="009C3625">
        <w:t>Javascript</w:t>
      </w:r>
      <w:proofErr w:type="spellEnd"/>
      <w:r w:rsidR="00F705D4" w:rsidRPr="009C3625">
        <w:t xml:space="preserve"> native program part and </w:t>
      </w:r>
      <w:proofErr w:type="spellStart"/>
      <w:r w:rsidR="00F705D4" w:rsidRPr="009C3625">
        <w:t>Smartcontract</w:t>
      </w:r>
      <w:proofErr w:type="spellEnd"/>
      <w:r w:rsidR="00F705D4" w:rsidRPr="009C3625">
        <w:t xml:space="preserve"> part.</w:t>
      </w:r>
    </w:p>
    <w:p w14:paraId="666A555E" w14:textId="77777777" w:rsidR="00FA122C" w:rsidRPr="009C3625" w:rsidRDefault="00FA122C"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br w:type="page"/>
      </w:r>
    </w:p>
    <w:p w14:paraId="4A5418D4" w14:textId="1F8369B0" w:rsidR="00FA122C" w:rsidRPr="009C3625" w:rsidRDefault="0084619E"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lastRenderedPageBreak/>
        <w:tab/>
      </w:r>
      <w:r w:rsidR="00A34155" w:rsidRPr="009C3625">
        <w:rPr>
          <w:rFonts w:ascii="Times New Roman" w:hAnsi="Times New Roman" w:cs="Times New Roman"/>
          <w:sz w:val="24"/>
          <w:szCs w:val="24"/>
        </w:rPr>
        <w:t>4.2.3.</w:t>
      </w:r>
      <w:r w:rsidR="00520F31" w:rsidRPr="009C3625">
        <w:rPr>
          <w:rFonts w:ascii="Times New Roman" w:hAnsi="Times New Roman" w:cs="Times New Roman"/>
          <w:sz w:val="24"/>
          <w:szCs w:val="24"/>
        </w:rPr>
        <w:t>1</w:t>
      </w:r>
      <w:r w:rsidR="00A34155" w:rsidRPr="009C3625">
        <w:rPr>
          <w:rFonts w:ascii="Times New Roman" w:hAnsi="Times New Roman" w:cs="Times New Roman"/>
          <w:sz w:val="24"/>
          <w:szCs w:val="24"/>
        </w:rPr>
        <w:t xml:space="preserve"> Implementing Document Register </w:t>
      </w:r>
      <w:r w:rsidR="001E0F16" w:rsidRPr="009C3625">
        <w:rPr>
          <w:rFonts w:ascii="Times New Roman" w:hAnsi="Times New Roman" w:cs="Times New Roman"/>
          <w:sz w:val="24"/>
          <w:szCs w:val="24"/>
        </w:rPr>
        <w:t>F</w:t>
      </w:r>
      <w:r w:rsidR="00A34155" w:rsidRPr="009C3625">
        <w:rPr>
          <w:rFonts w:ascii="Times New Roman" w:hAnsi="Times New Roman" w:cs="Times New Roman"/>
          <w:sz w:val="24"/>
          <w:szCs w:val="24"/>
        </w:rPr>
        <w:t>unction</w:t>
      </w:r>
    </w:p>
    <w:p w14:paraId="27863C71" w14:textId="084B9A06" w:rsidR="00C90368" w:rsidRPr="009C3625" w:rsidRDefault="00C90368"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t>4.2.3.1.1 Native</w:t>
      </w:r>
      <w:r w:rsidR="002E0267" w:rsidRPr="009C3625">
        <w:rPr>
          <w:rFonts w:ascii="Times New Roman" w:hAnsi="Times New Roman" w:cs="Times New Roman"/>
          <w:sz w:val="24"/>
          <w:szCs w:val="24"/>
        </w:rPr>
        <w:t>-S</w:t>
      </w:r>
      <w:r w:rsidR="000F728E" w:rsidRPr="009C3625">
        <w:rPr>
          <w:rFonts w:ascii="Times New Roman" w:hAnsi="Times New Roman" w:cs="Times New Roman"/>
          <w:sz w:val="24"/>
          <w:szCs w:val="24"/>
        </w:rPr>
        <w:t xml:space="preserve">ide </w:t>
      </w:r>
      <w:proofErr w:type="spellStart"/>
      <w:r w:rsidR="000F728E" w:rsidRPr="009C3625">
        <w:rPr>
          <w:rFonts w:ascii="Times New Roman" w:hAnsi="Times New Roman" w:cs="Times New Roman"/>
          <w:sz w:val="24"/>
          <w:szCs w:val="24"/>
        </w:rPr>
        <w:t>Javascript</w:t>
      </w:r>
      <w:proofErr w:type="spellEnd"/>
      <w:r w:rsidR="000F728E" w:rsidRPr="009C3625">
        <w:rPr>
          <w:rFonts w:ascii="Times New Roman" w:hAnsi="Times New Roman" w:cs="Times New Roman"/>
          <w:sz w:val="24"/>
          <w:szCs w:val="24"/>
        </w:rPr>
        <w:t xml:space="preserve"> </w:t>
      </w:r>
      <w:r w:rsidR="002E0267" w:rsidRPr="009C3625">
        <w:rPr>
          <w:rFonts w:ascii="Times New Roman" w:hAnsi="Times New Roman" w:cs="Times New Roman"/>
          <w:sz w:val="24"/>
          <w:szCs w:val="24"/>
        </w:rPr>
        <w:t>P</w:t>
      </w:r>
      <w:r w:rsidR="000F728E" w:rsidRPr="009C3625">
        <w:rPr>
          <w:rFonts w:ascii="Times New Roman" w:hAnsi="Times New Roman" w:cs="Times New Roman"/>
          <w:sz w:val="24"/>
          <w:szCs w:val="24"/>
        </w:rPr>
        <w:t>rogram</w:t>
      </w:r>
    </w:p>
    <w:p w14:paraId="15FB41F5" w14:textId="01AC2BA7" w:rsidR="00D84940" w:rsidRPr="009C3625" w:rsidRDefault="00D84940" w:rsidP="00EC78E2">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color w:val="FF0000"/>
          <w:sz w:val="24"/>
          <w:szCs w:val="24"/>
        </w:rPr>
        <w:tab/>
      </w:r>
      <w:r w:rsidR="00EC78E2" w:rsidRPr="009C3625">
        <w:rPr>
          <w:rFonts w:ascii="Times New Roman" w:hAnsi="Times New Roman" w:cs="Times New Roman"/>
          <w:sz w:val="24"/>
          <w:szCs w:val="24"/>
        </w:rPr>
        <w:t xml:space="preserve">For this implementation, the XDS Document Registry Actor will open a TCP connection to receive the transaction on a specified port. Upon receiving the ITI-42 transaction, the Actor then converts the XML message into JSON using xml2js. When ITI-42 was interpreted into JSON, the actor then assorts the object and sorts it into the </w:t>
      </w:r>
      <w:proofErr w:type="spellStart"/>
      <w:r w:rsidR="00EC78E2" w:rsidRPr="009C3625">
        <w:rPr>
          <w:rFonts w:ascii="Times New Roman" w:hAnsi="Times New Roman" w:cs="Times New Roman"/>
          <w:sz w:val="24"/>
          <w:szCs w:val="24"/>
        </w:rPr>
        <w:t>Smartcontract</w:t>
      </w:r>
      <w:proofErr w:type="spellEnd"/>
      <w:r w:rsidR="00EC78E2" w:rsidRPr="009C3625">
        <w:rPr>
          <w:rFonts w:ascii="Times New Roman" w:hAnsi="Times New Roman" w:cs="Times New Roman"/>
          <w:sz w:val="24"/>
          <w:szCs w:val="24"/>
        </w:rPr>
        <w:t xml:space="preserve"> compatible format.  </w:t>
      </w:r>
      <w:r w:rsidR="00441267" w:rsidRPr="009C3625">
        <w:rPr>
          <w:rFonts w:ascii="Times New Roman" w:hAnsi="Times New Roman" w:cs="Times New Roman"/>
          <w:sz w:val="24"/>
          <w:szCs w:val="24"/>
        </w:rPr>
        <w:fldChar w:fldCharType="begin"/>
      </w:r>
      <w:r w:rsidR="00441267" w:rsidRPr="009C3625">
        <w:rPr>
          <w:rFonts w:ascii="Times New Roman" w:hAnsi="Times New Roman" w:cs="Times New Roman"/>
          <w:sz w:val="24"/>
          <w:szCs w:val="24"/>
        </w:rPr>
        <w:instrText xml:space="preserve"> REF _Ref74253701 \h </w:instrText>
      </w:r>
      <w:r w:rsidR="0023508D" w:rsidRPr="009C3625">
        <w:rPr>
          <w:rFonts w:ascii="Times New Roman" w:hAnsi="Times New Roman" w:cs="Times New Roman"/>
          <w:sz w:val="24"/>
          <w:szCs w:val="24"/>
        </w:rPr>
        <w:instrText xml:space="preserve"> \* MERGEFORMAT </w:instrText>
      </w:r>
      <w:r w:rsidR="00441267" w:rsidRPr="009C3625">
        <w:rPr>
          <w:rFonts w:ascii="Times New Roman" w:hAnsi="Times New Roman" w:cs="Times New Roman"/>
          <w:sz w:val="24"/>
          <w:szCs w:val="24"/>
        </w:rPr>
      </w:r>
      <w:r w:rsidR="00441267"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33</w:t>
      </w:r>
      <w:r w:rsidR="00441267" w:rsidRPr="009C3625">
        <w:rPr>
          <w:rFonts w:ascii="Times New Roman" w:hAnsi="Times New Roman" w:cs="Times New Roman"/>
          <w:sz w:val="24"/>
          <w:szCs w:val="24"/>
        </w:rPr>
        <w:fldChar w:fldCharType="end"/>
      </w:r>
      <w:r w:rsidR="00441267" w:rsidRPr="009C3625">
        <w:rPr>
          <w:rFonts w:ascii="Times New Roman" w:hAnsi="Times New Roman" w:cs="Times New Roman"/>
          <w:sz w:val="24"/>
          <w:szCs w:val="24"/>
        </w:rPr>
        <w:t xml:space="preserve"> </w:t>
      </w:r>
      <w:r w:rsidR="00EC78E2" w:rsidRPr="009C3625">
        <w:rPr>
          <w:rFonts w:ascii="Times New Roman" w:hAnsi="Times New Roman" w:cs="Times New Roman"/>
          <w:sz w:val="24"/>
          <w:szCs w:val="24"/>
        </w:rPr>
        <w:t xml:space="preserve">is the pseudocode showing the process flow for the </w:t>
      </w:r>
      <w:proofErr w:type="spellStart"/>
      <w:r w:rsidR="00EC78E2" w:rsidRPr="009C3625">
        <w:rPr>
          <w:rFonts w:ascii="Times New Roman" w:hAnsi="Times New Roman" w:cs="Times New Roman"/>
          <w:sz w:val="24"/>
          <w:szCs w:val="24"/>
        </w:rPr>
        <w:t>Javascript</w:t>
      </w:r>
      <w:proofErr w:type="spellEnd"/>
      <w:r w:rsidR="00EC78E2" w:rsidRPr="009C3625">
        <w:rPr>
          <w:rFonts w:ascii="Times New Roman" w:hAnsi="Times New Roman" w:cs="Times New Roman"/>
          <w:sz w:val="24"/>
          <w:szCs w:val="24"/>
        </w:rPr>
        <w:t xml:space="preserve"> program handling the ITI-42 transaction until converted into the </w:t>
      </w:r>
      <w:proofErr w:type="spellStart"/>
      <w:r w:rsidR="00EC78E2" w:rsidRPr="009C3625">
        <w:rPr>
          <w:rFonts w:ascii="Times New Roman" w:hAnsi="Times New Roman" w:cs="Times New Roman"/>
          <w:sz w:val="24"/>
          <w:szCs w:val="24"/>
        </w:rPr>
        <w:t>Smartcontract</w:t>
      </w:r>
      <w:proofErr w:type="spellEnd"/>
      <w:r w:rsidR="00EC78E2" w:rsidRPr="009C3625">
        <w:rPr>
          <w:rFonts w:ascii="Times New Roman" w:hAnsi="Times New Roman" w:cs="Times New Roman"/>
          <w:sz w:val="24"/>
          <w:szCs w:val="24"/>
        </w:rPr>
        <w:t xml:space="preserve"> compatible format. </w:t>
      </w:r>
      <w:r w:rsidR="00062749" w:rsidRPr="009C3625">
        <w:rPr>
          <w:rFonts w:ascii="Times New Roman" w:hAnsi="Times New Roman" w:cs="Times New Roman"/>
          <w:sz w:val="24"/>
          <w:szCs w:val="24"/>
        </w:rPr>
        <w:fldChar w:fldCharType="begin"/>
      </w:r>
      <w:r w:rsidR="00062749" w:rsidRPr="009C3625">
        <w:rPr>
          <w:rFonts w:ascii="Times New Roman" w:hAnsi="Times New Roman" w:cs="Times New Roman"/>
          <w:sz w:val="24"/>
          <w:szCs w:val="24"/>
        </w:rPr>
        <w:instrText xml:space="preserve"> REF _Ref74253853 \h </w:instrText>
      </w:r>
      <w:r w:rsidR="0023508D" w:rsidRPr="009C3625">
        <w:rPr>
          <w:rFonts w:ascii="Times New Roman" w:hAnsi="Times New Roman" w:cs="Times New Roman"/>
          <w:sz w:val="24"/>
          <w:szCs w:val="24"/>
        </w:rPr>
        <w:instrText xml:space="preserve"> \* MERGEFORMAT </w:instrText>
      </w:r>
      <w:r w:rsidR="00062749" w:rsidRPr="009C3625">
        <w:rPr>
          <w:rFonts w:ascii="Times New Roman" w:hAnsi="Times New Roman" w:cs="Times New Roman"/>
          <w:sz w:val="24"/>
          <w:szCs w:val="24"/>
        </w:rPr>
      </w:r>
      <w:r w:rsidR="00062749"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34</w:t>
      </w:r>
      <w:r w:rsidR="00062749" w:rsidRPr="009C3625">
        <w:rPr>
          <w:rFonts w:ascii="Times New Roman" w:hAnsi="Times New Roman" w:cs="Times New Roman"/>
          <w:sz w:val="24"/>
          <w:szCs w:val="24"/>
        </w:rPr>
        <w:fldChar w:fldCharType="end"/>
      </w:r>
      <w:r w:rsidR="00062749" w:rsidRPr="009C3625">
        <w:rPr>
          <w:rFonts w:ascii="Times New Roman" w:hAnsi="Times New Roman" w:cs="Times New Roman"/>
          <w:sz w:val="24"/>
          <w:szCs w:val="24"/>
        </w:rPr>
        <w:t xml:space="preserve"> to </w:t>
      </w:r>
      <w:r w:rsidR="00062749" w:rsidRPr="009C3625">
        <w:rPr>
          <w:rFonts w:ascii="Times New Roman" w:hAnsi="Times New Roman" w:cs="Times New Roman"/>
          <w:sz w:val="24"/>
          <w:szCs w:val="24"/>
        </w:rPr>
        <w:fldChar w:fldCharType="begin"/>
      </w:r>
      <w:r w:rsidR="00062749" w:rsidRPr="009C3625">
        <w:rPr>
          <w:rFonts w:ascii="Times New Roman" w:hAnsi="Times New Roman" w:cs="Times New Roman"/>
          <w:sz w:val="24"/>
          <w:szCs w:val="24"/>
        </w:rPr>
        <w:instrText xml:space="preserve"> REF _Ref74253860 \h </w:instrText>
      </w:r>
      <w:r w:rsidR="0023508D" w:rsidRPr="009C3625">
        <w:rPr>
          <w:rFonts w:ascii="Times New Roman" w:hAnsi="Times New Roman" w:cs="Times New Roman"/>
          <w:sz w:val="24"/>
          <w:szCs w:val="24"/>
        </w:rPr>
        <w:instrText xml:space="preserve"> \* MERGEFORMAT </w:instrText>
      </w:r>
      <w:r w:rsidR="00062749" w:rsidRPr="009C3625">
        <w:rPr>
          <w:rFonts w:ascii="Times New Roman" w:hAnsi="Times New Roman" w:cs="Times New Roman"/>
          <w:sz w:val="24"/>
          <w:szCs w:val="24"/>
        </w:rPr>
      </w:r>
      <w:r w:rsidR="00062749"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39</w:t>
      </w:r>
      <w:r w:rsidR="00062749" w:rsidRPr="009C3625">
        <w:rPr>
          <w:rFonts w:ascii="Times New Roman" w:hAnsi="Times New Roman" w:cs="Times New Roman"/>
          <w:sz w:val="24"/>
          <w:szCs w:val="24"/>
        </w:rPr>
        <w:fldChar w:fldCharType="end"/>
      </w:r>
      <w:r w:rsidR="00EC78E2" w:rsidRPr="009C3625">
        <w:rPr>
          <w:rFonts w:ascii="Times New Roman" w:hAnsi="Times New Roman" w:cs="Times New Roman"/>
          <w:sz w:val="24"/>
          <w:szCs w:val="24"/>
        </w:rPr>
        <w:t xml:space="preserve"> showing the </w:t>
      </w:r>
      <w:proofErr w:type="spellStart"/>
      <w:r w:rsidR="00EC78E2" w:rsidRPr="009C3625">
        <w:rPr>
          <w:rFonts w:ascii="Times New Roman" w:hAnsi="Times New Roman" w:cs="Times New Roman"/>
          <w:sz w:val="24"/>
          <w:szCs w:val="24"/>
        </w:rPr>
        <w:t>Javascript</w:t>
      </w:r>
      <w:proofErr w:type="spellEnd"/>
      <w:r w:rsidR="00EC78E2" w:rsidRPr="009C3625">
        <w:rPr>
          <w:rFonts w:ascii="Times New Roman" w:hAnsi="Times New Roman" w:cs="Times New Roman"/>
          <w:sz w:val="24"/>
          <w:szCs w:val="24"/>
        </w:rPr>
        <w:t xml:space="preserve"> code snippet of XDS Document Registry which i</w:t>
      </w:r>
      <w:r w:rsidR="005654B9" w:rsidRPr="009C3625">
        <w:rPr>
          <w:rFonts w:ascii="Times New Roman" w:hAnsi="Times New Roman" w:cs="Times New Roman"/>
          <w:sz w:val="24"/>
          <w:szCs w:val="24"/>
        </w:rPr>
        <w:t>s</w:t>
      </w:r>
      <w:r w:rsidR="00EC78E2" w:rsidRPr="009C3625">
        <w:rPr>
          <w:rFonts w:ascii="Times New Roman" w:hAnsi="Times New Roman" w:cs="Times New Roman"/>
          <w:sz w:val="24"/>
          <w:szCs w:val="24"/>
        </w:rPr>
        <w:t xml:space="preserve"> the part dealing with ITI-42 transaction and Document Registering Function.</w:t>
      </w:r>
    </w:p>
    <w:p w14:paraId="0610DFD7" w14:textId="77777777" w:rsidR="00FA122C" w:rsidRPr="009C3625" w:rsidRDefault="00FA122C" w:rsidP="00FA122C">
      <w:pPr>
        <w:pStyle w:val="ListParagraph"/>
        <w:spacing w:after="0" w:line="360" w:lineRule="auto"/>
        <w:ind w:left="0"/>
        <w:jc w:val="thaiDistribute"/>
        <w:rPr>
          <w:rFonts w:ascii="Times New Roman" w:hAnsi="Times New Roman" w:cs="Times New Roman"/>
          <w:sz w:val="24"/>
          <w:szCs w:val="24"/>
        </w:rPr>
      </w:pPr>
    </w:p>
    <w:p w14:paraId="1091AFF2" w14:textId="45BB8807" w:rsidR="002F47DC" w:rsidRPr="009C3625" w:rsidRDefault="000A3126" w:rsidP="002F47DC">
      <w:pPr>
        <w:pStyle w:val="ListParagraph"/>
        <w:keepNext/>
        <w:spacing w:after="0" w:line="360" w:lineRule="auto"/>
        <w:ind w:left="0"/>
        <w:jc w:val="center"/>
        <w:rPr>
          <w:rFonts w:ascii="Times New Roman" w:hAnsi="Times New Roman" w:cs="Times New Roman"/>
          <w:sz w:val="24"/>
          <w:szCs w:val="24"/>
        </w:rPr>
      </w:pPr>
      <w:r>
        <w:rPr>
          <w:noProof/>
        </w:rPr>
        <w:drawing>
          <wp:inline distT="0" distB="0" distL="0" distR="0" wp14:anchorId="465E5C05" wp14:editId="7D7F7BA0">
            <wp:extent cx="5496294" cy="1085850"/>
            <wp:effectExtent l="0" t="0" r="9525" b="0"/>
            <wp:docPr id="137" name="Picture 13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Picture 137" descr="Text&#10;&#10;Description automatically generated"/>
                    <pic:cNvPicPr/>
                  </pic:nvPicPr>
                  <pic:blipFill>
                    <a:blip r:embed="rId76"/>
                    <a:stretch>
                      <a:fillRect/>
                    </a:stretch>
                  </pic:blipFill>
                  <pic:spPr>
                    <a:xfrm>
                      <a:off x="0" y="0"/>
                      <a:ext cx="5499693" cy="1086522"/>
                    </a:xfrm>
                    <a:prstGeom prst="rect">
                      <a:avLst/>
                    </a:prstGeom>
                  </pic:spPr>
                </pic:pic>
              </a:graphicData>
            </a:graphic>
          </wp:inline>
        </w:drawing>
      </w:r>
    </w:p>
    <w:p w14:paraId="4C9E9E20" w14:textId="1782B2E7" w:rsidR="00FA122C" w:rsidRPr="009C3625" w:rsidRDefault="002F47DC" w:rsidP="002F47DC">
      <w:pPr>
        <w:pStyle w:val="Caption"/>
        <w:jc w:val="center"/>
      </w:pPr>
      <w:bookmarkStart w:id="180" w:name="_Ref74253701"/>
      <w:bookmarkStart w:id="181" w:name="_Ref74284905"/>
      <w:r w:rsidRPr="009C3625">
        <w:t xml:space="preserve">Figure </w:t>
      </w:r>
      <w:fldSimple w:instr=" STYLEREF 1 \s ">
        <w:r w:rsidR="0096498E" w:rsidRPr="009C3625">
          <w:rPr>
            <w:noProof/>
          </w:rPr>
          <w:t>4</w:t>
        </w:r>
      </w:fldSimple>
      <w:r w:rsidR="0096498E" w:rsidRPr="009C3625">
        <w:noBreakHyphen/>
      </w:r>
      <w:fldSimple w:instr=" SEQ Figure \* ARABIC \s 1 ">
        <w:r w:rsidR="0096498E" w:rsidRPr="009C3625">
          <w:rPr>
            <w:noProof/>
          </w:rPr>
          <w:t>33</w:t>
        </w:r>
      </w:fldSimple>
      <w:bookmarkEnd w:id="180"/>
      <w:r w:rsidRPr="009C3625">
        <w:t xml:space="preserve"> </w:t>
      </w:r>
      <w:bookmarkStart w:id="182" w:name="_Ref74284619"/>
      <w:r w:rsidRPr="009C3625">
        <w:t>The pseudocode showing the process flow of XDS Document Registry Actor for Document Registering Function</w:t>
      </w:r>
      <w:bookmarkEnd w:id="181"/>
      <w:bookmarkEnd w:id="182"/>
    </w:p>
    <w:p w14:paraId="36824CF3" w14:textId="145FAE0E" w:rsidR="001C74CA" w:rsidRPr="009C3625" w:rsidRDefault="00B750E2" w:rsidP="00FA122C">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35A51C43" wp14:editId="27125120">
            <wp:extent cx="5637039" cy="7286625"/>
            <wp:effectExtent l="0" t="0" r="1905" b="0"/>
            <wp:docPr id="138" name="Picture 13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Picture 138" descr="Text&#10;&#10;Description automatically generated"/>
                    <pic:cNvPicPr/>
                  </pic:nvPicPr>
                  <pic:blipFill>
                    <a:blip r:embed="rId77"/>
                    <a:stretch>
                      <a:fillRect/>
                    </a:stretch>
                  </pic:blipFill>
                  <pic:spPr>
                    <a:xfrm>
                      <a:off x="0" y="0"/>
                      <a:ext cx="5640517" cy="7291121"/>
                    </a:xfrm>
                    <a:prstGeom prst="rect">
                      <a:avLst/>
                    </a:prstGeom>
                  </pic:spPr>
                </pic:pic>
              </a:graphicData>
            </a:graphic>
          </wp:inline>
        </w:drawing>
      </w:r>
    </w:p>
    <w:p w14:paraId="3FCEDAF2" w14:textId="7A35132B" w:rsidR="001C74CA" w:rsidRPr="009C3625" w:rsidRDefault="001C74CA" w:rsidP="00FA122C">
      <w:pPr>
        <w:pStyle w:val="Caption"/>
        <w:jc w:val="center"/>
        <w:rPr>
          <w:i/>
          <w:iCs/>
        </w:rPr>
      </w:pPr>
      <w:bookmarkStart w:id="183" w:name="_Ref74253853"/>
      <w:bookmarkStart w:id="184" w:name="_Toc74189615"/>
      <w:bookmarkStart w:id="185" w:name="_Ref74284909"/>
      <w:r w:rsidRPr="009C3625">
        <w:t xml:space="preserve">Figure </w:t>
      </w:r>
      <w:fldSimple w:instr=" STYLEREF 1 \s ">
        <w:r w:rsidR="0096498E" w:rsidRPr="009C3625">
          <w:rPr>
            <w:noProof/>
          </w:rPr>
          <w:t>4</w:t>
        </w:r>
      </w:fldSimple>
      <w:r w:rsidR="0096498E" w:rsidRPr="009C3625">
        <w:noBreakHyphen/>
      </w:r>
      <w:fldSimple w:instr=" SEQ Figure \* ARABIC \s 1 ">
        <w:r w:rsidR="0096498E" w:rsidRPr="009C3625">
          <w:rPr>
            <w:noProof/>
          </w:rPr>
          <w:t>34</w:t>
        </w:r>
      </w:fldSimple>
      <w:bookmarkEnd w:id="183"/>
      <w:r w:rsidRPr="009C3625">
        <w:t xml:space="preserve"> </w:t>
      </w:r>
      <w:bookmarkStart w:id="186" w:name="_Ref74284633"/>
      <w:proofErr w:type="spellStart"/>
      <w:r w:rsidRPr="009C3625">
        <w:t>Javascript</w:t>
      </w:r>
      <w:proofErr w:type="spellEnd"/>
      <w:r w:rsidRPr="009C3625">
        <w:t xml:space="preserve"> Code Snippet of XDS Document Registry Actor</w:t>
      </w:r>
      <w:r w:rsidRPr="009C3625">
        <w:br/>
        <w:t>Node Module import declaration and TCP Socket message receiver section</w:t>
      </w:r>
      <w:bookmarkEnd w:id="184"/>
      <w:bookmarkEnd w:id="185"/>
      <w:bookmarkEnd w:id="186"/>
    </w:p>
    <w:p w14:paraId="7DB2597E" w14:textId="11C1B1B5" w:rsidR="001C74CA" w:rsidRPr="009C3625" w:rsidRDefault="00C22DBF" w:rsidP="00062749">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4ECB2609" wp14:editId="25FE9BE9">
            <wp:extent cx="5800575" cy="5029200"/>
            <wp:effectExtent l="0" t="0" r="0" b="0"/>
            <wp:docPr id="139" name="Picture 139"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Picture 139" descr="Text, letter&#10;&#10;Description automatically generated"/>
                    <pic:cNvPicPr/>
                  </pic:nvPicPr>
                  <pic:blipFill>
                    <a:blip r:embed="rId78"/>
                    <a:stretch>
                      <a:fillRect/>
                    </a:stretch>
                  </pic:blipFill>
                  <pic:spPr>
                    <a:xfrm>
                      <a:off x="0" y="0"/>
                      <a:ext cx="5805004" cy="5033040"/>
                    </a:xfrm>
                    <a:prstGeom prst="rect">
                      <a:avLst/>
                    </a:prstGeom>
                  </pic:spPr>
                </pic:pic>
              </a:graphicData>
            </a:graphic>
          </wp:inline>
        </w:drawing>
      </w:r>
    </w:p>
    <w:p w14:paraId="3E201FF9" w14:textId="2F6CBA8C" w:rsidR="001C74CA" w:rsidRPr="009C3625" w:rsidRDefault="001C74CA" w:rsidP="00062749">
      <w:pPr>
        <w:pStyle w:val="Caption"/>
        <w:jc w:val="center"/>
        <w:rPr>
          <w:i/>
          <w:iCs/>
        </w:rPr>
      </w:pPr>
      <w:bookmarkStart w:id="187" w:name="_Ref74284173"/>
      <w:bookmarkStart w:id="188" w:name="_Toc74189616"/>
      <w:bookmarkStart w:id="189" w:name="_Ref74284915"/>
      <w:r w:rsidRPr="009C3625">
        <w:t xml:space="preserve">Figure </w:t>
      </w:r>
      <w:fldSimple w:instr=" STYLEREF 1 \s ">
        <w:r w:rsidR="0096498E" w:rsidRPr="009C3625">
          <w:rPr>
            <w:noProof/>
          </w:rPr>
          <w:t>4</w:t>
        </w:r>
      </w:fldSimple>
      <w:r w:rsidR="0096498E" w:rsidRPr="009C3625">
        <w:noBreakHyphen/>
      </w:r>
      <w:fldSimple w:instr=" SEQ Figure \* ARABIC \s 1 ">
        <w:r w:rsidR="0096498E" w:rsidRPr="009C3625">
          <w:rPr>
            <w:noProof/>
          </w:rPr>
          <w:t>35</w:t>
        </w:r>
      </w:fldSimple>
      <w:bookmarkEnd w:id="187"/>
      <w:r w:rsidRPr="009C3625">
        <w:t xml:space="preserve"> </w:t>
      </w:r>
      <w:bookmarkStart w:id="190" w:name="_Ref74284640"/>
      <w:r w:rsidRPr="009C3625">
        <w:t>XDS Document Registry Actor</w:t>
      </w:r>
      <w:r w:rsidRPr="009C3625">
        <w:br/>
        <w:t>This section checks if receiving message is ITI-42 or ITI-18 identified by its header</w:t>
      </w:r>
      <w:bookmarkEnd w:id="188"/>
      <w:bookmarkEnd w:id="189"/>
      <w:bookmarkEnd w:id="190"/>
    </w:p>
    <w:p w14:paraId="71776E31" w14:textId="7C261860" w:rsidR="001C74CA" w:rsidRPr="009C3625" w:rsidRDefault="004B0DF5" w:rsidP="00062749">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5C82233E" wp14:editId="7F395C44">
            <wp:extent cx="5742085" cy="7896225"/>
            <wp:effectExtent l="0" t="0" r="0" b="0"/>
            <wp:docPr id="140" name="Picture 140"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Picture 140" descr="Table&#10;&#10;Description automatically generated with medium confidence"/>
                    <pic:cNvPicPr/>
                  </pic:nvPicPr>
                  <pic:blipFill>
                    <a:blip r:embed="rId79"/>
                    <a:stretch>
                      <a:fillRect/>
                    </a:stretch>
                  </pic:blipFill>
                  <pic:spPr>
                    <a:xfrm>
                      <a:off x="0" y="0"/>
                      <a:ext cx="5746767" cy="7902664"/>
                    </a:xfrm>
                    <a:prstGeom prst="rect">
                      <a:avLst/>
                    </a:prstGeom>
                  </pic:spPr>
                </pic:pic>
              </a:graphicData>
            </a:graphic>
          </wp:inline>
        </w:drawing>
      </w:r>
    </w:p>
    <w:p w14:paraId="4B4B7062"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6B6509F4"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1E3BB7A6" w14:textId="58885B87" w:rsidR="001C74CA" w:rsidRPr="009C3625" w:rsidRDefault="00C07CB7" w:rsidP="00062749">
      <w:pPr>
        <w:pStyle w:val="ListParagraph"/>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022C3CC3" wp14:editId="051F93AC">
            <wp:extent cx="4080395" cy="7877175"/>
            <wp:effectExtent l="0" t="0" r="0" b="0"/>
            <wp:docPr id="141" name="Picture 141"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Table&#10;&#10;Description automatically generated with medium confidence"/>
                    <pic:cNvPicPr/>
                  </pic:nvPicPr>
                  <pic:blipFill>
                    <a:blip r:embed="rId80"/>
                    <a:stretch>
                      <a:fillRect/>
                    </a:stretch>
                  </pic:blipFill>
                  <pic:spPr>
                    <a:xfrm>
                      <a:off x="0" y="0"/>
                      <a:ext cx="4083451" cy="7883075"/>
                    </a:xfrm>
                    <a:prstGeom prst="rect">
                      <a:avLst/>
                    </a:prstGeom>
                  </pic:spPr>
                </pic:pic>
              </a:graphicData>
            </a:graphic>
          </wp:inline>
        </w:drawing>
      </w:r>
    </w:p>
    <w:p w14:paraId="5C4EE741" w14:textId="47E18B2C" w:rsidR="001C74CA" w:rsidRPr="00AD16AB" w:rsidRDefault="004B70A0" w:rsidP="00AD16AB">
      <w:pPr>
        <w:pStyle w:val="Caption"/>
        <w:jc w:val="center"/>
        <w:rPr>
          <w:i/>
          <w:iCs/>
        </w:rPr>
      </w:pPr>
      <w:bookmarkStart w:id="191" w:name="_Ref74284176"/>
      <w:bookmarkStart w:id="192" w:name="_Toc74189617"/>
      <w:bookmarkStart w:id="193" w:name="_Ref74284918"/>
      <w:bookmarkStart w:id="194" w:name="_Hlk70928149"/>
      <w:r w:rsidRPr="009C3625">
        <w:t xml:space="preserve">Figure </w:t>
      </w:r>
      <w:fldSimple w:instr=" STYLEREF 1 \s ">
        <w:r w:rsidR="0096498E" w:rsidRPr="009C3625">
          <w:rPr>
            <w:noProof/>
          </w:rPr>
          <w:t>4</w:t>
        </w:r>
      </w:fldSimple>
      <w:r w:rsidR="0096498E" w:rsidRPr="009C3625">
        <w:noBreakHyphen/>
      </w:r>
      <w:fldSimple w:instr=" SEQ Figure \* ARABIC \s 1 ">
        <w:r w:rsidR="0096498E" w:rsidRPr="009C3625">
          <w:rPr>
            <w:noProof/>
          </w:rPr>
          <w:t>36</w:t>
        </w:r>
      </w:fldSimple>
      <w:bookmarkEnd w:id="191"/>
      <w:r w:rsidRPr="009C3625">
        <w:t xml:space="preserve"> </w:t>
      </w:r>
      <w:bookmarkStart w:id="195" w:name="_Ref74284645"/>
      <w:r w:rsidRPr="009C3625">
        <w:t>XDS Document Registry Actor</w:t>
      </w:r>
      <w:r w:rsidRPr="009C3625">
        <w:br/>
        <w:t>Declaration of JSON variable to store all Metadata attributes by its position in the format</w:t>
      </w:r>
      <w:bookmarkEnd w:id="192"/>
      <w:bookmarkEnd w:id="193"/>
      <w:bookmarkEnd w:id="195"/>
    </w:p>
    <w:bookmarkEnd w:id="194"/>
    <w:p w14:paraId="5A0A8227" w14:textId="77A249AA" w:rsidR="001C74CA" w:rsidRPr="009C3625" w:rsidRDefault="00AD16AB" w:rsidP="00062749">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27F0EA95" wp14:editId="330DA7EE">
            <wp:extent cx="5095875" cy="4468258"/>
            <wp:effectExtent l="0" t="0" r="0" b="8890"/>
            <wp:docPr id="142" name="Picture 14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Picture 142" descr="Text, letter&#10;&#10;Description automatically generated"/>
                    <pic:cNvPicPr/>
                  </pic:nvPicPr>
                  <pic:blipFill>
                    <a:blip r:embed="rId81"/>
                    <a:stretch>
                      <a:fillRect/>
                    </a:stretch>
                  </pic:blipFill>
                  <pic:spPr>
                    <a:xfrm>
                      <a:off x="0" y="0"/>
                      <a:ext cx="5102544" cy="4474106"/>
                    </a:xfrm>
                    <a:prstGeom prst="rect">
                      <a:avLst/>
                    </a:prstGeom>
                  </pic:spPr>
                </pic:pic>
              </a:graphicData>
            </a:graphic>
          </wp:inline>
        </w:drawing>
      </w:r>
    </w:p>
    <w:p w14:paraId="602FEE54" w14:textId="42AE38D7" w:rsidR="001C74CA" w:rsidRPr="009C3625" w:rsidRDefault="001C74CA" w:rsidP="00062749">
      <w:pPr>
        <w:pStyle w:val="Caption"/>
        <w:jc w:val="center"/>
        <w:rPr>
          <w:i/>
          <w:iCs/>
        </w:rPr>
      </w:pPr>
      <w:bookmarkStart w:id="196" w:name="_Ref74284180"/>
      <w:bookmarkStart w:id="197" w:name="_Toc74189618"/>
      <w:bookmarkStart w:id="198" w:name="_Ref74284922"/>
      <w:r w:rsidRPr="009C3625">
        <w:t xml:space="preserve">Figure </w:t>
      </w:r>
      <w:fldSimple w:instr=" STYLEREF 1 \s ">
        <w:r w:rsidR="0096498E" w:rsidRPr="009C3625">
          <w:rPr>
            <w:noProof/>
          </w:rPr>
          <w:t>4</w:t>
        </w:r>
      </w:fldSimple>
      <w:r w:rsidR="0096498E" w:rsidRPr="009C3625">
        <w:noBreakHyphen/>
      </w:r>
      <w:fldSimple w:instr=" SEQ Figure \* ARABIC \s 1 ">
        <w:r w:rsidR="0096498E" w:rsidRPr="009C3625">
          <w:rPr>
            <w:noProof/>
          </w:rPr>
          <w:t>37</w:t>
        </w:r>
      </w:fldSimple>
      <w:bookmarkEnd w:id="196"/>
      <w:r w:rsidRPr="009C3625">
        <w:t xml:space="preserve"> </w:t>
      </w:r>
      <w:bookmarkStart w:id="199" w:name="_Ref74284655"/>
      <w:r w:rsidRPr="009C3625">
        <w:t>XDS Document Registry Actor</w:t>
      </w:r>
      <w:r w:rsidRPr="009C3625">
        <w:br/>
        <w:t>Define variable of each Metadata attribute UUID label following IHE ITI Framework</w:t>
      </w:r>
      <w:bookmarkEnd w:id="197"/>
      <w:bookmarkEnd w:id="198"/>
      <w:bookmarkEnd w:id="199"/>
    </w:p>
    <w:p w14:paraId="29D6F664"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36B7270E" w14:textId="1FC1F57F" w:rsidR="001C74CA" w:rsidRPr="009C3625" w:rsidRDefault="0070244A" w:rsidP="00062749">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6EF3C24C" wp14:editId="5B9ECF4D">
            <wp:extent cx="5639882" cy="6153150"/>
            <wp:effectExtent l="0" t="0" r="0" b="0"/>
            <wp:docPr id="143" name="Picture 14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Picture 143" descr="Text&#10;&#10;Description automatically generated"/>
                    <pic:cNvPicPr/>
                  </pic:nvPicPr>
                  <pic:blipFill>
                    <a:blip r:embed="rId82"/>
                    <a:stretch>
                      <a:fillRect/>
                    </a:stretch>
                  </pic:blipFill>
                  <pic:spPr>
                    <a:xfrm>
                      <a:off x="0" y="0"/>
                      <a:ext cx="5644833" cy="6158552"/>
                    </a:xfrm>
                    <a:prstGeom prst="rect">
                      <a:avLst/>
                    </a:prstGeom>
                  </pic:spPr>
                </pic:pic>
              </a:graphicData>
            </a:graphic>
          </wp:inline>
        </w:drawing>
      </w:r>
    </w:p>
    <w:p w14:paraId="6E22DEC4"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4AC904F5"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1CCFF94E"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719BF80E"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07881F4F"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0C25D4AC"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225C7C17"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51113B45" w14:textId="40DD700E" w:rsidR="001C74CA" w:rsidRPr="009C3625" w:rsidRDefault="00DA5FE5" w:rsidP="00062749">
      <w:pPr>
        <w:pStyle w:val="ListParagraph"/>
        <w:spacing w:line="360" w:lineRule="auto"/>
        <w:ind w:left="0"/>
        <w:jc w:val="center"/>
        <w:rPr>
          <w:rFonts w:ascii="Times New Roman" w:hAnsi="Times New Roman" w:cs="Times New Roman"/>
          <w:sz w:val="24"/>
          <w:szCs w:val="24"/>
        </w:rPr>
      </w:pPr>
      <w:r>
        <w:rPr>
          <w:noProof/>
        </w:rPr>
        <w:lastRenderedPageBreak/>
        <w:drawing>
          <wp:inline distT="0" distB="0" distL="0" distR="0" wp14:anchorId="0A20978A" wp14:editId="41388D7A">
            <wp:extent cx="5661677" cy="7572375"/>
            <wp:effectExtent l="0" t="0" r="0" b="0"/>
            <wp:docPr id="144" name="Picture 14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Picture 144" descr="Table&#10;&#10;Description automatically generated"/>
                    <pic:cNvPicPr/>
                  </pic:nvPicPr>
                  <pic:blipFill>
                    <a:blip r:embed="rId83"/>
                    <a:stretch>
                      <a:fillRect/>
                    </a:stretch>
                  </pic:blipFill>
                  <pic:spPr>
                    <a:xfrm>
                      <a:off x="0" y="0"/>
                      <a:ext cx="5669693" cy="7583096"/>
                    </a:xfrm>
                    <a:prstGeom prst="rect">
                      <a:avLst/>
                    </a:prstGeom>
                  </pic:spPr>
                </pic:pic>
              </a:graphicData>
            </a:graphic>
          </wp:inline>
        </w:drawing>
      </w:r>
    </w:p>
    <w:p w14:paraId="4BB20C56"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08901650"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1AB4B117" w14:textId="15C4F83C" w:rsidR="001C74CA" w:rsidRPr="009C3625" w:rsidRDefault="006F7262" w:rsidP="00062749">
      <w:pPr>
        <w:pStyle w:val="ListParagraph"/>
        <w:spacing w:line="360" w:lineRule="auto"/>
        <w:ind w:left="0"/>
        <w:jc w:val="center"/>
        <w:rPr>
          <w:rFonts w:ascii="Times New Roman" w:hAnsi="Times New Roman" w:cs="Times New Roman"/>
          <w:sz w:val="24"/>
          <w:szCs w:val="24"/>
        </w:rPr>
      </w:pPr>
      <w:r>
        <w:rPr>
          <w:noProof/>
        </w:rPr>
        <w:lastRenderedPageBreak/>
        <w:drawing>
          <wp:inline distT="0" distB="0" distL="0" distR="0" wp14:anchorId="4073E2C0" wp14:editId="4537D285">
            <wp:extent cx="5425539" cy="7267575"/>
            <wp:effectExtent l="0" t="0" r="3810" b="0"/>
            <wp:docPr id="145" name="Picture 145"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Picture 145" descr="Text&#10;&#10;Description automatically generated with medium confidence"/>
                    <pic:cNvPicPr/>
                  </pic:nvPicPr>
                  <pic:blipFill>
                    <a:blip r:embed="rId84"/>
                    <a:stretch>
                      <a:fillRect/>
                    </a:stretch>
                  </pic:blipFill>
                  <pic:spPr>
                    <a:xfrm>
                      <a:off x="0" y="0"/>
                      <a:ext cx="5431279" cy="7275264"/>
                    </a:xfrm>
                    <a:prstGeom prst="rect">
                      <a:avLst/>
                    </a:prstGeom>
                  </pic:spPr>
                </pic:pic>
              </a:graphicData>
            </a:graphic>
          </wp:inline>
        </w:drawing>
      </w:r>
    </w:p>
    <w:p w14:paraId="42DD8982"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47F11B30"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07ACEDE9"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102FC596"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23B40C1D" w14:textId="65E497C7" w:rsidR="001C74CA" w:rsidRPr="009C3625" w:rsidRDefault="007B2870" w:rsidP="00062749">
      <w:pPr>
        <w:pStyle w:val="ListParagraph"/>
        <w:spacing w:line="360" w:lineRule="auto"/>
        <w:ind w:left="0"/>
        <w:jc w:val="center"/>
        <w:rPr>
          <w:rFonts w:ascii="Times New Roman" w:hAnsi="Times New Roman" w:cs="Times New Roman"/>
          <w:sz w:val="24"/>
          <w:szCs w:val="24"/>
        </w:rPr>
      </w:pPr>
      <w:r>
        <w:rPr>
          <w:noProof/>
        </w:rPr>
        <w:lastRenderedPageBreak/>
        <w:drawing>
          <wp:inline distT="0" distB="0" distL="0" distR="0" wp14:anchorId="0D9FA568" wp14:editId="6D920A0D">
            <wp:extent cx="5819883" cy="6572250"/>
            <wp:effectExtent l="0" t="0" r="9525" b="0"/>
            <wp:docPr id="146" name="Picture 146"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Picture 146" descr="Text&#10;&#10;Description automatically generated with medium confidence"/>
                    <pic:cNvPicPr/>
                  </pic:nvPicPr>
                  <pic:blipFill>
                    <a:blip r:embed="rId85"/>
                    <a:stretch>
                      <a:fillRect/>
                    </a:stretch>
                  </pic:blipFill>
                  <pic:spPr>
                    <a:xfrm>
                      <a:off x="0" y="0"/>
                      <a:ext cx="5826416" cy="6579628"/>
                    </a:xfrm>
                    <a:prstGeom prst="rect">
                      <a:avLst/>
                    </a:prstGeom>
                  </pic:spPr>
                </pic:pic>
              </a:graphicData>
            </a:graphic>
          </wp:inline>
        </w:drawing>
      </w:r>
    </w:p>
    <w:p w14:paraId="6498A638"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4F2DB1A5"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2704F816"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04AE221D"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275F55E7"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0F6F4E92"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3C25EDBD"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161E3611"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200CEBD1" w14:textId="380ADB8E" w:rsidR="001C74CA" w:rsidRPr="009C3625" w:rsidRDefault="00C34E23" w:rsidP="00062749">
      <w:pPr>
        <w:pStyle w:val="ListParagraph"/>
        <w:spacing w:line="360" w:lineRule="auto"/>
        <w:ind w:left="0"/>
        <w:jc w:val="center"/>
        <w:rPr>
          <w:rFonts w:ascii="Times New Roman" w:hAnsi="Times New Roman" w:cs="Times New Roman"/>
          <w:sz w:val="24"/>
          <w:szCs w:val="24"/>
        </w:rPr>
      </w:pPr>
      <w:r>
        <w:rPr>
          <w:noProof/>
        </w:rPr>
        <w:drawing>
          <wp:inline distT="0" distB="0" distL="0" distR="0" wp14:anchorId="1395BAEB" wp14:editId="5588D099">
            <wp:extent cx="5653333" cy="7410450"/>
            <wp:effectExtent l="0" t="0" r="5080" b="0"/>
            <wp:docPr id="147" name="Picture 14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Picture 147" descr="Table&#10;&#10;Description automatically generated"/>
                    <pic:cNvPicPr/>
                  </pic:nvPicPr>
                  <pic:blipFill>
                    <a:blip r:embed="rId86"/>
                    <a:stretch>
                      <a:fillRect/>
                    </a:stretch>
                  </pic:blipFill>
                  <pic:spPr>
                    <a:xfrm>
                      <a:off x="0" y="0"/>
                      <a:ext cx="5659257" cy="7418215"/>
                    </a:xfrm>
                    <a:prstGeom prst="rect">
                      <a:avLst/>
                    </a:prstGeom>
                  </pic:spPr>
                </pic:pic>
              </a:graphicData>
            </a:graphic>
          </wp:inline>
        </w:drawing>
      </w:r>
    </w:p>
    <w:p w14:paraId="0C280D55"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77943E2F" w14:textId="20AE597F" w:rsidR="001C74CA" w:rsidRPr="009C3625" w:rsidRDefault="004712B4" w:rsidP="00062749">
      <w:pPr>
        <w:pStyle w:val="ListParagraph"/>
        <w:spacing w:line="360" w:lineRule="auto"/>
        <w:ind w:left="0"/>
        <w:jc w:val="center"/>
        <w:rPr>
          <w:rFonts w:ascii="Times New Roman" w:hAnsi="Times New Roman" w:cs="Times New Roman"/>
          <w:sz w:val="24"/>
          <w:szCs w:val="24"/>
        </w:rPr>
      </w:pPr>
      <w:r>
        <w:rPr>
          <w:noProof/>
        </w:rPr>
        <w:lastRenderedPageBreak/>
        <w:drawing>
          <wp:inline distT="0" distB="0" distL="0" distR="0" wp14:anchorId="5BAC24EB" wp14:editId="0F2DFED4">
            <wp:extent cx="5731497" cy="6629400"/>
            <wp:effectExtent l="0" t="0" r="3175" b="0"/>
            <wp:docPr id="148" name="Picture 148"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Picture 148" descr="Text&#10;&#10;Description automatically generated with medium confidence"/>
                    <pic:cNvPicPr/>
                  </pic:nvPicPr>
                  <pic:blipFill>
                    <a:blip r:embed="rId87"/>
                    <a:stretch>
                      <a:fillRect/>
                    </a:stretch>
                  </pic:blipFill>
                  <pic:spPr>
                    <a:xfrm>
                      <a:off x="0" y="0"/>
                      <a:ext cx="5736355" cy="6635019"/>
                    </a:xfrm>
                    <a:prstGeom prst="rect">
                      <a:avLst/>
                    </a:prstGeom>
                  </pic:spPr>
                </pic:pic>
              </a:graphicData>
            </a:graphic>
          </wp:inline>
        </w:drawing>
      </w:r>
    </w:p>
    <w:p w14:paraId="7E0D31ED"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5B413ABF" w14:textId="63A5F078" w:rsidR="001C74CA" w:rsidRPr="009C3625" w:rsidRDefault="00F93AFC" w:rsidP="00062749">
      <w:pPr>
        <w:pStyle w:val="ListParagraph"/>
        <w:spacing w:line="360" w:lineRule="auto"/>
        <w:ind w:left="0"/>
        <w:jc w:val="center"/>
        <w:rPr>
          <w:rFonts w:ascii="Times New Roman" w:hAnsi="Times New Roman" w:cs="Times New Roman"/>
          <w:sz w:val="24"/>
          <w:szCs w:val="24"/>
        </w:rPr>
      </w:pPr>
      <w:r>
        <w:rPr>
          <w:noProof/>
        </w:rPr>
        <w:lastRenderedPageBreak/>
        <w:drawing>
          <wp:inline distT="0" distB="0" distL="0" distR="0" wp14:anchorId="700718C3" wp14:editId="67DC3C05">
            <wp:extent cx="5557334" cy="7486650"/>
            <wp:effectExtent l="0" t="0" r="5715" b="0"/>
            <wp:docPr id="149" name="Picture 149"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Picture 149" descr="Text, letter&#10;&#10;Description automatically generated"/>
                    <pic:cNvPicPr/>
                  </pic:nvPicPr>
                  <pic:blipFill>
                    <a:blip r:embed="rId88"/>
                    <a:stretch>
                      <a:fillRect/>
                    </a:stretch>
                  </pic:blipFill>
                  <pic:spPr>
                    <a:xfrm>
                      <a:off x="0" y="0"/>
                      <a:ext cx="5563434" cy="7494868"/>
                    </a:xfrm>
                    <a:prstGeom prst="rect">
                      <a:avLst/>
                    </a:prstGeom>
                  </pic:spPr>
                </pic:pic>
              </a:graphicData>
            </a:graphic>
          </wp:inline>
        </w:drawing>
      </w:r>
    </w:p>
    <w:p w14:paraId="35D179FC"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40418101"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2042C07F"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3BDF78EA" w14:textId="4C084F32" w:rsidR="001C74CA" w:rsidRPr="009C3625" w:rsidRDefault="002A54DF" w:rsidP="00062749">
      <w:pPr>
        <w:pStyle w:val="ListParagraph"/>
        <w:spacing w:line="360" w:lineRule="auto"/>
        <w:ind w:left="0"/>
        <w:jc w:val="center"/>
        <w:rPr>
          <w:rFonts w:ascii="Times New Roman" w:hAnsi="Times New Roman" w:cs="Times New Roman"/>
          <w:sz w:val="24"/>
          <w:szCs w:val="24"/>
        </w:rPr>
      </w:pPr>
      <w:r>
        <w:rPr>
          <w:noProof/>
        </w:rPr>
        <w:lastRenderedPageBreak/>
        <w:drawing>
          <wp:inline distT="0" distB="0" distL="0" distR="0" wp14:anchorId="75D318A3" wp14:editId="6DFBA639">
            <wp:extent cx="5372100" cy="3737728"/>
            <wp:effectExtent l="0" t="0" r="0" b="0"/>
            <wp:docPr id="150" name="Picture 150" descr="Text, application,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Picture 150" descr="Text, application, letter&#10;&#10;Description automatically generated"/>
                    <pic:cNvPicPr/>
                  </pic:nvPicPr>
                  <pic:blipFill>
                    <a:blip r:embed="rId89"/>
                    <a:stretch>
                      <a:fillRect/>
                    </a:stretch>
                  </pic:blipFill>
                  <pic:spPr>
                    <a:xfrm>
                      <a:off x="0" y="0"/>
                      <a:ext cx="5378427" cy="3742130"/>
                    </a:xfrm>
                    <a:prstGeom prst="rect">
                      <a:avLst/>
                    </a:prstGeom>
                  </pic:spPr>
                </pic:pic>
              </a:graphicData>
            </a:graphic>
          </wp:inline>
        </w:drawing>
      </w:r>
    </w:p>
    <w:p w14:paraId="1F33D26F" w14:textId="7BBA27C5" w:rsidR="005D3CB7" w:rsidRPr="009C3625" w:rsidRDefault="005D3CB7" w:rsidP="00062749">
      <w:pPr>
        <w:pStyle w:val="Caption"/>
        <w:jc w:val="center"/>
        <w:rPr>
          <w:i/>
          <w:iCs/>
        </w:rPr>
      </w:pPr>
      <w:bookmarkStart w:id="200" w:name="_Ref74284184"/>
      <w:bookmarkStart w:id="201" w:name="_Toc74189619"/>
      <w:bookmarkStart w:id="202" w:name="_Ref74284926"/>
      <w:r w:rsidRPr="009C3625">
        <w:t xml:space="preserve">Figure </w:t>
      </w:r>
      <w:fldSimple w:instr=" STYLEREF 1 \s ">
        <w:r w:rsidR="0096498E" w:rsidRPr="009C3625">
          <w:rPr>
            <w:noProof/>
          </w:rPr>
          <w:t>4</w:t>
        </w:r>
      </w:fldSimple>
      <w:r w:rsidR="0096498E" w:rsidRPr="009C3625">
        <w:noBreakHyphen/>
      </w:r>
      <w:fldSimple w:instr=" SEQ Figure \* ARABIC \s 1 ">
        <w:r w:rsidR="0096498E" w:rsidRPr="009C3625">
          <w:rPr>
            <w:noProof/>
          </w:rPr>
          <w:t>38</w:t>
        </w:r>
      </w:fldSimple>
      <w:bookmarkEnd w:id="200"/>
      <w:r w:rsidRPr="009C3625">
        <w:rPr>
          <w:cs/>
        </w:rPr>
        <w:t xml:space="preserve"> </w:t>
      </w:r>
      <w:bookmarkStart w:id="203" w:name="_Ref74284660"/>
      <w:r w:rsidRPr="009C3625">
        <w:t>XDS Document Registry Actor</w:t>
      </w:r>
      <w:r w:rsidRPr="009C3625">
        <w:br/>
        <w:t xml:space="preserve">This section </w:t>
      </w:r>
      <w:r w:rsidR="00062749" w:rsidRPr="009C3625">
        <w:t>interprets</w:t>
      </w:r>
      <w:r w:rsidRPr="009C3625">
        <w:t xml:space="preserve"> and assort Metadata attribute value from ITI-42 to JSON</w:t>
      </w:r>
      <w:bookmarkEnd w:id="201"/>
      <w:bookmarkEnd w:id="202"/>
      <w:bookmarkEnd w:id="203"/>
    </w:p>
    <w:p w14:paraId="072E8C5E" w14:textId="7D2C1523" w:rsidR="001C74CA" w:rsidRPr="009C3625" w:rsidRDefault="001C74CA" w:rsidP="001C74CA">
      <w:pPr>
        <w:pStyle w:val="ListParagraph"/>
        <w:spacing w:line="360" w:lineRule="auto"/>
        <w:ind w:left="0"/>
        <w:jc w:val="center"/>
        <w:rPr>
          <w:rFonts w:ascii="Times New Roman" w:hAnsi="Times New Roman" w:cs="Times New Roman"/>
          <w:sz w:val="24"/>
          <w:szCs w:val="24"/>
        </w:rPr>
      </w:pPr>
    </w:p>
    <w:p w14:paraId="1FCBA015"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61C9065D"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1D5D48B9" w14:textId="485D0D5C" w:rsidR="001C74CA" w:rsidRPr="009C3625" w:rsidRDefault="00B73160" w:rsidP="00062749">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34D65E23" wp14:editId="08F08CCC">
            <wp:extent cx="5672933" cy="8458200"/>
            <wp:effectExtent l="0" t="0" r="4445" b="0"/>
            <wp:docPr id="151" name="Picture 15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Picture 151" descr="Text, letter&#10;&#10;Description automatically generated"/>
                    <pic:cNvPicPr/>
                  </pic:nvPicPr>
                  <pic:blipFill>
                    <a:blip r:embed="rId90"/>
                    <a:stretch>
                      <a:fillRect/>
                    </a:stretch>
                  </pic:blipFill>
                  <pic:spPr>
                    <a:xfrm>
                      <a:off x="0" y="0"/>
                      <a:ext cx="5675810" cy="8462490"/>
                    </a:xfrm>
                    <a:prstGeom prst="rect">
                      <a:avLst/>
                    </a:prstGeom>
                  </pic:spPr>
                </pic:pic>
              </a:graphicData>
            </a:graphic>
          </wp:inline>
        </w:drawing>
      </w:r>
    </w:p>
    <w:p w14:paraId="37E42FC0" w14:textId="50AA4A2B" w:rsidR="001C74CA" w:rsidRPr="009C3625" w:rsidRDefault="003A00BE" w:rsidP="00062749">
      <w:pPr>
        <w:pStyle w:val="ListParagraph"/>
        <w:spacing w:line="360" w:lineRule="auto"/>
        <w:ind w:left="0"/>
        <w:jc w:val="center"/>
        <w:rPr>
          <w:rFonts w:ascii="Times New Roman" w:hAnsi="Times New Roman" w:cs="Times New Roman"/>
          <w:sz w:val="24"/>
          <w:szCs w:val="24"/>
        </w:rPr>
      </w:pPr>
      <w:r>
        <w:rPr>
          <w:noProof/>
        </w:rPr>
        <w:lastRenderedPageBreak/>
        <w:drawing>
          <wp:inline distT="0" distB="0" distL="0" distR="0" wp14:anchorId="2FEC2778" wp14:editId="0EC3D7A3">
            <wp:extent cx="4661598" cy="8181975"/>
            <wp:effectExtent l="0" t="0" r="5715" b="0"/>
            <wp:docPr id="152" name="Picture 152"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Picture 152" descr="A picture containing table&#10;&#10;Description automatically generated"/>
                    <pic:cNvPicPr/>
                  </pic:nvPicPr>
                  <pic:blipFill>
                    <a:blip r:embed="rId91"/>
                    <a:stretch>
                      <a:fillRect/>
                    </a:stretch>
                  </pic:blipFill>
                  <pic:spPr>
                    <a:xfrm>
                      <a:off x="0" y="0"/>
                      <a:ext cx="4666670" cy="8190877"/>
                    </a:xfrm>
                    <a:prstGeom prst="rect">
                      <a:avLst/>
                    </a:prstGeom>
                  </pic:spPr>
                </pic:pic>
              </a:graphicData>
            </a:graphic>
          </wp:inline>
        </w:drawing>
      </w:r>
    </w:p>
    <w:p w14:paraId="0DB2DF52"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222DFBD9"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59236A01"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3EA68EB7" w14:textId="3D64A754" w:rsidR="001C74CA" w:rsidRPr="009C3625" w:rsidRDefault="00EF44A8" w:rsidP="00062749">
      <w:pPr>
        <w:pStyle w:val="ListParagraph"/>
        <w:spacing w:line="360" w:lineRule="auto"/>
        <w:ind w:left="0"/>
        <w:jc w:val="center"/>
        <w:rPr>
          <w:rFonts w:ascii="Times New Roman" w:hAnsi="Times New Roman" w:cs="Times New Roman"/>
          <w:sz w:val="24"/>
          <w:szCs w:val="24"/>
        </w:rPr>
      </w:pPr>
      <w:r>
        <w:rPr>
          <w:noProof/>
        </w:rPr>
        <w:drawing>
          <wp:inline distT="0" distB="0" distL="0" distR="0" wp14:anchorId="59740B52" wp14:editId="3F010203">
            <wp:extent cx="5353050" cy="3470659"/>
            <wp:effectExtent l="0" t="0" r="0" b="0"/>
            <wp:docPr id="153" name="Picture 15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Picture 153" descr="Graphical user interface, text, application, email&#10;&#10;Description automatically generated"/>
                    <pic:cNvPicPr/>
                  </pic:nvPicPr>
                  <pic:blipFill>
                    <a:blip r:embed="rId92"/>
                    <a:stretch>
                      <a:fillRect/>
                    </a:stretch>
                  </pic:blipFill>
                  <pic:spPr>
                    <a:xfrm>
                      <a:off x="0" y="0"/>
                      <a:ext cx="5365373" cy="3478649"/>
                    </a:xfrm>
                    <a:prstGeom prst="rect">
                      <a:avLst/>
                    </a:prstGeom>
                  </pic:spPr>
                </pic:pic>
              </a:graphicData>
            </a:graphic>
          </wp:inline>
        </w:drawing>
      </w:r>
    </w:p>
    <w:p w14:paraId="3FC78321" w14:textId="37833F60" w:rsidR="008C3281" w:rsidRPr="009C3625" w:rsidRDefault="008C3281" w:rsidP="00062749">
      <w:pPr>
        <w:pStyle w:val="Caption"/>
        <w:jc w:val="center"/>
        <w:rPr>
          <w:i/>
          <w:iCs/>
        </w:rPr>
      </w:pPr>
      <w:bookmarkStart w:id="204" w:name="_Ref74253860"/>
      <w:bookmarkStart w:id="205" w:name="_Toc74189620"/>
      <w:bookmarkStart w:id="206" w:name="_Ref74284930"/>
      <w:r w:rsidRPr="009C3625">
        <w:t xml:space="preserve">Figure </w:t>
      </w:r>
      <w:fldSimple w:instr=" STYLEREF 1 \s ">
        <w:r w:rsidR="0096498E" w:rsidRPr="009C3625">
          <w:rPr>
            <w:noProof/>
          </w:rPr>
          <w:t>4</w:t>
        </w:r>
      </w:fldSimple>
      <w:r w:rsidR="0096498E" w:rsidRPr="009C3625">
        <w:noBreakHyphen/>
      </w:r>
      <w:fldSimple w:instr=" SEQ Figure \* ARABIC \s 1 ">
        <w:r w:rsidR="0096498E" w:rsidRPr="009C3625">
          <w:rPr>
            <w:noProof/>
          </w:rPr>
          <w:t>39</w:t>
        </w:r>
      </w:fldSimple>
      <w:bookmarkEnd w:id="204"/>
      <w:r w:rsidRPr="009C3625">
        <w:rPr>
          <w:cs/>
        </w:rPr>
        <w:t xml:space="preserve"> </w:t>
      </w:r>
      <w:bookmarkStart w:id="207" w:name="_Ref74284665"/>
      <w:r w:rsidRPr="009C3625">
        <w:t>XDS Document Registry Actor</w:t>
      </w:r>
      <w:r w:rsidRPr="009C3625">
        <w:br/>
        <w:t>This section passes JSON into Smart Contract as single string variable</w:t>
      </w:r>
      <w:bookmarkEnd w:id="205"/>
      <w:bookmarkEnd w:id="206"/>
      <w:bookmarkEnd w:id="207"/>
    </w:p>
    <w:p w14:paraId="516B4914" w14:textId="77777777" w:rsidR="00D84940" w:rsidRPr="009C3625" w:rsidRDefault="00D84940" w:rsidP="00F81C49">
      <w:pPr>
        <w:pStyle w:val="ListParagraph"/>
        <w:spacing w:line="360" w:lineRule="auto"/>
        <w:ind w:left="0"/>
        <w:jc w:val="thaiDistribute"/>
        <w:rPr>
          <w:rFonts w:ascii="Times New Roman" w:hAnsi="Times New Roman" w:cs="Times New Roman"/>
          <w:sz w:val="24"/>
          <w:szCs w:val="24"/>
        </w:rPr>
      </w:pPr>
    </w:p>
    <w:p w14:paraId="3122012A" w14:textId="77777777" w:rsidR="007E6116" w:rsidRPr="009C3625" w:rsidRDefault="007E6116" w:rsidP="00F81C49">
      <w:pPr>
        <w:pStyle w:val="ListParagraph"/>
        <w:spacing w:line="360" w:lineRule="auto"/>
        <w:ind w:left="0"/>
        <w:jc w:val="thaiDistribute"/>
        <w:rPr>
          <w:rFonts w:ascii="Times New Roman" w:hAnsi="Times New Roman" w:cs="Times New Roman"/>
          <w:color w:val="FF0000"/>
          <w:sz w:val="24"/>
          <w:szCs w:val="24"/>
        </w:rPr>
      </w:pPr>
      <w:r w:rsidRPr="009C3625">
        <w:rPr>
          <w:rFonts w:ascii="Times New Roman" w:hAnsi="Times New Roman" w:cs="Times New Roman"/>
          <w:color w:val="FF0000"/>
          <w:sz w:val="24"/>
          <w:szCs w:val="24"/>
        </w:rPr>
        <w:br w:type="page"/>
      </w:r>
    </w:p>
    <w:p w14:paraId="03DDCDD5" w14:textId="6844C40C" w:rsidR="00C90368" w:rsidRPr="009C3625" w:rsidRDefault="00C90368"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color w:val="FF0000"/>
          <w:sz w:val="24"/>
          <w:szCs w:val="24"/>
        </w:rPr>
        <w:lastRenderedPageBreak/>
        <w:tab/>
      </w:r>
      <w:r w:rsidRPr="009C3625">
        <w:rPr>
          <w:rFonts w:ascii="Times New Roman" w:hAnsi="Times New Roman" w:cs="Times New Roman"/>
          <w:sz w:val="24"/>
          <w:szCs w:val="24"/>
        </w:rPr>
        <w:t xml:space="preserve">4.2.3.1.2 </w:t>
      </w:r>
      <w:proofErr w:type="spellStart"/>
      <w:r w:rsidRPr="009C3625">
        <w:rPr>
          <w:rFonts w:ascii="Times New Roman" w:hAnsi="Times New Roman" w:cs="Times New Roman"/>
          <w:sz w:val="24"/>
          <w:szCs w:val="24"/>
        </w:rPr>
        <w:t>Smartcontract</w:t>
      </w:r>
      <w:proofErr w:type="spellEnd"/>
    </w:p>
    <w:p w14:paraId="4BFE1A6A" w14:textId="0C73B48A" w:rsidR="003E644E" w:rsidRPr="009C3625" w:rsidRDefault="003E644E"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cs/>
        </w:rPr>
        <w:tab/>
      </w:r>
      <w:r w:rsidR="0083533F" w:rsidRPr="009C3625">
        <w:rPr>
          <w:rFonts w:ascii="Times New Roman" w:hAnsi="Times New Roman" w:cs="Times New Roman"/>
          <w:sz w:val="24"/>
          <w:szCs w:val="24"/>
        </w:rPr>
        <w:t xml:space="preserve">In the implementation, </w:t>
      </w:r>
      <w:proofErr w:type="spellStart"/>
      <w:r w:rsidR="0083533F" w:rsidRPr="009C3625">
        <w:rPr>
          <w:rFonts w:ascii="Times New Roman" w:hAnsi="Times New Roman" w:cs="Times New Roman"/>
          <w:sz w:val="24"/>
          <w:szCs w:val="24"/>
        </w:rPr>
        <w:t>Smartcontract</w:t>
      </w:r>
      <w:proofErr w:type="spellEnd"/>
      <w:r w:rsidR="0083533F" w:rsidRPr="009C3625">
        <w:rPr>
          <w:rFonts w:ascii="Times New Roman" w:hAnsi="Times New Roman" w:cs="Times New Roman"/>
          <w:sz w:val="24"/>
          <w:szCs w:val="24"/>
        </w:rPr>
        <w:t xml:space="preserve"> was designed to store string values and will return the stored value when called by the corresponding </w:t>
      </w:r>
      <w:proofErr w:type="spellStart"/>
      <w:r w:rsidR="0083533F" w:rsidRPr="009C3625">
        <w:rPr>
          <w:rFonts w:ascii="Times New Roman" w:hAnsi="Times New Roman" w:cs="Times New Roman"/>
          <w:sz w:val="24"/>
          <w:szCs w:val="24"/>
        </w:rPr>
        <w:t>Smartcontract</w:t>
      </w:r>
      <w:proofErr w:type="spellEnd"/>
      <w:r w:rsidR="0083533F" w:rsidRPr="009C3625">
        <w:rPr>
          <w:rFonts w:ascii="Times New Roman" w:hAnsi="Times New Roman" w:cs="Times New Roman"/>
          <w:sz w:val="24"/>
          <w:szCs w:val="24"/>
        </w:rPr>
        <w:t xml:space="preserve"> function. The prepared JSON must be converted into a string variable before entering </w:t>
      </w:r>
      <w:proofErr w:type="spellStart"/>
      <w:r w:rsidR="0083533F" w:rsidRPr="009C3625">
        <w:rPr>
          <w:rFonts w:ascii="Times New Roman" w:hAnsi="Times New Roman" w:cs="Times New Roman"/>
          <w:sz w:val="24"/>
          <w:szCs w:val="24"/>
        </w:rPr>
        <w:t>Smartcontract</w:t>
      </w:r>
      <w:proofErr w:type="spellEnd"/>
      <w:r w:rsidR="0083533F" w:rsidRPr="009C3625">
        <w:rPr>
          <w:rFonts w:ascii="Times New Roman" w:hAnsi="Times New Roman" w:cs="Times New Roman"/>
          <w:sz w:val="24"/>
          <w:szCs w:val="24"/>
        </w:rPr>
        <w:t xml:space="preserve">. This is due to the limit of the Ethereum </w:t>
      </w:r>
      <w:proofErr w:type="spellStart"/>
      <w:r w:rsidR="0083533F" w:rsidRPr="009C3625">
        <w:rPr>
          <w:rFonts w:ascii="Times New Roman" w:hAnsi="Times New Roman" w:cs="Times New Roman"/>
          <w:sz w:val="24"/>
          <w:szCs w:val="24"/>
        </w:rPr>
        <w:t>Smartcontract</w:t>
      </w:r>
      <w:proofErr w:type="spellEnd"/>
      <w:r w:rsidR="0083533F" w:rsidRPr="009C3625">
        <w:rPr>
          <w:rFonts w:ascii="Times New Roman" w:hAnsi="Times New Roman" w:cs="Times New Roman"/>
          <w:sz w:val="24"/>
          <w:szCs w:val="24"/>
        </w:rPr>
        <w:t xml:space="preserve"> which can cover a limited number of programming variables so, we simplify our program to avoid that limit by storing the whole JSON in string form as a single variable. </w:t>
      </w:r>
      <w:r w:rsidR="00855AE1" w:rsidRPr="00855AE1">
        <w:rPr>
          <w:rFonts w:ascii="Times New Roman" w:hAnsi="Times New Roman" w:cs="Times New Roman"/>
          <w:sz w:val="24"/>
          <w:szCs w:val="24"/>
        </w:rPr>
        <w:t xml:space="preserve">Because the Ethereum Blockchain requires a particular amount of gas to run the </w:t>
      </w:r>
      <w:proofErr w:type="spellStart"/>
      <w:r w:rsidR="00855AE1" w:rsidRPr="00855AE1">
        <w:rPr>
          <w:rFonts w:ascii="Times New Roman" w:hAnsi="Times New Roman" w:cs="Times New Roman"/>
          <w:sz w:val="24"/>
          <w:szCs w:val="24"/>
        </w:rPr>
        <w:t>Smartcontract</w:t>
      </w:r>
      <w:proofErr w:type="spellEnd"/>
      <w:r w:rsidR="00855AE1" w:rsidRPr="00855AE1">
        <w:rPr>
          <w:rFonts w:ascii="Times New Roman" w:hAnsi="Times New Roman" w:cs="Times New Roman"/>
          <w:sz w:val="24"/>
          <w:szCs w:val="24"/>
        </w:rPr>
        <w:t>, the length of the variable could produce an error if there isn't enough gas available.</w:t>
      </w:r>
      <w:r w:rsidR="0083533F" w:rsidRPr="009C3625">
        <w:rPr>
          <w:rFonts w:ascii="Times New Roman" w:hAnsi="Times New Roman" w:cs="Times New Roman"/>
          <w:sz w:val="24"/>
          <w:szCs w:val="24"/>
        </w:rPr>
        <w:t xml:space="preserve"> That means, we need to increase the limit amount of gas for executing </w:t>
      </w:r>
      <w:proofErr w:type="spellStart"/>
      <w:r w:rsidR="0083533F" w:rsidRPr="009C3625">
        <w:rPr>
          <w:rFonts w:ascii="Times New Roman" w:hAnsi="Times New Roman" w:cs="Times New Roman"/>
          <w:sz w:val="24"/>
          <w:szCs w:val="24"/>
        </w:rPr>
        <w:t>Smartcontract</w:t>
      </w:r>
      <w:proofErr w:type="spellEnd"/>
      <w:r w:rsidR="0083533F" w:rsidRPr="009C3625">
        <w:rPr>
          <w:rFonts w:ascii="Times New Roman" w:hAnsi="Times New Roman" w:cs="Times New Roman"/>
          <w:sz w:val="24"/>
          <w:szCs w:val="24"/>
        </w:rPr>
        <w:t xml:space="preserve"> from the default value as shown in </w:t>
      </w:r>
      <w:r w:rsidR="00043D73" w:rsidRPr="009C3625">
        <w:rPr>
          <w:rFonts w:ascii="Times New Roman" w:hAnsi="Times New Roman" w:cs="Times New Roman"/>
          <w:sz w:val="24"/>
          <w:szCs w:val="24"/>
        </w:rPr>
        <w:fldChar w:fldCharType="begin"/>
      </w:r>
      <w:r w:rsidR="00043D73" w:rsidRPr="009C3625">
        <w:rPr>
          <w:rFonts w:ascii="Times New Roman" w:hAnsi="Times New Roman" w:cs="Times New Roman"/>
          <w:sz w:val="24"/>
          <w:szCs w:val="24"/>
        </w:rPr>
        <w:instrText xml:space="preserve"> REF _Ref74256754 \h </w:instrText>
      </w:r>
      <w:r w:rsidR="0023508D" w:rsidRPr="009C3625">
        <w:rPr>
          <w:rFonts w:ascii="Times New Roman" w:hAnsi="Times New Roman" w:cs="Times New Roman"/>
          <w:sz w:val="24"/>
          <w:szCs w:val="24"/>
        </w:rPr>
        <w:instrText xml:space="preserve"> \* MERGEFORMAT </w:instrText>
      </w:r>
      <w:r w:rsidR="00043D73" w:rsidRPr="009C3625">
        <w:rPr>
          <w:rFonts w:ascii="Times New Roman" w:hAnsi="Times New Roman" w:cs="Times New Roman"/>
          <w:sz w:val="24"/>
          <w:szCs w:val="24"/>
        </w:rPr>
      </w:r>
      <w:r w:rsidR="00043D73"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40</w:t>
      </w:r>
      <w:r w:rsidR="00043D73" w:rsidRPr="009C3625">
        <w:rPr>
          <w:rFonts w:ascii="Times New Roman" w:hAnsi="Times New Roman" w:cs="Times New Roman"/>
          <w:sz w:val="24"/>
          <w:szCs w:val="24"/>
        </w:rPr>
        <w:fldChar w:fldCharType="end"/>
      </w:r>
      <w:r w:rsidR="0083533F" w:rsidRPr="009C3625">
        <w:rPr>
          <w:rFonts w:ascii="Times New Roman" w:hAnsi="Times New Roman" w:cs="Times New Roman"/>
          <w:sz w:val="24"/>
          <w:szCs w:val="24"/>
        </w:rPr>
        <w:t xml:space="preserve">. Although this change may not </w:t>
      </w:r>
      <w:r w:rsidR="00572425" w:rsidRPr="009C3625">
        <w:rPr>
          <w:rFonts w:ascii="Times New Roman" w:hAnsi="Times New Roman" w:cs="Times New Roman"/>
          <w:sz w:val="24"/>
          <w:szCs w:val="24"/>
        </w:rPr>
        <w:t>affect</w:t>
      </w:r>
      <w:r w:rsidR="0083533F" w:rsidRPr="009C3625">
        <w:rPr>
          <w:rFonts w:ascii="Times New Roman" w:hAnsi="Times New Roman" w:cs="Times New Roman"/>
          <w:sz w:val="24"/>
          <w:szCs w:val="24"/>
        </w:rPr>
        <w:t xml:space="preserve"> the implementation, it may affect the network where its member prefers to use actual cryptocurrency like Ether to maintain Blockchain where an increase in required gas may accelerate the depletion of currency circulating in the network and severe</w:t>
      </w:r>
      <w:r w:rsidR="00572425" w:rsidRPr="009C3625">
        <w:rPr>
          <w:rFonts w:ascii="Times New Roman" w:hAnsi="Times New Roman" w:cs="Times New Roman"/>
          <w:sz w:val="24"/>
          <w:szCs w:val="24"/>
        </w:rPr>
        <w:t>ly reduce</w:t>
      </w:r>
      <w:r w:rsidR="0083533F" w:rsidRPr="009C3625">
        <w:rPr>
          <w:rFonts w:ascii="Times New Roman" w:hAnsi="Times New Roman" w:cs="Times New Roman"/>
          <w:sz w:val="24"/>
          <w:szCs w:val="24"/>
        </w:rPr>
        <w:t xml:space="preserve"> </w:t>
      </w:r>
      <w:r w:rsidR="00572425" w:rsidRPr="009C3625">
        <w:rPr>
          <w:rFonts w:ascii="Times New Roman" w:hAnsi="Times New Roman" w:cs="Times New Roman"/>
          <w:sz w:val="24"/>
          <w:szCs w:val="24"/>
        </w:rPr>
        <w:t xml:space="preserve">the </w:t>
      </w:r>
      <w:r w:rsidR="0083533F" w:rsidRPr="009C3625">
        <w:rPr>
          <w:rFonts w:ascii="Times New Roman" w:hAnsi="Times New Roman" w:cs="Times New Roman"/>
          <w:sz w:val="24"/>
          <w:szCs w:val="24"/>
        </w:rPr>
        <w:t xml:space="preserve">maintainability of the Blockchain. </w:t>
      </w:r>
      <w:r w:rsidR="00043D73" w:rsidRPr="009C3625">
        <w:rPr>
          <w:rFonts w:ascii="Times New Roman" w:hAnsi="Times New Roman" w:cs="Times New Roman"/>
          <w:sz w:val="24"/>
          <w:szCs w:val="24"/>
        </w:rPr>
        <w:fldChar w:fldCharType="begin"/>
      </w:r>
      <w:r w:rsidR="00043D73" w:rsidRPr="009C3625">
        <w:rPr>
          <w:rFonts w:ascii="Times New Roman" w:hAnsi="Times New Roman" w:cs="Times New Roman"/>
          <w:sz w:val="24"/>
          <w:szCs w:val="24"/>
        </w:rPr>
        <w:instrText xml:space="preserve"> REF _Ref74256626 \h </w:instrText>
      </w:r>
      <w:r w:rsidR="0023508D" w:rsidRPr="009C3625">
        <w:rPr>
          <w:rFonts w:ascii="Times New Roman" w:hAnsi="Times New Roman" w:cs="Times New Roman"/>
          <w:sz w:val="24"/>
          <w:szCs w:val="24"/>
        </w:rPr>
        <w:instrText xml:space="preserve"> \* MERGEFORMAT </w:instrText>
      </w:r>
      <w:r w:rsidR="00043D73" w:rsidRPr="009C3625">
        <w:rPr>
          <w:rFonts w:ascii="Times New Roman" w:hAnsi="Times New Roman" w:cs="Times New Roman"/>
          <w:sz w:val="24"/>
          <w:szCs w:val="24"/>
        </w:rPr>
      </w:r>
      <w:r w:rsidR="00043D73"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41</w:t>
      </w:r>
      <w:r w:rsidR="00043D73" w:rsidRPr="009C3625">
        <w:rPr>
          <w:rFonts w:ascii="Times New Roman" w:hAnsi="Times New Roman" w:cs="Times New Roman"/>
          <w:sz w:val="24"/>
          <w:szCs w:val="24"/>
        </w:rPr>
        <w:fldChar w:fldCharType="end"/>
      </w:r>
      <w:r w:rsidR="0083533F" w:rsidRPr="009C3625">
        <w:rPr>
          <w:rFonts w:ascii="Times New Roman" w:hAnsi="Times New Roman" w:cs="Times New Roman"/>
          <w:sz w:val="24"/>
          <w:szCs w:val="24"/>
        </w:rPr>
        <w:t xml:space="preserve"> showing the process flow of </w:t>
      </w:r>
      <w:proofErr w:type="spellStart"/>
      <w:r w:rsidR="0083533F" w:rsidRPr="009C3625">
        <w:rPr>
          <w:rFonts w:ascii="Times New Roman" w:hAnsi="Times New Roman" w:cs="Times New Roman"/>
          <w:sz w:val="24"/>
          <w:szCs w:val="24"/>
        </w:rPr>
        <w:t>Smartcontract</w:t>
      </w:r>
      <w:proofErr w:type="spellEnd"/>
      <w:r w:rsidR="0083533F" w:rsidRPr="009C3625">
        <w:rPr>
          <w:rFonts w:ascii="Times New Roman" w:hAnsi="Times New Roman" w:cs="Times New Roman"/>
          <w:sz w:val="24"/>
          <w:szCs w:val="24"/>
        </w:rPr>
        <w:t xml:space="preserve"> function related to Document Registering.</w:t>
      </w:r>
    </w:p>
    <w:p w14:paraId="7487FFE1" w14:textId="77777777" w:rsidR="00D35D30" w:rsidRPr="009C3625" w:rsidRDefault="00D35D30" w:rsidP="00F81C49">
      <w:pPr>
        <w:pStyle w:val="ListParagraph"/>
        <w:spacing w:line="360" w:lineRule="auto"/>
        <w:ind w:left="0"/>
        <w:jc w:val="thaiDistribute"/>
        <w:rPr>
          <w:rFonts w:ascii="Times New Roman" w:hAnsi="Times New Roman" w:cs="Times New Roman"/>
          <w:sz w:val="24"/>
          <w:szCs w:val="24"/>
        </w:rPr>
      </w:pPr>
    </w:p>
    <w:p w14:paraId="5A7283CA" w14:textId="77777777" w:rsidR="00043D73" w:rsidRPr="009C3625" w:rsidRDefault="00043D73" w:rsidP="00043D73">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noProof/>
          <w:sz w:val="24"/>
          <w:szCs w:val="24"/>
        </w:rPr>
        <w:drawing>
          <wp:inline distT="0" distB="0" distL="0" distR="0" wp14:anchorId="7F88304D" wp14:editId="557E9567">
            <wp:extent cx="4582160" cy="781050"/>
            <wp:effectExtent l="0" t="0" r="889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4660030" cy="794323"/>
                    </a:xfrm>
                    <a:prstGeom prst="rect">
                      <a:avLst/>
                    </a:prstGeom>
                  </pic:spPr>
                </pic:pic>
              </a:graphicData>
            </a:graphic>
          </wp:inline>
        </w:drawing>
      </w:r>
    </w:p>
    <w:p w14:paraId="252476F5" w14:textId="378B8530" w:rsidR="00043D73" w:rsidRPr="009C3625" w:rsidRDefault="00043D73" w:rsidP="00043D73">
      <w:pPr>
        <w:pStyle w:val="Caption"/>
        <w:spacing w:after="240"/>
        <w:jc w:val="center"/>
      </w:pPr>
      <w:bookmarkStart w:id="208" w:name="_Ref74256754"/>
      <w:bookmarkStart w:id="209" w:name="_Ref74284933"/>
      <w:r w:rsidRPr="009C3625">
        <w:t xml:space="preserve">Figure </w:t>
      </w:r>
      <w:fldSimple w:instr=" STYLEREF 1 \s ">
        <w:r w:rsidR="0096498E" w:rsidRPr="009C3625">
          <w:rPr>
            <w:noProof/>
          </w:rPr>
          <w:t>4</w:t>
        </w:r>
      </w:fldSimple>
      <w:r w:rsidR="0096498E" w:rsidRPr="009C3625">
        <w:noBreakHyphen/>
      </w:r>
      <w:fldSimple w:instr=" SEQ Figure \* ARABIC \s 1 ">
        <w:r w:rsidR="0096498E" w:rsidRPr="009C3625">
          <w:rPr>
            <w:noProof/>
          </w:rPr>
          <w:t>40</w:t>
        </w:r>
      </w:fldSimple>
      <w:bookmarkEnd w:id="208"/>
      <w:r w:rsidRPr="009C3625">
        <w:t xml:space="preserve"> </w:t>
      </w:r>
      <w:bookmarkStart w:id="210" w:name="_Ref74284671"/>
      <w:r w:rsidRPr="009C3625">
        <w:t xml:space="preserve">Specified gas value </w:t>
      </w:r>
      <w:proofErr w:type="spellStart"/>
      <w:r w:rsidRPr="009C3625">
        <w:t>spplying</w:t>
      </w:r>
      <w:proofErr w:type="spellEnd"/>
      <w:r w:rsidRPr="009C3625">
        <w:t xml:space="preserve"> Ethereum </w:t>
      </w:r>
      <w:proofErr w:type="spellStart"/>
      <w:r w:rsidRPr="009C3625">
        <w:t>Smartcontract</w:t>
      </w:r>
      <w:proofErr w:type="spellEnd"/>
      <w:r w:rsidRPr="009C3625">
        <w:t xml:space="preserve"> execution</w:t>
      </w:r>
      <w:bookmarkEnd w:id="209"/>
      <w:bookmarkEnd w:id="210"/>
    </w:p>
    <w:p w14:paraId="1D94870C" w14:textId="276DA6E3" w:rsidR="00A77865" w:rsidRPr="009C3625" w:rsidRDefault="00FE4A09" w:rsidP="00FE4A09">
      <w:pPr>
        <w:pStyle w:val="ListParagraph"/>
        <w:keepNext/>
        <w:spacing w:after="0" w:line="360" w:lineRule="auto"/>
        <w:ind w:left="0"/>
        <w:jc w:val="center"/>
        <w:rPr>
          <w:rFonts w:ascii="Times New Roman" w:hAnsi="Times New Roman" w:cs="Times New Roman"/>
          <w:sz w:val="24"/>
          <w:szCs w:val="24"/>
        </w:rPr>
      </w:pPr>
      <w:r>
        <w:rPr>
          <w:noProof/>
        </w:rPr>
        <w:drawing>
          <wp:inline distT="0" distB="0" distL="0" distR="0" wp14:anchorId="34A81C6C" wp14:editId="26F04803">
            <wp:extent cx="4210050" cy="1724377"/>
            <wp:effectExtent l="0" t="0" r="0" b="9525"/>
            <wp:docPr id="154" name="Picture 15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Picture 154" descr="Graphical user interface, text, application, email&#10;&#10;Description automatically generated"/>
                    <pic:cNvPicPr/>
                  </pic:nvPicPr>
                  <pic:blipFill>
                    <a:blip r:embed="rId94"/>
                    <a:stretch>
                      <a:fillRect/>
                    </a:stretch>
                  </pic:blipFill>
                  <pic:spPr>
                    <a:xfrm>
                      <a:off x="0" y="0"/>
                      <a:ext cx="4225710" cy="1730791"/>
                    </a:xfrm>
                    <a:prstGeom prst="rect">
                      <a:avLst/>
                    </a:prstGeom>
                  </pic:spPr>
                </pic:pic>
              </a:graphicData>
            </a:graphic>
          </wp:inline>
        </w:drawing>
      </w:r>
    </w:p>
    <w:p w14:paraId="2FDB6D25" w14:textId="47E649DB" w:rsidR="00A77865" w:rsidRPr="009C3625" w:rsidRDefault="00A77865" w:rsidP="00A77865">
      <w:pPr>
        <w:pStyle w:val="Caption"/>
        <w:spacing w:after="240"/>
        <w:jc w:val="center"/>
      </w:pPr>
      <w:bookmarkStart w:id="211" w:name="_Ref74256626"/>
      <w:bookmarkStart w:id="212" w:name="_Ref74284940"/>
      <w:r w:rsidRPr="009C3625">
        <w:t xml:space="preserve">Figure </w:t>
      </w:r>
      <w:fldSimple w:instr=" STYLEREF 1 \s ">
        <w:r w:rsidR="0096498E" w:rsidRPr="009C3625">
          <w:rPr>
            <w:noProof/>
          </w:rPr>
          <w:t>4</w:t>
        </w:r>
      </w:fldSimple>
      <w:r w:rsidR="0096498E" w:rsidRPr="009C3625">
        <w:noBreakHyphen/>
      </w:r>
      <w:fldSimple w:instr=" SEQ Figure \* ARABIC \s 1 ">
        <w:r w:rsidR="0096498E" w:rsidRPr="009C3625">
          <w:rPr>
            <w:noProof/>
          </w:rPr>
          <w:t>41</w:t>
        </w:r>
      </w:fldSimple>
      <w:bookmarkEnd w:id="211"/>
      <w:r w:rsidRPr="009C3625">
        <w:t xml:space="preserve"> </w:t>
      </w:r>
      <w:bookmarkStart w:id="213" w:name="_Ref74284676"/>
      <w:r w:rsidRPr="009C3625">
        <w:t xml:space="preserve">The pseudocode showing the process flow of Document Register </w:t>
      </w:r>
      <w:proofErr w:type="spellStart"/>
      <w:r w:rsidRPr="009C3625">
        <w:t>Smartcontract</w:t>
      </w:r>
      <w:bookmarkEnd w:id="212"/>
      <w:bookmarkEnd w:id="213"/>
      <w:proofErr w:type="spellEnd"/>
      <w:r w:rsidRPr="009C3625">
        <w:t xml:space="preserve"> </w:t>
      </w:r>
    </w:p>
    <w:p w14:paraId="12941355" w14:textId="77777777" w:rsidR="00D35D30" w:rsidRPr="009C3625" w:rsidRDefault="00D35D30" w:rsidP="00F81C49">
      <w:pPr>
        <w:pStyle w:val="ListParagraph"/>
        <w:spacing w:line="360" w:lineRule="auto"/>
        <w:ind w:left="0"/>
        <w:jc w:val="thaiDistribute"/>
        <w:rPr>
          <w:rFonts w:ascii="Times New Roman" w:hAnsi="Times New Roman" w:cs="Times New Roman"/>
          <w:sz w:val="24"/>
          <w:szCs w:val="24"/>
        </w:rPr>
      </w:pPr>
    </w:p>
    <w:p w14:paraId="52868A19" w14:textId="77777777" w:rsidR="00D35D30" w:rsidRPr="009C3625" w:rsidRDefault="00D35D30" w:rsidP="00F81C49">
      <w:pPr>
        <w:pStyle w:val="ListParagraph"/>
        <w:spacing w:line="360" w:lineRule="auto"/>
        <w:ind w:left="0"/>
        <w:jc w:val="thaiDistribute"/>
        <w:rPr>
          <w:rFonts w:ascii="Times New Roman" w:hAnsi="Times New Roman" w:cs="Times New Roman"/>
          <w:sz w:val="24"/>
          <w:szCs w:val="24"/>
        </w:rPr>
      </w:pPr>
    </w:p>
    <w:p w14:paraId="6304F86B" w14:textId="2050BE92" w:rsidR="0083533F" w:rsidRPr="009C3625" w:rsidRDefault="0083533F"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lastRenderedPageBreak/>
        <w:tab/>
        <w:t xml:space="preserve">By these </w:t>
      </w:r>
      <w:proofErr w:type="spellStart"/>
      <w:r w:rsidRPr="009C3625">
        <w:rPr>
          <w:rFonts w:ascii="Times New Roman" w:hAnsi="Times New Roman" w:cs="Times New Roman"/>
          <w:sz w:val="24"/>
          <w:szCs w:val="24"/>
        </w:rPr>
        <w:t>Smartcontract</w:t>
      </w:r>
      <w:proofErr w:type="spellEnd"/>
      <w:r w:rsidRPr="009C3625">
        <w:rPr>
          <w:rFonts w:ascii="Times New Roman" w:hAnsi="Times New Roman" w:cs="Times New Roman"/>
          <w:sz w:val="24"/>
          <w:szCs w:val="24"/>
        </w:rPr>
        <w:t xml:space="preserve"> design, XDS Document Registry actors can keep Metadata attributes of each document by storing them as JSON string variable inside Blockchain using one </w:t>
      </w:r>
      <w:proofErr w:type="spellStart"/>
      <w:r w:rsidRPr="009C3625">
        <w:rPr>
          <w:rFonts w:ascii="Times New Roman" w:hAnsi="Times New Roman" w:cs="Times New Roman"/>
          <w:sz w:val="24"/>
          <w:szCs w:val="24"/>
        </w:rPr>
        <w:t>Smartcontract</w:t>
      </w:r>
      <w:proofErr w:type="spellEnd"/>
      <w:r w:rsidRPr="009C3625">
        <w:rPr>
          <w:rFonts w:ascii="Times New Roman" w:hAnsi="Times New Roman" w:cs="Times New Roman"/>
          <w:sz w:val="24"/>
          <w:szCs w:val="24"/>
        </w:rPr>
        <w:t xml:space="preserve"> per document. At the same time, the actor can perform search operation by sequentially call upon each published </w:t>
      </w:r>
      <w:proofErr w:type="spellStart"/>
      <w:r w:rsidRPr="009C3625">
        <w:rPr>
          <w:rFonts w:ascii="Times New Roman" w:hAnsi="Times New Roman" w:cs="Times New Roman"/>
          <w:sz w:val="24"/>
          <w:szCs w:val="24"/>
        </w:rPr>
        <w:t>Smartcontract</w:t>
      </w:r>
      <w:proofErr w:type="spellEnd"/>
      <w:r w:rsidRPr="009C3625">
        <w:rPr>
          <w:rFonts w:ascii="Times New Roman" w:hAnsi="Times New Roman" w:cs="Times New Roman"/>
          <w:sz w:val="24"/>
          <w:szCs w:val="24"/>
        </w:rPr>
        <w:t xml:space="preserve"> one-by-one until the result was found or until the last in the case which no matching result. It must be noted that publishing of </w:t>
      </w:r>
      <w:proofErr w:type="spellStart"/>
      <w:r w:rsidRPr="009C3625">
        <w:rPr>
          <w:rFonts w:ascii="Times New Roman" w:hAnsi="Times New Roman" w:cs="Times New Roman"/>
          <w:sz w:val="24"/>
          <w:szCs w:val="24"/>
        </w:rPr>
        <w:t>Smartcontract</w:t>
      </w:r>
      <w:proofErr w:type="spellEnd"/>
      <w:r w:rsidRPr="009C3625">
        <w:rPr>
          <w:rFonts w:ascii="Times New Roman" w:hAnsi="Times New Roman" w:cs="Times New Roman"/>
          <w:sz w:val="24"/>
          <w:szCs w:val="24"/>
        </w:rPr>
        <w:t xml:space="preserve"> always requires gas to execute the task while calling for the variable value stored in the </w:t>
      </w:r>
      <w:proofErr w:type="spellStart"/>
      <w:r w:rsidRPr="009C3625">
        <w:rPr>
          <w:rFonts w:ascii="Times New Roman" w:hAnsi="Times New Roman" w:cs="Times New Roman"/>
          <w:sz w:val="24"/>
          <w:szCs w:val="24"/>
        </w:rPr>
        <w:t>Smartcontract</w:t>
      </w:r>
      <w:proofErr w:type="spellEnd"/>
      <w:r w:rsidRPr="009C3625">
        <w:rPr>
          <w:rFonts w:ascii="Times New Roman" w:hAnsi="Times New Roman" w:cs="Times New Roman"/>
          <w:sz w:val="24"/>
          <w:szCs w:val="24"/>
        </w:rPr>
        <w:t xml:space="preserve"> is not consuming any Blockchain resource.  </w:t>
      </w:r>
      <w:r w:rsidR="00121ED4" w:rsidRPr="009C3625">
        <w:rPr>
          <w:rFonts w:ascii="Times New Roman" w:hAnsi="Times New Roman" w:cs="Times New Roman"/>
          <w:sz w:val="24"/>
          <w:szCs w:val="24"/>
        </w:rPr>
        <w:fldChar w:fldCharType="begin"/>
      </w:r>
      <w:r w:rsidR="00121ED4" w:rsidRPr="009C3625">
        <w:rPr>
          <w:rFonts w:ascii="Times New Roman" w:hAnsi="Times New Roman" w:cs="Times New Roman"/>
          <w:sz w:val="24"/>
          <w:szCs w:val="24"/>
        </w:rPr>
        <w:instrText xml:space="preserve"> REF _Ref70917482 \h </w:instrText>
      </w:r>
      <w:r w:rsidR="0023508D" w:rsidRPr="009C3625">
        <w:rPr>
          <w:rFonts w:ascii="Times New Roman" w:hAnsi="Times New Roman" w:cs="Times New Roman"/>
          <w:sz w:val="24"/>
          <w:szCs w:val="24"/>
        </w:rPr>
        <w:instrText xml:space="preserve"> \* MERGEFORMAT </w:instrText>
      </w:r>
      <w:r w:rsidR="00121ED4" w:rsidRPr="009C3625">
        <w:rPr>
          <w:rFonts w:ascii="Times New Roman" w:hAnsi="Times New Roman" w:cs="Times New Roman"/>
          <w:sz w:val="24"/>
          <w:szCs w:val="24"/>
        </w:rPr>
      </w:r>
      <w:r w:rsidR="00121ED4"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42</w:t>
      </w:r>
      <w:r w:rsidR="00121ED4"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showing the Solidity code snippet highlighting (green color) the part relating to Document Registering Function.</w:t>
      </w:r>
    </w:p>
    <w:p w14:paraId="59C2EB5B" w14:textId="28C25D63" w:rsidR="003E644E" w:rsidRPr="009C3625" w:rsidRDefault="00D87AA9" w:rsidP="003E644E">
      <w:pPr>
        <w:pStyle w:val="ListParagraph"/>
        <w:keepNext/>
        <w:spacing w:after="0" w:line="360" w:lineRule="auto"/>
        <w:ind w:left="0"/>
        <w:jc w:val="center"/>
        <w:rPr>
          <w:rFonts w:ascii="Times New Roman" w:hAnsi="Times New Roman" w:cs="Times New Roman"/>
          <w:sz w:val="24"/>
          <w:szCs w:val="24"/>
        </w:rPr>
      </w:pPr>
      <w:r>
        <w:rPr>
          <w:noProof/>
        </w:rPr>
        <w:drawing>
          <wp:inline distT="0" distB="0" distL="0" distR="0" wp14:anchorId="438569BE" wp14:editId="56E358A0">
            <wp:extent cx="5300310" cy="5228684"/>
            <wp:effectExtent l="0" t="0" r="0" b="0"/>
            <wp:docPr id="155" name="Picture 155"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Picture 155" descr="Text, letter&#10;&#10;Description automatically generated"/>
                    <pic:cNvPicPr/>
                  </pic:nvPicPr>
                  <pic:blipFill>
                    <a:blip r:embed="rId95"/>
                    <a:stretch>
                      <a:fillRect/>
                    </a:stretch>
                  </pic:blipFill>
                  <pic:spPr>
                    <a:xfrm>
                      <a:off x="0" y="0"/>
                      <a:ext cx="5305544" cy="5233847"/>
                    </a:xfrm>
                    <a:prstGeom prst="rect">
                      <a:avLst/>
                    </a:prstGeom>
                  </pic:spPr>
                </pic:pic>
              </a:graphicData>
            </a:graphic>
          </wp:inline>
        </w:drawing>
      </w:r>
    </w:p>
    <w:p w14:paraId="25CBE291" w14:textId="6ACBC538" w:rsidR="003E644E" w:rsidRDefault="003E644E" w:rsidP="003B2F86">
      <w:pPr>
        <w:pStyle w:val="Caption"/>
        <w:jc w:val="center"/>
      </w:pPr>
      <w:bookmarkStart w:id="214" w:name="_Ref70917482"/>
      <w:bookmarkStart w:id="215" w:name="_Toc74189621"/>
      <w:bookmarkStart w:id="216" w:name="_Ref74284943"/>
      <w:r w:rsidRPr="009C3625">
        <w:t xml:space="preserve">Figure </w:t>
      </w:r>
      <w:fldSimple w:instr=" STYLEREF 1 \s ">
        <w:r w:rsidR="0096498E" w:rsidRPr="009C3625">
          <w:rPr>
            <w:noProof/>
          </w:rPr>
          <w:t>4</w:t>
        </w:r>
      </w:fldSimple>
      <w:r w:rsidR="0096498E" w:rsidRPr="009C3625">
        <w:noBreakHyphen/>
      </w:r>
      <w:fldSimple w:instr=" SEQ Figure \* ARABIC \s 1 ">
        <w:r w:rsidR="0096498E" w:rsidRPr="009C3625">
          <w:rPr>
            <w:noProof/>
          </w:rPr>
          <w:t>42</w:t>
        </w:r>
      </w:fldSimple>
      <w:bookmarkEnd w:id="214"/>
      <w:r w:rsidRPr="009C3625">
        <w:t xml:space="preserve"> </w:t>
      </w:r>
      <w:bookmarkStart w:id="217" w:name="_Ref74284683"/>
      <w:r w:rsidRPr="009C3625">
        <w:t xml:space="preserve">Solidity Code Snippet of Smart Contract </w:t>
      </w:r>
      <w:bookmarkEnd w:id="215"/>
      <w:r w:rsidR="0055072E" w:rsidRPr="009C3625">
        <w:br/>
        <w:t xml:space="preserve">(Highlight - </w:t>
      </w:r>
      <w:r w:rsidR="0083533F" w:rsidRPr="009C3625">
        <w:t>green</w:t>
      </w:r>
      <w:r w:rsidR="0055072E" w:rsidRPr="009C3625">
        <w:t xml:space="preserve"> color) related to Document Registering Function</w:t>
      </w:r>
      <w:bookmarkEnd w:id="216"/>
      <w:bookmarkEnd w:id="217"/>
    </w:p>
    <w:p w14:paraId="2659E00B" w14:textId="77777777" w:rsidR="00DF703D" w:rsidRPr="00DF703D" w:rsidRDefault="00DF703D" w:rsidP="00DF703D"/>
    <w:p w14:paraId="3CEDD053" w14:textId="3DB86540" w:rsidR="00BC5A0F" w:rsidRPr="009C3625" w:rsidRDefault="0084619E"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color w:val="FF0000"/>
          <w:sz w:val="24"/>
          <w:szCs w:val="24"/>
        </w:rPr>
        <w:lastRenderedPageBreak/>
        <w:tab/>
      </w:r>
      <w:r w:rsidR="00520F31" w:rsidRPr="009C3625">
        <w:rPr>
          <w:rFonts w:ascii="Times New Roman" w:hAnsi="Times New Roman" w:cs="Times New Roman"/>
          <w:sz w:val="24"/>
          <w:szCs w:val="24"/>
        </w:rPr>
        <w:t xml:space="preserve">4.2.3.2 </w:t>
      </w:r>
      <w:r w:rsidR="00BC5A0F" w:rsidRPr="009C3625">
        <w:rPr>
          <w:rFonts w:ascii="Times New Roman" w:hAnsi="Times New Roman" w:cs="Times New Roman"/>
          <w:sz w:val="24"/>
          <w:szCs w:val="24"/>
        </w:rPr>
        <w:t xml:space="preserve">Implementing Document Search </w:t>
      </w:r>
      <w:r w:rsidR="00F3749E" w:rsidRPr="009C3625">
        <w:rPr>
          <w:rFonts w:ascii="Times New Roman" w:hAnsi="Times New Roman" w:cs="Times New Roman"/>
          <w:sz w:val="24"/>
          <w:szCs w:val="24"/>
        </w:rPr>
        <w:t>F</w:t>
      </w:r>
      <w:r w:rsidR="00BC5A0F" w:rsidRPr="009C3625">
        <w:rPr>
          <w:rFonts w:ascii="Times New Roman" w:hAnsi="Times New Roman" w:cs="Times New Roman"/>
          <w:sz w:val="24"/>
          <w:szCs w:val="24"/>
        </w:rPr>
        <w:t>unction</w:t>
      </w:r>
    </w:p>
    <w:p w14:paraId="3A989DD9" w14:textId="4A69886F" w:rsidR="00C90368" w:rsidRPr="009C3625" w:rsidRDefault="00C90368"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color w:val="FF0000"/>
          <w:sz w:val="24"/>
          <w:szCs w:val="24"/>
        </w:rPr>
        <w:tab/>
      </w:r>
      <w:r w:rsidRPr="009C3625">
        <w:rPr>
          <w:rFonts w:ascii="Times New Roman" w:hAnsi="Times New Roman" w:cs="Times New Roman"/>
          <w:sz w:val="24"/>
          <w:szCs w:val="24"/>
        </w:rPr>
        <w:t>4.2.3.2.1 Native</w:t>
      </w:r>
      <w:r w:rsidR="00F3749E" w:rsidRPr="009C3625">
        <w:rPr>
          <w:rFonts w:ascii="Times New Roman" w:hAnsi="Times New Roman" w:cs="Times New Roman"/>
          <w:sz w:val="24"/>
          <w:szCs w:val="24"/>
        </w:rPr>
        <w:t>-S</w:t>
      </w:r>
      <w:r w:rsidR="000F728E" w:rsidRPr="009C3625">
        <w:rPr>
          <w:rFonts w:ascii="Times New Roman" w:hAnsi="Times New Roman" w:cs="Times New Roman"/>
          <w:sz w:val="24"/>
          <w:szCs w:val="24"/>
        </w:rPr>
        <w:t xml:space="preserve">ide </w:t>
      </w:r>
      <w:proofErr w:type="spellStart"/>
      <w:r w:rsidR="000F728E" w:rsidRPr="009C3625">
        <w:rPr>
          <w:rFonts w:ascii="Times New Roman" w:hAnsi="Times New Roman" w:cs="Times New Roman"/>
          <w:sz w:val="24"/>
          <w:szCs w:val="24"/>
        </w:rPr>
        <w:t>Javascript</w:t>
      </w:r>
      <w:proofErr w:type="spellEnd"/>
      <w:r w:rsidR="000F728E" w:rsidRPr="009C3625">
        <w:rPr>
          <w:rFonts w:ascii="Times New Roman" w:hAnsi="Times New Roman" w:cs="Times New Roman"/>
          <w:sz w:val="24"/>
          <w:szCs w:val="24"/>
        </w:rPr>
        <w:t xml:space="preserve"> </w:t>
      </w:r>
      <w:r w:rsidR="00F3749E" w:rsidRPr="009C3625">
        <w:rPr>
          <w:rFonts w:ascii="Times New Roman" w:hAnsi="Times New Roman" w:cs="Times New Roman"/>
          <w:sz w:val="24"/>
          <w:szCs w:val="24"/>
        </w:rPr>
        <w:t>P</w:t>
      </w:r>
      <w:r w:rsidR="000F728E" w:rsidRPr="009C3625">
        <w:rPr>
          <w:rFonts w:ascii="Times New Roman" w:hAnsi="Times New Roman" w:cs="Times New Roman"/>
          <w:sz w:val="24"/>
          <w:szCs w:val="24"/>
        </w:rPr>
        <w:t>rogram</w:t>
      </w:r>
    </w:p>
    <w:p w14:paraId="3E25975E" w14:textId="2C08D0D3" w:rsidR="00D27893" w:rsidRPr="009C3625" w:rsidRDefault="00D27893"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cs/>
        </w:rPr>
        <w:tab/>
      </w:r>
      <w:r w:rsidR="009A794E" w:rsidRPr="009C3625">
        <w:rPr>
          <w:rFonts w:ascii="Times New Roman" w:hAnsi="Times New Roman" w:cs="Times New Roman"/>
          <w:sz w:val="24"/>
          <w:szCs w:val="24"/>
        </w:rPr>
        <w:t xml:space="preserve">Like IHE ITI-42 transaction handling, the XDS Document Registry actors also wait for ITI-18 on the TCP channel. The received transaction will be converted into JSON while matching UUID with its corresponding metadata attributes as declared in </w:t>
      </w:r>
      <w:r w:rsidR="00916848" w:rsidRPr="009C3625">
        <w:rPr>
          <w:rFonts w:ascii="Times New Roman" w:hAnsi="Times New Roman" w:cs="Times New Roman"/>
          <w:sz w:val="24"/>
          <w:szCs w:val="24"/>
        </w:rPr>
        <w:fldChar w:fldCharType="begin"/>
      </w:r>
      <w:r w:rsidR="00916848" w:rsidRPr="009C3625">
        <w:rPr>
          <w:rFonts w:ascii="Times New Roman" w:hAnsi="Times New Roman" w:cs="Times New Roman"/>
          <w:sz w:val="24"/>
          <w:szCs w:val="24"/>
        </w:rPr>
        <w:instrText xml:space="preserve"> REF _Ref74257922 \h </w:instrText>
      </w:r>
      <w:r w:rsidR="0023508D" w:rsidRPr="009C3625">
        <w:rPr>
          <w:rFonts w:ascii="Times New Roman" w:hAnsi="Times New Roman" w:cs="Times New Roman"/>
          <w:sz w:val="24"/>
          <w:szCs w:val="24"/>
        </w:rPr>
        <w:instrText xml:space="preserve"> \* MERGEFORMAT </w:instrText>
      </w:r>
      <w:r w:rsidR="00916848" w:rsidRPr="009C3625">
        <w:rPr>
          <w:rFonts w:ascii="Times New Roman" w:hAnsi="Times New Roman" w:cs="Times New Roman"/>
          <w:sz w:val="24"/>
          <w:szCs w:val="24"/>
        </w:rPr>
      </w:r>
      <w:r w:rsidR="00916848"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43</w:t>
      </w:r>
      <w:r w:rsidR="00916848" w:rsidRPr="009C3625">
        <w:rPr>
          <w:rFonts w:ascii="Times New Roman" w:hAnsi="Times New Roman" w:cs="Times New Roman"/>
          <w:sz w:val="24"/>
          <w:szCs w:val="24"/>
        </w:rPr>
        <w:fldChar w:fldCharType="end"/>
      </w:r>
      <w:r w:rsidR="009A794E" w:rsidRPr="009C3625">
        <w:rPr>
          <w:rFonts w:ascii="Times New Roman" w:hAnsi="Times New Roman" w:cs="Times New Roman"/>
          <w:sz w:val="24"/>
          <w:szCs w:val="24"/>
        </w:rPr>
        <w:t>. The transaction is specified with the header “</w:t>
      </w:r>
      <w:proofErr w:type="spellStart"/>
      <w:r w:rsidR="009A794E" w:rsidRPr="009C3625">
        <w:rPr>
          <w:rFonts w:ascii="Times New Roman" w:hAnsi="Times New Roman" w:cs="Times New Roman"/>
          <w:sz w:val="24"/>
          <w:szCs w:val="24"/>
        </w:rPr>
        <w:t>QueryResponse</w:t>
      </w:r>
      <w:proofErr w:type="spellEnd"/>
      <w:r w:rsidR="009A794E" w:rsidRPr="009C3625">
        <w:rPr>
          <w:rFonts w:ascii="Times New Roman" w:hAnsi="Times New Roman" w:cs="Times New Roman"/>
          <w:sz w:val="24"/>
          <w:szCs w:val="24"/>
        </w:rPr>
        <w:t xml:space="preserve">” and compose of Metadata attributes value input by Document Consumer. These values will be used in search operation which will seek for the </w:t>
      </w:r>
      <w:proofErr w:type="spellStart"/>
      <w:r w:rsidR="009A794E" w:rsidRPr="009C3625">
        <w:rPr>
          <w:rFonts w:ascii="Times New Roman" w:hAnsi="Times New Roman" w:cs="Times New Roman"/>
          <w:sz w:val="24"/>
          <w:szCs w:val="24"/>
        </w:rPr>
        <w:t>Smartcontract</w:t>
      </w:r>
      <w:proofErr w:type="spellEnd"/>
      <w:r w:rsidR="009A794E" w:rsidRPr="009C3625">
        <w:rPr>
          <w:rFonts w:ascii="Times New Roman" w:hAnsi="Times New Roman" w:cs="Times New Roman"/>
          <w:sz w:val="24"/>
          <w:szCs w:val="24"/>
        </w:rPr>
        <w:t xml:space="preserve"> with matching metadata attribute values. After the result was found, the actor then proceeds to create a response XML message following the ITI-18 format.</w:t>
      </w:r>
      <w:r w:rsidR="00A923B0" w:rsidRPr="009C3625">
        <w:rPr>
          <w:rFonts w:ascii="Times New Roman" w:hAnsi="Times New Roman" w:cs="Times New Roman"/>
          <w:sz w:val="24"/>
          <w:szCs w:val="24"/>
        </w:rPr>
        <w:t xml:space="preserve"> </w:t>
      </w:r>
      <w:r w:rsidR="00DE3A22" w:rsidRPr="009C3625">
        <w:rPr>
          <w:rFonts w:ascii="Times New Roman" w:hAnsi="Times New Roman" w:cs="Times New Roman"/>
          <w:sz w:val="24"/>
          <w:szCs w:val="24"/>
        </w:rPr>
        <w:fldChar w:fldCharType="begin"/>
      </w:r>
      <w:r w:rsidR="00DE3A22" w:rsidRPr="009C3625">
        <w:rPr>
          <w:rFonts w:ascii="Times New Roman" w:hAnsi="Times New Roman" w:cs="Times New Roman"/>
          <w:sz w:val="24"/>
          <w:szCs w:val="24"/>
        </w:rPr>
        <w:instrText xml:space="preserve"> REF _Ref74271688 \h </w:instrText>
      </w:r>
      <w:r w:rsidR="0023508D" w:rsidRPr="009C3625">
        <w:rPr>
          <w:rFonts w:ascii="Times New Roman" w:hAnsi="Times New Roman" w:cs="Times New Roman"/>
          <w:sz w:val="24"/>
          <w:szCs w:val="24"/>
        </w:rPr>
        <w:instrText xml:space="preserve"> \* MERGEFORMAT </w:instrText>
      </w:r>
      <w:r w:rsidR="00DE3A22" w:rsidRPr="009C3625">
        <w:rPr>
          <w:rFonts w:ascii="Times New Roman" w:hAnsi="Times New Roman" w:cs="Times New Roman"/>
          <w:sz w:val="24"/>
          <w:szCs w:val="24"/>
        </w:rPr>
      </w:r>
      <w:r w:rsidR="00DE3A22"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44</w:t>
      </w:r>
      <w:r w:rsidR="00DE3A22" w:rsidRPr="009C3625">
        <w:rPr>
          <w:rFonts w:ascii="Times New Roman" w:hAnsi="Times New Roman" w:cs="Times New Roman"/>
          <w:sz w:val="24"/>
          <w:szCs w:val="24"/>
        </w:rPr>
        <w:fldChar w:fldCharType="end"/>
      </w:r>
      <w:r w:rsidR="00A923B0" w:rsidRPr="009C3625">
        <w:rPr>
          <w:rFonts w:ascii="Times New Roman" w:hAnsi="Times New Roman" w:cs="Times New Roman"/>
          <w:sz w:val="24"/>
          <w:szCs w:val="24"/>
        </w:rPr>
        <w:t xml:space="preserve"> showing the pseudocode describing the process flow for the native-side </w:t>
      </w:r>
      <w:proofErr w:type="spellStart"/>
      <w:r w:rsidR="00A923B0" w:rsidRPr="009C3625">
        <w:rPr>
          <w:rFonts w:ascii="Times New Roman" w:hAnsi="Times New Roman" w:cs="Times New Roman"/>
          <w:sz w:val="24"/>
          <w:szCs w:val="24"/>
        </w:rPr>
        <w:t>Javascript</w:t>
      </w:r>
      <w:proofErr w:type="spellEnd"/>
      <w:r w:rsidR="00A923B0" w:rsidRPr="009C3625">
        <w:rPr>
          <w:rFonts w:ascii="Times New Roman" w:hAnsi="Times New Roman" w:cs="Times New Roman"/>
          <w:sz w:val="24"/>
          <w:szCs w:val="24"/>
        </w:rPr>
        <w:t xml:space="preserve"> program related to Document Search.</w:t>
      </w:r>
      <w:r w:rsidR="009A794E" w:rsidRPr="009C3625">
        <w:rPr>
          <w:rFonts w:ascii="Times New Roman" w:hAnsi="Times New Roman" w:cs="Times New Roman"/>
          <w:sz w:val="24"/>
          <w:szCs w:val="24"/>
        </w:rPr>
        <w:t xml:space="preserve"> </w:t>
      </w:r>
      <w:r w:rsidR="00916848" w:rsidRPr="009C3625">
        <w:rPr>
          <w:rFonts w:ascii="Times New Roman" w:hAnsi="Times New Roman" w:cs="Times New Roman"/>
          <w:sz w:val="24"/>
          <w:szCs w:val="24"/>
        </w:rPr>
        <w:fldChar w:fldCharType="begin"/>
      </w:r>
      <w:r w:rsidR="00916848" w:rsidRPr="009C3625">
        <w:rPr>
          <w:rFonts w:ascii="Times New Roman" w:hAnsi="Times New Roman" w:cs="Times New Roman"/>
          <w:sz w:val="24"/>
          <w:szCs w:val="24"/>
        </w:rPr>
        <w:instrText xml:space="preserve"> REF _Ref74257932 \h </w:instrText>
      </w:r>
      <w:r w:rsidR="0023508D" w:rsidRPr="009C3625">
        <w:rPr>
          <w:rFonts w:ascii="Times New Roman" w:hAnsi="Times New Roman" w:cs="Times New Roman"/>
          <w:sz w:val="24"/>
          <w:szCs w:val="24"/>
        </w:rPr>
        <w:instrText xml:space="preserve"> \* MERGEFORMAT </w:instrText>
      </w:r>
      <w:r w:rsidR="00916848" w:rsidRPr="009C3625">
        <w:rPr>
          <w:rFonts w:ascii="Times New Roman" w:hAnsi="Times New Roman" w:cs="Times New Roman"/>
          <w:sz w:val="24"/>
          <w:szCs w:val="24"/>
        </w:rPr>
      </w:r>
      <w:r w:rsidR="00916848"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45</w:t>
      </w:r>
      <w:r w:rsidR="00916848" w:rsidRPr="009C3625">
        <w:rPr>
          <w:rFonts w:ascii="Times New Roman" w:hAnsi="Times New Roman" w:cs="Times New Roman"/>
          <w:sz w:val="24"/>
          <w:szCs w:val="24"/>
        </w:rPr>
        <w:fldChar w:fldCharType="end"/>
      </w:r>
      <w:r w:rsidR="00916848" w:rsidRPr="009C3625">
        <w:rPr>
          <w:rFonts w:ascii="Times New Roman" w:hAnsi="Times New Roman" w:cs="Times New Roman"/>
          <w:sz w:val="24"/>
          <w:szCs w:val="24"/>
        </w:rPr>
        <w:t xml:space="preserve"> to </w:t>
      </w:r>
      <w:r w:rsidR="00916848" w:rsidRPr="009C3625">
        <w:rPr>
          <w:rFonts w:ascii="Times New Roman" w:hAnsi="Times New Roman" w:cs="Times New Roman"/>
          <w:sz w:val="24"/>
          <w:szCs w:val="24"/>
        </w:rPr>
        <w:fldChar w:fldCharType="begin"/>
      </w:r>
      <w:r w:rsidR="00916848" w:rsidRPr="009C3625">
        <w:rPr>
          <w:rFonts w:ascii="Times New Roman" w:hAnsi="Times New Roman" w:cs="Times New Roman"/>
          <w:sz w:val="24"/>
          <w:szCs w:val="24"/>
        </w:rPr>
        <w:instrText xml:space="preserve"> REF _Ref74257951 \h </w:instrText>
      </w:r>
      <w:r w:rsidR="0023508D" w:rsidRPr="009C3625">
        <w:rPr>
          <w:rFonts w:ascii="Times New Roman" w:hAnsi="Times New Roman" w:cs="Times New Roman"/>
          <w:sz w:val="24"/>
          <w:szCs w:val="24"/>
        </w:rPr>
        <w:instrText xml:space="preserve"> \* MERGEFORMAT </w:instrText>
      </w:r>
      <w:r w:rsidR="00916848" w:rsidRPr="009C3625">
        <w:rPr>
          <w:rFonts w:ascii="Times New Roman" w:hAnsi="Times New Roman" w:cs="Times New Roman"/>
          <w:sz w:val="24"/>
          <w:szCs w:val="24"/>
        </w:rPr>
      </w:r>
      <w:r w:rsidR="00916848"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49</w:t>
      </w:r>
      <w:r w:rsidR="00916848" w:rsidRPr="009C3625">
        <w:rPr>
          <w:rFonts w:ascii="Times New Roman" w:hAnsi="Times New Roman" w:cs="Times New Roman"/>
          <w:sz w:val="24"/>
          <w:szCs w:val="24"/>
        </w:rPr>
        <w:fldChar w:fldCharType="end"/>
      </w:r>
      <w:r w:rsidR="009A794E" w:rsidRPr="009C3625">
        <w:rPr>
          <w:rFonts w:ascii="Times New Roman" w:hAnsi="Times New Roman" w:cs="Times New Roman"/>
          <w:sz w:val="24"/>
          <w:szCs w:val="24"/>
        </w:rPr>
        <w:t xml:space="preserve"> show the </w:t>
      </w:r>
      <w:proofErr w:type="spellStart"/>
      <w:r w:rsidR="009A794E" w:rsidRPr="009C3625">
        <w:rPr>
          <w:rFonts w:ascii="Times New Roman" w:hAnsi="Times New Roman" w:cs="Times New Roman"/>
          <w:sz w:val="24"/>
          <w:szCs w:val="24"/>
        </w:rPr>
        <w:t>Javascript</w:t>
      </w:r>
      <w:proofErr w:type="spellEnd"/>
      <w:r w:rsidR="009A794E" w:rsidRPr="009C3625">
        <w:rPr>
          <w:rFonts w:ascii="Times New Roman" w:hAnsi="Times New Roman" w:cs="Times New Roman"/>
          <w:sz w:val="24"/>
          <w:szCs w:val="24"/>
        </w:rPr>
        <w:t xml:space="preserve"> code snippet for native-side of XDS Document Registry handling ITI-18 transaction and Document Search function.</w:t>
      </w:r>
    </w:p>
    <w:p w14:paraId="0AB3B1DD" w14:textId="2590A2DC" w:rsidR="00D27893" w:rsidRPr="009C3625" w:rsidRDefault="00004C1A" w:rsidP="00004C1A">
      <w:pPr>
        <w:pStyle w:val="ListParagraph"/>
        <w:keepNext/>
        <w:spacing w:after="0" w:line="360" w:lineRule="auto"/>
        <w:ind w:left="0"/>
        <w:jc w:val="center"/>
        <w:rPr>
          <w:rFonts w:ascii="Times New Roman" w:hAnsi="Times New Roman" w:cs="Times New Roman"/>
          <w:sz w:val="24"/>
          <w:szCs w:val="24"/>
        </w:rPr>
      </w:pPr>
      <w:r>
        <w:rPr>
          <w:noProof/>
        </w:rPr>
        <w:drawing>
          <wp:inline distT="0" distB="0" distL="0" distR="0" wp14:anchorId="3FAE70E1" wp14:editId="6116EDDF">
            <wp:extent cx="4722612" cy="2686050"/>
            <wp:effectExtent l="0" t="0" r="1905" b="0"/>
            <wp:docPr id="156" name="Picture 156"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Picture 156" descr="Text, letter&#10;&#10;Description automatically generated"/>
                    <pic:cNvPicPr/>
                  </pic:nvPicPr>
                  <pic:blipFill>
                    <a:blip r:embed="rId96"/>
                    <a:stretch>
                      <a:fillRect/>
                    </a:stretch>
                  </pic:blipFill>
                  <pic:spPr>
                    <a:xfrm>
                      <a:off x="0" y="0"/>
                      <a:ext cx="4736234" cy="2693798"/>
                    </a:xfrm>
                    <a:prstGeom prst="rect">
                      <a:avLst/>
                    </a:prstGeom>
                  </pic:spPr>
                </pic:pic>
              </a:graphicData>
            </a:graphic>
          </wp:inline>
        </w:drawing>
      </w:r>
    </w:p>
    <w:p w14:paraId="2ABB1758" w14:textId="639A2AC7" w:rsidR="00D27893" w:rsidRPr="009C3625" w:rsidRDefault="00D27893" w:rsidP="008E649C">
      <w:pPr>
        <w:pStyle w:val="Caption"/>
        <w:jc w:val="center"/>
      </w:pPr>
      <w:bookmarkStart w:id="218" w:name="_Ref74257922"/>
      <w:bookmarkStart w:id="219" w:name="_Toc74189622"/>
      <w:bookmarkStart w:id="220" w:name="_Ref74284945"/>
      <w:r w:rsidRPr="009C3625">
        <w:t xml:space="preserve">Figure </w:t>
      </w:r>
      <w:fldSimple w:instr=" STYLEREF 1 \s ">
        <w:r w:rsidR="0096498E" w:rsidRPr="009C3625">
          <w:rPr>
            <w:noProof/>
          </w:rPr>
          <w:t>4</w:t>
        </w:r>
      </w:fldSimple>
      <w:r w:rsidR="0096498E" w:rsidRPr="009C3625">
        <w:noBreakHyphen/>
      </w:r>
      <w:fldSimple w:instr=" SEQ Figure \* ARABIC \s 1 ">
        <w:r w:rsidR="0096498E" w:rsidRPr="009C3625">
          <w:rPr>
            <w:noProof/>
          </w:rPr>
          <w:t>43</w:t>
        </w:r>
      </w:fldSimple>
      <w:bookmarkEnd w:id="218"/>
      <w:r w:rsidRPr="009C3625">
        <w:t xml:space="preserve"> </w:t>
      </w:r>
      <w:bookmarkStart w:id="221" w:name="_Ref74284690"/>
      <w:r w:rsidRPr="009C3625">
        <w:t>XDS Document Registry Actor</w:t>
      </w:r>
      <w:r w:rsidRPr="009C3625">
        <w:br/>
        <w:t>Define variable of query request type UUID label following IHE ITI Framework</w:t>
      </w:r>
      <w:bookmarkEnd w:id="219"/>
      <w:bookmarkEnd w:id="220"/>
      <w:bookmarkEnd w:id="221"/>
    </w:p>
    <w:p w14:paraId="4DC8EF09" w14:textId="77777777" w:rsidR="00E80FCD" w:rsidRPr="009C3625" w:rsidRDefault="00E80FCD" w:rsidP="00E80FCD"/>
    <w:p w14:paraId="20B61A89" w14:textId="6EF4D52B" w:rsidR="00E80FCD" w:rsidRPr="009C3625" w:rsidRDefault="00A4722F" w:rsidP="00E80FCD">
      <w:pPr>
        <w:keepNext/>
        <w:jc w:val="center"/>
      </w:pPr>
      <w:r>
        <w:rPr>
          <w:noProof/>
        </w:rPr>
        <w:drawing>
          <wp:inline distT="0" distB="0" distL="0" distR="0" wp14:anchorId="41A2BA3F" wp14:editId="45901118">
            <wp:extent cx="3781425" cy="822677"/>
            <wp:effectExtent l="0" t="0" r="0" b="0"/>
            <wp:docPr id="157" name="Picture 15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Picture 157" descr="Graphical user interface, text, application&#10;&#10;Description automatically generated"/>
                    <pic:cNvPicPr/>
                  </pic:nvPicPr>
                  <pic:blipFill>
                    <a:blip r:embed="rId97"/>
                    <a:stretch>
                      <a:fillRect/>
                    </a:stretch>
                  </pic:blipFill>
                  <pic:spPr>
                    <a:xfrm>
                      <a:off x="0" y="0"/>
                      <a:ext cx="3839255" cy="835258"/>
                    </a:xfrm>
                    <a:prstGeom prst="rect">
                      <a:avLst/>
                    </a:prstGeom>
                  </pic:spPr>
                </pic:pic>
              </a:graphicData>
            </a:graphic>
          </wp:inline>
        </w:drawing>
      </w:r>
    </w:p>
    <w:p w14:paraId="0B15E4A1" w14:textId="06CF38CE" w:rsidR="00E80FCD" w:rsidRPr="009C3625" w:rsidRDefault="00E80FCD" w:rsidP="00E80FCD">
      <w:pPr>
        <w:pStyle w:val="Caption"/>
        <w:jc w:val="center"/>
      </w:pPr>
      <w:bookmarkStart w:id="222" w:name="_Ref74271688"/>
      <w:bookmarkStart w:id="223" w:name="_Ref74284948"/>
      <w:r w:rsidRPr="009C3625">
        <w:t xml:space="preserve">Figure </w:t>
      </w:r>
      <w:fldSimple w:instr=" STYLEREF 1 \s ">
        <w:r w:rsidR="0096498E" w:rsidRPr="009C3625">
          <w:rPr>
            <w:noProof/>
          </w:rPr>
          <w:t>4</w:t>
        </w:r>
      </w:fldSimple>
      <w:r w:rsidR="0096498E" w:rsidRPr="009C3625">
        <w:noBreakHyphen/>
      </w:r>
      <w:fldSimple w:instr=" SEQ Figure \* ARABIC \s 1 ">
        <w:r w:rsidR="0096498E" w:rsidRPr="009C3625">
          <w:rPr>
            <w:noProof/>
          </w:rPr>
          <w:t>44</w:t>
        </w:r>
      </w:fldSimple>
      <w:bookmarkEnd w:id="222"/>
      <w:r w:rsidRPr="009C3625">
        <w:t xml:space="preserve"> </w:t>
      </w:r>
      <w:bookmarkStart w:id="224" w:name="_Ref74284696"/>
      <w:r w:rsidRPr="009C3625">
        <w:t xml:space="preserve">The process flow for the native-side </w:t>
      </w:r>
      <w:proofErr w:type="spellStart"/>
      <w:r w:rsidRPr="009C3625">
        <w:t>Javasceipt</w:t>
      </w:r>
      <w:proofErr w:type="spellEnd"/>
      <w:r w:rsidRPr="009C3625">
        <w:t xml:space="preserve"> program</w:t>
      </w:r>
      <w:bookmarkEnd w:id="223"/>
      <w:bookmarkEnd w:id="224"/>
      <w:r w:rsidRPr="009C3625">
        <w:t xml:space="preserve"> </w:t>
      </w:r>
    </w:p>
    <w:p w14:paraId="5F1F648A" w14:textId="58032100" w:rsidR="00E80FCD" w:rsidRPr="009C3625" w:rsidRDefault="00E80FCD" w:rsidP="00E80FCD">
      <w:pPr>
        <w:pStyle w:val="Caption"/>
        <w:jc w:val="center"/>
      </w:pPr>
      <w:r w:rsidRPr="009C3625">
        <w:t>related Document Search Function</w:t>
      </w:r>
    </w:p>
    <w:p w14:paraId="3C4152E1" w14:textId="02ECA9CA" w:rsidR="00D27893" w:rsidRPr="009C3625" w:rsidRDefault="00D82765" w:rsidP="00805F49">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4C3A6606" wp14:editId="52BCB4E6">
            <wp:extent cx="5568212" cy="7267575"/>
            <wp:effectExtent l="0" t="0" r="0" b="0"/>
            <wp:docPr id="158" name="Picture 158"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Picture 158" descr="Text&#10;&#10;Description automatically generated with medium confidence"/>
                    <pic:cNvPicPr/>
                  </pic:nvPicPr>
                  <pic:blipFill>
                    <a:blip r:embed="rId98"/>
                    <a:stretch>
                      <a:fillRect/>
                    </a:stretch>
                  </pic:blipFill>
                  <pic:spPr>
                    <a:xfrm>
                      <a:off x="0" y="0"/>
                      <a:ext cx="5573482" cy="7274453"/>
                    </a:xfrm>
                    <a:prstGeom prst="rect">
                      <a:avLst/>
                    </a:prstGeom>
                  </pic:spPr>
                </pic:pic>
              </a:graphicData>
            </a:graphic>
          </wp:inline>
        </w:drawing>
      </w:r>
    </w:p>
    <w:p w14:paraId="1B0DF273" w14:textId="77777777" w:rsidR="00D27893" w:rsidRPr="009C3625" w:rsidRDefault="00D27893" w:rsidP="00D27893"/>
    <w:p w14:paraId="011AE578" w14:textId="77777777" w:rsidR="00D27893" w:rsidRPr="009C3625" w:rsidRDefault="00D27893" w:rsidP="00D27893"/>
    <w:p w14:paraId="7FE1EF34" w14:textId="77777777" w:rsidR="00D27893" w:rsidRPr="009C3625" w:rsidRDefault="00D27893" w:rsidP="00D27893">
      <w:pPr>
        <w:pStyle w:val="ListParagraph"/>
        <w:spacing w:line="360" w:lineRule="auto"/>
        <w:ind w:left="0"/>
        <w:jc w:val="center"/>
        <w:rPr>
          <w:rFonts w:ascii="Times New Roman" w:hAnsi="Times New Roman" w:cs="Times New Roman"/>
          <w:sz w:val="24"/>
          <w:szCs w:val="24"/>
        </w:rPr>
      </w:pPr>
    </w:p>
    <w:p w14:paraId="19A28A17" w14:textId="4520B6EF" w:rsidR="00D27893" w:rsidRPr="009C3625" w:rsidRDefault="00F00876" w:rsidP="00805F49">
      <w:pPr>
        <w:pStyle w:val="ListParagraph"/>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1316CA77" wp14:editId="7ED9728B">
            <wp:extent cx="5828967" cy="7658100"/>
            <wp:effectExtent l="0" t="0" r="635" b="0"/>
            <wp:docPr id="159" name="Picture 159"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Picture 159" descr="Text&#10;&#10;Description automatically generated with low confidence"/>
                    <pic:cNvPicPr/>
                  </pic:nvPicPr>
                  <pic:blipFill>
                    <a:blip r:embed="rId99"/>
                    <a:stretch>
                      <a:fillRect/>
                    </a:stretch>
                  </pic:blipFill>
                  <pic:spPr>
                    <a:xfrm>
                      <a:off x="0" y="0"/>
                      <a:ext cx="5832694" cy="7662997"/>
                    </a:xfrm>
                    <a:prstGeom prst="rect">
                      <a:avLst/>
                    </a:prstGeom>
                  </pic:spPr>
                </pic:pic>
              </a:graphicData>
            </a:graphic>
          </wp:inline>
        </w:drawing>
      </w:r>
    </w:p>
    <w:p w14:paraId="6F6CA0FE" w14:textId="77777777" w:rsidR="00D27893" w:rsidRPr="009C3625" w:rsidRDefault="00D27893" w:rsidP="00D27893">
      <w:pPr>
        <w:pStyle w:val="ListParagraph"/>
        <w:spacing w:line="360" w:lineRule="auto"/>
        <w:ind w:left="0"/>
        <w:jc w:val="center"/>
        <w:rPr>
          <w:rFonts w:ascii="Times New Roman" w:hAnsi="Times New Roman" w:cs="Times New Roman"/>
          <w:sz w:val="24"/>
          <w:szCs w:val="24"/>
        </w:rPr>
      </w:pPr>
    </w:p>
    <w:p w14:paraId="35691F18" w14:textId="77777777" w:rsidR="00D27893" w:rsidRPr="009C3625" w:rsidRDefault="00D27893" w:rsidP="00D27893">
      <w:pPr>
        <w:pStyle w:val="ListParagraph"/>
        <w:spacing w:line="360" w:lineRule="auto"/>
        <w:ind w:left="0"/>
        <w:jc w:val="center"/>
        <w:rPr>
          <w:rFonts w:ascii="Times New Roman" w:hAnsi="Times New Roman" w:cs="Times New Roman"/>
          <w:sz w:val="24"/>
          <w:szCs w:val="24"/>
        </w:rPr>
      </w:pPr>
    </w:p>
    <w:p w14:paraId="1CDAA813" w14:textId="74838704" w:rsidR="00D27893" w:rsidRPr="009C3625" w:rsidRDefault="00CB12C8" w:rsidP="00D27893">
      <w:pPr>
        <w:pStyle w:val="ListParagraph"/>
        <w:spacing w:line="360" w:lineRule="auto"/>
        <w:ind w:left="0"/>
        <w:jc w:val="center"/>
        <w:rPr>
          <w:rFonts w:ascii="Times New Roman" w:hAnsi="Times New Roman" w:cs="Times New Roman"/>
          <w:sz w:val="24"/>
          <w:szCs w:val="24"/>
        </w:rPr>
      </w:pPr>
      <w:r>
        <w:rPr>
          <w:noProof/>
        </w:rPr>
        <w:lastRenderedPageBreak/>
        <w:drawing>
          <wp:inline distT="0" distB="0" distL="0" distR="0" wp14:anchorId="74DFA75A" wp14:editId="31EBFDCE">
            <wp:extent cx="5702350" cy="7639050"/>
            <wp:effectExtent l="0" t="0" r="0" b="0"/>
            <wp:docPr id="160" name="Picture 16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Picture 160" descr="Table&#10;&#10;Description automatically generated"/>
                    <pic:cNvPicPr/>
                  </pic:nvPicPr>
                  <pic:blipFill>
                    <a:blip r:embed="rId100"/>
                    <a:stretch>
                      <a:fillRect/>
                    </a:stretch>
                  </pic:blipFill>
                  <pic:spPr>
                    <a:xfrm>
                      <a:off x="0" y="0"/>
                      <a:ext cx="5709447" cy="7648557"/>
                    </a:xfrm>
                    <a:prstGeom prst="rect">
                      <a:avLst/>
                    </a:prstGeom>
                  </pic:spPr>
                </pic:pic>
              </a:graphicData>
            </a:graphic>
          </wp:inline>
        </w:drawing>
      </w:r>
    </w:p>
    <w:p w14:paraId="2CC638D5"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4B7F1AE5"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6637A306"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7F76033A" w14:textId="72A0DE4C" w:rsidR="00D27893" w:rsidRPr="009C3625" w:rsidRDefault="00CB12C8" w:rsidP="004B08D6">
      <w:pPr>
        <w:pStyle w:val="ListParagraph"/>
        <w:spacing w:after="0" w:line="360" w:lineRule="auto"/>
        <w:ind w:left="0"/>
        <w:jc w:val="thaiDistribute"/>
        <w:rPr>
          <w:rFonts w:ascii="Times New Roman" w:hAnsi="Times New Roman" w:cs="Times New Roman"/>
          <w:sz w:val="24"/>
          <w:szCs w:val="24"/>
        </w:rPr>
      </w:pPr>
      <w:r>
        <w:rPr>
          <w:noProof/>
        </w:rPr>
        <w:lastRenderedPageBreak/>
        <w:drawing>
          <wp:inline distT="0" distB="0" distL="0" distR="0" wp14:anchorId="207CFE46" wp14:editId="4B7A43B6">
            <wp:extent cx="5726183" cy="7258050"/>
            <wp:effectExtent l="0" t="0" r="8255" b="0"/>
            <wp:docPr id="161" name="Picture 16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icture 161" descr="Table&#10;&#10;Description automatically generated"/>
                    <pic:cNvPicPr/>
                  </pic:nvPicPr>
                  <pic:blipFill>
                    <a:blip r:embed="rId101"/>
                    <a:stretch>
                      <a:fillRect/>
                    </a:stretch>
                  </pic:blipFill>
                  <pic:spPr>
                    <a:xfrm>
                      <a:off x="0" y="0"/>
                      <a:ext cx="5733105" cy="7266824"/>
                    </a:xfrm>
                    <a:prstGeom prst="rect">
                      <a:avLst/>
                    </a:prstGeom>
                  </pic:spPr>
                </pic:pic>
              </a:graphicData>
            </a:graphic>
          </wp:inline>
        </w:drawing>
      </w:r>
    </w:p>
    <w:p w14:paraId="1D229DDA" w14:textId="3784BD3F" w:rsidR="004B08D6" w:rsidRPr="009C3625" w:rsidRDefault="004B08D6" w:rsidP="004B08D6">
      <w:pPr>
        <w:pStyle w:val="Caption"/>
        <w:jc w:val="center"/>
        <w:rPr>
          <w:i/>
          <w:iCs/>
        </w:rPr>
      </w:pPr>
      <w:bookmarkStart w:id="225" w:name="_Ref74257932"/>
      <w:bookmarkStart w:id="226" w:name="_Toc74189623"/>
      <w:bookmarkStart w:id="227" w:name="_Ref74284951"/>
      <w:r w:rsidRPr="009C3625">
        <w:t xml:space="preserve">Figure </w:t>
      </w:r>
      <w:fldSimple w:instr=" STYLEREF 1 \s ">
        <w:r w:rsidR="0096498E" w:rsidRPr="009C3625">
          <w:rPr>
            <w:noProof/>
          </w:rPr>
          <w:t>4</w:t>
        </w:r>
      </w:fldSimple>
      <w:r w:rsidR="0096498E" w:rsidRPr="009C3625">
        <w:noBreakHyphen/>
      </w:r>
      <w:fldSimple w:instr=" SEQ Figure \* ARABIC \s 1 ">
        <w:r w:rsidR="0096498E" w:rsidRPr="009C3625">
          <w:rPr>
            <w:noProof/>
          </w:rPr>
          <w:t>45</w:t>
        </w:r>
      </w:fldSimple>
      <w:bookmarkEnd w:id="225"/>
      <w:r w:rsidRPr="009C3625">
        <w:t xml:space="preserve"> </w:t>
      </w:r>
      <w:bookmarkStart w:id="228" w:name="_Ref74284708"/>
      <w:r w:rsidRPr="009C3625">
        <w:t>XDS Document Registry Actor</w:t>
      </w:r>
      <w:r w:rsidRPr="009C3625">
        <w:br/>
        <w:t>Identify query request type following received ITI-18 header and assort search keyword</w:t>
      </w:r>
      <w:bookmarkEnd w:id="226"/>
      <w:bookmarkEnd w:id="227"/>
      <w:bookmarkEnd w:id="228"/>
    </w:p>
    <w:p w14:paraId="43FB5CC4" w14:textId="77777777" w:rsidR="004B08D6" w:rsidRPr="009C3625" w:rsidRDefault="004B08D6" w:rsidP="00D27893">
      <w:pPr>
        <w:pStyle w:val="ListParagraph"/>
        <w:spacing w:line="360" w:lineRule="auto"/>
        <w:ind w:left="0"/>
        <w:jc w:val="thaiDistribute"/>
        <w:rPr>
          <w:rFonts w:ascii="Times New Roman" w:hAnsi="Times New Roman" w:cs="Times New Roman"/>
          <w:sz w:val="24"/>
          <w:szCs w:val="24"/>
        </w:rPr>
      </w:pPr>
    </w:p>
    <w:p w14:paraId="44E558D8" w14:textId="64EB4508" w:rsidR="00D27893" w:rsidRPr="009C3625" w:rsidRDefault="00450F05" w:rsidP="00E205A1">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30C43DF7" wp14:editId="45747C90">
            <wp:extent cx="5705792" cy="7696200"/>
            <wp:effectExtent l="0" t="0" r="9525" b="0"/>
            <wp:docPr id="162" name="Picture 162"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Picture 162" descr="Text&#10;&#10;Description automatically generated with medium confidence"/>
                    <pic:cNvPicPr/>
                  </pic:nvPicPr>
                  <pic:blipFill>
                    <a:blip r:embed="rId102"/>
                    <a:stretch>
                      <a:fillRect/>
                    </a:stretch>
                  </pic:blipFill>
                  <pic:spPr>
                    <a:xfrm>
                      <a:off x="0" y="0"/>
                      <a:ext cx="5709908" cy="7701752"/>
                    </a:xfrm>
                    <a:prstGeom prst="rect">
                      <a:avLst/>
                    </a:prstGeom>
                  </pic:spPr>
                </pic:pic>
              </a:graphicData>
            </a:graphic>
          </wp:inline>
        </w:drawing>
      </w:r>
    </w:p>
    <w:p w14:paraId="41C0A54E" w14:textId="6EEA64FF" w:rsidR="00D27893" w:rsidRPr="009C3625" w:rsidRDefault="000C6476" w:rsidP="00E205A1">
      <w:pPr>
        <w:pStyle w:val="ListParagraph"/>
        <w:spacing w:line="360" w:lineRule="auto"/>
        <w:ind w:left="0"/>
        <w:jc w:val="center"/>
        <w:rPr>
          <w:rFonts w:ascii="Times New Roman" w:hAnsi="Times New Roman" w:cs="Times New Roman"/>
          <w:sz w:val="24"/>
          <w:szCs w:val="24"/>
        </w:rPr>
      </w:pPr>
      <w:r>
        <w:rPr>
          <w:noProof/>
        </w:rPr>
        <w:lastRenderedPageBreak/>
        <w:drawing>
          <wp:inline distT="0" distB="0" distL="0" distR="0" wp14:anchorId="31317BDB" wp14:editId="2C7F1F05">
            <wp:extent cx="4836752" cy="8267700"/>
            <wp:effectExtent l="0" t="0" r="2540" b="0"/>
            <wp:docPr id="163" name="Picture 16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 name="Picture 163" descr="A picture containing text&#10;&#10;Description automatically generated"/>
                    <pic:cNvPicPr/>
                  </pic:nvPicPr>
                  <pic:blipFill>
                    <a:blip r:embed="rId103"/>
                    <a:stretch>
                      <a:fillRect/>
                    </a:stretch>
                  </pic:blipFill>
                  <pic:spPr>
                    <a:xfrm>
                      <a:off x="0" y="0"/>
                      <a:ext cx="4839438" cy="8272292"/>
                    </a:xfrm>
                    <a:prstGeom prst="rect">
                      <a:avLst/>
                    </a:prstGeom>
                  </pic:spPr>
                </pic:pic>
              </a:graphicData>
            </a:graphic>
          </wp:inline>
        </w:drawing>
      </w:r>
    </w:p>
    <w:p w14:paraId="73E2F893" w14:textId="408F4D36" w:rsidR="00D27893" w:rsidRPr="009C3625" w:rsidRDefault="0008005A" w:rsidP="00E205A1">
      <w:pPr>
        <w:pStyle w:val="ListParagraph"/>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5491EBBB" wp14:editId="3B22C347">
            <wp:extent cx="4462811" cy="3238500"/>
            <wp:effectExtent l="0" t="0" r="0" b="0"/>
            <wp:docPr id="164" name="Picture 164"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 name="Picture 164" descr="Text, letter&#10;&#10;Description automatically generated"/>
                    <pic:cNvPicPr/>
                  </pic:nvPicPr>
                  <pic:blipFill>
                    <a:blip r:embed="rId104"/>
                    <a:stretch>
                      <a:fillRect/>
                    </a:stretch>
                  </pic:blipFill>
                  <pic:spPr>
                    <a:xfrm>
                      <a:off x="0" y="0"/>
                      <a:ext cx="4465275" cy="3240288"/>
                    </a:xfrm>
                    <a:prstGeom prst="rect">
                      <a:avLst/>
                    </a:prstGeom>
                  </pic:spPr>
                </pic:pic>
              </a:graphicData>
            </a:graphic>
          </wp:inline>
        </w:drawing>
      </w:r>
    </w:p>
    <w:p w14:paraId="5BAC337E" w14:textId="02C01093" w:rsidR="00D27893" w:rsidRPr="009C3625" w:rsidRDefault="00E205A1" w:rsidP="0008005A">
      <w:pPr>
        <w:pStyle w:val="Caption"/>
        <w:jc w:val="center"/>
      </w:pPr>
      <w:bookmarkStart w:id="229" w:name="_Ref74284269"/>
      <w:bookmarkStart w:id="230" w:name="_Toc74189624"/>
      <w:bookmarkStart w:id="231" w:name="_Ref74284954"/>
      <w:r w:rsidRPr="009C3625">
        <w:t xml:space="preserve">Figure </w:t>
      </w:r>
      <w:fldSimple w:instr=" STYLEREF 1 \s ">
        <w:r w:rsidR="0096498E" w:rsidRPr="009C3625">
          <w:rPr>
            <w:noProof/>
          </w:rPr>
          <w:t>4</w:t>
        </w:r>
      </w:fldSimple>
      <w:r w:rsidR="0096498E" w:rsidRPr="009C3625">
        <w:noBreakHyphen/>
      </w:r>
      <w:fldSimple w:instr=" SEQ Figure \* ARABIC \s 1 ">
        <w:r w:rsidR="0096498E" w:rsidRPr="009C3625">
          <w:rPr>
            <w:noProof/>
          </w:rPr>
          <w:t>46</w:t>
        </w:r>
      </w:fldSimple>
      <w:bookmarkEnd w:id="229"/>
      <w:r w:rsidRPr="009C3625">
        <w:t xml:space="preserve"> </w:t>
      </w:r>
      <w:bookmarkStart w:id="232" w:name="_Ref74284712"/>
      <w:r w:rsidRPr="009C3625">
        <w:t>XDS Document Registry Actor</w:t>
      </w:r>
      <w:r w:rsidRPr="009C3625">
        <w:br/>
        <w:t>Check for the latest document ID published in Blockchain before beginning search operation</w:t>
      </w:r>
      <w:bookmarkEnd w:id="230"/>
      <w:bookmarkEnd w:id="231"/>
      <w:bookmarkEnd w:id="232"/>
    </w:p>
    <w:p w14:paraId="784061EE"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58F9DCA6"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0492A972"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097B256D"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5457841D"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3C742B3F"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4FABDA24"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0EDC7125"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39ED58A8"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616EF20E"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7848F8CC"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227D91AA"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4649DB6F"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1A73FF67"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6F19D03B"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4C566204"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28FB1396"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432B3D0E" w14:textId="5BBFCFA1" w:rsidR="00D27893" w:rsidRPr="009C3625" w:rsidRDefault="00D93EFE" w:rsidP="000759DF">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688D48C0" wp14:editId="099CE224">
            <wp:extent cx="5562600" cy="8003741"/>
            <wp:effectExtent l="0" t="0" r="0" b="0"/>
            <wp:docPr id="165" name="Picture 16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Picture 165" descr="Text&#10;&#10;Description automatically generated"/>
                    <pic:cNvPicPr/>
                  </pic:nvPicPr>
                  <pic:blipFill>
                    <a:blip r:embed="rId105"/>
                    <a:stretch>
                      <a:fillRect/>
                    </a:stretch>
                  </pic:blipFill>
                  <pic:spPr>
                    <a:xfrm>
                      <a:off x="0" y="0"/>
                      <a:ext cx="5567737" cy="8011132"/>
                    </a:xfrm>
                    <a:prstGeom prst="rect">
                      <a:avLst/>
                    </a:prstGeom>
                  </pic:spPr>
                </pic:pic>
              </a:graphicData>
            </a:graphic>
          </wp:inline>
        </w:drawing>
      </w:r>
    </w:p>
    <w:p w14:paraId="53526719" w14:textId="69BC6A46" w:rsidR="00D27893" w:rsidRPr="009C3625" w:rsidRDefault="00B55F1C" w:rsidP="000759DF">
      <w:pPr>
        <w:pStyle w:val="ListParagraph"/>
        <w:spacing w:line="360" w:lineRule="auto"/>
        <w:ind w:left="0"/>
        <w:jc w:val="center"/>
        <w:rPr>
          <w:rFonts w:ascii="Times New Roman" w:hAnsi="Times New Roman" w:cs="Times New Roman"/>
          <w:sz w:val="24"/>
          <w:szCs w:val="24"/>
        </w:rPr>
      </w:pPr>
      <w:r>
        <w:rPr>
          <w:noProof/>
        </w:rPr>
        <w:lastRenderedPageBreak/>
        <w:drawing>
          <wp:inline distT="0" distB="0" distL="0" distR="0" wp14:anchorId="7C45E2B5" wp14:editId="0F91817B">
            <wp:extent cx="5082693" cy="8315325"/>
            <wp:effectExtent l="0" t="0" r="3810" b="0"/>
            <wp:docPr id="166" name="Picture 166"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Picture 166" descr="A picture containing graphical user interface&#10;&#10;Description automatically generated"/>
                    <pic:cNvPicPr/>
                  </pic:nvPicPr>
                  <pic:blipFill>
                    <a:blip r:embed="rId106"/>
                    <a:stretch>
                      <a:fillRect/>
                    </a:stretch>
                  </pic:blipFill>
                  <pic:spPr>
                    <a:xfrm>
                      <a:off x="0" y="0"/>
                      <a:ext cx="5087072" cy="8322489"/>
                    </a:xfrm>
                    <a:prstGeom prst="rect">
                      <a:avLst/>
                    </a:prstGeom>
                  </pic:spPr>
                </pic:pic>
              </a:graphicData>
            </a:graphic>
          </wp:inline>
        </w:drawing>
      </w:r>
    </w:p>
    <w:p w14:paraId="43E83E72" w14:textId="2376F667" w:rsidR="00D27893" w:rsidRPr="009C3625" w:rsidRDefault="00B61B73" w:rsidP="000759DF">
      <w:pPr>
        <w:pStyle w:val="ListParagraph"/>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25D791D4" wp14:editId="6AAA6071">
            <wp:extent cx="5143026" cy="4314825"/>
            <wp:effectExtent l="0" t="0" r="635" b="0"/>
            <wp:docPr id="167" name="Picture 167"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Picture 167" descr="Text, letter&#10;&#10;Description automatically generated"/>
                    <pic:cNvPicPr/>
                  </pic:nvPicPr>
                  <pic:blipFill>
                    <a:blip r:embed="rId107"/>
                    <a:stretch>
                      <a:fillRect/>
                    </a:stretch>
                  </pic:blipFill>
                  <pic:spPr>
                    <a:xfrm>
                      <a:off x="0" y="0"/>
                      <a:ext cx="5145555" cy="4316947"/>
                    </a:xfrm>
                    <a:prstGeom prst="rect">
                      <a:avLst/>
                    </a:prstGeom>
                  </pic:spPr>
                </pic:pic>
              </a:graphicData>
            </a:graphic>
          </wp:inline>
        </w:drawing>
      </w:r>
    </w:p>
    <w:p w14:paraId="403373B7" w14:textId="55E81F78" w:rsidR="009F6BA9" w:rsidRPr="009C3625" w:rsidRDefault="009F6BA9" w:rsidP="009F6BA9">
      <w:pPr>
        <w:pStyle w:val="Caption"/>
        <w:jc w:val="center"/>
        <w:rPr>
          <w:i/>
          <w:iCs/>
        </w:rPr>
      </w:pPr>
      <w:bookmarkStart w:id="233" w:name="_Ref74284274"/>
      <w:bookmarkStart w:id="234" w:name="_Toc74189625"/>
      <w:bookmarkStart w:id="235" w:name="_Ref74284956"/>
      <w:r w:rsidRPr="009C3625">
        <w:t xml:space="preserve">Figure </w:t>
      </w:r>
      <w:fldSimple w:instr=" STYLEREF 1 \s ">
        <w:r w:rsidR="0096498E" w:rsidRPr="009C3625">
          <w:rPr>
            <w:noProof/>
          </w:rPr>
          <w:t>4</w:t>
        </w:r>
      </w:fldSimple>
      <w:r w:rsidR="0096498E" w:rsidRPr="009C3625">
        <w:noBreakHyphen/>
      </w:r>
      <w:fldSimple w:instr=" SEQ Figure \* ARABIC \s 1 ">
        <w:r w:rsidR="0096498E" w:rsidRPr="009C3625">
          <w:rPr>
            <w:noProof/>
          </w:rPr>
          <w:t>47</w:t>
        </w:r>
      </w:fldSimple>
      <w:bookmarkEnd w:id="233"/>
      <w:r w:rsidRPr="009C3625">
        <w:rPr>
          <w:cs/>
        </w:rPr>
        <w:t xml:space="preserve"> </w:t>
      </w:r>
      <w:bookmarkStart w:id="236" w:name="_Ref74284717"/>
      <w:r w:rsidRPr="009C3625">
        <w:t>XDS Document Registry Actor</w:t>
      </w:r>
      <w:r w:rsidRPr="009C3625">
        <w:br/>
        <w:t>Begin search operation by sequentially check each published contract one-by-one</w:t>
      </w:r>
      <w:bookmarkEnd w:id="234"/>
      <w:bookmarkEnd w:id="235"/>
      <w:bookmarkEnd w:id="236"/>
    </w:p>
    <w:p w14:paraId="6E613DDD"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238F2B64"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46806894"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4738DA05"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6B10CD00"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7E957B5F"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47AAEDD0"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0372199C"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4B4D2F5E"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6B1EFDBD"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1EF93EA3"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5AE4BA2C"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329E368B"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7A9F47B0" w14:textId="2F32AA8F" w:rsidR="00D27893" w:rsidRPr="009C3625" w:rsidRDefault="00B40A35" w:rsidP="000759DF">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45C5EE11" wp14:editId="7D250047">
            <wp:extent cx="5584564" cy="6648450"/>
            <wp:effectExtent l="0" t="0" r="0" b="0"/>
            <wp:docPr id="168" name="Picture 168"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168" descr="Text, letter&#10;&#10;Description automatically generated"/>
                    <pic:cNvPicPr/>
                  </pic:nvPicPr>
                  <pic:blipFill>
                    <a:blip r:embed="rId108"/>
                    <a:stretch>
                      <a:fillRect/>
                    </a:stretch>
                  </pic:blipFill>
                  <pic:spPr>
                    <a:xfrm>
                      <a:off x="0" y="0"/>
                      <a:ext cx="5591303" cy="6656473"/>
                    </a:xfrm>
                    <a:prstGeom prst="rect">
                      <a:avLst/>
                    </a:prstGeom>
                  </pic:spPr>
                </pic:pic>
              </a:graphicData>
            </a:graphic>
          </wp:inline>
        </w:drawing>
      </w:r>
    </w:p>
    <w:p w14:paraId="255F552E"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55537CB5"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7EE41207"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0E94946D"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750ED311" w14:textId="3D9BFB26" w:rsidR="00D27893" w:rsidRPr="00FC462C" w:rsidRDefault="00FC462C" w:rsidP="000759DF">
      <w:pPr>
        <w:pStyle w:val="ListParagraph"/>
        <w:spacing w:line="360" w:lineRule="auto"/>
        <w:ind w:left="0"/>
        <w:jc w:val="center"/>
        <w:rPr>
          <w:rFonts w:ascii="Times New Roman" w:hAnsi="Times New Roman"/>
          <w:sz w:val="24"/>
          <w:szCs w:val="24"/>
        </w:rPr>
      </w:pPr>
      <w:r>
        <w:rPr>
          <w:noProof/>
        </w:rPr>
        <w:lastRenderedPageBreak/>
        <w:drawing>
          <wp:inline distT="0" distB="0" distL="0" distR="0" wp14:anchorId="23FEBD91" wp14:editId="6CBD99E6">
            <wp:extent cx="5711056" cy="7448550"/>
            <wp:effectExtent l="0" t="0" r="4445" b="0"/>
            <wp:docPr id="169" name="Picture 169"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 name="Picture 169" descr="Text, letter&#10;&#10;Description automatically generated"/>
                    <pic:cNvPicPr/>
                  </pic:nvPicPr>
                  <pic:blipFill>
                    <a:blip r:embed="rId109"/>
                    <a:stretch>
                      <a:fillRect/>
                    </a:stretch>
                  </pic:blipFill>
                  <pic:spPr>
                    <a:xfrm>
                      <a:off x="0" y="0"/>
                      <a:ext cx="5713923" cy="7452290"/>
                    </a:xfrm>
                    <a:prstGeom prst="rect">
                      <a:avLst/>
                    </a:prstGeom>
                  </pic:spPr>
                </pic:pic>
              </a:graphicData>
            </a:graphic>
          </wp:inline>
        </w:drawing>
      </w:r>
    </w:p>
    <w:p w14:paraId="0208AF33"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2235E4F0"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089C8184" w14:textId="2BEF3BEE" w:rsidR="00D27893" w:rsidRPr="00B702F3" w:rsidRDefault="00B702F3" w:rsidP="000759DF">
      <w:pPr>
        <w:pStyle w:val="ListParagraph"/>
        <w:spacing w:line="360" w:lineRule="auto"/>
        <w:ind w:left="0"/>
        <w:jc w:val="center"/>
        <w:rPr>
          <w:rFonts w:ascii="Times New Roman" w:hAnsi="Times New Roman"/>
          <w:sz w:val="24"/>
          <w:szCs w:val="24"/>
        </w:rPr>
      </w:pPr>
      <w:r>
        <w:rPr>
          <w:noProof/>
        </w:rPr>
        <w:lastRenderedPageBreak/>
        <w:drawing>
          <wp:inline distT="0" distB="0" distL="0" distR="0" wp14:anchorId="13DAE37E" wp14:editId="7926C309">
            <wp:extent cx="5777543" cy="7915275"/>
            <wp:effectExtent l="0" t="0" r="0" b="0"/>
            <wp:docPr id="170" name="Picture 170"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Text, letter&#10;&#10;Description automatically generated"/>
                    <pic:cNvPicPr/>
                  </pic:nvPicPr>
                  <pic:blipFill>
                    <a:blip r:embed="rId110"/>
                    <a:stretch>
                      <a:fillRect/>
                    </a:stretch>
                  </pic:blipFill>
                  <pic:spPr>
                    <a:xfrm>
                      <a:off x="0" y="0"/>
                      <a:ext cx="5783794" cy="7923839"/>
                    </a:xfrm>
                    <a:prstGeom prst="rect">
                      <a:avLst/>
                    </a:prstGeom>
                  </pic:spPr>
                </pic:pic>
              </a:graphicData>
            </a:graphic>
          </wp:inline>
        </w:drawing>
      </w:r>
    </w:p>
    <w:p w14:paraId="56F3B27E"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5E136935"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29B80380" w14:textId="777C6703" w:rsidR="00D27893" w:rsidRPr="00DB1299" w:rsidRDefault="00DB1299" w:rsidP="000759DF">
      <w:pPr>
        <w:pStyle w:val="ListParagraph"/>
        <w:spacing w:line="360" w:lineRule="auto"/>
        <w:ind w:left="0"/>
        <w:jc w:val="center"/>
        <w:rPr>
          <w:rFonts w:ascii="Times New Roman" w:hAnsi="Times New Roman"/>
          <w:sz w:val="24"/>
          <w:szCs w:val="24"/>
        </w:rPr>
      </w:pPr>
      <w:r>
        <w:rPr>
          <w:noProof/>
        </w:rPr>
        <w:lastRenderedPageBreak/>
        <w:drawing>
          <wp:inline distT="0" distB="0" distL="0" distR="0" wp14:anchorId="7A88E628" wp14:editId="45ED6B3F">
            <wp:extent cx="4029075" cy="8418236"/>
            <wp:effectExtent l="0" t="0" r="0" b="1905"/>
            <wp:docPr id="171" name="Picture 17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Picture 171" descr="A picture containing text&#10;&#10;Description automatically generated"/>
                    <pic:cNvPicPr/>
                  </pic:nvPicPr>
                  <pic:blipFill>
                    <a:blip r:embed="rId111"/>
                    <a:stretch>
                      <a:fillRect/>
                    </a:stretch>
                  </pic:blipFill>
                  <pic:spPr>
                    <a:xfrm>
                      <a:off x="0" y="0"/>
                      <a:ext cx="4030166" cy="8420516"/>
                    </a:xfrm>
                    <a:prstGeom prst="rect">
                      <a:avLst/>
                    </a:prstGeom>
                  </pic:spPr>
                </pic:pic>
              </a:graphicData>
            </a:graphic>
          </wp:inline>
        </w:drawing>
      </w:r>
    </w:p>
    <w:p w14:paraId="34D2DEDD" w14:textId="4B65A1EE" w:rsidR="00D27893" w:rsidRPr="0098189C" w:rsidRDefault="0098189C" w:rsidP="000759DF">
      <w:pPr>
        <w:pStyle w:val="ListParagraph"/>
        <w:spacing w:after="0" w:line="360" w:lineRule="auto"/>
        <w:ind w:left="0"/>
        <w:jc w:val="center"/>
        <w:rPr>
          <w:rFonts w:ascii="Times New Roman" w:hAnsi="Times New Roman"/>
          <w:sz w:val="24"/>
          <w:szCs w:val="24"/>
        </w:rPr>
      </w:pPr>
      <w:r>
        <w:rPr>
          <w:noProof/>
        </w:rPr>
        <w:lastRenderedPageBreak/>
        <w:drawing>
          <wp:inline distT="0" distB="0" distL="0" distR="0" wp14:anchorId="1502177B" wp14:editId="42133EA2">
            <wp:extent cx="4495800" cy="6777833"/>
            <wp:effectExtent l="0" t="0" r="0" b="4445"/>
            <wp:docPr id="172" name="Picture 17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Text, letter&#10;&#10;Description automatically generated"/>
                    <pic:cNvPicPr/>
                  </pic:nvPicPr>
                  <pic:blipFill>
                    <a:blip r:embed="rId112"/>
                    <a:stretch>
                      <a:fillRect/>
                    </a:stretch>
                  </pic:blipFill>
                  <pic:spPr>
                    <a:xfrm>
                      <a:off x="0" y="0"/>
                      <a:ext cx="4497106" cy="6779802"/>
                    </a:xfrm>
                    <a:prstGeom prst="rect">
                      <a:avLst/>
                    </a:prstGeom>
                  </pic:spPr>
                </pic:pic>
              </a:graphicData>
            </a:graphic>
          </wp:inline>
        </w:drawing>
      </w:r>
    </w:p>
    <w:p w14:paraId="0540431F" w14:textId="1245E677" w:rsidR="000759DF" w:rsidRPr="009C3625" w:rsidRDefault="000759DF" w:rsidP="000759DF">
      <w:pPr>
        <w:pStyle w:val="Caption"/>
        <w:jc w:val="center"/>
        <w:rPr>
          <w:i/>
          <w:iCs/>
        </w:rPr>
      </w:pPr>
      <w:bookmarkStart w:id="237" w:name="_Ref74284278"/>
      <w:bookmarkStart w:id="238" w:name="_Toc74189626"/>
      <w:bookmarkStart w:id="239" w:name="_Ref74284959"/>
      <w:r w:rsidRPr="009C3625">
        <w:t xml:space="preserve">Figure </w:t>
      </w:r>
      <w:fldSimple w:instr=" STYLEREF 1 \s ">
        <w:r w:rsidR="0096498E" w:rsidRPr="009C3625">
          <w:rPr>
            <w:noProof/>
          </w:rPr>
          <w:t>4</w:t>
        </w:r>
      </w:fldSimple>
      <w:r w:rsidR="0096498E" w:rsidRPr="009C3625">
        <w:noBreakHyphen/>
      </w:r>
      <w:fldSimple w:instr=" SEQ Figure \* ARABIC \s 1 ">
        <w:r w:rsidR="0096498E" w:rsidRPr="009C3625">
          <w:rPr>
            <w:noProof/>
          </w:rPr>
          <w:t>48</w:t>
        </w:r>
      </w:fldSimple>
      <w:bookmarkEnd w:id="237"/>
      <w:r w:rsidRPr="009C3625">
        <w:t xml:space="preserve"> </w:t>
      </w:r>
      <w:bookmarkStart w:id="240" w:name="_Ref74284722"/>
      <w:r w:rsidRPr="009C3625">
        <w:t>XDS Document Registry Actor</w:t>
      </w:r>
      <w:r w:rsidRPr="009C3625">
        <w:br/>
        <w:t>Check if value of Metadata attributes in each publish contract matched with search keyword before summarize search result.</w:t>
      </w:r>
      <w:bookmarkEnd w:id="238"/>
      <w:bookmarkEnd w:id="239"/>
      <w:bookmarkEnd w:id="240"/>
    </w:p>
    <w:p w14:paraId="14536299"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63A18127" w14:textId="765D115F" w:rsidR="00D27893" w:rsidRPr="00836051" w:rsidRDefault="00836051" w:rsidP="000759DF">
      <w:pPr>
        <w:pStyle w:val="ListParagraph"/>
        <w:keepNext/>
        <w:spacing w:after="0" w:line="360" w:lineRule="auto"/>
        <w:ind w:left="0"/>
        <w:jc w:val="center"/>
        <w:rPr>
          <w:rFonts w:ascii="Times New Roman" w:hAnsi="Times New Roman"/>
          <w:sz w:val="24"/>
          <w:szCs w:val="24"/>
        </w:rPr>
      </w:pPr>
      <w:r>
        <w:rPr>
          <w:noProof/>
        </w:rPr>
        <w:lastRenderedPageBreak/>
        <w:drawing>
          <wp:inline distT="0" distB="0" distL="0" distR="0" wp14:anchorId="6B70509C" wp14:editId="7EE0922D">
            <wp:extent cx="5686609" cy="7400925"/>
            <wp:effectExtent l="0" t="0" r="9525" b="0"/>
            <wp:docPr id="173" name="Picture 17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 name="Picture 173" descr="Table&#10;&#10;Description automatically generated"/>
                    <pic:cNvPicPr/>
                  </pic:nvPicPr>
                  <pic:blipFill rotWithShape="1">
                    <a:blip r:embed="rId113"/>
                    <a:srcRect r="5760"/>
                    <a:stretch/>
                  </pic:blipFill>
                  <pic:spPr bwMode="auto">
                    <a:xfrm>
                      <a:off x="0" y="0"/>
                      <a:ext cx="5698669" cy="7416621"/>
                    </a:xfrm>
                    <a:prstGeom prst="rect">
                      <a:avLst/>
                    </a:prstGeom>
                    <a:ln>
                      <a:noFill/>
                    </a:ln>
                    <a:extLst>
                      <a:ext uri="{53640926-AAD7-44D8-BBD7-CCE9431645EC}">
                        <a14:shadowObscured xmlns:a14="http://schemas.microsoft.com/office/drawing/2010/main"/>
                      </a:ext>
                    </a:extLst>
                  </pic:spPr>
                </pic:pic>
              </a:graphicData>
            </a:graphic>
          </wp:inline>
        </w:drawing>
      </w:r>
    </w:p>
    <w:p w14:paraId="712E9945" w14:textId="77777777" w:rsidR="00D27893" w:rsidRPr="009C3625" w:rsidRDefault="00D27893" w:rsidP="00D27893"/>
    <w:p w14:paraId="23BAD3FE" w14:textId="77777777" w:rsidR="00D27893" w:rsidRPr="009C3625" w:rsidRDefault="00D27893" w:rsidP="00D27893"/>
    <w:p w14:paraId="51638EB7" w14:textId="7EAC1587" w:rsidR="00D27893" w:rsidRPr="00C60C0D" w:rsidRDefault="00C60C0D" w:rsidP="000759DF">
      <w:pPr>
        <w:jc w:val="center"/>
        <w:rPr>
          <w:rFonts w:cstheme="minorBidi"/>
        </w:rPr>
      </w:pPr>
      <w:r>
        <w:rPr>
          <w:noProof/>
        </w:rPr>
        <w:lastRenderedPageBreak/>
        <w:drawing>
          <wp:inline distT="0" distB="0" distL="0" distR="0" wp14:anchorId="2AC2E730" wp14:editId="1A6252C8">
            <wp:extent cx="5305425" cy="4087000"/>
            <wp:effectExtent l="0" t="0" r="0" b="8890"/>
            <wp:docPr id="174" name="Picture 174" descr="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 name="Picture 174" descr="Text, application&#10;&#10;Description automatically generated"/>
                    <pic:cNvPicPr/>
                  </pic:nvPicPr>
                  <pic:blipFill>
                    <a:blip r:embed="rId114"/>
                    <a:stretch>
                      <a:fillRect/>
                    </a:stretch>
                  </pic:blipFill>
                  <pic:spPr>
                    <a:xfrm>
                      <a:off x="0" y="0"/>
                      <a:ext cx="5307327" cy="4088465"/>
                    </a:xfrm>
                    <a:prstGeom prst="rect">
                      <a:avLst/>
                    </a:prstGeom>
                  </pic:spPr>
                </pic:pic>
              </a:graphicData>
            </a:graphic>
          </wp:inline>
        </w:drawing>
      </w:r>
    </w:p>
    <w:p w14:paraId="0FC362EA" w14:textId="63AC4879" w:rsidR="000759DF" w:rsidRPr="009C3625" w:rsidRDefault="000759DF" w:rsidP="000759DF">
      <w:pPr>
        <w:pStyle w:val="Caption"/>
        <w:jc w:val="center"/>
        <w:rPr>
          <w:i/>
          <w:iCs/>
        </w:rPr>
      </w:pPr>
      <w:bookmarkStart w:id="241" w:name="_Ref74257951"/>
      <w:bookmarkStart w:id="242" w:name="_Toc74189627"/>
      <w:bookmarkStart w:id="243" w:name="_Ref74284966"/>
      <w:r w:rsidRPr="009C3625">
        <w:t xml:space="preserve">Figure </w:t>
      </w:r>
      <w:fldSimple w:instr=" STYLEREF 1 \s ">
        <w:r w:rsidR="0096498E" w:rsidRPr="009C3625">
          <w:rPr>
            <w:noProof/>
          </w:rPr>
          <w:t>4</w:t>
        </w:r>
      </w:fldSimple>
      <w:r w:rsidR="0096498E" w:rsidRPr="009C3625">
        <w:noBreakHyphen/>
      </w:r>
      <w:fldSimple w:instr=" SEQ Figure \* ARABIC \s 1 ">
        <w:r w:rsidR="0096498E" w:rsidRPr="009C3625">
          <w:rPr>
            <w:noProof/>
          </w:rPr>
          <w:t>49</w:t>
        </w:r>
      </w:fldSimple>
      <w:bookmarkEnd w:id="241"/>
      <w:r w:rsidRPr="009C3625">
        <w:t xml:space="preserve"> </w:t>
      </w:r>
      <w:bookmarkStart w:id="244" w:name="_Ref74284733"/>
      <w:r w:rsidRPr="009C3625">
        <w:t>XDS Document Registry</w:t>
      </w:r>
      <w:r w:rsidRPr="009C3625">
        <w:br/>
        <w:t>Gather search result and response back to Document Consumer Actor</w:t>
      </w:r>
      <w:bookmarkEnd w:id="242"/>
      <w:bookmarkEnd w:id="243"/>
      <w:bookmarkEnd w:id="244"/>
    </w:p>
    <w:p w14:paraId="1CD9867B" w14:textId="0C9BB060" w:rsidR="00D27893" w:rsidRPr="009C3625" w:rsidRDefault="00D27893" w:rsidP="00F81C49">
      <w:pPr>
        <w:pStyle w:val="ListParagraph"/>
        <w:spacing w:line="360" w:lineRule="auto"/>
        <w:ind w:left="0"/>
        <w:jc w:val="thaiDistribute"/>
        <w:rPr>
          <w:rFonts w:ascii="Times New Roman" w:hAnsi="Times New Roman" w:cs="Times New Roman"/>
          <w:b/>
          <w:bCs/>
          <w:sz w:val="24"/>
          <w:szCs w:val="24"/>
        </w:rPr>
      </w:pPr>
      <w:r w:rsidRPr="009C3625">
        <w:rPr>
          <w:rFonts w:ascii="Times New Roman" w:hAnsi="Times New Roman" w:cs="Times New Roman"/>
          <w:b/>
          <w:bCs/>
          <w:sz w:val="24"/>
          <w:szCs w:val="24"/>
        </w:rPr>
        <w:br w:type="page"/>
      </w:r>
    </w:p>
    <w:p w14:paraId="30F068A0" w14:textId="4F7B860F" w:rsidR="00C90368" w:rsidRPr="009C3625" w:rsidRDefault="00C90368"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lastRenderedPageBreak/>
        <w:tab/>
        <w:t xml:space="preserve">4.2.3.2.2 </w:t>
      </w:r>
      <w:proofErr w:type="spellStart"/>
      <w:r w:rsidRPr="009C3625">
        <w:rPr>
          <w:rFonts w:ascii="Times New Roman" w:hAnsi="Times New Roman" w:cs="Times New Roman"/>
          <w:sz w:val="24"/>
          <w:szCs w:val="24"/>
        </w:rPr>
        <w:t>Smartcontract</w:t>
      </w:r>
      <w:proofErr w:type="spellEnd"/>
    </w:p>
    <w:p w14:paraId="1BC8AC8E" w14:textId="57BB0525" w:rsidR="003E644E" w:rsidRPr="009C3625" w:rsidRDefault="003E644E" w:rsidP="003E644E">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color w:val="FF0000"/>
          <w:sz w:val="24"/>
          <w:szCs w:val="24"/>
          <w:cs/>
        </w:rPr>
        <w:tab/>
      </w:r>
      <w:r w:rsidR="00D03468" w:rsidRPr="009C3625">
        <w:rPr>
          <w:rFonts w:ascii="Times New Roman" w:hAnsi="Times New Roman" w:cs="Times New Roman"/>
          <w:sz w:val="24"/>
          <w:szCs w:val="24"/>
        </w:rPr>
        <w:t xml:space="preserve">Like the Document Register function, the XDS Document Registry Actor must be able to respond to the Document Search query from the Document Consumer by returning the metadata attributes of the registered document matched with the query to the consumer. In a traditional database, this can be done by utilizing a query of a relational (SQL) database. However, for Blockchain, the structure of stored data is different from relational databases but similar to NoSQL. That means search operation will need to rely on a sequential search algorithm. The program will need to take a look at all published transactions one-by-one from the first until the result was found. Each transaction will require the program to call on smart-contract for reviewing the stored value before comparing it with the specified value used for search. When all of the values called from the </w:t>
      </w:r>
      <w:proofErr w:type="spellStart"/>
      <w:r w:rsidR="00D03468" w:rsidRPr="009C3625">
        <w:rPr>
          <w:rFonts w:ascii="Times New Roman" w:hAnsi="Times New Roman" w:cs="Times New Roman"/>
          <w:sz w:val="24"/>
          <w:szCs w:val="24"/>
        </w:rPr>
        <w:t>Smartcontract</w:t>
      </w:r>
      <w:proofErr w:type="spellEnd"/>
      <w:r w:rsidR="00D03468" w:rsidRPr="009C3625">
        <w:rPr>
          <w:rFonts w:ascii="Times New Roman" w:hAnsi="Times New Roman" w:cs="Times New Roman"/>
          <w:sz w:val="24"/>
          <w:szCs w:val="24"/>
        </w:rPr>
        <w:t xml:space="preserve"> are matched with the value specified for search, the value called will be marked as a search result which will be returned to XDS Document Consumer Actor via ITI-18 format. </w:t>
      </w:r>
      <w:r w:rsidR="00386B19" w:rsidRPr="009C3625">
        <w:rPr>
          <w:rFonts w:ascii="Times New Roman" w:hAnsi="Times New Roman" w:cs="Times New Roman"/>
          <w:sz w:val="24"/>
          <w:szCs w:val="24"/>
        </w:rPr>
        <w:fldChar w:fldCharType="begin"/>
      </w:r>
      <w:r w:rsidR="00386B19" w:rsidRPr="009C3625">
        <w:rPr>
          <w:rFonts w:ascii="Times New Roman" w:hAnsi="Times New Roman" w:cs="Times New Roman"/>
          <w:sz w:val="24"/>
          <w:szCs w:val="24"/>
        </w:rPr>
        <w:instrText xml:space="preserve"> REF _Ref74271315 \h </w:instrText>
      </w:r>
      <w:r w:rsidR="0023508D" w:rsidRPr="009C3625">
        <w:rPr>
          <w:rFonts w:ascii="Times New Roman" w:hAnsi="Times New Roman" w:cs="Times New Roman"/>
          <w:sz w:val="24"/>
          <w:szCs w:val="24"/>
        </w:rPr>
        <w:instrText xml:space="preserve"> \* MERGEFORMAT </w:instrText>
      </w:r>
      <w:r w:rsidR="00386B19" w:rsidRPr="009C3625">
        <w:rPr>
          <w:rFonts w:ascii="Times New Roman" w:hAnsi="Times New Roman" w:cs="Times New Roman"/>
          <w:sz w:val="24"/>
          <w:szCs w:val="24"/>
        </w:rPr>
      </w:r>
      <w:r w:rsidR="00386B19"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50</w:t>
      </w:r>
      <w:r w:rsidR="00386B19" w:rsidRPr="009C3625">
        <w:rPr>
          <w:rFonts w:ascii="Times New Roman" w:hAnsi="Times New Roman" w:cs="Times New Roman"/>
          <w:sz w:val="24"/>
          <w:szCs w:val="24"/>
        </w:rPr>
        <w:fldChar w:fldCharType="end"/>
      </w:r>
      <w:r w:rsidR="00D03468" w:rsidRPr="009C3625">
        <w:rPr>
          <w:rFonts w:ascii="Times New Roman" w:hAnsi="Times New Roman" w:cs="Times New Roman"/>
          <w:sz w:val="24"/>
          <w:szCs w:val="24"/>
        </w:rPr>
        <w:t xml:space="preserve"> showing the pseudocode describing the process flow for the </w:t>
      </w:r>
      <w:proofErr w:type="spellStart"/>
      <w:r w:rsidR="00D03468" w:rsidRPr="009C3625">
        <w:rPr>
          <w:rFonts w:ascii="Times New Roman" w:hAnsi="Times New Roman" w:cs="Times New Roman"/>
          <w:sz w:val="24"/>
          <w:szCs w:val="24"/>
        </w:rPr>
        <w:t>Smartcontract</w:t>
      </w:r>
      <w:proofErr w:type="spellEnd"/>
      <w:r w:rsidR="00D03468" w:rsidRPr="009C3625">
        <w:rPr>
          <w:rFonts w:ascii="Times New Roman" w:hAnsi="Times New Roman" w:cs="Times New Roman"/>
          <w:sz w:val="24"/>
          <w:szCs w:val="24"/>
        </w:rPr>
        <w:t xml:space="preserve"> function related to Document Search. </w:t>
      </w:r>
      <w:r w:rsidR="00386B19" w:rsidRPr="009C3625">
        <w:rPr>
          <w:rFonts w:ascii="Times New Roman" w:hAnsi="Times New Roman" w:cs="Times New Roman"/>
          <w:sz w:val="24"/>
          <w:szCs w:val="24"/>
        </w:rPr>
        <w:fldChar w:fldCharType="begin"/>
      </w:r>
      <w:r w:rsidR="00386B19" w:rsidRPr="009C3625">
        <w:rPr>
          <w:rFonts w:ascii="Times New Roman" w:hAnsi="Times New Roman" w:cs="Times New Roman"/>
          <w:sz w:val="24"/>
          <w:szCs w:val="24"/>
        </w:rPr>
        <w:instrText xml:space="preserve"> REF _Ref74271325 \h </w:instrText>
      </w:r>
      <w:r w:rsidR="0023508D" w:rsidRPr="009C3625">
        <w:rPr>
          <w:rFonts w:ascii="Times New Roman" w:hAnsi="Times New Roman" w:cs="Times New Roman"/>
          <w:sz w:val="24"/>
          <w:szCs w:val="24"/>
        </w:rPr>
        <w:instrText xml:space="preserve"> \* MERGEFORMAT </w:instrText>
      </w:r>
      <w:r w:rsidR="00386B19" w:rsidRPr="009C3625">
        <w:rPr>
          <w:rFonts w:ascii="Times New Roman" w:hAnsi="Times New Roman" w:cs="Times New Roman"/>
          <w:sz w:val="24"/>
          <w:szCs w:val="24"/>
        </w:rPr>
      </w:r>
      <w:r w:rsidR="00386B19"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51</w:t>
      </w:r>
      <w:r w:rsidR="00386B19" w:rsidRPr="009C3625">
        <w:rPr>
          <w:rFonts w:ascii="Times New Roman" w:hAnsi="Times New Roman" w:cs="Times New Roman"/>
          <w:sz w:val="24"/>
          <w:szCs w:val="24"/>
        </w:rPr>
        <w:fldChar w:fldCharType="end"/>
      </w:r>
      <w:r w:rsidR="00D03468" w:rsidRPr="009C3625">
        <w:rPr>
          <w:rFonts w:ascii="Times New Roman" w:hAnsi="Times New Roman" w:cs="Times New Roman"/>
          <w:sz w:val="24"/>
          <w:szCs w:val="24"/>
        </w:rPr>
        <w:t xml:space="preserve"> showing the Solidity code snippet highlighting (green color) the part relating to Document Search Function.</w:t>
      </w:r>
    </w:p>
    <w:p w14:paraId="0583F526" w14:textId="77777777" w:rsidR="00D03468" w:rsidRPr="009C3625" w:rsidRDefault="00D03468" w:rsidP="003E644E">
      <w:pPr>
        <w:pStyle w:val="ListParagraph"/>
        <w:spacing w:line="360" w:lineRule="auto"/>
        <w:ind w:left="0"/>
        <w:jc w:val="thaiDistribute"/>
        <w:rPr>
          <w:rFonts w:ascii="Times New Roman" w:hAnsi="Times New Roman" w:cs="Times New Roman"/>
          <w:sz w:val="24"/>
          <w:szCs w:val="24"/>
        </w:rPr>
      </w:pPr>
    </w:p>
    <w:p w14:paraId="4389E2AD" w14:textId="0F3D91A0" w:rsidR="00D03468" w:rsidRPr="00AB6FE5" w:rsidRDefault="00AB6FE5" w:rsidP="00AB6FE5">
      <w:pPr>
        <w:pStyle w:val="ListParagraph"/>
        <w:keepNext/>
        <w:spacing w:after="0" w:line="360" w:lineRule="auto"/>
        <w:ind w:left="0"/>
        <w:jc w:val="center"/>
        <w:rPr>
          <w:rFonts w:ascii="Times New Roman" w:hAnsi="Times New Roman"/>
          <w:sz w:val="24"/>
          <w:szCs w:val="24"/>
        </w:rPr>
      </w:pPr>
      <w:r>
        <w:rPr>
          <w:noProof/>
        </w:rPr>
        <w:drawing>
          <wp:inline distT="0" distB="0" distL="0" distR="0" wp14:anchorId="48086E9B" wp14:editId="26E76A87">
            <wp:extent cx="5309870" cy="1932305"/>
            <wp:effectExtent l="0" t="0" r="5080" b="0"/>
            <wp:docPr id="175" name="Picture 17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 name="Picture 175" descr="Graphical user interface, text, application&#10;&#10;Description automatically generated"/>
                    <pic:cNvPicPr/>
                  </pic:nvPicPr>
                  <pic:blipFill>
                    <a:blip r:embed="rId115"/>
                    <a:stretch>
                      <a:fillRect/>
                    </a:stretch>
                  </pic:blipFill>
                  <pic:spPr>
                    <a:xfrm>
                      <a:off x="0" y="0"/>
                      <a:ext cx="5309870" cy="1932305"/>
                    </a:xfrm>
                    <a:prstGeom prst="rect">
                      <a:avLst/>
                    </a:prstGeom>
                  </pic:spPr>
                </pic:pic>
              </a:graphicData>
            </a:graphic>
          </wp:inline>
        </w:drawing>
      </w:r>
    </w:p>
    <w:p w14:paraId="337B4641" w14:textId="16A29874" w:rsidR="00D03468" w:rsidRPr="009C3625" w:rsidRDefault="00D03468" w:rsidP="00D03468">
      <w:pPr>
        <w:pStyle w:val="Caption"/>
        <w:spacing w:after="240"/>
        <w:jc w:val="center"/>
      </w:pPr>
      <w:bookmarkStart w:id="245" w:name="_Ref74271315"/>
      <w:bookmarkStart w:id="246" w:name="_Ref74284969"/>
      <w:r w:rsidRPr="009C3625">
        <w:t xml:space="preserve">Figure </w:t>
      </w:r>
      <w:fldSimple w:instr=" STYLEREF 1 \s ">
        <w:r w:rsidR="0096498E" w:rsidRPr="009C3625">
          <w:rPr>
            <w:noProof/>
          </w:rPr>
          <w:t>4</w:t>
        </w:r>
      </w:fldSimple>
      <w:r w:rsidR="0096498E" w:rsidRPr="009C3625">
        <w:noBreakHyphen/>
      </w:r>
      <w:fldSimple w:instr=" SEQ Figure \* ARABIC \s 1 ">
        <w:r w:rsidR="0096498E" w:rsidRPr="009C3625">
          <w:rPr>
            <w:noProof/>
          </w:rPr>
          <w:t>50</w:t>
        </w:r>
      </w:fldSimple>
      <w:bookmarkEnd w:id="245"/>
      <w:r w:rsidRPr="009C3625">
        <w:t xml:space="preserve"> </w:t>
      </w:r>
      <w:bookmarkStart w:id="247" w:name="_Ref74284737"/>
      <w:r w:rsidRPr="009C3625">
        <w:t xml:space="preserve">The pseudocode showing the process flow of </w:t>
      </w:r>
      <w:proofErr w:type="spellStart"/>
      <w:r w:rsidRPr="009C3625">
        <w:t>Smartcontract</w:t>
      </w:r>
      <w:proofErr w:type="spellEnd"/>
      <w:r w:rsidRPr="009C3625">
        <w:t xml:space="preserve"> function related to Document Search</w:t>
      </w:r>
      <w:bookmarkEnd w:id="246"/>
      <w:bookmarkEnd w:id="247"/>
    </w:p>
    <w:p w14:paraId="20EA71A8" w14:textId="7BF60468" w:rsidR="004809CD" w:rsidRPr="00CF025F" w:rsidRDefault="00CF025F" w:rsidP="004809CD">
      <w:pPr>
        <w:pStyle w:val="ListParagraph"/>
        <w:keepNext/>
        <w:spacing w:after="0" w:line="360" w:lineRule="auto"/>
        <w:ind w:left="0"/>
        <w:jc w:val="center"/>
        <w:rPr>
          <w:rFonts w:ascii="Times New Roman" w:hAnsi="Times New Roman"/>
          <w:sz w:val="24"/>
          <w:szCs w:val="24"/>
        </w:rPr>
      </w:pPr>
      <w:r>
        <w:rPr>
          <w:noProof/>
        </w:rPr>
        <w:lastRenderedPageBreak/>
        <w:drawing>
          <wp:inline distT="0" distB="0" distL="0" distR="0" wp14:anchorId="2813F9F3" wp14:editId="42E42373">
            <wp:extent cx="5309870" cy="6774815"/>
            <wp:effectExtent l="0" t="0" r="5080" b="6985"/>
            <wp:docPr id="176" name="Picture 176"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 name="Picture 176" descr="Text, letter&#10;&#10;Description automatically generated"/>
                    <pic:cNvPicPr/>
                  </pic:nvPicPr>
                  <pic:blipFill>
                    <a:blip r:embed="rId116"/>
                    <a:stretch>
                      <a:fillRect/>
                    </a:stretch>
                  </pic:blipFill>
                  <pic:spPr>
                    <a:xfrm>
                      <a:off x="0" y="0"/>
                      <a:ext cx="5309870" cy="6774815"/>
                    </a:xfrm>
                    <a:prstGeom prst="rect">
                      <a:avLst/>
                    </a:prstGeom>
                  </pic:spPr>
                </pic:pic>
              </a:graphicData>
            </a:graphic>
          </wp:inline>
        </w:drawing>
      </w:r>
    </w:p>
    <w:p w14:paraId="4DF7531D" w14:textId="1C9869CE" w:rsidR="004809CD" w:rsidRPr="009C3625" w:rsidRDefault="004809CD" w:rsidP="004809CD">
      <w:pPr>
        <w:pStyle w:val="Caption"/>
        <w:jc w:val="center"/>
      </w:pPr>
      <w:bookmarkStart w:id="248" w:name="_Ref74271325"/>
      <w:bookmarkStart w:id="249" w:name="_Ref74284971"/>
      <w:r w:rsidRPr="009C3625">
        <w:t xml:space="preserve">Figure </w:t>
      </w:r>
      <w:fldSimple w:instr=" STYLEREF 1 \s ">
        <w:r w:rsidR="0096498E" w:rsidRPr="009C3625">
          <w:rPr>
            <w:noProof/>
          </w:rPr>
          <w:t>4</w:t>
        </w:r>
      </w:fldSimple>
      <w:r w:rsidR="0096498E" w:rsidRPr="009C3625">
        <w:noBreakHyphen/>
      </w:r>
      <w:fldSimple w:instr=" SEQ Figure \* ARABIC \s 1 ">
        <w:r w:rsidR="0096498E" w:rsidRPr="009C3625">
          <w:rPr>
            <w:noProof/>
          </w:rPr>
          <w:t>51</w:t>
        </w:r>
      </w:fldSimple>
      <w:bookmarkEnd w:id="248"/>
      <w:r w:rsidRPr="009C3625">
        <w:t xml:space="preserve"> </w:t>
      </w:r>
      <w:bookmarkStart w:id="250" w:name="_Ref74284740"/>
      <w:r w:rsidRPr="009C3625">
        <w:t xml:space="preserve">Solidity Code Snippet of </w:t>
      </w:r>
      <w:proofErr w:type="spellStart"/>
      <w:r w:rsidRPr="009C3625">
        <w:t>Smartcontract</w:t>
      </w:r>
      <w:bookmarkEnd w:id="249"/>
      <w:bookmarkEnd w:id="250"/>
      <w:proofErr w:type="spellEnd"/>
      <w:r w:rsidRPr="009C3625">
        <w:t xml:space="preserve"> </w:t>
      </w:r>
    </w:p>
    <w:p w14:paraId="50D2DF90" w14:textId="059BBCB2" w:rsidR="003E644E" w:rsidRPr="009C3625" w:rsidRDefault="004809CD" w:rsidP="004809CD">
      <w:pPr>
        <w:pStyle w:val="Caption"/>
        <w:spacing w:after="240"/>
        <w:jc w:val="center"/>
      </w:pPr>
      <w:r w:rsidRPr="009C3625">
        <w:t>(Highlight - green color) related to Document Search Function</w:t>
      </w:r>
    </w:p>
    <w:p w14:paraId="42A2B97A" w14:textId="1075E9AE" w:rsidR="00D03468" w:rsidRPr="009C3625" w:rsidRDefault="00D03468" w:rsidP="00D03468">
      <w:r w:rsidRPr="009C3625">
        <w:br w:type="page"/>
      </w:r>
    </w:p>
    <w:p w14:paraId="4C6D1F69" w14:textId="247D343E" w:rsidR="0084619E" w:rsidRPr="009C3625" w:rsidRDefault="00A34155" w:rsidP="0084619E">
      <w:pPr>
        <w:pStyle w:val="Heading2"/>
        <w:rPr>
          <w:szCs w:val="28"/>
        </w:rPr>
      </w:pPr>
      <w:bookmarkStart w:id="251" w:name="CHAPTERIV_43"/>
      <w:r w:rsidRPr="009C3625">
        <w:rPr>
          <w:szCs w:val="28"/>
        </w:rPr>
        <w:lastRenderedPageBreak/>
        <w:t xml:space="preserve">4.3 </w:t>
      </w:r>
      <w:r w:rsidR="00441DE7" w:rsidRPr="009C3625">
        <w:rPr>
          <w:szCs w:val="28"/>
        </w:rPr>
        <w:t>Implementation Result</w:t>
      </w:r>
    </w:p>
    <w:bookmarkEnd w:id="251"/>
    <w:p w14:paraId="6AE97020" w14:textId="63A995F2" w:rsidR="006F1488" w:rsidRPr="009F6850" w:rsidRDefault="006F1488" w:rsidP="008132D5">
      <w:pPr>
        <w:spacing w:line="360" w:lineRule="auto"/>
        <w:jc w:val="thaiDistribute"/>
      </w:pPr>
      <w:r w:rsidRPr="0023508D">
        <w:tab/>
      </w:r>
      <w:r w:rsidRPr="009F6850">
        <w:t>As mentioned in Section 4.1.1, the environment of the test machine is running on Linux Ubuntu (64-bit) version 18.10 with 8 GB RAM and 100 GB storage dynamically shared from the host machine.</w:t>
      </w:r>
    </w:p>
    <w:p w14:paraId="7BEA56E0" w14:textId="36238055" w:rsidR="006F1488" w:rsidRPr="009F6850" w:rsidRDefault="006F1488">
      <w:pPr>
        <w:spacing w:line="360" w:lineRule="auto"/>
        <w:jc w:val="thaiDistribute"/>
      </w:pPr>
      <w:r w:rsidRPr="009F6850">
        <w:tab/>
        <w:t xml:space="preserve">As mentioned in Section 4.1.3, the Blockchain network environment for the </w:t>
      </w:r>
      <w:r w:rsidR="002C74BB" w:rsidRPr="009F6850">
        <w:t>implementation</w:t>
      </w:r>
      <w:r w:rsidRPr="009F6850">
        <w:t xml:space="preserve"> will be demonstrated using the 7-Nodes Example Blockchain. That means there will be seven IBFT Blockchain nodes simulated within the environment of the test machine. The test sample will be monitored from node number one</w:t>
      </w:r>
      <w:r w:rsidR="00996747" w:rsidRPr="009F6850">
        <w:t xml:space="preserve"> (</w:t>
      </w:r>
      <w:r w:rsidR="00F20218" w:rsidRPr="009F6850">
        <w:t>which would later refer</w:t>
      </w:r>
      <w:r w:rsidR="00996747" w:rsidRPr="009F6850">
        <w:t xml:space="preserve"> as “1</w:t>
      </w:r>
      <w:r w:rsidR="00996747" w:rsidRPr="009F6850">
        <w:rPr>
          <w:vertAlign w:val="superscript"/>
        </w:rPr>
        <w:t>st</w:t>
      </w:r>
      <w:r w:rsidR="00996747" w:rsidRPr="009F6850">
        <w:t xml:space="preserve"> Node”)</w:t>
      </w:r>
      <w:r w:rsidRPr="009F6850">
        <w:t>.</w:t>
      </w:r>
    </w:p>
    <w:p w14:paraId="2061076F" w14:textId="115DD0C0" w:rsidR="00AF3779" w:rsidRPr="009F6850" w:rsidRDefault="00AF3779" w:rsidP="008132D5">
      <w:pPr>
        <w:spacing w:line="360" w:lineRule="auto"/>
        <w:jc w:val="thaiDistribute"/>
      </w:pPr>
      <w:r w:rsidRPr="009F6850">
        <w:tab/>
        <w:t>To indicate that the implementation has the compatibility to operate with XDS Actors in a common XDS system, we created transaction samples based on the example provided by the IHE ITI framework. Transaction samples provided by the framework are including ITI-42 Register Document Set-b transaction, ITI-18 Registry Stored Query transaction and its corresponding response transaction. However, there is much more specification provided in the framework that far exceeds the element provided within the example so, there may consist of an element that differs from the transaction used in the actual system which may cause an error and need further adjustment in the actual deployment.</w:t>
      </w:r>
    </w:p>
    <w:p w14:paraId="359AEA97" w14:textId="618EBFAB" w:rsidR="00F71653" w:rsidRPr="009F6850" w:rsidRDefault="00EF463A" w:rsidP="00F71653">
      <w:pPr>
        <w:tabs>
          <w:tab w:val="left" w:pos="709"/>
        </w:tabs>
        <w:spacing w:line="360" w:lineRule="auto"/>
        <w:jc w:val="thaiDistribute"/>
      </w:pPr>
      <w:r w:rsidRPr="009F6850">
        <w:rPr>
          <w:color w:val="FF0000"/>
          <w:cs/>
        </w:rPr>
        <w:tab/>
      </w:r>
      <w:r w:rsidR="00F71653" w:rsidRPr="009F6850">
        <w:t xml:space="preserve">The main group of XDS Actors in the implementation are XDS Document Registry Actor, XDS Document Repository Actor, and XDS Document Consumer Actor as shown in </w:t>
      </w:r>
      <w:r w:rsidR="00682811" w:rsidRPr="009F6850">
        <w:fldChar w:fldCharType="begin"/>
      </w:r>
      <w:r w:rsidR="00682811" w:rsidRPr="009F6850">
        <w:instrText xml:space="preserve"> REF _Ref76908318 \h </w:instrText>
      </w:r>
      <w:r w:rsidR="0023508D" w:rsidRPr="009F6850">
        <w:instrText xml:space="preserve"> \* MERGEFORMAT </w:instrText>
      </w:r>
      <w:r w:rsidR="00682811"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52</w:t>
      </w:r>
      <w:r w:rsidR="00682811" w:rsidRPr="009F6850">
        <w:fldChar w:fldCharType="end"/>
      </w:r>
      <w:r w:rsidR="00F71653" w:rsidRPr="009F6850">
        <w:t xml:space="preserve">. All files corresponding to the implementation must be included within the directory that contains the 7-Node Examples as shown in </w:t>
      </w:r>
      <w:r w:rsidR="00682811" w:rsidRPr="009F6850">
        <w:fldChar w:fldCharType="begin"/>
      </w:r>
      <w:r w:rsidR="00682811" w:rsidRPr="009F6850">
        <w:instrText xml:space="preserve"> REF _Ref76908318 \h </w:instrText>
      </w:r>
      <w:r w:rsidR="0023508D" w:rsidRPr="009F6850">
        <w:instrText xml:space="preserve"> \* MERGEFORMAT </w:instrText>
      </w:r>
      <w:r w:rsidR="00682811"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52</w:t>
      </w:r>
      <w:r w:rsidR="00682811" w:rsidRPr="009F6850">
        <w:fldChar w:fldCharType="end"/>
      </w:r>
      <w:r w:rsidR="00F71653" w:rsidRPr="009F6850">
        <w:t xml:space="preserve"> in the bottom right window. As mentioned in Section 4.2.3 that the XDS Document Registry Actor is the actor that acts as the medium between the XDS system and the Blockchain network. At the same time, the main function and process triggered in the implementation including Document Register and Document Search (Document Query) are centered around the XDS Document Registry. The XDS Document Registry will always active and standby for incoming transactions as shown in </w:t>
      </w:r>
      <w:r w:rsidR="00682811" w:rsidRPr="009F6850">
        <w:fldChar w:fldCharType="begin"/>
      </w:r>
      <w:r w:rsidR="00682811" w:rsidRPr="009F6850">
        <w:instrText xml:space="preserve"> REF _Ref76908318 \h </w:instrText>
      </w:r>
      <w:r w:rsidR="0023508D" w:rsidRPr="009F6850">
        <w:instrText xml:space="preserve"> \* MERGEFORMAT </w:instrText>
      </w:r>
      <w:r w:rsidR="00682811"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52</w:t>
      </w:r>
      <w:r w:rsidR="00682811" w:rsidRPr="009F6850">
        <w:fldChar w:fldCharType="end"/>
      </w:r>
      <w:r w:rsidR="00F71653" w:rsidRPr="009F6850">
        <w:t xml:space="preserve"> top left terminal and </w:t>
      </w:r>
      <w:r w:rsidR="00682811" w:rsidRPr="009F6850">
        <w:fldChar w:fldCharType="begin"/>
      </w:r>
      <w:r w:rsidR="00682811" w:rsidRPr="009F6850">
        <w:instrText xml:space="preserve"> REF _Ref76908353 \h </w:instrText>
      </w:r>
      <w:r w:rsidR="0023508D" w:rsidRPr="009F6850">
        <w:instrText xml:space="preserve"> \* MERGEFORMAT </w:instrText>
      </w:r>
      <w:r w:rsidR="00682811"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53</w:t>
      </w:r>
      <w:r w:rsidR="00682811" w:rsidRPr="009F6850">
        <w:fldChar w:fldCharType="end"/>
      </w:r>
      <w:r w:rsidR="00F71653" w:rsidRPr="009F6850">
        <w:t>.</w:t>
      </w:r>
    </w:p>
    <w:p w14:paraId="00DDB6E7" w14:textId="16898AB4" w:rsidR="00EF463A" w:rsidRPr="009F6850" w:rsidRDefault="00EF463A" w:rsidP="00F71653">
      <w:pPr>
        <w:tabs>
          <w:tab w:val="left" w:pos="709"/>
        </w:tabs>
        <w:spacing w:line="360" w:lineRule="auto"/>
        <w:jc w:val="thaiDistribute"/>
      </w:pPr>
      <w:r w:rsidRPr="009F6850">
        <w:rPr>
          <w:noProof/>
        </w:rPr>
        <w:lastRenderedPageBreak/>
        <w:drawing>
          <wp:inline distT="0" distB="0" distL="0" distR="0" wp14:anchorId="48FD3181" wp14:editId="7DFDE817">
            <wp:extent cx="5709036" cy="3198617"/>
            <wp:effectExtent l="0" t="0" r="6350" b="1905"/>
            <wp:docPr id="79" name="Picture 79"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descr="A picture containing text&#10;&#10;Description automatically generated"/>
                    <pic:cNvPicPr/>
                  </pic:nvPicPr>
                  <pic:blipFill>
                    <a:blip r:embed="rId117"/>
                    <a:stretch>
                      <a:fillRect/>
                    </a:stretch>
                  </pic:blipFill>
                  <pic:spPr>
                    <a:xfrm>
                      <a:off x="0" y="0"/>
                      <a:ext cx="5727271" cy="3208834"/>
                    </a:xfrm>
                    <a:prstGeom prst="rect">
                      <a:avLst/>
                    </a:prstGeom>
                  </pic:spPr>
                </pic:pic>
              </a:graphicData>
            </a:graphic>
          </wp:inline>
        </w:drawing>
      </w:r>
    </w:p>
    <w:p w14:paraId="54BE7370" w14:textId="2492DFC9" w:rsidR="00EF463A" w:rsidRPr="009F6850" w:rsidRDefault="00EF463A" w:rsidP="00EF463A">
      <w:pPr>
        <w:pStyle w:val="Caption"/>
        <w:spacing w:line="240" w:lineRule="auto"/>
        <w:jc w:val="center"/>
      </w:pPr>
      <w:bookmarkStart w:id="252" w:name="_Ref76908318"/>
      <w:bookmarkStart w:id="253" w:name="_Ref76937141"/>
      <w:r w:rsidRPr="009F6850">
        <w:t xml:space="preserve">Figure </w:t>
      </w:r>
      <w:fldSimple w:instr=" STYLEREF 1 \s ">
        <w:r w:rsidR="0096498E" w:rsidRPr="009F6850">
          <w:rPr>
            <w:noProof/>
          </w:rPr>
          <w:t>4</w:t>
        </w:r>
      </w:fldSimple>
      <w:r w:rsidR="0096498E" w:rsidRPr="009F6850">
        <w:noBreakHyphen/>
      </w:r>
      <w:fldSimple w:instr=" SEQ Figure \* ARABIC \s 1 ">
        <w:r w:rsidR="0096498E" w:rsidRPr="009F6850">
          <w:rPr>
            <w:noProof/>
          </w:rPr>
          <w:t>52</w:t>
        </w:r>
      </w:fldSimple>
      <w:bookmarkEnd w:id="252"/>
      <w:r w:rsidRPr="009F6850">
        <w:t xml:space="preserve"> </w:t>
      </w:r>
      <w:bookmarkStart w:id="254" w:name="_Ref76937009"/>
      <w:r w:rsidRPr="009F6850">
        <w:t>All XDS Actors activated via its terminal</w:t>
      </w:r>
      <w:r w:rsidRPr="009F6850">
        <w:br/>
        <w:t>(Top Left) XDS Document Registry Actor</w:t>
      </w:r>
      <w:bookmarkEnd w:id="253"/>
      <w:bookmarkEnd w:id="254"/>
    </w:p>
    <w:p w14:paraId="295F8062" w14:textId="77777777" w:rsidR="00EF463A" w:rsidRPr="009F6850" w:rsidRDefault="00EF463A" w:rsidP="00EF463A">
      <w:pPr>
        <w:jc w:val="center"/>
      </w:pPr>
      <w:r w:rsidRPr="009F6850">
        <w:t>(Top Right) XDS Document Consumer Actor</w:t>
      </w:r>
    </w:p>
    <w:p w14:paraId="4FCCF5BC" w14:textId="77777777" w:rsidR="00EF463A" w:rsidRPr="009F6850" w:rsidRDefault="00EF463A" w:rsidP="00EF463A">
      <w:pPr>
        <w:jc w:val="center"/>
      </w:pPr>
      <w:r w:rsidRPr="009F6850">
        <w:t>(Bottom Left) XDS Document Repository Actor</w:t>
      </w:r>
    </w:p>
    <w:p w14:paraId="04FC07BD" w14:textId="77777777" w:rsidR="00EF463A" w:rsidRPr="009F6850" w:rsidRDefault="00EF463A" w:rsidP="00EF463A">
      <w:pPr>
        <w:spacing w:after="240"/>
        <w:jc w:val="center"/>
      </w:pPr>
      <w:r w:rsidRPr="009F6850">
        <w:t>(Bottom Right) The folder containing all files related to the XDS Blockchain</w:t>
      </w:r>
    </w:p>
    <w:p w14:paraId="53C19A5A" w14:textId="77777777" w:rsidR="00EF463A" w:rsidRPr="009F6850" w:rsidRDefault="00EF463A" w:rsidP="00EF463A">
      <w:pPr>
        <w:keepNext/>
        <w:tabs>
          <w:tab w:val="left" w:pos="709"/>
        </w:tabs>
        <w:spacing w:line="360" w:lineRule="auto"/>
        <w:jc w:val="center"/>
      </w:pPr>
      <w:r w:rsidRPr="009F6850">
        <w:rPr>
          <w:noProof/>
        </w:rPr>
        <w:drawing>
          <wp:inline distT="0" distB="0" distL="0" distR="0" wp14:anchorId="068B46BD" wp14:editId="24DE49E4">
            <wp:extent cx="4632911" cy="485030"/>
            <wp:effectExtent l="0" t="0" r="0" b="0"/>
            <wp:docPr id="85" name="Picture 8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descr="Text&#10;&#10;Description automatically generated"/>
                    <pic:cNvPicPr/>
                  </pic:nvPicPr>
                  <pic:blipFill rotWithShape="1">
                    <a:blip r:embed="rId118"/>
                    <a:srcRect b="30244"/>
                    <a:stretch/>
                  </pic:blipFill>
                  <pic:spPr bwMode="auto">
                    <a:xfrm>
                      <a:off x="0" y="0"/>
                      <a:ext cx="4658557" cy="487715"/>
                    </a:xfrm>
                    <a:prstGeom prst="rect">
                      <a:avLst/>
                    </a:prstGeom>
                    <a:ln>
                      <a:noFill/>
                    </a:ln>
                    <a:extLst>
                      <a:ext uri="{53640926-AAD7-44D8-BBD7-CCE9431645EC}">
                        <a14:shadowObscured xmlns:a14="http://schemas.microsoft.com/office/drawing/2010/main"/>
                      </a:ext>
                    </a:extLst>
                  </pic:spPr>
                </pic:pic>
              </a:graphicData>
            </a:graphic>
          </wp:inline>
        </w:drawing>
      </w:r>
    </w:p>
    <w:p w14:paraId="454B4D7B" w14:textId="75232BFE" w:rsidR="00EF463A" w:rsidRPr="009F6850" w:rsidRDefault="00EF463A" w:rsidP="00EF463A">
      <w:pPr>
        <w:pStyle w:val="Caption"/>
        <w:spacing w:after="240"/>
        <w:jc w:val="center"/>
      </w:pPr>
      <w:bookmarkStart w:id="255" w:name="_Ref76908353"/>
      <w:bookmarkStart w:id="256" w:name="_Ref76937144"/>
      <w:r w:rsidRPr="009F6850">
        <w:t xml:space="preserve">Figure </w:t>
      </w:r>
      <w:fldSimple w:instr=" STYLEREF 1 \s ">
        <w:r w:rsidR="0096498E" w:rsidRPr="009F6850">
          <w:rPr>
            <w:noProof/>
          </w:rPr>
          <w:t>4</w:t>
        </w:r>
      </w:fldSimple>
      <w:r w:rsidR="0096498E" w:rsidRPr="009F6850">
        <w:noBreakHyphen/>
      </w:r>
      <w:fldSimple w:instr=" SEQ Figure \* ARABIC \s 1 ">
        <w:r w:rsidR="0096498E" w:rsidRPr="009F6850">
          <w:rPr>
            <w:noProof/>
          </w:rPr>
          <w:t>53</w:t>
        </w:r>
      </w:fldSimple>
      <w:bookmarkEnd w:id="255"/>
      <w:r w:rsidRPr="009F6850">
        <w:t xml:space="preserve"> </w:t>
      </w:r>
      <w:bookmarkStart w:id="257" w:name="_Ref76937013"/>
      <w:r w:rsidRPr="009F6850">
        <w:t>XDS Document Registry Actor standby and wait for incoming XML Messages.</w:t>
      </w:r>
      <w:bookmarkEnd w:id="256"/>
      <w:bookmarkEnd w:id="257"/>
    </w:p>
    <w:p w14:paraId="4681EAB9" w14:textId="633EB2BF" w:rsidR="00F71653" w:rsidRPr="009F6850" w:rsidRDefault="00F71653" w:rsidP="00F71653">
      <w:pPr>
        <w:spacing w:line="360" w:lineRule="auto"/>
        <w:jc w:val="thaiDistribute"/>
      </w:pPr>
      <w:r w:rsidRPr="009F6850">
        <w:tab/>
        <w:t xml:space="preserve">As mentioned in Section 4.2.1 that the XDS Document Repository Actor is the actor that triggers the Document Register function registering new health document metadata attributes set into the Blockchain ledger. The Document Register function is triggered once the XDS Document Repository Actor program was called to register new health document metadata set into the XDS Affinity Domain network as shown in </w:t>
      </w:r>
      <w:r w:rsidR="00682811" w:rsidRPr="009F6850">
        <w:fldChar w:fldCharType="begin"/>
      </w:r>
      <w:r w:rsidR="00682811" w:rsidRPr="009F6850">
        <w:instrText xml:space="preserve"> REF _Ref76908390 \h </w:instrText>
      </w:r>
      <w:r w:rsidR="0023508D" w:rsidRPr="009F6850">
        <w:instrText xml:space="preserve"> \* MERGEFORMAT </w:instrText>
      </w:r>
      <w:r w:rsidR="00682811"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54</w:t>
      </w:r>
      <w:r w:rsidR="00682811" w:rsidRPr="009F6850">
        <w:fldChar w:fldCharType="end"/>
      </w:r>
      <w:r w:rsidRPr="009F6850">
        <w:t xml:space="preserve"> and </w:t>
      </w:r>
      <w:r w:rsidR="00682811" w:rsidRPr="009F6850">
        <w:fldChar w:fldCharType="begin"/>
      </w:r>
      <w:r w:rsidR="00682811" w:rsidRPr="009F6850">
        <w:instrText xml:space="preserve"> REF _Ref76908399 \h </w:instrText>
      </w:r>
      <w:r w:rsidR="0023508D" w:rsidRPr="009F6850">
        <w:instrText xml:space="preserve"> \* MERGEFORMAT </w:instrText>
      </w:r>
      <w:r w:rsidR="00682811"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55</w:t>
      </w:r>
      <w:r w:rsidR="00682811" w:rsidRPr="009F6850">
        <w:fldChar w:fldCharType="end"/>
      </w:r>
      <w:r w:rsidRPr="009F6850">
        <w:t xml:space="preserve">. The XDS Document Registry Actor then received the Document Register transaction and proceeds to broadcast the transaction into the Blockchain network publishing the transaction into the Blockchain ledger through a Block validation process as shown in </w:t>
      </w:r>
      <w:r w:rsidR="00682811" w:rsidRPr="009F6850">
        <w:fldChar w:fldCharType="begin"/>
      </w:r>
      <w:r w:rsidR="00682811" w:rsidRPr="009F6850">
        <w:instrText xml:space="preserve"> REF _Ref76908408 \h </w:instrText>
      </w:r>
      <w:r w:rsidR="0023508D" w:rsidRPr="009F6850">
        <w:instrText xml:space="preserve"> \* MERGEFORMAT </w:instrText>
      </w:r>
      <w:r w:rsidR="00682811"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56</w:t>
      </w:r>
      <w:r w:rsidR="00682811" w:rsidRPr="009F6850">
        <w:fldChar w:fldCharType="end"/>
      </w:r>
      <w:r w:rsidRPr="009F6850">
        <w:t xml:space="preserve">. After the transaction was successfully published into the Blockchain ledger, the XDS Document Registry Actor response back to the Document Repository Actor to report that the process was completed as shown in </w:t>
      </w:r>
      <w:r w:rsidR="00682811" w:rsidRPr="009F6850">
        <w:fldChar w:fldCharType="begin"/>
      </w:r>
      <w:r w:rsidR="00682811" w:rsidRPr="009F6850">
        <w:instrText xml:space="preserve"> REF _Ref76908423 \h </w:instrText>
      </w:r>
      <w:r w:rsidR="0023508D" w:rsidRPr="009F6850">
        <w:instrText xml:space="preserve"> \* MERGEFORMAT </w:instrText>
      </w:r>
      <w:r w:rsidR="00682811"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57</w:t>
      </w:r>
      <w:r w:rsidR="00682811" w:rsidRPr="009F6850">
        <w:fldChar w:fldCharType="end"/>
      </w:r>
      <w:r w:rsidRPr="009F6850">
        <w:t xml:space="preserve"> which terminating the XDS Document Repository Actor program.</w:t>
      </w:r>
    </w:p>
    <w:p w14:paraId="74E838E7" w14:textId="77777777" w:rsidR="00EF463A" w:rsidRPr="009F6850" w:rsidRDefault="00EF463A" w:rsidP="00EF463A">
      <w:pPr>
        <w:keepNext/>
        <w:jc w:val="center"/>
      </w:pPr>
      <w:r w:rsidRPr="009F6850">
        <w:rPr>
          <w:noProof/>
        </w:rPr>
        <w:lastRenderedPageBreak/>
        <w:drawing>
          <wp:inline distT="0" distB="0" distL="0" distR="0" wp14:anchorId="42DC123F" wp14:editId="0FB4C67E">
            <wp:extent cx="2639833" cy="585784"/>
            <wp:effectExtent l="0" t="0" r="0" b="5080"/>
            <wp:docPr id="91" name="Picture 9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descr="Text&#10;&#10;Description automatically generated"/>
                    <pic:cNvPicPr/>
                  </pic:nvPicPr>
                  <pic:blipFill>
                    <a:blip r:embed="rId119"/>
                    <a:stretch>
                      <a:fillRect/>
                    </a:stretch>
                  </pic:blipFill>
                  <pic:spPr>
                    <a:xfrm>
                      <a:off x="0" y="0"/>
                      <a:ext cx="2664808" cy="591326"/>
                    </a:xfrm>
                    <a:prstGeom prst="rect">
                      <a:avLst/>
                    </a:prstGeom>
                  </pic:spPr>
                </pic:pic>
              </a:graphicData>
            </a:graphic>
          </wp:inline>
        </w:drawing>
      </w:r>
    </w:p>
    <w:p w14:paraId="0BDBF23A" w14:textId="4AD08B24" w:rsidR="00EF463A" w:rsidRPr="009F6850" w:rsidRDefault="00EF463A" w:rsidP="00EF463A">
      <w:pPr>
        <w:pStyle w:val="Caption"/>
        <w:jc w:val="center"/>
      </w:pPr>
      <w:bookmarkStart w:id="258" w:name="_Ref76908390"/>
      <w:bookmarkStart w:id="259" w:name="_Ref76937147"/>
      <w:r w:rsidRPr="009F6850">
        <w:t xml:space="preserve">Figure </w:t>
      </w:r>
      <w:fldSimple w:instr=" STYLEREF 1 \s ">
        <w:r w:rsidR="0096498E" w:rsidRPr="009F6850">
          <w:rPr>
            <w:noProof/>
          </w:rPr>
          <w:t>4</w:t>
        </w:r>
      </w:fldSimple>
      <w:r w:rsidR="0096498E" w:rsidRPr="009F6850">
        <w:noBreakHyphen/>
      </w:r>
      <w:fldSimple w:instr=" SEQ Figure \* ARABIC \s 1 ">
        <w:r w:rsidR="0096498E" w:rsidRPr="009F6850">
          <w:rPr>
            <w:noProof/>
          </w:rPr>
          <w:t>54</w:t>
        </w:r>
      </w:fldSimple>
      <w:bookmarkEnd w:id="258"/>
      <w:r w:rsidRPr="009F6850">
        <w:t xml:space="preserve"> </w:t>
      </w:r>
      <w:bookmarkStart w:id="260" w:name="_Ref76937017"/>
      <w:r w:rsidRPr="009F6850">
        <w:t>XDS Document Repository prompt for health document number to register</w:t>
      </w:r>
      <w:bookmarkEnd w:id="259"/>
      <w:bookmarkEnd w:id="260"/>
    </w:p>
    <w:p w14:paraId="0FE85BBD" w14:textId="77777777" w:rsidR="00EF463A" w:rsidRPr="009F6850" w:rsidRDefault="00EF463A" w:rsidP="00EF463A">
      <w:pPr>
        <w:keepNext/>
        <w:jc w:val="center"/>
      </w:pPr>
      <w:r w:rsidRPr="009F6850">
        <w:rPr>
          <w:noProof/>
        </w:rPr>
        <w:drawing>
          <wp:inline distT="0" distB="0" distL="0" distR="0" wp14:anchorId="252F8DD1" wp14:editId="2C604DB0">
            <wp:extent cx="4381168" cy="2395444"/>
            <wp:effectExtent l="0" t="0" r="635" b="5080"/>
            <wp:docPr id="94" name="Picture 9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Text&#10;&#10;Description automatically generated"/>
                    <pic:cNvPicPr/>
                  </pic:nvPicPr>
                  <pic:blipFill>
                    <a:blip r:embed="rId120"/>
                    <a:stretch>
                      <a:fillRect/>
                    </a:stretch>
                  </pic:blipFill>
                  <pic:spPr>
                    <a:xfrm>
                      <a:off x="0" y="0"/>
                      <a:ext cx="4386405" cy="2398307"/>
                    </a:xfrm>
                    <a:prstGeom prst="rect">
                      <a:avLst/>
                    </a:prstGeom>
                  </pic:spPr>
                </pic:pic>
              </a:graphicData>
            </a:graphic>
          </wp:inline>
        </w:drawing>
      </w:r>
    </w:p>
    <w:p w14:paraId="60140BC5" w14:textId="3398D3A6" w:rsidR="00EF463A" w:rsidRPr="009F6850" w:rsidRDefault="00EF463A" w:rsidP="00EF463A">
      <w:pPr>
        <w:pStyle w:val="Caption"/>
        <w:spacing w:after="240"/>
        <w:jc w:val="center"/>
        <w:rPr>
          <w:noProof/>
        </w:rPr>
      </w:pPr>
      <w:bookmarkStart w:id="261" w:name="_Ref76908399"/>
      <w:bookmarkStart w:id="262" w:name="_Ref76937153"/>
      <w:r w:rsidRPr="009F6850">
        <w:t xml:space="preserve">Figure </w:t>
      </w:r>
      <w:fldSimple w:instr=" STYLEREF 1 \s ">
        <w:r w:rsidR="0096498E" w:rsidRPr="009F6850">
          <w:rPr>
            <w:noProof/>
          </w:rPr>
          <w:t>4</w:t>
        </w:r>
      </w:fldSimple>
      <w:r w:rsidR="0096498E" w:rsidRPr="009F6850">
        <w:noBreakHyphen/>
      </w:r>
      <w:fldSimple w:instr=" SEQ Figure \* ARABIC \s 1 ">
        <w:r w:rsidR="0096498E" w:rsidRPr="009F6850">
          <w:rPr>
            <w:noProof/>
          </w:rPr>
          <w:t>55</w:t>
        </w:r>
      </w:fldSimple>
      <w:bookmarkEnd w:id="261"/>
      <w:r w:rsidRPr="009F6850">
        <w:t xml:space="preserve">  </w:t>
      </w:r>
      <w:bookmarkStart w:id="263" w:name="_Ref76937020"/>
      <w:r w:rsidRPr="009F6850">
        <w:t>XDS</w:t>
      </w:r>
      <w:r w:rsidRPr="009F6850">
        <w:rPr>
          <w:noProof/>
        </w:rPr>
        <w:t xml:space="preserve"> Document Repository sent ITI-42 transaction to XDS Document Registry</w:t>
      </w:r>
      <w:bookmarkEnd w:id="262"/>
      <w:bookmarkEnd w:id="263"/>
    </w:p>
    <w:p w14:paraId="7C14618D" w14:textId="77777777" w:rsidR="00EF463A" w:rsidRPr="009F6850" w:rsidRDefault="00EF463A" w:rsidP="00EF463A">
      <w:pPr>
        <w:keepNext/>
        <w:jc w:val="center"/>
      </w:pPr>
      <w:r w:rsidRPr="009F6850">
        <w:rPr>
          <w:noProof/>
        </w:rPr>
        <w:drawing>
          <wp:inline distT="0" distB="0" distL="0" distR="0" wp14:anchorId="05912CB6" wp14:editId="2D6CF871">
            <wp:extent cx="5309870" cy="3586480"/>
            <wp:effectExtent l="0" t="0" r="5080" b="0"/>
            <wp:docPr id="95" name="Picture 9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descr="Text&#10;&#10;Description automatically generated"/>
                    <pic:cNvPicPr/>
                  </pic:nvPicPr>
                  <pic:blipFill>
                    <a:blip r:embed="rId121"/>
                    <a:stretch>
                      <a:fillRect/>
                    </a:stretch>
                  </pic:blipFill>
                  <pic:spPr>
                    <a:xfrm>
                      <a:off x="0" y="0"/>
                      <a:ext cx="5309870" cy="3586480"/>
                    </a:xfrm>
                    <a:prstGeom prst="rect">
                      <a:avLst/>
                    </a:prstGeom>
                  </pic:spPr>
                </pic:pic>
              </a:graphicData>
            </a:graphic>
          </wp:inline>
        </w:drawing>
      </w:r>
    </w:p>
    <w:p w14:paraId="34EF4806" w14:textId="3FCEC079" w:rsidR="00EF463A" w:rsidRPr="009F6850" w:rsidRDefault="00EF463A" w:rsidP="00EF463A">
      <w:pPr>
        <w:pStyle w:val="Caption"/>
        <w:jc w:val="center"/>
      </w:pPr>
      <w:bookmarkStart w:id="264" w:name="_Ref76908408"/>
      <w:bookmarkStart w:id="265" w:name="_Ref76937156"/>
      <w:r w:rsidRPr="009F6850">
        <w:t xml:space="preserve">Figure </w:t>
      </w:r>
      <w:fldSimple w:instr=" STYLEREF 1 \s ">
        <w:r w:rsidR="0096498E" w:rsidRPr="009F6850">
          <w:rPr>
            <w:noProof/>
          </w:rPr>
          <w:t>4</w:t>
        </w:r>
      </w:fldSimple>
      <w:r w:rsidR="0096498E" w:rsidRPr="009F6850">
        <w:noBreakHyphen/>
      </w:r>
      <w:fldSimple w:instr=" SEQ Figure \* ARABIC \s 1 ">
        <w:r w:rsidR="0096498E" w:rsidRPr="009F6850">
          <w:rPr>
            <w:noProof/>
          </w:rPr>
          <w:t>56</w:t>
        </w:r>
      </w:fldSimple>
      <w:bookmarkEnd w:id="264"/>
      <w:r w:rsidRPr="009F6850">
        <w:t xml:space="preserve"> </w:t>
      </w:r>
      <w:bookmarkStart w:id="266" w:name="_Ref76937023"/>
      <w:r w:rsidRPr="009F6850">
        <w:t>XDS Document Registry received ITI-42 transaction and</w:t>
      </w:r>
      <w:bookmarkEnd w:id="265"/>
      <w:bookmarkEnd w:id="266"/>
      <w:r w:rsidRPr="009F6850">
        <w:t xml:space="preserve"> </w:t>
      </w:r>
    </w:p>
    <w:p w14:paraId="5AAAD3F0" w14:textId="77777777" w:rsidR="00EF463A" w:rsidRPr="009F6850" w:rsidRDefault="00EF463A" w:rsidP="00EF463A">
      <w:pPr>
        <w:pStyle w:val="Caption"/>
        <w:spacing w:after="240"/>
        <w:jc w:val="center"/>
      </w:pPr>
      <w:r w:rsidRPr="009F6850">
        <w:t>successfully registered the metadata set into the Blockchain while wait for other XML Messages</w:t>
      </w:r>
    </w:p>
    <w:p w14:paraId="66917C25" w14:textId="77777777" w:rsidR="00EF463A" w:rsidRPr="009F6850" w:rsidRDefault="00EF463A" w:rsidP="00EF463A">
      <w:pPr>
        <w:keepNext/>
        <w:jc w:val="center"/>
      </w:pPr>
      <w:r w:rsidRPr="009F6850">
        <w:rPr>
          <w:noProof/>
        </w:rPr>
        <w:lastRenderedPageBreak/>
        <w:drawing>
          <wp:inline distT="0" distB="0" distL="0" distR="0" wp14:anchorId="4883D4FA" wp14:editId="048E5111">
            <wp:extent cx="3140765" cy="811490"/>
            <wp:effectExtent l="0" t="0" r="2540" b="8255"/>
            <wp:docPr id="96" name="Picture 96" descr="A picture containing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descr="A picture containing schematic&#10;&#10;Description automatically generated"/>
                    <pic:cNvPicPr/>
                  </pic:nvPicPr>
                  <pic:blipFill>
                    <a:blip r:embed="rId122"/>
                    <a:stretch>
                      <a:fillRect/>
                    </a:stretch>
                  </pic:blipFill>
                  <pic:spPr>
                    <a:xfrm>
                      <a:off x="0" y="0"/>
                      <a:ext cx="3157106" cy="815712"/>
                    </a:xfrm>
                    <a:prstGeom prst="rect">
                      <a:avLst/>
                    </a:prstGeom>
                  </pic:spPr>
                </pic:pic>
              </a:graphicData>
            </a:graphic>
          </wp:inline>
        </w:drawing>
      </w:r>
    </w:p>
    <w:p w14:paraId="76548F19" w14:textId="4A48A7EE" w:rsidR="00EF463A" w:rsidRPr="009F6850" w:rsidRDefault="00EF463A" w:rsidP="00EF463A">
      <w:pPr>
        <w:pStyle w:val="Caption"/>
        <w:jc w:val="center"/>
      </w:pPr>
      <w:bookmarkStart w:id="267" w:name="_Ref76908423"/>
      <w:bookmarkStart w:id="268" w:name="_Ref76937158"/>
      <w:r w:rsidRPr="009F6850">
        <w:t xml:space="preserve">Figure </w:t>
      </w:r>
      <w:fldSimple w:instr=" STYLEREF 1 \s ">
        <w:r w:rsidR="0096498E" w:rsidRPr="009F6850">
          <w:rPr>
            <w:noProof/>
          </w:rPr>
          <w:t>4</w:t>
        </w:r>
      </w:fldSimple>
      <w:r w:rsidR="0096498E" w:rsidRPr="009F6850">
        <w:noBreakHyphen/>
      </w:r>
      <w:fldSimple w:instr=" SEQ Figure \* ARABIC \s 1 ">
        <w:r w:rsidR="0096498E" w:rsidRPr="009F6850">
          <w:rPr>
            <w:noProof/>
          </w:rPr>
          <w:t>57</w:t>
        </w:r>
      </w:fldSimple>
      <w:bookmarkEnd w:id="267"/>
      <w:r w:rsidRPr="009F6850">
        <w:t xml:space="preserve"> </w:t>
      </w:r>
      <w:bookmarkStart w:id="269" w:name="_Ref76937032"/>
      <w:r w:rsidRPr="009F6850">
        <w:t>XDS Document Repository received response from XDS Document Registry</w:t>
      </w:r>
      <w:bookmarkEnd w:id="268"/>
      <w:bookmarkEnd w:id="269"/>
      <w:r w:rsidRPr="009F6850">
        <w:t xml:space="preserve"> </w:t>
      </w:r>
    </w:p>
    <w:p w14:paraId="2502B55C" w14:textId="0880FE26" w:rsidR="00EF463A" w:rsidRPr="009F6850" w:rsidRDefault="00EF463A" w:rsidP="00EF463A">
      <w:pPr>
        <w:pStyle w:val="Caption"/>
        <w:jc w:val="center"/>
      </w:pPr>
      <w:r w:rsidRPr="009F6850">
        <w:t>then terminate</w:t>
      </w:r>
    </w:p>
    <w:p w14:paraId="4EB2EB1D" w14:textId="77777777" w:rsidR="007755D6" w:rsidRPr="009F6850" w:rsidRDefault="007755D6" w:rsidP="00682811">
      <w:pPr>
        <w:spacing w:line="360" w:lineRule="auto"/>
        <w:jc w:val="thaiDistribute"/>
      </w:pPr>
    </w:p>
    <w:p w14:paraId="57A2AC67" w14:textId="3C254BBF" w:rsidR="00682811" w:rsidRPr="009F6850" w:rsidRDefault="00682811" w:rsidP="00682811">
      <w:pPr>
        <w:spacing w:line="360" w:lineRule="auto"/>
        <w:jc w:val="thaiDistribute"/>
      </w:pPr>
      <w:r w:rsidRPr="009F6850">
        <w:tab/>
        <w:t>As mentioned in Section 4.2.2 that the XDS Document Consumer Actor is the actor that triggers the Document Query function receiving user input search keyword values and asks the XDS Document Registry Actor to search for an existing registered document with the matching metadata attributes value as specified in the search keywords. Once called, the XDS Document Consumer Actor program will prompt the user for document query type (</w:t>
      </w:r>
      <w:r w:rsidR="007755D6" w:rsidRPr="009F6850">
        <w:fldChar w:fldCharType="begin"/>
      </w:r>
      <w:r w:rsidR="007755D6" w:rsidRPr="009F6850">
        <w:instrText xml:space="preserve"> REF _Ref76908512 \h </w:instrText>
      </w:r>
      <w:r w:rsidR="0023508D" w:rsidRPr="009F6850">
        <w:instrText xml:space="preserve"> \* MERGEFORMAT </w:instrText>
      </w:r>
      <w:r w:rsidR="007755D6"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58</w:t>
      </w:r>
      <w:r w:rsidR="007755D6" w:rsidRPr="009F6850">
        <w:fldChar w:fldCharType="end"/>
      </w:r>
      <w:r w:rsidRPr="009F6850">
        <w:t>) then prompt for essential search keyword values (</w:t>
      </w:r>
      <w:r w:rsidR="007755D6" w:rsidRPr="009F6850">
        <w:fldChar w:fldCharType="begin"/>
      </w:r>
      <w:r w:rsidR="007755D6" w:rsidRPr="009F6850">
        <w:instrText xml:space="preserve"> REF _Ref76908829 \h </w:instrText>
      </w:r>
      <w:r w:rsidR="0023508D" w:rsidRPr="009F6850">
        <w:instrText xml:space="preserve"> \* MERGEFORMAT </w:instrText>
      </w:r>
      <w:r w:rsidR="007755D6"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59</w:t>
      </w:r>
      <w:r w:rsidR="007755D6" w:rsidRPr="009F6850">
        <w:fldChar w:fldCharType="end"/>
      </w:r>
      <w:r w:rsidRPr="009F6850">
        <w:t>) and followed by the addition of optional search keyword values (</w:t>
      </w:r>
      <w:r w:rsidR="007755D6" w:rsidRPr="009F6850">
        <w:fldChar w:fldCharType="begin"/>
      </w:r>
      <w:r w:rsidR="007755D6" w:rsidRPr="009F6850">
        <w:instrText xml:space="preserve"> REF _Ref76908959 \h </w:instrText>
      </w:r>
      <w:r w:rsidR="0023508D" w:rsidRPr="009F6850">
        <w:instrText xml:space="preserve"> \* MERGEFORMAT </w:instrText>
      </w:r>
      <w:r w:rsidR="007755D6"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60</w:t>
      </w:r>
      <w:r w:rsidR="007755D6" w:rsidRPr="009F6850">
        <w:fldChar w:fldCharType="end"/>
      </w:r>
      <w:r w:rsidRPr="009F6850">
        <w:t>).</w:t>
      </w:r>
      <w:r w:rsidR="00BD4259" w:rsidRPr="009F6850">
        <w:t xml:space="preserve"> After all search keyword values from the user were set, the XDS Document Consumer Actor program then proceeds to assort the input into the ITI-18 transaction format and send it to the XDS Document Registry Actor as shown in </w:t>
      </w:r>
      <w:r w:rsidR="00FE784B" w:rsidRPr="009F6850">
        <w:fldChar w:fldCharType="begin"/>
      </w:r>
      <w:r w:rsidR="00FE784B" w:rsidRPr="009F6850">
        <w:instrText xml:space="preserve"> REF _Ref76908518 \h </w:instrText>
      </w:r>
      <w:r w:rsidR="0023508D" w:rsidRPr="009F6850">
        <w:instrText xml:space="preserve"> \* MERGEFORMAT </w:instrText>
      </w:r>
      <w:r w:rsidR="00FE784B" w:rsidRPr="009F6850">
        <w:fldChar w:fldCharType="separate"/>
      </w:r>
      <w:r w:rsidR="00FE784B" w:rsidRPr="009F6850">
        <w:t xml:space="preserve">Figure </w:t>
      </w:r>
      <w:r w:rsidR="00FE784B" w:rsidRPr="009F6850">
        <w:rPr>
          <w:noProof/>
        </w:rPr>
        <w:t>4</w:t>
      </w:r>
      <w:r w:rsidR="00FE784B" w:rsidRPr="009F6850">
        <w:noBreakHyphen/>
      </w:r>
      <w:r w:rsidR="00FE784B" w:rsidRPr="009F6850">
        <w:rPr>
          <w:noProof/>
        </w:rPr>
        <w:t>61</w:t>
      </w:r>
      <w:r w:rsidR="00FE784B" w:rsidRPr="009F6850">
        <w:fldChar w:fldCharType="end"/>
      </w:r>
      <w:r w:rsidR="00BD4259" w:rsidRPr="009F6850">
        <w:t xml:space="preserve">. Upon receiving the transaction, the XDS Document Registry Actor program then uses the provided search keywords to search the Blockchain ledger for the metadata set with a matching value as shown in </w:t>
      </w:r>
      <w:r w:rsidR="00FE784B" w:rsidRPr="009F6850">
        <w:fldChar w:fldCharType="begin"/>
      </w:r>
      <w:r w:rsidR="00FE784B" w:rsidRPr="009F6850">
        <w:instrText xml:space="preserve"> REF _Ref76908524 \h </w:instrText>
      </w:r>
      <w:r w:rsidR="0023508D" w:rsidRPr="009F6850">
        <w:instrText xml:space="preserve"> \* MERGEFORMAT </w:instrText>
      </w:r>
      <w:r w:rsidR="00FE784B" w:rsidRPr="009F6850">
        <w:fldChar w:fldCharType="separate"/>
      </w:r>
      <w:r w:rsidR="00FE784B" w:rsidRPr="009F6850">
        <w:t xml:space="preserve">Figure </w:t>
      </w:r>
      <w:r w:rsidR="00FE784B" w:rsidRPr="009F6850">
        <w:rPr>
          <w:noProof/>
        </w:rPr>
        <w:t>4</w:t>
      </w:r>
      <w:r w:rsidR="00FE784B" w:rsidRPr="009F6850">
        <w:noBreakHyphen/>
      </w:r>
      <w:r w:rsidR="00FE784B" w:rsidRPr="009F6850">
        <w:rPr>
          <w:noProof/>
        </w:rPr>
        <w:t>62</w:t>
      </w:r>
      <w:r w:rsidR="00FE784B" w:rsidRPr="009F6850">
        <w:fldChar w:fldCharType="end"/>
      </w:r>
      <w:r w:rsidR="00BD4259" w:rsidRPr="009F6850">
        <w:t xml:space="preserve"> and </w:t>
      </w:r>
      <w:r w:rsidR="00FE784B" w:rsidRPr="009F6850">
        <w:fldChar w:fldCharType="begin"/>
      </w:r>
      <w:r w:rsidR="00FE784B" w:rsidRPr="009F6850">
        <w:instrText xml:space="preserve"> REF _Ref76910725 \h </w:instrText>
      </w:r>
      <w:r w:rsidR="0023508D" w:rsidRPr="009F6850">
        <w:instrText xml:space="preserve"> \* MERGEFORMAT </w:instrText>
      </w:r>
      <w:r w:rsidR="00FE784B" w:rsidRPr="009F6850">
        <w:fldChar w:fldCharType="separate"/>
      </w:r>
      <w:r w:rsidR="00FE784B" w:rsidRPr="009F6850">
        <w:t xml:space="preserve">Figure </w:t>
      </w:r>
      <w:r w:rsidR="00FE784B" w:rsidRPr="009F6850">
        <w:rPr>
          <w:noProof/>
        </w:rPr>
        <w:t>4</w:t>
      </w:r>
      <w:r w:rsidR="00FE784B" w:rsidRPr="009F6850">
        <w:noBreakHyphen/>
      </w:r>
      <w:r w:rsidR="00FE784B" w:rsidRPr="009F6850">
        <w:rPr>
          <w:noProof/>
        </w:rPr>
        <w:t>63</w:t>
      </w:r>
      <w:r w:rsidR="00FE784B" w:rsidRPr="009F6850">
        <w:fldChar w:fldCharType="end"/>
      </w:r>
      <w:r w:rsidR="00BD4259" w:rsidRPr="009F6850">
        <w:t xml:space="preserve">. Whether the matching result was found or not, after searching on all registered metadata set, the XDS Document Registry Actor then response search result to the XDS Document Consumer Actor as shown in </w:t>
      </w:r>
      <w:r w:rsidR="00FE784B" w:rsidRPr="009F6850">
        <w:fldChar w:fldCharType="begin"/>
      </w:r>
      <w:r w:rsidR="00FE784B" w:rsidRPr="009F6850">
        <w:instrText xml:space="preserve"> REF _Ref76910731 \h </w:instrText>
      </w:r>
      <w:r w:rsidR="0023508D" w:rsidRPr="009F6850">
        <w:instrText xml:space="preserve"> \* MERGEFORMAT </w:instrText>
      </w:r>
      <w:r w:rsidR="00FE784B" w:rsidRPr="009F6850">
        <w:fldChar w:fldCharType="separate"/>
      </w:r>
      <w:r w:rsidR="00FE784B" w:rsidRPr="009F6850">
        <w:t xml:space="preserve">Figure </w:t>
      </w:r>
      <w:r w:rsidR="00FE784B" w:rsidRPr="009F6850">
        <w:rPr>
          <w:noProof/>
        </w:rPr>
        <w:t>4</w:t>
      </w:r>
      <w:r w:rsidR="00FE784B" w:rsidRPr="009F6850">
        <w:noBreakHyphen/>
      </w:r>
      <w:r w:rsidR="00FE784B" w:rsidRPr="009F6850">
        <w:rPr>
          <w:noProof/>
        </w:rPr>
        <w:t>64</w:t>
      </w:r>
      <w:r w:rsidR="00FE784B" w:rsidRPr="009F6850">
        <w:fldChar w:fldCharType="end"/>
      </w:r>
      <w:r w:rsidR="00BD4259" w:rsidRPr="009F6850">
        <w:t xml:space="preserve">. The XDS Document Consumer Actor then interprets the response and displays the search result to the user as shown in </w:t>
      </w:r>
      <w:r w:rsidR="00FE784B" w:rsidRPr="009F6850">
        <w:fldChar w:fldCharType="begin"/>
      </w:r>
      <w:r w:rsidR="00FE784B" w:rsidRPr="009F6850">
        <w:instrText xml:space="preserve"> REF _Ref76910735 \h </w:instrText>
      </w:r>
      <w:r w:rsidR="0023508D" w:rsidRPr="009F6850">
        <w:instrText xml:space="preserve"> \* MERGEFORMAT </w:instrText>
      </w:r>
      <w:r w:rsidR="00FE784B" w:rsidRPr="009F6850">
        <w:fldChar w:fldCharType="separate"/>
      </w:r>
      <w:r w:rsidR="00FE784B" w:rsidRPr="009F6850">
        <w:t xml:space="preserve">Figure </w:t>
      </w:r>
      <w:r w:rsidR="00FE784B" w:rsidRPr="009F6850">
        <w:rPr>
          <w:noProof/>
        </w:rPr>
        <w:t>4</w:t>
      </w:r>
      <w:r w:rsidR="00FE784B" w:rsidRPr="009F6850">
        <w:noBreakHyphen/>
      </w:r>
      <w:r w:rsidR="00FE784B" w:rsidRPr="009F6850">
        <w:rPr>
          <w:noProof/>
        </w:rPr>
        <w:t>65</w:t>
      </w:r>
      <w:r w:rsidR="00FE784B" w:rsidRPr="009F6850">
        <w:fldChar w:fldCharType="end"/>
      </w:r>
      <w:r w:rsidR="00BD4259" w:rsidRPr="009F6850">
        <w:t>.</w:t>
      </w:r>
    </w:p>
    <w:p w14:paraId="73F446E3" w14:textId="77777777" w:rsidR="00EF463A" w:rsidRPr="009F6850" w:rsidRDefault="00EF463A" w:rsidP="00EF463A">
      <w:pPr>
        <w:keepNext/>
        <w:jc w:val="center"/>
      </w:pPr>
      <w:r w:rsidRPr="009F6850">
        <w:rPr>
          <w:noProof/>
        </w:rPr>
        <w:lastRenderedPageBreak/>
        <w:drawing>
          <wp:inline distT="0" distB="0" distL="0" distR="0" wp14:anchorId="62C8AF46" wp14:editId="47F8EFD0">
            <wp:extent cx="3713832" cy="2830664"/>
            <wp:effectExtent l="0" t="0" r="1270" b="8255"/>
            <wp:docPr id="97" name="Picture 9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descr="Text&#10;&#10;Description automatically generated"/>
                    <pic:cNvPicPr/>
                  </pic:nvPicPr>
                  <pic:blipFill>
                    <a:blip r:embed="rId123"/>
                    <a:stretch>
                      <a:fillRect/>
                    </a:stretch>
                  </pic:blipFill>
                  <pic:spPr>
                    <a:xfrm>
                      <a:off x="0" y="0"/>
                      <a:ext cx="3730127" cy="2843084"/>
                    </a:xfrm>
                    <a:prstGeom prst="rect">
                      <a:avLst/>
                    </a:prstGeom>
                  </pic:spPr>
                </pic:pic>
              </a:graphicData>
            </a:graphic>
          </wp:inline>
        </w:drawing>
      </w:r>
    </w:p>
    <w:p w14:paraId="7D5062B4" w14:textId="3D131AD2" w:rsidR="00EF463A" w:rsidRPr="009F6850" w:rsidRDefault="00EF463A" w:rsidP="00EF463A">
      <w:pPr>
        <w:pStyle w:val="Caption"/>
        <w:spacing w:after="240"/>
        <w:jc w:val="center"/>
      </w:pPr>
      <w:bookmarkStart w:id="270" w:name="_Ref76908512"/>
      <w:bookmarkStart w:id="271" w:name="_Ref76937161"/>
      <w:r w:rsidRPr="009F6850">
        <w:t xml:space="preserve">Figure </w:t>
      </w:r>
      <w:fldSimple w:instr=" STYLEREF 1 \s ">
        <w:r w:rsidR="0096498E" w:rsidRPr="009F6850">
          <w:rPr>
            <w:noProof/>
          </w:rPr>
          <w:t>4</w:t>
        </w:r>
      </w:fldSimple>
      <w:r w:rsidR="0096498E" w:rsidRPr="009F6850">
        <w:noBreakHyphen/>
      </w:r>
      <w:fldSimple w:instr=" SEQ Figure \* ARABIC \s 1 ">
        <w:r w:rsidR="0096498E" w:rsidRPr="009F6850">
          <w:rPr>
            <w:noProof/>
          </w:rPr>
          <w:t>58</w:t>
        </w:r>
      </w:fldSimple>
      <w:bookmarkEnd w:id="270"/>
      <w:r w:rsidRPr="009F6850">
        <w:t xml:space="preserve"> </w:t>
      </w:r>
      <w:bookmarkStart w:id="272" w:name="_Ref76937037"/>
      <w:r w:rsidRPr="009F6850">
        <w:t>XDS Document consumer Actor prompt the user for input</w:t>
      </w:r>
      <w:bookmarkEnd w:id="271"/>
      <w:bookmarkEnd w:id="272"/>
    </w:p>
    <w:p w14:paraId="41F7FEA3" w14:textId="77777777" w:rsidR="007755D6" w:rsidRPr="009F6850" w:rsidRDefault="007755D6" w:rsidP="007755D6">
      <w:pPr>
        <w:keepNext/>
        <w:jc w:val="center"/>
      </w:pPr>
      <w:r w:rsidRPr="009F6850">
        <w:rPr>
          <w:noProof/>
        </w:rPr>
        <w:drawing>
          <wp:inline distT="0" distB="0" distL="0" distR="0" wp14:anchorId="037C554C" wp14:editId="3066AD38">
            <wp:extent cx="5309870" cy="1420495"/>
            <wp:effectExtent l="0" t="0" r="5080" b="8255"/>
            <wp:docPr id="31" name="Picture 3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Text&#10;&#10;Description automatically generated"/>
                    <pic:cNvPicPr/>
                  </pic:nvPicPr>
                  <pic:blipFill>
                    <a:blip r:embed="rId124"/>
                    <a:stretch>
                      <a:fillRect/>
                    </a:stretch>
                  </pic:blipFill>
                  <pic:spPr>
                    <a:xfrm>
                      <a:off x="0" y="0"/>
                      <a:ext cx="5309870" cy="1420495"/>
                    </a:xfrm>
                    <a:prstGeom prst="rect">
                      <a:avLst/>
                    </a:prstGeom>
                  </pic:spPr>
                </pic:pic>
              </a:graphicData>
            </a:graphic>
          </wp:inline>
        </w:drawing>
      </w:r>
    </w:p>
    <w:p w14:paraId="46290EE1" w14:textId="7A983522" w:rsidR="007755D6" w:rsidRPr="009F6850" w:rsidRDefault="007755D6" w:rsidP="007755D6">
      <w:pPr>
        <w:pStyle w:val="Caption"/>
        <w:jc w:val="center"/>
      </w:pPr>
      <w:bookmarkStart w:id="273" w:name="_Ref76908829"/>
      <w:bookmarkStart w:id="274" w:name="_Ref76937163"/>
      <w:r w:rsidRPr="009F6850">
        <w:t xml:space="preserve">Figure </w:t>
      </w:r>
      <w:fldSimple w:instr=" STYLEREF 1 \s ">
        <w:r w:rsidR="0096498E" w:rsidRPr="009F6850">
          <w:rPr>
            <w:noProof/>
          </w:rPr>
          <w:t>4</w:t>
        </w:r>
      </w:fldSimple>
      <w:r w:rsidR="0096498E" w:rsidRPr="009F6850">
        <w:noBreakHyphen/>
      </w:r>
      <w:fldSimple w:instr=" SEQ Figure \* ARABIC \s 1 ">
        <w:r w:rsidR="0096498E" w:rsidRPr="009F6850">
          <w:rPr>
            <w:noProof/>
          </w:rPr>
          <w:t>59</w:t>
        </w:r>
      </w:fldSimple>
      <w:bookmarkEnd w:id="273"/>
      <w:r w:rsidRPr="009F6850">
        <w:t xml:space="preserve"> </w:t>
      </w:r>
      <w:bookmarkStart w:id="275" w:name="_Ref76937041"/>
      <w:r w:rsidRPr="009F6850">
        <w:t>XDS Document Consumer Actor prompt for essential search keyword values</w:t>
      </w:r>
      <w:bookmarkEnd w:id="274"/>
      <w:bookmarkEnd w:id="275"/>
    </w:p>
    <w:p w14:paraId="4C4043AA" w14:textId="77777777" w:rsidR="007755D6" w:rsidRPr="009F6850" w:rsidRDefault="007755D6" w:rsidP="007755D6">
      <w:pPr>
        <w:keepNext/>
        <w:jc w:val="center"/>
      </w:pPr>
      <w:r w:rsidRPr="009F6850">
        <w:rPr>
          <w:noProof/>
        </w:rPr>
        <w:drawing>
          <wp:inline distT="0" distB="0" distL="0" distR="0" wp14:anchorId="36838AB0" wp14:editId="345B7E17">
            <wp:extent cx="5344467" cy="2814761"/>
            <wp:effectExtent l="0" t="0" r="8890" b="5080"/>
            <wp:docPr id="64" name="Picture 6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Text&#10;&#10;Description automatically generated"/>
                    <pic:cNvPicPr/>
                  </pic:nvPicPr>
                  <pic:blipFill>
                    <a:blip r:embed="rId125"/>
                    <a:stretch>
                      <a:fillRect/>
                    </a:stretch>
                  </pic:blipFill>
                  <pic:spPr>
                    <a:xfrm>
                      <a:off x="0" y="0"/>
                      <a:ext cx="5356902" cy="2821310"/>
                    </a:xfrm>
                    <a:prstGeom prst="rect">
                      <a:avLst/>
                    </a:prstGeom>
                  </pic:spPr>
                </pic:pic>
              </a:graphicData>
            </a:graphic>
          </wp:inline>
        </w:drawing>
      </w:r>
    </w:p>
    <w:p w14:paraId="021FCF9B" w14:textId="7C707E43" w:rsidR="007755D6" w:rsidRPr="009F6850" w:rsidRDefault="007755D6" w:rsidP="007755D6">
      <w:pPr>
        <w:pStyle w:val="Caption"/>
        <w:jc w:val="center"/>
      </w:pPr>
      <w:bookmarkStart w:id="276" w:name="_Ref76908959"/>
      <w:bookmarkStart w:id="277" w:name="_Ref76937166"/>
      <w:r w:rsidRPr="009F6850">
        <w:t xml:space="preserve">Figure </w:t>
      </w:r>
      <w:fldSimple w:instr=" STYLEREF 1 \s ">
        <w:r w:rsidR="0096498E" w:rsidRPr="009F6850">
          <w:rPr>
            <w:noProof/>
          </w:rPr>
          <w:t>4</w:t>
        </w:r>
      </w:fldSimple>
      <w:r w:rsidR="0096498E" w:rsidRPr="009F6850">
        <w:noBreakHyphen/>
      </w:r>
      <w:fldSimple w:instr=" SEQ Figure \* ARABIC \s 1 ">
        <w:r w:rsidR="0096498E" w:rsidRPr="009F6850">
          <w:rPr>
            <w:noProof/>
          </w:rPr>
          <w:t>60</w:t>
        </w:r>
      </w:fldSimple>
      <w:bookmarkEnd w:id="276"/>
      <w:r w:rsidRPr="009F6850">
        <w:t xml:space="preserve"> </w:t>
      </w:r>
      <w:bookmarkStart w:id="278" w:name="_Ref76937045"/>
      <w:r w:rsidRPr="009F6850">
        <w:t>XDS Document Consumer Actor prompt for optional search keyword values</w:t>
      </w:r>
      <w:bookmarkEnd w:id="277"/>
      <w:bookmarkEnd w:id="278"/>
    </w:p>
    <w:p w14:paraId="45A8E941" w14:textId="77777777" w:rsidR="007755D6" w:rsidRPr="009F6850" w:rsidRDefault="007755D6" w:rsidP="007755D6"/>
    <w:p w14:paraId="0FE7977E" w14:textId="77777777" w:rsidR="00EF463A" w:rsidRPr="009F6850" w:rsidRDefault="00EF463A" w:rsidP="00EF463A">
      <w:pPr>
        <w:keepNext/>
        <w:jc w:val="center"/>
      </w:pPr>
      <w:r w:rsidRPr="009F6850">
        <w:rPr>
          <w:noProof/>
        </w:rPr>
        <w:lastRenderedPageBreak/>
        <w:drawing>
          <wp:inline distT="0" distB="0" distL="0" distR="0" wp14:anchorId="3414E12B" wp14:editId="200F09F6">
            <wp:extent cx="4951787" cy="1693627"/>
            <wp:effectExtent l="0" t="0" r="1270" b="1905"/>
            <wp:docPr id="98" name="Picture 9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descr="Text&#10;&#10;Description automatically generated"/>
                    <pic:cNvPicPr/>
                  </pic:nvPicPr>
                  <pic:blipFill>
                    <a:blip r:embed="rId126"/>
                    <a:stretch>
                      <a:fillRect/>
                    </a:stretch>
                  </pic:blipFill>
                  <pic:spPr>
                    <a:xfrm>
                      <a:off x="0" y="0"/>
                      <a:ext cx="4980976" cy="1703610"/>
                    </a:xfrm>
                    <a:prstGeom prst="rect">
                      <a:avLst/>
                    </a:prstGeom>
                  </pic:spPr>
                </pic:pic>
              </a:graphicData>
            </a:graphic>
          </wp:inline>
        </w:drawing>
      </w:r>
    </w:p>
    <w:p w14:paraId="42AB793E" w14:textId="253D6C58" w:rsidR="00EF463A" w:rsidRPr="009F6850" w:rsidRDefault="00EF463A" w:rsidP="00EF463A">
      <w:pPr>
        <w:pStyle w:val="Caption"/>
        <w:jc w:val="center"/>
      </w:pPr>
      <w:bookmarkStart w:id="279" w:name="_Ref76908518"/>
      <w:bookmarkStart w:id="280" w:name="_Ref76937168"/>
      <w:r w:rsidRPr="009F6850">
        <w:t xml:space="preserve">Figure </w:t>
      </w:r>
      <w:fldSimple w:instr=" STYLEREF 1 \s ">
        <w:r w:rsidR="0096498E" w:rsidRPr="009F6850">
          <w:rPr>
            <w:noProof/>
          </w:rPr>
          <w:t>4</w:t>
        </w:r>
      </w:fldSimple>
      <w:r w:rsidR="0096498E" w:rsidRPr="009F6850">
        <w:noBreakHyphen/>
      </w:r>
      <w:fldSimple w:instr=" SEQ Figure \* ARABIC \s 1 ">
        <w:r w:rsidR="0096498E" w:rsidRPr="009F6850">
          <w:rPr>
            <w:noProof/>
          </w:rPr>
          <w:t>61</w:t>
        </w:r>
      </w:fldSimple>
      <w:bookmarkEnd w:id="279"/>
      <w:r w:rsidRPr="009F6850">
        <w:t xml:space="preserve"> </w:t>
      </w:r>
      <w:bookmarkStart w:id="281" w:name="_Ref76937049"/>
      <w:r w:rsidRPr="009F6850">
        <w:t>XDS Document Consumer Actor sent ITI-18 transaction</w:t>
      </w:r>
      <w:bookmarkEnd w:id="280"/>
      <w:bookmarkEnd w:id="281"/>
      <w:r w:rsidRPr="009F6850">
        <w:t xml:space="preserve"> </w:t>
      </w:r>
    </w:p>
    <w:p w14:paraId="47570967" w14:textId="77777777" w:rsidR="00EF463A" w:rsidRPr="009F6850" w:rsidRDefault="00EF463A" w:rsidP="00EF463A">
      <w:pPr>
        <w:pStyle w:val="Caption"/>
        <w:jc w:val="center"/>
      </w:pPr>
      <w:r w:rsidRPr="009F6850">
        <w:t>to XDS Document Registry and wait for response</w:t>
      </w:r>
    </w:p>
    <w:p w14:paraId="71109200" w14:textId="77777777" w:rsidR="00EF463A" w:rsidRPr="009F6850" w:rsidRDefault="00EF463A" w:rsidP="00EF463A">
      <w:pPr>
        <w:keepNext/>
        <w:jc w:val="center"/>
      </w:pPr>
      <w:r w:rsidRPr="009F6850">
        <w:rPr>
          <w:noProof/>
        </w:rPr>
        <w:drawing>
          <wp:inline distT="0" distB="0" distL="0" distR="0" wp14:anchorId="7BFDE5F3" wp14:editId="748FCD80">
            <wp:extent cx="4717268" cy="5979381"/>
            <wp:effectExtent l="0" t="0" r="7620" b="2540"/>
            <wp:docPr id="99" name="Picture 9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Text&#10;&#10;Description automatically generated"/>
                    <pic:cNvPicPr/>
                  </pic:nvPicPr>
                  <pic:blipFill rotWithShape="1">
                    <a:blip r:embed="rId127"/>
                    <a:srcRect b="2076"/>
                    <a:stretch/>
                  </pic:blipFill>
                  <pic:spPr bwMode="auto">
                    <a:xfrm>
                      <a:off x="0" y="0"/>
                      <a:ext cx="4721324" cy="5984522"/>
                    </a:xfrm>
                    <a:prstGeom prst="rect">
                      <a:avLst/>
                    </a:prstGeom>
                    <a:ln>
                      <a:noFill/>
                    </a:ln>
                    <a:extLst>
                      <a:ext uri="{53640926-AAD7-44D8-BBD7-CCE9431645EC}">
                        <a14:shadowObscured xmlns:a14="http://schemas.microsoft.com/office/drawing/2010/main"/>
                      </a:ext>
                    </a:extLst>
                  </pic:spPr>
                </pic:pic>
              </a:graphicData>
            </a:graphic>
          </wp:inline>
        </w:drawing>
      </w:r>
    </w:p>
    <w:p w14:paraId="23BE052F" w14:textId="60E07EB4" w:rsidR="00EF463A" w:rsidRPr="009F6850" w:rsidRDefault="00EF463A" w:rsidP="00EF463A">
      <w:pPr>
        <w:pStyle w:val="Caption"/>
        <w:jc w:val="center"/>
      </w:pPr>
      <w:bookmarkStart w:id="282" w:name="_Ref76908524"/>
      <w:bookmarkStart w:id="283" w:name="_Ref76937171"/>
      <w:r w:rsidRPr="009F6850">
        <w:t xml:space="preserve">Figure </w:t>
      </w:r>
      <w:fldSimple w:instr=" STYLEREF 1 \s ">
        <w:r w:rsidR="0096498E" w:rsidRPr="009F6850">
          <w:rPr>
            <w:noProof/>
          </w:rPr>
          <w:t>4</w:t>
        </w:r>
      </w:fldSimple>
      <w:r w:rsidR="0096498E" w:rsidRPr="009F6850">
        <w:noBreakHyphen/>
      </w:r>
      <w:fldSimple w:instr=" SEQ Figure \* ARABIC \s 1 ">
        <w:r w:rsidR="0096498E" w:rsidRPr="009F6850">
          <w:rPr>
            <w:noProof/>
          </w:rPr>
          <w:t>62</w:t>
        </w:r>
      </w:fldSimple>
      <w:bookmarkEnd w:id="282"/>
      <w:r w:rsidRPr="009F6850">
        <w:t xml:space="preserve"> </w:t>
      </w:r>
      <w:bookmarkStart w:id="284" w:name="_Ref76937053"/>
      <w:r w:rsidRPr="009F6850">
        <w:t>XDS Document Registry received ITI-18 transaction then interpret the message</w:t>
      </w:r>
      <w:bookmarkEnd w:id="283"/>
      <w:bookmarkEnd w:id="284"/>
    </w:p>
    <w:p w14:paraId="4BD9A73A" w14:textId="4BCBA621" w:rsidR="00EF463A" w:rsidRPr="009F6850" w:rsidRDefault="00EF463A" w:rsidP="00EF463A">
      <w:pPr>
        <w:keepNext/>
        <w:jc w:val="center"/>
      </w:pPr>
      <w:r w:rsidRPr="009F6850">
        <w:rPr>
          <w:noProof/>
        </w:rPr>
        <w:lastRenderedPageBreak/>
        <w:drawing>
          <wp:inline distT="0" distB="0" distL="0" distR="0" wp14:anchorId="784CDA08" wp14:editId="4C31A7F7">
            <wp:extent cx="5318766" cy="6742706"/>
            <wp:effectExtent l="0" t="0" r="0" b="1270"/>
            <wp:docPr id="100" name="Picture 10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Text&#10;&#10;Description automatically generated"/>
                    <pic:cNvPicPr/>
                  </pic:nvPicPr>
                  <pic:blipFill rotWithShape="1">
                    <a:blip r:embed="rId128"/>
                    <a:srcRect b="3779"/>
                    <a:stretch/>
                  </pic:blipFill>
                  <pic:spPr bwMode="auto">
                    <a:xfrm>
                      <a:off x="0" y="0"/>
                      <a:ext cx="5328349" cy="6754854"/>
                    </a:xfrm>
                    <a:prstGeom prst="rect">
                      <a:avLst/>
                    </a:prstGeom>
                    <a:ln>
                      <a:noFill/>
                    </a:ln>
                    <a:extLst>
                      <a:ext uri="{53640926-AAD7-44D8-BBD7-CCE9431645EC}">
                        <a14:shadowObscured xmlns:a14="http://schemas.microsoft.com/office/drawing/2010/main"/>
                      </a:ext>
                    </a:extLst>
                  </pic:spPr>
                </pic:pic>
              </a:graphicData>
            </a:graphic>
          </wp:inline>
        </w:drawing>
      </w:r>
    </w:p>
    <w:p w14:paraId="5EB118ED" w14:textId="6DFD5957" w:rsidR="0029314E" w:rsidRPr="009F6850" w:rsidRDefault="0029314E" w:rsidP="00EF463A">
      <w:pPr>
        <w:keepNext/>
        <w:jc w:val="center"/>
      </w:pPr>
      <w:r w:rsidRPr="009F6850">
        <w:rPr>
          <w:noProof/>
        </w:rPr>
        <w:lastRenderedPageBreak/>
        <w:drawing>
          <wp:inline distT="0" distB="0" distL="0" distR="0" wp14:anchorId="2B594209" wp14:editId="6366820E">
            <wp:extent cx="5309870" cy="6875145"/>
            <wp:effectExtent l="0" t="0" r="5080" b="1905"/>
            <wp:docPr id="67" name="Picture 6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Text&#10;&#10;Description automatically generated"/>
                    <pic:cNvPicPr/>
                  </pic:nvPicPr>
                  <pic:blipFill>
                    <a:blip r:embed="rId129"/>
                    <a:stretch>
                      <a:fillRect/>
                    </a:stretch>
                  </pic:blipFill>
                  <pic:spPr>
                    <a:xfrm>
                      <a:off x="0" y="0"/>
                      <a:ext cx="5309870" cy="6875145"/>
                    </a:xfrm>
                    <a:prstGeom prst="rect">
                      <a:avLst/>
                    </a:prstGeom>
                  </pic:spPr>
                </pic:pic>
              </a:graphicData>
            </a:graphic>
          </wp:inline>
        </w:drawing>
      </w:r>
    </w:p>
    <w:p w14:paraId="77F13D06" w14:textId="698AB56C" w:rsidR="00EF463A" w:rsidRPr="009F6850" w:rsidRDefault="00EF463A" w:rsidP="00EF463A">
      <w:pPr>
        <w:pStyle w:val="Caption"/>
        <w:jc w:val="center"/>
      </w:pPr>
      <w:bookmarkStart w:id="285" w:name="_Ref76910725"/>
      <w:bookmarkStart w:id="286" w:name="_Ref76937176"/>
      <w:r w:rsidRPr="009F6850">
        <w:t xml:space="preserve">Figure </w:t>
      </w:r>
      <w:fldSimple w:instr=" STYLEREF 1 \s ">
        <w:r w:rsidR="0096498E" w:rsidRPr="009F6850">
          <w:rPr>
            <w:noProof/>
          </w:rPr>
          <w:t>4</w:t>
        </w:r>
      </w:fldSimple>
      <w:r w:rsidR="0096498E" w:rsidRPr="009F6850">
        <w:noBreakHyphen/>
      </w:r>
      <w:fldSimple w:instr=" SEQ Figure \* ARABIC \s 1 ">
        <w:r w:rsidR="0096498E" w:rsidRPr="009F6850">
          <w:rPr>
            <w:noProof/>
          </w:rPr>
          <w:t>63</w:t>
        </w:r>
      </w:fldSimple>
      <w:bookmarkEnd w:id="285"/>
      <w:r w:rsidRPr="009F6850">
        <w:t xml:space="preserve"> </w:t>
      </w:r>
      <w:bookmarkStart w:id="287" w:name="_Ref76937057"/>
      <w:r w:rsidRPr="009F6850">
        <w:t xml:space="preserve">XDS Document Registry then begin search operation over </w:t>
      </w:r>
      <w:proofErr w:type="spellStart"/>
      <w:r w:rsidRPr="009F6850">
        <w:t>Smartcontract</w:t>
      </w:r>
      <w:bookmarkEnd w:id="286"/>
      <w:bookmarkEnd w:id="287"/>
      <w:proofErr w:type="spellEnd"/>
    </w:p>
    <w:p w14:paraId="7CBF1107" w14:textId="77777777" w:rsidR="00EF463A" w:rsidRPr="009F6850" w:rsidRDefault="00EF463A" w:rsidP="00EF463A">
      <w:pPr>
        <w:spacing w:after="240"/>
        <w:jc w:val="center"/>
      </w:pPr>
      <w:r w:rsidRPr="009F6850">
        <w:t>If the matching result were found, it will be response back to XDS Document Consumer.</w:t>
      </w:r>
    </w:p>
    <w:p w14:paraId="4ED1E387" w14:textId="7A66D04A" w:rsidR="002405F8" w:rsidRPr="009F6850" w:rsidRDefault="00597B5F" w:rsidP="00597B5F">
      <w:pPr>
        <w:spacing w:line="360" w:lineRule="auto"/>
        <w:jc w:val="center"/>
        <w:rPr>
          <w:color w:val="FF0000"/>
        </w:rPr>
      </w:pPr>
      <w:r w:rsidRPr="009F6850">
        <w:rPr>
          <w:noProof/>
        </w:rPr>
        <w:lastRenderedPageBreak/>
        <w:drawing>
          <wp:inline distT="0" distB="0" distL="0" distR="0" wp14:anchorId="1BD93851" wp14:editId="2C0E5840">
            <wp:extent cx="5160396" cy="3560809"/>
            <wp:effectExtent l="0" t="0" r="2540" b="1905"/>
            <wp:docPr id="69" name="Picture 6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Text&#10;&#10;Description automatically generated"/>
                    <pic:cNvPicPr/>
                  </pic:nvPicPr>
                  <pic:blipFill>
                    <a:blip r:embed="rId130"/>
                    <a:stretch>
                      <a:fillRect/>
                    </a:stretch>
                  </pic:blipFill>
                  <pic:spPr>
                    <a:xfrm>
                      <a:off x="0" y="0"/>
                      <a:ext cx="5162532" cy="3562283"/>
                    </a:xfrm>
                    <a:prstGeom prst="rect">
                      <a:avLst/>
                    </a:prstGeom>
                  </pic:spPr>
                </pic:pic>
              </a:graphicData>
            </a:graphic>
          </wp:inline>
        </w:drawing>
      </w:r>
    </w:p>
    <w:p w14:paraId="55519C98" w14:textId="755B6D52" w:rsidR="00597B5F" w:rsidRPr="009F6850" w:rsidRDefault="00597B5F" w:rsidP="00597B5F">
      <w:pPr>
        <w:spacing w:line="360" w:lineRule="auto"/>
        <w:jc w:val="center"/>
        <w:rPr>
          <w:color w:val="FF0000"/>
        </w:rPr>
      </w:pPr>
      <w:r w:rsidRPr="009F6850">
        <w:rPr>
          <w:noProof/>
        </w:rPr>
        <w:drawing>
          <wp:inline distT="0" distB="0" distL="0" distR="0" wp14:anchorId="59803D7F" wp14:editId="11DE5D4B">
            <wp:extent cx="5168348" cy="3495217"/>
            <wp:effectExtent l="0" t="0" r="0" b="0"/>
            <wp:docPr id="70" name="Picture 7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Text&#10;&#10;Description automatically generated"/>
                    <pic:cNvPicPr/>
                  </pic:nvPicPr>
                  <pic:blipFill>
                    <a:blip r:embed="rId131"/>
                    <a:stretch>
                      <a:fillRect/>
                    </a:stretch>
                  </pic:blipFill>
                  <pic:spPr>
                    <a:xfrm>
                      <a:off x="0" y="0"/>
                      <a:ext cx="5171659" cy="3497456"/>
                    </a:xfrm>
                    <a:prstGeom prst="rect">
                      <a:avLst/>
                    </a:prstGeom>
                  </pic:spPr>
                </pic:pic>
              </a:graphicData>
            </a:graphic>
          </wp:inline>
        </w:drawing>
      </w:r>
    </w:p>
    <w:p w14:paraId="0A8837E2" w14:textId="77777777" w:rsidR="00597B5F" w:rsidRPr="009F6850" w:rsidRDefault="00597B5F" w:rsidP="00597B5F">
      <w:pPr>
        <w:keepNext/>
        <w:spacing w:line="360" w:lineRule="auto"/>
        <w:jc w:val="center"/>
      </w:pPr>
      <w:r w:rsidRPr="009F6850">
        <w:rPr>
          <w:noProof/>
        </w:rPr>
        <w:drawing>
          <wp:inline distT="0" distB="0" distL="0" distR="0" wp14:anchorId="5AF3FD26" wp14:editId="2552B722">
            <wp:extent cx="5176299" cy="576314"/>
            <wp:effectExtent l="0" t="0" r="571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5192665" cy="578136"/>
                    </a:xfrm>
                    <a:prstGeom prst="rect">
                      <a:avLst/>
                    </a:prstGeom>
                  </pic:spPr>
                </pic:pic>
              </a:graphicData>
            </a:graphic>
          </wp:inline>
        </w:drawing>
      </w:r>
    </w:p>
    <w:p w14:paraId="4F7DC8B1" w14:textId="47F4C1E9" w:rsidR="00597B5F" w:rsidRPr="009F6850" w:rsidRDefault="00597B5F" w:rsidP="00597B5F">
      <w:pPr>
        <w:pStyle w:val="Caption"/>
        <w:jc w:val="center"/>
      </w:pPr>
      <w:bookmarkStart w:id="288" w:name="_Ref76910731"/>
      <w:bookmarkStart w:id="289" w:name="_Ref76937178"/>
      <w:r w:rsidRPr="009F6850">
        <w:t xml:space="preserve">Figure </w:t>
      </w:r>
      <w:fldSimple w:instr=" STYLEREF 1 \s ">
        <w:r w:rsidR="0096498E" w:rsidRPr="009F6850">
          <w:rPr>
            <w:noProof/>
          </w:rPr>
          <w:t>4</w:t>
        </w:r>
      </w:fldSimple>
      <w:r w:rsidR="0096498E" w:rsidRPr="009F6850">
        <w:noBreakHyphen/>
      </w:r>
      <w:fldSimple w:instr=" SEQ Figure \* ARABIC \s 1 ">
        <w:r w:rsidR="0096498E" w:rsidRPr="009F6850">
          <w:rPr>
            <w:noProof/>
          </w:rPr>
          <w:t>64</w:t>
        </w:r>
      </w:fldSimple>
      <w:bookmarkEnd w:id="288"/>
      <w:r w:rsidRPr="009F6850">
        <w:t xml:space="preserve"> </w:t>
      </w:r>
      <w:bookmarkStart w:id="290" w:name="_Ref76937062"/>
      <w:r w:rsidRPr="009F6850">
        <w:t>XDS Document Registry responding search result back to XDS Document Consumer</w:t>
      </w:r>
      <w:bookmarkEnd w:id="289"/>
      <w:bookmarkEnd w:id="290"/>
    </w:p>
    <w:p w14:paraId="4DB553A6" w14:textId="77777777" w:rsidR="00597B5F" w:rsidRPr="009F6850" w:rsidRDefault="00597B5F" w:rsidP="00597B5F">
      <w:pPr>
        <w:keepNext/>
        <w:jc w:val="center"/>
      </w:pPr>
      <w:r w:rsidRPr="009F6850">
        <w:rPr>
          <w:noProof/>
        </w:rPr>
        <w:lastRenderedPageBreak/>
        <w:drawing>
          <wp:inline distT="0" distB="0" distL="0" distR="0" wp14:anchorId="5F8751C8" wp14:editId="7A342657">
            <wp:extent cx="5309870" cy="6967855"/>
            <wp:effectExtent l="0" t="0" r="5080" b="4445"/>
            <wp:docPr id="72" name="Picture 7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Text&#10;&#10;Description automatically generated"/>
                    <pic:cNvPicPr/>
                  </pic:nvPicPr>
                  <pic:blipFill>
                    <a:blip r:embed="rId133"/>
                    <a:stretch>
                      <a:fillRect/>
                    </a:stretch>
                  </pic:blipFill>
                  <pic:spPr>
                    <a:xfrm>
                      <a:off x="0" y="0"/>
                      <a:ext cx="5309870" cy="6967855"/>
                    </a:xfrm>
                    <a:prstGeom prst="rect">
                      <a:avLst/>
                    </a:prstGeom>
                  </pic:spPr>
                </pic:pic>
              </a:graphicData>
            </a:graphic>
          </wp:inline>
        </w:drawing>
      </w:r>
    </w:p>
    <w:p w14:paraId="5E8328F8" w14:textId="5CB73ED8" w:rsidR="00597B5F" w:rsidRPr="009F6850" w:rsidRDefault="00597B5F" w:rsidP="00597B5F">
      <w:pPr>
        <w:pStyle w:val="Caption"/>
        <w:jc w:val="center"/>
      </w:pPr>
      <w:bookmarkStart w:id="291" w:name="_Ref76910735"/>
      <w:bookmarkStart w:id="292" w:name="_Ref76937181"/>
      <w:r w:rsidRPr="009F6850">
        <w:t xml:space="preserve">Figure </w:t>
      </w:r>
      <w:fldSimple w:instr=" STYLEREF 1 \s ">
        <w:r w:rsidR="0096498E" w:rsidRPr="009F6850">
          <w:rPr>
            <w:noProof/>
          </w:rPr>
          <w:t>4</w:t>
        </w:r>
      </w:fldSimple>
      <w:r w:rsidR="0096498E" w:rsidRPr="009F6850">
        <w:noBreakHyphen/>
      </w:r>
      <w:fldSimple w:instr=" SEQ Figure \* ARABIC \s 1 ">
        <w:r w:rsidR="0096498E" w:rsidRPr="009F6850">
          <w:rPr>
            <w:noProof/>
          </w:rPr>
          <w:t>65</w:t>
        </w:r>
      </w:fldSimple>
      <w:bookmarkEnd w:id="291"/>
      <w:r w:rsidRPr="009F6850">
        <w:t xml:space="preserve"> </w:t>
      </w:r>
      <w:bookmarkStart w:id="293" w:name="_Ref76937065"/>
      <w:r w:rsidRPr="009F6850">
        <w:t>XDS Document Consumer received search result and display it to the user</w:t>
      </w:r>
      <w:bookmarkEnd w:id="292"/>
      <w:bookmarkEnd w:id="293"/>
    </w:p>
    <w:p w14:paraId="6A07E5FD" w14:textId="77777777" w:rsidR="00597B5F" w:rsidRPr="009F6850" w:rsidRDefault="00597B5F" w:rsidP="008132D5">
      <w:pPr>
        <w:spacing w:line="360" w:lineRule="auto"/>
        <w:jc w:val="thaiDistribute"/>
        <w:rPr>
          <w:color w:val="FF0000"/>
        </w:rPr>
      </w:pPr>
    </w:p>
    <w:p w14:paraId="7EB02281" w14:textId="77777777" w:rsidR="00EF4DBA" w:rsidRPr="009F6850" w:rsidRDefault="00EF4DBA" w:rsidP="008132D5">
      <w:pPr>
        <w:pStyle w:val="Heading2"/>
        <w:rPr>
          <w:sz w:val="24"/>
          <w:szCs w:val="24"/>
        </w:rPr>
      </w:pPr>
      <w:r w:rsidRPr="009F6850">
        <w:rPr>
          <w:sz w:val="24"/>
          <w:szCs w:val="24"/>
        </w:rPr>
        <w:br w:type="page"/>
      </w:r>
    </w:p>
    <w:p w14:paraId="5423D501" w14:textId="324791C6" w:rsidR="00EF463A" w:rsidRPr="009F6850" w:rsidRDefault="00646239" w:rsidP="008132D5">
      <w:pPr>
        <w:pStyle w:val="Heading2"/>
        <w:rPr>
          <w:szCs w:val="28"/>
        </w:rPr>
      </w:pPr>
      <w:bookmarkStart w:id="294" w:name="CHAPTERIV_44"/>
      <w:r w:rsidRPr="009F6850">
        <w:rPr>
          <w:szCs w:val="28"/>
        </w:rPr>
        <w:lastRenderedPageBreak/>
        <w:t>4.</w:t>
      </w:r>
      <w:r w:rsidR="009004A0" w:rsidRPr="009F6850">
        <w:rPr>
          <w:szCs w:val="28"/>
        </w:rPr>
        <w:t xml:space="preserve">4 </w:t>
      </w:r>
      <w:r w:rsidR="00441DE7" w:rsidRPr="009F6850">
        <w:rPr>
          <w:szCs w:val="28"/>
        </w:rPr>
        <w:t>Evaluation</w:t>
      </w:r>
    </w:p>
    <w:bookmarkEnd w:id="294"/>
    <w:p w14:paraId="78BAAF17" w14:textId="678DB1D8" w:rsidR="007B3027" w:rsidRDefault="001C1D34" w:rsidP="00BC2F5B">
      <w:pPr>
        <w:spacing w:line="360" w:lineRule="auto"/>
        <w:jc w:val="thaiDistribute"/>
        <w:rPr>
          <w:spacing w:val="-10"/>
        </w:rPr>
      </w:pPr>
      <w:r w:rsidRPr="009F6850">
        <w:tab/>
      </w:r>
      <w:r w:rsidR="00A10030" w:rsidRPr="009F6850">
        <w:t>The goal of the evaluation is to test the functionalities and the performance of the implemented system. This including the Document Register function and Document Query function. The evaluation will indicate the compatibility of the implemented system to an actual healthcare operation environment. The implemented system should be able to sustain a huge amount of data that continuously flows through the system without a failure. Each setup will be tested with the mockup transactions and measure the processing time required for the system to complete the specific process.</w:t>
      </w:r>
      <w:r w:rsidR="00BC2F5B" w:rsidRPr="009F6850">
        <w:tab/>
      </w:r>
      <w:r w:rsidR="00BC2F5B" w:rsidRPr="009F6850">
        <w:rPr>
          <w:spacing w:val="-10"/>
        </w:rPr>
        <w:t xml:space="preserve">There are ten transactions created for the experiment as test samples. </w:t>
      </w:r>
      <w:r w:rsidR="00BC2F5B" w:rsidRPr="009F6850">
        <w:rPr>
          <w:spacing w:val="-10"/>
        </w:rPr>
        <w:fldChar w:fldCharType="begin"/>
      </w:r>
      <w:r w:rsidR="00BC2F5B" w:rsidRPr="009F6850">
        <w:rPr>
          <w:spacing w:val="-10"/>
        </w:rPr>
        <w:instrText xml:space="preserve"> REF _Ref76752486 \h  \* MERGEFORMAT </w:instrText>
      </w:r>
      <w:r w:rsidR="00BC2F5B" w:rsidRPr="009F6850">
        <w:rPr>
          <w:spacing w:val="-10"/>
        </w:rPr>
      </w:r>
      <w:r w:rsidR="00BC2F5B" w:rsidRPr="009F6850">
        <w:rPr>
          <w:spacing w:val="-10"/>
        </w:rPr>
        <w:fldChar w:fldCharType="separate"/>
      </w:r>
      <w:r w:rsidR="00761E18" w:rsidRPr="009F6850">
        <w:rPr>
          <w:spacing w:val="-10"/>
        </w:rPr>
        <w:t xml:space="preserve">Figure </w:t>
      </w:r>
      <w:r w:rsidR="00761E18" w:rsidRPr="009F6850">
        <w:rPr>
          <w:noProof/>
          <w:spacing w:val="-10"/>
        </w:rPr>
        <w:t>4</w:t>
      </w:r>
      <w:r w:rsidR="00761E18" w:rsidRPr="009F6850">
        <w:rPr>
          <w:noProof/>
          <w:spacing w:val="-10"/>
        </w:rPr>
        <w:noBreakHyphen/>
        <w:t>66</w:t>
      </w:r>
      <w:r w:rsidR="00BC2F5B" w:rsidRPr="009F6850">
        <w:rPr>
          <w:spacing w:val="-10"/>
        </w:rPr>
        <w:fldChar w:fldCharType="end"/>
      </w:r>
      <w:r w:rsidR="00BC2F5B" w:rsidRPr="009F6850">
        <w:rPr>
          <w:spacing w:val="-10"/>
        </w:rPr>
        <w:t xml:space="preserve"> and </w:t>
      </w:r>
      <w:r w:rsidR="00BC2F5B" w:rsidRPr="009F6850">
        <w:rPr>
          <w:spacing w:val="-10"/>
        </w:rPr>
        <w:fldChar w:fldCharType="begin"/>
      </w:r>
      <w:r w:rsidR="00BC2F5B" w:rsidRPr="009F6850">
        <w:rPr>
          <w:spacing w:val="-10"/>
        </w:rPr>
        <w:instrText xml:space="preserve"> REF _Ref76752492 \h  \* MERGEFORMAT </w:instrText>
      </w:r>
      <w:r w:rsidR="00BC2F5B" w:rsidRPr="009F6850">
        <w:rPr>
          <w:spacing w:val="-10"/>
        </w:rPr>
      </w:r>
      <w:r w:rsidR="00BC2F5B" w:rsidRPr="009F6850">
        <w:rPr>
          <w:spacing w:val="-10"/>
        </w:rPr>
        <w:fldChar w:fldCharType="separate"/>
      </w:r>
      <w:r w:rsidR="00761E18" w:rsidRPr="009F6850">
        <w:rPr>
          <w:spacing w:val="-10"/>
        </w:rPr>
        <w:t xml:space="preserve">Figure </w:t>
      </w:r>
      <w:r w:rsidR="00761E18" w:rsidRPr="009F6850">
        <w:rPr>
          <w:noProof/>
          <w:spacing w:val="-10"/>
        </w:rPr>
        <w:t>4</w:t>
      </w:r>
      <w:r w:rsidR="00761E18" w:rsidRPr="009F6850">
        <w:rPr>
          <w:noProof/>
          <w:spacing w:val="-10"/>
        </w:rPr>
        <w:noBreakHyphen/>
        <w:t>67</w:t>
      </w:r>
      <w:r w:rsidR="00BC2F5B" w:rsidRPr="009F6850">
        <w:rPr>
          <w:spacing w:val="-10"/>
        </w:rPr>
        <w:fldChar w:fldCharType="end"/>
      </w:r>
      <w:r w:rsidR="00BC2F5B" w:rsidRPr="009F6850">
        <w:rPr>
          <w:spacing w:val="-10"/>
        </w:rPr>
        <w:t xml:space="preserve"> show an example of the mockup transaction created for the experiment and its full content can be further inspected in the Appendix Section</w:t>
      </w:r>
      <w:r w:rsidR="00067A32">
        <w:rPr>
          <w:spacing w:val="-10"/>
        </w:rPr>
        <w:t xml:space="preserve"> B</w:t>
      </w:r>
      <w:r w:rsidR="00BC2F5B" w:rsidRPr="009F6850">
        <w:rPr>
          <w:spacing w:val="-10"/>
        </w:rPr>
        <w:t>.</w:t>
      </w:r>
      <w:r w:rsidRPr="009F6850">
        <w:rPr>
          <w:spacing w:val="-10"/>
        </w:rPr>
        <w:t xml:space="preserve"> In each transaction have its metadata attributes modified varied in each transaction for the test</w:t>
      </w:r>
      <w:r w:rsidR="00272EAB">
        <w:rPr>
          <w:spacing w:val="-10"/>
        </w:rPr>
        <w:t xml:space="preserve"> as shown in </w:t>
      </w:r>
      <w:r w:rsidR="00272EAB">
        <w:rPr>
          <w:spacing w:val="-10"/>
        </w:rPr>
        <w:fldChar w:fldCharType="begin"/>
      </w:r>
      <w:r w:rsidR="00272EAB">
        <w:rPr>
          <w:spacing w:val="-10"/>
        </w:rPr>
        <w:instrText xml:space="preserve"> REF _Ref78702145 \h </w:instrText>
      </w:r>
      <w:r w:rsidR="00272EAB">
        <w:rPr>
          <w:spacing w:val="-10"/>
        </w:rPr>
      </w:r>
      <w:r w:rsidR="00272EAB">
        <w:rPr>
          <w:spacing w:val="-10"/>
        </w:rPr>
        <w:fldChar w:fldCharType="separate"/>
      </w:r>
      <w:r w:rsidR="00272EAB">
        <w:t xml:space="preserve">Table </w:t>
      </w:r>
      <w:r w:rsidR="00272EAB">
        <w:rPr>
          <w:noProof/>
        </w:rPr>
        <w:t>4</w:t>
      </w:r>
      <w:r w:rsidR="00272EAB">
        <w:noBreakHyphen/>
      </w:r>
      <w:r w:rsidR="00272EAB">
        <w:rPr>
          <w:noProof/>
        </w:rPr>
        <w:t>1</w:t>
      </w:r>
      <w:r w:rsidR="00272EAB">
        <w:rPr>
          <w:spacing w:val="-10"/>
        </w:rPr>
        <w:fldChar w:fldCharType="end"/>
      </w:r>
      <w:r w:rsidRPr="009F6850">
        <w:rPr>
          <w:spacing w:val="-10"/>
        </w:rPr>
        <w:t>.</w:t>
      </w:r>
      <w:r w:rsidR="004A1611">
        <w:rPr>
          <w:spacing w:val="-10"/>
        </w:rPr>
        <w:t xml:space="preserve"> </w:t>
      </w:r>
      <w:r w:rsidR="004A1611" w:rsidRPr="004A1611">
        <w:rPr>
          <w:spacing w:val="-10"/>
        </w:rPr>
        <w:t>Each transaction will have about the same file size but different metadata attributes values to prove functionalities of the Document Query function</w:t>
      </w:r>
      <w:r w:rsidR="004A1611">
        <w:rPr>
          <w:spacing w:val="-10"/>
        </w:rPr>
        <w:t>.</w:t>
      </w:r>
      <w:r w:rsidR="00761E18" w:rsidRPr="009F6850">
        <w:rPr>
          <w:spacing w:val="-10"/>
        </w:rPr>
        <w:t xml:space="preserve"> All experiments will be tested with these transaction samples resulting as 10 times test for each setup ("transaction</w:t>
      </w:r>
      <w:r w:rsidR="004D15BB" w:rsidRPr="009F6850">
        <w:rPr>
          <w:spacing w:val="-10"/>
        </w:rPr>
        <w:t xml:space="preserve"> number #n</w:t>
      </w:r>
      <w:r w:rsidR="00761E18" w:rsidRPr="009F6850">
        <w:rPr>
          <w:spacing w:val="-10"/>
        </w:rPr>
        <w:t>" will be referred to as "</w:t>
      </w:r>
      <w:proofErr w:type="spellStart"/>
      <w:r w:rsidR="00761E18" w:rsidRPr="009F6850">
        <w:rPr>
          <w:spacing w:val="-10"/>
        </w:rPr>
        <w:t>Tx</w:t>
      </w:r>
      <w:r w:rsidR="004D15BB" w:rsidRPr="009F6850">
        <w:rPr>
          <w:spacing w:val="-10"/>
        </w:rPr>
        <w:t>#n</w:t>
      </w:r>
      <w:proofErr w:type="spellEnd"/>
      <w:r w:rsidR="00761E18" w:rsidRPr="009F6850">
        <w:rPr>
          <w:spacing w:val="-10"/>
        </w:rPr>
        <w:t>").</w:t>
      </w:r>
    </w:p>
    <w:p w14:paraId="50351523" w14:textId="7A541FC3" w:rsidR="007B3027" w:rsidRDefault="007B3027" w:rsidP="007B3027">
      <w:pPr>
        <w:pStyle w:val="Caption"/>
        <w:keepNext/>
        <w:jc w:val="center"/>
      </w:pPr>
      <w:bookmarkStart w:id="295" w:name="_Ref78702145"/>
      <w:bookmarkStart w:id="296" w:name="_Ref78702231"/>
      <w:r>
        <w:t xml:space="preserve">Table </w:t>
      </w:r>
      <w:fldSimple w:instr=" STYLEREF 1 \s ">
        <w:r>
          <w:rPr>
            <w:noProof/>
          </w:rPr>
          <w:t>4</w:t>
        </w:r>
      </w:fldSimple>
      <w:r>
        <w:noBreakHyphen/>
      </w:r>
      <w:fldSimple w:instr=" SEQ Table \* ARABIC \s 1 ">
        <w:r>
          <w:rPr>
            <w:noProof/>
          </w:rPr>
          <w:t>1</w:t>
        </w:r>
      </w:fldSimple>
      <w:bookmarkEnd w:id="295"/>
      <w:r>
        <w:t xml:space="preserve"> </w:t>
      </w:r>
      <w:bookmarkStart w:id="297" w:name="_Ref78702238"/>
      <w:r>
        <w:t>Modified metadata attributes in each sample transaction</w:t>
      </w:r>
      <w:bookmarkEnd w:id="296"/>
      <w:bookmarkEnd w:id="297"/>
    </w:p>
    <w:tbl>
      <w:tblPr>
        <w:tblStyle w:val="TableGrid"/>
        <w:tblW w:w="8545" w:type="dxa"/>
        <w:tblLook w:val="04A0" w:firstRow="1" w:lastRow="0" w:firstColumn="1" w:lastColumn="0" w:noHBand="0" w:noVBand="1"/>
      </w:tblPr>
      <w:tblGrid>
        <w:gridCol w:w="4528"/>
        <w:gridCol w:w="4017"/>
      </w:tblGrid>
      <w:tr w:rsidR="007B3027" w14:paraId="2FDF3E9E" w14:textId="77777777" w:rsidTr="00850E7E">
        <w:tc>
          <w:tcPr>
            <w:tcW w:w="4528" w:type="dxa"/>
          </w:tcPr>
          <w:p w14:paraId="4E5FFC40" w14:textId="3A980AA1" w:rsidR="007B3027" w:rsidRDefault="00272EAB" w:rsidP="00272EAB">
            <w:pPr>
              <w:spacing w:line="360" w:lineRule="auto"/>
              <w:jc w:val="center"/>
              <w:rPr>
                <w:spacing w:val="-10"/>
              </w:rPr>
            </w:pPr>
            <w:r>
              <w:rPr>
                <w:spacing w:val="-10"/>
              </w:rPr>
              <w:t>Metadata Attributes</w:t>
            </w:r>
          </w:p>
        </w:tc>
        <w:tc>
          <w:tcPr>
            <w:tcW w:w="4017" w:type="dxa"/>
          </w:tcPr>
          <w:p w14:paraId="535CF2E6" w14:textId="3509FB2D" w:rsidR="007B3027" w:rsidRDefault="00272EAB" w:rsidP="00272EAB">
            <w:pPr>
              <w:spacing w:line="360" w:lineRule="auto"/>
              <w:jc w:val="center"/>
              <w:rPr>
                <w:spacing w:val="-10"/>
              </w:rPr>
            </w:pPr>
            <w:r>
              <w:rPr>
                <w:spacing w:val="-10"/>
              </w:rPr>
              <w:t>Modif</w:t>
            </w:r>
            <w:r w:rsidR="00A043BC">
              <w:rPr>
                <w:spacing w:val="-10"/>
              </w:rPr>
              <w:t>y</w:t>
            </w:r>
            <w:r>
              <w:rPr>
                <w:spacing w:val="-10"/>
              </w:rPr>
              <w:t xml:space="preserve"> </w:t>
            </w:r>
            <w:r w:rsidR="000A6EFE">
              <w:rPr>
                <w:spacing w:val="-10"/>
              </w:rPr>
              <w:t>Pattern</w:t>
            </w:r>
          </w:p>
        </w:tc>
      </w:tr>
      <w:tr w:rsidR="007B3027" w14:paraId="6A00C54A" w14:textId="77777777" w:rsidTr="00850E7E">
        <w:tc>
          <w:tcPr>
            <w:tcW w:w="4528" w:type="dxa"/>
          </w:tcPr>
          <w:p w14:paraId="2271FDCE" w14:textId="4A38171D" w:rsidR="007B3027" w:rsidRDefault="007B3027" w:rsidP="00BC2F5B">
            <w:pPr>
              <w:spacing w:line="360" w:lineRule="auto"/>
              <w:jc w:val="thaiDistribute"/>
              <w:rPr>
                <w:spacing w:val="-10"/>
              </w:rPr>
            </w:pPr>
            <w:proofErr w:type="spellStart"/>
            <w:r w:rsidRPr="009F6850">
              <w:rPr>
                <w:spacing w:val="-10"/>
              </w:rPr>
              <w:t>DocumentEntry.patientId</w:t>
            </w:r>
            <w:proofErr w:type="spellEnd"/>
          </w:p>
        </w:tc>
        <w:tc>
          <w:tcPr>
            <w:tcW w:w="4017" w:type="dxa"/>
          </w:tcPr>
          <w:p w14:paraId="0A22897A" w14:textId="1F66A0C9" w:rsidR="007B3027" w:rsidRDefault="00986224" w:rsidP="00BC2F5B">
            <w:pPr>
              <w:spacing w:line="360" w:lineRule="auto"/>
              <w:jc w:val="thaiDistribute"/>
              <w:rPr>
                <w:spacing w:val="-10"/>
              </w:rPr>
            </w:pPr>
            <w:r w:rsidRPr="00986224">
              <w:rPr>
                <w:spacing w:val="-10"/>
              </w:rPr>
              <w:t>1.3.6.1.4.1.</w:t>
            </w:r>
            <w:r>
              <w:rPr>
                <w:spacing w:val="-10"/>
              </w:rPr>
              <w:t>xxxx</w:t>
            </w:r>
            <w:r w:rsidRPr="00986224">
              <w:rPr>
                <w:spacing w:val="-10"/>
              </w:rPr>
              <w:t>.13.20.3000&amp;ISO</w:t>
            </w:r>
            <w:r>
              <w:rPr>
                <w:spacing w:val="-10"/>
              </w:rPr>
              <w:br/>
            </w:r>
            <w:r w:rsidRPr="00171004">
              <w:rPr>
                <w:spacing w:val="-10"/>
                <w:sz w:val="22"/>
                <w:szCs w:val="22"/>
              </w:rPr>
              <w:t>Replace “xxxx” with 5 digit</w:t>
            </w:r>
            <w:r w:rsidR="00171004" w:rsidRPr="00171004">
              <w:rPr>
                <w:spacing w:val="-10"/>
                <w:sz w:val="22"/>
                <w:szCs w:val="22"/>
              </w:rPr>
              <w:t>s</w:t>
            </w:r>
            <w:r w:rsidRPr="00171004">
              <w:rPr>
                <w:spacing w:val="-10"/>
                <w:sz w:val="22"/>
                <w:szCs w:val="22"/>
              </w:rPr>
              <w:t xml:space="preserve"> random number</w:t>
            </w:r>
          </w:p>
        </w:tc>
      </w:tr>
      <w:tr w:rsidR="007B3027" w14:paraId="3564A570" w14:textId="77777777" w:rsidTr="00850E7E">
        <w:tc>
          <w:tcPr>
            <w:tcW w:w="4528" w:type="dxa"/>
          </w:tcPr>
          <w:p w14:paraId="25B64363" w14:textId="3AC7E9FA" w:rsidR="007B3027" w:rsidRDefault="007B3027" w:rsidP="00BC2F5B">
            <w:pPr>
              <w:spacing w:line="360" w:lineRule="auto"/>
              <w:jc w:val="thaiDistribute"/>
              <w:rPr>
                <w:spacing w:val="-10"/>
              </w:rPr>
            </w:pPr>
            <w:proofErr w:type="spellStart"/>
            <w:r w:rsidRPr="001572A8">
              <w:rPr>
                <w:spacing w:val="-14"/>
              </w:rPr>
              <w:t>DocumentEntry.repositoryUniqueId</w:t>
            </w:r>
            <w:proofErr w:type="spellEnd"/>
          </w:p>
        </w:tc>
        <w:tc>
          <w:tcPr>
            <w:tcW w:w="4017" w:type="dxa"/>
          </w:tcPr>
          <w:p w14:paraId="5C43F040" w14:textId="33B5A18C" w:rsidR="007B3027" w:rsidRDefault="00A043BC" w:rsidP="00BC2F5B">
            <w:pPr>
              <w:spacing w:line="360" w:lineRule="auto"/>
              <w:jc w:val="thaiDistribute"/>
              <w:rPr>
                <w:spacing w:val="-10"/>
              </w:rPr>
            </w:pPr>
            <w:r w:rsidRPr="00A043BC">
              <w:rPr>
                <w:spacing w:val="-10"/>
              </w:rPr>
              <w:t>1.19.6.24.</w:t>
            </w:r>
            <w:r>
              <w:rPr>
                <w:spacing w:val="-10"/>
              </w:rPr>
              <w:t>xxx</w:t>
            </w:r>
            <w:r w:rsidRPr="00A043BC">
              <w:rPr>
                <w:spacing w:val="-10"/>
              </w:rPr>
              <w:t>.42.1</w:t>
            </w:r>
            <w:r>
              <w:rPr>
                <w:spacing w:val="-10"/>
              </w:rPr>
              <w:br/>
              <w:t>Replace “xxx” with random number</w:t>
            </w:r>
          </w:p>
        </w:tc>
      </w:tr>
      <w:tr w:rsidR="007B3027" w14:paraId="183D84E3" w14:textId="77777777" w:rsidTr="00850E7E">
        <w:tc>
          <w:tcPr>
            <w:tcW w:w="4528" w:type="dxa"/>
          </w:tcPr>
          <w:p w14:paraId="712B7986" w14:textId="4E9872BD" w:rsidR="007B3027" w:rsidRDefault="007B3027" w:rsidP="00BC2F5B">
            <w:pPr>
              <w:spacing w:line="360" w:lineRule="auto"/>
              <w:jc w:val="thaiDistribute"/>
              <w:rPr>
                <w:spacing w:val="-10"/>
              </w:rPr>
            </w:pPr>
            <w:proofErr w:type="spellStart"/>
            <w:r w:rsidRPr="001572A8">
              <w:rPr>
                <w:spacing w:val="-14"/>
              </w:rPr>
              <w:t>DocumentEntry.hash</w:t>
            </w:r>
            <w:proofErr w:type="spellEnd"/>
          </w:p>
        </w:tc>
        <w:tc>
          <w:tcPr>
            <w:tcW w:w="4017" w:type="dxa"/>
          </w:tcPr>
          <w:p w14:paraId="2BE20098" w14:textId="7F03AA31" w:rsidR="007B3027" w:rsidRDefault="00A043BC" w:rsidP="00BC2F5B">
            <w:pPr>
              <w:spacing w:line="360" w:lineRule="auto"/>
              <w:jc w:val="thaiDistribute"/>
              <w:rPr>
                <w:spacing w:val="-10"/>
              </w:rPr>
            </w:pPr>
            <w:r>
              <w:rPr>
                <w:spacing w:val="-10"/>
              </w:rPr>
              <w:t>Replace with md5 random hash number</w:t>
            </w:r>
          </w:p>
        </w:tc>
      </w:tr>
      <w:tr w:rsidR="007B3027" w14:paraId="107C4CA8" w14:textId="77777777" w:rsidTr="00850E7E">
        <w:tc>
          <w:tcPr>
            <w:tcW w:w="4528" w:type="dxa"/>
          </w:tcPr>
          <w:p w14:paraId="0B1FBEC0" w14:textId="41A1F031" w:rsidR="007B3027" w:rsidRDefault="007B3027" w:rsidP="00BC2F5B">
            <w:pPr>
              <w:spacing w:line="360" w:lineRule="auto"/>
              <w:jc w:val="thaiDistribute"/>
              <w:rPr>
                <w:spacing w:val="-10"/>
              </w:rPr>
            </w:pPr>
            <w:proofErr w:type="spellStart"/>
            <w:r w:rsidRPr="001572A8">
              <w:rPr>
                <w:spacing w:val="-14"/>
              </w:rPr>
              <w:t>DocumentEntry.creationTime</w:t>
            </w:r>
            <w:proofErr w:type="spellEnd"/>
          </w:p>
        </w:tc>
        <w:tc>
          <w:tcPr>
            <w:tcW w:w="4017" w:type="dxa"/>
          </w:tcPr>
          <w:p w14:paraId="5BE58DC3" w14:textId="5A10ECD5" w:rsidR="007B3027" w:rsidRDefault="00A043BC" w:rsidP="00BC2F5B">
            <w:pPr>
              <w:spacing w:line="360" w:lineRule="auto"/>
              <w:jc w:val="thaiDistribute"/>
              <w:rPr>
                <w:spacing w:val="-10"/>
              </w:rPr>
            </w:pPr>
            <w:r w:rsidRPr="00171004">
              <w:rPr>
                <w:spacing w:val="-10"/>
                <w:sz w:val="22"/>
                <w:szCs w:val="22"/>
              </w:rPr>
              <w:t>Replace Date Time differ from other transaction</w:t>
            </w:r>
          </w:p>
        </w:tc>
      </w:tr>
      <w:tr w:rsidR="007B3027" w14:paraId="7704B8A2" w14:textId="77777777" w:rsidTr="00850E7E">
        <w:tc>
          <w:tcPr>
            <w:tcW w:w="4528" w:type="dxa"/>
          </w:tcPr>
          <w:p w14:paraId="0B958234" w14:textId="6A024237" w:rsidR="007B3027" w:rsidRDefault="007B3027" w:rsidP="00BC2F5B">
            <w:pPr>
              <w:spacing w:line="360" w:lineRule="auto"/>
              <w:jc w:val="thaiDistribute"/>
              <w:rPr>
                <w:spacing w:val="-10"/>
              </w:rPr>
            </w:pPr>
            <w:proofErr w:type="spellStart"/>
            <w:r>
              <w:t>DocumentEntry.serviceStartTime</w:t>
            </w:r>
            <w:proofErr w:type="spellEnd"/>
          </w:p>
        </w:tc>
        <w:tc>
          <w:tcPr>
            <w:tcW w:w="4017" w:type="dxa"/>
          </w:tcPr>
          <w:p w14:paraId="01B0CF13" w14:textId="5200B682" w:rsidR="007B3027" w:rsidRDefault="00171004" w:rsidP="00BC2F5B">
            <w:pPr>
              <w:spacing w:line="360" w:lineRule="auto"/>
              <w:jc w:val="thaiDistribute"/>
              <w:rPr>
                <w:spacing w:val="-10"/>
              </w:rPr>
            </w:pPr>
            <w:r w:rsidRPr="00171004">
              <w:rPr>
                <w:spacing w:val="-10"/>
                <w:sz w:val="22"/>
                <w:szCs w:val="22"/>
              </w:rPr>
              <w:t>Replace Date Time differ from other transaction</w:t>
            </w:r>
          </w:p>
        </w:tc>
      </w:tr>
      <w:tr w:rsidR="007B3027" w14:paraId="025CE66B" w14:textId="77777777" w:rsidTr="00850E7E">
        <w:tc>
          <w:tcPr>
            <w:tcW w:w="4528" w:type="dxa"/>
          </w:tcPr>
          <w:p w14:paraId="0B2C098E" w14:textId="3F0F7E79" w:rsidR="007B3027" w:rsidRDefault="007B3027" w:rsidP="00BC2F5B">
            <w:pPr>
              <w:spacing w:line="360" w:lineRule="auto"/>
              <w:jc w:val="thaiDistribute"/>
              <w:rPr>
                <w:spacing w:val="-10"/>
              </w:rPr>
            </w:pPr>
            <w:proofErr w:type="spellStart"/>
            <w:r>
              <w:t>DocumentEntry.serviceStopTime</w:t>
            </w:r>
            <w:proofErr w:type="spellEnd"/>
          </w:p>
        </w:tc>
        <w:tc>
          <w:tcPr>
            <w:tcW w:w="4017" w:type="dxa"/>
          </w:tcPr>
          <w:p w14:paraId="337749F4" w14:textId="74ACAC9B" w:rsidR="007B3027" w:rsidRDefault="00171004" w:rsidP="00BC2F5B">
            <w:pPr>
              <w:spacing w:line="360" w:lineRule="auto"/>
              <w:jc w:val="thaiDistribute"/>
              <w:rPr>
                <w:spacing w:val="-10"/>
              </w:rPr>
            </w:pPr>
            <w:r w:rsidRPr="00171004">
              <w:rPr>
                <w:spacing w:val="-10"/>
                <w:sz w:val="22"/>
                <w:szCs w:val="22"/>
              </w:rPr>
              <w:t>Replace Date Time differ from other transaction</w:t>
            </w:r>
          </w:p>
        </w:tc>
      </w:tr>
      <w:tr w:rsidR="007B3027" w14:paraId="2E19ACC5" w14:textId="77777777" w:rsidTr="00850E7E">
        <w:tc>
          <w:tcPr>
            <w:tcW w:w="4528" w:type="dxa"/>
          </w:tcPr>
          <w:p w14:paraId="2D712D71" w14:textId="2A05DB2F" w:rsidR="007B3027" w:rsidRDefault="007B3027" w:rsidP="00BC2F5B">
            <w:pPr>
              <w:spacing w:line="360" w:lineRule="auto"/>
              <w:jc w:val="thaiDistribute"/>
            </w:pPr>
            <w:proofErr w:type="spellStart"/>
            <w:r>
              <w:t>DocumentEntry.sourcePatientId</w:t>
            </w:r>
            <w:proofErr w:type="spellEnd"/>
          </w:p>
        </w:tc>
        <w:tc>
          <w:tcPr>
            <w:tcW w:w="4017" w:type="dxa"/>
          </w:tcPr>
          <w:p w14:paraId="02CA0607" w14:textId="77777777" w:rsidR="007B3027" w:rsidRDefault="00850E7E" w:rsidP="00BC2F5B">
            <w:pPr>
              <w:spacing w:line="360" w:lineRule="auto"/>
              <w:jc w:val="thaiDistribute"/>
              <w:rPr>
                <w:spacing w:val="-10"/>
              </w:rPr>
            </w:pPr>
            <w:proofErr w:type="spellStart"/>
            <w:r>
              <w:rPr>
                <w:spacing w:val="-10"/>
              </w:rPr>
              <w:t>xxxxxxxxx</w:t>
            </w:r>
            <w:proofErr w:type="spellEnd"/>
            <w:r w:rsidRPr="00850E7E">
              <w:rPr>
                <w:spacing w:val="-10"/>
              </w:rPr>
              <w:t>^^^&amp;amp;1.3.4.5&amp;amp;ISO</w:t>
            </w:r>
          </w:p>
          <w:p w14:paraId="69E916B9" w14:textId="260CA651" w:rsidR="00850E7E" w:rsidRDefault="00850E7E" w:rsidP="00BC2F5B">
            <w:pPr>
              <w:spacing w:line="360" w:lineRule="auto"/>
              <w:jc w:val="thaiDistribute"/>
              <w:rPr>
                <w:spacing w:val="-10"/>
              </w:rPr>
            </w:pPr>
            <w:r>
              <w:rPr>
                <w:spacing w:val="-10"/>
              </w:rPr>
              <w:t>Replace “</w:t>
            </w:r>
            <w:proofErr w:type="spellStart"/>
            <w:r>
              <w:rPr>
                <w:spacing w:val="-10"/>
              </w:rPr>
              <w:t>xxxxxxxxx</w:t>
            </w:r>
            <w:proofErr w:type="spellEnd"/>
            <w:r>
              <w:rPr>
                <w:spacing w:val="-10"/>
              </w:rPr>
              <w:t>” with random value</w:t>
            </w:r>
          </w:p>
        </w:tc>
      </w:tr>
      <w:tr w:rsidR="000A6EFE" w14:paraId="2F785D46" w14:textId="77777777" w:rsidTr="00850E7E">
        <w:tc>
          <w:tcPr>
            <w:tcW w:w="4528" w:type="dxa"/>
          </w:tcPr>
          <w:p w14:paraId="03305243" w14:textId="161E349D" w:rsidR="000A6EFE" w:rsidRDefault="000A6EFE" w:rsidP="00BC2F5B">
            <w:pPr>
              <w:spacing w:line="360" w:lineRule="auto"/>
              <w:jc w:val="thaiDistribute"/>
            </w:pPr>
            <w:proofErr w:type="spellStart"/>
            <w:r>
              <w:t>DocumentEntry.sourcePatientInfo</w:t>
            </w:r>
            <w:proofErr w:type="spellEnd"/>
          </w:p>
        </w:tc>
        <w:tc>
          <w:tcPr>
            <w:tcW w:w="4017" w:type="dxa"/>
          </w:tcPr>
          <w:p w14:paraId="6FD091DA" w14:textId="2DCE9E14" w:rsidR="000A6EFE" w:rsidRDefault="00850E7E" w:rsidP="00BC2F5B">
            <w:pPr>
              <w:spacing w:line="360" w:lineRule="auto"/>
              <w:jc w:val="thaiDistribute"/>
              <w:rPr>
                <w:spacing w:val="-10"/>
              </w:rPr>
            </w:pPr>
            <w:r>
              <w:rPr>
                <w:spacing w:val="-10"/>
              </w:rPr>
              <w:t>Random generated personal info.</w:t>
            </w:r>
          </w:p>
        </w:tc>
      </w:tr>
      <w:tr w:rsidR="000A6EFE" w14:paraId="1E05932A" w14:textId="77777777" w:rsidTr="00850E7E">
        <w:tc>
          <w:tcPr>
            <w:tcW w:w="4528" w:type="dxa"/>
          </w:tcPr>
          <w:p w14:paraId="1619B53F" w14:textId="7EB26DAB" w:rsidR="000A6EFE" w:rsidRDefault="000A6EFE" w:rsidP="00BC2F5B">
            <w:pPr>
              <w:spacing w:line="360" w:lineRule="auto"/>
              <w:jc w:val="thaiDistribute"/>
            </w:pPr>
            <w:proofErr w:type="spellStart"/>
            <w:r>
              <w:t>DocumentEntry.author</w:t>
            </w:r>
            <w:proofErr w:type="spellEnd"/>
          </w:p>
        </w:tc>
        <w:tc>
          <w:tcPr>
            <w:tcW w:w="4017" w:type="dxa"/>
          </w:tcPr>
          <w:p w14:paraId="734AF77E" w14:textId="2D383926" w:rsidR="000A6EFE" w:rsidRDefault="00850E7E" w:rsidP="00BC2F5B">
            <w:pPr>
              <w:spacing w:line="360" w:lineRule="auto"/>
              <w:jc w:val="thaiDistribute"/>
              <w:rPr>
                <w:spacing w:val="-10"/>
              </w:rPr>
            </w:pPr>
            <w:r>
              <w:rPr>
                <w:spacing w:val="-10"/>
              </w:rPr>
              <w:t>Random generated personal info.</w:t>
            </w:r>
          </w:p>
        </w:tc>
      </w:tr>
      <w:tr w:rsidR="00850E7E" w14:paraId="306E0C02" w14:textId="77777777" w:rsidTr="00850E7E">
        <w:tc>
          <w:tcPr>
            <w:tcW w:w="4528" w:type="dxa"/>
          </w:tcPr>
          <w:p w14:paraId="7CEDA4F2" w14:textId="4EDE878C" w:rsidR="00850E7E" w:rsidRDefault="00850E7E" w:rsidP="00BC2F5B">
            <w:pPr>
              <w:spacing w:line="360" w:lineRule="auto"/>
              <w:jc w:val="thaiDistribute"/>
            </w:pPr>
            <w:proofErr w:type="spellStart"/>
            <w:r>
              <w:t>DocumentEntry.healthcareFacilityTypeCode</w:t>
            </w:r>
            <w:proofErr w:type="spellEnd"/>
          </w:p>
        </w:tc>
        <w:tc>
          <w:tcPr>
            <w:tcW w:w="4017" w:type="dxa"/>
            <w:vMerge w:val="restart"/>
          </w:tcPr>
          <w:p w14:paraId="43DDD62B" w14:textId="2A797BE4" w:rsidR="00850E7E" w:rsidRDefault="00850E7E" w:rsidP="00BC2F5B">
            <w:pPr>
              <w:spacing w:line="360" w:lineRule="auto"/>
              <w:jc w:val="thaiDistribute"/>
              <w:rPr>
                <w:spacing w:val="-10"/>
              </w:rPr>
            </w:pPr>
            <w:r>
              <w:rPr>
                <w:spacing w:val="-10"/>
              </w:rPr>
              <w:t>Randomly chosen from Facility Type and Practice Setting list</w:t>
            </w:r>
          </w:p>
        </w:tc>
      </w:tr>
      <w:tr w:rsidR="00850E7E" w14:paraId="7CB70605" w14:textId="77777777" w:rsidTr="00850E7E">
        <w:tc>
          <w:tcPr>
            <w:tcW w:w="4528" w:type="dxa"/>
          </w:tcPr>
          <w:p w14:paraId="6A873348" w14:textId="431E2D06" w:rsidR="00850E7E" w:rsidRDefault="00850E7E" w:rsidP="00BC2F5B">
            <w:pPr>
              <w:spacing w:line="360" w:lineRule="auto"/>
              <w:jc w:val="thaiDistribute"/>
            </w:pPr>
            <w:proofErr w:type="spellStart"/>
            <w:r>
              <w:t>DocumentEntry.practiceSettingCode</w:t>
            </w:r>
            <w:proofErr w:type="spellEnd"/>
          </w:p>
        </w:tc>
        <w:tc>
          <w:tcPr>
            <w:tcW w:w="4017" w:type="dxa"/>
            <w:vMerge/>
          </w:tcPr>
          <w:p w14:paraId="5FC7528E" w14:textId="77777777" w:rsidR="00850E7E" w:rsidRDefault="00850E7E" w:rsidP="00BC2F5B">
            <w:pPr>
              <w:spacing w:line="360" w:lineRule="auto"/>
              <w:jc w:val="thaiDistribute"/>
              <w:rPr>
                <w:spacing w:val="-10"/>
              </w:rPr>
            </w:pPr>
          </w:p>
        </w:tc>
      </w:tr>
    </w:tbl>
    <w:p w14:paraId="0C52F8CA" w14:textId="77777777" w:rsidR="007B3027" w:rsidRPr="009F6850" w:rsidRDefault="007B3027" w:rsidP="00BC2F5B">
      <w:pPr>
        <w:spacing w:line="360" w:lineRule="auto"/>
        <w:jc w:val="thaiDistribute"/>
        <w:rPr>
          <w:spacing w:val="-10"/>
        </w:rPr>
      </w:pPr>
    </w:p>
    <w:p w14:paraId="4628BD4D" w14:textId="77777777" w:rsidR="00EF4DBA" w:rsidRPr="009F6850" w:rsidRDefault="00EF4DBA" w:rsidP="00EF4DBA">
      <w:pPr>
        <w:keepNext/>
        <w:spacing w:line="360" w:lineRule="auto"/>
        <w:jc w:val="center"/>
      </w:pPr>
      <w:r w:rsidRPr="009F6850">
        <w:rPr>
          <w:noProof/>
        </w:rPr>
        <w:lastRenderedPageBreak/>
        <w:drawing>
          <wp:inline distT="0" distB="0" distL="0" distR="0" wp14:anchorId="42AB037C" wp14:editId="77198FB0">
            <wp:extent cx="5516410" cy="3900805"/>
            <wp:effectExtent l="19050" t="19050" r="27305" b="23495"/>
            <wp:docPr id="29" name="Picture 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Text&#10;&#10;Description automatically generated"/>
                    <pic:cNvPicPr/>
                  </pic:nvPicPr>
                  <pic:blipFill>
                    <a:blip r:embed="rId134"/>
                    <a:stretch>
                      <a:fillRect/>
                    </a:stretch>
                  </pic:blipFill>
                  <pic:spPr>
                    <a:xfrm>
                      <a:off x="0" y="0"/>
                      <a:ext cx="5545852" cy="3921624"/>
                    </a:xfrm>
                    <a:prstGeom prst="rect">
                      <a:avLst/>
                    </a:prstGeom>
                    <a:ln>
                      <a:solidFill>
                        <a:schemeClr val="tx1"/>
                      </a:solidFill>
                    </a:ln>
                  </pic:spPr>
                </pic:pic>
              </a:graphicData>
            </a:graphic>
          </wp:inline>
        </w:drawing>
      </w:r>
    </w:p>
    <w:p w14:paraId="23F3185A" w14:textId="01C5F008" w:rsidR="00EF4DBA" w:rsidRPr="009F6850" w:rsidRDefault="00EF4DBA" w:rsidP="00EF4DBA">
      <w:pPr>
        <w:pStyle w:val="Caption"/>
        <w:jc w:val="center"/>
      </w:pPr>
      <w:bookmarkStart w:id="298" w:name="_Ref76752486"/>
      <w:bookmarkStart w:id="299" w:name="_Ref74279169"/>
      <w:bookmarkStart w:id="300" w:name="_Ref74284974"/>
      <w:r w:rsidRPr="009F6850">
        <w:t xml:space="preserve">Figure </w:t>
      </w:r>
      <w:fldSimple w:instr=" STYLEREF 1 \s ">
        <w:r w:rsidR="0096498E" w:rsidRPr="009F6850">
          <w:rPr>
            <w:noProof/>
          </w:rPr>
          <w:t>4</w:t>
        </w:r>
      </w:fldSimple>
      <w:r w:rsidR="0096498E" w:rsidRPr="009F6850">
        <w:noBreakHyphen/>
      </w:r>
      <w:fldSimple w:instr=" SEQ Figure \* ARABIC \s 1 ">
        <w:r w:rsidR="0096498E" w:rsidRPr="009F6850">
          <w:rPr>
            <w:noProof/>
          </w:rPr>
          <w:t>66</w:t>
        </w:r>
      </w:fldSimple>
      <w:bookmarkEnd w:id="298"/>
      <w:bookmarkEnd w:id="299"/>
      <w:r w:rsidRPr="009F6850">
        <w:t xml:space="preserve"> </w:t>
      </w:r>
      <w:bookmarkStart w:id="301" w:name="_Ref74284744"/>
      <w:r w:rsidR="00CD159D" w:rsidRPr="009F6850">
        <w:t>Part</w:t>
      </w:r>
      <w:r w:rsidRPr="009F6850">
        <w:t xml:space="preserve"> of transaction</w:t>
      </w:r>
      <w:r w:rsidR="00CD159D" w:rsidRPr="009F6850">
        <w:t xml:space="preserve"> samples content</w:t>
      </w:r>
      <w:r w:rsidRPr="009F6850">
        <w:t xml:space="preserve"> </w:t>
      </w:r>
      <w:bookmarkEnd w:id="300"/>
      <w:bookmarkEnd w:id="301"/>
      <w:r w:rsidR="004D1AFB">
        <w:fldChar w:fldCharType="begin"/>
      </w:r>
      <w:r w:rsidR="00CB68AC">
        <w:instrText>ADDIN CSL_CITATION {"citationItems":[{"id":"ITEM-1","itemData":{"author":[{"dropping-particle":"","family":"IHE International Inc","given":"","non-dropping-particle":"","parse-names":false,"suffix":""}],"id":"ITEM-1","issued":{"date-parts":[["2012"]]},"title":"IT Infrastructure Technical Framework: Volume 3 (ITI TF-3) Cross-Transaction Specifications and Content Specifications","type":"article-journal","volume":"3"},"uris":["http://www.mendeley.com/documents/?uuid=3fc47165-d2b7-4206-b0dc-28e6d4d446a0"]}],"mendeley":{"formattedCitation":"[59]","plainTextFormattedCitation":"[59]","previouslyFormattedCitation":"[59]"},"properties":{"noteIndex":0},"schema":"https://github.com/citation-style-language/schema/raw/master/csl-citation.json"}</w:instrText>
      </w:r>
      <w:r w:rsidR="004D1AFB">
        <w:fldChar w:fldCharType="separate"/>
      </w:r>
      <w:r w:rsidR="00CB68AC" w:rsidRPr="00CB68AC">
        <w:rPr>
          <w:noProof/>
        </w:rPr>
        <w:t>[59]</w:t>
      </w:r>
      <w:r w:rsidR="004D1AFB">
        <w:fldChar w:fldCharType="end"/>
      </w:r>
    </w:p>
    <w:p w14:paraId="3FFA0552" w14:textId="77777777" w:rsidR="00EF4DBA" w:rsidRPr="009F6850" w:rsidRDefault="00EF4DBA" w:rsidP="00EF4DBA">
      <w:pPr>
        <w:spacing w:line="360" w:lineRule="auto"/>
      </w:pPr>
    </w:p>
    <w:p w14:paraId="75AADF58" w14:textId="77777777" w:rsidR="00EF4DBA" w:rsidRPr="009F6850" w:rsidRDefault="00EF4DBA" w:rsidP="00EF4DBA">
      <w:pPr>
        <w:keepNext/>
        <w:spacing w:line="360" w:lineRule="auto"/>
        <w:jc w:val="center"/>
      </w:pPr>
      <w:r w:rsidRPr="009F6850">
        <w:rPr>
          <w:noProof/>
        </w:rPr>
        <w:drawing>
          <wp:inline distT="0" distB="0" distL="0" distR="0" wp14:anchorId="7810B41F" wp14:editId="44F78ACB">
            <wp:extent cx="4826441" cy="563912"/>
            <wp:effectExtent l="0" t="0" r="0" b="7620"/>
            <wp:docPr id="30" name="Picture 3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text, application&#10;&#10;Description automatically generated"/>
                    <pic:cNvPicPr/>
                  </pic:nvPicPr>
                  <pic:blipFill>
                    <a:blip r:embed="rId135"/>
                    <a:stretch>
                      <a:fillRect/>
                    </a:stretch>
                  </pic:blipFill>
                  <pic:spPr>
                    <a:xfrm>
                      <a:off x="0" y="0"/>
                      <a:ext cx="4870104" cy="569013"/>
                    </a:xfrm>
                    <a:prstGeom prst="rect">
                      <a:avLst/>
                    </a:prstGeom>
                  </pic:spPr>
                </pic:pic>
              </a:graphicData>
            </a:graphic>
          </wp:inline>
        </w:drawing>
      </w:r>
    </w:p>
    <w:p w14:paraId="37473AE4" w14:textId="702989F6" w:rsidR="00EF4DBA" w:rsidRPr="009F6850" w:rsidRDefault="00EF4DBA" w:rsidP="00EF4DBA">
      <w:pPr>
        <w:pStyle w:val="Caption"/>
        <w:jc w:val="center"/>
      </w:pPr>
      <w:bookmarkStart w:id="302" w:name="_Ref76752492"/>
      <w:bookmarkStart w:id="303" w:name="_Ref74279421"/>
      <w:bookmarkStart w:id="304" w:name="_Ref74284977"/>
      <w:r w:rsidRPr="009F6850">
        <w:t xml:space="preserve">Figure </w:t>
      </w:r>
      <w:fldSimple w:instr=" STYLEREF 1 \s ">
        <w:r w:rsidR="0096498E" w:rsidRPr="009F6850">
          <w:rPr>
            <w:noProof/>
          </w:rPr>
          <w:t>4</w:t>
        </w:r>
      </w:fldSimple>
      <w:r w:rsidR="0096498E" w:rsidRPr="009F6850">
        <w:noBreakHyphen/>
      </w:r>
      <w:fldSimple w:instr=" SEQ Figure \* ARABIC \s 1 ">
        <w:r w:rsidR="0096498E" w:rsidRPr="009F6850">
          <w:rPr>
            <w:noProof/>
          </w:rPr>
          <w:t>67</w:t>
        </w:r>
      </w:fldSimple>
      <w:bookmarkEnd w:id="302"/>
      <w:bookmarkEnd w:id="303"/>
      <w:r w:rsidRPr="009F6850">
        <w:t xml:space="preserve"> </w:t>
      </w:r>
      <w:bookmarkStart w:id="305" w:name="_Ref74284747"/>
      <w:r w:rsidRPr="009F6850">
        <w:t>Ten of mockup transactions generated for the experiment</w:t>
      </w:r>
      <w:bookmarkEnd w:id="304"/>
      <w:bookmarkEnd w:id="305"/>
    </w:p>
    <w:p w14:paraId="1AD5144C" w14:textId="77777777" w:rsidR="00EF4DBA" w:rsidRPr="009F6850" w:rsidRDefault="00EF4DBA" w:rsidP="00BC2F5B">
      <w:pPr>
        <w:spacing w:line="360" w:lineRule="auto"/>
        <w:jc w:val="thaiDistribute"/>
      </w:pPr>
    </w:p>
    <w:p w14:paraId="13C62634" w14:textId="41C5E889" w:rsidR="00BE315A" w:rsidRPr="009F6850" w:rsidRDefault="00BE315A" w:rsidP="00AA5F76">
      <w:pPr>
        <w:pStyle w:val="Heading3"/>
      </w:pPr>
      <w:bookmarkStart w:id="306" w:name="CHAPTERIV_441"/>
      <w:r w:rsidRPr="009F6850">
        <w:t xml:space="preserve">4.4.1 </w:t>
      </w:r>
      <w:r w:rsidR="00476739" w:rsidRPr="009F6850">
        <w:t>Functionalities Test</w:t>
      </w:r>
    </w:p>
    <w:bookmarkEnd w:id="306"/>
    <w:p w14:paraId="7BA22AAD" w14:textId="14231A9B" w:rsidR="008132D5" w:rsidRPr="009F6850" w:rsidRDefault="008132D5" w:rsidP="008132D5">
      <w:pPr>
        <w:spacing w:line="360" w:lineRule="auto"/>
        <w:jc w:val="thaiDistribute"/>
      </w:pPr>
      <w:r w:rsidRPr="009F6850">
        <w:tab/>
      </w:r>
      <w:r w:rsidR="00332909" w:rsidRPr="009F6850">
        <w:t xml:space="preserve">On the hypothesis that a changed number of active nodes </w:t>
      </w:r>
      <w:r w:rsidR="00D46045" w:rsidRPr="009F6850">
        <w:t>may</w:t>
      </w:r>
      <w:r w:rsidR="00332909" w:rsidRPr="009F6850">
        <w:t xml:space="preserve"> cause a change in the functionalities of the XDS Blockchain</w:t>
      </w:r>
      <w:r w:rsidR="008B5357" w:rsidRPr="009F6850">
        <w:t>,</w:t>
      </w:r>
      <w:r w:rsidR="00332909" w:rsidRPr="009F6850">
        <w:t xml:space="preserve"> </w:t>
      </w:r>
      <w:r w:rsidR="008B5357" w:rsidRPr="009F6850">
        <w:t>t</w:t>
      </w:r>
      <w:r w:rsidR="00332909" w:rsidRPr="009F6850">
        <w:t>o test the functionalities, the experiment performs by varying the number of nodes and test if the system could perform any function. Start from the setup with seven active nodes as the reference, followed by six, five, four, three, two, and one active node for the variation.</w:t>
      </w:r>
    </w:p>
    <w:p w14:paraId="70F08388" w14:textId="0874B857" w:rsidR="00552353" w:rsidRPr="009F6850" w:rsidRDefault="008132D5" w:rsidP="00552353">
      <w:pPr>
        <w:spacing w:line="360" w:lineRule="auto"/>
        <w:jc w:val="thaiDistribute"/>
      </w:pPr>
      <w:r w:rsidRPr="009F6850">
        <w:tab/>
      </w:r>
      <w:r w:rsidR="006A79A8" w:rsidRPr="009F6850">
        <w:t xml:space="preserve">To create a situation where there are </w:t>
      </w:r>
      <w:r w:rsidR="009B5086" w:rsidRPr="009F6850">
        <w:t>fewer than</w:t>
      </w:r>
      <w:r w:rsidR="006A79A8" w:rsidRPr="009F6850">
        <w:t xml:space="preserve"> seven active nodes, the 7-Nodes Example configuration must be modified to meet the situation. </w:t>
      </w:r>
      <w:r w:rsidRPr="009F6850">
        <w:t>In Quorum 7-Nodes Example, the number of active nodes was defined in the "permissioned-</w:t>
      </w:r>
      <w:proofErr w:type="spellStart"/>
      <w:r w:rsidRPr="009F6850">
        <w:t>nodes.json</w:t>
      </w:r>
      <w:proofErr w:type="spellEnd"/>
      <w:r w:rsidRPr="009F6850">
        <w:t xml:space="preserve">" file as shown in </w:t>
      </w:r>
      <w:r w:rsidRPr="009F6850">
        <w:fldChar w:fldCharType="begin"/>
      </w:r>
      <w:r w:rsidRPr="009F6850">
        <w:instrText xml:space="preserve"> REF _Ref76309841 \h  \* MERGEFORMAT </w:instrText>
      </w:r>
      <w:r w:rsidRPr="009F6850">
        <w:fldChar w:fldCharType="separate"/>
      </w:r>
      <w:r w:rsidRPr="009F6850">
        <w:t xml:space="preserve">Figure </w:t>
      </w:r>
      <w:r w:rsidRPr="009F6850">
        <w:rPr>
          <w:noProof/>
        </w:rPr>
        <w:t>4</w:t>
      </w:r>
      <w:r w:rsidRPr="009F6850">
        <w:noBreakHyphen/>
      </w:r>
      <w:r w:rsidRPr="009F6850">
        <w:rPr>
          <w:noProof/>
        </w:rPr>
        <w:t>54</w:t>
      </w:r>
      <w:r w:rsidRPr="009F6850">
        <w:fldChar w:fldCharType="end"/>
      </w:r>
      <w:r w:rsidRPr="009F6850">
        <w:t>. Each active node represents by its "</w:t>
      </w:r>
      <w:proofErr w:type="spellStart"/>
      <w:r w:rsidRPr="009F6850">
        <w:t>enode</w:t>
      </w:r>
      <w:proofErr w:type="spellEnd"/>
      <w:r w:rsidRPr="009F6850">
        <w:t xml:space="preserve">" identifier number </w:t>
      </w:r>
      <w:r w:rsidRPr="009F6850">
        <w:lastRenderedPageBreak/>
        <w:t xml:space="preserve">together with its communicating TCP port number as shown in </w:t>
      </w:r>
      <w:r w:rsidRPr="009F6850">
        <w:fldChar w:fldCharType="begin"/>
      </w:r>
      <w:r w:rsidRPr="009F6850">
        <w:instrText xml:space="preserve"> REF _Ref76309851 \h  \* MERGEFORMAT </w:instrText>
      </w:r>
      <w:r w:rsidRPr="009F6850">
        <w:fldChar w:fldCharType="separate"/>
      </w:r>
      <w:r w:rsidRPr="009F6850">
        <w:t xml:space="preserve">Figure </w:t>
      </w:r>
      <w:r w:rsidRPr="009F6850">
        <w:rPr>
          <w:noProof/>
        </w:rPr>
        <w:t>4</w:t>
      </w:r>
      <w:r w:rsidRPr="009F6850">
        <w:noBreakHyphen/>
      </w:r>
      <w:r w:rsidRPr="009F6850">
        <w:rPr>
          <w:noProof/>
        </w:rPr>
        <w:t>55</w:t>
      </w:r>
      <w:r w:rsidRPr="009F6850">
        <w:fldChar w:fldCharType="end"/>
      </w:r>
      <w:r w:rsidRPr="009F6850">
        <w:t xml:space="preserve">. The node will become inactive if its </w:t>
      </w:r>
      <w:proofErr w:type="spellStart"/>
      <w:r w:rsidRPr="009F6850">
        <w:t>enode</w:t>
      </w:r>
      <w:proofErr w:type="spellEnd"/>
      <w:r w:rsidRPr="009F6850">
        <w:t xml:space="preserve"> number was excluded from the file. That means, in each setup for a specific number of nodes, </w:t>
      </w:r>
      <w:proofErr w:type="spellStart"/>
      <w:r w:rsidRPr="009F6850">
        <w:t>enode</w:t>
      </w:r>
      <w:proofErr w:type="spellEnd"/>
      <w:r w:rsidRPr="009F6850">
        <w:t xml:space="preserve"> number of inactive nodes must be excluded from the file before initiate the 7-Nodes Blockchain network.  At the same time, the "</w:t>
      </w:r>
      <w:proofErr w:type="spellStart"/>
      <w:r w:rsidRPr="009F6850">
        <w:t>numNodes</w:t>
      </w:r>
      <w:proofErr w:type="spellEnd"/>
      <w:r w:rsidRPr="009F6850">
        <w:t xml:space="preserve">" variable value in the "istanbul-init.sh" file must be set to the specific number of active nodes (i.e., </w:t>
      </w:r>
      <w:proofErr w:type="spellStart"/>
      <w:r w:rsidRPr="009F6850">
        <w:t>numNodes</w:t>
      </w:r>
      <w:proofErr w:type="spellEnd"/>
      <w:r w:rsidRPr="009F6850">
        <w:t xml:space="preserve"> = 6 for six active nodes) as shown in </w:t>
      </w:r>
      <w:r w:rsidRPr="009F6850">
        <w:fldChar w:fldCharType="begin"/>
      </w:r>
      <w:r w:rsidRPr="009F6850">
        <w:instrText xml:space="preserve"> REF _Ref76319758 \h  \* MERGEFORMAT </w:instrText>
      </w:r>
      <w:r w:rsidRPr="009F6850">
        <w:fldChar w:fldCharType="separate"/>
      </w:r>
      <w:r w:rsidRPr="009F6850">
        <w:t xml:space="preserve">Figure </w:t>
      </w:r>
      <w:r w:rsidRPr="009F6850">
        <w:rPr>
          <w:noProof/>
        </w:rPr>
        <w:t>4</w:t>
      </w:r>
      <w:r w:rsidRPr="009F6850">
        <w:noBreakHyphen/>
      </w:r>
      <w:r w:rsidRPr="009F6850">
        <w:rPr>
          <w:noProof/>
        </w:rPr>
        <w:t>56</w:t>
      </w:r>
      <w:r w:rsidRPr="009F6850">
        <w:fldChar w:fldCharType="end"/>
      </w:r>
      <w:r w:rsidRPr="009F6850">
        <w:t xml:space="preserve"> to declare that there will be file directory prepared for the specified number of nodes at the initiation of the 7-Node Blockchain network.</w:t>
      </w:r>
    </w:p>
    <w:p w14:paraId="64C2E8D9" w14:textId="38679074" w:rsidR="00552353" w:rsidRPr="009F6850" w:rsidRDefault="00552353" w:rsidP="00552353">
      <w:pPr>
        <w:spacing w:line="360" w:lineRule="auto"/>
        <w:jc w:val="thaiDistribute"/>
      </w:pPr>
      <w:r w:rsidRPr="009F6850">
        <w:tab/>
        <w:t>After the configuration was modified, the 7-Nodes Example will automatically generate Blockchain nodes to meet with the specified number upon the initiation of the Blockchain ledger. That means every time the configuration file was modified for a new setup, the Blockchain network must be reset and re-initiated to ensure that there is no conflict with another setup which could affect the accuracy of the experiment result.</w:t>
      </w:r>
    </w:p>
    <w:p w14:paraId="174C36B2" w14:textId="7D102F38" w:rsidR="008132D5" w:rsidRPr="009F6850" w:rsidRDefault="008132D5" w:rsidP="00552353">
      <w:pPr>
        <w:spacing w:after="240" w:line="360" w:lineRule="auto"/>
        <w:jc w:val="thaiDistribute"/>
      </w:pPr>
      <w:r w:rsidRPr="009F6850">
        <w:t xml:space="preserve"> </w:t>
      </w:r>
    </w:p>
    <w:p w14:paraId="71D1AD6D" w14:textId="77777777" w:rsidR="008132D5" w:rsidRPr="009F6850" w:rsidRDefault="008132D5" w:rsidP="008132D5">
      <w:pPr>
        <w:keepNext/>
        <w:spacing w:line="360" w:lineRule="auto"/>
        <w:ind w:hanging="540"/>
        <w:jc w:val="thaiDistribute"/>
      </w:pPr>
      <w:r w:rsidRPr="009F6850">
        <w:rPr>
          <w:noProof/>
        </w:rPr>
        <w:drawing>
          <wp:inline distT="0" distB="0" distL="0" distR="0" wp14:anchorId="37A820FA" wp14:editId="4805D72F">
            <wp:extent cx="5970953" cy="1607820"/>
            <wp:effectExtent l="0" t="0" r="0" b="0"/>
            <wp:docPr id="26" name="Picture 26"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text&#10;&#10;Description automatically generated"/>
                    <pic:cNvPicPr/>
                  </pic:nvPicPr>
                  <pic:blipFill>
                    <a:blip r:embed="rId136">
                      <a:extLst>
                        <a:ext uri="{28A0092B-C50C-407E-A947-70E740481C1C}">
                          <a14:useLocalDpi xmlns:a14="http://schemas.microsoft.com/office/drawing/2010/main" val="0"/>
                        </a:ext>
                      </a:extLst>
                    </a:blip>
                    <a:stretch>
                      <a:fillRect/>
                    </a:stretch>
                  </pic:blipFill>
                  <pic:spPr>
                    <a:xfrm>
                      <a:off x="0" y="0"/>
                      <a:ext cx="5989899" cy="1612922"/>
                    </a:xfrm>
                    <a:prstGeom prst="rect">
                      <a:avLst/>
                    </a:prstGeom>
                  </pic:spPr>
                </pic:pic>
              </a:graphicData>
            </a:graphic>
          </wp:inline>
        </w:drawing>
      </w:r>
    </w:p>
    <w:p w14:paraId="13F71328" w14:textId="4DE3FD3D" w:rsidR="008132D5" w:rsidRPr="009F6850" w:rsidRDefault="008132D5" w:rsidP="008132D5">
      <w:pPr>
        <w:pStyle w:val="Caption"/>
        <w:jc w:val="center"/>
      </w:pPr>
      <w:bookmarkStart w:id="307" w:name="_Ref76309841"/>
      <w:bookmarkStart w:id="308" w:name="_Ref76935833"/>
      <w:r w:rsidRPr="009F6850">
        <w:t xml:space="preserve">Figure </w:t>
      </w:r>
      <w:fldSimple w:instr=" STYLEREF 1 \s ">
        <w:r w:rsidR="0096498E" w:rsidRPr="009F6850">
          <w:rPr>
            <w:noProof/>
          </w:rPr>
          <w:t>4</w:t>
        </w:r>
      </w:fldSimple>
      <w:r w:rsidR="0096498E" w:rsidRPr="009F6850">
        <w:noBreakHyphen/>
      </w:r>
      <w:fldSimple w:instr=" SEQ Figure \* ARABIC \s 1 ">
        <w:r w:rsidR="0096498E" w:rsidRPr="009F6850">
          <w:rPr>
            <w:noProof/>
          </w:rPr>
          <w:t>68</w:t>
        </w:r>
      </w:fldSimple>
      <w:bookmarkEnd w:id="307"/>
      <w:r w:rsidRPr="009F6850">
        <w:t xml:space="preserve"> </w:t>
      </w:r>
      <w:bookmarkStart w:id="309" w:name="_Ref76935781"/>
      <w:r w:rsidRPr="009F6850">
        <w:t>Content of "permissioned-</w:t>
      </w:r>
      <w:proofErr w:type="spellStart"/>
      <w:r w:rsidRPr="009F6850">
        <w:t>nodes.json</w:t>
      </w:r>
      <w:proofErr w:type="spellEnd"/>
      <w:r w:rsidRPr="009F6850">
        <w:t>" file define active nodes</w:t>
      </w:r>
      <w:r w:rsidRPr="009F6850">
        <w:br/>
        <w:t>(node ids truncated for simpler explanation)</w:t>
      </w:r>
      <w:bookmarkEnd w:id="308"/>
      <w:bookmarkEnd w:id="309"/>
      <w:r w:rsidR="0029292E">
        <w:t xml:space="preserve"> </w:t>
      </w:r>
      <w:r w:rsidR="0029292E">
        <w:fldChar w:fldCharType="begin"/>
      </w:r>
      <w:r w:rsidR="0029292E">
        <w:instrText>ADDIN CSL_CITATION {"citationItems":[{"id":"ITEM-1","itemData":{"URL":"https://github.com/ConsenSys/quorum-examples/tree/master/examples/7nodes","accessed":{"date-parts":[["2021","6","3"]]},"id":"ITEM-1","issued":{"date-parts":[["0"]]},"title":"Quorum 7-nodes Example","type":"webpage"},"uris":["http://www.mendeley.com/documents/?uuid=7e947935-7d4f-3576-8f81-a8f9ee63fa6b"]}],"mendeley":{"formattedCitation":"[33]","plainTextFormattedCitation":"[33]"},"properties":{"noteIndex":0},"schema":"https://github.com/citation-style-language/schema/raw/master/csl-citation.json"}</w:instrText>
      </w:r>
      <w:r w:rsidR="0029292E">
        <w:fldChar w:fldCharType="separate"/>
      </w:r>
      <w:r w:rsidR="0029292E" w:rsidRPr="0029292E">
        <w:rPr>
          <w:noProof/>
        </w:rPr>
        <w:t>[33]</w:t>
      </w:r>
      <w:r w:rsidR="0029292E">
        <w:fldChar w:fldCharType="end"/>
      </w:r>
    </w:p>
    <w:p w14:paraId="08A69005" w14:textId="77777777" w:rsidR="008132D5" w:rsidRPr="009F6850" w:rsidRDefault="008132D5" w:rsidP="008132D5"/>
    <w:p w14:paraId="78EFC2EA" w14:textId="77777777" w:rsidR="008132D5" w:rsidRPr="009F6850" w:rsidRDefault="008132D5" w:rsidP="008132D5">
      <w:pPr>
        <w:keepNext/>
        <w:spacing w:after="240"/>
        <w:ind w:hanging="540"/>
      </w:pPr>
      <w:r w:rsidRPr="009F6850">
        <w:rPr>
          <w:noProof/>
        </w:rPr>
        <w:drawing>
          <wp:inline distT="0" distB="0" distL="0" distR="0" wp14:anchorId="231D010A" wp14:editId="2ABDA3BE">
            <wp:extent cx="6132416" cy="151074"/>
            <wp:effectExtent l="0" t="0" r="0" b="190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7062985" cy="173999"/>
                    </a:xfrm>
                    <a:prstGeom prst="rect">
                      <a:avLst/>
                    </a:prstGeom>
                  </pic:spPr>
                </pic:pic>
              </a:graphicData>
            </a:graphic>
          </wp:inline>
        </w:drawing>
      </w:r>
    </w:p>
    <w:p w14:paraId="21158691" w14:textId="004BF26F" w:rsidR="008132D5" w:rsidRPr="009F6850" w:rsidRDefault="008132D5" w:rsidP="008132D5">
      <w:pPr>
        <w:pStyle w:val="Caption"/>
        <w:spacing w:after="240"/>
        <w:jc w:val="center"/>
      </w:pPr>
      <w:bookmarkStart w:id="310" w:name="_Ref76309851"/>
      <w:bookmarkStart w:id="311" w:name="_Ref76935836"/>
      <w:r w:rsidRPr="009F6850">
        <w:t xml:space="preserve">Figure </w:t>
      </w:r>
      <w:fldSimple w:instr=" STYLEREF 1 \s ">
        <w:r w:rsidR="0096498E" w:rsidRPr="009F6850">
          <w:rPr>
            <w:noProof/>
          </w:rPr>
          <w:t>4</w:t>
        </w:r>
      </w:fldSimple>
      <w:r w:rsidR="0096498E" w:rsidRPr="009F6850">
        <w:noBreakHyphen/>
      </w:r>
      <w:fldSimple w:instr=" SEQ Figure \* ARABIC \s 1 ">
        <w:r w:rsidR="0096498E" w:rsidRPr="009F6850">
          <w:rPr>
            <w:noProof/>
          </w:rPr>
          <w:t>69</w:t>
        </w:r>
      </w:fldSimple>
      <w:bookmarkEnd w:id="310"/>
      <w:r w:rsidRPr="009F6850">
        <w:t xml:space="preserve"> </w:t>
      </w:r>
      <w:bookmarkStart w:id="312" w:name="_Ref76935787"/>
      <w:r w:rsidRPr="009F6850">
        <w:t>Single node id represent single active node</w:t>
      </w:r>
      <w:bookmarkEnd w:id="311"/>
      <w:bookmarkEnd w:id="312"/>
    </w:p>
    <w:p w14:paraId="51D83062" w14:textId="77777777" w:rsidR="008132D5" w:rsidRPr="009F6850" w:rsidRDefault="008132D5" w:rsidP="008132D5">
      <w:pPr>
        <w:keepNext/>
        <w:jc w:val="center"/>
      </w:pPr>
      <w:r w:rsidRPr="009F6850">
        <w:rPr>
          <w:noProof/>
        </w:rPr>
        <w:lastRenderedPageBreak/>
        <w:drawing>
          <wp:inline distT="0" distB="0" distL="0" distR="0" wp14:anchorId="483F71F6" wp14:editId="4503BE36">
            <wp:extent cx="5692920" cy="4436828"/>
            <wp:effectExtent l="0" t="0" r="3175" b="1905"/>
            <wp:docPr id="66" name="Picture 6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Text&#10;&#10;Description automatically generated"/>
                    <pic:cNvPicPr/>
                  </pic:nvPicPr>
                  <pic:blipFill>
                    <a:blip r:embed="rId138"/>
                    <a:stretch>
                      <a:fillRect/>
                    </a:stretch>
                  </pic:blipFill>
                  <pic:spPr>
                    <a:xfrm>
                      <a:off x="0" y="0"/>
                      <a:ext cx="5705118" cy="4446335"/>
                    </a:xfrm>
                    <a:prstGeom prst="rect">
                      <a:avLst/>
                    </a:prstGeom>
                  </pic:spPr>
                </pic:pic>
              </a:graphicData>
            </a:graphic>
          </wp:inline>
        </w:drawing>
      </w:r>
    </w:p>
    <w:p w14:paraId="6DC4F2EB" w14:textId="268E2A5A" w:rsidR="008132D5" w:rsidRPr="009F6850" w:rsidRDefault="008132D5" w:rsidP="008132D5">
      <w:pPr>
        <w:pStyle w:val="Caption"/>
        <w:jc w:val="center"/>
      </w:pPr>
      <w:bookmarkStart w:id="313" w:name="_Ref76319758"/>
      <w:bookmarkStart w:id="314" w:name="_Ref76935840"/>
      <w:r w:rsidRPr="009F6850">
        <w:t xml:space="preserve">Figure </w:t>
      </w:r>
      <w:fldSimple w:instr=" STYLEREF 1 \s ">
        <w:r w:rsidR="0096498E" w:rsidRPr="009F6850">
          <w:rPr>
            <w:noProof/>
          </w:rPr>
          <w:t>4</w:t>
        </w:r>
      </w:fldSimple>
      <w:r w:rsidR="0096498E" w:rsidRPr="009F6850">
        <w:noBreakHyphen/>
      </w:r>
      <w:fldSimple w:instr=" SEQ Figure \* ARABIC \s 1 ">
        <w:r w:rsidR="0096498E" w:rsidRPr="009F6850">
          <w:rPr>
            <w:noProof/>
          </w:rPr>
          <w:t>70</w:t>
        </w:r>
      </w:fldSimple>
      <w:bookmarkEnd w:id="313"/>
      <w:r w:rsidRPr="009F6850">
        <w:t xml:space="preserve"> </w:t>
      </w:r>
      <w:bookmarkStart w:id="315" w:name="_Ref76935817"/>
      <w:r w:rsidRPr="009F6850">
        <w:t>"</w:t>
      </w:r>
      <w:proofErr w:type="spellStart"/>
      <w:r w:rsidRPr="009F6850">
        <w:t>numNodes</w:t>
      </w:r>
      <w:proofErr w:type="spellEnd"/>
      <w:r w:rsidRPr="009F6850">
        <w:t>" variable in "istanbul-init.sh" file reassigned with new value</w:t>
      </w:r>
      <w:bookmarkEnd w:id="314"/>
      <w:bookmarkEnd w:id="315"/>
    </w:p>
    <w:p w14:paraId="10868211" w14:textId="77777777" w:rsidR="008132D5" w:rsidRPr="009F6850" w:rsidRDefault="008132D5" w:rsidP="00EF463A">
      <w:pPr>
        <w:spacing w:after="240" w:line="360" w:lineRule="auto"/>
        <w:jc w:val="thaiDistribute"/>
        <w:rPr>
          <w:highlight w:val="yellow"/>
        </w:rPr>
      </w:pPr>
    </w:p>
    <w:p w14:paraId="6EDFF505" w14:textId="1D42CEDB" w:rsidR="00EF463A" w:rsidRPr="009F6850" w:rsidRDefault="00EF463A" w:rsidP="00EF463A">
      <w:pPr>
        <w:spacing w:after="240" w:line="360" w:lineRule="auto"/>
        <w:jc w:val="thaiDistribute"/>
      </w:pPr>
      <w:r w:rsidRPr="009F6850">
        <w:tab/>
      </w:r>
      <w:r w:rsidR="00A45882">
        <w:fldChar w:fldCharType="begin"/>
      </w:r>
      <w:r w:rsidR="00A45882">
        <w:instrText xml:space="preserve"> REF _Ref76730099 \h </w:instrText>
      </w:r>
      <w:r w:rsidR="00A45882">
        <w:fldChar w:fldCharType="separate"/>
      </w:r>
      <w:r w:rsidR="00A45882" w:rsidRPr="009F6850">
        <w:t xml:space="preserve">Table </w:t>
      </w:r>
      <w:r w:rsidR="00A45882">
        <w:rPr>
          <w:noProof/>
        </w:rPr>
        <w:t>4</w:t>
      </w:r>
      <w:r w:rsidR="00A45882">
        <w:noBreakHyphen/>
      </w:r>
      <w:r w:rsidR="00A45882">
        <w:rPr>
          <w:noProof/>
        </w:rPr>
        <w:t>2</w:t>
      </w:r>
      <w:r w:rsidR="00A45882">
        <w:fldChar w:fldCharType="end"/>
      </w:r>
      <w:r w:rsidR="00A45882">
        <w:t xml:space="preserve"> </w:t>
      </w:r>
      <w:r w:rsidRPr="009F6850">
        <w:t xml:space="preserve">shows that the system result from the implementation can function normally with 7, 6, and 5 active nodes. The system stops functioning when there are active nodes lesser than 5. </w:t>
      </w:r>
    </w:p>
    <w:p w14:paraId="6E2366F2" w14:textId="27E33AB0" w:rsidR="00E13142" w:rsidRPr="009F6850" w:rsidRDefault="00E13142" w:rsidP="00E13142">
      <w:pPr>
        <w:pStyle w:val="Caption"/>
        <w:jc w:val="center"/>
      </w:pPr>
      <w:bookmarkStart w:id="316" w:name="_Ref76730099"/>
      <w:bookmarkStart w:id="317" w:name="_Ref76754870"/>
      <w:r w:rsidRPr="009F6850">
        <w:t xml:space="preserve">Table </w:t>
      </w:r>
      <w:fldSimple w:instr=" STYLEREF 1 \s ">
        <w:r w:rsidR="007B3027">
          <w:rPr>
            <w:noProof/>
          </w:rPr>
          <w:t>4</w:t>
        </w:r>
      </w:fldSimple>
      <w:r w:rsidR="007B3027">
        <w:noBreakHyphen/>
      </w:r>
      <w:fldSimple w:instr=" SEQ Table \* ARABIC \s 1 ">
        <w:r w:rsidR="007B3027">
          <w:rPr>
            <w:noProof/>
          </w:rPr>
          <w:t>2</w:t>
        </w:r>
      </w:fldSimple>
      <w:bookmarkEnd w:id="316"/>
      <w:r w:rsidRPr="009F6850">
        <w:t xml:space="preserve"> </w:t>
      </w:r>
      <w:bookmarkStart w:id="318" w:name="_Ref76754864"/>
      <w:r w:rsidRPr="009F6850">
        <w:t>Functionalities experiment result</w:t>
      </w:r>
      <w:bookmarkEnd w:id="317"/>
      <w:bookmarkEnd w:id="318"/>
    </w:p>
    <w:tbl>
      <w:tblPr>
        <w:tblStyle w:val="TableGrid"/>
        <w:tblW w:w="0" w:type="auto"/>
        <w:tblLook w:val="04A0" w:firstRow="1" w:lastRow="0" w:firstColumn="1" w:lastColumn="0" w:noHBand="0" w:noVBand="1"/>
      </w:tblPr>
      <w:tblGrid>
        <w:gridCol w:w="1563"/>
        <w:gridCol w:w="969"/>
        <w:gridCol w:w="970"/>
        <w:gridCol w:w="970"/>
        <w:gridCol w:w="970"/>
        <w:gridCol w:w="970"/>
        <w:gridCol w:w="970"/>
        <w:gridCol w:w="970"/>
      </w:tblGrid>
      <w:tr w:rsidR="00EF463A" w:rsidRPr="009F6850" w14:paraId="3D8155FE" w14:textId="77777777" w:rsidTr="00F3403C">
        <w:tc>
          <w:tcPr>
            <w:tcW w:w="1563" w:type="dxa"/>
          </w:tcPr>
          <w:p w14:paraId="20C7B269" w14:textId="77777777" w:rsidR="00EF463A" w:rsidRPr="009F6850" w:rsidRDefault="00EF463A" w:rsidP="00F3403C">
            <w:pPr>
              <w:jc w:val="thaiDistribute"/>
            </w:pPr>
          </w:p>
        </w:tc>
        <w:tc>
          <w:tcPr>
            <w:tcW w:w="969" w:type="dxa"/>
          </w:tcPr>
          <w:p w14:paraId="281427B5" w14:textId="77777777" w:rsidR="00EF463A" w:rsidRPr="009F6850" w:rsidRDefault="00EF463A" w:rsidP="00F3403C">
            <w:pPr>
              <w:jc w:val="center"/>
            </w:pPr>
            <w:r w:rsidRPr="009F6850">
              <w:t>7 Nodes</w:t>
            </w:r>
          </w:p>
        </w:tc>
        <w:tc>
          <w:tcPr>
            <w:tcW w:w="970" w:type="dxa"/>
          </w:tcPr>
          <w:p w14:paraId="2844221F" w14:textId="77777777" w:rsidR="00EF463A" w:rsidRPr="009F6850" w:rsidRDefault="00EF463A" w:rsidP="00F3403C">
            <w:pPr>
              <w:jc w:val="center"/>
            </w:pPr>
            <w:r w:rsidRPr="009F6850">
              <w:t>6 Nodes</w:t>
            </w:r>
          </w:p>
        </w:tc>
        <w:tc>
          <w:tcPr>
            <w:tcW w:w="970" w:type="dxa"/>
          </w:tcPr>
          <w:p w14:paraId="58DDD128" w14:textId="77777777" w:rsidR="00EF463A" w:rsidRPr="009F6850" w:rsidRDefault="00EF463A" w:rsidP="00F3403C">
            <w:pPr>
              <w:jc w:val="center"/>
            </w:pPr>
            <w:r w:rsidRPr="009F6850">
              <w:t>5 Nodes</w:t>
            </w:r>
          </w:p>
        </w:tc>
        <w:tc>
          <w:tcPr>
            <w:tcW w:w="970" w:type="dxa"/>
          </w:tcPr>
          <w:p w14:paraId="50ADD9D3" w14:textId="77777777" w:rsidR="00EF463A" w:rsidRPr="009F6850" w:rsidRDefault="00EF463A" w:rsidP="00F3403C">
            <w:pPr>
              <w:jc w:val="center"/>
            </w:pPr>
            <w:r w:rsidRPr="009F6850">
              <w:t>4 Nodes</w:t>
            </w:r>
          </w:p>
        </w:tc>
        <w:tc>
          <w:tcPr>
            <w:tcW w:w="970" w:type="dxa"/>
          </w:tcPr>
          <w:p w14:paraId="388A5BE1" w14:textId="77777777" w:rsidR="00EF463A" w:rsidRPr="009F6850" w:rsidRDefault="00EF463A" w:rsidP="00F3403C">
            <w:pPr>
              <w:jc w:val="center"/>
            </w:pPr>
            <w:r w:rsidRPr="009F6850">
              <w:t>3 Nodes</w:t>
            </w:r>
          </w:p>
        </w:tc>
        <w:tc>
          <w:tcPr>
            <w:tcW w:w="970" w:type="dxa"/>
          </w:tcPr>
          <w:p w14:paraId="2EF3939E" w14:textId="77777777" w:rsidR="00EF463A" w:rsidRPr="009F6850" w:rsidRDefault="00EF463A" w:rsidP="00F3403C">
            <w:pPr>
              <w:jc w:val="center"/>
            </w:pPr>
            <w:r w:rsidRPr="009F6850">
              <w:t>2 Nodes</w:t>
            </w:r>
          </w:p>
        </w:tc>
        <w:tc>
          <w:tcPr>
            <w:tcW w:w="970" w:type="dxa"/>
          </w:tcPr>
          <w:p w14:paraId="5172D5CF" w14:textId="77777777" w:rsidR="00EF463A" w:rsidRPr="009F6850" w:rsidRDefault="00EF463A" w:rsidP="00F3403C">
            <w:pPr>
              <w:jc w:val="center"/>
            </w:pPr>
            <w:r w:rsidRPr="009F6850">
              <w:t>1 Nodes</w:t>
            </w:r>
          </w:p>
        </w:tc>
      </w:tr>
      <w:tr w:rsidR="00EF463A" w:rsidRPr="009F6850" w14:paraId="00BF90DC" w14:textId="77777777" w:rsidTr="00F3403C">
        <w:tc>
          <w:tcPr>
            <w:tcW w:w="1563" w:type="dxa"/>
          </w:tcPr>
          <w:p w14:paraId="25CCCB6A" w14:textId="77777777" w:rsidR="00EF463A" w:rsidRPr="009F6850" w:rsidRDefault="00EF463A" w:rsidP="00F3403C">
            <w:pPr>
              <w:jc w:val="thaiDistribute"/>
            </w:pPr>
            <w:proofErr w:type="spellStart"/>
            <w:r w:rsidRPr="009F6850">
              <w:t>Smartcontract</w:t>
            </w:r>
            <w:proofErr w:type="spellEnd"/>
            <w:r w:rsidRPr="009F6850">
              <w:t xml:space="preserve"> Deployment</w:t>
            </w:r>
          </w:p>
        </w:tc>
        <w:tc>
          <w:tcPr>
            <w:tcW w:w="969" w:type="dxa"/>
            <w:vAlign w:val="center"/>
          </w:tcPr>
          <w:p w14:paraId="3CA468B1" w14:textId="77777777" w:rsidR="00EF463A" w:rsidRPr="009F6850" w:rsidRDefault="00EF463A" w:rsidP="00F3403C">
            <w:pPr>
              <w:jc w:val="center"/>
              <w:rPr>
                <w:color w:val="006600"/>
              </w:rPr>
            </w:pPr>
            <w:r w:rsidRPr="009F6850">
              <w:rPr>
                <w:color w:val="006600"/>
              </w:rPr>
              <w:sym w:font="Wingdings" w:char="F0FC"/>
            </w:r>
          </w:p>
        </w:tc>
        <w:tc>
          <w:tcPr>
            <w:tcW w:w="970" w:type="dxa"/>
            <w:vAlign w:val="center"/>
          </w:tcPr>
          <w:p w14:paraId="0A511736" w14:textId="77777777" w:rsidR="00EF463A" w:rsidRPr="009F6850" w:rsidRDefault="00EF463A" w:rsidP="00F3403C">
            <w:pPr>
              <w:jc w:val="center"/>
              <w:rPr>
                <w:color w:val="006600"/>
              </w:rPr>
            </w:pPr>
            <w:r w:rsidRPr="009F6850">
              <w:rPr>
                <w:color w:val="006600"/>
              </w:rPr>
              <w:sym w:font="Wingdings" w:char="F0FC"/>
            </w:r>
          </w:p>
        </w:tc>
        <w:tc>
          <w:tcPr>
            <w:tcW w:w="970" w:type="dxa"/>
            <w:vAlign w:val="center"/>
          </w:tcPr>
          <w:p w14:paraId="63F41BFA" w14:textId="77777777" w:rsidR="00EF463A" w:rsidRPr="009F6850" w:rsidRDefault="00EF463A" w:rsidP="00F3403C">
            <w:pPr>
              <w:jc w:val="center"/>
              <w:rPr>
                <w:color w:val="006600"/>
              </w:rPr>
            </w:pPr>
            <w:r w:rsidRPr="009F6850">
              <w:rPr>
                <w:color w:val="006600"/>
              </w:rPr>
              <w:sym w:font="Wingdings" w:char="F0FC"/>
            </w:r>
          </w:p>
        </w:tc>
        <w:tc>
          <w:tcPr>
            <w:tcW w:w="970" w:type="dxa"/>
            <w:vAlign w:val="center"/>
          </w:tcPr>
          <w:p w14:paraId="26E229DA" w14:textId="77777777" w:rsidR="00EF463A" w:rsidRPr="009F6850" w:rsidRDefault="00EF463A" w:rsidP="00F3403C">
            <w:pPr>
              <w:jc w:val="center"/>
              <w:rPr>
                <w:color w:val="CC0000"/>
              </w:rPr>
            </w:pPr>
            <w:r w:rsidRPr="009F6850">
              <w:rPr>
                <w:color w:val="CC0000"/>
              </w:rPr>
              <w:sym w:font="Wingdings" w:char="F0FB"/>
            </w:r>
          </w:p>
        </w:tc>
        <w:tc>
          <w:tcPr>
            <w:tcW w:w="970" w:type="dxa"/>
            <w:vAlign w:val="center"/>
          </w:tcPr>
          <w:p w14:paraId="4D6C567A" w14:textId="77777777" w:rsidR="00EF463A" w:rsidRPr="009F6850" w:rsidRDefault="00EF463A" w:rsidP="00F3403C">
            <w:pPr>
              <w:jc w:val="center"/>
              <w:rPr>
                <w:color w:val="CC0000"/>
              </w:rPr>
            </w:pPr>
            <w:r w:rsidRPr="009F6850">
              <w:rPr>
                <w:color w:val="CC0000"/>
              </w:rPr>
              <w:sym w:font="Wingdings" w:char="F0FB"/>
            </w:r>
          </w:p>
        </w:tc>
        <w:tc>
          <w:tcPr>
            <w:tcW w:w="970" w:type="dxa"/>
            <w:vAlign w:val="center"/>
          </w:tcPr>
          <w:p w14:paraId="503E6EB2" w14:textId="77777777" w:rsidR="00EF463A" w:rsidRPr="009F6850" w:rsidRDefault="00EF463A" w:rsidP="00F3403C">
            <w:pPr>
              <w:jc w:val="center"/>
              <w:rPr>
                <w:color w:val="CC0000"/>
              </w:rPr>
            </w:pPr>
            <w:r w:rsidRPr="009F6850">
              <w:rPr>
                <w:color w:val="CC0000"/>
              </w:rPr>
              <w:sym w:font="Wingdings" w:char="F0FB"/>
            </w:r>
          </w:p>
        </w:tc>
        <w:tc>
          <w:tcPr>
            <w:tcW w:w="970" w:type="dxa"/>
            <w:vAlign w:val="center"/>
          </w:tcPr>
          <w:p w14:paraId="06297D7B" w14:textId="77777777" w:rsidR="00EF463A" w:rsidRPr="009F6850" w:rsidRDefault="00EF463A" w:rsidP="00F3403C">
            <w:pPr>
              <w:jc w:val="center"/>
              <w:rPr>
                <w:color w:val="CC0000"/>
              </w:rPr>
            </w:pPr>
            <w:r w:rsidRPr="009F6850">
              <w:rPr>
                <w:color w:val="CC0000"/>
              </w:rPr>
              <w:sym w:font="Wingdings" w:char="F0FB"/>
            </w:r>
          </w:p>
        </w:tc>
      </w:tr>
      <w:tr w:rsidR="00EF463A" w:rsidRPr="009F6850" w14:paraId="75702B75" w14:textId="77777777" w:rsidTr="00F3403C">
        <w:tc>
          <w:tcPr>
            <w:tcW w:w="1563" w:type="dxa"/>
          </w:tcPr>
          <w:p w14:paraId="5024EBBD" w14:textId="77777777" w:rsidR="00EF463A" w:rsidRPr="009F6850" w:rsidRDefault="00EF463A" w:rsidP="00F3403C">
            <w:pPr>
              <w:jc w:val="thaiDistribute"/>
            </w:pPr>
            <w:r w:rsidRPr="009F6850">
              <w:t>Document Register</w:t>
            </w:r>
          </w:p>
        </w:tc>
        <w:tc>
          <w:tcPr>
            <w:tcW w:w="969" w:type="dxa"/>
            <w:vAlign w:val="center"/>
          </w:tcPr>
          <w:p w14:paraId="337484C2" w14:textId="77777777" w:rsidR="00EF463A" w:rsidRPr="009F6850" w:rsidRDefault="00EF463A" w:rsidP="00F3403C">
            <w:pPr>
              <w:jc w:val="center"/>
              <w:rPr>
                <w:color w:val="006600"/>
              </w:rPr>
            </w:pPr>
            <w:r w:rsidRPr="009F6850">
              <w:rPr>
                <w:color w:val="006600"/>
              </w:rPr>
              <w:sym w:font="Wingdings" w:char="F0FC"/>
            </w:r>
          </w:p>
        </w:tc>
        <w:tc>
          <w:tcPr>
            <w:tcW w:w="970" w:type="dxa"/>
            <w:vAlign w:val="center"/>
          </w:tcPr>
          <w:p w14:paraId="1815D647" w14:textId="77777777" w:rsidR="00EF463A" w:rsidRPr="009F6850" w:rsidRDefault="00EF463A" w:rsidP="00F3403C">
            <w:pPr>
              <w:jc w:val="center"/>
              <w:rPr>
                <w:color w:val="006600"/>
              </w:rPr>
            </w:pPr>
            <w:r w:rsidRPr="009F6850">
              <w:rPr>
                <w:color w:val="006600"/>
              </w:rPr>
              <w:sym w:font="Wingdings" w:char="F0FC"/>
            </w:r>
          </w:p>
        </w:tc>
        <w:tc>
          <w:tcPr>
            <w:tcW w:w="970" w:type="dxa"/>
            <w:vAlign w:val="center"/>
          </w:tcPr>
          <w:p w14:paraId="18CA266E" w14:textId="77777777" w:rsidR="00EF463A" w:rsidRPr="009F6850" w:rsidRDefault="00EF463A" w:rsidP="00F3403C">
            <w:pPr>
              <w:jc w:val="center"/>
              <w:rPr>
                <w:color w:val="006600"/>
              </w:rPr>
            </w:pPr>
            <w:r w:rsidRPr="009F6850">
              <w:rPr>
                <w:color w:val="006600"/>
              </w:rPr>
              <w:sym w:font="Wingdings" w:char="F0FC"/>
            </w:r>
          </w:p>
        </w:tc>
        <w:tc>
          <w:tcPr>
            <w:tcW w:w="970" w:type="dxa"/>
            <w:vAlign w:val="center"/>
          </w:tcPr>
          <w:p w14:paraId="1E310C20" w14:textId="77777777" w:rsidR="00EF463A" w:rsidRPr="009F6850" w:rsidRDefault="00EF463A" w:rsidP="00F3403C">
            <w:pPr>
              <w:jc w:val="center"/>
              <w:rPr>
                <w:color w:val="CC0000"/>
              </w:rPr>
            </w:pPr>
            <w:r w:rsidRPr="009F6850">
              <w:rPr>
                <w:color w:val="CC0000"/>
              </w:rPr>
              <w:sym w:font="Wingdings" w:char="F0FB"/>
            </w:r>
          </w:p>
        </w:tc>
        <w:tc>
          <w:tcPr>
            <w:tcW w:w="970" w:type="dxa"/>
            <w:vAlign w:val="center"/>
          </w:tcPr>
          <w:p w14:paraId="5AAAEA03" w14:textId="77777777" w:rsidR="00EF463A" w:rsidRPr="009F6850" w:rsidRDefault="00EF463A" w:rsidP="00F3403C">
            <w:pPr>
              <w:jc w:val="center"/>
              <w:rPr>
                <w:color w:val="CC0000"/>
              </w:rPr>
            </w:pPr>
            <w:r w:rsidRPr="009F6850">
              <w:rPr>
                <w:color w:val="CC0000"/>
              </w:rPr>
              <w:sym w:font="Wingdings" w:char="F0FB"/>
            </w:r>
          </w:p>
        </w:tc>
        <w:tc>
          <w:tcPr>
            <w:tcW w:w="970" w:type="dxa"/>
            <w:vAlign w:val="center"/>
          </w:tcPr>
          <w:p w14:paraId="69E04C61" w14:textId="77777777" w:rsidR="00EF463A" w:rsidRPr="009F6850" w:rsidRDefault="00EF463A" w:rsidP="00F3403C">
            <w:pPr>
              <w:jc w:val="center"/>
              <w:rPr>
                <w:color w:val="CC0000"/>
              </w:rPr>
            </w:pPr>
            <w:r w:rsidRPr="009F6850">
              <w:rPr>
                <w:color w:val="CC0000"/>
              </w:rPr>
              <w:sym w:font="Wingdings" w:char="F0FB"/>
            </w:r>
          </w:p>
        </w:tc>
        <w:tc>
          <w:tcPr>
            <w:tcW w:w="970" w:type="dxa"/>
            <w:vAlign w:val="center"/>
          </w:tcPr>
          <w:p w14:paraId="5CDF1687" w14:textId="77777777" w:rsidR="00EF463A" w:rsidRPr="009F6850" w:rsidRDefault="00EF463A" w:rsidP="00F3403C">
            <w:pPr>
              <w:jc w:val="center"/>
              <w:rPr>
                <w:color w:val="CC0000"/>
              </w:rPr>
            </w:pPr>
            <w:r w:rsidRPr="009F6850">
              <w:rPr>
                <w:color w:val="CC0000"/>
              </w:rPr>
              <w:sym w:font="Wingdings" w:char="F0FB"/>
            </w:r>
          </w:p>
        </w:tc>
      </w:tr>
      <w:tr w:rsidR="00EF463A" w:rsidRPr="009F6850" w14:paraId="6262233D" w14:textId="77777777" w:rsidTr="00F3403C">
        <w:tc>
          <w:tcPr>
            <w:tcW w:w="1563" w:type="dxa"/>
          </w:tcPr>
          <w:p w14:paraId="6B400F5A" w14:textId="77777777" w:rsidR="00EF463A" w:rsidRPr="009F6850" w:rsidRDefault="00EF463A" w:rsidP="00F3403C">
            <w:pPr>
              <w:jc w:val="thaiDistribute"/>
            </w:pPr>
            <w:r w:rsidRPr="009F6850">
              <w:t>Document Query</w:t>
            </w:r>
          </w:p>
        </w:tc>
        <w:tc>
          <w:tcPr>
            <w:tcW w:w="969" w:type="dxa"/>
            <w:vAlign w:val="center"/>
          </w:tcPr>
          <w:p w14:paraId="1399E69C" w14:textId="77777777" w:rsidR="00EF463A" w:rsidRPr="009F6850" w:rsidRDefault="00EF463A" w:rsidP="00F3403C">
            <w:pPr>
              <w:jc w:val="center"/>
              <w:rPr>
                <w:color w:val="006600"/>
              </w:rPr>
            </w:pPr>
            <w:r w:rsidRPr="009F6850">
              <w:rPr>
                <w:color w:val="006600"/>
              </w:rPr>
              <w:sym w:font="Wingdings" w:char="F0FC"/>
            </w:r>
          </w:p>
        </w:tc>
        <w:tc>
          <w:tcPr>
            <w:tcW w:w="970" w:type="dxa"/>
            <w:vAlign w:val="center"/>
          </w:tcPr>
          <w:p w14:paraId="1230AC57" w14:textId="77777777" w:rsidR="00EF463A" w:rsidRPr="009F6850" w:rsidRDefault="00EF463A" w:rsidP="00F3403C">
            <w:pPr>
              <w:jc w:val="center"/>
              <w:rPr>
                <w:color w:val="006600"/>
              </w:rPr>
            </w:pPr>
            <w:r w:rsidRPr="009F6850">
              <w:rPr>
                <w:color w:val="006600"/>
              </w:rPr>
              <w:sym w:font="Wingdings" w:char="F0FC"/>
            </w:r>
          </w:p>
        </w:tc>
        <w:tc>
          <w:tcPr>
            <w:tcW w:w="970" w:type="dxa"/>
            <w:vAlign w:val="center"/>
          </w:tcPr>
          <w:p w14:paraId="70504BE3" w14:textId="77777777" w:rsidR="00EF463A" w:rsidRPr="009F6850" w:rsidRDefault="00EF463A" w:rsidP="00F3403C">
            <w:pPr>
              <w:jc w:val="center"/>
              <w:rPr>
                <w:color w:val="006600"/>
              </w:rPr>
            </w:pPr>
            <w:r w:rsidRPr="009F6850">
              <w:rPr>
                <w:color w:val="006600"/>
              </w:rPr>
              <w:sym w:font="Wingdings" w:char="F0FC"/>
            </w:r>
          </w:p>
        </w:tc>
        <w:tc>
          <w:tcPr>
            <w:tcW w:w="970" w:type="dxa"/>
            <w:vAlign w:val="center"/>
          </w:tcPr>
          <w:p w14:paraId="537C2BD7" w14:textId="77777777" w:rsidR="00EF463A" w:rsidRPr="009F6850" w:rsidRDefault="00EF463A" w:rsidP="00F3403C">
            <w:pPr>
              <w:jc w:val="center"/>
              <w:rPr>
                <w:color w:val="CC0000"/>
              </w:rPr>
            </w:pPr>
            <w:r w:rsidRPr="009F6850">
              <w:rPr>
                <w:color w:val="CC0000"/>
              </w:rPr>
              <w:sym w:font="Wingdings" w:char="F0FB"/>
            </w:r>
          </w:p>
        </w:tc>
        <w:tc>
          <w:tcPr>
            <w:tcW w:w="970" w:type="dxa"/>
            <w:vAlign w:val="center"/>
          </w:tcPr>
          <w:p w14:paraId="5DAAB1FE" w14:textId="77777777" w:rsidR="00EF463A" w:rsidRPr="009F6850" w:rsidRDefault="00EF463A" w:rsidP="00F3403C">
            <w:pPr>
              <w:jc w:val="center"/>
              <w:rPr>
                <w:color w:val="CC0000"/>
              </w:rPr>
            </w:pPr>
            <w:r w:rsidRPr="009F6850">
              <w:rPr>
                <w:color w:val="CC0000"/>
              </w:rPr>
              <w:sym w:font="Wingdings" w:char="F0FB"/>
            </w:r>
          </w:p>
        </w:tc>
        <w:tc>
          <w:tcPr>
            <w:tcW w:w="970" w:type="dxa"/>
            <w:vAlign w:val="center"/>
          </w:tcPr>
          <w:p w14:paraId="787B43C6" w14:textId="77777777" w:rsidR="00EF463A" w:rsidRPr="009F6850" w:rsidRDefault="00EF463A" w:rsidP="00F3403C">
            <w:pPr>
              <w:jc w:val="center"/>
              <w:rPr>
                <w:color w:val="CC0000"/>
              </w:rPr>
            </w:pPr>
            <w:r w:rsidRPr="009F6850">
              <w:rPr>
                <w:color w:val="CC0000"/>
              </w:rPr>
              <w:sym w:font="Wingdings" w:char="F0FB"/>
            </w:r>
          </w:p>
        </w:tc>
        <w:tc>
          <w:tcPr>
            <w:tcW w:w="970" w:type="dxa"/>
            <w:vAlign w:val="center"/>
          </w:tcPr>
          <w:p w14:paraId="2BE3EF5A" w14:textId="77777777" w:rsidR="00EF463A" w:rsidRPr="009F6850" w:rsidRDefault="00EF463A" w:rsidP="00F3403C">
            <w:pPr>
              <w:keepNext/>
              <w:jc w:val="center"/>
              <w:rPr>
                <w:color w:val="CC0000"/>
              </w:rPr>
            </w:pPr>
            <w:r w:rsidRPr="009F6850">
              <w:rPr>
                <w:color w:val="CC0000"/>
              </w:rPr>
              <w:sym w:font="Wingdings" w:char="F0FB"/>
            </w:r>
          </w:p>
        </w:tc>
      </w:tr>
    </w:tbl>
    <w:p w14:paraId="1CE1FAE3" w14:textId="77777777" w:rsidR="00E13142" w:rsidRPr="009F6850" w:rsidRDefault="00E13142" w:rsidP="005C7277">
      <w:pPr>
        <w:spacing w:line="360" w:lineRule="auto"/>
        <w:jc w:val="thaiDistribute"/>
      </w:pPr>
    </w:p>
    <w:p w14:paraId="16DAA4D1" w14:textId="08436763" w:rsidR="00653703" w:rsidRPr="009F6850" w:rsidRDefault="005C7277" w:rsidP="005C7277">
      <w:pPr>
        <w:spacing w:line="360" w:lineRule="auto"/>
        <w:jc w:val="thaiDistribute"/>
      </w:pPr>
      <w:r w:rsidRPr="009F6850">
        <w:lastRenderedPageBreak/>
        <w:tab/>
      </w:r>
      <w:r w:rsidR="00653703" w:rsidRPr="009F6850">
        <w:t xml:space="preserve">After looking into the root cause of the result, it is turn out that the 7-Nodes Example cannot resolve the Block validation process cycle in a situation with </w:t>
      </w:r>
      <w:r w:rsidR="009B5086" w:rsidRPr="009F6850">
        <w:t>fewer than</w:t>
      </w:r>
      <w:r w:rsidR="00653703" w:rsidRPr="009F6850">
        <w:t xml:space="preserve"> 5 active nodes</w:t>
      </w:r>
      <w:r w:rsidRPr="009F6850">
        <w:t xml:space="preserve">. </w:t>
      </w:r>
      <w:r w:rsidRPr="009F6850">
        <w:fldChar w:fldCharType="begin"/>
      </w:r>
      <w:r w:rsidRPr="009F6850">
        <w:instrText xml:space="preserve"> REF _Ref76732523 \h  \* MERGEFORMAT </w:instrText>
      </w:r>
      <w:r w:rsidRPr="009F6850">
        <w:fldChar w:fldCharType="separate"/>
      </w:r>
      <w:r w:rsidRPr="009F6850">
        <w:t xml:space="preserve">Figure </w:t>
      </w:r>
      <w:r w:rsidRPr="009F6850">
        <w:rPr>
          <w:noProof/>
        </w:rPr>
        <w:t>4</w:t>
      </w:r>
      <w:r w:rsidRPr="009F6850">
        <w:rPr>
          <w:noProof/>
        </w:rPr>
        <w:noBreakHyphen/>
        <w:t>71</w:t>
      </w:r>
      <w:r w:rsidRPr="009F6850">
        <w:fldChar w:fldCharType="end"/>
      </w:r>
      <w:r w:rsidRPr="009F6850">
        <w:t xml:space="preserve"> </w:t>
      </w:r>
      <w:r w:rsidR="00653703" w:rsidRPr="009F6850">
        <w:t>shows the content of the log file monitoring the 7-Nodes example process where the upper red rectangle shows the beginning of the network while the lower red rectangle shows the process stopped at the initiation of the first Block validation process. The log shows that the Block validation process cycle which would repeat continuously and endlessly simply stopped at the first Block and there is no further upcoming process appeared in the log or none of any error notification appeared.</w:t>
      </w:r>
    </w:p>
    <w:p w14:paraId="480C4C2E" w14:textId="0A2472BF" w:rsidR="00653703" w:rsidRPr="009F6850" w:rsidRDefault="00653703" w:rsidP="005C7277">
      <w:pPr>
        <w:spacing w:line="360" w:lineRule="auto"/>
        <w:jc w:val="thaiDistribute"/>
      </w:pPr>
      <w:r w:rsidRPr="009F6850">
        <w:tab/>
      </w:r>
      <w:r w:rsidR="009B5086" w:rsidRPr="009F6850">
        <w:t>Noteworthy, this is not even related to the condition of IBFT consensus where it requires at least 2/3 of all nodes to vote for the same Block version to complete the validation process. The system should be able to operate normally without error even there are fewer than 5 active nodes when all active nodes agreeing on the same Block version and there is no "bad actor node" present in the system to propose a falsified Block version that interrupts the vote</w:t>
      </w:r>
    </w:p>
    <w:p w14:paraId="5096093F" w14:textId="59303012" w:rsidR="005C7277" w:rsidRPr="009F6850" w:rsidRDefault="00653703" w:rsidP="005C7277">
      <w:pPr>
        <w:spacing w:line="360" w:lineRule="auto"/>
        <w:jc w:val="thaiDistribute"/>
      </w:pPr>
      <w:r w:rsidRPr="009F6850">
        <w:tab/>
      </w:r>
      <w:r w:rsidR="00F9770E" w:rsidRPr="009F6850">
        <w:t xml:space="preserve">We think that a possible reason could be that the 7-Nodes example may not be developed for the situation with 4,3,2, or 1 active node as it was only built to aid </w:t>
      </w:r>
      <w:proofErr w:type="spellStart"/>
      <w:r w:rsidR="00F9770E" w:rsidRPr="009F6850">
        <w:t>Smartcontract</w:t>
      </w:r>
      <w:proofErr w:type="spellEnd"/>
      <w:r w:rsidR="00F9770E" w:rsidRPr="009F6850">
        <w:t xml:space="preserve"> developers to easily deploy and test their </w:t>
      </w:r>
      <w:proofErr w:type="spellStart"/>
      <w:r w:rsidR="00F9770E" w:rsidRPr="009F6850">
        <w:t>Smartcontract</w:t>
      </w:r>
      <w:proofErr w:type="spellEnd"/>
      <w:r w:rsidR="00F9770E" w:rsidRPr="009F6850">
        <w:t xml:space="preserve"> in the proper 7 active nodes simulated environment closely similar to the actual Blockchain network.</w:t>
      </w:r>
    </w:p>
    <w:p w14:paraId="3FD5DC55" w14:textId="77777777" w:rsidR="007B019B" w:rsidRPr="009F6850" w:rsidRDefault="007B019B" w:rsidP="007B019B"/>
    <w:p w14:paraId="08AD8FA1" w14:textId="77777777" w:rsidR="00EF463A" w:rsidRPr="009F6850" w:rsidRDefault="00EF463A" w:rsidP="00EF463A">
      <w:pPr>
        <w:keepNext/>
        <w:spacing w:after="240"/>
        <w:jc w:val="center"/>
      </w:pPr>
      <w:r w:rsidRPr="009F6850">
        <w:rPr>
          <w:noProof/>
        </w:rPr>
        <w:lastRenderedPageBreak/>
        <w:drawing>
          <wp:inline distT="0" distB="0" distL="0" distR="0" wp14:anchorId="1207AB8E" wp14:editId="07E336D9">
            <wp:extent cx="5830335" cy="3228229"/>
            <wp:effectExtent l="0" t="0" r="0" b="0"/>
            <wp:docPr id="92" name="Picture 9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descr="Text&#10;&#10;Description automatically generated"/>
                    <pic:cNvPicPr/>
                  </pic:nvPicPr>
                  <pic:blipFill>
                    <a:blip r:embed="rId139"/>
                    <a:stretch>
                      <a:fillRect/>
                    </a:stretch>
                  </pic:blipFill>
                  <pic:spPr>
                    <a:xfrm>
                      <a:off x="0" y="0"/>
                      <a:ext cx="5863973" cy="3246854"/>
                    </a:xfrm>
                    <a:prstGeom prst="rect">
                      <a:avLst/>
                    </a:prstGeom>
                  </pic:spPr>
                </pic:pic>
              </a:graphicData>
            </a:graphic>
          </wp:inline>
        </w:drawing>
      </w:r>
    </w:p>
    <w:p w14:paraId="056BC23F" w14:textId="27F22D41" w:rsidR="00EF463A" w:rsidRPr="009F6850" w:rsidRDefault="00EF463A" w:rsidP="00EF463A">
      <w:pPr>
        <w:pStyle w:val="Caption"/>
        <w:spacing w:after="240"/>
        <w:jc w:val="center"/>
      </w:pPr>
      <w:bookmarkStart w:id="319" w:name="_Ref76732523"/>
      <w:bookmarkStart w:id="320" w:name="_Ref76755316"/>
      <w:r w:rsidRPr="009F6850">
        <w:t xml:space="preserve">Figure </w:t>
      </w:r>
      <w:fldSimple w:instr=" STYLEREF 1 \s ">
        <w:r w:rsidR="0096498E" w:rsidRPr="009F6850">
          <w:rPr>
            <w:noProof/>
          </w:rPr>
          <w:t>4</w:t>
        </w:r>
      </w:fldSimple>
      <w:r w:rsidR="0096498E" w:rsidRPr="009F6850">
        <w:noBreakHyphen/>
      </w:r>
      <w:fldSimple w:instr=" SEQ Figure \* ARABIC \s 1 ">
        <w:r w:rsidR="0096498E" w:rsidRPr="009F6850">
          <w:rPr>
            <w:noProof/>
          </w:rPr>
          <w:t>71</w:t>
        </w:r>
      </w:fldSimple>
      <w:bookmarkEnd w:id="319"/>
      <w:r w:rsidRPr="009F6850">
        <w:t xml:space="preserve"> </w:t>
      </w:r>
      <w:bookmarkStart w:id="321" w:name="_Ref76755194"/>
      <w:r w:rsidRPr="009F6850">
        <w:t>The 7-Node Example system log</w:t>
      </w:r>
      <w:bookmarkEnd w:id="320"/>
      <w:bookmarkEnd w:id="321"/>
    </w:p>
    <w:p w14:paraId="6C051BC4" w14:textId="7C9BC054" w:rsidR="00FD1C46" w:rsidRPr="009F6850" w:rsidRDefault="00FD1C46" w:rsidP="006A79A8">
      <w:pPr>
        <w:spacing w:line="360" w:lineRule="auto"/>
        <w:jc w:val="thaiDistribute"/>
      </w:pPr>
      <w:r w:rsidRPr="009F6850">
        <w:tab/>
        <w:t>It also must be noted that it is possible for the case that contains an even number of nodes may cause failure in Block validation attempt due to the majority of Block approval from nodes not meet the least requirement of 2/3 of all nodes in the network. For example, if ten nodes are participating, five nodes proposed Block named 'ABC' while another five nodes proposed Block named 'CBA'. This example will result in failed Block validation attempt. If this happened, the network was expected to try another attempt until the majority meet the least requirement of 2/3 and all the remaining transactions were successfully added into the valid Block and published into the Blockchain ledger. However, the evaluation of the implementation will not cover the case due to complications in creating the “bad actor” node. We assume that the feature was not directly included with Ethereum, Quorum, or its 7-Nodes Example as it was not created for a malicious purpose so, it is too difficult for us to create the situation that half of the participate nodes attempt to propose falsified Block for the evaluation.</w:t>
      </w:r>
    </w:p>
    <w:p w14:paraId="32BA2D4F" w14:textId="1D820AEB" w:rsidR="008132D5" w:rsidRPr="009F6850" w:rsidRDefault="008132D5" w:rsidP="009004A0">
      <w:pPr>
        <w:tabs>
          <w:tab w:val="left" w:pos="709"/>
        </w:tabs>
        <w:spacing w:line="360" w:lineRule="auto"/>
        <w:jc w:val="thaiDistribute"/>
      </w:pPr>
    </w:p>
    <w:p w14:paraId="20E9965D" w14:textId="3C3A4214" w:rsidR="008A3AE2" w:rsidRPr="009F6850" w:rsidRDefault="008A3AE2" w:rsidP="009004A0">
      <w:pPr>
        <w:tabs>
          <w:tab w:val="left" w:pos="709"/>
        </w:tabs>
        <w:spacing w:line="360" w:lineRule="auto"/>
        <w:jc w:val="thaiDistribute"/>
      </w:pPr>
    </w:p>
    <w:p w14:paraId="2205E05E" w14:textId="183BE705" w:rsidR="008A3AE2" w:rsidRPr="009F6850" w:rsidRDefault="008A3AE2" w:rsidP="009004A0">
      <w:pPr>
        <w:tabs>
          <w:tab w:val="left" w:pos="709"/>
        </w:tabs>
        <w:spacing w:line="360" w:lineRule="auto"/>
        <w:jc w:val="thaiDistribute"/>
      </w:pPr>
    </w:p>
    <w:p w14:paraId="4D1A6D0D" w14:textId="36E66303" w:rsidR="008A3AE2" w:rsidRPr="009F6850" w:rsidRDefault="008A3AE2" w:rsidP="009004A0">
      <w:pPr>
        <w:tabs>
          <w:tab w:val="left" w:pos="709"/>
        </w:tabs>
        <w:spacing w:line="360" w:lineRule="auto"/>
        <w:jc w:val="thaiDistribute"/>
      </w:pPr>
    </w:p>
    <w:p w14:paraId="3F71329F" w14:textId="77777777" w:rsidR="008A3AE2" w:rsidRPr="009F6850" w:rsidRDefault="008A3AE2" w:rsidP="009004A0">
      <w:pPr>
        <w:tabs>
          <w:tab w:val="left" w:pos="709"/>
        </w:tabs>
        <w:spacing w:line="360" w:lineRule="auto"/>
        <w:jc w:val="thaiDistribute"/>
      </w:pPr>
    </w:p>
    <w:p w14:paraId="12205384" w14:textId="355157C2" w:rsidR="009004A0" w:rsidRPr="009F6850" w:rsidRDefault="009004A0" w:rsidP="00563D78">
      <w:pPr>
        <w:pStyle w:val="Heading3"/>
      </w:pPr>
      <w:bookmarkStart w:id="322" w:name="CHAPTERIV_442"/>
      <w:r w:rsidRPr="009F6850">
        <w:lastRenderedPageBreak/>
        <w:t>4.4.</w:t>
      </w:r>
      <w:r w:rsidR="00BE315A" w:rsidRPr="009F6850">
        <w:t>2</w:t>
      </w:r>
      <w:r w:rsidRPr="009F6850">
        <w:t xml:space="preserve"> </w:t>
      </w:r>
      <w:r w:rsidR="00476739" w:rsidRPr="009F6850">
        <w:t>Performance Test</w:t>
      </w:r>
    </w:p>
    <w:bookmarkEnd w:id="322"/>
    <w:p w14:paraId="58895F12" w14:textId="1494D395" w:rsidR="008B5357" w:rsidRPr="009F6850" w:rsidRDefault="008B5357" w:rsidP="000160CD">
      <w:pPr>
        <w:spacing w:line="360" w:lineRule="auto"/>
        <w:jc w:val="thaiDistribute"/>
      </w:pPr>
      <w:r w:rsidRPr="009F6850">
        <w:tab/>
      </w:r>
      <w:r w:rsidR="00B40F50" w:rsidRPr="009F6850">
        <w:t>On the hypothesis that a changed number of active nodes or change in the amount of XDS transactions entering the system may cause a change in the performance of the XDS Blockchain, the performance test will be performed by triggering the Document Register function and/or the Document Query function depends on the setup. The prepared transaction samples will be tested on the setup with a specific number of nodes then measure the time the system took to complete the process. Additionally, to increase the accuracy of experiment results and reduce the effect from other factors outside the consideration, the experiment will be repeated ten times on each transaction sample. The final performance result of each transaction will be derived from the average values of these ten times repeated.</w:t>
      </w:r>
    </w:p>
    <w:p w14:paraId="081DD414" w14:textId="4833BC93" w:rsidR="000160CD" w:rsidRPr="009F6850" w:rsidRDefault="000160CD" w:rsidP="000160CD">
      <w:pPr>
        <w:spacing w:after="240" w:line="360" w:lineRule="auto"/>
        <w:jc w:val="thaiDistribute"/>
      </w:pPr>
      <w:r w:rsidRPr="009F6850">
        <w:tab/>
        <w:t>As mentioned in Section 4.4.1 that the 7-Nodes example only functions normally with 7, 6, and 5 active nodes, so the performance test with a varied node number only possible for the case with the specified active nodes.</w:t>
      </w:r>
    </w:p>
    <w:p w14:paraId="449B1A72" w14:textId="38F76E63" w:rsidR="008132D5" w:rsidRPr="009F6850" w:rsidRDefault="00A37A03">
      <w:pPr>
        <w:keepNext/>
        <w:spacing w:line="360" w:lineRule="auto"/>
        <w:jc w:val="thaiDistribute"/>
      </w:pPr>
      <w:r w:rsidRPr="009F6850">
        <w:br w:type="page"/>
      </w:r>
      <w:r w:rsidR="008132D5" w:rsidRPr="009F6850">
        <w:lastRenderedPageBreak/>
        <w:tab/>
        <w:t>4.4.2.</w:t>
      </w:r>
      <w:r w:rsidR="003F1C2E">
        <w:t>1</w:t>
      </w:r>
      <w:r w:rsidR="008132D5" w:rsidRPr="009F6850">
        <w:t xml:space="preserve"> Test if number of active nodes would cause change in performance of Document Register function</w:t>
      </w:r>
    </w:p>
    <w:p w14:paraId="0D5A4A3A" w14:textId="5BDE3AC8" w:rsidR="00FB269A" w:rsidRPr="009F6850" w:rsidRDefault="00FF133D">
      <w:pPr>
        <w:keepNext/>
        <w:spacing w:line="360" w:lineRule="auto"/>
        <w:jc w:val="thaiDistribute"/>
      </w:pPr>
      <w:r w:rsidRPr="009F6850">
        <w:tab/>
        <w:t>This setup is performed by trigger the XDS Document Repository Actor to start the Document Register function which will send the ITI-42 transaction containing metadata attributes set of the selected document (Tx1 - Tx10) to the XDS Document Registry Actor of the 1st Node (only one active node received the register). The processing time the XDS Document Registry took to complete the process publishing the metadata attributes set into the Blockchain ledger will be measured for the experiment result.</w:t>
      </w:r>
    </w:p>
    <w:p w14:paraId="2AFDCADB" w14:textId="2FBB0EE2" w:rsidR="00FB269A" w:rsidRPr="009F6850" w:rsidRDefault="00FB269A">
      <w:pPr>
        <w:keepNext/>
        <w:spacing w:line="360" w:lineRule="auto"/>
        <w:jc w:val="thaiDistribute"/>
      </w:pPr>
      <w:r w:rsidRPr="009F6850">
        <w:tab/>
        <w:t xml:space="preserve">With 7 active nodes, the 1st Node XDS Document Registry Actor took an average processing time of </w:t>
      </w:r>
      <w:r w:rsidR="00495722" w:rsidRPr="009F6850">
        <w:t>3.65415466</w:t>
      </w:r>
      <w:r w:rsidRPr="009F6850">
        <w:t xml:space="preserve"> seconds with the maximum processing time at </w:t>
      </w:r>
      <w:r w:rsidR="00495722" w:rsidRPr="009F6850">
        <w:t>4.172552233</w:t>
      </w:r>
      <w:r w:rsidRPr="009F6850">
        <w:t xml:space="preserve"> seconds and the minimum processing time at </w:t>
      </w:r>
      <w:r w:rsidR="00495722" w:rsidRPr="009F6850">
        <w:t>2.880175005</w:t>
      </w:r>
      <w:r w:rsidRPr="009F6850">
        <w:t xml:space="preserve"> seconds.</w:t>
      </w:r>
    </w:p>
    <w:p w14:paraId="40E4C8C0" w14:textId="40F8AC56" w:rsidR="00FB269A" w:rsidRPr="009F6850" w:rsidRDefault="00FB269A">
      <w:pPr>
        <w:keepNext/>
        <w:spacing w:line="360" w:lineRule="auto"/>
        <w:jc w:val="thaiDistribute"/>
      </w:pPr>
      <w:r w:rsidRPr="009F6850">
        <w:tab/>
        <w:t xml:space="preserve">With 6 active nodes, the 1st Node XDS Document Registry Actor took an average processing time of </w:t>
      </w:r>
      <w:r w:rsidR="00495722" w:rsidRPr="009F6850">
        <w:t>4.573630153</w:t>
      </w:r>
      <w:r w:rsidRPr="009F6850">
        <w:t xml:space="preserve"> seconds with the maximum processing time at </w:t>
      </w:r>
      <w:r w:rsidR="00495722" w:rsidRPr="009F6850">
        <w:t>5.391518249</w:t>
      </w:r>
      <w:r w:rsidRPr="009F6850">
        <w:t xml:space="preserve"> seconds and the minimum processing time at </w:t>
      </w:r>
      <w:r w:rsidR="00495722" w:rsidRPr="009F6850">
        <w:t>4.245366876</w:t>
      </w:r>
      <w:r w:rsidRPr="009F6850">
        <w:t xml:space="preserve"> seconds.</w:t>
      </w:r>
    </w:p>
    <w:p w14:paraId="487B6CBD" w14:textId="23818165" w:rsidR="00FB269A" w:rsidRPr="009F6850" w:rsidRDefault="00FB269A">
      <w:pPr>
        <w:keepNext/>
        <w:spacing w:line="360" w:lineRule="auto"/>
        <w:jc w:val="thaiDistribute"/>
      </w:pPr>
      <w:r w:rsidRPr="009F6850">
        <w:tab/>
        <w:t xml:space="preserve">With 5 active nodes, the 1st Node XDS Document Registry Actor took an average processing time of </w:t>
      </w:r>
      <w:r w:rsidR="00935BE4" w:rsidRPr="009F6850">
        <w:t>5.954575049</w:t>
      </w:r>
      <w:r w:rsidRPr="009F6850">
        <w:t xml:space="preserve"> seconds with the maximum processing time at </w:t>
      </w:r>
      <w:r w:rsidR="00935BE4" w:rsidRPr="009F6850">
        <w:t>6.37163004</w:t>
      </w:r>
      <w:r w:rsidRPr="009F6850">
        <w:t xml:space="preserve"> seconds and the minimum processing time at </w:t>
      </w:r>
      <w:r w:rsidR="00935BE4" w:rsidRPr="009F6850">
        <w:t>5.273704735</w:t>
      </w:r>
      <w:r w:rsidRPr="009F6850">
        <w:t xml:space="preserve"> seconds.</w:t>
      </w:r>
    </w:p>
    <w:p w14:paraId="4CE86160" w14:textId="7A4D793F" w:rsidR="00074FF2" w:rsidRPr="009F6850" w:rsidRDefault="00074FF2" w:rsidP="00021439">
      <w:pPr>
        <w:spacing w:line="360" w:lineRule="auto"/>
        <w:jc w:val="thaiDistribute"/>
      </w:pPr>
      <w:r w:rsidRPr="009F6850">
        <w:tab/>
      </w:r>
      <w:r w:rsidRPr="009F6850">
        <w:fldChar w:fldCharType="begin"/>
      </w:r>
      <w:r w:rsidRPr="009F6850">
        <w:instrText xml:space="preserve"> REF _Ref76734885 \h  \* MERGEFORMAT </w:instrText>
      </w:r>
      <w:r w:rsidRPr="009F6850">
        <w:fldChar w:fldCharType="separate"/>
      </w:r>
      <w:r w:rsidR="003F1C2E" w:rsidRPr="009F6850">
        <w:t xml:space="preserve">Figure </w:t>
      </w:r>
      <w:r w:rsidR="003F1C2E">
        <w:rPr>
          <w:noProof/>
        </w:rPr>
        <w:t>4</w:t>
      </w:r>
      <w:r w:rsidR="003F1C2E" w:rsidRPr="009F6850">
        <w:rPr>
          <w:noProof/>
        </w:rPr>
        <w:noBreakHyphen/>
      </w:r>
      <w:r w:rsidR="003F1C2E">
        <w:rPr>
          <w:noProof/>
        </w:rPr>
        <w:t>72</w:t>
      </w:r>
      <w:r w:rsidRPr="009F6850">
        <w:fldChar w:fldCharType="end"/>
      </w:r>
      <w:r w:rsidRPr="009F6850">
        <w:t xml:space="preserve"> </w:t>
      </w:r>
      <w:r w:rsidR="00385FDD" w:rsidRPr="009F6850">
        <w:t>compares the processing times the system took to complete the Document Register function which shows that there is a slight difference in performance between each node number variation setup. The lesser number of active nodes, given longer processing time. This means the variation in node number is affecting the performance of the system.</w:t>
      </w:r>
    </w:p>
    <w:p w14:paraId="4B557615" w14:textId="18167583" w:rsidR="008B5ED8" w:rsidRPr="009F6850" w:rsidRDefault="008B5ED8" w:rsidP="008132D5">
      <w:pPr>
        <w:keepNext/>
        <w:spacing w:after="240"/>
        <w:jc w:val="thaiDistribute"/>
        <w:rPr>
          <w:cs/>
        </w:rPr>
      </w:pPr>
      <w:r w:rsidRPr="009F6850">
        <w:rPr>
          <w:noProof/>
        </w:rPr>
        <w:lastRenderedPageBreak/>
        <w:drawing>
          <wp:inline distT="0" distB="0" distL="0" distR="0" wp14:anchorId="51150C6D" wp14:editId="7168C890">
            <wp:extent cx="5314950" cy="2371725"/>
            <wp:effectExtent l="0" t="0" r="0" b="952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0"/>
              </a:graphicData>
            </a:graphic>
          </wp:inline>
        </w:drawing>
      </w:r>
    </w:p>
    <w:p w14:paraId="10514D0E" w14:textId="33CE1061" w:rsidR="004034FF" w:rsidRPr="009F6850" w:rsidRDefault="008B5ED8" w:rsidP="00BC27AF">
      <w:pPr>
        <w:pStyle w:val="Caption"/>
        <w:spacing w:after="240"/>
        <w:jc w:val="center"/>
      </w:pPr>
      <w:bookmarkStart w:id="323" w:name="_Ref76734885"/>
      <w:bookmarkStart w:id="324" w:name="_Ref76755329"/>
      <w:r w:rsidRPr="009F6850">
        <w:t xml:space="preserve">Figure </w:t>
      </w:r>
      <w:fldSimple w:instr=" STYLEREF 1 \s ">
        <w:r w:rsidR="003F1C2E">
          <w:rPr>
            <w:noProof/>
          </w:rPr>
          <w:t>4</w:t>
        </w:r>
      </w:fldSimple>
      <w:r w:rsidR="0096498E" w:rsidRPr="009F6850">
        <w:noBreakHyphen/>
      </w:r>
      <w:fldSimple w:instr=" SEQ Figure \* ARABIC \s 1 ">
        <w:r w:rsidR="003F1C2E">
          <w:rPr>
            <w:noProof/>
          </w:rPr>
          <w:t>72</w:t>
        </w:r>
      </w:fldSimple>
      <w:bookmarkEnd w:id="323"/>
      <w:r w:rsidRPr="009F6850">
        <w:t xml:space="preserve"> </w:t>
      </w:r>
      <w:bookmarkStart w:id="325" w:name="_Ref76755212"/>
      <w:r w:rsidR="00B65488">
        <w:t xml:space="preserve">Single node perform </w:t>
      </w:r>
      <w:r w:rsidRPr="009F6850">
        <w:t xml:space="preserve">Document </w:t>
      </w:r>
      <w:r w:rsidR="009B7DAC" w:rsidRPr="009F6850">
        <w:t>Register</w:t>
      </w:r>
      <w:r w:rsidR="00C04F01">
        <w:t xml:space="preserve"> </w:t>
      </w:r>
      <w:r w:rsidR="00B65488">
        <w:t>function</w:t>
      </w:r>
      <w:r w:rsidR="009B7DAC" w:rsidRPr="009F6850">
        <w:t xml:space="preserve"> on</w:t>
      </w:r>
      <w:r w:rsidRPr="009F6850">
        <w:t xml:space="preserve"> </w:t>
      </w:r>
      <w:r w:rsidR="00BA72A3" w:rsidRPr="009F6850">
        <w:t>n</w:t>
      </w:r>
      <w:r w:rsidRPr="009F6850">
        <w:t>ode number variation</w:t>
      </w:r>
      <w:r w:rsidR="00BA72A3" w:rsidRPr="009F6850">
        <w:t xml:space="preserve"> setup</w:t>
      </w:r>
      <w:bookmarkEnd w:id="324"/>
      <w:bookmarkEnd w:id="325"/>
    </w:p>
    <w:p w14:paraId="1B9FFAFD" w14:textId="45602689" w:rsidR="00C6258E" w:rsidRPr="009F6850" w:rsidRDefault="00C6258E" w:rsidP="00B4193A">
      <w:pPr>
        <w:pStyle w:val="Caption"/>
        <w:ind w:left="0"/>
        <w:jc w:val="thaiDistribute"/>
      </w:pPr>
      <w:r w:rsidRPr="009F6850">
        <w:tab/>
        <w:t>4.4.2.</w:t>
      </w:r>
      <w:r w:rsidR="003F1C2E">
        <w:t>2</w:t>
      </w:r>
      <w:r w:rsidRPr="009F6850">
        <w:t xml:space="preserve"> </w:t>
      </w:r>
      <w:r w:rsidR="007F2D9E" w:rsidRPr="009F6850">
        <w:rPr>
          <w:spacing w:val="0"/>
        </w:rPr>
        <w:t xml:space="preserve">Test if each active node </w:t>
      </w:r>
      <w:r w:rsidR="00B4193A" w:rsidRPr="009F6850">
        <w:rPr>
          <w:spacing w:val="0"/>
        </w:rPr>
        <w:t>has</w:t>
      </w:r>
      <w:r w:rsidR="007F2D9E" w:rsidRPr="009F6850">
        <w:rPr>
          <w:spacing w:val="0"/>
        </w:rPr>
        <w:t xml:space="preserve"> the same performance on performing the Document Register function</w:t>
      </w:r>
      <w:r w:rsidR="00FE6FDD" w:rsidRPr="009F6850">
        <w:rPr>
          <w:spacing w:val="0"/>
        </w:rPr>
        <w:t xml:space="preserve"> when all active nodes perform the Document Register function at the same time</w:t>
      </w:r>
      <w:r w:rsidR="005F5370" w:rsidRPr="009F6850">
        <w:rPr>
          <w:spacing w:val="0"/>
        </w:rPr>
        <w:t>.</w:t>
      </w:r>
    </w:p>
    <w:p w14:paraId="4DF225C1" w14:textId="3A081BE7" w:rsidR="00B4193A" w:rsidRPr="009F6850" w:rsidRDefault="00B4193A" w:rsidP="00B4193A">
      <w:pPr>
        <w:spacing w:line="360" w:lineRule="auto"/>
        <w:jc w:val="thaiDistribute"/>
      </w:pPr>
      <w:r w:rsidRPr="009F6850">
        <w:tab/>
        <w:t>This setup is performed by trigger the XDS Document Repository Actor to start the Document Register function which will send the ITI-42 transaction containing metadata attributes set of the selected document (Tx1 - Tx10) to the XDS Document Registry Actor of all active nodes (all active nodes received the register). The processing time the XDS Document Registry took to complete the process publishing the metadata attributes set into the Blockchain ledger in each active node will be measured for the experiment result.</w:t>
      </w:r>
      <w:r w:rsidR="009773C4" w:rsidRPr="009F6850">
        <w:t xml:space="preserve"> The experiment was further performed by varied active nodes number to check if there are any differences in the experiment result which is further explained in Section 4.4.2.</w:t>
      </w:r>
      <w:r w:rsidR="003F1C2E">
        <w:t>3</w:t>
      </w:r>
      <w:r w:rsidR="009773C4" w:rsidRPr="009F6850">
        <w:t>.</w:t>
      </w:r>
    </w:p>
    <w:p w14:paraId="0C71A243" w14:textId="1B7F9E82" w:rsidR="000B433E" w:rsidRPr="009F6850" w:rsidRDefault="000B433E" w:rsidP="000B433E">
      <w:pPr>
        <w:spacing w:line="360" w:lineRule="auto"/>
        <w:jc w:val="thaiDistribute"/>
      </w:pPr>
      <w:r w:rsidRPr="009F6850">
        <w:tab/>
        <w:t xml:space="preserve">With 7 active nodes, to complete the Document Register function, the 1st Node took an average processing time of </w:t>
      </w:r>
      <w:r w:rsidR="00994385" w:rsidRPr="009F6850">
        <w:t>6.694740502</w:t>
      </w:r>
      <w:r w:rsidRPr="009F6850">
        <w:t xml:space="preserve"> seconds. The 2nd Node took an average processing time of </w:t>
      </w:r>
      <w:r w:rsidR="00994385" w:rsidRPr="009F6850">
        <w:t>6.64481847</w:t>
      </w:r>
      <w:r w:rsidRPr="009F6850">
        <w:t xml:space="preserve"> seconds. The 3rd Node took an average processing time of </w:t>
      </w:r>
      <w:r w:rsidR="00994385" w:rsidRPr="009F6850">
        <w:t>6.697508806</w:t>
      </w:r>
      <w:r w:rsidRPr="009F6850">
        <w:t xml:space="preserve"> seconds. The 4th Node took an average processing time of </w:t>
      </w:r>
      <w:r w:rsidR="00994385" w:rsidRPr="009F6850">
        <w:t>6.892059017</w:t>
      </w:r>
      <w:r w:rsidRPr="009F6850">
        <w:t xml:space="preserve"> seconds. The 5th Node took an average processing time of </w:t>
      </w:r>
      <w:r w:rsidR="00994385" w:rsidRPr="009F6850">
        <w:t>7.026599076</w:t>
      </w:r>
      <w:r w:rsidRPr="009F6850">
        <w:t xml:space="preserve"> seconds. The 6th Node took an average processing time of </w:t>
      </w:r>
      <w:r w:rsidR="00994385" w:rsidRPr="009F6850">
        <w:t>6.695705492</w:t>
      </w:r>
      <w:r w:rsidRPr="009F6850">
        <w:t xml:space="preserve"> seconds. The 7th Node took an average processing time of </w:t>
      </w:r>
      <w:r w:rsidR="00994385" w:rsidRPr="009F6850">
        <w:t>6.631355668</w:t>
      </w:r>
      <w:r w:rsidRPr="009F6850">
        <w:t xml:space="preserve"> seconds. All active nodes show no significant difference in performance to complete the function as shown in </w:t>
      </w:r>
      <w:r w:rsidR="004034FF" w:rsidRPr="009F6850">
        <w:fldChar w:fldCharType="begin"/>
      </w:r>
      <w:r w:rsidR="004034FF" w:rsidRPr="009F6850">
        <w:instrText xml:space="preserve"> REF _Ref76736002 \h </w:instrText>
      </w:r>
      <w:r w:rsidR="00A7157F" w:rsidRPr="009F6850">
        <w:instrText xml:space="preserve"> \* MERGEFORMAT </w:instrText>
      </w:r>
      <w:r w:rsidR="004034FF" w:rsidRPr="009F6850">
        <w:fldChar w:fldCharType="separate"/>
      </w:r>
      <w:r w:rsidR="00B76FCE" w:rsidRPr="009F6850">
        <w:t xml:space="preserve">Figure </w:t>
      </w:r>
      <w:r w:rsidR="00B76FCE">
        <w:rPr>
          <w:noProof/>
        </w:rPr>
        <w:t>4</w:t>
      </w:r>
      <w:r w:rsidR="00B76FCE" w:rsidRPr="009F6850">
        <w:rPr>
          <w:noProof/>
        </w:rPr>
        <w:noBreakHyphen/>
      </w:r>
      <w:r w:rsidR="00B76FCE">
        <w:rPr>
          <w:noProof/>
        </w:rPr>
        <w:t>73</w:t>
      </w:r>
      <w:r w:rsidR="004034FF" w:rsidRPr="009F6850">
        <w:fldChar w:fldCharType="end"/>
      </w:r>
      <w:r w:rsidRPr="009F6850">
        <w:t>.</w:t>
      </w:r>
      <w:r w:rsidR="004034FF" w:rsidRPr="009F6850">
        <w:t xml:space="preserve"> </w:t>
      </w:r>
    </w:p>
    <w:p w14:paraId="2E37FC5C" w14:textId="2FCDC271" w:rsidR="003C5239" w:rsidRPr="009F6850" w:rsidRDefault="006C2329" w:rsidP="006C2329">
      <w:pPr>
        <w:spacing w:line="360" w:lineRule="auto"/>
        <w:jc w:val="thaiDistribute"/>
      </w:pPr>
      <w:r w:rsidRPr="009F6850">
        <w:lastRenderedPageBreak/>
        <w:tab/>
        <w:t xml:space="preserve">With 6 active nodes, to complete the Document Register function, the 1st Node took an average processing time of </w:t>
      </w:r>
      <w:r w:rsidR="00BF74A5" w:rsidRPr="009F6850">
        <w:t>7.261896542</w:t>
      </w:r>
      <w:r w:rsidRPr="009F6850">
        <w:t xml:space="preserve"> seconds. The 2nd Node took an average processing time of </w:t>
      </w:r>
      <w:r w:rsidR="00BF74A5" w:rsidRPr="009F6850">
        <w:t>7.03144854</w:t>
      </w:r>
      <w:r w:rsidRPr="009F6850">
        <w:t xml:space="preserve"> seconds. The 3rd Node took an average processing time of </w:t>
      </w:r>
      <w:r w:rsidR="00BF74A5" w:rsidRPr="009F6850">
        <w:t>7.14090967</w:t>
      </w:r>
      <w:r w:rsidRPr="009F6850">
        <w:t xml:space="preserve"> seconds. The 4th Node took an average processing time of </w:t>
      </w:r>
      <w:r w:rsidR="00BF74A5" w:rsidRPr="009F6850">
        <w:t>7.137407174</w:t>
      </w:r>
      <w:r w:rsidRPr="009F6850">
        <w:t xml:space="preserve"> seconds. The 5th Node took an average processing time of </w:t>
      </w:r>
      <w:r w:rsidR="00BF74A5" w:rsidRPr="009F6850">
        <w:t>7.05559841</w:t>
      </w:r>
      <w:r w:rsidRPr="009F6850">
        <w:t xml:space="preserve"> seconds. The 6th Node took an average processing time of </w:t>
      </w:r>
      <w:r w:rsidR="00BF74A5" w:rsidRPr="009F6850">
        <w:t>7.087177031</w:t>
      </w:r>
      <w:r w:rsidRPr="009F6850">
        <w:t xml:space="preserve"> seconds. All active nodes show no significant difference in performance to complete the function as shown in </w:t>
      </w:r>
      <w:r w:rsidR="000B433E" w:rsidRPr="009F6850">
        <w:fldChar w:fldCharType="begin"/>
      </w:r>
      <w:r w:rsidR="000B433E" w:rsidRPr="009F6850">
        <w:instrText xml:space="preserve"> REF _Ref76755108 \h  \* MERGEFORMAT </w:instrText>
      </w:r>
      <w:r w:rsidR="000B433E" w:rsidRPr="009F6850">
        <w:fldChar w:fldCharType="separate"/>
      </w:r>
      <w:r w:rsidR="00B76FCE" w:rsidRPr="009F6850">
        <w:t xml:space="preserve">Figure </w:t>
      </w:r>
      <w:r w:rsidR="00B76FCE">
        <w:rPr>
          <w:noProof/>
        </w:rPr>
        <w:t>4</w:t>
      </w:r>
      <w:r w:rsidR="00B76FCE" w:rsidRPr="009F6850">
        <w:rPr>
          <w:noProof/>
        </w:rPr>
        <w:noBreakHyphen/>
      </w:r>
      <w:r w:rsidR="00B76FCE">
        <w:rPr>
          <w:noProof/>
        </w:rPr>
        <w:t>74</w:t>
      </w:r>
      <w:r w:rsidR="000B433E" w:rsidRPr="009F6850">
        <w:fldChar w:fldCharType="end"/>
      </w:r>
      <w:r w:rsidRPr="009F6850">
        <w:t>.</w:t>
      </w:r>
    </w:p>
    <w:p w14:paraId="646F350E" w14:textId="05608550" w:rsidR="00CA5931" w:rsidRPr="009F6850" w:rsidRDefault="000D2E62" w:rsidP="000D2E62">
      <w:pPr>
        <w:spacing w:line="360" w:lineRule="auto"/>
        <w:jc w:val="thaiDistribute"/>
      </w:pPr>
      <w:r w:rsidRPr="009F6850">
        <w:tab/>
        <w:t xml:space="preserve">With 5 active nodes, to complete the Document Register function, the 1st Node took an average processing time of </w:t>
      </w:r>
      <w:r w:rsidR="00067D2F" w:rsidRPr="009F6850">
        <w:t>7.289964378</w:t>
      </w:r>
      <w:r w:rsidRPr="009F6850">
        <w:t xml:space="preserve"> seconds. The 2nd Node took an average processing time of </w:t>
      </w:r>
      <w:r w:rsidR="00067D2F" w:rsidRPr="009F6850">
        <w:t>7.232330579</w:t>
      </w:r>
      <w:r w:rsidRPr="009F6850">
        <w:t xml:space="preserve"> seconds. The 3rd Node took an average processing time of </w:t>
      </w:r>
      <w:r w:rsidR="00067D2F" w:rsidRPr="009F6850">
        <w:t>7.27142245</w:t>
      </w:r>
      <w:r w:rsidRPr="009F6850">
        <w:t xml:space="preserve"> seconds. The 4th Node took an average processing time of </w:t>
      </w:r>
      <w:r w:rsidR="00067D2F" w:rsidRPr="009F6850">
        <w:t>7.150316791</w:t>
      </w:r>
      <w:r w:rsidRPr="009F6850">
        <w:t xml:space="preserve"> seconds. The 5th Node took an average processing time of </w:t>
      </w:r>
      <w:r w:rsidR="00067D2F" w:rsidRPr="009F6850">
        <w:t>7.146553912</w:t>
      </w:r>
      <w:r w:rsidRPr="009F6850">
        <w:t xml:space="preserve"> seconds. All active nodes show no significant difference in performance to complete the function as shown in </w:t>
      </w:r>
      <w:r w:rsidR="004034FF" w:rsidRPr="009F6850">
        <w:fldChar w:fldCharType="begin"/>
      </w:r>
      <w:r w:rsidR="004034FF" w:rsidRPr="009F6850">
        <w:instrText xml:space="preserve"> REF _Ref76736011 \h </w:instrText>
      </w:r>
      <w:r w:rsidR="00A7157F" w:rsidRPr="009F6850">
        <w:instrText xml:space="preserve"> \* MERGEFORMAT </w:instrText>
      </w:r>
      <w:r w:rsidR="004034FF" w:rsidRPr="009F6850">
        <w:fldChar w:fldCharType="separate"/>
      </w:r>
      <w:r w:rsidR="00B76FCE" w:rsidRPr="009F6850">
        <w:t xml:space="preserve">Figure </w:t>
      </w:r>
      <w:r w:rsidR="00B76FCE">
        <w:rPr>
          <w:noProof/>
        </w:rPr>
        <w:t>4</w:t>
      </w:r>
      <w:r w:rsidR="00B76FCE" w:rsidRPr="009F6850">
        <w:rPr>
          <w:noProof/>
        </w:rPr>
        <w:noBreakHyphen/>
      </w:r>
      <w:r w:rsidR="00B76FCE">
        <w:rPr>
          <w:noProof/>
        </w:rPr>
        <w:t>75</w:t>
      </w:r>
      <w:r w:rsidR="004034FF" w:rsidRPr="009F6850">
        <w:fldChar w:fldCharType="end"/>
      </w:r>
      <w:r w:rsidRPr="009F6850">
        <w:t>.</w:t>
      </w:r>
      <w:r w:rsidR="004034FF" w:rsidRPr="009F6850">
        <w:t xml:space="preserve"> </w:t>
      </w:r>
    </w:p>
    <w:p w14:paraId="6909A62D" w14:textId="77777777" w:rsidR="00AE1B76" w:rsidRPr="009F6850" w:rsidRDefault="00AE1B76" w:rsidP="007014D0"/>
    <w:p w14:paraId="3DF92C6A" w14:textId="77777777" w:rsidR="00465E6A" w:rsidRPr="009F6850" w:rsidRDefault="008B5ED8" w:rsidP="008132D5">
      <w:pPr>
        <w:keepNext/>
      </w:pPr>
      <w:r w:rsidRPr="009F6850">
        <w:rPr>
          <w:noProof/>
        </w:rPr>
        <w:drawing>
          <wp:inline distT="0" distB="0" distL="0" distR="0" wp14:anchorId="71F72F24" wp14:editId="5B0B283B">
            <wp:extent cx="5309870" cy="3097530"/>
            <wp:effectExtent l="0" t="0" r="5080" b="7620"/>
            <wp:docPr id="84" name="Chart 8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1"/>
              </a:graphicData>
            </a:graphic>
          </wp:inline>
        </w:drawing>
      </w:r>
    </w:p>
    <w:p w14:paraId="3426D70E" w14:textId="3E9A6482" w:rsidR="008B5ED8" w:rsidRPr="009F6850" w:rsidRDefault="00465E6A" w:rsidP="008132D5">
      <w:pPr>
        <w:pStyle w:val="Caption"/>
        <w:jc w:val="center"/>
      </w:pPr>
      <w:bookmarkStart w:id="326" w:name="_Ref76736002"/>
      <w:bookmarkStart w:id="327" w:name="_Ref76755332"/>
      <w:r w:rsidRPr="009F6850">
        <w:t xml:space="preserve">Figure </w:t>
      </w:r>
      <w:fldSimple w:instr=" STYLEREF 1 \s ">
        <w:r w:rsidR="00B76FCE">
          <w:rPr>
            <w:noProof/>
          </w:rPr>
          <w:t>4</w:t>
        </w:r>
      </w:fldSimple>
      <w:r w:rsidR="0096498E" w:rsidRPr="009F6850">
        <w:noBreakHyphen/>
      </w:r>
      <w:fldSimple w:instr=" SEQ Figure \* ARABIC \s 1 ">
        <w:r w:rsidR="00B76FCE">
          <w:rPr>
            <w:noProof/>
          </w:rPr>
          <w:t>73</w:t>
        </w:r>
      </w:fldSimple>
      <w:bookmarkEnd w:id="326"/>
      <w:r w:rsidRPr="009F6850">
        <w:t xml:space="preserve"> </w:t>
      </w:r>
      <w:bookmarkStart w:id="328" w:name="_Ref76755218"/>
      <w:r w:rsidR="00E716B7">
        <w:t>All nodes p</w:t>
      </w:r>
      <w:r w:rsidRPr="009F6850">
        <w:t xml:space="preserve">erform </w:t>
      </w:r>
      <w:r w:rsidR="00E716B7">
        <w:t>Document Register</w:t>
      </w:r>
      <w:r w:rsidRPr="009F6850">
        <w:t xml:space="preserve"> </w:t>
      </w:r>
      <w:r w:rsidR="00CA5931" w:rsidRPr="009F6850">
        <w:t>in 7 Nodes setup</w:t>
      </w:r>
      <w:bookmarkEnd w:id="327"/>
      <w:bookmarkEnd w:id="328"/>
      <w:r w:rsidR="00E716B7">
        <w:t xml:space="preserve"> (inspected from each node)</w:t>
      </w:r>
    </w:p>
    <w:p w14:paraId="30942AF1" w14:textId="2097F6E7" w:rsidR="00F86102" w:rsidRPr="009F6850" w:rsidRDefault="00F86102" w:rsidP="00F86102"/>
    <w:p w14:paraId="1AAFDDEE" w14:textId="67E1BC37" w:rsidR="008D63AD" w:rsidRPr="009F6850" w:rsidRDefault="008D63AD" w:rsidP="00F86102"/>
    <w:p w14:paraId="2A0061A6" w14:textId="77777777" w:rsidR="007C1875" w:rsidRPr="009F6850" w:rsidRDefault="008D63AD" w:rsidP="008132D5">
      <w:pPr>
        <w:keepNext/>
      </w:pPr>
      <w:r w:rsidRPr="009F6850">
        <w:rPr>
          <w:noProof/>
        </w:rPr>
        <w:lastRenderedPageBreak/>
        <w:drawing>
          <wp:inline distT="0" distB="0" distL="0" distR="0" wp14:anchorId="2879F7E0" wp14:editId="03C747ED">
            <wp:extent cx="5309870" cy="3097530"/>
            <wp:effectExtent l="0" t="0" r="5080" b="7620"/>
            <wp:docPr id="83" name="Chart 8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2"/>
              </a:graphicData>
            </a:graphic>
          </wp:inline>
        </w:drawing>
      </w:r>
    </w:p>
    <w:p w14:paraId="59FE7221" w14:textId="161C3946" w:rsidR="008D63AD" w:rsidRPr="009F6850" w:rsidRDefault="007C1875" w:rsidP="008132D5">
      <w:pPr>
        <w:pStyle w:val="Caption"/>
        <w:jc w:val="center"/>
      </w:pPr>
      <w:bookmarkStart w:id="329" w:name="_Ref76755108"/>
      <w:bookmarkStart w:id="330" w:name="_Ref76755335"/>
      <w:r w:rsidRPr="009F6850">
        <w:t xml:space="preserve">Figure </w:t>
      </w:r>
      <w:fldSimple w:instr=" STYLEREF 1 \s ">
        <w:r w:rsidR="00B76FCE">
          <w:rPr>
            <w:noProof/>
          </w:rPr>
          <w:t>4</w:t>
        </w:r>
      </w:fldSimple>
      <w:r w:rsidR="0096498E" w:rsidRPr="009F6850">
        <w:noBreakHyphen/>
      </w:r>
      <w:fldSimple w:instr=" SEQ Figure \* ARABIC \s 1 ">
        <w:r w:rsidR="00B76FCE">
          <w:rPr>
            <w:noProof/>
          </w:rPr>
          <w:t>74</w:t>
        </w:r>
      </w:fldSimple>
      <w:bookmarkEnd w:id="329"/>
      <w:r w:rsidRPr="009F6850">
        <w:t xml:space="preserve"> </w:t>
      </w:r>
      <w:bookmarkStart w:id="331" w:name="_Ref78708585"/>
      <w:bookmarkEnd w:id="330"/>
      <w:r w:rsidR="00A070A3">
        <w:t>All nodes p</w:t>
      </w:r>
      <w:r w:rsidR="00A070A3" w:rsidRPr="009F6850">
        <w:t xml:space="preserve">erform </w:t>
      </w:r>
      <w:r w:rsidR="00A070A3">
        <w:t>Document Register</w:t>
      </w:r>
      <w:r w:rsidR="00A070A3" w:rsidRPr="009F6850">
        <w:t xml:space="preserve"> in </w:t>
      </w:r>
      <w:r w:rsidR="00A070A3">
        <w:t>6</w:t>
      </w:r>
      <w:r w:rsidR="00A070A3" w:rsidRPr="009F6850">
        <w:t xml:space="preserve"> Nodes setup</w:t>
      </w:r>
      <w:r w:rsidR="00A070A3">
        <w:t xml:space="preserve"> (inspected from each node)</w:t>
      </w:r>
      <w:bookmarkEnd w:id="331"/>
    </w:p>
    <w:p w14:paraId="15EF7AD5" w14:textId="0B9F5B3B" w:rsidR="00E51EC2" w:rsidRPr="009F6850" w:rsidRDefault="00E51EC2" w:rsidP="00F86102"/>
    <w:p w14:paraId="59243055" w14:textId="77777777" w:rsidR="007C1875" w:rsidRPr="009F6850" w:rsidRDefault="00E51EC2" w:rsidP="005F5370">
      <w:pPr>
        <w:keepNext/>
        <w:spacing w:after="240"/>
      </w:pPr>
      <w:r w:rsidRPr="009F6850">
        <w:rPr>
          <w:noProof/>
        </w:rPr>
        <w:drawing>
          <wp:inline distT="0" distB="0" distL="0" distR="0" wp14:anchorId="537B4F9A" wp14:editId="30D99DD4">
            <wp:extent cx="5309870" cy="3097530"/>
            <wp:effectExtent l="0" t="0" r="5080" b="7620"/>
            <wp:docPr id="86" name="Chart 86"/>
            <wp:cNvGraphicFramePr/>
            <a:graphic xmlns:a="http://schemas.openxmlformats.org/drawingml/2006/main">
              <a:graphicData uri="http://schemas.openxmlformats.org/drawingml/2006/chart">
                <c:chart xmlns:c="http://schemas.openxmlformats.org/drawingml/2006/chart" xmlns:r="http://schemas.openxmlformats.org/officeDocument/2006/relationships" r:id="rId143"/>
              </a:graphicData>
            </a:graphic>
          </wp:inline>
        </w:drawing>
      </w:r>
    </w:p>
    <w:p w14:paraId="0E3E41D6" w14:textId="288E3F66" w:rsidR="005F5370" w:rsidRPr="009F6850" w:rsidRDefault="007C1875" w:rsidP="00CA525E">
      <w:pPr>
        <w:pStyle w:val="Caption"/>
        <w:spacing w:after="240"/>
        <w:jc w:val="center"/>
      </w:pPr>
      <w:bookmarkStart w:id="332" w:name="_Ref76736011"/>
      <w:bookmarkStart w:id="333" w:name="_Ref76755338"/>
      <w:r w:rsidRPr="009F6850">
        <w:t xml:space="preserve">Figure </w:t>
      </w:r>
      <w:fldSimple w:instr=" STYLEREF 1 \s ">
        <w:r w:rsidR="00B76FCE">
          <w:rPr>
            <w:noProof/>
          </w:rPr>
          <w:t>4</w:t>
        </w:r>
      </w:fldSimple>
      <w:r w:rsidR="0096498E" w:rsidRPr="009F6850">
        <w:noBreakHyphen/>
      </w:r>
      <w:fldSimple w:instr=" SEQ Figure \* ARABIC \s 1 ">
        <w:r w:rsidR="00B76FCE">
          <w:rPr>
            <w:noProof/>
          </w:rPr>
          <w:t>75</w:t>
        </w:r>
      </w:fldSimple>
      <w:bookmarkEnd w:id="332"/>
      <w:r w:rsidRPr="009F6850">
        <w:t xml:space="preserve"> </w:t>
      </w:r>
      <w:bookmarkStart w:id="334" w:name="_Ref78708593"/>
      <w:bookmarkEnd w:id="333"/>
      <w:r w:rsidR="00A070A3">
        <w:t>All nodes p</w:t>
      </w:r>
      <w:r w:rsidR="00A070A3" w:rsidRPr="009F6850">
        <w:t xml:space="preserve">erform </w:t>
      </w:r>
      <w:r w:rsidR="00A070A3">
        <w:t>Document Register</w:t>
      </w:r>
      <w:r w:rsidR="00A070A3" w:rsidRPr="009F6850">
        <w:t xml:space="preserve"> in </w:t>
      </w:r>
      <w:r w:rsidR="00A070A3">
        <w:t>5</w:t>
      </w:r>
      <w:r w:rsidR="00A070A3" w:rsidRPr="009F6850">
        <w:t xml:space="preserve"> Nodes setup</w:t>
      </w:r>
      <w:r w:rsidR="00A070A3">
        <w:t xml:space="preserve"> (inspected from each node)</w:t>
      </w:r>
      <w:bookmarkEnd w:id="334"/>
    </w:p>
    <w:p w14:paraId="4620F13C" w14:textId="53FD83B0" w:rsidR="005F5370" w:rsidRPr="009F6850" w:rsidRDefault="005F5370" w:rsidP="008D301D">
      <w:pPr>
        <w:keepNext/>
        <w:spacing w:line="360" w:lineRule="auto"/>
        <w:jc w:val="thaiDistribute"/>
      </w:pPr>
      <w:r w:rsidRPr="009F6850">
        <w:lastRenderedPageBreak/>
        <w:tab/>
        <w:t>4.4.2.</w:t>
      </w:r>
      <w:r w:rsidR="00B76FCE">
        <w:t>3</w:t>
      </w:r>
      <w:r w:rsidRPr="009F6850">
        <w:t xml:space="preserve"> </w:t>
      </w:r>
      <w:r w:rsidR="00E10EC0" w:rsidRPr="009F6850">
        <w:t>Test if the number of active nodes would cause a change in the performance of the Document Register function when all active nodes perform the Document Register function at the same time.</w:t>
      </w:r>
    </w:p>
    <w:p w14:paraId="7C2B2ED4" w14:textId="791120D3" w:rsidR="000D4869" w:rsidRPr="009F6850" w:rsidRDefault="000D4869" w:rsidP="008D301D">
      <w:pPr>
        <w:keepNext/>
        <w:spacing w:line="360" w:lineRule="auto"/>
        <w:jc w:val="thaiDistribute"/>
      </w:pPr>
      <w:r w:rsidRPr="009F6850">
        <w:tab/>
      </w:r>
      <w:r w:rsidR="00E10EC0" w:rsidRPr="009F6850">
        <w:t>This setup is a further analysis result of Section 4.4.2.</w:t>
      </w:r>
      <w:r w:rsidR="00B76FCE">
        <w:t>2</w:t>
      </w:r>
      <w:r w:rsidR="00E10EC0" w:rsidRPr="009F6850">
        <w:t xml:space="preserve">. The "7 Nodes" line was derived from the average values of the experiment result in </w:t>
      </w:r>
      <w:r w:rsidR="00435665" w:rsidRPr="009F6850">
        <w:fldChar w:fldCharType="begin"/>
      </w:r>
      <w:r w:rsidR="00435665" w:rsidRPr="009F6850">
        <w:instrText xml:space="preserve"> REF _Ref76736002 \h </w:instrText>
      </w:r>
      <w:r w:rsidR="0023508D" w:rsidRPr="009F6850">
        <w:instrText xml:space="preserve"> \* MERGEFORMAT </w:instrText>
      </w:r>
      <w:r w:rsidR="00435665" w:rsidRPr="009F6850">
        <w:fldChar w:fldCharType="separate"/>
      </w:r>
      <w:r w:rsidR="00B76FCE" w:rsidRPr="009F6850">
        <w:t xml:space="preserve">Figure </w:t>
      </w:r>
      <w:r w:rsidR="00B76FCE">
        <w:rPr>
          <w:noProof/>
        </w:rPr>
        <w:t>4</w:t>
      </w:r>
      <w:r w:rsidR="00B76FCE" w:rsidRPr="009F6850">
        <w:rPr>
          <w:noProof/>
        </w:rPr>
        <w:noBreakHyphen/>
      </w:r>
      <w:r w:rsidR="00B76FCE">
        <w:rPr>
          <w:noProof/>
        </w:rPr>
        <w:t>73</w:t>
      </w:r>
      <w:r w:rsidR="00435665" w:rsidRPr="009F6850">
        <w:fldChar w:fldCharType="end"/>
      </w:r>
      <w:r w:rsidR="00E10EC0" w:rsidRPr="009F6850">
        <w:t xml:space="preserve">. The "6 Nodes" line was derived from the average values of the experiment result in </w:t>
      </w:r>
      <w:r w:rsidR="00435665" w:rsidRPr="009F6850">
        <w:fldChar w:fldCharType="begin"/>
      </w:r>
      <w:r w:rsidR="00435665" w:rsidRPr="009F6850">
        <w:instrText xml:space="preserve"> REF _Ref76755108 \h </w:instrText>
      </w:r>
      <w:r w:rsidR="0023508D" w:rsidRPr="009F6850">
        <w:instrText xml:space="preserve"> \* MERGEFORMAT </w:instrText>
      </w:r>
      <w:r w:rsidR="00435665" w:rsidRPr="009F6850">
        <w:fldChar w:fldCharType="separate"/>
      </w:r>
      <w:r w:rsidR="00B76FCE" w:rsidRPr="009F6850">
        <w:t xml:space="preserve">Figure </w:t>
      </w:r>
      <w:r w:rsidR="00B76FCE">
        <w:rPr>
          <w:noProof/>
        </w:rPr>
        <w:t>4</w:t>
      </w:r>
      <w:r w:rsidR="00B76FCE" w:rsidRPr="009F6850">
        <w:rPr>
          <w:noProof/>
        </w:rPr>
        <w:noBreakHyphen/>
      </w:r>
      <w:r w:rsidR="00B76FCE">
        <w:rPr>
          <w:noProof/>
        </w:rPr>
        <w:t>74</w:t>
      </w:r>
      <w:r w:rsidR="00435665" w:rsidRPr="009F6850">
        <w:fldChar w:fldCharType="end"/>
      </w:r>
      <w:r w:rsidR="00E10EC0" w:rsidRPr="009F6850">
        <w:t xml:space="preserve">. The "5 Nodes" line was derived from the average values of the experiment result in </w:t>
      </w:r>
      <w:r w:rsidR="00435665" w:rsidRPr="009F6850">
        <w:fldChar w:fldCharType="begin"/>
      </w:r>
      <w:r w:rsidR="00435665" w:rsidRPr="009F6850">
        <w:instrText xml:space="preserve"> REF _Ref76736011 \h </w:instrText>
      </w:r>
      <w:r w:rsidR="0023508D" w:rsidRPr="009F6850">
        <w:instrText xml:space="preserve"> \* MERGEFORMAT </w:instrText>
      </w:r>
      <w:r w:rsidR="00435665" w:rsidRPr="009F6850">
        <w:fldChar w:fldCharType="separate"/>
      </w:r>
      <w:r w:rsidR="00B76FCE" w:rsidRPr="009F6850">
        <w:t xml:space="preserve">Figure </w:t>
      </w:r>
      <w:r w:rsidR="00B76FCE">
        <w:rPr>
          <w:noProof/>
        </w:rPr>
        <w:t>4</w:t>
      </w:r>
      <w:r w:rsidR="00B76FCE" w:rsidRPr="009F6850">
        <w:rPr>
          <w:noProof/>
        </w:rPr>
        <w:noBreakHyphen/>
      </w:r>
      <w:r w:rsidR="00B76FCE">
        <w:rPr>
          <w:noProof/>
        </w:rPr>
        <w:t>75</w:t>
      </w:r>
      <w:r w:rsidR="00435665" w:rsidRPr="009F6850">
        <w:fldChar w:fldCharType="end"/>
      </w:r>
      <w:r w:rsidR="00E10EC0" w:rsidRPr="009F6850">
        <w:t>.</w:t>
      </w:r>
    </w:p>
    <w:p w14:paraId="07C1E531" w14:textId="222F4DF6" w:rsidR="000A38C6" w:rsidRPr="009F6850" w:rsidRDefault="00AE1B76" w:rsidP="00BC5E83">
      <w:pPr>
        <w:keepNext/>
        <w:spacing w:line="360" w:lineRule="auto"/>
        <w:jc w:val="thaiDistribute"/>
      </w:pPr>
      <w:r w:rsidRPr="009F6850">
        <w:tab/>
      </w:r>
      <w:r w:rsidRPr="009F6850">
        <w:fldChar w:fldCharType="begin"/>
      </w:r>
      <w:r w:rsidRPr="009F6850">
        <w:instrText xml:space="preserve"> REF _Ref76736744 \h </w:instrText>
      </w:r>
      <w:r w:rsidR="008D301D" w:rsidRPr="009F6850">
        <w:instrText xml:space="preserve"> \* MERGEFORMAT </w:instrText>
      </w:r>
      <w:r w:rsidRPr="009F6850">
        <w:fldChar w:fldCharType="separate"/>
      </w:r>
      <w:r w:rsidR="00B76FCE" w:rsidRPr="009F6850">
        <w:t xml:space="preserve">Figure </w:t>
      </w:r>
      <w:r w:rsidR="00B76FCE">
        <w:rPr>
          <w:noProof/>
        </w:rPr>
        <w:t>4</w:t>
      </w:r>
      <w:r w:rsidR="00B76FCE" w:rsidRPr="009F6850">
        <w:rPr>
          <w:noProof/>
        </w:rPr>
        <w:noBreakHyphen/>
      </w:r>
      <w:r w:rsidR="00B76FCE">
        <w:rPr>
          <w:noProof/>
        </w:rPr>
        <w:t>76</w:t>
      </w:r>
      <w:r w:rsidRPr="009F6850">
        <w:fldChar w:fldCharType="end"/>
      </w:r>
      <w:r w:rsidR="000C6E8E" w:rsidRPr="009F6850">
        <w:t xml:space="preserve"> </w:t>
      </w:r>
      <w:r w:rsidR="00C40C47" w:rsidRPr="009F6850">
        <w:t>shows the performance comparison between each node number variation setup when all nodes triggering the Document Register function at the same time. The graph shows no significant difference between each setup which means that node number variation is not affecting the system performance on performing the Document Register function when all nodes trigger the function at the same time.</w:t>
      </w:r>
    </w:p>
    <w:p w14:paraId="2E0670DD" w14:textId="77777777" w:rsidR="00AE1B76" w:rsidRPr="009F6850" w:rsidRDefault="00AE1B76" w:rsidP="00444311">
      <w:pPr>
        <w:keepNext/>
      </w:pPr>
    </w:p>
    <w:p w14:paraId="57EA11AC" w14:textId="3238F459" w:rsidR="00444311" w:rsidRPr="009F6850" w:rsidRDefault="00994D17" w:rsidP="008132D5">
      <w:pPr>
        <w:keepNext/>
      </w:pPr>
      <w:r w:rsidRPr="009F6850">
        <w:rPr>
          <w:noProof/>
        </w:rPr>
        <w:drawing>
          <wp:inline distT="0" distB="0" distL="0" distR="0" wp14:anchorId="1EC2BA58" wp14:editId="3C55F436">
            <wp:extent cx="5309870" cy="3097530"/>
            <wp:effectExtent l="0" t="0" r="5080" b="7620"/>
            <wp:docPr id="80" name="Chart 80"/>
            <wp:cNvGraphicFramePr/>
            <a:graphic xmlns:a="http://schemas.openxmlformats.org/drawingml/2006/main">
              <a:graphicData uri="http://schemas.openxmlformats.org/drawingml/2006/chart">
                <c:chart xmlns:c="http://schemas.openxmlformats.org/drawingml/2006/chart" xmlns:r="http://schemas.openxmlformats.org/officeDocument/2006/relationships" r:id="rId144"/>
              </a:graphicData>
            </a:graphic>
          </wp:inline>
        </w:drawing>
      </w:r>
    </w:p>
    <w:p w14:paraId="7C77E255" w14:textId="4C6D352C" w:rsidR="00994D17" w:rsidRPr="009F6850" w:rsidRDefault="00444311" w:rsidP="008132D5">
      <w:pPr>
        <w:pStyle w:val="Caption"/>
        <w:jc w:val="center"/>
      </w:pPr>
      <w:bookmarkStart w:id="335" w:name="_Ref76736744"/>
      <w:bookmarkStart w:id="336" w:name="_Ref76755340"/>
      <w:r w:rsidRPr="009F6850">
        <w:t xml:space="preserve">Figure </w:t>
      </w:r>
      <w:fldSimple w:instr=" STYLEREF 1 \s ">
        <w:r w:rsidR="00B76FCE">
          <w:rPr>
            <w:noProof/>
          </w:rPr>
          <w:t>4</w:t>
        </w:r>
      </w:fldSimple>
      <w:r w:rsidR="0096498E" w:rsidRPr="009F6850">
        <w:noBreakHyphen/>
      </w:r>
      <w:fldSimple w:instr=" SEQ Figure \* ARABIC \s 1 ">
        <w:r w:rsidR="00B76FCE">
          <w:rPr>
            <w:noProof/>
          </w:rPr>
          <w:t>76</w:t>
        </w:r>
      </w:fldSimple>
      <w:bookmarkEnd w:id="335"/>
      <w:r w:rsidRPr="009F6850">
        <w:t xml:space="preserve"> </w:t>
      </w:r>
      <w:bookmarkStart w:id="337" w:name="_Ref76755230"/>
      <w:r w:rsidRPr="009F6850">
        <w:t xml:space="preserve">Performance comparison of average process time </w:t>
      </w:r>
      <w:r w:rsidR="003A5BB1">
        <w:t>between 7, 6, and 5</w:t>
      </w:r>
      <w:r w:rsidRPr="009F6850">
        <w:t xml:space="preserve"> node</w:t>
      </w:r>
      <w:r w:rsidR="0069247F">
        <w:t>s</w:t>
      </w:r>
      <w:r w:rsidRPr="009F6850">
        <w:t xml:space="preserve"> setup</w:t>
      </w:r>
      <w:bookmarkEnd w:id="336"/>
      <w:bookmarkEnd w:id="337"/>
    </w:p>
    <w:p w14:paraId="0DE10A90" w14:textId="77777777" w:rsidR="003C5475" w:rsidRPr="009F6850" w:rsidRDefault="003C5475" w:rsidP="003C5475"/>
    <w:p w14:paraId="62A4DC0D" w14:textId="77777777" w:rsidR="00CF5249" w:rsidRPr="009F6850" w:rsidRDefault="00CF5249" w:rsidP="00E10EC0"/>
    <w:p w14:paraId="744D4871" w14:textId="77777777" w:rsidR="00CF5249" w:rsidRPr="009F6850" w:rsidRDefault="00CF5249" w:rsidP="00E10EC0"/>
    <w:p w14:paraId="7A7D0A6E" w14:textId="77777777" w:rsidR="00CF5249" w:rsidRPr="009F6850" w:rsidRDefault="00CF5249" w:rsidP="00E10EC0"/>
    <w:p w14:paraId="46A92FA0" w14:textId="77777777" w:rsidR="00CF5249" w:rsidRPr="009F6850" w:rsidRDefault="00CF5249" w:rsidP="00E10EC0"/>
    <w:p w14:paraId="611D1288" w14:textId="77777777" w:rsidR="00CF5249" w:rsidRPr="009F6850" w:rsidRDefault="00CF5249" w:rsidP="00E10EC0"/>
    <w:p w14:paraId="34C350AA" w14:textId="016ED0BE" w:rsidR="00CF5249" w:rsidRPr="009F6850" w:rsidRDefault="00615176" w:rsidP="00F237D6">
      <w:pPr>
        <w:spacing w:line="360" w:lineRule="auto"/>
        <w:jc w:val="thaiDistribute"/>
      </w:pPr>
      <w:r w:rsidRPr="009F6850">
        <w:lastRenderedPageBreak/>
        <w:tab/>
        <w:t>4.4.2.</w:t>
      </w:r>
      <w:r w:rsidR="00DB7723">
        <w:t>4</w:t>
      </w:r>
      <w:r w:rsidRPr="009F6850">
        <w:t xml:space="preserve"> </w:t>
      </w:r>
      <w:r w:rsidR="00C301B8" w:rsidRPr="009F6850">
        <w:t>Test if the number of transactions would cause a change in performance of the XDS Document Registry to perform the Document Register function.</w:t>
      </w:r>
    </w:p>
    <w:p w14:paraId="704DEF47" w14:textId="64AFE61D" w:rsidR="00F237D6" w:rsidRPr="009F6850" w:rsidRDefault="00F237D6" w:rsidP="00975665">
      <w:pPr>
        <w:spacing w:line="360" w:lineRule="auto"/>
        <w:jc w:val="thaiDistribute"/>
      </w:pPr>
      <w:r w:rsidRPr="009F6850">
        <w:tab/>
        <w:t>This setup is a further analysis result of Sections 4.4.2.</w:t>
      </w:r>
      <w:r w:rsidR="00DB7723">
        <w:t>1</w:t>
      </w:r>
      <w:r w:rsidRPr="009F6850">
        <w:t xml:space="preserve"> and 4.4.2.</w:t>
      </w:r>
      <w:r w:rsidR="00DB7723">
        <w:t>3</w:t>
      </w:r>
      <w:r w:rsidRPr="009F6850">
        <w:t xml:space="preserve">. </w:t>
      </w:r>
      <w:r w:rsidR="00847709" w:rsidRPr="009F6850">
        <w:t xml:space="preserve"> In </w:t>
      </w:r>
      <w:r w:rsidR="00847709" w:rsidRPr="009F6850">
        <w:fldChar w:fldCharType="begin"/>
      </w:r>
      <w:r w:rsidR="00847709" w:rsidRPr="009F6850">
        <w:instrText xml:space="preserve"> REF _Ref76927450 \h </w:instrText>
      </w:r>
      <w:r w:rsidR="0023508D" w:rsidRPr="009F6850">
        <w:instrText xml:space="preserve"> \* MERGEFORMAT </w:instrText>
      </w:r>
      <w:r w:rsidR="00847709" w:rsidRPr="009F6850">
        <w:fldChar w:fldCharType="separate"/>
      </w:r>
      <w:r w:rsidR="00DB7723" w:rsidRPr="009F6850">
        <w:t xml:space="preserve">Figure </w:t>
      </w:r>
      <w:r w:rsidR="00DB7723">
        <w:rPr>
          <w:noProof/>
        </w:rPr>
        <w:t>4</w:t>
      </w:r>
      <w:r w:rsidR="00DB7723" w:rsidRPr="009F6850">
        <w:rPr>
          <w:noProof/>
        </w:rPr>
        <w:noBreakHyphen/>
      </w:r>
      <w:r w:rsidR="00DB7723">
        <w:rPr>
          <w:noProof/>
        </w:rPr>
        <w:t>77</w:t>
      </w:r>
      <w:r w:rsidR="00847709" w:rsidRPr="009F6850">
        <w:fldChar w:fldCharType="end"/>
      </w:r>
      <w:r w:rsidR="00847709" w:rsidRPr="009F6850">
        <w:t>, t</w:t>
      </w:r>
      <w:r w:rsidRPr="009F6850">
        <w:t xml:space="preserve">he "Single Node" line was derived from the average values of the experiment result in </w:t>
      </w:r>
      <w:r w:rsidR="00435665" w:rsidRPr="009F6850">
        <w:fldChar w:fldCharType="begin"/>
      </w:r>
      <w:r w:rsidR="00435665" w:rsidRPr="009F6850">
        <w:instrText xml:space="preserve"> REF _Ref76734885 \h </w:instrText>
      </w:r>
      <w:r w:rsidR="0023508D" w:rsidRPr="009F6850">
        <w:instrText xml:space="preserve"> \* MERGEFORMAT </w:instrText>
      </w:r>
      <w:r w:rsidR="00435665" w:rsidRPr="009F6850">
        <w:fldChar w:fldCharType="separate"/>
      </w:r>
      <w:r w:rsidR="00DB7723" w:rsidRPr="009F6850">
        <w:t xml:space="preserve">Figure </w:t>
      </w:r>
      <w:r w:rsidR="00DB7723">
        <w:rPr>
          <w:noProof/>
        </w:rPr>
        <w:t>4</w:t>
      </w:r>
      <w:r w:rsidR="00DB7723" w:rsidRPr="009F6850">
        <w:rPr>
          <w:noProof/>
        </w:rPr>
        <w:noBreakHyphen/>
      </w:r>
      <w:r w:rsidR="00DB7723">
        <w:rPr>
          <w:noProof/>
        </w:rPr>
        <w:t>72</w:t>
      </w:r>
      <w:r w:rsidR="00435665" w:rsidRPr="009F6850">
        <w:fldChar w:fldCharType="end"/>
      </w:r>
      <w:r w:rsidRPr="009F6850">
        <w:t xml:space="preserve">. The "All Nodes" line was derived from the average values of the experiment result in </w:t>
      </w:r>
      <w:r w:rsidR="00435665" w:rsidRPr="009F6850">
        <w:fldChar w:fldCharType="begin"/>
      </w:r>
      <w:r w:rsidR="00435665" w:rsidRPr="009F6850">
        <w:instrText xml:space="preserve"> REF _Ref76736744 \h </w:instrText>
      </w:r>
      <w:r w:rsidR="0023508D" w:rsidRPr="009F6850">
        <w:instrText xml:space="preserve"> \* MERGEFORMAT </w:instrText>
      </w:r>
      <w:r w:rsidR="00435665" w:rsidRPr="009F6850">
        <w:fldChar w:fldCharType="separate"/>
      </w:r>
      <w:r w:rsidR="00DB7723" w:rsidRPr="009F6850">
        <w:t xml:space="preserve">Figure </w:t>
      </w:r>
      <w:r w:rsidR="00DB7723">
        <w:rPr>
          <w:noProof/>
        </w:rPr>
        <w:t>4</w:t>
      </w:r>
      <w:r w:rsidR="00DB7723" w:rsidRPr="009F6850">
        <w:rPr>
          <w:noProof/>
        </w:rPr>
        <w:noBreakHyphen/>
      </w:r>
      <w:r w:rsidR="00DB7723">
        <w:rPr>
          <w:noProof/>
        </w:rPr>
        <w:t>76</w:t>
      </w:r>
      <w:r w:rsidR="00435665" w:rsidRPr="009F6850">
        <w:fldChar w:fldCharType="end"/>
      </w:r>
      <w:r w:rsidRPr="009F6850">
        <w:t>.</w:t>
      </w:r>
    </w:p>
    <w:p w14:paraId="7FC9E537" w14:textId="0B8C7A40" w:rsidR="00975665" w:rsidRPr="009F6850" w:rsidRDefault="00975665" w:rsidP="00975665">
      <w:pPr>
        <w:spacing w:line="360" w:lineRule="auto"/>
        <w:jc w:val="thaiDistribute"/>
      </w:pPr>
      <w:r w:rsidRPr="009F6850">
        <w:tab/>
      </w:r>
      <w:r w:rsidR="00435665" w:rsidRPr="009F6850">
        <w:fldChar w:fldCharType="begin"/>
      </w:r>
      <w:r w:rsidR="00435665" w:rsidRPr="009F6850">
        <w:instrText xml:space="preserve"> REF _Ref76927450 \h </w:instrText>
      </w:r>
      <w:r w:rsidR="0023508D" w:rsidRPr="009F6850">
        <w:instrText xml:space="preserve"> \* MERGEFORMAT </w:instrText>
      </w:r>
      <w:r w:rsidR="00435665" w:rsidRPr="009F6850">
        <w:fldChar w:fldCharType="separate"/>
      </w:r>
      <w:r w:rsidR="00DB7723" w:rsidRPr="009F6850">
        <w:t xml:space="preserve">Figure </w:t>
      </w:r>
      <w:r w:rsidR="00DB7723">
        <w:rPr>
          <w:noProof/>
        </w:rPr>
        <w:t>4</w:t>
      </w:r>
      <w:r w:rsidR="00DB7723" w:rsidRPr="009F6850">
        <w:rPr>
          <w:noProof/>
        </w:rPr>
        <w:noBreakHyphen/>
      </w:r>
      <w:r w:rsidR="00DB7723">
        <w:rPr>
          <w:noProof/>
        </w:rPr>
        <w:t>77</w:t>
      </w:r>
      <w:r w:rsidR="00435665" w:rsidRPr="009F6850">
        <w:fldChar w:fldCharType="end"/>
      </w:r>
      <w:r w:rsidRPr="009F6850">
        <w:t xml:space="preserve"> shows that when all nodes perform the Document Register function at the same time, it took a slightly longer time to complete the function when compared to the situation when there is only a single node perform the Document Register function.</w:t>
      </w:r>
    </w:p>
    <w:p w14:paraId="143A7F65" w14:textId="049193A2" w:rsidR="00975665" w:rsidRPr="009F6850" w:rsidRDefault="00975665" w:rsidP="00975665">
      <w:pPr>
        <w:spacing w:line="360" w:lineRule="auto"/>
        <w:jc w:val="thaiDistribute"/>
      </w:pPr>
      <w:r w:rsidRPr="009F6850">
        <w:tab/>
        <w:t xml:space="preserve">Considering the Document Register function, it is where each node gathers all transactions broadcasted into the Blockchain network at the time to put into the same Block and validate it for entering the Blockchain ledger. Whether there is a huge number of transactions entering the Blockchain or none, it should not be affecting the performance of each Blockchain node in performing the Document Register function. So, it is possible that the difference in performance shown in </w:t>
      </w:r>
      <w:r w:rsidR="00435665" w:rsidRPr="009F6850">
        <w:fldChar w:fldCharType="begin"/>
      </w:r>
      <w:r w:rsidR="00435665" w:rsidRPr="009F6850">
        <w:instrText xml:space="preserve"> REF _Ref76927450 \h </w:instrText>
      </w:r>
      <w:r w:rsidR="0023508D" w:rsidRPr="009F6850">
        <w:instrText xml:space="preserve"> \* MERGEFORMAT </w:instrText>
      </w:r>
      <w:r w:rsidR="00435665" w:rsidRPr="009F6850">
        <w:fldChar w:fldCharType="separate"/>
      </w:r>
      <w:r w:rsidR="00DB7723" w:rsidRPr="009F6850">
        <w:t xml:space="preserve">Figure </w:t>
      </w:r>
      <w:r w:rsidR="00DB7723">
        <w:rPr>
          <w:noProof/>
        </w:rPr>
        <w:t>4</w:t>
      </w:r>
      <w:r w:rsidR="00DB7723" w:rsidRPr="009F6850">
        <w:rPr>
          <w:noProof/>
        </w:rPr>
        <w:noBreakHyphen/>
      </w:r>
      <w:r w:rsidR="00DB7723">
        <w:rPr>
          <w:noProof/>
        </w:rPr>
        <w:t>77</w:t>
      </w:r>
      <w:r w:rsidR="00435665" w:rsidRPr="009F6850">
        <w:fldChar w:fldCharType="end"/>
      </w:r>
      <w:r w:rsidRPr="009F6850">
        <w:t xml:space="preserve"> was a result of another factor.</w:t>
      </w:r>
    </w:p>
    <w:p w14:paraId="0F05311B" w14:textId="58FD3A2E" w:rsidR="00975665" w:rsidRPr="009F6850" w:rsidRDefault="00975665" w:rsidP="00F237D6">
      <w:pPr>
        <w:spacing w:after="240" w:line="360" w:lineRule="auto"/>
        <w:jc w:val="thaiDistribute"/>
      </w:pPr>
      <w:r w:rsidRPr="009F6850">
        <w:tab/>
        <w:t>Consider the nature of the 7-Nodes Example which its Blockchain nodes need to share processing units of the same host machine. The shared processing unit environment may be affecting the performance of each node resulting in a slight difference in performance.</w:t>
      </w:r>
    </w:p>
    <w:p w14:paraId="55A0254F" w14:textId="77777777" w:rsidR="0096498E" w:rsidRPr="009F6850" w:rsidRDefault="00E10EC0" w:rsidP="0096498E">
      <w:pPr>
        <w:keepNext/>
      </w:pPr>
      <w:r w:rsidRPr="009F6850">
        <w:rPr>
          <w:noProof/>
        </w:rPr>
        <w:lastRenderedPageBreak/>
        <w:drawing>
          <wp:inline distT="0" distB="0" distL="0" distR="0" wp14:anchorId="51AA2B00" wp14:editId="3EF09F6C">
            <wp:extent cx="5324475" cy="2943225"/>
            <wp:effectExtent l="0" t="0" r="9525" b="9525"/>
            <wp:docPr id="73" name="Chart 7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5"/>
              </a:graphicData>
            </a:graphic>
          </wp:inline>
        </w:drawing>
      </w:r>
    </w:p>
    <w:p w14:paraId="4E43BAA7" w14:textId="001B8DFD" w:rsidR="00E10EC0" w:rsidRPr="009F6850" w:rsidRDefault="0096498E" w:rsidP="0096498E">
      <w:pPr>
        <w:pStyle w:val="Caption"/>
        <w:jc w:val="center"/>
      </w:pPr>
      <w:bookmarkStart w:id="338" w:name="_Ref76927450"/>
      <w:bookmarkStart w:id="339" w:name="_Ref76935886"/>
      <w:r w:rsidRPr="009F6850">
        <w:t xml:space="preserve">Figure </w:t>
      </w:r>
      <w:fldSimple w:instr=" STYLEREF 1 \s ">
        <w:r w:rsidR="00DB7723">
          <w:rPr>
            <w:noProof/>
          </w:rPr>
          <w:t>4</w:t>
        </w:r>
      </w:fldSimple>
      <w:r w:rsidRPr="009F6850">
        <w:noBreakHyphen/>
      </w:r>
      <w:fldSimple w:instr=" SEQ Figure \* ARABIC \s 1 ">
        <w:r w:rsidR="00DB7723">
          <w:rPr>
            <w:noProof/>
          </w:rPr>
          <w:t>77</w:t>
        </w:r>
      </w:fldSimple>
      <w:bookmarkEnd w:id="338"/>
      <w:r w:rsidRPr="009F6850">
        <w:t xml:space="preserve"> </w:t>
      </w:r>
      <w:bookmarkStart w:id="340" w:name="_Ref76935880"/>
      <w:r w:rsidRPr="009F6850">
        <w:t xml:space="preserve">Performance comparison between </w:t>
      </w:r>
      <w:r w:rsidRPr="009F6850">
        <w:br/>
        <w:t xml:space="preserve">when only a single node performs the Document Register </w:t>
      </w:r>
      <w:r w:rsidRPr="009F6850">
        <w:br/>
        <w:t>and when all nodes perform the Document Register at the same time</w:t>
      </w:r>
      <w:bookmarkEnd w:id="339"/>
      <w:bookmarkEnd w:id="340"/>
      <w:r w:rsidR="001E6DF6">
        <w:br/>
        <w:t>without performing Document Query</w:t>
      </w:r>
    </w:p>
    <w:p w14:paraId="6859940F" w14:textId="30904F9E" w:rsidR="00060122" w:rsidRPr="009F6850" w:rsidRDefault="00060122"/>
    <w:p w14:paraId="0152EF30" w14:textId="2F471E68" w:rsidR="00946A9B" w:rsidRPr="009F6850" w:rsidRDefault="00946A9B" w:rsidP="008132D5">
      <w:pPr>
        <w:spacing w:line="360" w:lineRule="auto"/>
        <w:jc w:val="thaiDistribute"/>
      </w:pPr>
      <w:r w:rsidRPr="009F6850">
        <w:tab/>
        <w:t>4.4.2.</w:t>
      </w:r>
      <w:r w:rsidR="00DB7723">
        <w:t>5</w:t>
      </w:r>
      <w:r w:rsidRPr="009F6850">
        <w:t xml:space="preserve"> </w:t>
      </w:r>
      <w:r w:rsidR="00605692" w:rsidRPr="009F6850">
        <w:t>Test if each active node has the same performance on performing the Document Register function when all active nodes perform</w:t>
      </w:r>
      <w:r w:rsidRPr="009F6850">
        <w:t xml:space="preserve"> the Document Register at the same time with Document Query.</w:t>
      </w:r>
    </w:p>
    <w:p w14:paraId="2343D7AA" w14:textId="502D8EF5" w:rsidR="003A651A" w:rsidRPr="009F6850" w:rsidRDefault="003A651A" w:rsidP="008132D5">
      <w:pPr>
        <w:spacing w:line="360" w:lineRule="auto"/>
        <w:jc w:val="thaiDistribute"/>
      </w:pPr>
      <w:r w:rsidRPr="009F6850">
        <w:tab/>
        <w:t>This setup is performed by a method like Section 4.4.2.</w:t>
      </w:r>
      <w:r w:rsidR="003A2A4C">
        <w:t>2</w:t>
      </w:r>
      <w:r w:rsidRPr="009F6850">
        <w:t xml:space="preserve"> with the addition of performing the Document Query function at the same time as the Document Register function. The processing time the XDS Document Registry took to complete the process publishing the metadata attributes set into the Blockchain ledger in each active node will be measured for the experiment result.</w:t>
      </w:r>
    </w:p>
    <w:p w14:paraId="2EA5FAB9" w14:textId="78906C82" w:rsidR="00060122" w:rsidRPr="009F6850" w:rsidRDefault="00EA30AB" w:rsidP="00EA30AB">
      <w:pPr>
        <w:spacing w:line="360" w:lineRule="auto"/>
        <w:jc w:val="thaiDistribute"/>
      </w:pPr>
      <w:r w:rsidRPr="009F6850">
        <w:tab/>
        <w:t xml:space="preserve">With 7 active nodes, to complete the Document Register function, the 1st Node took an average processing time of </w:t>
      </w:r>
      <w:r w:rsidR="00E46091" w:rsidRPr="009F6850">
        <w:t>10.91860947</w:t>
      </w:r>
      <w:r w:rsidRPr="009F6850">
        <w:t xml:space="preserve"> seconds. The 2nd Node took an average processing time of </w:t>
      </w:r>
      <w:r w:rsidR="00E46091" w:rsidRPr="009F6850">
        <w:t>11.16871924</w:t>
      </w:r>
      <w:r w:rsidRPr="009F6850">
        <w:t xml:space="preserve"> seconds. The 3rd Node took an average processing time of </w:t>
      </w:r>
      <w:r w:rsidR="00E46091" w:rsidRPr="009F6850">
        <w:t>10.75588351</w:t>
      </w:r>
      <w:r w:rsidRPr="009F6850">
        <w:t xml:space="preserve"> seconds. The 4th Node took an average processing time of </w:t>
      </w:r>
      <w:r w:rsidR="00E46091" w:rsidRPr="009F6850">
        <w:t>10.95396888</w:t>
      </w:r>
      <w:r w:rsidRPr="009F6850">
        <w:t xml:space="preserve"> seconds. The 5th Node took an average processing time of </w:t>
      </w:r>
      <w:r w:rsidR="00964A81" w:rsidRPr="009F6850">
        <w:t>10.9228691</w:t>
      </w:r>
      <w:r w:rsidRPr="009F6850">
        <w:t xml:space="preserve"> seconds. The 6th Node took an average processing time of </w:t>
      </w:r>
      <w:r w:rsidR="003474E9" w:rsidRPr="009F6850">
        <w:t>11.08287522</w:t>
      </w:r>
      <w:r w:rsidRPr="009F6850">
        <w:t xml:space="preserve"> seconds. The 7th Node took an average processing time of </w:t>
      </w:r>
      <w:r w:rsidR="003474E9" w:rsidRPr="009F6850">
        <w:t>10.88583567</w:t>
      </w:r>
      <w:r w:rsidRPr="009F6850">
        <w:t xml:space="preserve"> seconds. All active nodes </w:t>
      </w:r>
      <w:r w:rsidRPr="009F6850">
        <w:lastRenderedPageBreak/>
        <w:t xml:space="preserve">show no significant difference in performance to complete the function as shown in </w:t>
      </w:r>
      <w:r w:rsidR="00D8600C" w:rsidRPr="009F6850">
        <w:fldChar w:fldCharType="begin"/>
      </w:r>
      <w:r w:rsidR="00D8600C" w:rsidRPr="009F6850">
        <w:instrText xml:space="preserve"> REF _Ref76739775 \h </w:instrText>
      </w:r>
      <w:r w:rsidR="0023508D" w:rsidRPr="009F6850">
        <w:instrText xml:space="preserve"> \* MERGEFORMAT </w:instrText>
      </w:r>
      <w:r w:rsidR="00D8600C" w:rsidRPr="009F6850">
        <w:fldChar w:fldCharType="separate"/>
      </w:r>
      <w:r w:rsidR="003A2A4C" w:rsidRPr="009F6850">
        <w:t xml:space="preserve">Figure </w:t>
      </w:r>
      <w:r w:rsidR="003A2A4C">
        <w:rPr>
          <w:noProof/>
        </w:rPr>
        <w:t>4</w:t>
      </w:r>
      <w:r w:rsidR="003A2A4C" w:rsidRPr="009F6850">
        <w:rPr>
          <w:noProof/>
        </w:rPr>
        <w:noBreakHyphen/>
      </w:r>
      <w:r w:rsidR="003A2A4C">
        <w:rPr>
          <w:noProof/>
        </w:rPr>
        <w:t>78</w:t>
      </w:r>
      <w:r w:rsidR="00D8600C" w:rsidRPr="009F6850">
        <w:fldChar w:fldCharType="end"/>
      </w:r>
      <w:r w:rsidRPr="009F6850">
        <w:t>.</w:t>
      </w:r>
    </w:p>
    <w:p w14:paraId="420EA72A" w14:textId="571D15A6" w:rsidR="00EA30AB" w:rsidRPr="009F6850" w:rsidRDefault="00EA30AB" w:rsidP="00EA30AB">
      <w:pPr>
        <w:spacing w:line="360" w:lineRule="auto"/>
        <w:jc w:val="thaiDistribute"/>
      </w:pPr>
      <w:r w:rsidRPr="009F6850">
        <w:tab/>
        <w:t xml:space="preserve">With 6 active nodes, to complete the Document Register function, the 1st Node took an average processing time of </w:t>
      </w:r>
      <w:r w:rsidR="00234DC9" w:rsidRPr="009F6850">
        <w:t>9.958971148</w:t>
      </w:r>
      <w:r w:rsidRPr="009F6850">
        <w:t xml:space="preserve"> seconds. The 2nd Node took an average processing time of </w:t>
      </w:r>
      <w:r w:rsidR="00234DC9" w:rsidRPr="009F6850">
        <w:t>10.00410103</w:t>
      </w:r>
      <w:r w:rsidRPr="009F6850">
        <w:t xml:space="preserve"> seconds. The 3rd Node took an average processing time of </w:t>
      </w:r>
      <w:r w:rsidR="00234DC9" w:rsidRPr="009F6850">
        <w:t>10.07019995</w:t>
      </w:r>
      <w:r w:rsidRPr="009F6850">
        <w:t xml:space="preserve"> seconds. The 4th Node took an average processing time of </w:t>
      </w:r>
      <w:r w:rsidR="00234DC9" w:rsidRPr="009F6850">
        <w:t>10.12037286</w:t>
      </w:r>
      <w:r w:rsidRPr="009F6850">
        <w:t xml:space="preserve"> seconds. The 5th Node took an average processing time of </w:t>
      </w:r>
      <w:r w:rsidR="00234DC9" w:rsidRPr="009F6850">
        <w:t>9.624050698</w:t>
      </w:r>
      <w:r w:rsidRPr="009F6850">
        <w:t xml:space="preserve"> seconds. The 6th Node took an average processing time of </w:t>
      </w:r>
      <w:r w:rsidR="00234DC9" w:rsidRPr="009F6850">
        <w:t>9.993514932</w:t>
      </w:r>
      <w:r w:rsidRPr="009F6850">
        <w:t xml:space="preserve"> seconds. All active nodes show no significant difference in performance to complete the function as shown in </w:t>
      </w:r>
      <w:r w:rsidR="00D8600C" w:rsidRPr="009F6850">
        <w:fldChar w:fldCharType="begin"/>
      </w:r>
      <w:r w:rsidR="00D8600C" w:rsidRPr="009F6850">
        <w:instrText xml:space="preserve"> REF _Ref76755121 \h </w:instrText>
      </w:r>
      <w:r w:rsidR="0023508D" w:rsidRPr="009F6850">
        <w:instrText xml:space="preserve"> \* MERGEFORMAT </w:instrText>
      </w:r>
      <w:r w:rsidR="00D8600C" w:rsidRPr="009F6850">
        <w:fldChar w:fldCharType="separate"/>
      </w:r>
      <w:r w:rsidR="003A2A4C" w:rsidRPr="009F6850">
        <w:t xml:space="preserve">Figure </w:t>
      </w:r>
      <w:r w:rsidR="003A2A4C">
        <w:rPr>
          <w:noProof/>
        </w:rPr>
        <w:t>4</w:t>
      </w:r>
      <w:r w:rsidR="003A2A4C" w:rsidRPr="009F6850">
        <w:rPr>
          <w:noProof/>
        </w:rPr>
        <w:noBreakHyphen/>
      </w:r>
      <w:r w:rsidR="003A2A4C">
        <w:rPr>
          <w:noProof/>
        </w:rPr>
        <w:t>79</w:t>
      </w:r>
      <w:r w:rsidR="00D8600C" w:rsidRPr="009F6850">
        <w:fldChar w:fldCharType="end"/>
      </w:r>
      <w:r w:rsidRPr="009F6850">
        <w:t>.</w:t>
      </w:r>
    </w:p>
    <w:p w14:paraId="788950E4" w14:textId="11985BDC" w:rsidR="00EA30AB" w:rsidRPr="009F6850" w:rsidRDefault="00EA30AB" w:rsidP="00D8600C">
      <w:pPr>
        <w:spacing w:after="240" w:line="360" w:lineRule="auto"/>
        <w:jc w:val="thaiDistribute"/>
      </w:pPr>
      <w:r w:rsidRPr="009F6850">
        <w:tab/>
        <w:t xml:space="preserve">With 5 active nodes, to complete the Document Register function, the 1st Node took an average processing time of </w:t>
      </w:r>
      <w:r w:rsidR="00A0398C" w:rsidRPr="009F6850">
        <w:t>9.784849326</w:t>
      </w:r>
      <w:r w:rsidRPr="009F6850">
        <w:t xml:space="preserve"> seconds. The 2nd Node took an average processing time of </w:t>
      </w:r>
      <w:r w:rsidR="00A0398C" w:rsidRPr="009F6850">
        <w:t>9.632056128</w:t>
      </w:r>
      <w:r w:rsidRPr="009F6850">
        <w:t xml:space="preserve"> seconds. The 3rd Node took an average processing time of </w:t>
      </w:r>
      <w:r w:rsidR="00A0398C" w:rsidRPr="009F6850">
        <w:t>9.813556105</w:t>
      </w:r>
      <w:r w:rsidRPr="009F6850">
        <w:t xml:space="preserve"> seconds. The 4th Node took an average processing time of </w:t>
      </w:r>
      <w:r w:rsidR="00A0398C" w:rsidRPr="009F6850">
        <w:t>9.420612465</w:t>
      </w:r>
      <w:r w:rsidRPr="009F6850">
        <w:t xml:space="preserve"> seconds. The 5th Node took an average processing time of </w:t>
      </w:r>
      <w:r w:rsidR="00A0398C" w:rsidRPr="009F6850">
        <w:t>9.451288139</w:t>
      </w:r>
      <w:r w:rsidRPr="009F6850">
        <w:t xml:space="preserve"> seconds. All active nodes show no significant difference in performance to complete the function as shown in </w:t>
      </w:r>
      <w:r w:rsidR="00D8600C" w:rsidRPr="009F6850">
        <w:fldChar w:fldCharType="begin"/>
      </w:r>
      <w:r w:rsidR="00D8600C" w:rsidRPr="009F6850">
        <w:instrText xml:space="preserve"> REF _Ref76739784 \h </w:instrText>
      </w:r>
      <w:r w:rsidR="0023508D" w:rsidRPr="009F6850">
        <w:instrText xml:space="preserve"> \* MERGEFORMAT </w:instrText>
      </w:r>
      <w:r w:rsidR="00D8600C" w:rsidRPr="009F6850">
        <w:fldChar w:fldCharType="separate"/>
      </w:r>
      <w:r w:rsidR="003A2A4C" w:rsidRPr="009F6850">
        <w:t xml:space="preserve">Figure </w:t>
      </w:r>
      <w:r w:rsidR="003A2A4C">
        <w:rPr>
          <w:noProof/>
        </w:rPr>
        <w:t>4</w:t>
      </w:r>
      <w:r w:rsidR="003A2A4C" w:rsidRPr="009F6850">
        <w:rPr>
          <w:noProof/>
        </w:rPr>
        <w:noBreakHyphen/>
      </w:r>
      <w:r w:rsidR="003A2A4C">
        <w:rPr>
          <w:noProof/>
        </w:rPr>
        <w:t>80</w:t>
      </w:r>
      <w:r w:rsidR="00D8600C" w:rsidRPr="009F6850">
        <w:fldChar w:fldCharType="end"/>
      </w:r>
      <w:r w:rsidRPr="009F6850">
        <w:t>.</w:t>
      </w:r>
    </w:p>
    <w:p w14:paraId="2CA858D4" w14:textId="77777777" w:rsidR="00AB6813" w:rsidRPr="009F6850" w:rsidRDefault="00C162D5" w:rsidP="008132D5">
      <w:pPr>
        <w:keepNext/>
      </w:pPr>
      <w:r w:rsidRPr="009F6850">
        <w:rPr>
          <w:noProof/>
        </w:rPr>
        <w:drawing>
          <wp:inline distT="0" distB="0" distL="0" distR="0" wp14:anchorId="62FEAC17" wp14:editId="3CA49C3E">
            <wp:extent cx="5309870" cy="3097530"/>
            <wp:effectExtent l="0" t="0" r="5080" b="7620"/>
            <wp:docPr id="87" name="Chart 87"/>
            <wp:cNvGraphicFramePr/>
            <a:graphic xmlns:a="http://schemas.openxmlformats.org/drawingml/2006/main">
              <a:graphicData uri="http://schemas.openxmlformats.org/drawingml/2006/chart">
                <c:chart xmlns:c="http://schemas.openxmlformats.org/drawingml/2006/chart" xmlns:r="http://schemas.openxmlformats.org/officeDocument/2006/relationships" r:id="rId146"/>
              </a:graphicData>
            </a:graphic>
          </wp:inline>
        </w:drawing>
      </w:r>
    </w:p>
    <w:p w14:paraId="3AA7B9FB" w14:textId="0EB4A0BF" w:rsidR="00C162D5" w:rsidRPr="009F6850" w:rsidRDefault="00AB6813" w:rsidP="008132D5">
      <w:pPr>
        <w:pStyle w:val="Caption"/>
        <w:jc w:val="center"/>
      </w:pPr>
      <w:bookmarkStart w:id="341" w:name="_Ref76739775"/>
      <w:bookmarkStart w:id="342" w:name="_Ref76755343"/>
      <w:r w:rsidRPr="009F6850">
        <w:t xml:space="preserve">Figure </w:t>
      </w:r>
      <w:fldSimple w:instr=" STYLEREF 1 \s ">
        <w:r w:rsidR="003A2A4C">
          <w:rPr>
            <w:noProof/>
          </w:rPr>
          <w:t>4</w:t>
        </w:r>
      </w:fldSimple>
      <w:r w:rsidR="0096498E" w:rsidRPr="009F6850">
        <w:noBreakHyphen/>
      </w:r>
      <w:fldSimple w:instr=" SEQ Figure \* ARABIC \s 1 ">
        <w:r w:rsidR="003A2A4C">
          <w:rPr>
            <w:noProof/>
          </w:rPr>
          <w:t>78</w:t>
        </w:r>
      </w:fldSimple>
      <w:bookmarkEnd w:id="341"/>
      <w:r w:rsidRPr="009F6850">
        <w:rPr>
          <w:cs/>
        </w:rPr>
        <w:t xml:space="preserve"> </w:t>
      </w:r>
      <w:bookmarkStart w:id="343" w:name="_Hlk78707606"/>
      <w:bookmarkEnd w:id="342"/>
      <w:r w:rsidR="00337286">
        <w:t>All nodes perform both Document Register and Document Query in 7 Nodes setup</w:t>
      </w:r>
      <w:r w:rsidR="006A3EC1">
        <w:br/>
        <w:t>(Measure processing time to complete Document Register)</w:t>
      </w:r>
      <w:bookmarkEnd w:id="343"/>
    </w:p>
    <w:p w14:paraId="3E61B575" w14:textId="457B1675" w:rsidR="00F339A7" w:rsidRPr="009F6850" w:rsidRDefault="00F339A7"/>
    <w:p w14:paraId="4536D6AC" w14:textId="77777777" w:rsidR="00AB6813" w:rsidRPr="009F6850" w:rsidRDefault="00F339A7" w:rsidP="008132D5">
      <w:pPr>
        <w:keepNext/>
      </w:pPr>
      <w:r w:rsidRPr="009F6850">
        <w:rPr>
          <w:noProof/>
        </w:rPr>
        <w:lastRenderedPageBreak/>
        <w:drawing>
          <wp:inline distT="0" distB="0" distL="0" distR="0" wp14:anchorId="6F73C971" wp14:editId="0EAA7C24">
            <wp:extent cx="5309870" cy="2847975"/>
            <wp:effectExtent l="0" t="0" r="5080" b="9525"/>
            <wp:docPr id="88" name="Chart 88"/>
            <wp:cNvGraphicFramePr/>
            <a:graphic xmlns:a="http://schemas.openxmlformats.org/drawingml/2006/main">
              <a:graphicData uri="http://schemas.openxmlformats.org/drawingml/2006/chart">
                <c:chart xmlns:c="http://schemas.openxmlformats.org/drawingml/2006/chart" xmlns:r="http://schemas.openxmlformats.org/officeDocument/2006/relationships" r:id="rId147"/>
              </a:graphicData>
            </a:graphic>
          </wp:inline>
        </w:drawing>
      </w:r>
    </w:p>
    <w:p w14:paraId="365C99CB" w14:textId="169D76DE" w:rsidR="006A3EC1" w:rsidRDefault="00AB6813" w:rsidP="006A3EC1">
      <w:pPr>
        <w:pStyle w:val="Caption"/>
        <w:spacing w:after="240"/>
        <w:jc w:val="center"/>
      </w:pPr>
      <w:bookmarkStart w:id="344" w:name="_Ref76755121"/>
      <w:bookmarkStart w:id="345" w:name="_Ref76755350"/>
      <w:r w:rsidRPr="009F6850">
        <w:t xml:space="preserve">Figure </w:t>
      </w:r>
      <w:fldSimple w:instr=" STYLEREF 1 \s ">
        <w:r w:rsidR="003A2A4C">
          <w:rPr>
            <w:noProof/>
          </w:rPr>
          <w:t>4</w:t>
        </w:r>
      </w:fldSimple>
      <w:r w:rsidR="0096498E" w:rsidRPr="009F6850">
        <w:noBreakHyphen/>
      </w:r>
      <w:fldSimple w:instr=" SEQ Figure \* ARABIC \s 1 ">
        <w:r w:rsidR="003A2A4C">
          <w:rPr>
            <w:noProof/>
          </w:rPr>
          <w:t>79</w:t>
        </w:r>
      </w:fldSimple>
      <w:bookmarkEnd w:id="344"/>
      <w:r w:rsidRPr="009F6850">
        <w:t xml:space="preserve"> </w:t>
      </w:r>
      <w:bookmarkStart w:id="346" w:name="_Ref78708609"/>
      <w:bookmarkEnd w:id="345"/>
      <w:r w:rsidR="006A3EC1">
        <w:t xml:space="preserve">All nodes perform both Document Register and Document Query in </w:t>
      </w:r>
      <w:r w:rsidR="006A3EC1">
        <w:t>6</w:t>
      </w:r>
      <w:r w:rsidR="006A3EC1">
        <w:t xml:space="preserve"> Nodes setup</w:t>
      </w:r>
      <w:r w:rsidR="006A3EC1">
        <w:br/>
      </w:r>
      <w:r w:rsidR="006A3EC1">
        <w:t>(Measure processing time to complete Document Register)</w:t>
      </w:r>
      <w:bookmarkEnd w:id="346"/>
    </w:p>
    <w:p w14:paraId="7EEF71F4" w14:textId="0A0D2BF9" w:rsidR="00684374" w:rsidRPr="009F6850" w:rsidRDefault="00F339A7" w:rsidP="006A3EC1">
      <w:pPr>
        <w:pStyle w:val="Caption"/>
        <w:spacing w:after="240"/>
        <w:jc w:val="center"/>
      </w:pPr>
      <w:r w:rsidRPr="009F6850">
        <w:rPr>
          <w:noProof/>
        </w:rPr>
        <w:drawing>
          <wp:inline distT="0" distB="0" distL="0" distR="0" wp14:anchorId="6A19DC59" wp14:editId="69A2A18F">
            <wp:extent cx="5309870" cy="2886075"/>
            <wp:effectExtent l="0" t="0" r="5080" b="9525"/>
            <wp:docPr id="89" name="Chart 89"/>
            <wp:cNvGraphicFramePr/>
            <a:graphic xmlns:a="http://schemas.openxmlformats.org/drawingml/2006/main">
              <a:graphicData uri="http://schemas.openxmlformats.org/drawingml/2006/chart">
                <c:chart xmlns:c="http://schemas.openxmlformats.org/drawingml/2006/chart" xmlns:r="http://schemas.openxmlformats.org/officeDocument/2006/relationships" r:id="rId148"/>
              </a:graphicData>
            </a:graphic>
          </wp:inline>
        </w:drawing>
      </w:r>
    </w:p>
    <w:p w14:paraId="6140CDC5" w14:textId="41986166" w:rsidR="00F339A7" w:rsidRPr="009F6850" w:rsidRDefault="00684374" w:rsidP="008132D5">
      <w:pPr>
        <w:pStyle w:val="Caption"/>
        <w:jc w:val="center"/>
      </w:pPr>
      <w:bookmarkStart w:id="347" w:name="_Ref76739784"/>
      <w:bookmarkStart w:id="348" w:name="_Ref76755354"/>
      <w:r w:rsidRPr="009F6850">
        <w:t xml:space="preserve">Figure </w:t>
      </w:r>
      <w:fldSimple w:instr=" STYLEREF 1 \s ">
        <w:r w:rsidR="003A2A4C">
          <w:rPr>
            <w:noProof/>
          </w:rPr>
          <w:t>4</w:t>
        </w:r>
      </w:fldSimple>
      <w:r w:rsidR="0096498E" w:rsidRPr="009F6850">
        <w:noBreakHyphen/>
      </w:r>
      <w:fldSimple w:instr=" SEQ Figure \* ARABIC \s 1 ">
        <w:r w:rsidR="003A2A4C">
          <w:rPr>
            <w:noProof/>
          </w:rPr>
          <w:t>80</w:t>
        </w:r>
      </w:fldSimple>
      <w:bookmarkEnd w:id="347"/>
      <w:r w:rsidRPr="009F6850">
        <w:t xml:space="preserve"> </w:t>
      </w:r>
      <w:bookmarkStart w:id="349" w:name="_Ref78708614"/>
      <w:bookmarkEnd w:id="348"/>
      <w:r w:rsidR="006A3EC1">
        <w:t xml:space="preserve">All nodes perform both Document Register and Document Query in </w:t>
      </w:r>
      <w:r w:rsidR="006A3EC1">
        <w:t>5</w:t>
      </w:r>
      <w:r w:rsidR="006A3EC1">
        <w:t xml:space="preserve"> Nodes setup</w:t>
      </w:r>
      <w:r w:rsidR="006A3EC1">
        <w:br/>
        <w:t>(Measure processing time to complete Document Register)</w:t>
      </w:r>
      <w:bookmarkEnd w:id="349"/>
    </w:p>
    <w:p w14:paraId="61E3CAA6" w14:textId="77777777" w:rsidR="00231B92" w:rsidRPr="009F6850" w:rsidRDefault="00231B92" w:rsidP="008132D5">
      <w:pPr>
        <w:spacing w:line="360" w:lineRule="auto"/>
        <w:jc w:val="thaiDistribute"/>
      </w:pPr>
    </w:p>
    <w:p w14:paraId="539A385B" w14:textId="77777777" w:rsidR="00231B92" w:rsidRPr="009F6850" w:rsidRDefault="00231B92" w:rsidP="008132D5">
      <w:pPr>
        <w:spacing w:line="360" w:lineRule="auto"/>
        <w:jc w:val="thaiDistribute"/>
      </w:pPr>
    </w:p>
    <w:p w14:paraId="2C78ACA3" w14:textId="77777777" w:rsidR="00231B92" w:rsidRPr="009F6850" w:rsidRDefault="00231B92" w:rsidP="008132D5">
      <w:pPr>
        <w:spacing w:line="360" w:lineRule="auto"/>
        <w:jc w:val="thaiDistribute"/>
      </w:pPr>
    </w:p>
    <w:p w14:paraId="0EA3198F" w14:textId="61F3965A" w:rsidR="00166317" w:rsidRPr="009F6850" w:rsidRDefault="00166317" w:rsidP="008132D5">
      <w:pPr>
        <w:spacing w:line="360" w:lineRule="auto"/>
        <w:jc w:val="thaiDistribute"/>
      </w:pPr>
      <w:r w:rsidRPr="009F6850">
        <w:lastRenderedPageBreak/>
        <w:tab/>
        <w:t>4.4.2.</w:t>
      </w:r>
      <w:r w:rsidR="00E75866">
        <w:t>6</w:t>
      </w:r>
      <w:r w:rsidRPr="009F6850">
        <w:t xml:space="preserve"> Test if the number of active nodes would cause a change in the performance of the Document Register function when all active nodes perform both the Document Register function and Document Query function at the same time.</w:t>
      </w:r>
    </w:p>
    <w:p w14:paraId="68D106A3" w14:textId="0C349B9A" w:rsidR="00803A88" w:rsidRPr="009F6850" w:rsidRDefault="00803A88" w:rsidP="008132D5">
      <w:pPr>
        <w:spacing w:line="360" w:lineRule="auto"/>
        <w:jc w:val="thaiDistribute"/>
      </w:pPr>
      <w:r w:rsidRPr="009F6850">
        <w:tab/>
        <w:t>This setup is a further analysis result of Section 4.4.2.</w:t>
      </w:r>
      <w:r w:rsidR="00E75866">
        <w:t>5</w:t>
      </w:r>
      <w:r w:rsidRPr="009F6850">
        <w:t xml:space="preserve">. The "7 Nodes" line was derived from the average values of the experiment result in </w:t>
      </w:r>
      <w:r w:rsidR="000F50FE" w:rsidRPr="009F6850">
        <w:fldChar w:fldCharType="begin"/>
      </w:r>
      <w:r w:rsidR="000F50FE" w:rsidRPr="009F6850">
        <w:instrText xml:space="preserve"> REF _Ref76739775 \h </w:instrText>
      </w:r>
      <w:r w:rsidR="0023508D" w:rsidRPr="009F6850">
        <w:instrText xml:space="preserve"> \* MERGEFORMAT </w:instrText>
      </w:r>
      <w:r w:rsidR="000F50FE" w:rsidRPr="009F6850">
        <w:fldChar w:fldCharType="separate"/>
      </w:r>
      <w:r w:rsidR="00E75866" w:rsidRPr="009F6850">
        <w:t xml:space="preserve">Figure </w:t>
      </w:r>
      <w:r w:rsidR="00E75866">
        <w:rPr>
          <w:noProof/>
        </w:rPr>
        <w:t>4</w:t>
      </w:r>
      <w:r w:rsidR="00E75866" w:rsidRPr="009F6850">
        <w:rPr>
          <w:noProof/>
        </w:rPr>
        <w:noBreakHyphen/>
      </w:r>
      <w:r w:rsidR="00E75866">
        <w:rPr>
          <w:noProof/>
        </w:rPr>
        <w:t>78</w:t>
      </w:r>
      <w:r w:rsidR="000F50FE" w:rsidRPr="009F6850">
        <w:fldChar w:fldCharType="end"/>
      </w:r>
      <w:r w:rsidRPr="009F6850">
        <w:t xml:space="preserve">. The "6 Nodes" line was derived from the average values of the experiment result in </w:t>
      </w:r>
      <w:r w:rsidR="000F50FE" w:rsidRPr="009F6850">
        <w:fldChar w:fldCharType="begin"/>
      </w:r>
      <w:r w:rsidR="000F50FE" w:rsidRPr="009F6850">
        <w:instrText xml:space="preserve"> REF _Ref76755121 \h </w:instrText>
      </w:r>
      <w:r w:rsidR="0023508D" w:rsidRPr="009F6850">
        <w:instrText xml:space="preserve"> \* MERGEFORMAT </w:instrText>
      </w:r>
      <w:r w:rsidR="000F50FE" w:rsidRPr="009F6850">
        <w:fldChar w:fldCharType="separate"/>
      </w:r>
      <w:r w:rsidR="00E75866" w:rsidRPr="009F6850">
        <w:t xml:space="preserve">Figure </w:t>
      </w:r>
      <w:r w:rsidR="00E75866">
        <w:rPr>
          <w:noProof/>
        </w:rPr>
        <w:t>4</w:t>
      </w:r>
      <w:r w:rsidR="00E75866" w:rsidRPr="009F6850">
        <w:rPr>
          <w:noProof/>
        </w:rPr>
        <w:noBreakHyphen/>
      </w:r>
      <w:r w:rsidR="00E75866">
        <w:rPr>
          <w:noProof/>
        </w:rPr>
        <w:t>79</w:t>
      </w:r>
      <w:r w:rsidR="000F50FE" w:rsidRPr="009F6850">
        <w:fldChar w:fldCharType="end"/>
      </w:r>
      <w:r w:rsidRPr="009F6850">
        <w:t xml:space="preserve">. The "5 Nodes" line was derived from the average values of the experiment result in </w:t>
      </w:r>
      <w:r w:rsidR="000F50FE" w:rsidRPr="009F6850">
        <w:fldChar w:fldCharType="begin"/>
      </w:r>
      <w:r w:rsidR="000F50FE" w:rsidRPr="009F6850">
        <w:instrText xml:space="preserve"> REF _Ref76739784 \h </w:instrText>
      </w:r>
      <w:r w:rsidR="0023508D" w:rsidRPr="009F6850">
        <w:instrText xml:space="preserve"> \* MERGEFORMAT </w:instrText>
      </w:r>
      <w:r w:rsidR="000F50FE" w:rsidRPr="009F6850">
        <w:fldChar w:fldCharType="separate"/>
      </w:r>
      <w:r w:rsidR="00E75866" w:rsidRPr="009F6850">
        <w:t xml:space="preserve">Figure </w:t>
      </w:r>
      <w:r w:rsidR="00E75866">
        <w:rPr>
          <w:noProof/>
        </w:rPr>
        <w:t>4</w:t>
      </w:r>
      <w:r w:rsidR="00E75866" w:rsidRPr="009F6850">
        <w:rPr>
          <w:noProof/>
        </w:rPr>
        <w:noBreakHyphen/>
      </w:r>
      <w:r w:rsidR="00E75866">
        <w:rPr>
          <w:noProof/>
        </w:rPr>
        <w:t>80</w:t>
      </w:r>
      <w:r w:rsidR="000F50FE" w:rsidRPr="009F6850">
        <w:fldChar w:fldCharType="end"/>
      </w:r>
      <w:r w:rsidRPr="009F6850">
        <w:t>.</w:t>
      </w:r>
    </w:p>
    <w:p w14:paraId="180DCFFF" w14:textId="5F927DEC" w:rsidR="00AF5149" w:rsidRPr="009F6850" w:rsidRDefault="000F1FE9" w:rsidP="008132D5">
      <w:pPr>
        <w:spacing w:line="360" w:lineRule="auto"/>
        <w:jc w:val="thaiDistribute"/>
        <w:rPr>
          <w:cs/>
        </w:rPr>
      </w:pPr>
      <w:r w:rsidRPr="009F6850">
        <w:tab/>
      </w:r>
      <w:r w:rsidRPr="009F6850">
        <w:fldChar w:fldCharType="begin"/>
      </w:r>
      <w:r w:rsidRPr="009F6850">
        <w:instrText xml:space="preserve"> REF _Ref76740145 \h </w:instrText>
      </w:r>
      <w:r w:rsidR="00E30E3D" w:rsidRPr="009F6850">
        <w:instrText xml:space="preserve"> \* MERGEFORMAT </w:instrText>
      </w:r>
      <w:r w:rsidRPr="009F6850">
        <w:fldChar w:fldCharType="separate"/>
      </w:r>
      <w:r w:rsidR="00E75866" w:rsidRPr="009F6850">
        <w:t xml:space="preserve">Figure </w:t>
      </w:r>
      <w:r w:rsidR="00E75866">
        <w:rPr>
          <w:noProof/>
        </w:rPr>
        <w:t>4</w:t>
      </w:r>
      <w:r w:rsidR="00E75866" w:rsidRPr="009F6850">
        <w:rPr>
          <w:noProof/>
        </w:rPr>
        <w:noBreakHyphen/>
      </w:r>
      <w:r w:rsidR="00E75866">
        <w:rPr>
          <w:noProof/>
        </w:rPr>
        <w:t>81</w:t>
      </w:r>
      <w:r w:rsidRPr="009F6850">
        <w:fldChar w:fldCharType="end"/>
      </w:r>
      <w:r w:rsidRPr="009F6850">
        <w:t xml:space="preserve"> </w:t>
      </w:r>
      <w:r w:rsidR="005A2C51" w:rsidRPr="009F6850">
        <w:t>compares the processing times the system took to complete the Document Register function which shows that there is no significant difference in performance between each node number variation setup. This means the variation in node number is not affecting the performance of the system when performing both the Document Register and Document Query at the same time.</w:t>
      </w:r>
    </w:p>
    <w:p w14:paraId="11A60B52" w14:textId="77777777" w:rsidR="00AF5149" w:rsidRPr="009F6850" w:rsidRDefault="00AF5149"/>
    <w:p w14:paraId="5C3A21C6" w14:textId="77777777" w:rsidR="000F1FE9" w:rsidRPr="009F6850" w:rsidRDefault="00574CF8" w:rsidP="008132D5">
      <w:pPr>
        <w:keepNext/>
      </w:pPr>
      <w:r w:rsidRPr="009F6850">
        <w:rPr>
          <w:noProof/>
        </w:rPr>
        <w:drawing>
          <wp:inline distT="0" distB="0" distL="0" distR="0" wp14:anchorId="5597F01F" wp14:editId="5859E381">
            <wp:extent cx="5309870" cy="3097530"/>
            <wp:effectExtent l="0" t="0" r="5080" b="7620"/>
            <wp:docPr id="90" name="Chart 90"/>
            <wp:cNvGraphicFramePr/>
            <a:graphic xmlns:a="http://schemas.openxmlformats.org/drawingml/2006/main">
              <a:graphicData uri="http://schemas.openxmlformats.org/drawingml/2006/chart">
                <c:chart xmlns:c="http://schemas.openxmlformats.org/drawingml/2006/chart" xmlns:r="http://schemas.openxmlformats.org/officeDocument/2006/relationships" r:id="rId149"/>
              </a:graphicData>
            </a:graphic>
          </wp:inline>
        </w:drawing>
      </w:r>
    </w:p>
    <w:p w14:paraId="5B928040" w14:textId="075D054F" w:rsidR="00574CF8" w:rsidRPr="009F6850" w:rsidRDefault="000F1FE9" w:rsidP="00F23B1A">
      <w:pPr>
        <w:pStyle w:val="Caption"/>
        <w:jc w:val="center"/>
      </w:pPr>
      <w:bookmarkStart w:id="350" w:name="_Ref76740145"/>
      <w:bookmarkStart w:id="351" w:name="_Ref76755364"/>
      <w:r w:rsidRPr="009F6850">
        <w:t xml:space="preserve">Figure </w:t>
      </w:r>
      <w:fldSimple w:instr=" STYLEREF 1 \s ">
        <w:r w:rsidR="00E75866">
          <w:rPr>
            <w:noProof/>
          </w:rPr>
          <w:t>4</w:t>
        </w:r>
      </w:fldSimple>
      <w:r w:rsidR="0096498E" w:rsidRPr="009F6850">
        <w:noBreakHyphen/>
      </w:r>
      <w:fldSimple w:instr=" SEQ Figure \* ARABIC \s 1 ">
        <w:r w:rsidR="00E75866">
          <w:rPr>
            <w:noProof/>
          </w:rPr>
          <w:t>81</w:t>
        </w:r>
      </w:fldSimple>
      <w:bookmarkEnd w:id="350"/>
      <w:r w:rsidRPr="009F6850">
        <w:t xml:space="preserve"> </w:t>
      </w:r>
      <w:bookmarkStart w:id="352" w:name="_Ref76755249"/>
      <w:r w:rsidRPr="009F6850">
        <w:t xml:space="preserve">Performance comparison of average process time </w:t>
      </w:r>
      <w:r w:rsidR="00F23B1A">
        <w:t>between 7, 6, and 5 nodes</w:t>
      </w:r>
      <w:r w:rsidRPr="009F6850">
        <w:t xml:space="preserve"> setup</w:t>
      </w:r>
      <w:bookmarkEnd w:id="351"/>
      <w:bookmarkEnd w:id="352"/>
      <w:r w:rsidR="00F23B1A">
        <w:t xml:space="preserve"> </w:t>
      </w:r>
      <w:r w:rsidR="00F23B1A">
        <w:br/>
        <w:t xml:space="preserve">to complete Document Register </w:t>
      </w:r>
      <w:r w:rsidR="00F23B1A">
        <w:br/>
        <w:t>where each node performs both Document Register and Document Query</w:t>
      </w:r>
    </w:p>
    <w:p w14:paraId="4CE61DC0" w14:textId="553B6662" w:rsidR="007C28AB" w:rsidRPr="009F6850" w:rsidRDefault="007C28AB" w:rsidP="007C28AB"/>
    <w:p w14:paraId="7319213B" w14:textId="77777777" w:rsidR="00A04377" w:rsidRPr="009F6850" w:rsidRDefault="00A04377" w:rsidP="008132D5">
      <w:pPr>
        <w:spacing w:line="360" w:lineRule="auto"/>
        <w:jc w:val="thaiDistribute"/>
      </w:pPr>
    </w:p>
    <w:p w14:paraId="3B723ED3" w14:textId="77777777" w:rsidR="00A04377" w:rsidRPr="009F6850" w:rsidRDefault="00A04377" w:rsidP="008132D5">
      <w:pPr>
        <w:spacing w:line="360" w:lineRule="auto"/>
        <w:jc w:val="thaiDistribute"/>
      </w:pPr>
    </w:p>
    <w:p w14:paraId="59062B29" w14:textId="77777777" w:rsidR="00A04377" w:rsidRPr="009F6850" w:rsidRDefault="00A04377" w:rsidP="008132D5">
      <w:pPr>
        <w:spacing w:line="360" w:lineRule="auto"/>
        <w:jc w:val="thaiDistribute"/>
      </w:pPr>
    </w:p>
    <w:p w14:paraId="1B06C4D4" w14:textId="66F7FA7D" w:rsidR="00790B5E" w:rsidRPr="009F6850" w:rsidRDefault="00790B5E" w:rsidP="008132D5">
      <w:pPr>
        <w:spacing w:line="360" w:lineRule="auto"/>
        <w:jc w:val="thaiDistribute"/>
      </w:pPr>
      <w:r w:rsidRPr="009F6850">
        <w:lastRenderedPageBreak/>
        <w:tab/>
        <w:t>4.4.2.</w:t>
      </w:r>
      <w:r w:rsidR="00073AE6">
        <w:t>7</w:t>
      </w:r>
      <w:r w:rsidRPr="009F6850">
        <w:t xml:space="preserve"> Test if perform the Document Register at the same time with Document Query would cause a change in performance of the system to complete the Document Register function</w:t>
      </w:r>
      <w:r w:rsidR="00845A42" w:rsidRPr="009F6850">
        <w:t>.</w:t>
      </w:r>
    </w:p>
    <w:p w14:paraId="52CAA563" w14:textId="04AEC849" w:rsidR="008D6C0D" w:rsidRPr="009F6850" w:rsidRDefault="008D6C0D" w:rsidP="008132D5">
      <w:pPr>
        <w:spacing w:line="360" w:lineRule="auto"/>
        <w:jc w:val="thaiDistribute"/>
      </w:pPr>
      <w:r w:rsidRPr="009F6850">
        <w:tab/>
        <w:t>This setup is a further analysis result of Sections 4.4.2.</w:t>
      </w:r>
      <w:r w:rsidR="00073AE6">
        <w:t>3</w:t>
      </w:r>
      <w:r w:rsidRPr="009F6850">
        <w:t xml:space="preserve"> and 4.4.2.</w:t>
      </w:r>
      <w:r w:rsidR="00073AE6">
        <w:t>6</w:t>
      </w:r>
      <w:r w:rsidRPr="009F6850">
        <w:t xml:space="preserve">.  In </w:t>
      </w:r>
      <w:r w:rsidRPr="009F6850">
        <w:fldChar w:fldCharType="begin"/>
      </w:r>
      <w:r w:rsidRPr="009F6850">
        <w:instrText xml:space="preserve"> REF _Ref76741656 \h </w:instrText>
      </w:r>
      <w:r w:rsidR="0023508D" w:rsidRPr="009F6850">
        <w:instrText xml:space="preserve"> \* MERGEFORMAT </w:instrText>
      </w:r>
      <w:r w:rsidRPr="009F6850">
        <w:fldChar w:fldCharType="separate"/>
      </w:r>
      <w:r w:rsidR="00073AE6" w:rsidRPr="009F6850">
        <w:t xml:space="preserve">Figure </w:t>
      </w:r>
      <w:r w:rsidR="00073AE6">
        <w:rPr>
          <w:noProof/>
        </w:rPr>
        <w:t>4</w:t>
      </w:r>
      <w:r w:rsidR="00073AE6" w:rsidRPr="009F6850">
        <w:rPr>
          <w:noProof/>
        </w:rPr>
        <w:noBreakHyphen/>
      </w:r>
      <w:r w:rsidR="00073AE6">
        <w:rPr>
          <w:noProof/>
        </w:rPr>
        <w:t>82</w:t>
      </w:r>
      <w:r w:rsidRPr="009F6850">
        <w:fldChar w:fldCharType="end"/>
      </w:r>
      <w:r w:rsidRPr="009F6850">
        <w:t xml:space="preserve">, the "without Query" line was derived from the average values of the experiment result in </w:t>
      </w:r>
      <w:r w:rsidRPr="009F6850">
        <w:fldChar w:fldCharType="begin"/>
      </w:r>
      <w:r w:rsidRPr="009F6850">
        <w:instrText xml:space="preserve"> REF _Ref76736744 \h </w:instrText>
      </w:r>
      <w:r w:rsidR="0023508D" w:rsidRPr="009F6850">
        <w:instrText xml:space="preserve"> \* MERGEFORMAT </w:instrText>
      </w:r>
      <w:r w:rsidRPr="009F6850">
        <w:fldChar w:fldCharType="separate"/>
      </w:r>
      <w:r w:rsidR="00073AE6" w:rsidRPr="009F6850">
        <w:t xml:space="preserve">Figure </w:t>
      </w:r>
      <w:r w:rsidR="00073AE6">
        <w:rPr>
          <w:noProof/>
        </w:rPr>
        <w:t>4</w:t>
      </w:r>
      <w:r w:rsidR="00073AE6" w:rsidRPr="009F6850">
        <w:rPr>
          <w:noProof/>
        </w:rPr>
        <w:noBreakHyphen/>
      </w:r>
      <w:r w:rsidR="00073AE6">
        <w:rPr>
          <w:noProof/>
        </w:rPr>
        <w:t>76</w:t>
      </w:r>
      <w:r w:rsidRPr="009F6850">
        <w:fldChar w:fldCharType="end"/>
      </w:r>
      <w:r w:rsidRPr="009F6850">
        <w:t xml:space="preserve">. The "with Query" line was derived from the average values of the experiment result in </w:t>
      </w:r>
      <w:r w:rsidRPr="009F6850">
        <w:fldChar w:fldCharType="begin"/>
      </w:r>
      <w:r w:rsidRPr="009F6850">
        <w:instrText xml:space="preserve"> REF _Ref76740145 \h </w:instrText>
      </w:r>
      <w:r w:rsidR="0023508D" w:rsidRPr="009F6850">
        <w:instrText xml:space="preserve"> \* MERGEFORMAT </w:instrText>
      </w:r>
      <w:r w:rsidRPr="009F6850">
        <w:fldChar w:fldCharType="separate"/>
      </w:r>
      <w:r w:rsidR="00073AE6" w:rsidRPr="009F6850">
        <w:t xml:space="preserve">Figure </w:t>
      </w:r>
      <w:r w:rsidR="00073AE6">
        <w:rPr>
          <w:noProof/>
        </w:rPr>
        <w:t>4</w:t>
      </w:r>
      <w:r w:rsidR="00073AE6" w:rsidRPr="009F6850">
        <w:rPr>
          <w:noProof/>
        </w:rPr>
        <w:noBreakHyphen/>
      </w:r>
      <w:r w:rsidR="00073AE6">
        <w:rPr>
          <w:noProof/>
        </w:rPr>
        <w:t>81</w:t>
      </w:r>
      <w:r w:rsidRPr="009F6850">
        <w:fldChar w:fldCharType="end"/>
      </w:r>
      <w:r w:rsidRPr="009F6850">
        <w:t>.</w:t>
      </w:r>
    </w:p>
    <w:p w14:paraId="768F206D" w14:textId="70789564" w:rsidR="00C0235D" w:rsidRPr="009F6850" w:rsidRDefault="00C0235D" w:rsidP="008132D5">
      <w:pPr>
        <w:spacing w:line="360" w:lineRule="auto"/>
        <w:jc w:val="thaiDistribute"/>
      </w:pPr>
      <w:r w:rsidRPr="009F6850">
        <w:tab/>
      </w:r>
      <w:r w:rsidRPr="009F6850">
        <w:fldChar w:fldCharType="begin"/>
      </w:r>
      <w:r w:rsidRPr="009F6850">
        <w:instrText xml:space="preserve"> REF _Ref76741656 \h  \* MERGEFORMAT </w:instrText>
      </w:r>
      <w:r w:rsidRPr="009F6850">
        <w:fldChar w:fldCharType="separate"/>
      </w:r>
      <w:r w:rsidR="00073AE6" w:rsidRPr="009F6850">
        <w:t xml:space="preserve">Figure </w:t>
      </w:r>
      <w:r w:rsidR="00073AE6">
        <w:rPr>
          <w:noProof/>
        </w:rPr>
        <w:t>4</w:t>
      </w:r>
      <w:r w:rsidR="00073AE6" w:rsidRPr="009F6850">
        <w:rPr>
          <w:noProof/>
        </w:rPr>
        <w:noBreakHyphen/>
      </w:r>
      <w:r w:rsidR="00073AE6">
        <w:rPr>
          <w:noProof/>
        </w:rPr>
        <w:t>82</w:t>
      </w:r>
      <w:r w:rsidRPr="009F6850">
        <w:fldChar w:fldCharType="end"/>
      </w:r>
      <w:r w:rsidRPr="009F6850">
        <w:rPr>
          <w:cs/>
        </w:rPr>
        <w:t xml:space="preserve"> </w:t>
      </w:r>
      <w:r w:rsidRPr="009F6850">
        <w:t>shows significant difference between each setup which means that triggering the Document Query function at the same time as the Document Register function is affecting the performance of the system to perform the Document Register function.</w:t>
      </w:r>
    </w:p>
    <w:p w14:paraId="187DC406" w14:textId="207EBED4" w:rsidR="00B82767" w:rsidRDefault="00B82767" w:rsidP="008132D5">
      <w:pPr>
        <w:spacing w:after="240" w:line="360" w:lineRule="auto"/>
        <w:jc w:val="thaiDistribute"/>
      </w:pPr>
      <w:r w:rsidRPr="009F6850">
        <w:tab/>
      </w:r>
      <w:r w:rsidR="00231B92" w:rsidRPr="009F6850">
        <w:tab/>
      </w:r>
      <w:r w:rsidR="00231B92" w:rsidRPr="009F6850">
        <w:fldChar w:fldCharType="begin"/>
      </w:r>
      <w:r w:rsidR="00231B92" w:rsidRPr="009F6850">
        <w:instrText xml:space="preserve"> REF _Ref76739775 \h </w:instrText>
      </w:r>
      <w:r w:rsidR="0023508D" w:rsidRPr="009F6850">
        <w:instrText xml:space="preserve"> \* MERGEFORMAT </w:instrText>
      </w:r>
      <w:r w:rsidR="00231B92" w:rsidRPr="009F6850">
        <w:fldChar w:fldCharType="separate"/>
      </w:r>
      <w:r w:rsidR="00073AE6" w:rsidRPr="009F6850">
        <w:t xml:space="preserve">Figure </w:t>
      </w:r>
      <w:r w:rsidR="00073AE6">
        <w:rPr>
          <w:noProof/>
        </w:rPr>
        <w:t>4</w:t>
      </w:r>
      <w:r w:rsidR="00073AE6" w:rsidRPr="009F6850">
        <w:rPr>
          <w:noProof/>
        </w:rPr>
        <w:noBreakHyphen/>
      </w:r>
      <w:r w:rsidR="00073AE6">
        <w:rPr>
          <w:noProof/>
        </w:rPr>
        <w:t>78</w:t>
      </w:r>
      <w:r w:rsidR="00231B92" w:rsidRPr="009F6850">
        <w:fldChar w:fldCharType="end"/>
      </w:r>
      <w:r w:rsidR="00231B92" w:rsidRPr="009F6850">
        <w:t xml:space="preserve"> to </w:t>
      </w:r>
      <w:r w:rsidR="00231B92" w:rsidRPr="009F6850">
        <w:fldChar w:fldCharType="begin"/>
      </w:r>
      <w:r w:rsidR="00231B92" w:rsidRPr="009F6850">
        <w:instrText xml:space="preserve"> REF _Ref76739784 \h </w:instrText>
      </w:r>
      <w:r w:rsidR="0023508D" w:rsidRPr="009F6850">
        <w:instrText xml:space="preserve"> \* MERGEFORMAT </w:instrText>
      </w:r>
      <w:r w:rsidR="00231B92" w:rsidRPr="009F6850">
        <w:fldChar w:fldCharType="separate"/>
      </w:r>
      <w:r w:rsidR="00073AE6" w:rsidRPr="009F6850">
        <w:t xml:space="preserve">Figure </w:t>
      </w:r>
      <w:r w:rsidR="00073AE6">
        <w:rPr>
          <w:noProof/>
        </w:rPr>
        <w:t>4</w:t>
      </w:r>
      <w:r w:rsidR="00073AE6" w:rsidRPr="009F6850">
        <w:rPr>
          <w:noProof/>
        </w:rPr>
        <w:noBreakHyphen/>
      </w:r>
      <w:r w:rsidR="00073AE6">
        <w:rPr>
          <w:noProof/>
        </w:rPr>
        <w:t>80</w:t>
      </w:r>
      <w:r w:rsidR="00231B92" w:rsidRPr="009F6850">
        <w:fldChar w:fldCharType="end"/>
      </w:r>
      <w:r w:rsidR="00231B92" w:rsidRPr="009F6850">
        <w:t xml:space="preserve"> and </w:t>
      </w:r>
      <w:r w:rsidR="00231B92" w:rsidRPr="009F6850">
        <w:fldChar w:fldCharType="begin"/>
      </w:r>
      <w:r w:rsidR="00231B92" w:rsidRPr="009F6850">
        <w:instrText xml:space="preserve"> REF _Ref76741656 \h </w:instrText>
      </w:r>
      <w:r w:rsidR="0023508D" w:rsidRPr="009F6850">
        <w:instrText xml:space="preserve"> \* MERGEFORMAT </w:instrText>
      </w:r>
      <w:r w:rsidR="00231B92" w:rsidRPr="009F6850">
        <w:fldChar w:fldCharType="separate"/>
      </w:r>
      <w:r w:rsidR="00073AE6" w:rsidRPr="009F6850">
        <w:t xml:space="preserve">Figure </w:t>
      </w:r>
      <w:r w:rsidR="00073AE6">
        <w:rPr>
          <w:noProof/>
        </w:rPr>
        <w:t>4</w:t>
      </w:r>
      <w:r w:rsidR="00073AE6" w:rsidRPr="009F6850">
        <w:rPr>
          <w:noProof/>
        </w:rPr>
        <w:noBreakHyphen/>
      </w:r>
      <w:r w:rsidR="00073AE6">
        <w:rPr>
          <w:noProof/>
        </w:rPr>
        <w:t>82</w:t>
      </w:r>
      <w:r w:rsidR="00231B92" w:rsidRPr="009F6850">
        <w:fldChar w:fldCharType="end"/>
      </w:r>
      <w:r w:rsidR="00231B92" w:rsidRPr="009F6850">
        <w:t xml:space="preserve"> shows that the system took a longer processing time as it proceeds to perform the Document Register function of each transaction sample when performing the Document Query function at the same time. The system also causes the test machine to freeze or show functional error after processed the Tx5 transaction set (</w:t>
      </w:r>
      <w:r w:rsidR="00EE63E4" w:rsidRPr="009F6850">
        <w:t>1</w:t>
      </w:r>
      <w:r w:rsidR="00231B92" w:rsidRPr="009F6850">
        <w:t>0 times</w:t>
      </w:r>
      <w:r w:rsidR="00EE63E4" w:rsidRPr="009F6850">
        <w:t xml:space="preserve"> each</w:t>
      </w:r>
      <w:r w:rsidR="00231B92" w:rsidRPr="009F6850">
        <w:t xml:space="preserve">). The Blockchain was forced to be reset to continue the experiment for Tx6 to Tx10. </w:t>
      </w:r>
      <w:r w:rsidR="005E51E6" w:rsidRPr="005E51E6">
        <w:t>After investigation, we think that performing the Document Register and Document Query function at the same time causes the 7-Nodes Blockchain to accumulate redundancy over time which is likely to be caused by memory leakage.</w:t>
      </w:r>
      <w:r w:rsidR="00231B92" w:rsidRPr="009F6850">
        <w:t xml:space="preserve"> This should be fixed with further optimization of the XDS Document Registry Actor program.</w:t>
      </w:r>
    </w:p>
    <w:p w14:paraId="608560C0" w14:textId="77777777" w:rsidR="00210C42" w:rsidRPr="009F6850" w:rsidRDefault="00210C42" w:rsidP="008132D5">
      <w:pPr>
        <w:spacing w:after="240" w:line="360" w:lineRule="auto"/>
        <w:jc w:val="thaiDistribute"/>
      </w:pPr>
    </w:p>
    <w:p w14:paraId="512CC83F" w14:textId="2F089028" w:rsidR="00940FB3" w:rsidRPr="009F6850" w:rsidRDefault="00724C36" w:rsidP="008132D5">
      <w:pPr>
        <w:spacing w:line="360" w:lineRule="auto"/>
        <w:jc w:val="thaiDistribute"/>
      </w:pPr>
      <w:r w:rsidRPr="009F6850">
        <w:rPr>
          <w:noProof/>
        </w:rPr>
        <w:lastRenderedPageBreak/>
        <w:drawing>
          <wp:inline distT="0" distB="0" distL="0" distR="0" wp14:anchorId="5A014922" wp14:editId="41B5550D">
            <wp:extent cx="5362575" cy="3076575"/>
            <wp:effectExtent l="0" t="0" r="9525" b="9525"/>
            <wp:docPr id="81" name="Chart 8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0"/>
              </a:graphicData>
            </a:graphic>
          </wp:inline>
        </w:drawing>
      </w:r>
    </w:p>
    <w:p w14:paraId="0F05EE1E" w14:textId="27550B81" w:rsidR="007C28AB" w:rsidRPr="009F6850" w:rsidRDefault="00940FB3" w:rsidP="008132D5">
      <w:pPr>
        <w:pStyle w:val="Caption"/>
        <w:jc w:val="center"/>
      </w:pPr>
      <w:bookmarkStart w:id="353" w:name="_Ref76741656"/>
      <w:bookmarkStart w:id="354" w:name="_Ref76755367"/>
      <w:r w:rsidRPr="009F6850">
        <w:t xml:space="preserve">Figure </w:t>
      </w:r>
      <w:fldSimple w:instr=" STYLEREF 1 \s ">
        <w:r w:rsidR="00073AE6">
          <w:rPr>
            <w:noProof/>
          </w:rPr>
          <w:t>4</w:t>
        </w:r>
      </w:fldSimple>
      <w:r w:rsidR="0096498E" w:rsidRPr="009F6850">
        <w:noBreakHyphen/>
      </w:r>
      <w:fldSimple w:instr=" SEQ Figure \* ARABIC \s 1 ">
        <w:r w:rsidR="00073AE6">
          <w:rPr>
            <w:noProof/>
          </w:rPr>
          <w:t>82</w:t>
        </w:r>
      </w:fldSimple>
      <w:bookmarkEnd w:id="353"/>
      <w:r w:rsidRPr="009F6850">
        <w:t xml:space="preserve"> </w:t>
      </w:r>
      <w:bookmarkStart w:id="355" w:name="_Ref76755252"/>
      <w:r w:rsidRPr="009F6850">
        <w:t xml:space="preserve">Performance comparison between </w:t>
      </w:r>
      <w:r w:rsidR="00EB77B8">
        <w:br/>
      </w:r>
      <w:r w:rsidRPr="009F6850">
        <w:t>trigger the Document Register function</w:t>
      </w:r>
      <w:r w:rsidR="00EB77B8">
        <w:t xml:space="preserve"> without Document Query and</w:t>
      </w:r>
      <w:r w:rsidRPr="009F6850">
        <w:t xml:space="preserve"> </w:t>
      </w:r>
      <w:r w:rsidR="00143DF4" w:rsidRPr="009F6850">
        <w:rPr>
          <w:cs/>
        </w:rPr>
        <w:br/>
      </w:r>
      <w:bookmarkEnd w:id="354"/>
      <w:bookmarkEnd w:id="355"/>
      <w:r w:rsidR="00EB77B8">
        <w:t>trigger both the Document Register and Document Query at the same time</w:t>
      </w:r>
      <w:r w:rsidR="00EB77B8">
        <w:br/>
        <w:t>(measure only processing time to complete Document Register)</w:t>
      </w:r>
    </w:p>
    <w:p w14:paraId="1D316E02" w14:textId="77777777" w:rsidR="00544452" w:rsidRDefault="00544452" w:rsidP="003F1C2E">
      <w:pPr>
        <w:spacing w:line="360" w:lineRule="auto"/>
        <w:jc w:val="thaiDistribute"/>
      </w:pPr>
    </w:p>
    <w:p w14:paraId="4B437259" w14:textId="737CFE37" w:rsidR="003F1C2E" w:rsidRPr="009F6850" w:rsidRDefault="003F1C2E" w:rsidP="003F1C2E">
      <w:pPr>
        <w:spacing w:line="360" w:lineRule="auto"/>
        <w:jc w:val="thaiDistribute"/>
      </w:pPr>
      <w:r w:rsidRPr="009F6850">
        <w:tab/>
        <w:t>4.4.2.</w:t>
      </w:r>
      <w:r w:rsidR="00544452">
        <w:t>8</w:t>
      </w:r>
      <w:r w:rsidRPr="009F6850">
        <w:t xml:space="preserve"> Test if the number of search keywords would cause a change in performance of Document Query function.</w:t>
      </w:r>
    </w:p>
    <w:p w14:paraId="758692FA" w14:textId="77777777" w:rsidR="003F1C2E" w:rsidRPr="009F6850" w:rsidRDefault="003F1C2E" w:rsidP="003F1C2E">
      <w:pPr>
        <w:spacing w:line="360" w:lineRule="auto"/>
        <w:jc w:val="thaiDistribute"/>
      </w:pPr>
      <w:r w:rsidRPr="009F6850">
        <w:tab/>
        <w:t>This setup is performed by trigger the XDS Document Consumer Actor to start the Document Query function which prompts for input from the user. The user then inputs metadata attributes values of each transaction sample (Tx1 – Tx10) into the program. The program then proceeds to query for the matching metadata set registered in the Blockchain ledger from the XDS Document Registry Actor in the 1st Node (only one active node received the query). The processing time since the moment the XDS Document Consumer Actor sent the ITI-18 transaction to the XDS Document Registry Actor until the XDS Document Consumer received the search result from the XDS Document Registry will be measured for the experiment result. The "minimum" search keywords will include only two attribute values while the "maximum" search keywords will include fourteen attribute values. Both will be performing the "</w:t>
      </w:r>
      <w:proofErr w:type="spellStart"/>
      <w:r w:rsidRPr="009F6850">
        <w:t>FindDocument</w:t>
      </w:r>
      <w:proofErr w:type="spellEnd"/>
      <w:r w:rsidRPr="009F6850">
        <w:t>" query type which is the only stable query type available in the current version of the implementation.</w:t>
      </w:r>
    </w:p>
    <w:p w14:paraId="04C26012" w14:textId="2D6FB482" w:rsidR="003F1C2E" w:rsidRPr="009F6850" w:rsidRDefault="003F1C2E" w:rsidP="003F1C2E">
      <w:pPr>
        <w:spacing w:line="360" w:lineRule="auto"/>
        <w:jc w:val="thaiDistribute"/>
      </w:pPr>
      <w:r w:rsidRPr="009F6850">
        <w:lastRenderedPageBreak/>
        <w:tab/>
        <w:t xml:space="preserve">The Document Query with minimum keywords took an average process time of </w:t>
      </w:r>
      <w:r w:rsidRPr="009F6850">
        <w:rPr>
          <w:cs/>
        </w:rPr>
        <w:t xml:space="preserve">302.5096151 </w:t>
      </w:r>
      <w:r w:rsidRPr="009F6850">
        <w:t xml:space="preserve">milliseconds to complete the function. The Document Query with maximum keywords took an average process time of </w:t>
      </w:r>
      <w:r w:rsidRPr="009F6850">
        <w:rPr>
          <w:cs/>
        </w:rPr>
        <w:t xml:space="preserve">298.9329658 </w:t>
      </w:r>
      <w:r w:rsidRPr="009F6850">
        <w:t xml:space="preserve">milliseconds to complete the function. </w:t>
      </w:r>
      <w:r w:rsidRPr="009F6850">
        <w:fldChar w:fldCharType="begin"/>
      </w:r>
      <w:r w:rsidRPr="009F6850">
        <w:instrText xml:space="preserve"> REF _Ref76733852 \h  \* MERGEFORMAT </w:instrText>
      </w:r>
      <w:r w:rsidRPr="009F6850">
        <w:fldChar w:fldCharType="separate"/>
      </w:r>
      <w:r w:rsidR="00544452" w:rsidRPr="009F6850">
        <w:t xml:space="preserve">Figure </w:t>
      </w:r>
      <w:r w:rsidR="00544452">
        <w:rPr>
          <w:noProof/>
        </w:rPr>
        <w:t>4</w:t>
      </w:r>
      <w:r w:rsidR="00544452" w:rsidRPr="009F6850">
        <w:rPr>
          <w:noProof/>
        </w:rPr>
        <w:noBreakHyphen/>
      </w:r>
      <w:r w:rsidR="00544452">
        <w:rPr>
          <w:noProof/>
        </w:rPr>
        <w:t>83</w:t>
      </w:r>
      <w:r w:rsidRPr="009F6850">
        <w:fldChar w:fldCharType="end"/>
      </w:r>
      <w:r w:rsidRPr="009F6850">
        <w:rPr>
          <w:cs/>
        </w:rPr>
        <w:t xml:space="preserve"> </w:t>
      </w:r>
      <w:r w:rsidRPr="009F6850">
        <w:t>show no significant difference between the Document Query with maximum search keywords compared to the Document Query with minimum search keywords. That means the amount of search keywords input is not affecting the performance of the Document Query function. A full version of the experiment result can be further inspected in the Appendix section.</w:t>
      </w:r>
    </w:p>
    <w:p w14:paraId="2FEC4ABD" w14:textId="77777777" w:rsidR="003F1C2E" w:rsidRPr="009F6850" w:rsidRDefault="003F1C2E" w:rsidP="003F1C2E"/>
    <w:p w14:paraId="16FBF0FB" w14:textId="77777777" w:rsidR="003F1C2E" w:rsidRPr="009F6850" w:rsidRDefault="003F1C2E" w:rsidP="003F1C2E">
      <w:pPr>
        <w:keepNext/>
        <w:spacing w:line="360" w:lineRule="auto"/>
        <w:jc w:val="center"/>
      </w:pPr>
      <w:r w:rsidRPr="009F6850">
        <w:rPr>
          <w:noProof/>
          <w:color w:val="FF0000"/>
        </w:rPr>
        <w:drawing>
          <wp:inline distT="0" distB="0" distL="0" distR="0" wp14:anchorId="2A662DD1" wp14:editId="2CF8685E">
            <wp:extent cx="5469147" cy="3347050"/>
            <wp:effectExtent l="0" t="0" r="17780" b="6350"/>
            <wp:docPr id="93" name="Chart 9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1"/>
              </a:graphicData>
            </a:graphic>
          </wp:inline>
        </w:drawing>
      </w:r>
    </w:p>
    <w:p w14:paraId="5A588920" w14:textId="6756C725" w:rsidR="003F1C2E" w:rsidRPr="009F6850" w:rsidRDefault="003F1C2E" w:rsidP="003F1C2E">
      <w:pPr>
        <w:pStyle w:val="Caption"/>
        <w:jc w:val="center"/>
      </w:pPr>
      <w:bookmarkStart w:id="356" w:name="_Ref76733852"/>
      <w:bookmarkStart w:id="357" w:name="_Ref76755321"/>
      <w:r w:rsidRPr="009F6850">
        <w:t xml:space="preserve">Figure </w:t>
      </w:r>
      <w:r>
        <w:fldChar w:fldCharType="begin"/>
      </w:r>
      <w:r>
        <w:instrText xml:space="preserve"> STYLEREF 1 \s </w:instrText>
      </w:r>
      <w:r>
        <w:fldChar w:fldCharType="separate"/>
      </w:r>
      <w:r w:rsidR="00544452">
        <w:rPr>
          <w:noProof/>
        </w:rPr>
        <w:t>4</w:t>
      </w:r>
      <w:r>
        <w:rPr>
          <w:noProof/>
        </w:rPr>
        <w:fldChar w:fldCharType="end"/>
      </w:r>
      <w:r w:rsidRPr="009F6850">
        <w:noBreakHyphen/>
      </w:r>
      <w:r>
        <w:fldChar w:fldCharType="begin"/>
      </w:r>
      <w:r>
        <w:instrText xml:space="preserve"> SEQ Figure \* ARABIC \s 1 </w:instrText>
      </w:r>
      <w:r>
        <w:fldChar w:fldCharType="separate"/>
      </w:r>
      <w:r w:rsidR="00544452">
        <w:rPr>
          <w:noProof/>
        </w:rPr>
        <w:t>83</w:t>
      </w:r>
      <w:r>
        <w:rPr>
          <w:noProof/>
        </w:rPr>
        <w:fldChar w:fldCharType="end"/>
      </w:r>
      <w:bookmarkEnd w:id="356"/>
      <w:r w:rsidRPr="009F6850">
        <w:t xml:space="preserve"> </w:t>
      </w:r>
      <w:bookmarkStart w:id="358" w:name="_Ref76755205"/>
      <w:bookmarkStart w:id="359" w:name="_Ref76935866"/>
      <w:r w:rsidRPr="009F6850">
        <w:t>Process</w:t>
      </w:r>
      <w:r w:rsidR="008D58EB">
        <w:t>ing</w:t>
      </w:r>
      <w:r w:rsidRPr="009F6850">
        <w:t xml:space="preserve"> time</w:t>
      </w:r>
      <w:bookmarkEnd w:id="357"/>
      <w:bookmarkEnd w:id="358"/>
      <w:r w:rsidRPr="009F6850">
        <w:t xml:space="preserve"> to complete Document Query</w:t>
      </w:r>
      <w:bookmarkEnd w:id="359"/>
    </w:p>
    <w:p w14:paraId="11917675" w14:textId="77777777" w:rsidR="003F1C2E" w:rsidRPr="009F6850" w:rsidRDefault="003F1C2E" w:rsidP="003F1C2E">
      <w:pPr>
        <w:spacing w:after="240"/>
        <w:jc w:val="center"/>
      </w:pPr>
      <w:r w:rsidRPr="009F6850">
        <w:t>compared between minimum keywords and maximum keywords</w:t>
      </w:r>
    </w:p>
    <w:p w14:paraId="78F788AE" w14:textId="77777777" w:rsidR="003F1C2E" w:rsidRDefault="003F1C2E" w:rsidP="008132D5">
      <w:pPr>
        <w:spacing w:line="360" w:lineRule="auto"/>
        <w:jc w:val="thaiDistribute"/>
      </w:pPr>
    </w:p>
    <w:p w14:paraId="62128393" w14:textId="77777777" w:rsidR="004B6D8B" w:rsidRDefault="004B6D8B" w:rsidP="008132D5">
      <w:pPr>
        <w:spacing w:line="360" w:lineRule="auto"/>
        <w:jc w:val="thaiDistribute"/>
      </w:pPr>
      <w:r>
        <w:br w:type="page"/>
      </w:r>
    </w:p>
    <w:p w14:paraId="00450BA2" w14:textId="15F48EAF" w:rsidR="00236647" w:rsidRPr="009F6850" w:rsidRDefault="00236647" w:rsidP="008132D5">
      <w:pPr>
        <w:spacing w:line="360" w:lineRule="auto"/>
        <w:jc w:val="thaiDistribute"/>
      </w:pPr>
      <w:r w:rsidRPr="009F6850">
        <w:lastRenderedPageBreak/>
        <w:tab/>
        <w:t xml:space="preserve">4.4.2.9 </w:t>
      </w:r>
      <w:r w:rsidR="006517F8" w:rsidRPr="009F6850">
        <w:t>Test if the number of active nodes would cause a change in the performance of the Document Query function.</w:t>
      </w:r>
    </w:p>
    <w:p w14:paraId="6929E4B6" w14:textId="0CBDF052" w:rsidR="00BE7C87" w:rsidRPr="009F6850" w:rsidRDefault="00BE7C87" w:rsidP="008132D5">
      <w:pPr>
        <w:spacing w:line="360" w:lineRule="auto"/>
        <w:jc w:val="thaiDistribute"/>
      </w:pPr>
      <w:r w:rsidRPr="009F6850">
        <w:tab/>
        <w:t>This setup is performed by a method like Section 4.4.2.</w:t>
      </w:r>
      <w:r w:rsidR="004B6D8B">
        <w:t>8</w:t>
      </w:r>
      <w:r w:rsidRPr="009F6850">
        <w:t xml:space="preserve"> with the addition of node variation setup (with 7,6, and 5 active nodes)</w:t>
      </w:r>
      <w:r w:rsidR="000E6102" w:rsidRPr="009F6850">
        <w:t xml:space="preserve"> and perform only for the search with minimum number of search keywords</w:t>
      </w:r>
      <w:r w:rsidRPr="009F6850">
        <w:t>. The processing time since the moment the XDS Document Consumer Actor sent the ITI-18 transaction to the XDS Document Registry Actor until the XDS Document Consumer received the search result from the XDS Document Registry will be measured for the experiment result.</w:t>
      </w:r>
    </w:p>
    <w:p w14:paraId="193085B3" w14:textId="241F006F" w:rsidR="000E6102" w:rsidRPr="009F6850" w:rsidRDefault="000E6102" w:rsidP="008132D5">
      <w:pPr>
        <w:spacing w:line="360" w:lineRule="auto"/>
        <w:jc w:val="thaiDistribute"/>
      </w:pPr>
      <w:r w:rsidRPr="009F6850">
        <w:tab/>
      </w:r>
      <w:r w:rsidR="001F7E61" w:rsidRPr="009F6850">
        <w:t xml:space="preserve">Perform Document Query without the Document Register function, with 7 active nodes, the processing time the system took to complete the Document Query is an average of </w:t>
      </w:r>
      <w:r w:rsidR="004A43F1" w:rsidRPr="009F6850">
        <w:t>302.5096151</w:t>
      </w:r>
      <w:r w:rsidR="001F7E61" w:rsidRPr="009F6850">
        <w:t xml:space="preserve"> milliseconds. With 6 active nodes, took an average of </w:t>
      </w:r>
      <w:r w:rsidR="004A43F1" w:rsidRPr="009F6850">
        <w:t>259.7879338</w:t>
      </w:r>
      <w:r w:rsidR="001F7E61" w:rsidRPr="009F6850">
        <w:t xml:space="preserve"> milliseconds. With 5 active nodes, took an average of </w:t>
      </w:r>
      <w:r w:rsidR="004A43F1" w:rsidRPr="009F6850">
        <w:t>244.2096615</w:t>
      </w:r>
      <w:r w:rsidR="001F7E61" w:rsidRPr="009F6850">
        <w:t xml:space="preserve"> milliseconds. </w:t>
      </w:r>
      <w:r w:rsidR="00C43B42" w:rsidRPr="009F6850">
        <w:fldChar w:fldCharType="begin"/>
      </w:r>
      <w:r w:rsidR="00C43B42" w:rsidRPr="009F6850">
        <w:instrText xml:space="preserve"> REF _Ref76742881 \h  \* MERGEFORMAT </w:instrText>
      </w:r>
      <w:r w:rsidR="00C43B42" w:rsidRPr="009F6850">
        <w:fldChar w:fldCharType="separate"/>
      </w:r>
      <w:r w:rsidR="00C43B42" w:rsidRPr="009F6850">
        <w:t xml:space="preserve">Figure </w:t>
      </w:r>
      <w:r w:rsidR="00C43B42" w:rsidRPr="009F6850">
        <w:rPr>
          <w:noProof/>
        </w:rPr>
        <w:t>4</w:t>
      </w:r>
      <w:r w:rsidR="00C43B42" w:rsidRPr="009F6850">
        <w:rPr>
          <w:noProof/>
        </w:rPr>
        <w:noBreakHyphen/>
        <w:t>84</w:t>
      </w:r>
      <w:r w:rsidR="00C43B42" w:rsidRPr="009F6850">
        <w:fldChar w:fldCharType="end"/>
      </w:r>
      <w:r w:rsidR="00C43B42" w:rsidRPr="009F6850">
        <w:t xml:space="preserve"> </w:t>
      </w:r>
      <w:r w:rsidR="000617D7" w:rsidRPr="009F6850">
        <w:t>show a performance comparison between each setup.</w:t>
      </w:r>
    </w:p>
    <w:p w14:paraId="550BF959" w14:textId="45C34813" w:rsidR="001F7E61" w:rsidRPr="009F6850" w:rsidRDefault="001F7E61" w:rsidP="008132D5">
      <w:pPr>
        <w:spacing w:line="360" w:lineRule="auto"/>
        <w:jc w:val="thaiDistribute"/>
      </w:pPr>
      <w:r w:rsidRPr="009F6850">
        <w:tab/>
        <w:t xml:space="preserve">Perform Document Query at the same time as the Document Register function, with 7 active nodes, the processing time the system took to complete the Document Query is an average of </w:t>
      </w:r>
      <w:r w:rsidR="00AD64B7" w:rsidRPr="009F6850">
        <w:t>7.650895793</w:t>
      </w:r>
      <w:r w:rsidRPr="009F6850">
        <w:t xml:space="preserve"> milliseconds. With 6 active nodes, took an average of </w:t>
      </w:r>
      <w:r w:rsidR="00AD64B7" w:rsidRPr="009F6850">
        <w:t>5.760202558</w:t>
      </w:r>
      <w:r w:rsidRPr="009F6850">
        <w:t xml:space="preserve"> milliseconds. With 5 active nodes, took an average of </w:t>
      </w:r>
      <w:r w:rsidR="00AD64B7" w:rsidRPr="009F6850">
        <w:t>4.167169248</w:t>
      </w:r>
      <w:r w:rsidRPr="009F6850">
        <w:t xml:space="preserve"> milliseconds.</w:t>
      </w:r>
      <w:r w:rsidR="00C43B42" w:rsidRPr="009F6850">
        <w:t xml:space="preserve"> </w:t>
      </w:r>
      <w:r w:rsidR="00C43B42" w:rsidRPr="009F6850">
        <w:fldChar w:fldCharType="begin"/>
      </w:r>
      <w:r w:rsidR="00C43B42" w:rsidRPr="009F6850">
        <w:instrText xml:space="preserve"> REF _Ref76742893 \h  \* MERGEFORMAT </w:instrText>
      </w:r>
      <w:r w:rsidR="00C43B42" w:rsidRPr="009F6850">
        <w:fldChar w:fldCharType="separate"/>
      </w:r>
      <w:r w:rsidR="00C43B42" w:rsidRPr="009F6850">
        <w:t xml:space="preserve">Figure </w:t>
      </w:r>
      <w:r w:rsidR="00C43B42" w:rsidRPr="009F6850">
        <w:rPr>
          <w:noProof/>
        </w:rPr>
        <w:t>4</w:t>
      </w:r>
      <w:r w:rsidR="00C43B42" w:rsidRPr="009F6850">
        <w:rPr>
          <w:noProof/>
        </w:rPr>
        <w:noBreakHyphen/>
        <w:t>85</w:t>
      </w:r>
      <w:r w:rsidR="00C43B42" w:rsidRPr="009F6850">
        <w:fldChar w:fldCharType="end"/>
      </w:r>
      <w:r w:rsidR="00C43B42" w:rsidRPr="009F6850">
        <w:t xml:space="preserve"> </w:t>
      </w:r>
      <w:r w:rsidR="000617D7" w:rsidRPr="009F6850">
        <w:t>show a performance comparison between each setup.</w:t>
      </w:r>
    </w:p>
    <w:p w14:paraId="6110A2F8" w14:textId="45D91EDB" w:rsidR="0064710A" w:rsidRPr="009F6850" w:rsidRDefault="00792DEB" w:rsidP="00C43B42">
      <w:pPr>
        <w:spacing w:line="360" w:lineRule="auto"/>
        <w:jc w:val="thaiDistribute"/>
      </w:pPr>
      <w:r w:rsidRPr="009F6850">
        <w:tab/>
      </w:r>
      <w:r w:rsidR="000617D7" w:rsidRPr="009F6850">
        <w:t xml:space="preserve">Both </w:t>
      </w:r>
      <w:r w:rsidR="00D319FA" w:rsidRPr="009F6850">
        <w:fldChar w:fldCharType="begin"/>
      </w:r>
      <w:r w:rsidR="00D319FA" w:rsidRPr="009F6850">
        <w:instrText xml:space="preserve"> REF _Ref76742881 \h </w:instrText>
      </w:r>
      <w:r w:rsidR="0023508D" w:rsidRPr="009F6850">
        <w:instrText xml:space="preserve"> \* MERGEFORMAT </w:instrText>
      </w:r>
      <w:r w:rsidR="00D319FA" w:rsidRPr="009F6850">
        <w:fldChar w:fldCharType="separate"/>
      </w:r>
      <w:r w:rsidR="00D319FA" w:rsidRPr="009F6850">
        <w:t xml:space="preserve">Figure </w:t>
      </w:r>
      <w:r w:rsidR="00D319FA" w:rsidRPr="009F6850">
        <w:rPr>
          <w:noProof/>
        </w:rPr>
        <w:t>4</w:t>
      </w:r>
      <w:r w:rsidR="00D319FA" w:rsidRPr="009F6850">
        <w:noBreakHyphen/>
      </w:r>
      <w:r w:rsidR="00D319FA" w:rsidRPr="009F6850">
        <w:rPr>
          <w:noProof/>
        </w:rPr>
        <w:t>84</w:t>
      </w:r>
      <w:r w:rsidR="00D319FA" w:rsidRPr="009F6850">
        <w:fldChar w:fldCharType="end"/>
      </w:r>
      <w:r w:rsidR="00C43B42" w:rsidRPr="009F6850">
        <w:t xml:space="preserve"> </w:t>
      </w:r>
      <w:r w:rsidR="000617D7" w:rsidRPr="009F6850">
        <w:t xml:space="preserve">and </w:t>
      </w:r>
      <w:r w:rsidR="000617D7" w:rsidRPr="009F6850">
        <w:fldChar w:fldCharType="begin"/>
      </w:r>
      <w:r w:rsidR="000617D7" w:rsidRPr="009F6850">
        <w:instrText xml:space="preserve"> REF _Ref76742893 \h </w:instrText>
      </w:r>
      <w:r w:rsidR="0023508D" w:rsidRPr="009F6850">
        <w:instrText xml:space="preserve"> \* MERGEFORMAT </w:instrText>
      </w:r>
      <w:r w:rsidR="000617D7" w:rsidRPr="009F6850">
        <w:fldChar w:fldCharType="separate"/>
      </w:r>
      <w:r w:rsidR="000617D7" w:rsidRPr="009F6850">
        <w:t xml:space="preserve">Figure </w:t>
      </w:r>
      <w:r w:rsidR="000617D7" w:rsidRPr="009F6850">
        <w:rPr>
          <w:noProof/>
        </w:rPr>
        <w:t>4</w:t>
      </w:r>
      <w:r w:rsidR="000617D7" w:rsidRPr="009F6850">
        <w:noBreakHyphen/>
      </w:r>
      <w:r w:rsidR="000617D7" w:rsidRPr="009F6850">
        <w:rPr>
          <w:noProof/>
        </w:rPr>
        <w:t>85</w:t>
      </w:r>
      <w:r w:rsidR="000617D7" w:rsidRPr="009F6850">
        <w:fldChar w:fldCharType="end"/>
      </w:r>
      <w:r w:rsidR="000617D7" w:rsidRPr="009F6850">
        <w:t xml:space="preserve"> show the difference between each setup that means node number variation is affecting the system performance on performing the Document Query function. The graph suggests that the lower active nodes took a slightly shorter processing time to complete the Document Query function.</w:t>
      </w:r>
    </w:p>
    <w:p w14:paraId="1D3DFB98" w14:textId="77777777" w:rsidR="00290195" w:rsidRPr="009F6850" w:rsidRDefault="0038395A" w:rsidP="008132D5">
      <w:pPr>
        <w:keepNext/>
        <w:spacing w:after="240"/>
        <w:jc w:val="center"/>
      </w:pPr>
      <w:r w:rsidRPr="009F6850">
        <w:rPr>
          <w:noProof/>
        </w:rPr>
        <w:lastRenderedPageBreak/>
        <w:drawing>
          <wp:inline distT="0" distB="0" distL="0" distR="0" wp14:anchorId="20D1A4FC" wp14:editId="2262B7F4">
            <wp:extent cx="5353050" cy="2762250"/>
            <wp:effectExtent l="0" t="0" r="0" b="0"/>
            <wp:docPr id="77" name="Chart 77"/>
            <wp:cNvGraphicFramePr/>
            <a:graphic xmlns:a="http://schemas.openxmlformats.org/drawingml/2006/main">
              <a:graphicData uri="http://schemas.openxmlformats.org/drawingml/2006/chart">
                <c:chart xmlns:c="http://schemas.openxmlformats.org/drawingml/2006/chart" xmlns:r="http://schemas.openxmlformats.org/officeDocument/2006/relationships" r:id="rId152"/>
              </a:graphicData>
            </a:graphic>
          </wp:inline>
        </w:drawing>
      </w:r>
    </w:p>
    <w:p w14:paraId="55DCF8FE" w14:textId="0B37353F" w:rsidR="0038395A" w:rsidRPr="009F6850" w:rsidRDefault="00290195" w:rsidP="008132D5">
      <w:pPr>
        <w:pStyle w:val="Caption"/>
        <w:jc w:val="center"/>
      </w:pPr>
      <w:bookmarkStart w:id="360" w:name="_Ref76742881"/>
      <w:bookmarkStart w:id="361" w:name="_Ref76755375"/>
      <w:r w:rsidRPr="009F6850">
        <w:t xml:space="preserve">Figure </w:t>
      </w:r>
      <w:fldSimple w:instr=" STYLEREF 1 \s ">
        <w:r w:rsidR="0096498E" w:rsidRPr="009F6850">
          <w:rPr>
            <w:noProof/>
          </w:rPr>
          <w:t>4</w:t>
        </w:r>
      </w:fldSimple>
      <w:r w:rsidR="0096498E" w:rsidRPr="009F6850">
        <w:noBreakHyphen/>
      </w:r>
      <w:fldSimple w:instr=" SEQ Figure \* ARABIC \s 1 ">
        <w:r w:rsidR="0096498E" w:rsidRPr="009F6850">
          <w:rPr>
            <w:noProof/>
          </w:rPr>
          <w:t>84</w:t>
        </w:r>
      </w:fldSimple>
      <w:bookmarkEnd w:id="360"/>
      <w:r w:rsidRPr="009F6850">
        <w:t xml:space="preserve"> </w:t>
      </w:r>
      <w:bookmarkStart w:id="362" w:name="_Ref76755260"/>
      <w:r w:rsidRPr="009F6850">
        <w:t>P</w:t>
      </w:r>
      <w:r w:rsidR="007E3779">
        <w:t>rocessing time to complete</w:t>
      </w:r>
      <w:r w:rsidRPr="009F6850">
        <w:t xml:space="preserve"> Document Query </w:t>
      </w:r>
      <w:r w:rsidR="007E3779">
        <w:t>on 7, 6, and 5 nodes</w:t>
      </w:r>
      <w:r w:rsidRPr="009F6850">
        <w:t xml:space="preserve"> setup</w:t>
      </w:r>
      <w:r w:rsidR="00CB25D3" w:rsidRPr="009F6850">
        <w:br/>
      </w:r>
      <w:r w:rsidR="00126DD1">
        <w:t>(</w:t>
      </w:r>
      <w:r w:rsidR="0064710A" w:rsidRPr="009F6850">
        <w:t xml:space="preserve">without trigger Document </w:t>
      </w:r>
      <w:r w:rsidR="00712305">
        <w:t>R</w:t>
      </w:r>
      <w:r w:rsidR="0064710A" w:rsidRPr="009F6850">
        <w:t>egister</w:t>
      </w:r>
      <w:bookmarkEnd w:id="361"/>
      <w:bookmarkEnd w:id="362"/>
      <w:r w:rsidR="00126DD1">
        <w:t xml:space="preserve"> at the same time)</w:t>
      </w:r>
    </w:p>
    <w:p w14:paraId="17C2B95A" w14:textId="7A8B557A" w:rsidR="0038395A" w:rsidRPr="009F6850" w:rsidRDefault="0038395A" w:rsidP="007C28AB"/>
    <w:p w14:paraId="47F5384C" w14:textId="77777777" w:rsidR="00D35CB2" w:rsidRPr="009F6850" w:rsidRDefault="0038395A" w:rsidP="008132D5">
      <w:pPr>
        <w:keepNext/>
        <w:spacing w:after="240"/>
        <w:jc w:val="center"/>
      </w:pPr>
      <w:r w:rsidRPr="009F6850">
        <w:rPr>
          <w:noProof/>
        </w:rPr>
        <w:drawing>
          <wp:inline distT="0" distB="0" distL="0" distR="0" wp14:anchorId="34DEB57D" wp14:editId="2DD7C707">
            <wp:extent cx="5309870" cy="2914650"/>
            <wp:effectExtent l="0" t="0" r="5080" b="0"/>
            <wp:docPr id="78" name="Chart 78"/>
            <wp:cNvGraphicFramePr/>
            <a:graphic xmlns:a="http://schemas.openxmlformats.org/drawingml/2006/main">
              <a:graphicData uri="http://schemas.openxmlformats.org/drawingml/2006/chart">
                <c:chart xmlns:c="http://schemas.openxmlformats.org/drawingml/2006/chart" xmlns:r="http://schemas.openxmlformats.org/officeDocument/2006/relationships" r:id="rId153"/>
              </a:graphicData>
            </a:graphic>
          </wp:inline>
        </w:drawing>
      </w:r>
    </w:p>
    <w:p w14:paraId="4E5B11C5" w14:textId="50470370" w:rsidR="0038395A" w:rsidRPr="009F6850" w:rsidRDefault="00D35CB2" w:rsidP="008132D5">
      <w:pPr>
        <w:pStyle w:val="Caption"/>
        <w:jc w:val="center"/>
      </w:pPr>
      <w:bookmarkStart w:id="363" w:name="_Ref76742893"/>
      <w:bookmarkStart w:id="364" w:name="_Ref76755379"/>
      <w:r w:rsidRPr="009F6850">
        <w:t xml:space="preserve">Figure </w:t>
      </w:r>
      <w:fldSimple w:instr=" STYLEREF 1 \s ">
        <w:r w:rsidR="0096498E" w:rsidRPr="009F6850">
          <w:rPr>
            <w:noProof/>
          </w:rPr>
          <w:t>4</w:t>
        </w:r>
      </w:fldSimple>
      <w:r w:rsidR="0096498E" w:rsidRPr="009F6850">
        <w:noBreakHyphen/>
      </w:r>
      <w:fldSimple w:instr=" SEQ Figure \* ARABIC \s 1 ">
        <w:r w:rsidR="0096498E" w:rsidRPr="009F6850">
          <w:rPr>
            <w:noProof/>
          </w:rPr>
          <w:t>85</w:t>
        </w:r>
      </w:fldSimple>
      <w:bookmarkEnd w:id="363"/>
      <w:r w:rsidRPr="009F6850">
        <w:t xml:space="preserve"> </w:t>
      </w:r>
      <w:bookmarkStart w:id="365" w:name="_Ref78708623"/>
      <w:bookmarkEnd w:id="364"/>
      <w:r w:rsidR="00712305" w:rsidRPr="009F6850">
        <w:t>P</w:t>
      </w:r>
      <w:r w:rsidR="00712305">
        <w:t>rocessing time to complete</w:t>
      </w:r>
      <w:r w:rsidR="00712305" w:rsidRPr="009F6850">
        <w:t xml:space="preserve"> Document Query </w:t>
      </w:r>
      <w:r w:rsidR="00712305">
        <w:t>on 7, 6, and 5 nodes</w:t>
      </w:r>
      <w:r w:rsidR="00712305" w:rsidRPr="009F6850">
        <w:t xml:space="preserve"> setup</w:t>
      </w:r>
      <w:r w:rsidR="00712305" w:rsidRPr="009F6850">
        <w:br/>
      </w:r>
      <w:r w:rsidR="00712305">
        <w:t>(</w:t>
      </w:r>
      <w:r w:rsidR="00712305">
        <w:t>perform together with</w:t>
      </w:r>
      <w:r w:rsidR="00712305" w:rsidRPr="009F6850">
        <w:t xml:space="preserve"> Document </w:t>
      </w:r>
      <w:r w:rsidR="00712305">
        <w:t>R</w:t>
      </w:r>
      <w:r w:rsidR="00712305" w:rsidRPr="009F6850">
        <w:t>egister</w:t>
      </w:r>
      <w:r w:rsidR="00712305">
        <w:t>)</w:t>
      </w:r>
      <w:bookmarkEnd w:id="365"/>
    </w:p>
    <w:p w14:paraId="3A471204" w14:textId="77777777" w:rsidR="007C28AB" w:rsidRPr="009F6850" w:rsidRDefault="007C28AB" w:rsidP="007C28AB"/>
    <w:p w14:paraId="1B5EA88A" w14:textId="77777777" w:rsidR="004B6D8B" w:rsidRDefault="004B6D8B" w:rsidP="00163CE3">
      <w:pPr>
        <w:spacing w:line="360" w:lineRule="auto"/>
        <w:jc w:val="thaiDistribute"/>
      </w:pPr>
      <w:r>
        <w:br w:type="page"/>
      </w:r>
    </w:p>
    <w:p w14:paraId="3B45BB71" w14:textId="72B16AE4" w:rsidR="00743A5F" w:rsidRPr="009F6850" w:rsidRDefault="00743A5F" w:rsidP="00163CE3">
      <w:pPr>
        <w:spacing w:line="360" w:lineRule="auto"/>
        <w:jc w:val="thaiDistribute"/>
      </w:pPr>
      <w:r w:rsidRPr="009F6850">
        <w:lastRenderedPageBreak/>
        <w:tab/>
        <w:t>4.4.2.10</w:t>
      </w:r>
      <w:r w:rsidR="00084C8C" w:rsidRPr="009F6850">
        <w:t xml:space="preserve"> Test if the number of transactions would cause a change in performance of the system to perform the Document Query function.</w:t>
      </w:r>
    </w:p>
    <w:p w14:paraId="34A5F60B" w14:textId="4EB50D45" w:rsidR="00581693" w:rsidRPr="009F6850" w:rsidRDefault="00581693" w:rsidP="00163CE3">
      <w:pPr>
        <w:spacing w:line="360" w:lineRule="auto"/>
        <w:jc w:val="thaiDistribute"/>
      </w:pPr>
      <w:r w:rsidRPr="009F6850">
        <w:tab/>
        <w:t xml:space="preserve">This setup is a further analysis result of Sections 4.4.2.9.  In </w:t>
      </w:r>
      <w:r w:rsidRPr="009F6850">
        <w:fldChar w:fldCharType="begin"/>
      </w:r>
      <w:r w:rsidRPr="009F6850">
        <w:instrText xml:space="preserve"> REF _Ref76743757 \h </w:instrText>
      </w:r>
      <w:r w:rsidR="0023508D" w:rsidRPr="009F6850">
        <w:instrText xml:space="preserve"> \* MERGEFORMAT </w:instrText>
      </w:r>
      <w:r w:rsidRPr="009F6850">
        <w:fldChar w:fldCharType="separate"/>
      </w:r>
      <w:r w:rsidRPr="009F6850">
        <w:t xml:space="preserve">Figure </w:t>
      </w:r>
      <w:r w:rsidRPr="009F6850">
        <w:rPr>
          <w:noProof/>
        </w:rPr>
        <w:t>4</w:t>
      </w:r>
      <w:r w:rsidRPr="009F6850">
        <w:noBreakHyphen/>
      </w:r>
      <w:r w:rsidRPr="009F6850">
        <w:rPr>
          <w:noProof/>
        </w:rPr>
        <w:t>86</w:t>
      </w:r>
      <w:r w:rsidRPr="009F6850">
        <w:fldChar w:fldCharType="end"/>
      </w:r>
      <w:r w:rsidRPr="009F6850">
        <w:t xml:space="preserve">, the "Single Node" line was derived from the average values of the experiment result in </w:t>
      </w:r>
      <w:r w:rsidRPr="009F6850">
        <w:fldChar w:fldCharType="begin"/>
      </w:r>
      <w:r w:rsidRPr="009F6850">
        <w:instrText xml:space="preserve"> REF _Ref76742881 \h </w:instrText>
      </w:r>
      <w:r w:rsidR="0023508D" w:rsidRPr="009F6850">
        <w:instrText xml:space="preserve"> \* MERGEFORMAT </w:instrText>
      </w:r>
      <w:r w:rsidRPr="009F6850">
        <w:fldChar w:fldCharType="separate"/>
      </w:r>
      <w:r w:rsidRPr="009F6850">
        <w:t xml:space="preserve">Figure </w:t>
      </w:r>
      <w:r w:rsidRPr="009F6850">
        <w:rPr>
          <w:noProof/>
        </w:rPr>
        <w:t>4</w:t>
      </w:r>
      <w:r w:rsidRPr="009F6850">
        <w:noBreakHyphen/>
      </w:r>
      <w:r w:rsidRPr="009F6850">
        <w:rPr>
          <w:noProof/>
        </w:rPr>
        <w:t>84</w:t>
      </w:r>
      <w:r w:rsidRPr="009F6850">
        <w:fldChar w:fldCharType="end"/>
      </w:r>
      <w:r w:rsidRPr="009F6850">
        <w:t xml:space="preserve">. The "All Nodes" line was derived from the average values of the experiment result in </w:t>
      </w:r>
      <w:r w:rsidRPr="009F6850">
        <w:fldChar w:fldCharType="begin"/>
      </w:r>
      <w:r w:rsidRPr="009F6850">
        <w:instrText xml:space="preserve"> REF _Ref76742893 \h </w:instrText>
      </w:r>
      <w:r w:rsidR="0023508D" w:rsidRPr="009F6850">
        <w:instrText xml:space="preserve"> \* MERGEFORMAT </w:instrText>
      </w:r>
      <w:r w:rsidRPr="009F6850">
        <w:fldChar w:fldCharType="separate"/>
      </w:r>
      <w:r w:rsidRPr="009F6850">
        <w:t xml:space="preserve">Figure </w:t>
      </w:r>
      <w:r w:rsidRPr="009F6850">
        <w:rPr>
          <w:noProof/>
        </w:rPr>
        <w:t>4</w:t>
      </w:r>
      <w:r w:rsidRPr="009F6850">
        <w:noBreakHyphen/>
      </w:r>
      <w:r w:rsidRPr="009F6850">
        <w:rPr>
          <w:noProof/>
        </w:rPr>
        <w:t>85</w:t>
      </w:r>
      <w:r w:rsidRPr="009F6850">
        <w:fldChar w:fldCharType="end"/>
      </w:r>
      <w:r w:rsidRPr="009F6850">
        <w:t>.</w:t>
      </w:r>
    </w:p>
    <w:p w14:paraId="151B83D2" w14:textId="7F195445" w:rsidR="007C28AB" w:rsidRPr="009F6850" w:rsidRDefault="00163CE3" w:rsidP="00163CE3">
      <w:pPr>
        <w:spacing w:line="360" w:lineRule="auto"/>
        <w:jc w:val="thaiDistribute"/>
      </w:pPr>
      <w:r w:rsidRPr="009F6850">
        <w:tab/>
      </w:r>
      <w:r w:rsidR="00CB24E9" w:rsidRPr="009F6850">
        <w:fldChar w:fldCharType="begin"/>
      </w:r>
      <w:r w:rsidR="00CB24E9" w:rsidRPr="009F6850">
        <w:instrText xml:space="preserve"> REF _Ref76743757 \h </w:instrText>
      </w:r>
      <w:r w:rsidRPr="009F6850">
        <w:instrText xml:space="preserve"> \* MERGEFORMAT </w:instrText>
      </w:r>
      <w:r w:rsidR="00CB24E9" w:rsidRPr="009F6850">
        <w:fldChar w:fldCharType="separate"/>
      </w:r>
      <w:r w:rsidR="00A05E96" w:rsidRPr="009F6850">
        <w:t xml:space="preserve">Figure </w:t>
      </w:r>
      <w:r w:rsidR="00A05E96" w:rsidRPr="009F6850">
        <w:rPr>
          <w:noProof/>
        </w:rPr>
        <w:t>4</w:t>
      </w:r>
      <w:r w:rsidR="00A05E96" w:rsidRPr="009F6850">
        <w:rPr>
          <w:noProof/>
        </w:rPr>
        <w:noBreakHyphen/>
        <w:t>86</w:t>
      </w:r>
      <w:r w:rsidR="00CB24E9" w:rsidRPr="009F6850">
        <w:fldChar w:fldCharType="end"/>
      </w:r>
      <w:r w:rsidR="00CB24E9" w:rsidRPr="009F6850">
        <w:t xml:space="preserve"> shows a significant difference in the performance of the system to perform the Document Query function.</w:t>
      </w:r>
    </w:p>
    <w:p w14:paraId="6FDF5B44" w14:textId="782AB223" w:rsidR="00CB24E9" w:rsidRPr="009F6850" w:rsidRDefault="00FA2823" w:rsidP="00166183">
      <w:pPr>
        <w:spacing w:after="240" w:line="360" w:lineRule="auto"/>
        <w:jc w:val="thaiDistribute"/>
      </w:pPr>
      <w:r w:rsidRPr="009F6850">
        <w:tab/>
        <w:t>This can be explained as the Document Query function relies heavily on the computational power of the XDS Document Registry Blockchain node to complete the search operation. The node can perform the search operation for the Document Query function at a slower rate when the node needs to spend a portion of computational power on the Document Register function at the same time. However, the performance can be further improved by improving the programming sequence of the XDS Document Registry program or assign another processing unit to trigger the Document Register function separated from the unit that triggers the Document Query function.</w:t>
      </w:r>
    </w:p>
    <w:p w14:paraId="75E8029F" w14:textId="77777777" w:rsidR="0064710A" w:rsidRPr="009F6850" w:rsidRDefault="003E707E" w:rsidP="008132D5">
      <w:pPr>
        <w:keepNext/>
      </w:pPr>
      <w:r w:rsidRPr="009F6850">
        <w:rPr>
          <w:noProof/>
        </w:rPr>
        <w:drawing>
          <wp:inline distT="0" distB="0" distL="0" distR="0" wp14:anchorId="3FD02093" wp14:editId="5B8DA1DB">
            <wp:extent cx="5309870" cy="3097530"/>
            <wp:effectExtent l="0" t="0" r="5080" b="7620"/>
            <wp:docPr id="82" name="Chart 8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4"/>
              </a:graphicData>
            </a:graphic>
          </wp:inline>
        </w:drawing>
      </w:r>
    </w:p>
    <w:p w14:paraId="03A6C3AC" w14:textId="3D7A58ED" w:rsidR="00093BF3" w:rsidRPr="009F6850" w:rsidRDefault="0064710A" w:rsidP="008132D5">
      <w:pPr>
        <w:pStyle w:val="Caption"/>
        <w:jc w:val="center"/>
        <w:sectPr w:rsidR="00093BF3" w:rsidRPr="009F6850" w:rsidSect="008C5EA2">
          <w:headerReference w:type="even" r:id="rId155"/>
          <w:pgSz w:w="11906" w:h="16838"/>
          <w:pgMar w:top="2126" w:right="1418" w:bottom="1418" w:left="2126" w:header="720" w:footer="720" w:gutter="0"/>
          <w:cols w:space="720"/>
          <w:docGrid w:linePitch="360"/>
        </w:sectPr>
      </w:pPr>
      <w:bookmarkStart w:id="366" w:name="_Ref76743757"/>
      <w:bookmarkStart w:id="367" w:name="_Ref76755382"/>
      <w:r w:rsidRPr="009F6850">
        <w:t xml:space="preserve">Figure </w:t>
      </w:r>
      <w:fldSimple w:instr=" STYLEREF 1 \s ">
        <w:r w:rsidR="0096498E" w:rsidRPr="009F6850">
          <w:rPr>
            <w:noProof/>
          </w:rPr>
          <w:t>4</w:t>
        </w:r>
      </w:fldSimple>
      <w:r w:rsidR="0096498E" w:rsidRPr="009F6850">
        <w:noBreakHyphen/>
      </w:r>
      <w:fldSimple w:instr=" SEQ Figure \* ARABIC \s 1 ">
        <w:r w:rsidR="0096498E" w:rsidRPr="009F6850">
          <w:rPr>
            <w:noProof/>
          </w:rPr>
          <w:t>86</w:t>
        </w:r>
      </w:fldSimple>
      <w:bookmarkEnd w:id="366"/>
      <w:r w:rsidRPr="009F6850">
        <w:t xml:space="preserve"> </w:t>
      </w:r>
      <w:bookmarkEnd w:id="367"/>
      <w:r w:rsidR="00166183">
        <w:t xml:space="preserve"> </w:t>
      </w:r>
      <w:bookmarkStart w:id="368" w:name="_Ref78708629"/>
      <w:r w:rsidR="00166183" w:rsidRPr="009F6850">
        <w:t xml:space="preserve">Performance comparison between </w:t>
      </w:r>
      <w:r w:rsidR="00166183">
        <w:br/>
      </w:r>
      <w:r w:rsidR="00166183" w:rsidRPr="009F6850">
        <w:t xml:space="preserve">trigger the Document </w:t>
      </w:r>
      <w:r w:rsidR="006961C1">
        <w:t>Query</w:t>
      </w:r>
      <w:r w:rsidR="00166183" w:rsidRPr="009F6850">
        <w:t xml:space="preserve"> function</w:t>
      </w:r>
      <w:r w:rsidR="00166183">
        <w:t xml:space="preserve"> without Document </w:t>
      </w:r>
      <w:r w:rsidR="006961C1">
        <w:t>Register</w:t>
      </w:r>
      <w:r w:rsidR="00166183">
        <w:t xml:space="preserve"> and</w:t>
      </w:r>
      <w:r w:rsidR="00166183" w:rsidRPr="009F6850">
        <w:t xml:space="preserve"> </w:t>
      </w:r>
      <w:r w:rsidR="00166183" w:rsidRPr="009F6850">
        <w:rPr>
          <w:cs/>
        </w:rPr>
        <w:br/>
      </w:r>
      <w:r w:rsidR="00166183">
        <w:t xml:space="preserve">trigger both the Document </w:t>
      </w:r>
      <w:r w:rsidR="006961C1">
        <w:t>Query</w:t>
      </w:r>
      <w:r w:rsidR="00166183">
        <w:t xml:space="preserve"> and Document </w:t>
      </w:r>
      <w:r w:rsidR="006961C1">
        <w:t>Register</w:t>
      </w:r>
      <w:r w:rsidR="00166183">
        <w:t xml:space="preserve"> at the same time</w:t>
      </w:r>
      <w:r w:rsidR="00166183">
        <w:br/>
        <w:t xml:space="preserve">(measure only processing time to complete Document </w:t>
      </w:r>
      <w:r w:rsidR="006961C1">
        <w:t>Query</w:t>
      </w:r>
      <w:r w:rsidR="00166183">
        <w:t>)</w:t>
      </w:r>
      <w:bookmarkEnd w:id="368"/>
    </w:p>
    <w:p w14:paraId="26EE669C" w14:textId="22E343A5" w:rsidR="009521CC" w:rsidRPr="006A7D30" w:rsidRDefault="009521CC" w:rsidP="009521CC">
      <w:pPr>
        <w:jc w:val="thaiDistribute"/>
        <w:rPr>
          <w:szCs w:val="22"/>
        </w:rPr>
      </w:pPr>
    </w:p>
    <w:p w14:paraId="29D2B85A" w14:textId="77777777" w:rsidR="00572A37" w:rsidRDefault="00572A37" w:rsidP="00572A37">
      <w:pPr>
        <w:pStyle w:val="Heading1"/>
      </w:pPr>
    </w:p>
    <w:p w14:paraId="548A28C3" w14:textId="2F1D1112" w:rsidR="00F67F9B" w:rsidRPr="00646239" w:rsidRDefault="009521CC" w:rsidP="00212F19">
      <w:pPr>
        <w:jc w:val="center"/>
        <w:rPr>
          <w:rFonts w:eastAsiaTheme="minorEastAsia"/>
          <w:b/>
          <w:bCs/>
          <w:color w:val="00B050"/>
          <w:sz w:val="28"/>
        </w:rPr>
      </w:pPr>
      <w:bookmarkStart w:id="369" w:name="CHAPTERV"/>
      <w:r>
        <w:rPr>
          <w:b/>
          <w:bCs/>
          <w:sz w:val="28"/>
          <w:szCs w:val="28"/>
        </w:rPr>
        <w:t>CHAPTER V</w:t>
      </w:r>
      <w:r>
        <w:rPr>
          <w:b/>
          <w:bCs/>
          <w:sz w:val="28"/>
          <w:szCs w:val="28"/>
        </w:rPr>
        <w:br/>
      </w:r>
      <w:r w:rsidR="00646239" w:rsidRPr="009521CC">
        <w:rPr>
          <w:b/>
          <w:bCs/>
          <w:sz w:val="28"/>
          <w:szCs w:val="28"/>
        </w:rPr>
        <w:t>DISCUSSION</w:t>
      </w:r>
      <w:r w:rsidR="009A5037">
        <w:rPr>
          <w:b/>
          <w:bCs/>
          <w:sz w:val="28"/>
          <w:szCs w:val="28"/>
        </w:rPr>
        <w:t xml:space="preserve"> </w:t>
      </w:r>
      <w:r w:rsidR="009A5037" w:rsidRPr="009521CC">
        <w:rPr>
          <w:b/>
          <w:bCs/>
          <w:sz w:val="28"/>
          <w:szCs w:val="28"/>
        </w:rPr>
        <w:t>AND</w:t>
      </w:r>
      <w:r w:rsidR="009A5037">
        <w:rPr>
          <w:b/>
          <w:bCs/>
          <w:sz w:val="28"/>
          <w:szCs w:val="28"/>
        </w:rPr>
        <w:t xml:space="preserve"> </w:t>
      </w:r>
      <w:r w:rsidR="009A5037" w:rsidRPr="00212F19">
        <w:rPr>
          <w:b/>
          <w:bCs/>
          <w:sz w:val="28"/>
          <w:szCs w:val="28"/>
        </w:rPr>
        <w:t>CONCLUSION</w:t>
      </w:r>
    </w:p>
    <w:bookmarkEnd w:id="369"/>
    <w:p w14:paraId="534AA5EB" w14:textId="77777777" w:rsidR="00F67F9B" w:rsidRPr="006A7D30" w:rsidRDefault="00F67F9B" w:rsidP="00F67F9B">
      <w:pPr>
        <w:tabs>
          <w:tab w:val="left" w:pos="1134"/>
        </w:tabs>
        <w:spacing w:line="360" w:lineRule="auto"/>
        <w:jc w:val="center"/>
        <w:rPr>
          <w:b/>
          <w:bCs/>
          <w:szCs w:val="22"/>
        </w:rPr>
      </w:pPr>
    </w:p>
    <w:p w14:paraId="71CC037B" w14:textId="77777777" w:rsidR="00F67F9B" w:rsidRPr="006A7D30" w:rsidRDefault="00F67F9B" w:rsidP="00F67F9B">
      <w:pPr>
        <w:tabs>
          <w:tab w:val="left" w:pos="1134"/>
        </w:tabs>
        <w:spacing w:line="360" w:lineRule="auto"/>
        <w:jc w:val="thaiDistribute"/>
        <w:rPr>
          <w:b/>
          <w:bCs/>
          <w:szCs w:val="22"/>
        </w:rPr>
      </w:pPr>
    </w:p>
    <w:p w14:paraId="3AAE8117" w14:textId="2FDA34A1" w:rsidR="00F67F9B" w:rsidRPr="008132D5" w:rsidRDefault="00F67F9B" w:rsidP="002C772A">
      <w:pPr>
        <w:tabs>
          <w:tab w:val="left" w:pos="709"/>
        </w:tabs>
        <w:spacing w:after="240" w:line="360" w:lineRule="auto"/>
        <w:jc w:val="thaiDistribute"/>
        <w:rPr>
          <w:spacing w:val="-4"/>
        </w:rPr>
      </w:pPr>
      <w:r w:rsidRPr="006A7D30">
        <w:rPr>
          <w:b/>
          <w:bCs/>
          <w:cs/>
        </w:rPr>
        <w:tab/>
      </w:r>
      <w:r w:rsidR="00793D19" w:rsidRPr="008132D5">
        <w:rPr>
          <w:spacing w:val="-4"/>
        </w:rPr>
        <w:t>This chapter comprises two main sections including the discussion</w:t>
      </w:r>
      <w:r w:rsidR="00B853EC" w:rsidRPr="008132D5">
        <w:rPr>
          <w:spacing w:val="-4"/>
        </w:rPr>
        <w:t xml:space="preserve"> and </w:t>
      </w:r>
      <w:proofErr w:type="spellStart"/>
      <w:r w:rsidR="00B853EC" w:rsidRPr="008132D5">
        <w:rPr>
          <w:spacing w:val="-4"/>
        </w:rPr>
        <w:t>conslusion</w:t>
      </w:r>
      <w:proofErr w:type="spellEnd"/>
      <w:r w:rsidR="00793D19" w:rsidRPr="008132D5">
        <w:rPr>
          <w:spacing w:val="-4"/>
        </w:rPr>
        <w:t>.</w:t>
      </w:r>
    </w:p>
    <w:p w14:paraId="33D65645" w14:textId="2BE0ED6F" w:rsidR="00EF6201" w:rsidRDefault="00646239" w:rsidP="00B57D7B">
      <w:pPr>
        <w:spacing w:line="360" w:lineRule="auto"/>
        <w:jc w:val="thaiDistribute"/>
        <w:rPr>
          <w:rFonts w:cstheme="minorBidi"/>
          <w:b/>
          <w:bCs/>
          <w:sz w:val="28"/>
          <w:szCs w:val="35"/>
        </w:rPr>
      </w:pPr>
      <w:bookmarkStart w:id="370" w:name="CHAPTERV_51"/>
      <w:r w:rsidRPr="00820112">
        <w:rPr>
          <w:b/>
          <w:bCs/>
          <w:sz w:val="28"/>
        </w:rPr>
        <w:t>5.</w:t>
      </w:r>
      <w:r w:rsidR="002C772A">
        <w:rPr>
          <w:rFonts w:cstheme="minorBidi"/>
          <w:b/>
          <w:bCs/>
          <w:sz w:val="28"/>
        </w:rPr>
        <w:t>1</w:t>
      </w:r>
      <w:r w:rsidR="00820112" w:rsidRPr="00820112">
        <w:rPr>
          <w:b/>
          <w:bCs/>
          <w:sz w:val="28"/>
        </w:rPr>
        <w:t xml:space="preserve"> Discussion</w:t>
      </w:r>
    </w:p>
    <w:bookmarkEnd w:id="370"/>
    <w:p w14:paraId="12251EE3" w14:textId="5E9E4345" w:rsidR="004D5F7D" w:rsidRDefault="004D5F7D" w:rsidP="00B57D7B">
      <w:pPr>
        <w:spacing w:line="360" w:lineRule="auto"/>
        <w:jc w:val="thaiDistribute"/>
        <w:rPr>
          <w:rFonts w:cstheme="minorBidi"/>
        </w:rPr>
      </w:pPr>
      <w:r>
        <w:rPr>
          <w:rFonts w:cstheme="minorBidi"/>
        </w:rPr>
        <w:tab/>
      </w:r>
      <w:r w:rsidRPr="002C74BB">
        <w:rPr>
          <w:rFonts w:cstheme="minorBidi"/>
        </w:rPr>
        <w:t>Amongst many metadata attributes, there are attributes that value can expose patients' confidential information into the Blockchain network. For example, "</w:t>
      </w:r>
      <w:proofErr w:type="spellStart"/>
      <w:r w:rsidRPr="002C74BB">
        <w:rPr>
          <w:rFonts w:cstheme="minorBidi"/>
        </w:rPr>
        <w:t>DocumentEntry.sourcePatientInfo</w:t>
      </w:r>
      <w:proofErr w:type="spellEnd"/>
      <w:r w:rsidRPr="002C74BB">
        <w:rPr>
          <w:rFonts w:cstheme="minorBidi"/>
        </w:rPr>
        <w:t xml:space="preserve">" contains demographic information of the source patient to whose medical record the document belongs. The attribute can contain multiple values such as patient name and address. So, in the actual adoption of the proposed concept, these metadata attributes values must be anonymized before entering the Blockchain ledger. This can be done by replacing the value with its hash counterpart when the attributes entering the Blockchain ledger via the Document Register function. At the same time, when the attributes were required for the search operation as search keywords input, the XDS Document Consumer will only need to hash the input value and </w:t>
      </w:r>
      <w:r w:rsidR="00B823E6" w:rsidRPr="002C74BB">
        <w:rPr>
          <w:rFonts w:cstheme="minorBidi"/>
        </w:rPr>
        <w:t xml:space="preserve">use the hash to </w:t>
      </w:r>
      <w:r w:rsidRPr="002C74BB">
        <w:rPr>
          <w:rFonts w:cstheme="minorBidi"/>
        </w:rPr>
        <w:t>allow the XDS Document Registry actor to search for the matching hash value registered within the Document Registry Blockchain. This allows the concept to maintain confidentiality of patients' data while preserving the functionalities of the concept.</w:t>
      </w:r>
    </w:p>
    <w:p w14:paraId="592AD8FB" w14:textId="7A6BBC56" w:rsidR="00076EAE" w:rsidRDefault="00076EAE" w:rsidP="00B57D7B">
      <w:pPr>
        <w:spacing w:line="360" w:lineRule="auto"/>
        <w:jc w:val="thaiDistribute"/>
        <w:rPr>
          <w:rFonts w:cstheme="minorBidi"/>
        </w:rPr>
      </w:pPr>
      <w:r>
        <w:rPr>
          <w:rFonts w:cstheme="minorBidi"/>
        </w:rPr>
        <w:tab/>
      </w:r>
      <w:r w:rsidRPr="00076EAE">
        <w:rPr>
          <w:rFonts w:cstheme="minorBidi"/>
        </w:rPr>
        <w:t>During the study on the IHE Profiles standard, we found that the complexity of the IHE standard gave difficulty for interpretation. There are a lot of components including transaction formats, data structures, and specific protocols that are specifically designed for each IHE Profile that published separately in different volumes of IHE Framework documents. Some part of the document was deprecated or obsoleted in the present. There are a limited number of transaction samples available from the framework which makes it difficult for a beginner to develop a system that fully complies with the standard. These make the standard implementation the most time-consuming process.</w:t>
      </w:r>
    </w:p>
    <w:p w14:paraId="7D69B222" w14:textId="53993051" w:rsidR="000411D0" w:rsidRDefault="000411D0" w:rsidP="008132D5">
      <w:pPr>
        <w:spacing w:after="240" w:line="360" w:lineRule="auto"/>
        <w:jc w:val="thaiDistribute"/>
        <w:rPr>
          <w:rFonts w:cstheme="minorBidi"/>
        </w:rPr>
      </w:pPr>
      <w:r>
        <w:rPr>
          <w:rFonts w:cstheme="minorBidi"/>
        </w:rPr>
        <w:lastRenderedPageBreak/>
        <w:tab/>
      </w:r>
      <w:r w:rsidRPr="000411D0">
        <w:rPr>
          <w:rFonts w:cstheme="minorBidi"/>
        </w:rPr>
        <w:t xml:space="preserve">For Ethereum, the usage of </w:t>
      </w:r>
      <w:proofErr w:type="spellStart"/>
      <w:r w:rsidRPr="000411D0">
        <w:rPr>
          <w:rFonts w:cstheme="minorBidi"/>
        </w:rPr>
        <w:t>Smartcontract</w:t>
      </w:r>
      <w:proofErr w:type="spellEnd"/>
      <w:r w:rsidRPr="000411D0">
        <w:rPr>
          <w:rFonts w:cstheme="minorBidi"/>
        </w:rPr>
        <w:t xml:space="preserve"> was limited by its gas requirement. Every task performed by </w:t>
      </w:r>
      <w:proofErr w:type="spellStart"/>
      <w:r w:rsidRPr="000411D0">
        <w:rPr>
          <w:rFonts w:cstheme="minorBidi"/>
        </w:rPr>
        <w:t>Smartcontract</w:t>
      </w:r>
      <w:proofErr w:type="spellEnd"/>
      <w:r w:rsidRPr="000411D0">
        <w:rPr>
          <w:rFonts w:cstheme="minorBidi"/>
        </w:rPr>
        <w:t xml:space="preserve"> requires gas which represents the computational power of the network to perform. That means there will be more factors for the platform to be addressed before the actual adoption. We suggest that the adopted network must be able to provide enough amount of gas or disregard the component from the consideration by integrating it into the common agreement amongst the </w:t>
      </w:r>
      <w:r w:rsidR="00E10FF5" w:rsidRPr="000411D0">
        <w:rPr>
          <w:rFonts w:cstheme="minorBidi"/>
        </w:rPr>
        <w:t>networks</w:t>
      </w:r>
      <w:r w:rsidRPr="000411D0">
        <w:rPr>
          <w:rFonts w:cstheme="minorBidi"/>
        </w:rPr>
        <w:t>.</w:t>
      </w:r>
    </w:p>
    <w:p w14:paraId="0C8BD7F4" w14:textId="77777777" w:rsidR="002C772A" w:rsidRPr="00820112" w:rsidRDefault="002C772A" w:rsidP="002C772A">
      <w:pPr>
        <w:spacing w:line="360" w:lineRule="auto"/>
        <w:jc w:val="thaiDistribute"/>
        <w:rPr>
          <w:b/>
          <w:bCs/>
          <w:sz w:val="28"/>
        </w:rPr>
      </w:pPr>
      <w:bookmarkStart w:id="371" w:name="CHAPTERV_52"/>
      <w:r w:rsidRPr="00820112">
        <w:rPr>
          <w:b/>
          <w:bCs/>
          <w:sz w:val="28"/>
        </w:rPr>
        <w:t>5.</w:t>
      </w:r>
      <w:r>
        <w:rPr>
          <w:b/>
          <w:bCs/>
          <w:sz w:val="28"/>
        </w:rPr>
        <w:t>2</w:t>
      </w:r>
      <w:r w:rsidRPr="00820112">
        <w:rPr>
          <w:b/>
          <w:bCs/>
          <w:sz w:val="28"/>
        </w:rPr>
        <w:t xml:space="preserve"> Conclusion</w:t>
      </w:r>
    </w:p>
    <w:bookmarkEnd w:id="371"/>
    <w:p w14:paraId="5DF50A93" w14:textId="78842354" w:rsidR="00E10FF5" w:rsidRDefault="002C772A" w:rsidP="008132D5">
      <w:pPr>
        <w:spacing w:line="360" w:lineRule="auto"/>
        <w:jc w:val="thaiDistribute"/>
      </w:pPr>
      <w:r w:rsidRPr="00820112">
        <w:tab/>
        <w:t xml:space="preserve">In this work, we achieve the system prototype for the XDS Blockchain which acts as the medium for health document sharing amongst the XDS Affinity Domain Network. The prototype was designed to be compatible with normal XDS Actors while also act as a medium for a common XDS network to interface with the IBFT Blockchain ledger. This enhances the IHE </w:t>
      </w:r>
      <w:proofErr w:type="spellStart"/>
      <w:r w:rsidRPr="00820112">
        <w:t>XDS.b</w:t>
      </w:r>
      <w:proofErr w:type="spellEnd"/>
      <w:r w:rsidRPr="00820112">
        <w:t xml:space="preserve"> Profile with the Blockchain characteristics while appreciating the network to further share their health document to further benefit from the network for both operational interoperability and cyber-security.</w:t>
      </w:r>
      <w:r w:rsidR="00E10FF5">
        <w:t xml:space="preserve"> </w:t>
      </w:r>
      <w:r w:rsidRPr="00A15BA0">
        <w:t>However, due to the ever-changing nature of the software platform, further adoption of the implementation will need to be updated as the platform released the newer version of the software to avoid version conflict of the source code.</w:t>
      </w:r>
    </w:p>
    <w:p w14:paraId="7916699E" w14:textId="7A2397A5" w:rsidR="00E10FF5" w:rsidRDefault="00E10FF5" w:rsidP="008132D5">
      <w:pPr>
        <w:spacing w:line="360" w:lineRule="auto"/>
        <w:jc w:val="thaiDistribute"/>
        <w:rPr>
          <w:rFonts w:cstheme="minorBidi"/>
        </w:rPr>
      </w:pPr>
      <w:r>
        <w:tab/>
      </w:r>
      <w:r w:rsidR="000640CE" w:rsidRPr="000640CE">
        <w:rPr>
          <w:rFonts w:cstheme="minorBidi"/>
        </w:rPr>
        <w:t xml:space="preserve">In the implementation of the proposed concept, we excluded an XDS On-Demand Document Repository Actor and XDS Patient Identity Feed actor to reduce the complexity of the concept demonstration. For future work, those XDS Actors should also be implemented to the XDS Blockchain concept too. The XDS On-Demand Document Repository would enhance the benefit of the XDS Blockchain as it provides On-Demand health document type which gave flexibility and a wider range of usability of shared health documents to healthcare operation. At the same time, The Patient Identity Feed Actor would aid the member of the XDS Affinity Domain Blockchain network by establishing the medium identifier for all members to seamlessly share their health documents. The Patient Identity Feed Actor may even further integrate into the </w:t>
      </w:r>
      <w:proofErr w:type="spellStart"/>
      <w:r w:rsidR="000640CE" w:rsidRPr="000640CE">
        <w:rPr>
          <w:rFonts w:cstheme="minorBidi"/>
        </w:rPr>
        <w:t>Smartcontract</w:t>
      </w:r>
      <w:proofErr w:type="spellEnd"/>
      <w:r w:rsidR="000640CE" w:rsidRPr="000640CE">
        <w:rPr>
          <w:rFonts w:cstheme="minorBidi"/>
        </w:rPr>
        <w:t xml:space="preserve"> and eliminate the need for centralized identity feed in the network. Eliminate the cost which would be spent on maintaining the Patient Identity Feed Actor for the network. Furthermore, the </w:t>
      </w:r>
      <w:proofErr w:type="spellStart"/>
      <w:r w:rsidR="000640CE" w:rsidRPr="000640CE">
        <w:rPr>
          <w:rFonts w:cstheme="minorBidi"/>
        </w:rPr>
        <w:t>Smartcontract</w:t>
      </w:r>
      <w:proofErr w:type="spellEnd"/>
      <w:r w:rsidR="000640CE" w:rsidRPr="000640CE">
        <w:rPr>
          <w:rFonts w:cstheme="minorBidi"/>
        </w:rPr>
        <w:t xml:space="preserve"> also has the potential to become the exchange medium for ITI-43 transactions where the XDS Document Consumer </w:t>
      </w:r>
      <w:r w:rsidR="000640CE" w:rsidRPr="000640CE">
        <w:rPr>
          <w:rFonts w:cstheme="minorBidi"/>
        </w:rPr>
        <w:lastRenderedPageBreak/>
        <w:t>negotiates with XDS Document Repository for retrieving actual health documents, allow health documents exchanging activities in the network to be recorded in the Blockchain ledger which could be further used in the incident investigation during the cyber-incident. These would maximize the potential of Blockchain technology implemented on the Cross-Enterprise Document Sharing Profile.</w:t>
      </w:r>
    </w:p>
    <w:p w14:paraId="434A69E8" w14:textId="09236B0B" w:rsidR="0067240B" w:rsidRDefault="0067240B" w:rsidP="0067240B">
      <w:pPr>
        <w:spacing w:line="360" w:lineRule="auto"/>
        <w:jc w:val="thaiDistribute"/>
        <w:rPr>
          <w:rFonts w:cstheme="minorBidi"/>
        </w:rPr>
      </w:pPr>
      <w:r>
        <w:rPr>
          <w:rFonts w:cstheme="minorBidi"/>
        </w:rPr>
        <w:tab/>
      </w:r>
      <w:r w:rsidR="00A47285" w:rsidRPr="00A47285">
        <w:rPr>
          <w:rFonts w:cstheme="minorBidi"/>
        </w:rPr>
        <w:t>Other than the Cross-Enterprise Document Sharing Profile, the IHE IT Infrastructure is providing much more profiles and various tools for use in achieving healthcare interoperability. There remain a lot more possibilities of using the framework to maximize the potential of Blockchain technology and the future technology to come.</w:t>
      </w:r>
    </w:p>
    <w:p w14:paraId="0D0EEBA7" w14:textId="390126F1" w:rsidR="0067240B" w:rsidRPr="008132D5" w:rsidRDefault="0067240B" w:rsidP="008132D5">
      <w:pPr>
        <w:spacing w:after="240" w:line="360" w:lineRule="auto"/>
        <w:jc w:val="thaiDistribute"/>
      </w:pPr>
      <w:r>
        <w:rPr>
          <w:rFonts w:cstheme="minorBidi"/>
        </w:rPr>
        <w:tab/>
      </w:r>
      <w:r w:rsidR="001640EA" w:rsidRPr="001640EA">
        <w:rPr>
          <w:rFonts w:cstheme="minorBidi"/>
        </w:rPr>
        <w:t>As Blockchain technology still has a long way of development and research path to go through, the concept proposed in this work also could be further developed into a more advanced version for actual adoption in the future.</w:t>
      </w:r>
    </w:p>
    <w:p w14:paraId="6D33D8F0" w14:textId="77777777" w:rsidR="00E10FF5" w:rsidRDefault="00E10FF5" w:rsidP="002C772A">
      <w:pPr>
        <w:spacing w:after="240" w:line="360" w:lineRule="auto"/>
        <w:jc w:val="thaiDistribute"/>
      </w:pPr>
    </w:p>
    <w:p w14:paraId="3BDCDDA7" w14:textId="77777777" w:rsidR="00C82C3C" w:rsidRDefault="00C82C3C" w:rsidP="00C77849">
      <w:pPr>
        <w:pStyle w:val="ListParagraph"/>
        <w:spacing w:after="0" w:line="360" w:lineRule="auto"/>
        <w:ind w:left="0"/>
        <w:rPr>
          <w:rFonts w:ascii="Times New Roman" w:hAnsi="Times New Roman" w:cs="Angsana New"/>
          <w:color w:val="FF0000"/>
          <w:sz w:val="28"/>
          <w:cs/>
        </w:rPr>
        <w:sectPr w:rsidR="00C82C3C" w:rsidSect="008C5EA2">
          <w:headerReference w:type="even" r:id="rId156"/>
          <w:pgSz w:w="11906" w:h="16838"/>
          <w:pgMar w:top="2126" w:right="1418" w:bottom="1418" w:left="2126" w:header="720" w:footer="720" w:gutter="0"/>
          <w:cols w:space="720"/>
          <w:docGrid w:linePitch="360"/>
        </w:sectPr>
      </w:pPr>
    </w:p>
    <w:p w14:paraId="21B9F391" w14:textId="77777777" w:rsidR="00225698" w:rsidRDefault="00225698" w:rsidP="00C82C3C">
      <w:pPr>
        <w:spacing w:line="360" w:lineRule="auto"/>
        <w:jc w:val="center"/>
        <w:rPr>
          <w:b/>
          <w:bCs/>
          <w:caps/>
          <w:sz w:val="28"/>
        </w:rPr>
      </w:pPr>
      <w:r>
        <w:rPr>
          <w:b/>
          <w:bCs/>
          <w:caps/>
          <w:sz w:val="28"/>
        </w:rPr>
        <w:lastRenderedPageBreak/>
        <w:br w:type="page"/>
      </w:r>
    </w:p>
    <w:p w14:paraId="06E51A9C" w14:textId="10D247CF" w:rsidR="00C82C3C" w:rsidRPr="00C77849" w:rsidRDefault="00C82C3C" w:rsidP="00C82C3C">
      <w:pPr>
        <w:spacing w:line="360" w:lineRule="auto"/>
        <w:jc w:val="center"/>
        <w:rPr>
          <w:b/>
          <w:bCs/>
          <w:sz w:val="28"/>
        </w:rPr>
      </w:pPr>
      <w:bookmarkStart w:id="372" w:name="Appendix"/>
      <w:r w:rsidRPr="00C77849">
        <w:rPr>
          <w:b/>
          <w:bCs/>
          <w:caps/>
          <w:sz w:val="28"/>
        </w:rPr>
        <w:lastRenderedPageBreak/>
        <w:t>APPENDI</w:t>
      </w:r>
      <w:r w:rsidRPr="00C77849">
        <w:rPr>
          <w:b/>
          <w:bCs/>
          <w:sz w:val="28"/>
        </w:rPr>
        <w:t>X</w:t>
      </w:r>
      <w:r w:rsidR="00D86834">
        <w:rPr>
          <w:rStyle w:val="Heading1Char"/>
        </w:rPr>
        <w:t>6</w:t>
      </w:r>
    </w:p>
    <w:bookmarkEnd w:id="372"/>
    <w:p w14:paraId="1E3A7571" w14:textId="77777777" w:rsidR="00C82C3C" w:rsidRPr="00E84CC0" w:rsidRDefault="00C82C3C" w:rsidP="00C82C3C">
      <w:pPr>
        <w:spacing w:line="360" w:lineRule="auto"/>
        <w:jc w:val="center"/>
        <w:rPr>
          <w:b/>
          <w:bCs/>
          <w:sz w:val="28"/>
        </w:rPr>
      </w:pPr>
    </w:p>
    <w:p w14:paraId="43B82E51" w14:textId="56CD50F8" w:rsidR="00C82C3C" w:rsidRDefault="00C82C3C" w:rsidP="00C82C3C">
      <w:pPr>
        <w:tabs>
          <w:tab w:val="left" w:pos="1120"/>
          <w:tab w:val="left" w:pos="2240"/>
        </w:tabs>
        <w:spacing w:line="360" w:lineRule="auto"/>
        <w:jc w:val="center"/>
        <w:rPr>
          <w:rFonts w:cstheme="minorBidi"/>
          <w:b/>
          <w:bCs/>
        </w:rPr>
      </w:pPr>
    </w:p>
    <w:p w14:paraId="17B38D4D" w14:textId="7188E3F9" w:rsidR="00126901" w:rsidRPr="00126901" w:rsidRDefault="00126901" w:rsidP="00126901">
      <w:pPr>
        <w:pStyle w:val="Heading3"/>
        <w:rPr>
          <w:rFonts w:cstheme="minorBidi"/>
        </w:rPr>
      </w:pPr>
      <w:r>
        <w:t>A. Metadata Attributes</w:t>
      </w:r>
    </w:p>
    <w:p w14:paraId="185577F8" w14:textId="744B022E" w:rsidR="00126901" w:rsidRDefault="00126901" w:rsidP="00126901">
      <w:pPr>
        <w:pStyle w:val="ListParagraph"/>
        <w:spacing w:line="360" w:lineRule="auto"/>
        <w:ind w:left="0"/>
        <w:rPr>
          <w:rFonts w:ascii="Times New Roman" w:hAnsi="Times New Roman"/>
          <w:sz w:val="24"/>
          <w:szCs w:val="24"/>
        </w:rPr>
      </w:pPr>
      <w:r>
        <w:rPr>
          <w:rFonts w:ascii="Times New Roman" w:hAnsi="Times New Roman"/>
          <w:sz w:val="24"/>
          <w:szCs w:val="24"/>
        </w:rPr>
        <w:tab/>
      </w:r>
      <w:bookmarkStart w:id="373" w:name="TableA1"/>
      <w:r w:rsidR="00917805">
        <w:rPr>
          <w:rFonts w:ascii="Times New Roman" w:hAnsi="Times New Roman"/>
          <w:sz w:val="24"/>
          <w:szCs w:val="24"/>
        </w:rPr>
        <w:t xml:space="preserve">Table A-1 </w:t>
      </w:r>
      <w:proofErr w:type="spellStart"/>
      <w:r w:rsidR="00917805" w:rsidRPr="00A24A12">
        <w:rPr>
          <w:rFonts w:ascii="Times New Roman" w:hAnsi="Times New Roman" w:cs="Times New Roman"/>
          <w:sz w:val="24"/>
          <w:szCs w:val="24"/>
        </w:rPr>
        <w:t>SubmissionSet</w:t>
      </w:r>
      <w:proofErr w:type="spellEnd"/>
    </w:p>
    <w:p w14:paraId="7C9F9398" w14:textId="13E3F7BD" w:rsidR="00230FCB" w:rsidRPr="00230FCB" w:rsidRDefault="00230FCB" w:rsidP="00126901">
      <w:pPr>
        <w:pStyle w:val="ListParagraph"/>
        <w:spacing w:line="360" w:lineRule="auto"/>
        <w:ind w:left="0"/>
        <w:rPr>
          <w:rFonts w:ascii="Times New Roman" w:hAnsi="Times New Roman"/>
          <w:sz w:val="24"/>
          <w:szCs w:val="24"/>
        </w:rPr>
      </w:pPr>
      <w:r>
        <w:rPr>
          <w:noProof/>
        </w:rPr>
        <w:drawing>
          <wp:inline distT="0" distB="0" distL="0" distR="0" wp14:anchorId="2BA3CF4D" wp14:editId="153E31DC">
            <wp:extent cx="5309870" cy="6880860"/>
            <wp:effectExtent l="0" t="0" r="5080" b="0"/>
            <wp:docPr id="178" name="Picture 17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 name="Picture 178" descr="Table&#10;&#10;Description automatically generated"/>
                    <pic:cNvPicPr/>
                  </pic:nvPicPr>
                  <pic:blipFill>
                    <a:blip r:embed="rId157"/>
                    <a:stretch>
                      <a:fillRect/>
                    </a:stretch>
                  </pic:blipFill>
                  <pic:spPr>
                    <a:xfrm>
                      <a:off x="0" y="0"/>
                      <a:ext cx="5309870" cy="6880860"/>
                    </a:xfrm>
                    <a:prstGeom prst="rect">
                      <a:avLst/>
                    </a:prstGeom>
                  </pic:spPr>
                </pic:pic>
              </a:graphicData>
            </a:graphic>
          </wp:inline>
        </w:drawing>
      </w:r>
    </w:p>
    <w:bookmarkEnd w:id="373"/>
    <w:p w14:paraId="3455D2D1" w14:textId="35DC82ED" w:rsidR="00126901" w:rsidRPr="00126901" w:rsidRDefault="00126901" w:rsidP="00126901">
      <w:pPr>
        <w:pStyle w:val="ListParagraph"/>
        <w:spacing w:line="360" w:lineRule="auto"/>
        <w:ind w:left="0"/>
        <w:rPr>
          <w:rFonts w:ascii="Times New Roman" w:hAnsi="Times New Roman" w:cs="Times New Roman"/>
          <w:sz w:val="24"/>
          <w:szCs w:val="24"/>
        </w:rPr>
      </w:pPr>
      <w:r w:rsidRPr="00A24A12">
        <w:rPr>
          <w:rFonts w:ascii="Times New Roman" w:hAnsi="Times New Roman" w:cs="Times New Roman"/>
          <w:sz w:val="24"/>
          <w:szCs w:val="24"/>
        </w:rPr>
        <w:lastRenderedPageBreak/>
        <w:tab/>
      </w:r>
      <w:bookmarkStart w:id="374" w:name="TableA2"/>
      <w:r w:rsidR="00917805">
        <w:rPr>
          <w:rFonts w:ascii="Times New Roman" w:hAnsi="Times New Roman" w:cs="Times New Roman"/>
          <w:sz w:val="24"/>
          <w:szCs w:val="24"/>
        </w:rPr>
        <w:t xml:space="preserve">Table A-2 </w:t>
      </w:r>
      <w:r w:rsidRPr="00A24A12">
        <w:rPr>
          <w:rFonts w:ascii="Times New Roman" w:hAnsi="Times New Roman" w:cs="Times New Roman"/>
          <w:sz w:val="24"/>
          <w:szCs w:val="24"/>
        </w:rPr>
        <w:t>Folder</w:t>
      </w:r>
      <w:bookmarkEnd w:id="374"/>
    </w:p>
    <w:p w14:paraId="4D70A5E1" w14:textId="2B379D45" w:rsidR="00126901" w:rsidRPr="006A7D30" w:rsidRDefault="008D4B5F" w:rsidP="00126901">
      <w:pPr>
        <w:pStyle w:val="ListParagraph"/>
        <w:spacing w:line="360" w:lineRule="auto"/>
        <w:ind w:left="0"/>
        <w:rPr>
          <w:rFonts w:ascii="Times New Roman" w:hAnsi="Times New Roman" w:cs="Times New Roman"/>
          <w:szCs w:val="24"/>
        </w:rPr>
      </w:pPr>
      <w:r>
        <w:rPr>
          <w:noProof/>
        </w:rPr>
        <w:drawing>
          <wp:inline distT="0" distB="0" distL="0" distR="0" wp14:anchorId="0F992B73" wp14:editId="1A2D2E79">
            <wp:extent cx="5309870" cy="4832350"/>
            <wp:effectExtent l="0" t="0" r="5080" b="6350"/>
            <wp:docPr id="179" name="Picture 17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Picture 179" descr="Table&#10;&#10;Description automatically generated"/>
                    <pic:cNvPicPr/>
                  </pic:nvPicPr>
                  <pic:blipFill>
                    <a:blip r:embed="rId158"/>
                    <a:stretch>
                      <a:fillRect/>
                    </a:stretch>
                  </pic:blipFill>
                  <pic:spPr>
                    <a:xfrm>
                      <a:off x="0" y="0"/>
                      <a:ext cx="5309870" cy="4832350"/>
                    </a:xfrm>
                    <a:prstGeom prst="rect">
                      <a:avLst/>
                    </a:prstGeom>
                  </pic:spPr>
                </pic:pic>
              </a:graphicData>
            </a:graphic>
          </wp:inline>
        </w:drawing>
      </w:r>
      <w:r w:rsidR="00126901" w:rsidRPr="006A7D30">
        <w:rPr>
          <w:rFonts w:ascii="Times New Roman" w:hAnsi="Times New Roman" w:cs="Times New Roman"/>
          <w:szCs w:val="24"/>
        </w:rPr>
        <w:tab/>
      </w:r>
    </w:p>
    <w:p w14:paraId="7598832C" w14:textId="77777777" w:rsidR="00126901" w:rsidRPr="006A7D30" w:rsidRDefault="00126901" w:rsidP="00126901">
      <w:pPr>
        <w:pStyle w:val="ListParagraph"/>
        <w:spacing w:line="360" w:lineRule="auto"/>
        <w:ind w:left="0"/>
        <w:rPr>
          <w:rFonts w:ascii="Times New Roman" w:hAnsi="Times New Roman" w:cs="Times New Roman"/>
          <w:szCs w:val="24"/>
        </w:rPr>
      </w:pPr>
    </w:p>
    <w:p w14:paraId="76ED3866" w14:textId="77777777" w:rsidR="00126901" w:rsidRDefault="00126901" w:rsidP="00126901">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br w:type="page"/>
      </w:r>
    </w:p>
    <w:p w14:paraId="728FA9ED" w14:textId="262170CA" w:rsidR="00126901" w:rsidRPr="00C02E41" w:rsidRDefault="00126901" w:rsidP="00C02E41">
      <w:pPr>
        <w:pStyle w:val="ListParagraph"/>
        <w:spacing w:after="0" w:line="360" w:lineRule="auto"/>
        <w:ind w:left="0"/>
        <w:rPr>
          <w:rFonts w:ascii="Times New Roman" w:hAnsi="Times New Roman"/>
          <w:sz w:val="24"/>
          <w:szCs w:val="24"/>
        </w:rPr>
      </w:pPr>
      <w:r w:rsidRPr="00A24A12">
        <w:rPr>
          <w:rFonts w:ascii="Times New Roman" w:hAnsi="Times New Roman" w:cs="Times New Roman"/>
          <w:sz w:val="24"/>
          <w:szCs w:val="24"/>
        </w:rPr>
        <w:lastRenderedPageBreak/>
        <w:tab/>
      </w:r>
      <w:bookmarkStart w:id="375" w:name="TableA3"/>
      <w:r w:rsidR="00917805">
        <w:rPr>
          <w:rFonts w:ascii="Times New Roman" w:hAnsi="Times New Roman" w:cs="Times New Roman"/>
          <w:sz w:val="24"/>
          <w:szCs w:val="24"/>
        </w:rPr>
        <w:t xml:space="preserve">Table A-3 </w:t>
      </w:r>
      <w:proofErr w:type="spellStart"/>
      <w:r w:rsidRPr="00A24A12">
        <w:rPr>
          <w:rFonts w:ascii="Times New Roman" w:hAnsi="Times New Roman" w:cs="Times New Roman"/>
          <w:sz w:val="24"/>
          <w:szCs w:val="24"/>
        </w:rPr>
        <w:t>DocumentEntry</w:t>
      </w:r>
      <w:bookmarkEnd w:id="375"/>
      <w:proofErr w:type="spellEnd"/>
    </w:p>
    <w:p w14:paraId="0C338FE8" w14:textId="77777777" w:rsidR="00C02E41" w:rsidRDefault="00C02E41" w:rsidP="00C82C3C">
      <w:pPr>
        <w:tabs>
          <w:tab w:val="left" w:pos="1120"/>
          <w:tab w:val="left" w:pos="2240"/>
        </w:tabs>
        <w:spacing w:line="360" w:lineRule="auto"/>
        <w:jc w:val="center"/>
        <w:rPr>
          <w:rFonts w:cstheme="minorBidi"/>
          <w:b/>
          <w:bCs/>
        </w:rPr>
      </w:pPr>
      <w:r>
        <w:rPr>
          <w:rFonts w:cstheme="minorBidi"/>
          <w:b/>
          <w:bCs/>
          <w:noProof/>
        </w:rPr>
        <w:drawing>
          <wp:inline distT="0" distB="0" distL="0" distR="0" wp14:anchorId="065A51F0" wp14:editId="796C1AB4">
            <wp:extent cx="5309870" cy="7880985"/>
            <wp:effectExtent l="0" t="0" r="5080" b="5715"/>
            <wp:docPr id="180" name="Picture 18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Picture 180" descr="Table&#10;&#10;Description automatically generated"/>
                    <pic:cNvPicPr/>
                  </pic:nvPicPr>
                  <pic:blipFill>
                    <a:blip r:embed="rId159">
                      <a:extLst>
                        <a:ext uri="{28A0092B-C50C-407E-A947-70E740481C1C}">
                          <a14:useLocalDpi xmlns:a14="http://schemas.microsoft.com/office/drawing/2010/main" val="0"/>
                        </a:ext>
                      </a:extLst>
                    </a:blip>
                    <a:stretch>
                      <a:fillRect/>
                    </a:stretch>
                  </pic:blipFill>
                  <pic:spPr>
                    <a:xfrm>
                      <a:off x="0" y="0"/>
                      <a:ext cx="5309870" cy="7880985"/>
                    </a:xfrm>
                    <a:prstGeom prst="rect">
                      <a:avLst/>
                    </a:prstGeom>
                  </pic:spPr>
                </pic:pic>
              </a:graphicData>
            </a:graphic>
          </wp:inline>
        </w:drawing>
      </w:r>
    </w:p>
    <w:p w14:paraId="1DA8186E" w14:textId="7CFCE03D" w:rsidR="00126901" w:rsidRDefault="00C02E41" w:rsidP="00C82C3C">
      <w:pPr>
        <w:tabs>
          <w:tab w:val="left" w:pos="1120"/>
          <w:tab w:val="left" w:pos="2240"/>
        </w:tabs>
        <w:spacing w:line="360" w:lineRule="auto"/>
        <w:jc w:val="center"/>
        <w:rPr>
          <w:rFonts w:cstheme="minorBidi"/>
          <w:b/>
          <w:bCs/>
        </w:rPr>
      </w:pPr>
      <w:r>
        <w:rPr>
          <w:rFonts w:cstheme="minorBidi"/>
          <w:b/>
          <w:bCs/>
          <w:noProof/>
        </w:rPr>
        <w:lastRenderedPageBreak/>
        <w:drawing>
          <wp:inline distT="0" distB="0" distL="0" distR="0" wp14:anchorId="541073F2" wp14:editId="72B0A027">
            <wp:extent cx="5309870" cy="6993255"/>
            <wp:effectExtent l="0" t="0" r="5080" b="0"/>
            <wp:docPr id="181" name="Picture 18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 name="Picture 181" descr="Table&#10;&#10;Description automatically generated"/>
                    <pic:cNvPicPr/>
                  </pic:nvPicPr>
                  <pic:blipFill>
                    <a:blip r:embed="rId160">
                      <a:extLst>
                        <a:ext uri="{28A0092B-C50C-407E-A947-70E740481C1C}">
                          <a14:useLocalDpi xmlns:a14="http://schemas.microsoft.com/office/drawing/2010/main" val="0"/>
                        </a:ext>
                      </a:extLst>
                    </a:blip>
                    <a:stretch>
                      <a:fillRect/>
                    </a:stretch>
                  </pic:blipFill>
                  <pic:spPr>
                    <a:xfrm>
                      <a:off x="0" y="0"/>
                      <a:ext cx="5309870" cy="6993255"/>
                    </a:xfrm>
                    <a:prstGeom prst="rect">
                      <a:avLst/>
                    </a:prstGeom>
                  </pic:spPr>
                </pic:pic>
              </a:graphicData>
            </a:graphic>
          </wp:inline>
        </w:drawing>
      </w:r>
    </w:p>
    <w:p w14:paraId="6988BE8D" w14:textId="06646663" w:rsidR="00126901" w:rsidRDefault="00126901" w:rsidP="00C82C3C">
      <w:pPr>
        <w:tabs>
          <w:tab w:val="left" w:pos="1120"/>
          <w:tab w:val="left" w:pos="2240"/>
        </w:tabs>
        <w:spacing w:line="360" w:lineRule="auto"/>
        <w:jc w:val="center"/>
        <w:rPr>
          <w:rFonts w:cstheme="minorBidi"/>
          <w:b/>
          <w:bCs/>
        </w:rPr>
      </w:pPr>
    </w:p>
    <w:p w14:paraId="54B89F88" w14:textId="49CD0DC1" w:rsidR="00126901" w:rsidRDefault="00126901" w:rsidP="00C82C3C">
      <w:pPr>
        <w:tabs>
          <w:tab w:val="left" w:pos="1120"/>
          <w:tab w:val="left" w:pos="2240"/>
        </w:tabs>
        <w:spacing w:line="360" w:lineRule="auto"/>
        <w:jc w:val="center"/>
        <w:rPr>
          <w:rFonts w:cstheme="minorBidi"/>
          <w:b/>
          <w:bCs/>
        </w:rPr>
      </w:pPr>
    </w:p>
    <w:p w14:paraId="5A958DC9" w14:textId="3124619E" w:rsidR="00126901" w:rsidRDefault="00126901" w:rsidP="00C82C3C">
      <w:pPr>
        <w:tabs>
          <w:tab w:val="left" w:pos="1120"/>
          <w:tab w:val="left" w:pos="2240"/>
        </w:tabs>
        <w:spacing w:line="360" w:lineRule="auto"/>
        <w:jc w:val="center"/>
        <w:rPr>
          <w:rFonts w:cstheme="minorBidi"/>
          <w:b/>
          <w:bCs/>
        </w:rPr>
      </w:pPr>
    </w:p>
    <w:p w14:paraId="5BC1B5ED" w14:textId="77777777" w:rsidR="00C02E41" w:rsidRDefault="00C02E41" w:rsidP="00C82C3C">
      <w:pPr>
        <w:tabs>
          <w:tab w:val="left" w:pos="1120"/>
          <w:tab w:val="left" w:pos="2240"/>
        </w:tabs>
        <w:spacing w:line="360" w:lineRule="auto"/>
        <w:jc w:val="center"/>
        <w:rPr>
          <w:rFonts w:cstheme="minorBidi"/>
          <w:b/>
          <w:bCs/>
        </w:rPr>
      </w:pPr>
    </w:p>
    <w:p w14:paraId="1A7144CE" w14:textId="77777777" w:rsidR="00126901" w:rsidRPr="00126901" w:rsidRDefault="00126901" w:rsidP="00C82C3C">
      <w:pPr>
        <w:tabs>
          <w:tab w:val="left" w:pos="1120"/>
          <w:tab w:val="left" w:pos="2240"/>
        </w:tabs>
        <w:spacing w:line="360" w:lineRule="auto"/>
        <w:jc w:val="center"/>
        <w:rPr>
          <w:rFonts w:cstheme="minorBidi"/>
          <w:b/>
          <w:bCs/>
        </w:rPr>
      </w:pPr>
    </w:p>
    <w:p w14:paraId="5CD83FD9" w14:textId="096969CD" w:rsidR="00FF6296" w:rsidRPr="00126901" w:rsidRDefault="00126901" w:rsidP="00FF6296">
      <w:pPr>
        <w:pStyle w:val="Heading3"/>
        <w:rPr>
          <w:rFonts w:cstheme="minorBidi"/>
        </w:rPr>
      </w:pPr>
      <w:r>
        <w:lastRenderedPageBreak/>
        <w:t>B</w:t>
      </w:r>
      <w:r w:rsidR="004959D0">
        <w:t xml:space="preserve">. </w:t>
      </w:r>
      <w:r w:rsidR="00FF6296">
        <w:t>Full content of transaction sample.</w:t>
      </w:r>
    </w:p>
    <w:p w14:paraId="3A458D4A" w14:textId="49DA7571" w:rsidR="00176134" w:rsidRDefault="00176134" w:rsidP="00FF6296">
      <w:pPr>
        <w:spacing w:after="240"/>
      </w:pPr>
      <w:r>
        <w:tab/>
      </w:r>
      <w:r w:rsidR="003B5A42" w:rsidRPr="003B5A42">
        <w:t>These are full content of transaction samples created for the experiment in Sections 4.3 and 4.4.</w:t>
      </w:r>
    </w:p>
    <w:p w14:paraId="0BD5B118" w14:textId="2DA6E9D0" w:rsidR="00C82C3C" w:rsidRPr="00B12922" w:rsidRDefault="00B12922" w:rsidP="00C82C3C">
      <w:pPr>
        <w:tabs>
          <w:tab w:val="left" w:pos="1120"/>
          <w:tab w:val="left" w:pos="2240"/>
        </w:tabs>
        <w:spacing w:line="360" w:lineRule="auto"/>
        <w:jc w:val="center"/>
        <w:rPr>
          <w:rFonts w:cstheme="minorBidi"/>
          <w:b/>
          <w:bCs/>
        </w:rPr>
      </w:pPr>
      <w:r>
        <w:rPr>
          <w:noProof/>
        </w:rPr>
        <w:drawing>
          <wp:inline distT="0" distB="0" distL="0" distR="0" wp14:anchorId="77649D96" wp14:editId="0A8ED3ED">
            <wp:extent cx="5698919" cy="7530860"/>
            <wp:effectExtent l="0" t="0" r="0" b="0"/>
            <wp:docPr id="183" name="Picture 183"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Picture 183" descr="Text&#10;&#10;Description automatically generated with medium confidence"/>
                    <pic:cNvPicPr/>
                  </pic:nvPicPr>
                  <pic:blipFill>
                    <a:blip r:embed="rId161"/>
                    <a:stretch>
                      <a:fillRect/>
                    </a:stretch>
                  </pic:blipFill>
                  <pic:spPr>
                    <a:xfrm>
                      <a:off x="0" y="0"/>
                      <a:ext cx="5704380" cy="7538077"/>
                    </a:xfrm>
                    <a:prstGeom prst="rect">
                      <a:avLst/>
                    </a:prstGeom>
                  </pic:spPr>
                </pic:pic>
              </a:graphicData>
            </a:graphic>
          </wp:inline>
        </w:drawing>
      </w:r>
    </w:p>
    <w:p w14:paraId="04951EAE" w14:textId="1521A604" w:rsidR="00D86834" w:rsidRPr="004867FD" w:rsidRDefault="004867FD" w:rsidP="00D86834">
      <w:pPr>
        <w:keepNext/>
        <w:tabs>
          <w:tab w:val="left" w:pos="1120"/>
          <w:tab w:val="left" w:pos="2240"/>
        </w:tabs>
        <w:spacing w:line="360" w:lineRule="auto"/>
        <w:jc w:val="center"/>
        <w:rPr>
          <w:rFonts w:cstheme="minorBidi"/>
          <w:b/>
          <w:bCs/>
        </w:rPr>
      </w:pPr>
      <w:r>
        <w:rPr>
          <w:noProof/>
        </w:rPr>
        <w:lastRenderedPageBreak/>
        <w:drawing>
          <wp:inline distT="0" distB="0" distL="0" distR="0" wp14:anchorId="46EA9250" wp14:editId="26A9A376">
            <wp:extent cx="4727275" cy="8270305"/>
            <wp:effectExtent l="0" t="0" r="0" b="0"/>
            <wp:docPr id="184" name="Picture 18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Picture 184" descr="Table&#10;&#10;Description automatically generated"/>
                    <pic:cNvPicPr/>
                  </pic:nvPicPr>
                  <pic:blipFill>
                    <a:blip r:embed="rId162"/>
                    <a:stretch>
                      <a:fillRect/>
                    </a:stretch>
                  </pic:blipFill>
                  <pic:spPr>
                    <a:xfrm>
                      <a:off x="0" y="0"/>
                      <a:ext cx="4729174" cy="8273628"/>
                    </a:xfrm>
                    <a:prstGeom prst="rect">
                      <a:avLst/>
                    </a:prstGeom>
                  </pic:spPr>
                </pic:pic>
              </a:graphicData>
            </a:graphic>
          </wp:inline>
        </w:drawing>
      </w:r>
    </w:p>
    <w:p w14:paraId="30D6C7C1" w14:textId="04311727" w:rsidR="00D86834" w:rsidRPr="009500FE" w:rsidRDefault="009500FE" w:rsidP="00D86834">
      <w:pPr>
        <w:keepNext/>
        <w:tabs>
          <w:tab w:val="left" w:pos="1120"/>
          <w:tab w:val="left" w:pos="2240"/>
        </w:tabs>
        <w:spacing w:line="360" w:lineRule="auto"/>
        <w:jc w:val="center"/>
        <w:rPr>
          <w:rFonts w:cstheme="minorBidi"/>
          <w:b/>
          <w:bCs/>
        </w:rPr>
      </w:pPr>
      <w:r>
        <w:rPr>
          <w:noProof/>
        </w:rPr>
        <w:lastRenderedPageBreak/>
        <w:drawing>
          <wp:inline distT="0" distB="0" distL="0" distR="0" wp14:anchorId="6A51F2DB" wp14:editId="03A33783">
            <wp:extent cx="5599253" cy="7875917"/>
            <wp:effectExtent l="0" t="0" r="1905" b="0"/>
            <wp:docPr id="185" name="Picture 18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 name="Picture 185" descr="Table&#10;&#10;Description automatically generated"/>
                    <pic:cNvPicPr/>
                  </pic:nvPicPr>
                  <pic:blipFill>
                    <a:blip r:embed="rId163"/>
                    <a:stretch>
                      <a:fillRect/>
                    </a:stretch>
                  </pic:blipFill>
                  <pic:spPr>
                    <a:xfrm>
                      <a:off x="0" y="0"/>
                      <a:ext cx="5603932" cy="7882499"/>
                    </a:xfrm>
                    <a:prstGeom prst="rect">
                      <a:avLst/>
                    </a:prstGeom>
                  </pic:spPr>
                </pic:pic>
              </a:graphicData>
            </a:graphic>
          </wp:inline>
        </w:drawing>
      </w:r>
    </w:p>
    <w:p w14:paraId="7432D8BD" w14:textId="2CAFDCB0" w:rsidR="00D86834" w:rsidRPr="00633BF8" w:rsidRDefault="00633BF8" w:rsidP="00D86834">
      <w:pPr>
        <w:keepNext/>
        <w:tabs>
          <w:tab w:val="left" w:pos="1120"/>
          <w:tab w:val="left" w:pos="2240"/>
        </w:tabs>
        <w:spacing w:line="360" w:lineRule="auto"/>
        <w:jc w:val="center"/>
        <w:rPr>
          <w:rFonts w:cstheme="minorBidi"/>
          <w:b/>
          <w:bCs/>
        </w:rPr>
      </w:pPr>
      <w:r>
        <w:rPr>
          <w:noProof/>
        </w:rPr>
        <w:lastRenderedPageBreak/>
        <w:drawing>
          <wp:inline distT="0" distB="0" distL="0" distR="0" wp14:anchorId="71B2295F" wp14:editId="142715F6">
            <wp:extent cx="5523808" cy="7927675"/>
            <wp:effectExtent l="0" t="0" r="1270" b="0"/>
            <wp:docPr id="186" name="Picture 18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 name="Picture 186" descr="Table&#10;&#10;Description automatically generated"/>
                    <pic:cNvPicPr/>
                  </pic:nvPicPr>
                  <pic:blipFill>
                    <a:blip r:embed="rId164"/>
                    <a:stretch>
                      <a:fillRect/>
                    </a:stretch>
                  </pic:blipFill>
                  <pic:spPr>
                    <a:xfrm>
                      <a:off x="0" y="0"/>
                      <a:ext cx="5530899" cy="7937852"/>
                    </a:xfrm>
                    <a:prstGeom prst="rect">
                      <a:avLst/>
                    </a:prstGeom>
                  </pic:spPr>
                </pic:pic>
              </a:graphicData>
            </a:graphic>
          </wp:inline>
        </w:drawing>
      </w:r>
    </w:p>
    <w:p w14:paraId="56B9B337" w14:textId="3D8AEB80" w:rsidR="00D86834" w:rsidRPr="006F3D45" w:rsidRDefault="006F3D45" w:rsidP="00D86834">
      <w:pPr>
        <w:keepNext/>
        <w:tabs>
          <w:tab w:val="left" w:pos="1120"/>
          <w:tab w:val="left" w:pos="2240"/>
        </w:tabs>
        <w:spacing w:line="360" w:lineRule="auto"/>
        <w:jc w:val="center"/>
        <w:rPr>
          <w:rFonts w:cstheme="minorBidi"/>
          <w:b/>
          <w:bCs/>
        </w:rPr>
      </w:pPr>
      <w:r>
        <w:rPr>
          <w:noProof/>
        </w:rPr>
        <w:lastRenderedPageBreak/>
        <w:drawing>
          <wp:inline distT="0" distB="0" distL="0" distR="0" wp14:anchorId="15795536" wp14:editId="23EB5A66">
            <wp:extent cx="5588914" cy="7668883"/>
            <wp:effectExtent l="0" t="0" r="0" b="8890"/>
            <wp:docPr id="187" name="Picture 18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Text&#10;&#10;Description automatically generated"/>
                    <pic:cNvPicPr/>
                  </pic:nvPicPr>
                  <pic:blipFill>
                    <a:blip r:embed="rId165"/>
                    <a:stretch>
                      <a:fillRect/>
                    </a:stretch>
                  </pic:blipFill>
                  <pic:spPr>
                    <a:xfrm>
                      <a:off x="0" y="0"/>
                      <a:ext cx="5596073" cy="7678706"/>
                    </a:xfrm>
                    <a:prstGeom prst="rect">
                      <a:avLst/>
                    </a:prstGeom>
                  </pic:spPr>
                </pic:pic>
              </a:graphicData>
            </a:graphic>
          </wp:inline>
        </w:drawing>
      </w:r>
    </w:p>
    <w:p w14:paraId="4C976D65" w14:textId="40AD883E" w:rsidR="00D86834" w:rsidRPr="0067137F" w:rsidRDefault="0067137F" w:rsidP="00D86834">
      <w:pPr>
        <w:keepNext/>
        <w:tabs>
          <w:tab w:val="left" w:pos="1120"/>
          <w:tab w:val="left" w:pos="2240"/>
        </w:tabs>
        <w:spacing w:line="360" w:lineRule="auto"/>
        <w:jc w:val="center"/>
        <w:rPr>
          <w:rFonts w:cstheme="minorBidi"/>
          <w:b/>
          <w:bCs/>
        </w:rPr>
      </w:pPr>
      <w:r>
        <w:rPr>
          <w:noProof/>
        </w:rPr>
        <w:lastRenderedPageBreak/>
        <w:drawing>
          <wp:inline distT="0" distB="0" distL="0" distR="0" wp14:anchorId="5C508EC2" wp14:editId="5C176173">
            <wp:extent cx="5540321" cy="7392837"/>
            <wp:effectExtent l="0" t="0" r="3810" b="0"/>
            <wp:docPr id="188" name="Picture 188"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 name="Picture 188" descr="Table&#10;&#10;Description automatically generated with low confidence"/>
                    <pic:cNvPicPr/>
                  </pic:nvPicPr>
                  <pic:blipFill>
                    <a:blip r:embed="rId166"/>
                    <a:stretch>
                      <a:fillRect/>
                    </a:stretch>
                  </pic:blipFill>
                  <pic:spPr>
                    <a:xfrm>
                      <a:off x="0" y="0"/>
                      <a:ext cx="5543976" cy="7397715"/>
                    </a:xfrm>
                    <a:prstGeom prst="rect">
                      <a:avLst/>
                    </a:prstGeom>
                  </pic:spPr>
                </pic:pic>
              </a:graphicData>
            </a:graphic>
          </wp:inline>
        </w:drawing>
      </w:r>
    </w:p>
    <w:p w14:paraId="569CB15F" w14:textId="588B3869" w:rsidR="00D86834" w:rsidRPr="005638BF" w:rsidRDefault="005638BF" w:rsidP="00D86834">
      <w:pPr>
        <w:keepNext/>
        <w:tabs>
          <w:tab w:val="left" w:pos="1120"/>
          <w:tab w:val="left" w:pos="2240"/>
        </w:tabs>
        <w:spacing w:line="360" w:lineRule="auto"/>
        <w:jc w:val="center"/>
        <w:rPr>
          <w:rFonts w:cstheme="minorBidi"/>
          <w:b/>
          <w:bCs/>
        </w:rPr>
      </w:pPr>
      <w:r>
        <w:rPr>
          <w:noProof/>
        </w:rPr>
        <w:lastRenderedPageBreak/>
        <w:drawing>
          <wp:inline distT="0" distB="0" distL="0" distR="0" wp14:anchorId="6FFFE6DD" wp14:editId="1D6EE4B1">
            <wp:extent cx="5635077" cy="7625751"/>
            <wp:effectExtent l="0" t="0" r="3810" b="0"/>
            <wp:docPr id="189" name="Picture 18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Table&#10;&#10;Description automatically generated"/>
                    <pic:cNvPicPr/>
                  </pic:nvPicPr>
                  <pic:blipFill>
                    <a:blip r:embed="rId167"/>
                    <a:stretch>
                      <a:fillRect/>
                    </a:stretch>
                  </pic:blipFill>
                  <pic:spPr>
                    <a:xfrm>
                      <a:off x="0" y="0"/>
                      <a:ext cx="5638779" cy="7630761"/>
                    </a:xfrm>
                    <a:prstGeom prst="rect">
                      <a:avLst/>
                    </a:prstGeom>
                  </pic:spPr>
                </pic:pic>
              </a:graphicData>
            </a:graphic>
          </wp:inline>
        </w:drawing>
      </w:r>
    </w:p>
    <w:p w14:paraId="13C8FFA6" w14:textId="46933EFC" w:rsidR="00D86834" w:rsidRPr="000255A7" w:rsidRDefault="000255A7" w:rsidP="00D86834">
      <w:pPr>
        <w:keepNext/>
        <w:tabs>
          <w:tab w:val="left" w:pos="1120"/>
          <w:tab w:val="left" w:pos="2240"/>
        </w:tabs>
        <w:spacing w:line="360" w:lineRule="auto"/>
        <w:jc w:val="center"/>
        <w:rPr>
          <w:rFonts w:cstheme="minorBidi"/>
          <w:b/>
          <w:bCs/>
        </w:rPr>
      </w:pPr>
      <w:r>
        <w:rPr>
          <w:noProof/>
        </w:rPr>
        <w:lastRenderedPageBreak/>
        <w:drawing>
          <wp:inline distT="0" distB="0" distL="0" distR="0" wp14:anchorId="19E42CFB" wp14:editId="2AAFE861">
            <wp:extent cx="5468162" cy="8057071"/>
            <wp:effectExtent l="0" t="0" r="0" b="1270"/>
            <wp:docPr id="190" name="Picture 190"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Table&#10;&#10;Description automatically generated with medium confidence"/>
                    <pic:cNvPicPr/>
                  </pic:nvPicPr>
                  <pic:blipFill>
                    <a:blip r:embed="rId168"/>
                    <a:stretch>
                      <a:fillRect/>
                    </a:stretch>
                  </pic:blipFill>
                  <pic:spPr>
                    <a:xfrm>
                      <a:off x="0" y="0"/>
                      <a:ext cx="5472574" cy="8063572"/>
                    </a:xfrm>
                    <a:prstGeom prst="rect">
                      <a:avLst/>
                    </a:prstGeom>
                  </pic:spPr>
                </pic:pic>
              </a:graphicData>
            </a:graphic>
          </wp:inline>
        </w:drawing>
      </w:r>
    </w:p>
    <w:p w14:paraId="214B14BB" w14:textId="4FE9B834" w:rsidR="00D86834" w:rsidRPr="00694835" w:rsidRDefault="00694835" w:rsidP="00D86834">
      <w:pPr>
        <w:keepNext/>
        <w:tabs>
          <w:tab w:val="left" w:pos="1120"/>
          <w:tab w:val="left" w:pos="2240"/>
        </w:tabs>
        <w:spacing w:line="360" w:lineRule="auto"/>
        <w:jc w:val="center"/>
        <w:rPr>
          <w:rFonts w:cstheme="minorBidi"/>
          <w:b/>
          <w:bCs/>
        </w:rPr>
      </w:pPr>
      <w:r>
        <w:rPr>
          <w:noProof/>
        </w:rPr>
        <w:lastRenderedPageBreak/>
        <w:drawing>
          <wp:inline distT="0" distB="0" distL="0" distR="0" wp14:anchorId="544C862B" wp14:editId="3FE91390">
            <wp:extent cx="5866775" cy="7798279"/>
            <wp:effectExtent l="0" t="0" r="635" b="0"/>
            <wp:docPr id="191" name="Picture 191"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 name="Picture 191" descr="Text&#10;&#10;Description automatically generated with medium confidence"/>
                    <pic:cNvPicPr/>
                  </pic:nvPicPr>
                  <pic:blipFill>
                    <a:blip r:embed="rId169"/>
                    <a:stretch>
                      <a:fillRect/>
                    </a:stretch>
                  </pic:blipFill>
                  <pic:spPr>
                    <a:xfrm>
                      <a:off x="0" y="0"/>
                      <a:ext cx="5872412" cy="7805772"/>
                    </a:xfrm>
                    <a:prstGeom prst="rect">
                      <a:avLst/>
                    </a:prstGeom>
                  </pic:spPr>
                </pic:pic>
              </a:graphicData>
            </a:graphic>
          </wp:inline>
        </w:drawing>
      </w:r>
    </w:p>
    <w:p w14:paraId="7315880F" w14:textId="09E0D1A0" w:rsidR="00D86834" w:rsidRPr="00146059" w:rsidRDefault="00146059" w:rsidP="00D86834">
      <w:pPr>
        <w:keepNext/>
        <w:tabs>
          <w:tab w:val="left" w:pos="1120"/>
          <w:tab w:val="left" w:pos="2240"/>
        </w:tabs>
        <w:spacing w:line="360" w:lineRule="auto"/>
        <w:jc w:val="center"/>
        <w:rPr>
          <w:rFonts w:cstheme="minorBidi"/>
        </w:rPr>
      </w:pPr>
      <w:r>
        <w:rPr>
          <w:noProof/>
        </w:rPr>
        <w:lastRenderedPageBreak/>
        <w:drawing>
          <wp:inline distT="0" distB="0" distL="0" distR="0" wp14:anchorId="10D6A312" wp14:editId="4CA56A3B">
            <wp:extent cx="5590959" cy="3605841"/>
            <wp:effectExtent l="0" t="0" r="0" b="0"/>
            <wp:docPr id="192" name="Picture 19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Picture 192" descr="Text, letter&#10;&#10;Description automatically generated"/>
                    <pic:cNvPicPr/>
                  </pic:nvPicPr>
                  <pic:blipFill>
                    <a:blip r:embed="rId170"/>
                    <a:stretch>
                      <a:fillRect/>
                    </a:stretch>
                  </pic:blipFill>
                  <pic:spPr>
                    <a:xfrm>
                      <a:off x="0" y="0"/>
                      <a:ext cx="5603208" cy="3613741"/>
                    </a:xfrm>
                    <a:prstGeom prst="rect">
                      <a:avLst/>
                    </a:prstGeom>
                  </pic:spPr>
                </pic:pic>
              </a:graphicData>
            </a:graphic>
          </wp:inline>
        </w:drawing>
      </w:r>
    </w:p>
    <w:p w14:paraId="6BD3B730" w14:textId="7C23E949" w:rsidR="00D86834" w:rsidRPr="00731E0F" w:rsidRDefault="00126901" w:rsidP="00D86834">
      <w:pPr>
        <w:pStyle w:val="Caption"/>
        <w:jc w:val="center"/>
      </w:pPr>
      <w:r>
        <w:t>Appendix B</w:t>
      </w:r>
      <w:r w:rsidR="00D86834" w:rsidRPr="00731E0F">
        <w:t xml:space="preserve">-1 </w:t>
      </w:r>
      <w:r w:rsidR="00731E0F" w:rsidRPr="00731E0F">
        <w:t>Full content of transaction sample “T</w:t>
      </w:r>
      <w:r w:rsidR="00892912">
        <w:t>x</w:t>
      </w:r>
      <w:r w:rsidR="00731E0F" w:rsidRPr="00731E0F">
        <w:t>1</w:t>
      </w:r>
      <w:r w:rsidR="00731E0F">
        <w:t>”</w:t>
      </w:r>
    </w:p>
    <w:p w14:paraId="4D555728" w14:textId="26ADBA28" w:rsidR="00C82C3C" w:rsidRPr="003229CC" w:rsidRDefault="003229CC" w:rsidP="00C82C3C">
      <w:pPr>
        <w:tabs>
          <w:tab w:val="left" w:pos="1120"/>
          <w:tab w:val="left" w:pos="2240"/>
        </w:tabs>
        <w:spacing w:line="360" w:lineRule="auto"/>
        <w:jc w:val="center"/>
        <w:rPr>
          <w:rFonts w:cstheme="minorBidi"/>
          <w:b/>
          <w:bCs/>
        </w:rPr>
      </w:pPr>
      <w:r>
        <w:rPr>
          <w:noProof/>
        </w:rPr>
        <w:lastRenderedPageBreak/>
        <w:drawing>
          <wp:inline distT="0" distB="0" distL="0" distR="0" wp14:anchorId="71CB6041" wp14:editId="4FD2A037">
            <wp:extent cx="5745983" cy="7772400"/>
            <wp:effectExtent l="0" t="0" r="7620" b="0"/>
            <wp:docPr id="193" name="Picture 19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Picture 193" descr="Table&#10;&#10;Description automatically generated"/>
                    <pic:cNvPicPr/>
                  </pic:nvPicPr>
                  <pic:blipFill>
                    <a:blip r:embed="rId171"/>
                    <a:stretch>
                      <a:fillRect/>
                    </a:stretch>
                  </pic:blipFill>
                  <pic:spPr>
                    <a:xfrm>
                      <a:off x="0" y="0"/>
                      <a:ext cx="5751193" cy="7779448"/>
                    </a:xfrm>
                    <a:prstGeom prst="rect">
                      <a:avLst/>
                    </a:prstGeom>
                  </pic:spPr>
                </pic:pic>
              </a:graphicData>
            </a:graphic>
          </wp:inline>
        </w:drawing>
      </w:r>
    </w:p>
    <w:p w14:paraId="5165D4AB" w14:textId="4F89E315" w:rsidR="00892912" w:rsidRPr="00842DBB" w:rsidRDefault="00842DBB" w:rsidP="00C82C3C">
      <w:pPr>
        <w:tabs>
          <w:tab w:val="left" w:pos="1120"/>
          <w:tab w:val="left" w:pos="2240"/>
        </w:tabs>
        <w:spacing w:line="360" w:lineRule="auto"/>
        <w:jc w:val="center"/>
        <w:rPr>
          <w:rFonts w:cstheme="minorBidi"/>
          <w:b/>
          <w:bCs/>
        </w:rPr>
      </w:pPr>
      <w:r>
        <w:rPr>
          <w:noProof/>
        </w:rPr>
        <w:lastRenderedPageBreak/>
        <w:drawing>
          <wp:inline distT="0" distB="0" distL="0" distR="0" wp14:anchorId="77D97F5F" wp14:editId="5D9223F0">
            <wp:extent cx="4813540" cy="8218711"/>
            <wp:effectExtent l="0" t="0" r="6350" b="0"/>
            <wp:docPr id="194" name="Picture 19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descr="Table&#10;&#10;Description automatically generated"/>
                    <pic:cNvPicPr/>
                  </pic:nvPicPr>
                  <pic:blipFill>
                    <a:blip r:embed="rId172"/>
                    <a:stretch>
                      <a:fillRect/>
                    </a:stretch>
                  </pic:blipFill>
                  <pic:spPr>
                    <a:xfrm>
                      <a:off x="0" y="0"/>
                      <a:ext cx="4819141" cy="8228275"/>
                    </a:xfrm>
                    <a:prstGeom prst="rect">
                      <a:avLst/>
                    </a:prstGeom>
                  </pic:spPr>
                </pic:pic>
              </a:graphicData>
            </a:graphic>
          </wp:inline>
        </w:drawing>
      </w:r>
    </w:p>
    <w:p w14:paraId="0441075A" w14:textId="13AF2AB0" w:rsidR="00892912" w:rsidRPr="00C3078E" w:rsidRDefault="00C3078E" w:rsidP="00C82C3C">
      <w:pPr>
        <w:tabs>
          <w:tab w:val="left" w:pos="1120"/>
          <w:tab w:val="left" w:pos="2240"/>
        </w:tabs>
        <w:spacing w:line="360" w:lineRule="auto"/>
        <w:jc w:val="center"/>
        <w:rPr>
          <w:rFonts w:cstheme="minorBidi"/>
          <w:b/>
          <w:bCs/>
        </w:rPr>
      </w:pPr>
      <w:r>
        <w:rPr>
          <w:noProof/>
        </w:rPr>
        <w:lastRenderedPageBreak/>
        <w:drawing>
          <wp:inline distT="0" distB="0" distL="0" distR="0" wp14:anchorId="42056FA3" wp14:editId="257C3576">
            <wp:extent cx="5332037" cy="7737894"/>
            <wp:effectExtent l="0" t="0" r="2540" b="0"/>
            <wp:docPr id="195" name="Picture 195"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Table&#10;&#10;Description automatically generated with medium confidence"/>
                    <pic:cNvPicPr/>
                  </pic:nvPicPr>
                  <pic:blipFill>
                    <a:blip r:embed="rId173"/>
                    <a:stretch>
                      <a:fillRect/>
                    </a:stretch>
                  </pic:blipFill>
                  <pic:spPr>
                    <a:xfrm>
                      <a:off x="0" y="0"/>
                      <a:ext cx="5333178" cy="7739550"/>
                    </a:xfrm>
                    <a:prstGeom prst="rect">
                      <a:avLst/>
                    </a:prstGeom>
                  </pic:spPr>
                </pic:pic>
              </a:graphicData>
            </a:graphic>
          </wp:inline>
        </w:drawing>
      </w:r>
    </w:p>
    <w:p w14:paraId="0DF3A778" w14:textId="073021F6" w:rsidR="00892912" w:rsidRPr="00166EB6" w:rsidRDefault="00166EB6" w:rsidP="00C82C3C">
      <w:pPr>
        <w:tabs>
          <w:tab w:val="left" w:pos="1120"/>
          <w:tab w:val="left" w:pos="2240"/>
        </w:tabs>
        <w:spacing w:line="360" w:lineRule="auto"/>
        <w:jc w:val="center"/>
        <w:rPr>
          <w:rFonts w:cstheme="minorBidi"/>
          <w:b/>
          <w:bCs/>
        </w:rPr>
      </w:pPr>
      <w:r>
        <w:rPr>
          <w:noProof/>
        </w:rPr>
        <w:lastRenderedPageBreak/>
        <w:drawing>
          <wp:inline distT="0" distB="0" distL="0" distR="0" wp14:anchorId="5C937EB5" wp14:editId="203FCB49">
            <wp:extent cx="5355373" cy="7772400"/>
            <wp:effectExtent l="0" t="0" r="0" b="0"/>
            <wp:docPr id="196" name="Picture 196"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Picture 196" descr="Table&#10;&#10;Description automatically generated with medium confidence"/>
                    <pic:cNvPicPr/>
                  </pic:nvPicPr>
                  <pic:blipFill>
                    <a:blip r:embed="rId174"/>
                    <a:stretch>
                      <a:fillRect/>
                    </a:stretch>
                  </pic:blipFill>
                  <pic:spPr>
                    <a:xfrm>
                      <a:off x="0" y="0"/>
                      <a:ext cx="5357195" cy="7775045"/>
                    </a:xfrm>
                    <a:prstGeom prst="rect">
                      <a:avLst/>
                    </a:prstGeom>
                  </pic:spPr>
                </pic:pic>
              </a:graphicData>
            </a:graphic>
          </wp:inline>
        </w:drawing>
      </w:r>
    </w:p>
    <w:p w14:paraId="628AF3AD" w14:textId="0F2FDFC7" w:rsidR="00892912" w:rsidRPr="008C2299" w:rsidRDefault="008C2299" w:rsidP="00C82C3C">
      <w:pPr>
        <w:tabs>
          <w:tab w:val="left" w:pos="1120"/>
          <w:tab w:val="left" w:pos="2240"/>
        </w:tabs>
        <w:spacing w:line="360" w:lineRule="auto"/>
        <w:jc w:val="center"/>
        <w:rPr>
          <w:rFonts w:cstheme="minorBidi"/>
          <w:b/>
          <w:bCs/>
        </w:rPr>
      </w:pPr>
      <w:r>
        <w:rPr>
          <w:noProof/>
        </w:rPr>
        <w:lastRenderedPageBreak/>
        <w:drawing>
          <wp:inline distT="0" distB="0" distL="0" distR="0" wp14:anchorId="3AA895E2" wp14:editId="72186F48">
            <wp:extent cx="5349817" cy="7565366"/>
            <wp:effectExtent l="0" t="0" r="3810" b="0"/>
            <wp:docPr id="197" name="Picture 19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Picture 197" descr="Text&#10;&#10;Description automatically generated"/>
                    <pic:cNvPicPr/>
                  </pic:nvPicPr>
                  <pic:blipFill>
                    <a:blip r:embed="rId175"/>
                    <a:stretch>
                      <a:fillRect/>
                    </a:stretch>
                  </pic:blipFill>
                  <pic:spPr>
                    <a:xfrm>
                      <a:off x="0" y="0"/>
                      <a:ext cx="5351240" cy="7567379"/>
                    </a:xfrm>
                    <a:prstGeom prst="rect">
                      <a:avLst/>
                    </a:prstGeom>
                  </pic:spPr>
                </pic:pic>
              </a:graphicData>
            </a:graphic>
          </wp:inline>
        </w:drawing>
      </w:r>
    </w:p>
    <w:p w14:paraId="6F112BCE" w14:textId="372EC815" w:rsidR="00892912" w:rsidRPr="00180A95" w:rsidRDefault="00180A95" w:rsidP="00C82C3C">
      <w:pPr>
        <w:tabs>
          <w:tab w:val="left" w:pos="1120"/>
          <w:tab w:val="left" w:pos="2240"/>
        </w:tabs>
        <w:spacing w:line="360" w:lineRule="auto"/>
        <w:jc w:val="center"/>
        <w:rPr>
          <w:rFonts w:cstheme="minorBidi"/>
          <w:b/>
          <w:bCs/>
        </w:rPr>
      </w:pPr>
      <w:r>
        <w:rPr>
          <w:noProof/>
        </w:rPr>
        <w:lastRenderedPageBreak/>
        <w:drawing>
          <wp:inline distT="0" distB="0" distL="0" distR="0" wp14:anchorId="18BEA67F" wp14:editId="15433BFE">
            <wp:extent cx="5541713" cy="7289321"/>
            <wp:effectExtent l="0" t="0" r="1905" b="6985"/>
            <wp:docPr id="198" name="Picture 198"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Picture 198" descr="Text&#10;&#10;Description automatically generated with low confidence"/>
                    <pic:cNvPicPr/>
                  </pic:nvPicPr>
                  <pic:blipFill>
                    <a:blip r:embed="rId176"/>
                    <a:stretch>
                      <a:fillRect/>
                    </a:stretch>
                  </pic:blipFill>
                  <pic:spPr>
                    <a:xfrm>
                      <a:off x="0" y="0"/>
                      <a:ext cx="5546127" cy="7295127"/>
                    </a:xfrm>
                    <a:prstGeom prst="rect">
                      <a:avLst/>
                    </a:prstGeom>
                  </pic:spPr>
                </pic:pic>
              </a:graphicData>
            </a:graphic>
          </wp:inline>
        </w:drawing>
      </w:r>
    </w:p>
    <w:p w14:paraId="6E5B5C4A" w14:textId="18467239" w:rsidR="00892912" w:rsidRPr="000E4D76" w:rsidRDefault="000E4D76" w:rsidP="00C82C3C">
      <w:pPr>
        <w:tabs>
          <w:tab w:val="left" w:pos="1120"/>
          <w:tab w:val="left" w:pos="2240"/>
        </w:tabs>
        <w:spacing w:line="360" w:lineRule="auto"/>
        <w:jc w:val="center"/>
        <w:rPr>
          <w:rFonts w:cstheme="minorBidi"/>
          <w:b/>
          <w:bCs/>
        </w:rPr>
      </w:pPr>
      <w:r>
        <w:rPr>
          <w:noProof/>
        </w:rPr>
        <w:lastRenderedPageBreak/>
        <w:drawing>
          <wp:inline distT="0" distB="0" distL="0" distR="0" wp14:anchorId="6198B48B" wp14:editId="75C0D82F">
            <wp:extent cx="5456815" cy="7323826"/>
            <wp:effectExtent l="0" t="0" r="0" b="0"/>
            <wp:docPr id="199" name="Picture 199"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Picture 199" descr="Table&#10;&#10;Description automatically generated with medium confidence"/>
                    <pic:cNvPicPr/>
                  </pic:nvPicPr>
                  <pic:blipFill>
                    <a:blip r:embed="rId177"/>
                    <a:stretch>
                      <a:fillRect/>
                    </a:stretch>
                  </pic:blipFill>
                  <pic:spPr>
                    <a:xfrm>
                      <a:off x="0" y="0"/>
                      <a:ext cx="5458761" cy="7326438"/>
                    </a:xfrm>
                    <a:prstGeom prst="rect">
                      <a:avLst/>
                    </a:prstGeom>
                  </pic:spPr>
                </pic:pic>
              </a:graphicData>
            </a:graphic>
          </wp:inline>
        </w:drawing>
      </w:r>
    </w:p>
    <w:p w14:paraId="6511AB0F" w14:textId="4A61A182" w:rsidR="00892912" w:rsidRPr="00945245" w:rsidRDefault="00945245" w:rsidP="00C82C3C">
      <w:pPr>
        <w:tabs>
          <w:tab w:val="left" w:pos="1120"/>
          <w:tab w:val="left" w:pos="2240"/>
        </w:tabs>
        <w:spacing w:line="360" w:lineRule="auto"/>
        <w:jc w:val="center"/>
        <w:rPr>
          <w:rFonts w:cstheme="minorBidi"/>
          <w:b/>
          <w:bCs/>
        </w:rPr>
      </w:pPr>
      <w:r>
        <w:rPr>
          <w:noProof/>
        </w:rPr>
        <w:lastRenderedPageBreak/>
        <w:drawing>
          <wp:inline distT="0" distB="0" distL="0" distR="0" wp14:anchorId="1E7DD045" wp14:editId="18658FEF">
            <wp:extent cx="5434759" cy="7781026"/>
            <wp:effectExtent l="0" t="0" r="0" b="0"/>
            <wp:docPr id="200" name="Picture 200"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Picture 200" descr="Table&#10;&#10;Description automatically generated with medium confidence"/>
                    <pic:cNvPicPr/>
                  </pic:nvPicPr>
                  <pic:blipFill>
                    <a:blip r:embed="rId178"/>
                    <a:stretch>
                      <a:fillRect/>
                    </a:stretch>
                  </pic:blipFill>
                  <pic:spPr>
                    <a:xfrm>
                      <a:off x="0" y="0"/>
                      <a:ext cx="5436773" cy="7783910"/>
                    </a:xfrm>
                    <a:prstGeom prst="rect">
                      <a:avLst/>
                    </a:prstGeom>
                  </pic:spPr>
                </pic:pic>
              </a:graphicData>
            </a:graphic>
          </wp:inline>
        </w:drawing>
      </w:r>
    </w:p>
    <w:p w14:paraId="226D7368" w14:textId="49EA46CA" w:rsidR="00892912" w:rsidRPr="00BD2146" w:rsidRDefault="00BD2146" w:rsidP="00C82C3C">
      <w:pPr>
        <w:tabs>
          <w:tab w:val="left" w:pos="1120"/>
          <w:tab w:val="left" w:pos="2240"/>
        </w:tabs>
        <w:spacing w:line="360" w:lineRule="auto"/>
        <w:jc w:val="center"/>
        <w:rPr>
          <w:rFonts w:cstheme="minorBidi"/>
          <w:b/>
          <w:bCs/>
        </w:rPr>
      </w:pPr>
      <w:r>
        <w:rPr>
          <w:noProof/>
        </w:rPr>
        <w:lastRenderedPageBreak/>
        <w:drawing>
          <wp:inline distT="0" distB="0" distL="0" distR="0" wp14:anchorId="3BAA8C53" wp14:editId="4DB7A093">
            <wp:extent cx="5609707" cy="7453222"/>
            <wp:effectExtent l="0" t="0" r="0" b="0"/>
            <wp:docPr id="201" name="Picture 20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Picture 201" descr="Table&#10;&#10;Description automatically generated"/>
                    <pic:cNvPicPr/>
                  </pic:nvPicPr>
                  <pic:blipFill>
                    <a:blip r:embed="rId179"/>
                    <a:stretch>
                      <a:fillRect/>
                    </a:stretch>
                  </pic:blipFill>
                  <pic:spPr>
                    <a:xfrm>
                      <a:off x="0" y="0"/>
                      <a:ext cx="5615021" cy="7460282"/>
                    </a:xfrm>
                    <a:prstGeom prst="rect">
                      <a:avLst/>
                    </a:prstGeom>
                  </pic:spPr>
                </pic:pic>
              </a:graphicData>
            </a:graphic>
          </wp:inline>
        </w:drawing>
      </w:r>
    </w:p>
    <w:p w14:paraId="5D9906B5" w14:textId="5F0DD37B" w:rsidR="00892912" w:rsidRPr="00255597" w:rsidRDefault="00255597" w:rsidP="00C82C3C">
      <w:pPr>
        <w:tabs>
          <w:tab w:val="left" w:pos="1120"/>
          <w:tab w:val="left" w:pos="2240"/>
        </w:tabs>
        <w:spacing w:line="360" w:lineRule="auto"/>
        <w:jc w:val="center"/>
        <w:rPr>
          <w:rFonts w:cstheme="minorBidi"/>
          <w:b/>
          <w:bCs/>
        </w:rPr>
      </w:pPr>
      <w:r>
        <w:rPr>
          <w:noProof/>
        </w:rPr>
        <w:lastRenderedPageBreak/>
        <w:drawing>
          <wp:inline distT="0" distB="0" distL="0" distR="0" wp14:anchorId="3076F4C5" wp14:editId="7B4658D3">
            <wp:extent cx="5690331" cy="3761117"/>
            <wp:effectExtent l="0" t="0" r="5715" b="0"/>
            <wp:docPr id="202" name="Picture 20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Picture 202" descr="Text, letter&#10;&#10;Description automatically generated"/>
                    <pic:cNvPicPr/>
                  </pic:nvPicPr>
                  <pic:blipFill>
                    <a:blip r:embed="rId180"/>
                    <a:stretch>
                      <a:fillRect/>
                    </a:stretch>
                  </pic:blipFill>
                  <pic:spPr>
                    <a:xfrm>
                      <a:off x="0" y="0"/>
                      <a:ext cx="5694287" cy="3763732"/>
                    </a:xfrm>
                    <a:prstGeom prst="rect">
                      <a:avLst/>
                    </a:prstGeom>
                  </pic:spPr>
                </pic:pic>
              </a:graphicData>
            </a:graphic>
          </wp:inline>
        </w:drawing>
      </w:r>
    </w:p>
    <w:p w14:paraId="67AAEE9B" w14:textId="53D6DEC3" w:rsidR="00731E0F" w:rsidRPr="00731E0F" w:rsidRDefault="00126901" w:rsidP="00731E0F">
      <w:pPr>
        <w:pStyle w:val="Caption"/>
        <w:jc w:val="center"/>
      </w:pPr>
      <w:r>
        <w:t>Appendix B</w:t>
      </w:r>
      <w:r w:rsidR="00731E0F" w:rsidRPr="00731E0F">
        <w:t>-</w:t>
      </w:r>
      <w:r w:rsidR="00731E0F">
        <w:t>2</w:t>
      </w:r>
      <w:r w:rsidR="00731E0F" w:rsidRPr="00731E0F">
        <w:t xml:space="preserve"> Full content of transaction sample “T</w:t>
      </w:r>
      <w:r w:rsidR="00892912">
        <w:t>x</w:t>
      </w:r>
      <w:r w:rsidR="00731E0F">
        <w:t>2”</w:t>
      </w:r>
    </w:p>
    <w:p w14:paraId="05458619" w14:textId="77777777" w:rsidR="007014D0" w:rsidRDefault="007014D0" w:rsidP="00C82C3C">
      <w:pPr>
        <w:pStyle w:val="ListParagraph"/>
        <w:spacing w:line="360" w:lineRule="auto"/>
        <w:ind w:left="0"/>
        <w:rPr>
          <w:rFonts w:ascii="Times New Roman" w:hAnsi="Times New Roman" w:cs="Times New Roman"/>
          <w:color w:val="FF0000"/>
          <w:sz w:val="28"/>
        </w:rPr>
      </w:pPr>
    </w:p>
    <w:p w14:paraId="0C25B5BD" w14:textId="6F20E123" w:rsidR="007014D0" w:rsidRDefault="00DE23C6"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5B69F59F" wp14:editId="614138F3">
            <wp:extent cx="5568802" cy="7565366"/>
            <wp:effectExtent l="0" t="0" r="0" b="0"/>
            <wp:docPr id="203" name="Picture 203" descr="Text, 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Picture 203" descr="Text, table&#10;&#10;Description automatically generated with medium confidence"/>
                    <pic:cNvPicPr/>
                  </pic:nvPicPr>
                  <pic:blipFill>
                    <a:blip r:embed="rId181"/>
                    <a:stretch>
                      <a:fillRect/>
                    </a:stretch>
                  </pic:blipFill>
                  <pic:spPr>
                    <a:xfrm>
                      <a:off x="0" y="0"/>
                      <a:ext cx="5577984" cy="7577840"/>
                    </a:xfrm>
                    <a:prstGeom prst="rect">
                      <a:avLst/>
                    </a:prstGeom>
                  </pic:spPr>
                </pic:pic>
              </a:graphicData>
            </a:graphic>
          </wp:inline>
        </w:drawing>
      </w:r>
    </w:p>
    <w:p w14:paraId="7D754959" w14:textId="0B3AF162" w:rsidR="00A156E1" w:rsidRPr="00D472D3" w:rsidRDefault="00D472D3"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6F4AF8B1" wp14:editId="1CEC0180">
            <wp:extent cx="5286375" cy="8143875"/>
            <wp:effectExtent l="0" t="0" r="9525" b="9525"/>
            <wp:docPr id="204" name="Picture 204"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Picture 204" descr="Table&#10;&#10;Description automatically generated with low confidence"/>
                    <pic:cNvPicPr/>
                  </pic:nvPicPr>
                  <pic:blipFill>
                    <a:blip r:embed="rId182"/>
                    <a:stretch>
                      <a:fillRect/>
                    </a:stretch>
                  </pic:blipFill>
                  <pic:spPr>
                    <a:xfrm>
                      <a:off x="0" y="0"/>
                      <a:ext cx="5287976" cy="8146342"/>
                    </a:xfrm>
                    <a:prstGeom prst="rect">
                      <a:avLst/>
                    </a:prstGeom>
                  </pic:spPr>
                </pic:pic>
              </a:graphicData>
            </a:graphic>
          </wp:inline>
        </w:drawing>
      </w:r>
    </w:p>
    <w:p w14:paraId="0EFF3ED5" w14:textId="4990A00C" w:rsidR="00A156E1" w:rsidRPr="007963E9" w:rsidRDefault="007963E9"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4C58D569" wp14:editId="777B3294">
            <wp:extent cx="5309870" cy="7900035"/>
            <wp:effectExtent l="0" t="0" r="5080" b="5715"/>
            <wp:docPr id="205" name="Picture 20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Picture 205" descr="Table&#10;&#10;Description automatically generated"/>
                    <pic:cNvPicPr/>
                  </pic:nvPicPr>
                  <pic:blipFill>
                    <a:blip r:embed="rId183"/>
                    <a:stretch>
                      <a:fillRect/>
                    </a:stretch>
                  </pic:blipFill>
                  <pic:spPr>
                    <a:xfrm>
                      <a:off x="0" y="0"/>
                      <a:ext cx="5309870" cy="7900035"/>
                    </a:xfrm>
                    <a:prstGeom prst="rect">
                      <a:avLst/>
                    </a:prstGeom>
                  </pic:spPr>
                </pic:pic>
              </a:graphicData>
            </a:graphic>
          </wp:inline>
        </w:drawing>
      </w:r>
    </w:p>
    <w:p w14:paraId="22F95CC9" w14:textId="4BEA49B4" w:rsidR="00A156E1" w:rsidRPr="002E60FF" w:rsidRDefault="002E60FF"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761A4C8A" wp14:editId="03592CA7">
            <wp:extent cx="5309870" cy="7757160"/>
            <wp:effectExtent l="0" t="0" r="5080" b="0"/>
            <wp:docPr id="206" name="Picture 206"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Picture 206" descr="Table&#10;&#10;Description automatically generated with medium confidence"/>
                    <pic:cNvPicPr/>
                  </pic:nvPicPr>
                  <pic:blipFill>
                    <a:blip r:embed="rId184"/>
                    <a:stretch>
                      <a:fillRect/>
                    </a:stretch>
                  </pic:blipFill>
                  <pic:spPr>
                    <a:xfrm>
                      <a:off x="0" y="0"/>
                      <a:ext cx="5309870" cy="7757160"/>
                    </a:xfrm>
                    <a:prstGeom prst="rect">
                      <a:avLst/>
                    </a:prstGeom>
                  </pic:spPr>
                </pic:pic>
              </a:graphicData>
            </a:graphic>
          </wp:inline>
        </w:drawing>
      </w:r>
    </w:p>
    <w:p w14:paraId="57384AF7" w14:textId="11F14490" w:rsidR="00A156E1" w:rsidRPr="000507CF" w:rsidRDefault="000507CF"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6FDFFF62" wp14:editId="3D13C1EB">
            <wp:extent cx="5495577" cy="7677509"/>
            <wp:effectExtent l="0" t="0" r="0" b="0"/>
            <wp:docPr id="207" name="Picture 207"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Picture 207" descr="Text&#10;&#10;Description automatically generated with medium confidence"/>
                    <pic:cNvPicPr/>
                  </pic:nvPicPr>
                  <pic:blipFill>
                    <a:blip r:embed="rId185"/>
                    <a:stretch>
                      <a:fillRect/>
                    </a:stretch>
                  </pic:blipFill>
                  <pic:spPr>
                    <a:xfrm>
                      <a:off x="0" y="0"/>
                      <a:ext cx="5499234" cy="7682618"/>
                    </a:xfrm>
                    <a:prstGeom prst="rect">
                      <a:avLst/>
                    </a:prstGeom>
                  </pic:spPr>
                </pic:pic>
              </a:graphicData>
            </a:graphic>
          </wp:inline>
        </w:drawing>
      </w:r>
    </w:p>
    <w:p w14:paraId="434EF5C7" w14:textId="2CD0F258" w:rsidR="00A156E1" w:rsidRPr="00355DD4" w:rsidRDefault="00355DD4"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66EDF54E" wp14:editId="120E7747">
            <wp:extent cx="5413439" cy="7246188"/>
            <wp:effectExtent l="0" t="0" r="0" b="0"/>
            <wp:docPr id="208" name="Picture 20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Picture 208" descr="Text&#10;&#10;Description automatically generated"/>
                    <pic:cNvPicPr/>
                  </pic:nvPicPr>
                  <pic:blipFill>
                    <a:blip r:embed="rId186"/>
                    <a:stretch>
                      <a:fillRect/>
                    </a:stretch>
                  </pic:blipFill>
                  <pic:spPr>
                    <a:xfrm>
                      <a:off x="0" y="0"/>
                      <a:ext cx="5415357" cy="7248755"/>
                    </a:xfrm>
                    <a:prstGeom prst="rect">
                      <a:avLst/>
                    </a:prstGeom>
                  </pic:spPr>
                </pic:pic>
              </a:graphicData>
            </a:graphic>
          </wp:inline>
        </w:drawing>
      </w:r>
    </w:p>
    <w:p w14:paraId="7CFF17B5" w14:textId="7E059B2C" w:rsidR="00A156E1" w:rsidRPr="00BC4BAA" w:rsidRDefault="00BC4BAA"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381EE278" wp14:editId="5F491982">
            <wp:extent cx="5648024" cy="7401464"/>
            <wp:effectExtent l="0" t="0" r="0" b="9525"/>
            <wp:docPr id="209" name="Picture 209"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 name="Picture 209" descr="Table&#10;&#10;Description automatically generated with medium confidence"/>
                    <pic:cNvPicPr/>
                  </pic:nvPicPr>
                  <pic:blipFill>
                    <a:blip r:embed="rId187"/>
                    <a:stretch>
                      <a:fillRect/>
                    </a:stretch>
                  </pic:blipFill>
                  <pic:spPr>
                    <a:xfrm>
                      <a:off x="0" y="0"/>
                      <a:ext cx="5657006" cy="7413235"/>
                    </a:xfrm>
                    <a:prstGeom prst="rect">
                      <a:avLst/>
                    </a:prstGeom>
                  </pic:spPr>
                </pic:pic>
              </a:graphicData>
            </a:graphic>
          </wp:inline>
        </w:drawing>
      </w:r>
    </w:p>
    <w:p w14:paraId="303E78E2" w14:textId="00F3F13C" w:rsidR="00A156E1" w:rsidRPr="00AF626C" w:rsidRDefault="00AF626C"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297A3608" wp14:editId="3B9FF79D">
            <wp:extent cx="5386799" cy="7392837"/>
            <wp:effectExtent l="0" t="0" r="4445" b="0"/>
            <wp:docPr id="210" name="Picture 2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Picture 210" descr="Table&#10;&#10;Description automatically generated"/>
                    <pic:cNvPicPr/>
                  </pic:nvPicPr>
                  <pic:blipFill>
                    <a:blip r:embed="rId188"/>
                    <a:stretch>
                      <a:fillRect/>
                    </a:stretch>
                  </pic:blipFill>
                  <pic:spPr>
                    <a:xfrm>
                      <a:off x="0" y="0"/>
                      <a:ext cx="5388643" cy="7395367"/>
                    </a:xfrm>
                    <a:prstGeom prst="rect">
                      <a:avLst/>
                    </a:prstGeom>
                  </pic:spPr>
                </pic:pic>
              </a:graphicData>
            </a:graphic>
          </wp:inline>
        </w:drawing>
      </w:r>
    </w:p>
    <w:p w14:paraId="41F87DC2" w14:textId="74030DA7" w:rsidR="00A156E1" w:rsidRPr="00DE6732" w:rsidRDefault="00DE6732"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342FBC20" wp14:editId="6C03275B">
            <wp:extent cx="5430895" cy="7306573"/>
            <wp:effectExtent l="0" t="0" r="0" b="8890"/>
            <wp:docPr id="211" name="Picture 211"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Picture 211" descr="Text&#10;&#10;Description automatically generated with medium confidence"/>
                    <pic:cNvPicPr/>
                  </pic:nvPicPr>
                  <pic:blipFill>
                    <a:blip r:embed="rId189"/>
                    <a:stretch>
                      <a:fillRect/>
                    </a:stretch>
                  </pic:blipFill>
                  <pic:spPr>
                    <a:xfrm>
                      <a:off x="0" y="0"/>
                      <a:ext cx="5433846" cy="7310543"/>
                    </a:xfrm>
                    <a:prstGeom prst="rect">
                      <a:avLst/>
                    </a:prstGeom>
                  </pic:spPr>
                </pic:pic>
              </a:graphicData>
            </a:graphic>
          </wp:inline>
        </w:drawing>
      </w:r>
    </w:p>
    <w:p w14:paraId="67290C76" w14:textId="7C5D4FE4" w:rsidR="00A156E1" w:rsidRPr="00076E06" w:rsidRDefault="00076E06"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22CECF32" wp14:editId="1D024496">
            <wp:extent cx="5545240" cy="3122762"/>
            <wp:effectExtent l="0" t="0" r="0" b="1905"/>
            <wp:docPr id="212" name="Picture 21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Picture 212" descr="Text, letter&#10;&#10;Description automatically generated"/>
                    <pic:cNvPicPr/>
                  </pic:nvPicPr>
                  <pic:blipFill>
                    <a:blip r:embed="rId190"/>
                    <a:stretch>
                      <a:fillRect/>
                    </a:stretch>
                  </pic:blipFill>
                  <pic:spPr>
                    <a:xfrm>
                      <a:off x="0" y="0"/>
                      <a:ext cx="5551193" cy="3126115"/>
                    </a:xfrm>
                    <a:prstGeom prst="rect">
                      <a:avLst/>
                    </a:prstGeom>
                  </pic:spPr>
                </pic:pic>
              </a:graphicData>
            </a:graphic>
          </wp:inline>
        </w:drawing>
      </w:r>
    </w:p>
    <w:p w14:paraId="72D3D8F2" w14:textId="50EF0EC9" w:rsidR="0069160C" w:rsidRPr="00731E0F" w:rsidRDefault="00126901" w:rsidP="0069160C">
      <w:pPr>
        <w:pStyle w:val="Caption"/>
        <w:jc w:val="center"/>
      </w:pPr>
      <w:r>
        <w:t>Appendix B</w:t>
      </w:r>
      <w:r w:rsidR="0069160C" w:rsidRPr="00731E0F">
        <w:t>-</w:t>
      </w:r>
      <w:r w:rsidR="0069160C">
        <w:t>3</w:t>
      </w:r>
      <w:r w:rsidR="0069160C" w:rsidRPr="00731E0F">
        <w:t xml:space="preserve"> Full content of transaction sample “T</w:t>
      </w:r>
      <w:r w:rsidR="0069160C">
        <w:t>x3”</w:t>
      </w:r>
    </w:p>
    <w:p w14:paraId="7C4CED8C" w14:textId="77777777" w:rsidR="007014D0" w:rsidRDefault="007014D0" w:rsidP="00C82C3C">
      <w:pPr>
        <w:pStyle w:val="ListParagraph"/>
        <w:spacing w:line="360" w:lineRule="auto"/>
        <w:ind w:left="0"/>
        <w:rPr>
          <w:rFonts w:ascii="Times New Roman" w:hAnsi="Times New Roman" w:cs="Times New Roman"/>
          <w:color w:val="FF0000"/>
          <w:sz w:val="28"/>
        </w:rPr>
      </w:pPr>
    </w:p>
    <w:p w14:paraId="7322EE13" w14:textId="18418247" w:rsidR="007014D0" w:rsidRPr="0062295B" w:rsidRDefault="0062295B"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242F9564" wp14:editId="777EB7D7">
            <wp:extent cx="5620838" cy="7608498"/>
            <wp:effectExtent l="0" t="0" r="0" b="0"/>
            <wp:docPr id="213" name="Picture 213"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 name="Picture 213" descr="Table&#10;&#10;Description automatically generated with medium confidence"/>
                    <pic:cNvPicPr/>
                  </pic:nvPicPr>
                  <pic:blipFill>
                    <a:blip r:embed="rId191"/>
                    <a:stretch>
                      <a:fillRect/>
                    </a:stretch>
                  </pic:blipFill>
                  <pic:spPr>
                    <a:xfrm>
                      <a:off x="0" y="0"/>
                      <a:ext cx="5625622" cy="7614974"/>
                    </a:xfrm>
                    <a:prstGeom prst="rect">
                      <a:avLst/>
                    </a:prstGeom>
                  </pic:spPr>
                </pic:pic>
              </a:graphicData>
            </a:graphic>
          </wp:inline>
        </w:drawing>
      </w:r>
    </w:p>
    <w:p w14:paraId="6B78E1D9" w14:textId="28F4F0BA" w:rsidR="004C5B96" w:rsidRPr="00407D69" w:rsidRDefault="00407D69"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57C3CA2A" wp14:editId="0D2F88C0">
            <wp:extent cx="5295900" cy="8172450"/>
            <wp:effectExtent l="0" t="0" r="0" b="0"/>
            <wp:docPr id="214" name="Picture 214"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 name="Picture 214" descr="Table&#10;&#10;Description automatically generated with medium confidence"/>
                    <pic:cNvPicPr/>
                  </pic:nvPicPr>
                  <pic:blipFill>
                    <a:blip r:embed="rId192"/>
                    <a:stretch>
                      <a:fillRect/>
                    </a:stretch>
                  </pic:blipFill>
                  <pic:spPr>
                    <a:xfrm>
                      <a:off x="0" y="0"/>
                      <a:ext cx="5295900" cy="8172450"/>
                    </a:xfrm>
                    <a:prstGeom prst="rect">
                      <a:avLst/>
                    </a:prstGeom>
                  </pic:spPr>
                </pic:pic>
              </a:graphicData>
            </a:graphic>
          </wp:inline>
        </w:drawing>
      </w:r>
    </w:p>
    <w:p w14:paraId="23D066AD" w14:textId="56A8A0D0" w:rsidR="004C5B96" w:rsidRPr="00216E33" w:rsidRDefault="00216E33"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1E2E35D0" wp14:editId="3BDE71DE">
            <wp:extent cx="5341289" cy="7772400"/>
            <wp:effectExtent l="0" t="0" r="0" b="0"/>
            <wp:docPr id="215" name="Picture 21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15" descr="Table&#10;&#10;Description automatically generated"/>
                    <pic:cNvPicPr/>
                  </pic:nvPicPr>
                  <pic:blipFill>
                    <a:blip r:embed="rId193"/>
                    <a:stretch>
                      <a:fillRect/>
                    </a:stretch>
                  </pic:blipFill>
                  <pic:spPr>
                    <a:xfrm>
                      <a:off x="0" y="0"/>
                      <a:ext cx="5342198" cy="7773723"/>
                    </a:xfrm>
                    <a:prstGeom prst="rect">
                      <a:avLst/>
                    </a:prstGeom>
                  </pic:spPr>
                </pic:pic>
              </a:graphicData>
            </a:graphic>
          </wp:inline>
        </w:drawing>
      </w:r>
    </w:p>
    <w:p w14:paraId="0A107D98" w14:textId="28890A1E" w:rsidR="004C5B96" w:rsidRPr="00F91488" w:rsidRDefault="00F91488"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2C55F51F" wp14:editId="013C00C8">
            <wp:extent cx="5322498" cy="7683951"/>
            <wp:effectExtent l="0" t="0" r="0" b="0"/>
            <wp:docPr id="216" name="Picture 21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 name="Picture 216" descr="Table&#10;&#10;Description automatically generated"/>
                    <pic:cNvPicPr/>
                  </pic:nvPicPr>
                  <pic:blipFill>
                    <a:blip r:embed="rId194"/>
                    <a:stretch>
                      <a:fillRect/>
                    </a:stretch>
                  </pic:blipFill>
                  <pic:spPr>
                    <a:xfrm>
                      <a:off x="0" y="0"/>
                      <a:ext cx="5323061" cy="7684764"/>
                    </a:xfrm>
                    <a:prstGeom prst="rect">
                      <a:avLst/>
                    </a:prstGeom>
                  </pic:spPr>
                </pic:pic>
              </a:graphicData>
            </a:graphic>
          </wp:inline>
        </w:drawing>
      </w:r>
    </w:p>
    <w:p w14:paraId="4DCA52A1" w14:textId="55216EC1" w:rsidR="004C5B96" w:rsidRPr="00FF7EB0" w:rsidRDefault="00FF7EB0"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7EA2B714" wp14:editId="37B555B0">
            <wp:extent cx="5374256" cy="7557507"/>
            <wp:effectExtent l="0" t="0" r="0" b="5715"/>
            <wp:docPr id="217" name="Picture 217"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 name="Picture 217" descr="Text&#10;&#10;Description automatically generated with medium confidence"/>
                    <pic:cNvPicPr/>
                  </pic:nvPicPr>
                  <pic:blipFill>
                    <a:blip r:embed="rId195"/>
                    <a:stretch>
                      <a:fillRect/>
                    </a:stretch>
                  </pic:blipFill>
                  <pic:spPr>
                    <a:xfrm>
                      <a:off x="0" y="0"/>
                      <a:ext cx="5376466" cy="7560615"/>
                    </a:xfrm>
                    <a:prstGeom prst="rect">
                      <a:avLst/>
                    </a:prstGeom>
                  </pic:spPr>
                </pic:pic>
              </a:graphicData>
            </a:graphic>
          </wp:inline>
        </w:drawing>
      </w:r>
    </w:p>
    <w:p w14:paraId="117D2985" w14:textId="6DF95031" w:rsidR="004C5B96" w:rsidRPr="00D70DAB" w:rsidRDefault="00D70DAB"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10865CEB" wp14:editId="798C0A7C">
            <wp:extent cx="5394698" cy="7272068"/>
            <wp:effectExtent l="0" t="0" r="0" b="5080"/>
            <wp:docPr id="218" name="Picture 21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 name="Picture 218" descr="Text&#10;&#10;Description automatically generated"/>
                    <pic:cNvPicPr/>
                  </pic:nvPicPr>
                  <pic:blipFill>
                    <a:blip r:embed="rId196"/>
                    <a:stretch>
                      <a:fillRect/>
                    </a:stretch>
                  </pic:blipFill>
                  <pic:spPr>
                    <a:xfrm>
                      <a:off x="0" y="0"/>
                      <a:ext cx="5396041" cy="7273878"/>
                    </a:xfrm>
                    <a:prstGeom prst="rect">
                      <a:avLst/>
                    </a:prstGeom>
                  </pic:spPr>
                </pic:pic>
              </a:graphicData>
            </a:graphic>
          </wp:inline>
        </w:drawing>
      </w:r>
    </w:p>
    <w:p w14:paraId="2D7FADA9" w14:textId="38AD9D0C" w:rsidR="004C5B96" w:rsidRPr="00BA1453" w:rsidRDefault="00BA1453"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776EB231" wp14:editId="78C54BC1">
            <wp:extent cx="5405494" cy="7410090"/>
            <wp:effectExtent l="0" t="0" r="5080" b="635"/>
            <wp:docPr id="219" name="Picture 219"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 name="Picture 219" descr="Table&#10;&#10;Description automatically generated with low confidence"/>
                    <pic:cNvPicPr/>
                  </pic:nvPicPr>
                  <pic:blipFill>
                    <a:blip r:embed="rId197"/>
                    <a:stretch>
                      <a:fillRect/>
                    </a:stretch>
                  </pic:blipFill>
                  <pic:spPr>
                    <a:xfrm>
                      <a:off x="0" y="0"/>
                      <a:ext cx="5407321" cy="7412595"/>
                    </a:xfrm>
                    <a:prstGeom prst="rect">
                      <a:avLst/>
                    </a:prstGeom>
                  </pic:spPr>
                </pic:pic>
              </a:graphicData>
            </a:graphic>
          </wp:inline>
        </w:drawing>
      </w:r>
    </w:p>
    <w:p w14:paraId="2C653A6A" w14:textId="1AE61B8D" w:rsidR="004C5B96" w:rsidRPr="00A65A51" w:rsidRDefault="00A65A51"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08BBAA39" wp14:editId="653E8242">
            <wp:extent cx="5357004" cy="7401276"/>
            <wp:effectExtent l="0" t="0" r="0" b="9525"/>
            <wp:docPr id="220" name="Picture 220"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 name="Picture 220" descr="Table&#10;&#10;Description automatically generated with medium confidence"/>
                    <pic:cNvPicPr/>
                  </pic:nvPicPr>
                  <pic:blipFill>
                    <a:blip r:embed="rId198"/>
                    <a:stretch>
                      <a:fillRect/>
                    </a:stretch>
                  </pic:blipFill>
                  <pic:spPr>
                    <a:xfrm>
                      <a:off x="0" y="0"/>
                      <a:ext cx="5360399" cy="7405966"/>
                    </a:xfrm>
                    <a:prstGeom prst="rect">
                      <a:avLst/>
                    </a:prstGeom>
                  </pic:spPr>
                </pic:pic>
              </a:graphicData>
            </a:graphic>
          </wp:inline>
        </w:drawing>
      </w:r>
    </w:p>
    <w:p w14:paraId="0C971A36" w14:textId="3E13D5C5" w:rsidR="004C5B96" w:rsidRPr="005D3421" w:rsidRDefault="005D3421"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19FCAE47" wp14:editId="4F8014A1">
            <wp:extent cx="5570350" cy="7366958"/>
            <wp:effectExtent l="0" t="0" r="0" b="5715"/>
            <wp:docPr id="221" name="Picture 22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Picture 221" descr="Text&#10;&#10;Description automatically generated"/>
                    <pic:cNvPicPr/>
                  </pic:nvPicPr>
                  <pic:blipFill>
                    <a:blip r:embed="rId199"/>
                    <a:stretch>
                      <a:fillRect/>
                    </a:stretch>
                  </pic:blipFill>
                  <pic:spPr>
                    <a:xfrm>
                      <a:off x="0" y="0"/>
                      <a:ext cx="5575633" cy="7373944"/>
                    </a:xfrm>
                    <a:prstGeom prst="rect">
                      <a:avLst/>
                    </a:prstGeom>
                  </pic:spPr>
                </pic:pic>
              </a:graphicData>
            </a:graphic>
          </wp:inline>
        </w:drawing>
      </w:r>
    </w:p>
    <w:p w14:paraId="5C69A8B9" w14:textId="139665A5" w:rsidR="004C5B96" w:rsidRPr="00304497" w:rsidRDefault="00304497"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0BC61FB2" wp14:editId="07422021">
            <wp:extent cx="5406958" cy="3010619"/>
            <wp:effectExtent l="0" t="0" r="3810" b="0"/>
            <wp:docPr id="222" name="Picture 2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 name="Picture 222" descr="Text, letter&#10;&#10;Description automatically generated"/>
                    <pic:cNvPicPr/>
                  </pic:nvPicPr>
                  <pic:blipFill>
                    <a:blip r:embed="rId200"/>
                    <a:stretch>
                      <a:fillRect/>
                    </a:stretch>
                  </pic:blipFill>
                  <pic:spPr>
                    <a:xfrm>
                      <a:off x="0" y="0"/>
                      <a:ext cx="5409277" cy="3011910"/>
                    </a:xfrm>
                    <a:prstGeom prst="rect">
                      <a:avLst/>
                    </a:prstGeom>
                  </pic:spPr>
                </pic:pic>
              </a:graphicData>
            </a:graphic>
          </wp:inline>
        </w:drawing>
      </w:r>
    </w:p>
    <w:p w14:paraId="753F9628" w14:textId="573FCCF8" w:rsidR="00A156E1" w:rsidRPr="00731E0F" w:rsidRDefault="00126901" w:rsidP="00A156E1">
      <w:pPr>
        <w:pStyle w:val="Caption"/>
        <w:jc w:val="center"/>
      </w:pPr>
      <w:r>
        <w:t>Appendix B</w:t>
      </w:r>
      <w:r w:rsidR="00A156E1" w:rsidRPr="00731E0F">
        <w:t>-</w:t>
      </w:r>
      <w:r w:rsidR="00A156E1">
        <w:t>4</w:t>
      </w:r>
      <w:r w:rsidR="00A156E1" w:rsidRPr="00731E0F">
        <w:t xml:space="preserve"> Full content of transaction sample “T</w:t>
      </w:r>
      <w:r w:rsidR="00A156E1">
        <w:t>x4”</w:t>
      </w:r>
    </w:p>
    <w:p w14:paraId="0876FB3D" w14:textId="77777777" w:rsidR="007014D0" w:rsidRDefault="007014D0" w:rsidP="00C82C3C">
      <w:pPr>
        <w:pStyle w:val="ListParagraph"/>
        <w:spacing w:line="360" w:lineRule="auto"/>
        <w:ind w:left="0"/>
        <w:rPr>
          <w:rFonts w:ascii="Times New Roman" w:hAnsi="Times New Roman" w:cs="Times New Roman"/>
          <w:color w:val="FF0000"/>
          <w:sz w:val="28"/>
        </w:rPr>
      </w:pPr>
    </w:p>
    <w:p w14:paraId="35427A1A" w14:textId="3FF95EF2" w:rsidR="007014D0" w:rsidRPr="00DE4046" w:rsidRDefault="00DE4046"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5CBC49F9" wp14:editId="092B85BE">
            <wp:extent cx="5624566" cy="7435970"/>
            <wp:effectExtent l="0" t="0" r="0" b="0"/>
            <wp:docPr id="223" name="Picture 22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 name="Picture 223" descr="Table&#10;&#10;Description automatically generated"/>
                    <pic:cNvPicPr/>
                  </pic:nvPicPr>
                  <pic:blipFill>
                    <a:blip r:embed="rId201"/>
                    <a:stretch>
                      <a:fillRect/>
                    </a:stretch>
                  </pic:blipFill>
                  <pic:spPr>
                    <a:xfrm>
                      <a:off x="0" y="0"/>
                      <a:ext cx="5627697" cy="7440110"/>
                    </a:xfrm>
                    <a:prstGeom prst="rect">
                      <a:avLst/>
                    </a:prstGeom>
                  </pic:spPr>
                </pic:pic>
              </a:graphicData>
            </a:graphic>
          </wp:inline>
        </w:drawing>
      </w:r>
    </w:p>
    <w:p w14:paraId="4BDE9AFC" w14:textId="754CFF28" w:rsidR="00262026" w:rsidRPr="00D37641" w:rsidRDefault="00D37641"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25E5A448" wp14:editId="75DC36A5">
            <wp:extent cx="4810125" cy="8172450"/>
            <wp:effectExtent l="0" t="0" r="9525" b="0"/>
            <wp:docPr id="224" name="Picture 22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224" descr="Table&#10;&#10;Description automatically generated"/>
                    <pic:cNvPicPr/>
                  </pic:nvPicPr>
                  <pic:blipFill>
                    <a:blip r:embed="rId202"/>
                    <a:stretch>
                      <a:fillRect/>
                    </a:stretch>
                  </pic:blipFill>
                  <pic:spPr>
                    <a:xfrm>
                      <a:off x="0" y="0"/>
                      <a:ext cx="4810125" cy="8172450"/>
                    </a:xfrm>
                    <a:prstGeom prst="rect">
                      <a:avLst/>
                    </a:prstGeom>
                  </pic:spPr>
                </pic:pic>
              </a:graphicData>
            </a:graphic>
          </wp:inline>
        </w:drawing>
      </w:r>
    </w:p>
    <w:p w14:paraId="596C35DF" w14:textId="35495F83" w:rsidR="00262026" w:rsidRPr="00EF138D" w:rsidRDefault="00EF138D"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5AE1F942" wp14:editId="0D994EFA">
            <wp:extent cx="5408762" cy="7965020"/>
            <wp:effectExtent l="0" t="0" r="1905" b="0"/>
            <wp:docPr id="225" name="Picture 22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Picture 225" descr="Table&#10;&#10;Description automatically generated"/>
                    <pic:cNvPicPr/>
                  </pic:nvPicPr>
                  <pic:blipFill>
                    <a:blip r:embed="rId203"/>
                    <a:stretch>
                      <a:fillRect/>
                    </a:stretch>
                  </pic:blipFill>
                  <pic:spPr>
                    <a:xfrm>
                      <a:off x="0" y="0"/>
                      <a:ext cx="5411618" cy="7969226"/>
                    </a:xfrm>
                    <a:prstGeom prst="rect">
                      <a:avLst/>
                    </a:prstGeom>
                  </pic:spPr>
                </pic:pic>
              </a:graphicData>
            </a:graphic>
          </wp:inline>
        </w:drawing>
      </w:r>
    </w:p>
    <w:p w14:paraId="0A4E604F" w14:textId="7C0AC9D9" w:rsidR="00262026" w:rsidRPr="0034105F" w:rsidRDefault="0034105F"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44EE9593" wp14:editId="3776F304">
            <wp:extent cx="5368973" cy="7806905"/>
            <wp:effectExtent l="0" t="0" r="3175" b="3810"/>
            <wp:docPr id="226" name="Picture 22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26" descr="Table&#10;&#10;Description automatically generated"/>
                    <pic:cNvPicPr/>
                  </pic:nvPicPr>
                  <pic:blipFill>
                    <a:blip r:embed="rId204"/>
                    <a:stretch>
                      <a:fillRect/>
                    </a:stretch>
                  </pic:blipFill>
                  <pic:spPr>
                    <a:xfrm>
                      <a:off x="0" y="0"/>
                      <a:ext cx="5370693" cy="7809406"/>
                    </a:xfrm>
                    <a:prstGeom prst="rect">
                      <a:avLst/>
                    </a:prstGeom>
                  </pic:spPr>
                </pic:pic>
              </a:graphicData>
            </a:graphic>
          </wp:inline>
        </w:drawing>
      </w:r>
    </w:p>
    <w:p w14:paraId="456397AB" w14:textId="724C08F7" w:rsidR="00262026" w:rsidRDefault="00BD5BAA"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6A00EA5B" wp14:editId="10A5DDD0">
            <wp:extent cx="5466645" cy="7729268"/>
            <wp:effectExtent l="0" t="0" r="1270" b="5080"/>
            <wp:docPr id="227" name="Picture 227"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227" descr="Text&#10;&#10;Description automatically generated with medium confidence"/>
                    <pic:cNvPicPr/>
                  </pic:nvPicPr>
                  <pic:blipFill>
                    <a:blip r:embed="rId205"/>
                    <a:stretch>
                      <a:fillRect/>
                    </a:stretch>
                  </pic:blipFill>
                  <pic:spPr>
                    <a:xfrm>
                      <a:off x="0" y="0"/>
                      <a:ext cx="5470097" cy="7734149"/>
                    </a:xfrm>
                    <a:prstGeom prst="rect">
                      <a:avLst/>
                    </a:prstGeom>
                  </pic:spPr>
                </pic:pic>
              </a:graphicData>
            </a:graphic>
          </wp:inline>
        </w:drawing>
      </w:r>
    </w:p>
    <w:p w14:paraId="07C62A59" w14:textId="4F01D6F1" w:rsidR="00262026" w:rsidRDefault="0031048E"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149FB46B" wp14:editId="3601F4A0">
            <wp:extent cx="5374256" cy="7356342"/>
            <wp:effectExtent l="0" t="0" r="0" b="0"/>
            <wp:docPr id="228" name="Picture 228"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Text&#10;&#10;Description automatically generated with medium confidence"/>
                    <pic:cNvPicPr/>
                  </pic:nvPicPr>
                  <pic:blipFill>
                    <a:blip r:embed="rId206"/>
                    <a:stretch>
                      <a:fillRect/>
                    </a:stretch>
                  </pic:blipFill>
                  <pic:spPr>
                    <a:xfrm>
                      <a:off x="0" y="0"/>
                      <a:ext cx="5375312" cy="7357788"/>
                    </a:xfrm>
                    <a:prstGeom prst="rect">
                      <a:avLst/>
                    </a:prstGeom>
                  </pic:spPr>
                </pic:pic>
              </a:graphicData>
            </a:graphic>
          </wp:inline>
        </w:drawing>
      </w:r>
    </w:p>
    <w:p w14:paraId="3E171662" w14:textId="22722E5D" w:rsidR="00262026" w:rsidRDefault="00D65FA2"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11695E95" wp14:editId="652DB621">
            <wp:extent cx="5384371" cy="7323826"/>
            <wp:effectExtent l="0" t="0" r="6985" b="0"/>
            <wp:docPr id="229" name="Picture 229"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229" descr="Table&#10;&#10;Description automatically generated with medium confidence"/>
                    <pic:cNvPicPr/>
                  </pic:nvPicPr>
                  <pic:blipFill>
                    <a:blip r:embed="rId207"/>
                    <a:stretch>
                      <a:fillRect/>
                    </a:stretch>
                  </pic:blipFill>
                  <pic:spPr>
                    <a:xfrm>
                      <a:off x="0" y="0"/>
                      <a:ext cx="5387036" cy="7327451"/>
                    </a:xfrm>
                    <a:prstGeom prst="rect">
                      <a:avLst/>
                    </a:prstGeom>
                  </pic:spPr>
                </pic:pic>
              </a:graphicData>
            </a:graphic>
          </wp:inline>
        </w:drawing>
      </w:r>
    </w:p>
    <w:p w14:paraId="17CD2407" w14:textId="700DC9F4" w:rsidR="00262026" w:rsidRDefault="00841628"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5C097E17" wp14:editId="777B3259">
            <wp:extent cx="5360894" cy="7384211"/>
            <wp:effectExtent l="0" t="0" r="0" b="7620"/>
            <wp:docPr id="230" name="Picture 23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230" descr="Table&#10;&#10;Description automatically generated"/>
                    <pic:cNvPicPr/>
                  </pic:nvPicPr>
                  <pic:blipFill>
                    <a:blip r:embed="rId208"/>
                    <a:stretch>
                      <a:fillRect/>
                    </a:stretch>
                  </pic:blipFill>
                  <pic:spPr>
                    <a:xfrm>
                      <a:off x="0" y="0"/>
                      <a:ext cx="5363148" cy="7387315"/>
                    </a:xfrm>
                    <a:prstGeom prst="rect">
                      <a:avLst/>
                    </a:prstGeom>
                  </pic:spPr>
                </pic:pic>
              </a:graphicData>
            </a:graphic>
          </wp:inline>
        </w:drawing>
      </w:r>
    </w:p>
    <w:p w14:paraId="0CA7C398" w14:textId="0D6E9997" w:rsidR="00262026" w:rsidRDefault="009E4210"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6706F8EA" wp14:editId="14DB12A8">
            <wp:extent cx="5501144" cy="7280694"/>
            <wp:effectExtent l="0" t="0" r="4445" b="0"/>
            <wp:docPr id="231" name="Picture 231"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Picture 231" descr="Table&#10;&#10;Description automatically generated with medium confidence"/>
                    <pic:cNvPicPr/>
                  </pic:nvPicPr>
                  <pic:blipFill>
                    <a:blip r:embed="rId209"/>
                    <a:stretch>
                      <a:fillRect/>
                    </a:stretch>
                  </pic:blipFill>
                  <pic:spPr>
                    <a:xfrm>
                      <a:off x="0" y="0"/>
                      <a:ext cx="5505457" cy="7286402"/>
                    </a:xfrm>
                    <a:prstGeom prst="rect">
                      <a:avLst/>
                    </a:prstGeom>
                  </pic:spPr>
                </pic:pic>
              </a:graphicData>
            </a:graphic>
          </wp:inline>
        </w:drawing>
      </w:r>
    </w:p>
    <w:p w14:paraId="0200061C" w14:textId="183A4BF7" w:rsidR="00262026" w:rsidRDefault="00E35291"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0F810ABD" wp14:editId="7C83E737">
            <wp:extent cx="5595053" cy="3209026"/>
            <wp:effectExtent l="0" t="0" r="5715" b="0"/>
            <wp:docPr id="232" name="Picture 23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Picture 232" descr="Text, letter&#10;&#10;Description automatically generated"/>
                    <pic:cNvPicPr/>
                  </pic:nvPicPr>
                  <pic:blipFill>
                    <a:blip r:embed="rId210"/>
                    <a:stretch>
                      <a:fillRect/>
                    </a:stretch>
                  </pic:blipFill>
                  <pic:spPr>
                    <a:xfrm>
                      <a:off x="0" y="0"/>
                      <a:ext cx="5604760" cy="3214594"/>
                    </a:xfrm>
                    <a:prstGeom prst="rect">
                      <a:avLst/>
                    </a:prstGeom>
                  </pic:spPr>
                </pic:pic>
              </a:graphicData>
            </a:graphic>
          </wp:inline>
        </w:drawing>
      </w:r>
    </w:p>
    <w:p w14:paraId="7BDFF99E" w14:textId="3A8342D6" w:rsidR="007014D0" w:rsidRPr="004C5B96" w:rsidRDefault="00126901" w:rsidP="004C5B96">
      <w:pPr>
        <w:pStyle w:val="Caption"/>
        <w:jc w:val="center"/>
      </w:pPr>
      <w:r>
        <w:t>Appendix B</w:t>
      </w:r>
      <w:r w:rsidR="004C5B96" w:rsidRPr="00731E0F">
        <w:t>-</w:t>
      </w:r>
      <w:r w:rsidR="00262026">
        <w:t>5</w:t>
      </w:r>
      <w:r w:rsidR="004C5B96" w:rsidRPr="00731E0F">
        <w:t xml:space="preserve"> Full content of transaction sample “T</w:t>
      </w:r>
      <w:r w:rsidR="004C5B96">
        <w:t>x</w:t>
      </w:r>
      <w:r w:rsidR="00262026">
        <w:t>5</w:t>
      </w:r>
      <w:r w:rsidR="004C5B96">
        <w:t>”</w:t>
      </w:r>
    </w:p>
    <w:p w14:paraId="1D5A12D2" w14:textId="7DD56675" w:rsidR="007014D0" w:rsidRDefault="007E7595"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7EC8835F" wp14:editId="7F98E990">
            <wp:extent cx="5626100" cy="7608498"/>
            <wp:effectExtent l="0" t="0" r="0" b="0"/>
            <wp:docPr id="233" name="Picture 233" descr="Text, 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233" descr="Text, table&#10;&#10;Description automatically generated with medium confidence"/>
                    <pic:cNvPicPr/>
                  </pic:nvPicPr>
                  <pic:blipFill rotWithShape="1">
                    <a:blip r:embed="rId211"/>
                    <a:srcRect b="331"/>
                    <a:stretch/>
                  </pic:blipFill>
                  <pic:spPr bwMode="auto">
                    <a:xfrm>
                      <a:off x="0" y="0"/>
                      <a:ext cx="5633470" cy="7618465"/>
                    </a:xfrm>
                    <a:prstGeom prst="rect">
                      <a:avLst/>
                    </a:prstGeom>
                    <a:ln>
                      <a:noFill/>
                    </a:ln>
                    <a:extLst>
                      <a:ext uri="{53640926-AAD7-44D8-BBD7-CCE9431645EC}">
                        <a14:shadowObscured xmlns:a14="http://schemas.microsoft.com/office/drawing/2010/main"/>
                      </a:ext>
                    </a:extLst>
                  </pic:spPr>
                </pic:pic>
              </a:graphicData>
            </a:graphic>
          </wp:inline>
        </w:drawing>
      </w:r>
    </w:p>
    <w:p w14:paraId="173DFD90" w14:textId="01C97391" w:rsidR="004C5B96" w:rsidRDefault="003370C2"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2863306F" wp14:editId="2BFB6E1C">
            <wp:extent cx="4991100" cy="8108830"/>
            <wp:effectExtent l="0" t="0" r="0" b="6985"/>
            <wp:docPr id="234" name="Picture 23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Picture 234" descr="Table&#10;&#10;Description automatically generated"/>
                    <pic:cNvPicPr/>
                  </pic:nvPicPr>
                  <pic:blipFill rotWithShape="1">
                    <a:blip r:embed="rId212"/>
                    <a:srcRect b="663"/>
                    <a:stretch/>
                  </pic:blipFill>
                  <pic:spPr bwMode="auto">
                    <a:xfrm>
                      <a:off x="0" y="0"/>
                      <a:ext cx="4991100" cy="8108830"/>
                    </a:xfrm>
                    <a:prstGeom prst="rect">
                      <a:avLst/>
                    </a:prstGeom>
                    <a:ln>
                      <a:noFill/>
                    </a:ln>
                    <a:extLst>
                      <a:ext uri="{53640926-AAD7-44D8-BBD7-CCE9431645EC}">
                        <a14:shadowObscured xmlns:a14="http://schemas.microsoft.com/office/drawing/2010/main"/>
                      </a:ext>
                    </a:extLst>
                  </pic:spPr>
                </pic:pic>
              </a:graphicData>
            </a:graphic>
          </wp:inline>
        </w:drawing>
      </w:r>
    </w:p>
    <w:p w14:paraId="5D8AEBC0" w14:textId="11A16417" w:rsidR="004C5B96" w:rsidRDefault="00F67AA9"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778972B6" wp14:editId="4A187A02">
            <wp:extent cx="5374652" cy="8151962"/>
            <wp:effectExtent l="0" t="0" r="0" b="1905"/>
            <wp:docPr id="235" name="Picture 235"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Picture 235" descr="Table&#10;&#10;Description automatically generated with medium confidence"/>
                    <pic:cNvPicPr/>
                  </pic:nvPicPr>
                  <pic:blipFill>
                    <a:blip r:embed="rId213"/>
                    <a:stretch>
                      <a:fillRect/>
                    </a:stretch>
                  </pic:blipFill>
                  <pic:spPr>
                    <a:xfrm>
                      <a:off x="0" y="0"/>
                      <a:ext cx="5376412" cy="8154632"/>
                    </a:xfrm>
                    <a:prstGeom prst="rect">
                      <a:avLst/>
                    </a:prstGeom>
                  </pic:spPr>
                </pic:pic>
              </a:graphicData>
            </a:graphic>
          </wp:inline>
        </w:drawing>
      </w:r>
    </w:p>
    <w:p w14:paraId="1B8270F0" w14:textId="5C5BAB86" w:rsidR="004C5B96" w:rsidRDefault="008D20D6"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43D01310" wp14:editId="179A48F6">
            <wp:extent cx="5365630" cy="7896370"/>
            <wp:effectExtent l="0" t="0" r="6985" b="0"/>
            <wp:docPr id="236" name="Picture 236"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 name="Picture 236" descr="Table&#10;&#10;Description automatically generated with medium confidence"/>
                    <pic:cNvPicPr/>
                  </pic:nvPicPr>
                  <pic:blipFill>
                    <a:blip r:embed="rId214"/>
                    <a:stretch>
                      <a:fillRect/>
                    </a:stretch>
                  </pic:blipFill>
                  <pic:spPr>
                    <a:xfrm>
                      <a:off x="0" y="0"/>
                      <a:ext cx="5367407" cy="7898985"/>
                    </a:xfrm>
                    <a:prstGeom prst="rect">
                      <a:avLst/>
                    </a:prstGeom>
                  </pic:spPr>
                </pic:pic>
              </a:graphicData>
            </a:graphic>
          </wp:inline>
        </w:drawing>
      </w:r>
    </w:p>
    <w:p w14:paraId="7F87D99A" w14:textId="6AD3CDBB" w:rsidR="004C5B96" w:rsidRDefault="00A66AFB"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5A886522" wp14:editId="5278BD8D">
            <wp:extent cx="5417388" cy="7723762"/>
            <wp:effectExtent l="0" t="0" r="0" b="0"/>
            <wp:docPr id="237" name="Picture 23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Picture 237" descr="Text&#10;&#10;Description automatically generated"/>
                    <pic:cNvPicPr/>
                  </pic:nvPicPr>
                  <pic:blipFill>
                    <a:blip r:embed="rId215"/>
                    <a:stretch>
                      <a:fillRect/>
                    </a:stretch>
                  </pic:blipFill>
                  <pic:spPr>
                    <a:xfrm>
                      <a:off x="0" y="0"/>
                      <a:ext cx="5419746" cy="7727124"/>
                    </a:xfrm>
                    <a:prstGeom prst="rect">
                      <a:avLst/>
                    </a:prstGeom>
                  </pic:spPr>
                </pic:pic>
              </a:graphicData>
            </a:graphic>
          </wp:inline>
        </w:drawing>
      </w:r>
    </w:p>
    <w:p w14:paraId="58E9B34E" w14:textId="3BD13FC1" w:rsidR="004C5B96" w:rsidRDefault="0064396E"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65879817" wp14:editId="217A7141">
            <wp:extent cx="5432241" cy="7392837"/>
            <wp:effectExtent l="0" t="0" r="0" b="0"/>
            <wp:docPr id="238" name="Picture 23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Picture 238" descr="Text&#10;&#10;Description automatically generated"/>
                    <pic:cNvPicPr/>
                  </pic:nvPicPr>
                  <pic:blipFill>
                    <a:blip r:embed="rId216"/>
                    <a:stretch>
                      <a:fillRect/>
                    </a:stretch>
                  </pic:blipFill>
                  <pic:spPr>
                    <a:xfrm>
                      <a:off x="0" y="0"/>
                      <a:ext cx="5434336" cy="7395688"/>
                    </a:xfrm>
                    <a:prstGeom prst="rect">
                      <a:avLst/>
                    </a:prstGeom>
                  </pic:spPr>
                </pic:pic>
              </a:graphicData>
            </a:graphic>
          </wp:inline>
        </w:drawing>
      </w:r>
    </w:p>
    <w:p w14:paraId="13139CAB" w14:textId="421E9C63" w:rsidR="004C5B96" w:rsidRDefault="00427F1C"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2B625895" wp14:editId="0396A74B">
            <wp:extent cx="5437624" cy="7401464"/>
            <wp:effectExtent l="0" t="0" r="0" b="9525"/>
            <wp:docPr id="239" name="Picture 239"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239" descr="Text&#10;&#10;Description automatically generated with low confidence"/>
                    <pic:cNvPicPr/>
                  </pic:nvPicPr>
                  <pic:blipFill>
                    <a:blip r:embed="rId217"/>
                    <a:stretch>
                      <a:fillRect/>
                    </a:stretch>
                  </pic:blipFill>
                  <pic:spPr>
                    <a:xfrm>
                      <a:off x="0" y="0"/>
                      <a:ext cx="5440977" cy="7406027"/>
                    </a:xfrm>
                    <a:prstGeom prst="rect">
                      <a:avLst/>
                    </a:prstGeom>
                  </pic:spPr>
                </pic:pic>
              </a:graphicData>
            </a:graphic>
          </wp:inline>
        </w:drawing>
      </w:r>
    </w:p>
    <w:p w14:paraId="034DD770" w14:textId="74182B70" w:rsidR="004C5B96" w:rsidRDefault="004B058F"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5E47547B" wp14:editId="20FC8BFE">
            <wp:extent cx="5541061" cy="7625751"/>
            <wp:effectExtent l="0" t="0" r="2540" b="0"/>
            <wp:docPr id="240" name="Picture 240"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 name="Picture 240" descr="Table&#10;&#10;Description automatically generated with medium confidence"/>
                    <pic:cNvPicPr/>
                  </pic:nvPicPr>
                  <pic:blipFill>
                    <a:blip r:embed="rId218"/>
                    <a:stretch>
                      <a:fillRect/>
                    </a:stretch>
                  </pic:blipFill>
                  <pic:spPr>
                    <a:xfrm>
                      <a:off x="0" y="0"/>
                      <a:ext cx="5544048" cy="7629862"/>
                    </a:xfrm>
                    <a:prstGeom prst="rect">
                      <a:avLst/>
                    </a:prstGeom>
                  </pic:spPr>
                </pic:pic>
              </a:graphicData>
            </a:graphic>
          </wp:inline>
        </w:drawing>
      </w:r>
    </w:p>
    <w:p w14:paraId="599AD492" w14:textId="4124ABC6" w:rsidR="004C5B96" w:rsidRDefault="00976E76"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36DE9B8E" wp14:editId="399D79BC">
            <wp:extent cx="5724823" cy="7573992"/>
            <wp:effectExtent l="0" t="0" r="9525" b="8255"/>
            <wp:docPr id="241" name="Picture 24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Picture 241" descr="Text&#10;&#10;Description automatically generated"/>
                    <pic:cNvPicPr/>
                  </pic:nvPicPr>
                  <pic:blipFill>
                    <a:blip r:embed="rId219"/>
                    <a:stretch>
                      <a:fillRect/>
                    </a:stretch>
                  </pic:blipFill>
                  <pic:spPr>
                    <a:xfrm>
                      <a:off x="0" y="0"/>
                      <a:ext cx="5732525" cy="7584182"/>
                    </a:xfrm>
                    <a:prstGeom prst="rect">
                      <a:avLst/>
                    </a:prstGeom>
                  </pic:spPr>
                </pic:pic>
              </a:graphicData>
            </a:graphic>
          </wp:inline>
        </w:drawing>
      </w:r>
    </w:p>
    <w:p w14:paraId="240169EC" w14:textId="1DE40285" w:rsidR="004C5B96" w:rsidRDefault="00F762AE"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4F41745E" wp14:editId="6FFF2075">
            <wp:extent cx="5396100" cy="3001992"/>
            <wp:effectExtent l="0" t="0" r="0" b="8255"/>
            <wp:docPr id="242" name="Picture 24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 name="Picture 242" descr="Text, letter&#10;&#10;Description automatically generated"/>
                    <pic:cNvPicPr/>
                  </pic:nvPicPr>
                  <pic:blipFill>
                    <a:blip r:embed="rId220"/>
                    <a:stretch>
                      <a:fillRect/>
                    </a:stretch>
                  </pic:blipFill>
                  <pic:spPr>
                    <a:xfrm>
                      <a:off x="0" y="0"/>
                      <a:ext cx="5400246" cy="3004298"/>
                    </a:xfrm>
                    <a:prstGeom prst="rect">
                      <a:avLst/>
                    </a:prstGeom>
                  </pic:spPr>
                </pic:pic>
              </a:graphicData>
            </a:graphic>
          </wp:inline>
        </w:drawing>
      </w:r>
    </w:p>
    <w:p w14:paraId="1BBAE05C" w14:textId="3D44899C" w:rsidR="007014D0" w:rsidRPr="002C6631" w:rsidRDefault="00126901" w:rsidP="004C5B96">
      <w:pPr>
        <w:pStyle w:val="Caption"/>
        <w:jc w:val="center"/>
        <w:rPr>
          <w:rFonts w:cstheme="minorBidi"/>
          <w:color w:val="FF0000"/>
          <w:sz w:val="28"/>
          <w:cs/>
        </w:rPr>
      </w:pPr>
      <w:r>
        <w:t>Appendix B</w:t>
      </w:r>
      <w:r w:rsidR="004C5B96" w:rsidRPr="00731E0F">
        <w:t>-</w:t>
      </w:r>
      <w:r w:rsidR="0009616F">
        <w:t>6</w:t>
      </w:r>
      <w:r w:rsidR="004C5B96" w:rsidRPr="00731E0F">
        <w:t xml:space="preserve"> Full content of transaction sample “T</w:t>
      </w:r>
      <w:r w:rsidR="004C5B96">
        <w:t>x</w:t>
      </w:r>
      <w:r w:rsidR="0009616F">
        <w:t>6</w:t>
      </w:r>
      <w:r w:rsidR="004C5B96">
        <w:t>”</w:t>
      </w:r>
    </w:p>
    <w:p w14:paraId="7D037769" w14:textId="14F4B7F9" w:rsidR="007014D0" w:rsidRDefault="00371F61"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0B428A2D" wp14:editId="5E703B17">
            <wp:extent cx="5636895" cy="7444596"/>
            <wp:effectExtent l="0" t="0" r="1905" b="4445"/>
            <wp:docPr id="243" name="Picture 243"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Picture 243" descr="Text&#10;&#10;Description automatically generated with medium confidence"/>
                    <pic:cNvPicPr/>
                  </pic:nvPicPr>
                  <pic:blipFill rotWithShape="1">
                    <a:blip r:embed="rId221"/>
                    <a:srcRect b="454"/>
                    <a:stretch/>
                  </pic:blipFill>
                  <pic:spPr bwMode="auto">
                    <a:xfrm>
                      <a:off x="0" y="0"/>
                      <a:ext cx="5641842" cy="7451129"/>
                    </a:xfrm>
                    <a:prstGeom prst="rect">
                      <a:avLst/>
                    </a:prstGeom>
                    <a:ln>
                      <a:noFill/>
                    </a:ln>
                    <a:extLst>
                      <a:ext uri="{53640926-AAD7-44D8-BBD7-CCE9431645EC}">
                        <a14:shadowObscured xmlns:a14="http://schemas.microsoft.com/office/drawing/2010/main"/>
                      </a:ext>
                    </a:extLst>
                  </pic:spPr>
                </pic:pic>
              </a:graphicData>
            </a:graphic>
          </wp:inline>
        </w:drawing>
      </w:r>
    </w:p>
    <w:p w14:paraId="32E50E5C" w14:textId="22F3A1E9" w:rsidR="0081137A" w:rsidRDefault="00940654"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77973B43" wp14:editId="7DECF003">
            <wp:extent cx="5186561" cy="8229600"/>
            <wp:effectExtent l="0" t="0" r="0" b="0"/>
            <wp:docPr id="244" name="Picture 24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 name="Picture 244" descr="Table&#10;&#10;Description automatically generated"/>
                    <pic:cNvPicPr/>
                  </pic:nvPicPr>
                  <pic:blipFill>
                    <a:blip r:embed="rId222"/>
                    <a:stretch>
                      <a:fillRect/>
                    </a:stretch>
                  </pic:blipFill>
                  <pic:spPr>
                    <a:xfrm>
                      <a:off x="0" y="0"/>
                      <a:ext cx="5190420" cy="8235724"/>
                    </a:xfrm>
                    <a:prstGeom prst="rect">
                      <a:avLst/>
                    </a:prstGeom>
                  </pic:spPr>
                </pic:pic>
              </a:graphicData>
            </a:graphic>
          </wp:inline>
        </w:drawing>
      </w:r>
    </w:p>
    <w:p w14:paraId="03A104AA" w14:textId="52718E68" w:rsidR="0081137A" w:rsidRDefault="00AA0353"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6971101C" wp14:editId="4023666E">
            <wp:extent cx="5517898" cy="7944928"/>
            <wp:effectExtent l="0" t="0" r="6985" b="0"/>
            <wp:docPr id="245" name="Picture 24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Picture 245" descr="Table&#10;&#10;Description automatically generated"/>
                    <pic:cNvPicPr/>
                  </pic:nvPicPr>
                  <pic:blipFill>
                    <a:blip r:embed="rId223"/>
                    <a:stretch>
                      <a:fillRect/>
                    </a:stretch>
                  </pic:blipFill>
                  <pic:spPr>
                    <a:xfrm>
                      <a:off x="0" y="0"/>
                      <a:ext cx="5524736" cy="7954774"/>
                    </a:xfrm>
                    <a:prstGeom prst="rect">
                      <a:avLst/>
                    </a:prstGeom>
                  </pic:spPr>
                </pic:pic>
              </a:graphicData>
            </a:graphic>
          </wp:inline>
        </w:drawing>
      </w:r>
    </w:p>
    <w:p w14:paraId="7C5233DA" w14:textId="2146E02A" w:rsidR="0081137A" w:rsidRDefault="00D247CC"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37127D9B" wp14:editId="27F15EE8">
            <wp:extent cx="5348690" cy="7875917"/>
            <wp:effectExtent l="0" t="0" r="4445" b="0"/>
            <wp:docPr id="246" name="Picture 246"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Picture 246" descr="Table&#10;&#10;Description automatically generated with medium confidence"/>
                    <pic:cNvPicPr/>
                  </pic:nvPicPr>
                  <pic:blipFill>
                    <a:blip r:embed="rId224"/>
                    <a:stretch>
                      <a:fillRect/>
                    </a:stretch>
                  </pic:blipFill>
                  <pic:spPr>
                    <a:xfrm>
                      <a:off x="0" y="0"/>
                      <a:ext cx="5350849" cy="7879096"/>
                    </a:xfrm>
                    <a:prstGeom prst="rect">
                      <a:avLst/>
                    </a:prstGeom>
                  </pic:spPr>
                </pic:pic>
              </a:graphicData>
            </a:graphic>
          </wp:inline>
        </w:drawing>
      </w:r>
    </w:p>
    <w:p w14:paraId="3184FB4C" w14:textId="63C7A9AB" w:rsidR="0081137A" w:rsidRDefault="00F160F9"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7DC4E3AD" wp14:editId="0DB0C7A4">
            <wp:extent cx="5404615" cy="7712015"/>
            <wp:effectExtent l="0" t="0" r="5715" b="3810"/>
            <wp:docPr id="247" name="Picture 24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 name="Picture 247" descr="Text&#10;&#10;Description automatically generated"/>
                    <pic:cNvPicPr/>
                  </pic:nvPicPr>
                  <pic:blipFill>
                    <a:blip r:embed="rId225"/>
                    <a:stretch>
                      <a:fillRect/>
                    </a:stretch>
                  </pic:blipFill>
                  <pic:spPr>
                    <a:xfrm>
                      <a:off x="0" y="0"/>
                      <a:ext cx="5408186" cy="7717110"/>
                    </a:xfrm>
                    <a:prstGeom prst="rect">
                      <a:avLst/>
                    </a:prstGeom>
                  </pic:spPr>
                </pic:pic>
              </a:graphicData>
            </a:graphic>
          </wp:inline>
        </w:drawing>
      </w:r>
    </w:p>
    <w:p w14:paraId="313D820B" w14:textId="57F46DA1" w:rsidR="0081137A" w:rsidRDefault="00DE2F82"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571E987F" wp14:editId="171020A2">
            <wp:extent cx="5397831" cy="7427343"/>
            <wp:effectExtent l="0" t="0" r="0" b="2540"/>
            <wp:docPr id="248" name="Picture 248"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248" descr="Text&#10;&#10;Description automatically generated with medium confidence"/>
                    <pic:cNvPicPr/>
                  </pic:nvPicPr>
                  <pic:blipFill>
                    <a:blip r:embed="rId226"/>
                    <a:stretch>
                      <a:fillRect/>
                    </a:stretch>
                  </pic:blipFill>
                  <pic:spPr>
                    <a:xfrm>
                      <a:off x="0" y="0"/>
                      <a:ext cx="5399239" cy="7429281"/>
                    </a:xfrm>
                    <a:prstGeom prst="rect">
                      <a:avLst/>
                    </a:prstGeom>
                  </pic:spPr>
                </pic:pic>
              </a:graphicData>
            </a:graphic>
          </wp:inline>
        </w:drawing>
      </w:r>
    </w:p>
    <w:p w14:paraId="17CC0B85" w14:textId="4AFA5AA1" w:rsidR="0081137A" w:rsidRDefault="00952794"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0173B745" wp14:editId="54372AFF">
            <wp:extent cx="5370420" cy="7392837"/>
            <wp:effectExtent l="0" t="0" r="1905" b="0"/>
            <wp:docPr id="249" name="Picture 24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49" descr="Table&#10;&#10;Description automatically generated"/>
                    <pic:cNvPicPr/>
                  </pic:nvPicPr>
                  <pic:blipFill>
                    <a:blip r:embed="rId227"/>
                    <a:stretch>
                      <a:fillRect/>
                    </a:stretch>
                  </pic:blipFill>
                  <pic:spPr>
                    <a:xfrm>
                      <a:off x="0" y="0"/>
                      <a:ext cx="5372088" cy="7395133"/>
                    </a:xfrm>
                    <a:prstGeom prst="rect">
                      <a:avLst/>
                    </a:prstGeom>
                  </pic:spPr>
                </pic:pic>
              </a:graphicData>
            </a:graphic>
          </wp:inline>
        </w:drawing>
      </w:r>
    </w:p>
    <w:p w14:paraId="45CCF33B" w14:textId="3E567779" w:rsidR="0081137A" w:rsidRDefault="009E7296"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16322A5C" wp14:editId="5041CC85">
            <wp:extent cx="5381756" cy="7504981"/>
            <wp:effectExtent l="0" t="0" r="0" b="1270"/>
            <wp:docPr id="250" name="Picture 250"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 name="Picture 250" descr="Table&#10;&#10;Description automatically generated with medium confidence"/>
                    <pic:cNvPicPr/>
                  </pic:nvPicPr>
                  <pic:blipFill>
                    <a:blip r:embed="rId228"/>
                    <a:stretch>
                      <a:fillRect/>
                    </a:stretch>
                  </pic:blipFill>
                  <pic:spPr>
                    <a:xfrm>
                      <a:off x="0" y="0"/>
                      <a:ext cx="5383996" cy="7508104"/>
                    </a:xfrm>
                    <a:prstGeom prst="rect">
                      <a:avLst/>
                    </a:prstGeom>
                  </pic:spPr>
                </pic:pic>
              </a:graphicData>
            </a:graphic>
          </wp:inline>
        </w:drawing>
      </w:r>
    </w:p>
    <w:p w14:paraId="224971E0" w14:textId="08073E0A" w:rsidR="0081137A" w:rsidRDefault="00BA07C3"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18E3AB1A" wp14:editId="7B8EB572">
            <wp:extent cx="5467031" cy="7366958"/>
            <wp:effectExtent l="0" t="0" r="635" b="5715"/>
            <wp:docPr id="251" name="Picture 251"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 name="Picture 251" descr="Table&#10;&#10;Description automatically generated with medium confidence"/>
                    <pic:cNvPicPr/>
                  </pic:nvPicPr>
                  <pic:blipFill>
                    <a:blip r:embed="rId229"/>
                    <a:stretch>
                      <a:fillRect/>
                    </a:stretch>
                  </pic:blipFill>
                  <pic:spPr>
                    <a:xfrm>
                      <a:off x="0" y="0"/>
                      <a:ext cx="5470083" cy="7371071"/>
                    </a:xfrm>
                    <a:prstGeom prst="rect">
                      <a:avLst/>
                    </a:prstGeom>
                  </pic:spPr>
                </pic:pic>
              </a:graphicData>
            </a:graphic>
          </wp:inline>
        </w:drawing>
      </w:r>
    </w:p>
    <w:p w14:paraId="7B8FC841" w14:textId="64247987" w:rsidR="0081137A" w:rsidRPr="00DE1F25" w:rsidRDefault="0028063D" w:rsidP="00C82C3C">
      <w:pPr>
        <w:pStyle w:val="ListParagraph"/>
        <w:spacing w:line="360" w:lineRule="auto"/>
        <w:ind w:left="0"/>
        <w:rPr>
          <w:rFonts w:ascii="Times New Roman" w:hAnsi="Times New Roman"/>
          <w:color w:val="FF0000"/>
          <w:sz w:val="28"/>
          <w:cs/>
        </w:rPr>
      </w:pPr>
      <w:r>
        <w:rPr>
          <w:noProof/>
        </w:rPr>
        <w:lastRenderedPageBreak/>
        <w:drawing>
          <wp:inline distT="0" distB="0" distL="0" distR="0" wp14:anchorId="66572A40" wp14:editId="4FC8E20A">
            <wp:extent cx="5309870" cy="2916555"/>
            <wp:effectExtent l="0" t="0" r="5080" b="0"/>
            <wp:docPr id="252" name="Picture 25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52" descr="Text, letter&#10;&#10;Description automatically generated"/>
                    <pic:cNvPicPr/>
                  </pic:nvPicPr>
                  <pic:blipFill>
                    <a:blip r:embed="rId230"/>
                    <a:stretch>
                      <a:fillRect/>
                    </a:stretch>
                  </pic:blipFill>
                  <pic:spPr>
                    <a:xfrm>
                      <a:off x="0" y="0"/>
                      <a:ext cx="5309870" cy="2916555"/>
                    </a:xfrm>
                    <a:prstGeom prst="rect">
                      <a:avLst/>
                    </a:prstGeom>
                  </pic:spPr>
                </pic:pic>
              </a:graphicData>
            </a:graphic>
          </wp:inline>
        </w:drawing>
      </w:r>
    </w:p>
    <w:p w14:paraId="37E6446D" w14:textId="43081431" w:rsidR="007014D0" w:rsidRDefault="00126901" w:rsidP="0081137A">
      <w:pPr>
        <w:pStyle w:val="Caption"/>
        <w:jc w:val="center"/>
        <w:rPr>
          <w:color w:val="FF0000"/>
          <w:sz w:val="28"/>
        </w:rPr>
      </w:pPr>
      <w:r>
        <w:t>Appendix B</w:t>
      </w:r>
      <w:r w:rsidR="0081137A" w:rsidRPr="00731E0F">
        <w:t>-</w:t>
      </w:r>
      <w:r w:rsidR="002C6631">
        <w:rPr>
          <w:rFonts w:cstheme="minorBidi"/>
        </w:rPr>
        <w:t>7</w:t>
      </w:r>
      <w:r w:rsidR="0081137A" w:rsidRPr="00731E0F">
        <w:t xml:space="preserve"> Full content of transaction sample “T</w:t>
      </w:r>
      <w:r w:rsidR="0081137A">
        <w:t>x</w:t>
      </w:r>
      <w:r w:rsidR="002C6631">
        <w:rPr>
          <w:rFonts w:cstheme="minorBidi"/>
        </w:rPr>
        <w:t>7</w:t>
      </w:r>
      <w:r w:rsidR="0081137A">
        <w:t>”</w:t>
      </w:r>
    </w:p>
    <w:p w14:paraId="1D0EE02E" w14:textId="5F92A78C" w:rsidR="007014D0" w:rsidRPr="00FC04CD" w:rsidRDefault="00FC04CD"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18327EA7" wp14:editId="7C4EA66D">
            <wp:extent cx="5509887" cy="7427343"/>
            <wp:effectExtent l="0" t="0" r="0" b="2540"/>
            <wp:docPr id="253" name="Picture 25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 name="Picture 253" descr="Table&#10;&#10;Description automatically generated"/>
                    <pic:cNvPicPr/>
                  </pic:nvPicPr>
                  <pic:blipFill>
                    <a:blip r:embed="rId231"/>
                    <a:stretch>
                      <a:fillRect/>
                    </a:stretch>
                  </pic:blipFill>
                  <pic:spPr>
                    <a:xfrm>
                      <a:off x="0" y="0"/>
                      <a:ext cx="5514376" cy="7433394"/>
                    </a:xfrm>
                    <a:prstGeom prst="rect">
                      <a:avLst/>
                    </a:prstGeom>
                  </pic:spPr>
                </pic:pic>
              </a:graphicData>
            </a:graphic>
          </wp:inline>
        </w:drawing>
      </w:r>
    </w:p>
    <w:p w14:paraId="3CE58E87" w14:textId="67B4F344" w:rsidR="00F61429" w:rsidRPr="00CF07C2" w:rsidRDefault="00CF07C2"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23E5578A" wp14:editId="305C08D3">
            <wp:extent cx="5114925" cy="8153400"/>
            <wp:effectExtent l="0" t="0" r="9525" b="0"/>
            <wp:docPr id="254" name="Picture 25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 name="Picture 254" descr="Table&#10;&#10;Description automatically generated"/>
                    <pic:cNvPicPr/>
                  </pic:nvPicPr>
                  <pic:blipFill>
                    <a:blip r:embed="rId232"/>
                    <a:stretch>
                      <a:fillRect/>
                    </a:stretch>
                  </pic:blipFill>
                  <pic:spPr>
                    <a:xfrm>
                      <a:off x="0" y="0"/>
                      <a:ext cx="5114925" cy="8153400"/>
                    </a:xfrm>
                    <a:prstGeom prst="rect">
                      <a:avLst/>
                    </a:prstGeom>
                  </pic:spPr>
                </pic:pic>
              </a:graphicData>
            </a:graphic>
          </wp:inline>
        </w:drawing>
      </w:r>
    </w:p>
    <w:p w14:paraId="4B658450" w14:textId="5A74C1A2" w:rsidR="00F61429" w:rsidRDefault="00332DAE"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4C35379F" wp14:editId="068A1206">
            <wp:extent cx="5309870" cy="7863840"/>
            <wp:effectExtent l="0" t="0" r="5080" b="3810"/>
            <wp:docPr id="255" name="Picture 25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 name="Picture 255" descr="Table&#10;&#10;Description automatically generated"/>
                    <pic:cNvPicPr/>
                  </pic:nvPicPr>
                  <pic:blipFill>
                    <a:blip r:embed="rId233"/>
                    <a:stretch>
                      <a:fillRect/>
                    </a:stretch>
                  </pic:blipFill>
                  <pic:spPr>
                    <a:xfrm>
                      <a:off x="0" y="0"/>
                      <a:ext cx="5309870" cy="7863840"/>
                    </a:xfrm>
                    <a:prstGeom prst="rect">
                      <a:avLst/>
                    </a:prstGeom>
                  </pic:spPr>
                </pic:pic>
              </a:graphicData>
            </a:graphic>
          </wp:inline>
        </w:drawing>
      </w:r>
    </w:p>
    <w:p w14:paraId="70206EF9" w14:textId="678D5405" w:rsidR="00F61429" w:rsidRDefault="001451E0"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33DD3842" wp14:editId="5A97A439">
            <wp:extent cx="5309870" cy="8025765"/>
            <wp:effectExtent l="0" t="0" r="5080" b="0"/>
            <wp:docPr id="256" name="Picture 25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 name="Picture 256" descr="Table&#10;&#10;Description automatically generated"/>
                    <pic:cNvPicPr/>
                  </pic:nvPicPr>
                  <pic:blipFill>
                    <a:blip r:embed="rId234"/>
                    <a:stretch>
                      <a:fillRect/>
                    </a:stretch>
                  </pic:blipFill>
                  <pic:spPr>
                    <a:xfrm>
                      <a:off x="0" y="0"/>
                      <a:ext cx="5309870" cy="8025765"/>
                    </a:xfrm>
                    <a:prstGeom prst="rect">
                      <a:avLst/>
                    </a:prstGeom>
                  </pic:spPr>
                </pic:pic>
              </a:graphicData>
            </a:graphic>
          </wp:inline>
        </w:drawing>
      </w:r>
    </w:p>
    <w:p w14:paraId="1B9DB67D" w14:textId="2D87F4D2" w:rsidR="00F61429" w:rsidRDefault="00A77E06"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53C7E977" wp14:editId="6F663D30">
            <wp:extent cx="5468910" cy="7815532"/>
            <wp:effectExtent l="0" t="0" r="0" b="0"/>
            <wp:docPr id="257" name="Picture 257" descr="Text,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 name="Picture 257" descr="Text, email&#10;&#10;Description automatically generated"/>
                    <pic:cNvPicPr/>
                  </pic:nvPicPr>
                  <pic:blipFill>
                    <a:blip r:embed="rId235"/>
                    <a:stretch>
                      <a:fillRect/>
                    </a:stretch>
                  </pic:blipFill>
                  <pic:spPr>
                    <a:xfrm>
                      <a:off x="0" y="0"/>
                      <a:ext cx="5471857" cy="7819743"/>
                    </a:xfrm>
                    <a:prstGeom prst="rect">
                      <a:avLst/>
                    </a:prstGeom>
                  </pic:spPr>
                </pic:pic>
              </a:graphicData>
            </a:graphic>
          </wp:inline>
        </w:drawing>
      </w:r>
    </w:p>
    <w:p w14:paraId="2439A09B" w14:textId="71F97552" w:rsidR="00F61429" w:rsidRDefault="00542028"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0A16B09F" wp14:editId="6A7117F5">
            <wp:extent cx="5351322" cy="7427343"/>
            <wp:effectExtent l="0" t="0" r="1905" b="2540"/>
            <wp:docPr id="258" name="Picture 258"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 name="Picture 258" descr="Text&#10;&#10;Description automatically generated with medium confidence"/>
                    <pic:cNvPicPr/>
                  </pic:nvPicPr>
                  <pic:blipFill>
                    <a:blip r:embed="rId236"/>
                    <a:stretch>
                      <a:fillRect/>
                    </a:stretch>
                  </pic:blipFill>
                  <pic:spPr>
                    <a:xfrm>
                      <a:off x="0" y="0"/>
                      <a:ext cx="5352628" cy="7429156"/>
                    </a:xfrm>
                    <a:prstGeom prst="rect">
                      <a:avLst/>
                    </a:prstGeom>
                  </pic:spPr>
                </pic:pic>
              </a:graphicData>
            </a:graphic>
          </wp:inline>
        </w:drawing>
      </w:r>
    </w:p>
    <w:p w14:paraId="1479B8F3" w14:textId="61F32D42" w:rsidR="00F61429" w:rsidRDefault="005D5F02"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491C165E" wp14:editId="2431FDC5">
            <wp:extent cx="5606912" cy="7487728"/>
            <wp:effectExtent l="0" t="0" r="0" b="0"/>
            <wp:docPr id="259" name="Picture 25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 name="Picture 259" descr="Table&#10;&#10;Description automatically generated"/>
                    <pic:cNvPicPr/>
                  </pic:nvPicPr>
                  <pic:blipFill>
                    <a:blip r:embed="rId237"/>
                    <a:stretch>
                      <a:fillRect/>
                    </a:stretch>
                  </pic:blipFill>
                  <pic:spPr>
                    <a:xfrm>
                      <a:off x="0" y="0"/>
                      <a:ext cx="5610094" cy="7491978"/>
                    </a:xfrm>
                    <a:prstGeom prst="rect">
                      <a:avLst/>
                    </a:prstGeom>
                  </pic:spPr>
                </pic:pic>
              </a:graphicData>
            </a:graphic>
          </wp:inline>
        </w:drawing>
      </w:r>
    </w:p>
    <w:p w14:paraId="192DA4F6" w14:textId="3D96BECD" w:rsidR="00F61429" w:rsidRDefault="00F87AB0"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5B229132" wp14:editId="336EEB6E">
            <wp:extent cx="5358745" cy="7410090"/>
            <wp:effectExtent l="0" t="0" r="0" b="635"/>
            <wp:docPr id="260" name="Picture 260"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 name="Picture 260" descr="Table&#10;&#10;Description automatically generated with medium confidence"/>
                    <pic:cNvPicPr/>
                  </pic:nvPicPr>
                  <pic:blipFill>
                    <a:blip r:embed="rId238"/>
                    <a:stretch>
                      <a:fillRect/>
                    </a:stretch>
                  </pic:blipFill>
                  <pic:spPr>
                    <a:xfrm>
                      <a:off x="0" y="0"/>
                      <a:ext cx="5359789" cy="7411534"/>
                    </a:xfrm>
                    <a:prstGeom prst="rect">
                      <a:avLst/>
                    </a:prstGeom>
                  </pic:spPr>
                </pic:pic>
              </a:graphicData>
            </a:graphic>
          </wp:inline>
        </w:drawing>
      </w:r>
    </w:p>
    <w:p w14:paraId="40A886AB" w14:textId="77A32EEB" w:rsidR="00F61429" w:rsidRDefault="00C90AF1"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4A4BE6AE" wp14:editId="4E7F1728">
            <wp:extent cx="5469116" cy="7289321"/>
            <wp:effectExtent l="0" t="0" r="0" b="6985"/>
            <wp:docPr id="261" name="Picture 26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 name="Picture 261" descr="Table&#10;&#10;Description automatically generated"/>
                    <pic:cNvPicPr/>
                  </pic:nvPicPr>
                  <pic:blipFill>
                    <a:blip r:embed="rId239"/>
                    <a:stretch>
                      <a:fillRect/>
                    </a:stretch>
                  </pic:blipFill>
                  <pic:spPr>
                    <a:xfrm>
                      <a:off x="0" y="0"/>
                      <a:ext cx="5472677" cy="7294068"/>
                    </a:xfrm>
                    <a:prstGeom prst="rect">
                      <a:avLst/>
                    </a:prstGeom>
                  </pic:spPr>
                </pic:pic>
              </a:graphicData>
            </a:graphic>
          </wp:inline>
        </w:drawing>
      </w:r>
    </w:p>
    <w:p w14:paraId="6C6DBE16" w14:textId="66C510B9" w:rsidR="00F61429" w:rsidRDefault="00C90AF1"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311F6EA9" wp14:editId="71704D40">
            <wp:extent cx="5309870" cy="2918460"/>
            <wp:effectExtent l="0" t="0" r="5080" b="0"/>
            <wp:docPr id="262" name="Picture 26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 name="Picture 262" descr="Text, letter&#10;&#10;Description automatically generated"/>
                    <pic:cNvPicPr/>
                  </pic:nvPicPr>
                  <pic:blipFill>
                    <a:blip r:embed="rId240"/>
                    <a:stretch>
                      <a:fillRect/>
                    </a:stretch>
                  </pic:blipFill>
                  <pic:spPr>
                    <a:xfrm>
                      <a:off x="0" y="0"/>
                      <a:ext cx="5309870" cy="2918460"/>
                    </a:xfrm>
                    <a:prstGeom prst="rect">
                      <a:avLst/>
                    </a:prstGeom>
                  </pic:spPr>
                </pic:pic>
              </a:graphicData>
            </a:graphic>
          </wp:inline>
        </w:drawing>
      </w:r>
    </w:p>
    <w:p w14:paraId="47EF62AB" w14:textId="76699466" w:rsidR="007014D0" w:rsidRDefault="00126901" w:rsidP="002C6631">
      <w:pPr>
        <w:pStyle w:val="Caption"/>
        <w:jc w:val="center"/>
        <w:rPr>
          <w:color w:val="FF0000"/>
          <w:sz w:val="28"/>
        </w:rPr>
      </w:pPr>
      <w:r>
        <w:t>Appendix B</w:t>
      </w:r>
      <w:r w:rsidR="0081137A" w:rsidRPr="00731E0F">
        <w:t>-</w:t>
      </w:r>
      <w:r w:rsidR="002C6631">
        <w:rPr>
          <w:rFonts w:cstheme="minorBidi"/>
        </w:rPr>
        <w:t>8</w:t>
      </w:r>
      <w:r w:rsidR="0081137A" w:rsidRPr="00731E0F">
        <w:t xml:space="preserve"> Full content of transaction sample “T</w:t>
      </w:r>
      <w:r w:rsidR="0081137A">
        <w:t>x</w:t>
      </w:r>
      <w:r w:rsidR="002C6631">
        <w:t>8</w:t>
      </w:r>
      <w:r w:rsidR="0081137A">
        <w:t>”</w:t>
      </w:r>
    </w:p>
    <w:p w14:paraId="22B19CA2" w14:textId="4B7DCC29" w:rsidR="00E571B7" w:rsidRDefault="00CE2F23"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340E11E5" wp14:editId="170E07ED">
            <wp:extent cx="5498465" cy="7194430"/>
            <wp:effectExtent l="0" t="0" r="6985" b="6985"/>
            <wp:docPr id="263" name="Picture 26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Picture 263" descr="Table&#10;&#10;Description automatically generated"/>
                    <pic:cNvPicPr/>
                  </pic:nvPicPr>
                  <pic:blipFill rotWithShape="1">
                    <a:blip r:embed="rId241"/>
                    <a:srcRect b="471"/>
                    <a:stretch/>
                  </pic:blipFill>
                  <pic:spPr bwMode="auto">
                    <a:xfrm>
                      <a:off x="0" y="0"/>
                      <a:ext cx="5501843" cy="7198850"/>
                    </a:xfrm>
                    <a:prstGeom prst="rect">
                      <a:avLst/>
                    </a:prstGeom>
                    <a:ln>
                      <a:noFill/>
                    </a:ln>
                    <a:extLst>
                      <a:ext uri="{53640926-AAD7-44D8-BBD7-CCE9431645EC}">
                        <a14:shadowObscured xmlns:a14="http://schemas.microsoft.com/office/drawing/2010/main"/>
                      </a:ext>
                    </a:extLst>
                  </pic:spPr>
                </pic:pic>
              </a:graphicData>
            </a:graphic>
          </wp:inline>
        </w:drawing>
      </w:r>
    </w:p>
    <w:p w14:paraId="14DA1713" w14:textId="222223AD" w:rsidR="00941388" w:rsidRDefault="002E2AB4"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12BF583A" wp14:editId="51A85B46">
            <wp:extent cx="5057775" cy="8162925"/>
            <wp:effectExtent l="0" t="0" r="9525" b="9525"/>
            <wp:docPr id="264" name="Picture 26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 name="Picture 264" descr="Table&#10;&#10;Description automatically generated"/>
                    <pic:cNvPicPr/>
                  </pic:nvPicPr>
                  <pic:blipFill>
                    <a:blip r:embed="rId242"/>
                    <a:stretch>
                      <a:fillRect/>
                    </a:stretch>
                  </pic:blipFill>
                  <pic:spPr>
                    <a:xfrm>
                      <a:off x="0" y="0"/>
                      <a:ext cx="5057775" cy="8162925"/>
                    </a:xfrm>
                    <a:prstGeom prst="rect">
                      <a:avLst/>
                    </a:prstGeom>
                  </pic:spPr>
                </pic:pic>
              </a:graphicData>
            </a:graphic>
          </wp:inline>
        </w:drawing>
      </w:r>
    </w:p>
    <w:p w14:paraId="15576471" w14:textId="420D889F" w:rsidR="00941388" w:rsidRDefault="002E2AB4"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1C3F0F76" wp14:editId="33E5B79F">
            <wp:extent cx="5309870" cy="7896225"/>
            <wp:effectExtent l="0" t="0" r="5080" b="9525"/>
            <wp:docPr id="265" name="Picture 26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5" name="Picture 265" descr="Table&#10;&#10;Description automatically generated"/>
                    <pic:cNvPicPr/>
                  </pic:nvPicPr>
                  <pic:blipFill>
                    <a:blip r:embed="rId243"/>
                    <a:stretch>
                      <a:fillRect/>
                    </a:stretch>
                  </pic:blipFill>
                  <pic:spPr>
                    <a:xfrm>
                      <a:off x="0" y="0"/>
                      <a:ext cx="5309870" cy="7896225"/>
                    </a:xfrm>
                    <a:prstGeom prst="rect">
                      <a:avLst/>
                    </a:prstGeom>
                  </pic:spPr>
                </pic:pic>
              </a:graphicData>
            </a:graphic>
          </wp:inline>
        </w:drawing>
      </w:r>
    </w:p>
    <w:p w14:paraId="29CBEADC" w14:textId="3207A4FA" w:rsidR="00941388" w:rsidRDefault="00B658C3"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6A50E329" wp14:editId="21B0A9AA">
            <wp:extent cx="5309870" cy="7832090"/>
            <wp:effectExtent l="0" t="0" r="5080" b="0"/>
            <wp:docPr id="266" name="Picture 266"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 name="Picture 266" descr="Table&#10;&#10;Description automatically generated with low confidence"/>
                    <pic:cNvPicPr/>
                  </pic:nvPicPr>
                  <pic:blipFill>
                    <a:blip r:embed="rId244"/>
                    <a:stretch>
                      <a:fillRect/>
                    </a:stretch>
                  </pic:blipFill>
                  <pic:spPr>
                    <a:xfrm>
                      <a:off x="0" y="0"/>
                      <a:ext cx="5309870" cy="7832090"/>
                    </a:xfrm>
                    <a:prstGeom prst="rect">
                      <a:avLst/>
                    </a:prstGeom>
                  </pic:spPr>
                </pic:pic>
              </a:graphicData>
            </a:graphic>
          </wp:inline>
        </w:drawing>
      </w:r>
    </w:p>
    <w:p w14:paraId="7759C63C" w14:textId="6CE46084" w:rsidR="00941388" w:rsidRDefault="00B658C3"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105796ED" wp14:editId="74582533">
            <wp:extent cx="5515332" cy="7660256"/>
            <wp:effectExtent l="0" t="0" r="9525" b="0"/>
            <wp:docPr id="267" name="Picture 267"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 name="Picture 267" descr="Text&#10;&#10;Description automatically generated with medium confidence"/>
                    <pic:cNvPicPr/>
                  </pic:nvPicPr>
                  <pic:blipFill>
                    <a:blip r:embed="rId245"/>
                    <a:stretch>
                      <a:fillRect/>
                    </a:stretch>
                  </pic:blipFill>
                  <pic:spPr>
                    <a:xfrm>
                      <a:off x="0" y="0"/>
                      <a:ext cx="5520987" cy="7668111"/>
                    </a:xfrm>
                    <a:prstGeom prst="rect">
                      <a:avLst/>
                    </a:prstGeom>
                  </pic:spPr>
                </pic:pic>
              </a:graphicData>
            </a:graphic>
          </wp:inline>
        </w:drawing>
      </w:r>
    </w:p>
    <w:p w14:paraId="290CCC83" w14:textId="77F879B9" w:rsidR="00941388" w:rsidRDefault="00B658C3"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1262B545" wp14:editId="19DA8E3B">
            <wp:extent cx="5424289" cy="7315200"/>
            <wp:effectExtent l="0" t="0" r="5080" b="0"/>
            <wp:docPr id="268" name="Picture 268"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8" name="Picture 268" descr="Table&#10;&#10;Description automatically generated with low confidence"/>
                    <pic:cNvPicPr/>
                  </pic:nvPicPr>
                  <pic:blipFill>
                    <a:blip r:embed="rId246"/>
                    <a:stretch>
                      <a:fillRect/>
                    </a:stretch>
                  </pic:blipFill>
                  <pic:spPr>
                    <a:xfrm>
                      <a:off x="0" y="0"/>
                      <a:ext cx="5428375" cy="7320711"/>
                    </a:xfrm>
                    <a:prstGeom prst="rect">
                      <a:avLst/>
                    </a:prstGeom>
                  </pic:spPr>
                </pic:pic>
              </a:graphicData>
            </a:graphic>
          </wp:inline>
        </w:drawing>
      </w:r>
    </w:p>
    <w:p w14:paraId="67566B94" w14:textId="551064F1" w:rsidR="00941388" w:rsidRDefault="00B658C3"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70FD48B1" wp14:editId="5FAC1EC5">
            <wp:extent cx="5491546" cy="7513607"/>
            <wp:effectExtent l="0" t="0" r="0" b="0"/>
            <wp:docPr id="269" name="Picture 26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 name="Picture 269" descr="Table&#10;&#10;Description automatically generated"/>
                    <pic:cNvPicPr/>
                  </pic:nvPicPr>
                  <pic:blipFill>
                    <a:blip r:embed="rId247"/>
                    <a:stretch>
                      <a:fillRect/>
                    </a:stretch>
                  </pic:blipFill>
                  <pic:spPr>
                    <a:xfrm>
                      <a:off x="0" y="0"/>
                      <a:ext cx="5494225" cy="7517272"/>
                    </a:xfrm>
                    <a:prstGeom prst="rect">
                      <a:avLst/>
                    </a:prstGeom>
                  </pic:spPr>
                </pic:pic>
              </a:graphicData>
            </a:graphic>
          </wp:inline>
        </w:drawing>
      </w:r>
    </w:p>
    <w:p w14:paraId="22B8E03B" w14:textId="59D951B5" w:rsidR="00941388" w:rsidRDefault="00B54CB3"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012060D4" wp14:editId="1C463BB0">
            <wp:extent cx="5386045" cy="7401464"/>
            <wp:effectExtent l="0" t="0" r="5715" b="0"/>
            <wp:docPr id="270" name="Picture 270"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 name="Picture 270" descr="A picture containing table&#10;&#10;Description automatically generated"/>
                    <pic:cNvPicPr/>
                  </pic:nvPicPr>
                  <pic:blipFill>
                    <a:blip r:embed="rId248"/>
                    <a:stretch>
                      <a:fillRect/>
                    </a:stretch>
                  </pic:blipFill>
                  <pic:spPr>
                    <a:xfrm>
                      <a:off x="0" y="0"/>
                      <a:ext cx="5388113" cy="7404306"/>
                    </a:xfrm>
                    <a:prstGeom prst="rect">
                      <a:avLst/>
                    </a:prstGeom>
                  </pic:spPr>
                </pic:pic>
              </a:graphicData>
            </a:graphic>
          </wp:inline>
        </w:drawing>
      </w:r>
    </w:p>
    <w:p w14:paraId="1FCC258C" w14:textId="56088E7E" w:rsidR="00941388" w:rsidRDefault="00B54CB3"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214F4EC4" wp14:editId="79D4E892">
            <wp:extent cx="5639527" cy="7504981"/>
            <wp:effectExtent l="0" t="0" r="0" b="1270"/>
            <wp:docPr id="271" name="Picture 27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 name="Picture 271" descr="Table&#10;&#10;Description automatically generated"/>
                    <pic:cNvPicPr/>
                  </pic:nvPicPr>
                  <pic:blipFill>
                    <a:blip r:embed="rId249"/>
                    <a:stretch>
                      <a:fillRect/>
                    </a:stretch>
                  </pic:blipFill>
                  <pic:spPr>
                    <a:xfrm>
                      <a:off x="0" y="0"/>
                      <a:ext cx="5645248" cy="7512595"/>
                    </a:xfrm>
                    <a:prstGeom prst="rect">
                      <a:avLst/>
                    </a:prstGeom>
                  </pic:spPr>
                </pic:pic>
              </a:graphicData>
            </a:graphic>
          </wp:inline>
        </w:drawing>
      </w:r>
    </w:p>
    <w:p w14:paraId="21A0E205" w14:textId="4199E3B5" w:rsidR="00941388" w:rsidRDefault="00B54CB3"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47C16F65" wp14:editId="19D52526">
            <wp:extent cx="5369203" cy="2976113"/>
            <wp:effectExtent l="0" t="0" r="3175" b="0"/>
            <wp:docPr id="272" name="Picture 27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 name="Picture 272" descr="Text, letter&#10;&#10;Description automatically generated"/>
                    <pic:cNvPicPr/>
                  </pic:nvPicPr>
                  <pic:blipFill>
                    <a:blip r:embed="rId250"/>
                    <a:stretch>
                      <a:fillRect/>
                    </a:stretch>
                  </pic:blipFill>
                  <pic:spPr>
                    <a:xfrm>
                      <a:off x="0" y="0"/>
                      <a:ext cx="5370704" cy="2976945"/>
                    </a:xfrm>
                    <a:prstGeom prst="rect">
                      <a:avLst/>
                    </a:prstGeom>
                  </pic:spPr>
                </pic:pic>
              </a:graphicData>
            </a:graphic>
          </wp:inline>
        </w:drawing>
      </w:r>
    </w:p>
    <w:p w14:paraId="366ED440" w14:textId="7F4DE3DB" w:rsidR="00E571B7" w:rsidRDefault="00126901" w:rsidP="002C6631">
      <w:pPr>
        <w:pStyle w:val="Caption"/>
        <w:jc w:val="center"/>
        <w:rPr>
          <w:color w:val="FF0000"/>
          <w:sz w:val="28"/>
        </w:rPr>
      </w:pPr>
      <w:r>
        <w:t>Appendix B</w:t>
      </w:r>
      <w:r w:rsidR="002C6631" w:rsidRPr="00731E0F">
        <w:t>-</w:t>
      </w:r>
      <w:r w:rsidR="002C6631">
        <w:rPr>
          <w:rFonts w:cstheme="minorBidi"/>
        </w:rPr>
        <w:t>9</w:t>
      </w:r>
      <w:r w:rsidR="002C6631" w:rsidRPr="00731E0F">
        <w:t xml:space="preserve"> Full content of transaction sample “T</w:t>
      </w:r>
      <w:r w:rsidR="002C6631">
        <w:t>x9”</w:t>
      </w:r>
    </w:p>
    <w:p w14:paraId="478B26E4" w14:textId="1059D59C" w:rsidR="00550A97" w:rsidRDefault="00B54CB3"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61647AC4" wp14:editId="7DF65CE6">
            <wp:extent cx="5474839" cy="7272068"/>
            <wp:effectExtent l="0" t="0" r="0" b="5080"/>
            <wp:docPr id="273" name="Picture 273"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 name="Picture 273" descr="Table&#10;&#10;Description automatically generated with medium confidence"/>
                    <pic:cNvPicPr/>
                  </pic:nvPicPr>
                  <pic:blipFill>
                    <a:blip r:embed="rId251"/>
                    <a:stretch>
                      <a:fillRect/>
                    </a:stretch>
                  </pic:blipFill>
                  <pic:spPr>
                    <a:xfrm>
                      <a:off x="0" y="0"/>
                      <a:ext cx="5480047" cy="7278986"/>
                    </a:xfrm>
                    <a:prstGeom prst="rect">
                      <a:avLst/>
                    </a:prstGeom>
                  </pic:spPr>
                </pic:pic>
              </a:graphicData>
            </a:graphic>
          </wp:inline>
        </w:drawing>
      </w:r>
    </w:p>
    <w:p w14:paraId="2748B211" w14:textId="7D63B941" w:rsidR="00D33C24" w:rsidRDefault="00732486"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75C6F74F" wp14:editId="6D0A85E9">
            <wp:extent cx="4905375" cy="8153400"/>
            <wp:effectExtent l="0" t="0" r="9525" b="0"/>
            <wp:docPr id="274" name="Picture 274"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 name="Picture 274" descr="Table&#10;&#10;Description automatically generated with medium confidence"/>
                    <pic:cNvPicPr/>
                  </pic:nvPicPr>
                  <pic:blipFill>
                    <a:blip r:embed="rId252"/>
                    <a:stretch>
                      <a:fillRect/>
                    </a:stretch>
                  </pic:blipFill>
                  <pic:spPr>
                    <a:xfrm>
                      <a:off x="0" y="0"/>
                      <a:ext cx="4905375" cy="8153400"/>
                    </a:xfrm>
                    <a:prstGeom prst="rect">
                      <a:avLst/>
                    </a:prstGeom>
                  </pic:spPr>
                </pic:pic>
              </a:graphicData>
            </a:graphic>
          </wp:inline>
        </w:drawing>
      </w:r>
    </w:p>
    <w:p w14:paraId="7CA35B78" w14:textId="0B92F941" w:rsidR="00D33C24" w:rsidRDefault="000A0067"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2070DB3A" wp14:editId="519A84F9">
            <wp:extent cx="5309870" cy="7806905"/>
            <wp:effectExtent l="0" t="0" r="5080" b="3810"/>
            <wp:docPr id="275" name="Picture 27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 name="Picture 275" descr="Table&#10;&#10;Description automatically generated"/>
                    <pic:cNvPicPr/>
                  </pic:nvPicPr>
                  <pic:blipFill rotWithShape="1">
                    <a:blip r:embed="rId253"/>
                    <a:srcRect b="265"/>
                    <a:stretch/>
                  </pic:blipFill>
                  <pic:spPr bwMode="auto">
                    <a:xfrm>
                      <a:off x="0" y="0"/>
                      <a:ext cx="5309870" cy="7806905"/>
                    </a:xfrm>
                    <a:prstGeom prst="rect">
                      <a:avLst/>
                    </a:prstGeom>
                    <a:ln>
                      <a:noFill/>
                    </a:ln>
                    <a:extLst>
                      <a:ext uri="{53640926-AAD7-44D8-BBD7-CCE9431645EC}">
                        <a14:shadowObscured xmlns:a14="http://schemas.microsoft.com/office/drawing/2010/main"/>
                      </a:ext>
                    </a:extLst>
                  </pic:spPr>
                </pic:pic>
              </a:graphicData>
            </a:graphic>
          </wp:inline>
        </w:drawing>
      </w:r>
    </w:p>
    <w:p w14:paraId="1179AA7D" w14:textId="33FFFA71" w:rsidR="00D33C24" w:rsidRDefault="00CA279A"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7E377F63" wp14:editId="696FC731">
            <wp:extent cx="5309870" cy="7726045"/>
            <wp:effectExtent l="0" t="0" r="5080" b="8255"/>
            <wp:docPr id="276" name="Picture 276"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 name="Picture 276" descr="Table&#10;&#10;Description automatically generated with medium confidence"/>
                    <pic:cNvPicPr/>
                  </pic:nvPicPr>
                  <pic:blipFill>
                    <a:blip r:embed="rId254"/>
                    <a:stretch>
                      <a:fillRect/>
                    </a:stretch>
                  </pic:blipFill>
                  <pic:spPr>
                    <a:xfrm>
                      <a:off x="0" y="0"/>
                      <a:ext cx="5309870" cy="7726045"/>
                    </a:xfrm>
                    <a:prstGeom prst="rect">
                      <a:avLst/>
                    </a:prstGeom>
                  </pic:spPr>
                </pic:pic>
              </a:graphicData>
            </a:graphic>
          </wp:inline>
        </w:drawing>
      </w:r>
    </w:p>
    <w:p w14:paraId="2588FFBB" w14:textId="62940F9F" w:rsidR="00D33C24" w:rsidRDefault="00F24AF5"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652836DA" wp14:editId="34236090">
            <wp:extent cx="5426070" cy="7453222"/>
            <wp:effectExtent l="0" t="0" r="3810" b="0"/>
            <wp:docPr id="277" name="Picture 27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7" name="Picture 277" descr="Text&#10;&#10;Description automatically generated"/>
                    <pic:cNvPicPr/>
                  </pic:nvPicPr>
                  <pic:blipFill>
                    <a:blip r:embed="rId255"/>
                    <a:stretch>
                      <a:fillRect/>
                    </a:stretch>
                  </pic:blipFill>
                  <pic:spPr>
                    <a:xfrm>
                      <a:off x="0" y="0"/>
                      <a:ext cx="5431308" cy="7460416"/>
                    </a:xfrm>
                    <a:prstGeom prst="rect">
                      <a:avLst/>
                    </a:prstGeom>
                  </pic:spPr>
                </pic:pic>
              </a:graphicData>
            </a:graphic>
          </wp:inline>
        </w:drawing>
      </w:r>
    </w:p>
    <w:p w14:paraId="7A130CE6" w14:textId="583C28FD" w:rsidR="00D33C24" w:rsidRDefault="0054545A"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16FD6022" wp14:editId="769B1DCE">
            <wp:extent cx="5574524" cy="7470475"/>
            <wp:effectExtent l="0" t="0" r="7620" b="0"/>
            <wp:docPr id="278" name="Picture 27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 name="Picture 278" descr="Text&#10;&#10;Description automatically generated"/>
                    <pic:cNvPicPr/>
                  </pic:nvPicPr>
                  <pic:blipFill>
                    <a:blip r:embed="rId256"/>
                    <a:stretch>
                      <a:fillRect/>
                    </a:stretch>
                  </pic:blipFill>
                  <pic:spPr>
                    <a:xfrm>
                      <a:off x="0" y="0"/>
                      <a:ext cx="5577782" cy="7474841"/>
                    </a:xfrm>
                    <a:prstGeom prst="rect">
                      <a:avLst/>
                    </a:prstGeom>
                  </pic:spPr>
                </pic:pic>
              </a:graphicData>
            </a:graphic>
          </wp:inline>
        </w:drawing>
      </w:r>
    </w:p>
    <w:p w14:paraId="7BB126D0" w14:textId="6613E11E" w:rsidR="00D33C24" w:rsidRDefault="00951CBB"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23B03AD4" wp14:editId="136A67A7">
            <wp:extent cx="5383610" cy="7375585"/>
            <wp:effectExtent l="0" t="0" r="7620" b="0"/>
            <wp:docPr id="279" name="Picture 279"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 name="Picture 279" descr="Table&#10;&#10;Description automatically generated with medium confidence"/>
                    <pic:cNvPicPr/>
                  </pic:nvPicPr>
                  <pic:blipFill>
                    <a:blip r:embed="rId257"/>
                    <a:stretch>
                      <a:fillRect/>
                    </a:stretch>
                  </pic:blipFill>
                  <pic:spPr>
                    <a:xfrm>
                      <a:off x="0" y="0"/>
                      <a:ext cx="5384654" cy="7377015"/>
                    </a:xfrm>
                    <a:prstGeom prst="rect">
                      <a:avLst/>
                    </a:prstGeom>
                  </pic:spPr>
                </pic:pic>
              </a:graphicData>
            </a:graphic>
          </wp:inline>
        </w:drawing>
      </w:r>
    </w:p>
    <w:p w14:paraId="69BBFE0D" w14:textId="5F859DFE" w:rsidR="00D33C24" w:rsidRDefault="002F6E08"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240B10C9" wp14:editId="7794D0E5">
            <wp:extent cx="5384746" cy="7341079"/>
            <wp:effectExtent l="0" t="0" r="6985" b="0"/>
            <wp:docPr id="280" name="Picture 280"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 name="Picture 280" descr="Table&#10;&#10;Description automatically generated with medium confidence"/>
                    <pic:cNvPicPr/>
                  </pic:nvPicPr>
                  <pic:blipFill>
                    <a:blip r:embed="rId258"/>
                    <a:stretch>
                      <a:fillRect/>
                    </a:stretch>
                  </pic:blipFill>
                  <pic:spPr>
                    <a:xfrm>
                      <a:off x="0" y="0"/>
                      <a:ext cx="5389344" cy="7347348"/>
                    </a:xfrm>
                    <a:prstGeom prst="rect">
                      <a:avLst/>
                    </a:prstGeom>
                  </pic:spPr>
                </pic:pic>
              </a:graphicData>
            </a:graphic>
          </wp:inline>
        </w:drawing>
      </w:r>
    </w:p>
    <w:p w14:paraId="441ACF6F" w14:textId="72AF6D2C" w:rsidR="00D33C24" w:rsidRDefault="006C03DA"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4EFC141D" wp14:editId="24B50BFF">
            <wp:extent cx="5585834" cy="7401464"/>
            <wp:effectExtent l="0" t="0" r="0" b="9525"/>
            <wp:docPr id="281" name="Picture 281"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 name="Picture 281" descr="Table&#10;&#10;Description automatically generated with medium confidence"/>
                    <pic:cNvPicPr/>
                  </pic:nvPicPr>
                  <pic:blipFill>
                    <a:blip r:embed="rId259"/>
                    <a:stretch>
                      <a:fillRect/>
                    </a:stretch>
                  </pic:blipFill>
                  <pic:spPr>
                    <a:xfrm>
                      <a:off x="0" y="0"/>
                      <a:ext cx="5589095" cy="7405785"/>
                    </a:xfrm>
                    <a:prstGeom prst="rect">
                      <a:avLst/>
                    </a:prstGeom>
                  </pic:spPr>
                </pic:pic>
              </a:graphicData>
            </a:graphic>
          </wp:inline>
        </w:drawing>
      </w:r>
    </w:p>
    <w:p w14:paraId="018F9C0F" w14:textId="0B9DC489" w:rsidR="00D33C24" w:rsidRDefault="00D26A6C"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3E897457" wp14:editId="1A4F6ED0">
            <wp:extent cx="5372010" cy="3045124"/>
            <wp:effectExtent l="0" t="0" r="635" b="3175"/>
            <wp:docPr id="282" name="Picture 28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 name="Picture 282" descr="Text, letter&#10;&#10;Description automatically generated"/>
                    <pic:cNvPicPr/>
                  </pic:nvPicPr>
                  <pic:blipFill>
                    <a:blip r:embed="rId260"/>
                    <a:stretch>
                      <a:fillRect/>
                    </a:stretch>
                  </pic:blipFill>
                  <pic:spPr>
                    <a:xfrm>
                      <a:off x="0" y="0"/>
                      <a:ext cx="5373365" cy="3045892"/>
                    </a:xfrm>
                    <a:prstGeom prst="rect">
                      <a:avLst/>
                    </a:prstGeom>
                  </pic:spPr>
                </pic:pic>
              </a:graphicData>
            </a:graphic>
          </wp:inline>
        </w:drawing>
      </w:r>
    </w:p>
    <w:p w14:paraId="25F29104" w14:textId="1A6AC8F7" w:rsidR="002C6631" w:rsidRDefault="00126901" w:rsidP="002C6631">
      <w:pPr>
        <w:pStyle w:val="Caption"/>
        <w:jc w:val="center"/>
        <w:rPr>
          <w:color w:val="FF0000"/>
          <w:sz w:val="28"/>
        </w:rPr>
      </w:pPr>
      <w:r>
        <w:t>Appendix B</w:t>
      </w:r>
      <w:r w:rsidR="002C6631" w:rsidRPr="00731E0F">
        <w:t>-</w:t>
      </w:r>
      <w:r w:rsidR="002C6631">
        <w:rPr>
          <w:rFonts w:cstheme="minorBidi"/>
        </w:rPr>
        <w:t>10</w:t>
      </w:r>
      <w:r w:rsidR="002C6631" w:rsidRPr="00731E0F">
        <w:t xml:space="preserve"> Full content of transaction sample “T</w:t>
      </w:r>
      <w:r w:rsidR="002C6631">
        <w:t>x10”</w:t>
      </w:r>
    </w:p>
    <w:p w14:paraId="7E3081DA" w14:textId="106AA2BB" w:rsidR="002C6631" w:rsidRDefault="002C6631" w:rsidP="00C82C3C">
      <w:pPr>
        <w:pStyle w:val="ListParagraph"/>
        <w:spacing w:line="360" w:lineRule="auto"/>
        <w:ind w:left="0"/>
        <w:rPr>
          <w:rFonts w:ascii="Times New Roman" w:hAnsi="Times New Roman" w:cs="Times New Roman"/>
          <w:color w:val="FF0000"/>
          <w:sz w:val="28"/>
        </w:rPr>
      </w:pPr>
    </w:p>
    <w:p w14:paraId="65F186F8" w14:textId="7DD3CA48" w:rsidR="00D33C24" w:rsidRDefault="00D33C24" w:rsidP="00C82C3C">
      <w:pPr>
        <w:pStyle w:val="ListParagraph"/>
        <w:spacing w:line="360" w:lineRule="auto"/>
        <w:ind w:left="0"/>
        <w:rPr>
          <w:rFonts w:ascii="Times New Roman" w:hAnsi="Times New Roman" w:cs="Times New Roman"/>
          <w:color w:val="FF0000"/>
          <w:sz w:val="28"/>
        </w:rPr>
      </w:pPr>
    </w:p>
    <w:p w14:paraId="41042577" w14:textId="571E2311" w:rsidR="00D33C24" w:rsidRDefault="00D33C24" w:rsidP="00C82C3C">
      <w:pPr>
        <w:pStyle w:val="ListParagraph"/>
        <w:spacing w:line="360" w:lineRule="auto"/>
        <w:ind w:left="0"/>
        <w:rPr>
          <w:rFonts w:ascii="Times New Roman" w:hAnsi="Times New Roman" w:cs="Times New Roman"/>
          <w:color w:val="FF0000"/>
          <w:sz w:val="28"/>
        </w:rPr>
      </w:pPr>
    </w:p>
    <w:p w14:paraId="3A341F0A" w14:textId="7C9790A1" w:rsidR="00D33C24" w:rsidRDefault="00D33C24" w:rsidP="00C82C3C">
      <w:pPr>
        <w:pStyle w:val="ListParagraph"/>
        <w:spacing w:line="360" w:lineRule="auto"/>
        <w:ind w:left="0"/>
        <w:rPr>
          <w:rFonts w:ascii="Times New Roman" w:hAnsi="Times New Roman" w:cs="Times New Roman"/>
          <w:color w:val="FF0000"/>
          <w:sz w:val="28"/>
        </w:rPr>
      </w:pPr>
    </w:p>
    <w:p w14:paraId="5D947410" w14:textId="23356228" w:rsidR="00D33C24" w:rsidRDefault="00D33C24" w:rsidP="00C82C3C">
      <w:pPr>
        <w:pStyle w:val="ListParagraph"/>
        <w:spacing w:line="360" w:lineRule="auto"/>
        <w:ind w:left="0"/>
        <w:rPr>
          <w:rFonts w:ascii="Times New Roman" w:hAnsi="Times New Roman" w:cs="Times New Roman"/>
          <w:color w:val="FF0000"/>
          <w:sz w:val="28"/>
        </w:rPr>
      </w:pPr>
    </w:p>
    <w:p w14:paraId="520351ED" w14:textId="646AD02E" w:rsidR="00D33C24" w:rsidRDefault="00D33C24" w:rsidP="00C82C3C">
      <w:pPr>
        <w:pStyle w:val="ListParagraph"/>
        <w:spacing w:line="360" w:lineRule="auto"/>
        <w:ind w:left="0"/>
        <w:rPr>
          <w:rFonts w:ascii="Times New Roman" w:hAnsi="Times New Roman" w:cs="Times New Roman"/>
          <w:color w:val="FF0000"/>
          <w:sz w:val="28"/>
        </w:rPr>
      </w:pPr>
    </w:p>
    <w:p w14:paraId="70C161CE" w14:textId="45D207A8" w:rsidR="00D33C24" w:rsidRDefault="00D33C24" w:rsidP="00C82C3C">
      <w:pPr>
        <w:pStyle w:val="ListParagraph"/>
        <w:spacing w:line="360" w:lineRule="auto"/>
        <w:ind w:left="0"/>
        <w:rPr>
          <w:rFonts w:ascii="Times New Roman" w:hAnsi="Times New Roman" w:cs="Times New Roman"/>
          <w:color w:val="FF0000"/>
          <w:sz w:val="28"/>
        </w:rPr>
      </w:pPr>
    </w:p>
    <w:p w14:paraId="257CA08F" w14:textId="39285056" w:rsidR="00D33C24" w:rsidRDefault="00D33C24" w:rsidP="00C82C3C">
      <w:pPr>
        <w:pStyle w:val="ListParagraph"/>
        <w:spacing w:line="360" w:lineRule="auto"/>
        <w:ind w:left="0"/>
        <w:rPr>
          <w:rFonts w:ascii="Times New Roman" w:hAnsi="Times New Roman" w:cs="Times New Roman"/>
          <w:color w:val="FF0000"/>
          <w:sz w:val="28"/>
        </w:rPr>
      </w:pPr>
    </w:p>
    <w:p w14:paraId="5A9ECA88" w14:textId="18CCB4B3" w:rsidR="00D33C24" w:rsidRDefault="00D33C24" w:rsidP="00C82C3C">
      <w:pPr>
        <w:pStyle w:val="ListParagraph"/>
        <w:spacing w:line="360" w:lineRule="auto"/>
        <w:ind w:left="0"/>
        <w:rPr>
          <w:rFonts w:ascii="Times New Roman" w:hAnsi="Times New Roman" w:cs="Times New Roman"/>
          <w:color w:val="FF0000"/>
          <w:sz w:val="28"/>
        </w:rPr>
      </w:pPr>
    </w:p>
    <w:p w14:paraId="003D0315" w14:textId="3FABFE1E" w:rsidR="00D33C24" w:rsidRDefault="00D33C24" w:rsidP="00C82C3C">
      <w:pPr>
        <w:pStyle w:val="ListParagraph"/>
        <w:spacing w:line="360" w:lineRule="auto"/>
        <w:ind w:left="0"/>
        <w:rPr>
          <w:rFonts w:ascii="Times New Roman" w:hAnsi="Times New Roman" w:cs="Times New Roman"/>
          <w:color w:val="FF0000"/>
          <w:sz w:val="28"/>
        </w:rPr>
      </w:pPr>
    </w:p>
    <w:p w14:paraId="4440954C" w14:textId="7CAC6903" w:rsidR="00D33C24" w:rsidRDefault="00D33C24" w:rsidP="00C82C3C">
      <w:pPr>
        <w:pStyle w:val="ListParagraph"/>
        <w:spacing w:line="360" w:lineRule="auto"/>
        <w:ind w:left="0"/>
        <w:rPr>
          <w:rFonts w:ascii="Times New Roman" w:hAnsi="Times New Roman" w:cs="Times New Roman"/>
          <w:color w:val="FF0000"/>
          <w:sz w:val="28"/>
        </w:rPr>
      </w:pPr>
    </w:p>
    <w:p w14:paraId="7D458136" w14:textId="6E7AEED3" w:rsidR="00D33C24" w:rsidRDefault="00D33C24" w:rsidP="00C82C3C">
      <w:pPr>
        <w:pStyle w:val="ListParagraph"/>
        <w:spacing w:line="360" w:lineRule="auto"/>
        <w:ind w:left="0"/>
        <w:rPr>
          <w:rFonts w:ascii="Times New Roman" w:hAnsi="Times New Roman" w:cs="Times New Roman"/>
          <w:color w:val="FF0000"/>
          <w:sz w:val="28"/>
        </w:rPr>
      </w:pPr>
    </w:p>
    <w:p w14:paraId="35A923F4" w14:textId="77777777" w:rsidR="00E55D53" w:rsidRDefault="00E55D53" w:rsidP="00C82C3C">
      <w:pPr>
        <w:pStyle w:val="ListParagraph"/>
        <w:spacing w:line="360" w:lineRule="auto"/>
        <w:ind w:left="0"/>
        <w:rPr>
          <w:rFonts w:ascii="Times New Roman" w:hAnsi="Times New Roman" w:cs="Times New Roman"/>
          <w:color w:val="FF0000"/>
          <w:sz w:val="28"/>
        </w:rPr>
        <w:sectPr w:rsidR="00E55D53" w:rsidSect="008C5EA2">
          <w:headerReference w:type="even" r:id="rId261"/>
          <w:pgSz w:w="11906" w:h="16838"/>
          <w:pgMar w:top="2126" w:right="1418" w:bottom="1418" w:left="2126" w:header="720" w:footer="720" w:gutter="0"/>
          <w:cols w:space="720"/>
          <w:docGrid w:linePitch="360"/>
        </w:sectPr>
      </w:pPr>
    </w:p>
    <w:p w14:paraId="2C92C93C" w14:textId="41B0EEE0" w:rsidR="00DD05AD" w:rsidRDefault="00D33C24" w:rsidP="00DD05AD">
      <w:pPr>
        <w:pStyle w:val="Heading3"/>
        <w:ind w:left="0"/>
      </w:pPr>
      <w:r>
        <w:lastRenderedPageBreak/>
        <w:t xml:space="preserve">B. </w:t>
      </w:r>
      <w:r w:rsidR="00DD05AD">
        <w:t>Experiment Result for Section 4.4.2</w:t>
      </w:r>
    </w:p>
    <w:p w14:paraId="27B5D6FB" w14:textId="7EC25A42" w:rsidR="00BD692C" w:rsidRDefault="00E55D53" w:rsidP="00BD692C">
      <w:r>
        <w:t>Raw data for Section 4.4.2.1 with minimum search keywords</w:t>
      </w:r>
    </w:p>
    <w:p w14:paraId="010DA53E" w14:textId="77777777" w:rsidR="00E55D53" w:rsidRDefault="00E55D53" w:rsidP="00BD692C"/>
    <w:tbl>
      <w:tblPr>
        <w:tblStyle w:val="TableGrid"/>
        <w:tblW w:w="0" w:type="auto"/>
        <w:tblLook w:val="04A0" w:firstRow="1" w:lastRow="0" w:firstColumn="1" w:lastColumn="0" w:noHBand="0" w:noVBand="1"/>
      </w:tblPr>
      <w:tblGrid>
        <w:gridCol w:w="1120"/>
        <w:gridCol w:w="1129"/>
        <w:gridCol w:w="1129"/>
        <w:gridCol w:w="1129"/>
        <w:gridCol w:w="1129"/>
        <w:gridCol w:w="1129"/>
        <w:gridCol w:w="1129"/>
        <w:gridCol w:w="1129"/>
        <w:gridCol w:w="1129"/>
        <w:gridCol w:w="1129"/>
        <w:gridCol w:w="1129"/>
      </w:tblGrid>
      <w:tr w:rsidR="00C3641C" w:rsidRPr="00E55D53" w14:paraId="2BB4C89C" w14:textId="77777777" w:rsidTr="009D77C9">
        <w:trPr>
          <w:trHeight w:val="261"/>
        </w:trPr>
        <w:tc>
          <w:tcPr>
            <w:tcW w:w="1120" w:type="dxa"/>
          </w:tcPr>
          <w:p w14:paraId="54A86B98" w14:textId="77777777" w:rsidR="00C3641C" w:rsidRPr="00E55D53" w:rsidRDefault="00C3641C" w:rsidP="00E55D53"/>
        </w:tc>
        <w:tc>
          <w:tcPr>
            <w:tcW w:w="1129" w:type="dxa"/>
            <w:noWrap/>
            <w:hideMark/>
          </w:tcPr>
          <w:p w14:paraId="7C4A877D" w14:textId="792D29C5" w:rsidR="00C3641C" w:rsidRPr="00E55D53" w:rsidRDefault="00C3641C" w:rsidP="00E55D53">
            <w:r w:rsidRPr="00E55D53">
              <w:t>Tx01</w:t>
            </w:r>
          </w:p>
        </w:tc>
        <w:tc>
          <w:tcPr>
            <w:tcW w:w="1129" w:type="dxa"/>
            <w:noWrap/>
            <w:hideMark/>
          </w:tcPr>
          <w:p w14:paraId="523CCBDB" w14:textId="77777777" w:rsidR="00C3641C" w:rsidRPr="00E55D53" w:rsidRDefault="00C3641C" w:rsidP="00E55D53">
            <w:r w:rsidRPr="00E55D53">
              <w:t>Tx02</w:t>
            </w:r>
          </w:p>
        </w:tc>
        <w:tc>
          <w:tcPr>
            <w:tcW w:w="1129" w:type="dxa"/>
            <w:noWrap/>
            <w:hideMark/>
          </w:tcPr>
          <w:p w14:paraId="01657DBC" w14:textId="77777777" w:rsidR="00C3641C" w:rsidRPr="00E55D53" w:rsidRDefault="00C3641C" w:rsidP="00E55D53">
            <w:r w:rsidRPr="00E55D53">
              <w:t>Tx03</w:t>
            </w:r>
          </w:p>
        </w:tc>
        <w:tc>
          <w:tcPr>
            <w:tcW w:w="1129" w:type="dxa"/>
            <w:noWrap/>
            <w:hideMark/>
          </w:tcPr>
          <w:p w14:paraId="2D953B5D" w14:textId="77777777" w:rsidR="00C3641C" w:rsidRPr="00E55D53" w:rsidRDefault="00C3641C" w:rsidP="00E55D53">
            <w:r w:rsidRPr="00E55D53">
              <w:t>Tx04</w:t>
            </w:r>
          </w:p>
        </w:tc>
        <w:tc>
          <w:tcPr>
            <w:tcW w:w="1129" w:type="dxa"/>
            <w:noWrap/>
            <w:hideMark/>
          </w:tcPr>
          <w:p w14:paraId="51131CC0" w14:textId="77777777" w:rsidR="00C3641C" w:rsidRPr="00E55D53" w:rsidRDefault="00C3641C" w:rsidP="00E55D53">
            <w:r w:rsidRPr="00E55D53">
              <w:t>Tx05</w:t>
            </w:r>
          </w:p>
        </w:tc>
        <w:tc>
          <w:tcPr>
            <w:tcW w:w="1129" w:type="dxa"/>
            <w:noWrap/>
            <w:hideMark/>
          </w:tcPr>
          <w:p w14:paraId="6542DF68" w14:textId="77777777" w:rsidR="00C3641C" w:rsidRPr="00E55D53" w:rsidRDefault="00C3641C" w:rsidP="00E55D53">
            <w:r w:rsidRPr="00E55D53">
              <w:t>Tx06</w:t>
            </w:r>
          </w:p>
        </w:tc>
        <w:tc>
          <w:tcPr>
            <w:tcW w:w="1129" w:type="dxa"/>
            <w:noWrap/>
            <w:hideMark/>
          </w:tcPr>
          <w:p w14:paraId="51817F48" w14:textId="77777777" w:rsidR="00C3641C" w:rsidRPr="00E55D53" w:rsidRDefault="00C3641C" w:rsidP="00E55D53">
            <w:r w:rsidRPr="00E55D53">
              <w:t>Tx07</w:t>
            </w:r>
          </w:p>
        </w:tc>
        <w:tc>
          <w:tcPr>
            <w:tcW w:w="1129" w:type="dxa"/>
            <w:noWrap/>
            <w:hideMark/>
          </w:tcPr>
          <w:p w14:paraId="6FFCD993" w14:textId="77777777" w:rsidR="00C3641C" w:rsidRPr="00E55D53" w:rsidRDefault="00C3641C" w:rsidP="00E55D53">
            <w:r w:rsidRPr="00E55D53">
              <w:t>Tx08</w:t>
            </w:r>
          </w:p>
        </w:tc>
        <w:tc>
          <w:tcPr>
            <w:tcW w:w="1129" w:type="dxa"/>
            <w:noWrap/>
            <w:hideMark/>
          </w:tcPr>
          <w:p w14:paraId="5233D63C" w14:textId="77777777" w:rsidR="00C3641C" w:rsidRPr="00E55D53" w:rsidRDefault="00C3641C" w:rsidP="00E55D53">
            <w:r w:rsidRPr="00E55D53">
              <w:t>Tx09</w:t>
            </w:r>
          </w:p>
        </w:tc>
        <w:tc>
          <w:tcPr>
            <w:tcW w:w="1129" w:type="dxa"/>
            <w:noWrap/>
            <w:hideMark/>
          </w:tcPr>
          <w:p w14:paraId="29AEA320" w14:textId="77777777" w:rsidR="00C3641C" w:rsidRPr="00E55D53" w:rsidRDefault="00C3641C" w:rsidP="00E55D53">
            <w:r w:rsidRPr="00E55D53">
              <w:t>Tx10</w:t>
            </w:r>
          </w:p>
        </w:tc>
      </w:tr>
      <w:tr w:rsidR="00C3641C" w:rsidRPr="00E55D53" w14:paraId="0296A87A" w14:textId="77777777" w:rsidTr="009D77C9">
        <w:trPr>
          <w:trHeight w:val="261"/>
        </w:trPr>
        <w:tc>
          <w:tcPr>
            <w:tcW w:w="1120" w:type="dxa"/>
            <w:vMerge w:val="restart"/>
          </w:tcPr>
          <w:p w14:paraId="63EB1F16" w14:textId="47D616B9" w:rsidR="00C3641C" w:rsidRPr="00E55D53" w:rsidRDefault="00C3641C" w:rsidP="00E55D53">
            <w:r>
              <w:t>Process Time</w:t>
            </w:r>
          </w:p>
        </w:tc>
        <w:tc>
          <w:tcPr>
            <w:tcW w:w="1129" w:type="dxa"/>
            <w:noWrap/>
            <w:hideMark/>
          </w:tcPr>
          <w:p w14:paraId="5180D52C" w14:textId="5C3477F7" w:rsidR="00C3641C" w:rsidRPr="00E55D53" w:rsidRDefault="00C3641C" w:rsidP="00E55D53">
            <w:r w:rsidRPr="00E55D53">
              <w:t>361.5501</w:t>
            </w:r>
          </w:p>
        </w:tc>
        <w:tc>
          <w:tcPr>
            <w:tcW w:w="1129" w:type="dxa"/>
            <w:noWrap/>
            <w:hideMark/>
          </w:tcPr>
          <w:p w14:paraId="567EE448" w14:textId="77777777" w:rsidR="00C3641C" w:rsidRPr="00E55D53" w:rsidRDefault="00C3641C" w:rsidP="00E55D53">
            <w:r w:rsidRPr="00E55D53">
              <w:t>321.9779</w:t>
            </w:r>
          </w:p>
        </w:tc>
        <w:tc>
          <w:tcPr>
            <w:tcW w:w="1129" w:type="dxa"/>
            <w:noWrap/>
            <w:hideMark/>
          </w:tcPr>
          <w:p w14:paraId="5D087C31" w14:textId="77777777" w:rsidR="00C3641C" w:rsidRPr="00E55D53" w:rsidRDefault="00C3641C" w:rsidP="00E55D53">
            <w:r w:rsidRPr="00E55D53">
              <w:t>296.8513</w:t>
            </w:r>
          </w:p>
        </w:tc>
        <w:tc>
          <w:tcPr>
            <w:tcW w:w="1129" w:type="dxa"/>
            <w:noWrap/>
            <w:hideMark/>
          </w:tcPr>
          <w:p w14:paraId="29913C11" w14:textId="77777777" w:rsidR="00C3641C" w:rsidRPr="00E55D53" w:rsidRDefault="00C3641C" w:rsidP="00E55D53">
            <w:r w:rsidRPr="00E55D53">
              <w:t>288.9975</w:t>
            </w:r>
          </w:p>
        </w:tc>
        <w:tc>
          <w:tcPr>
            <w:tcW w:w="1129" w:type="dxa"/>
            <w:noWrap/>
            <w:hideMark/>
          </w:tcPr>
          <w:p w14:paraId="43BA30F7" w14:textId="77777777" w:rsidR="00C3641C" w:rsidRPr="00E55D53" w:rsidRDefault="00C3641C" w:rsidP="00E55D53">
            <w:r w:rsidRPr="00E55D53">
              <w:t>321.6248</w:t>
            </w:r>
          </w:p>
        </w:tc>
        <w:tc>
          <w:tcPr>
            <w:tcW w:w="1129" w:type="dxa"/>
            <w:noWrap/>
            <w:hideMark/>
          </w:tcPr>
          <w:p w14:paraId="58F556EF" w14:textId="77777777" w:rsidR="00C3641C" w:rsidRPr="00E55D53" w:rsidRDefault="00C3641C" w:rsidP="00E55D53">
            <w:r w:rsidRPr="00E55D53">
              <w:t>300.7045</w:t>
            </w:r>
          </w:p>
        </w:tc>
        <w:tc>
          <w:tcPr>
            <w:tcW w:w="1129" w:type="dxa"/>
            <w:noWrap/>
            <w:hideMark/>
          </w:tcPr>
          <w:p w14:paraId="5714FB8B" w14:textId="77777777" w:rsidR="00C3641C" w:rsidRPr="00E55D53" w:rsidRDefault="00C3641C" w:rsidP="00E55D53">
            <w:r w:rsidRPr="00E55D53">
              <w:t>291.6251</w:t>
            </w:r>
          </w:p>
        </w:tc>
        <w:tc>
          <w:tcPr>
            <w:tcW w:w="1129" w:type="dxa"/>
            <w:noWrap/>
            <w:hideMark/>
          </w:tcPr>
          <w:p w14:paraId="5B02F2D7" w14:textId="77777777" w:rsidR="00C3641C" w:rsidRPr="00E55D53" w:rsidRDefault="00C3641C" w:rsidP="00E55D53">
            <w:r w:rsidRPr="00E55D53">
              <w:t>284.6361</w:t>
            </w:r>
          </w:p>
        </w:tc>
        <w:tc>
          <w:tcPr>
            <w:tcW w:w="1129" w:type="dxa"/>
            <w:noWrap/>
            <w:hideMark/>
          </w:tcPr>
          <w:p w14:paraId="1B2AF8CD" w14:textId="77777777" w:rsidR="00C3641C" w:rsidRPr="00E55D53" w:rsidRDefault="00C3641C" w:rsidP="00E55D53">
            <w:r w:rsidRPr="00E55D53">
              <w:t>293.0078</w:t>
            </w:r>
          </w:p>
        </w:tc>
        <w:tc>
          <w:tcPr>
            <w:tcW w:w="1129" w:type="dxa"/>
            <w:noWrap/>
            <w:hideMark/>
          </w:tcPr>
          <w:p w14:paraId="5A978A04" w14:textId="77777777" w:rsidR="00C3641C" w:rsidRPr="00E55D53" w:rsidRDefault="00C3641C" w:rsidP="00E55D53">
            <w:r w:rsidRPr="00E55D53">
              <w:t>314.4867</w:t>
            </w:r>
          </w:p>
        </w:tc>
      </w:tr>
      <w:tr w:rsidR="00C3641C" w:rsidRPr="00E55D53" w14:paraId="2260B468" w14:textId="77777777" w:rsidTr="009D77C9">
        <w:trPr>
          <w:trHeight w:val="261"/>
        </w:trPr>
        <w:tc>
          <w:tcPr>
            <w:tcW w:w="1120" w:type="dxa"/>
            <w:vMerge/>
          </w:tcPr>
          <w:p w14:paraId="036A9E00" w14:textId="77777777" w:rsidR="00C3641C" w:rsidRPr="00E55D53" w:rsidRDefault="00C3641C" w:rsidP="00E55D53"/>
        </w:tc>
        <w:tc>
          <w:tcPr>
            <w:tcW w:w="1129" w:type="dxa"/>
            <w:noWrap/>
            <w:hideMark/>
          </w:tcPr>
          <w:p w14:paraId="68CA0ECF" w14:textId="4E147F76" w:rsidR="00C3641C" w:rsidRPr="00E55D53" w:rsidRDefault="00C3641C" w:rsidP="00E55D53">
            <w:r w:rsidRPr="00E55D53">
              <w:t>328.3096</w:t>
            </w:r>
          </w:p>
        </w:tc>
        <w:tc>
          <w:tcPr>
            <w:tcW w:w="1129" w:type="dxa"/>
            <w:noWrap/>
            <w:hideMark/>
          </w:tcPr>
          <w:p w14:paraId="2AA707C6" w14:textId="77777777" w:rsidR="00C3641C" w:rsidRPr="00E55D53" w:rsidRDefault="00C3641C" w:rsidP="00E55D53">
            <w:r w:rsidRPr="00E55D53">
              <w:t>288.428</w:t>
            </w:r>
          </w:p>
        </w:tc>
        <w:tc>
          <w:tcPr>
            <w:tcW w:w="1129" w:type="dxa"/>
            <w:noWrap/>
            <w:hideMark/>
          </w:tcPr>
          <w:p w14:paraId="64E208F9" w14:textId="77777777" w:rsidR="00C3641C" w:rsidRPr="00E55D53" w:rsidRDefault="00C3641C" w:rsidP="00E55D53">
            <w:r w:rsidRPr="00E55D53">
              <w:t>304.6246</w:t>
            </w:r>
          </w:p>
        </w:tc>
        <w:tc>
          <w:tcPr>
            <w:tcW w:w="1129" w:type="dxa"/>
            <w:noWrap/>
            <w:hideMark/>
          </w:tcPr>
          <w:p w14:paraId="4E7F34B0" w14:textId="77777777" w:rsidR="00C3641C" w:rsidRPr="00E55D53" w:rsidRDefault="00C3641C" w:rsidP="00E55D53">
            <w:r w:rsidRPr="00E55D53">
              <w:t>278.6577</w:t>
            </w:r>
          </w:p>
        </w:tc>
        <w:tc>
          <w:tcPr>
            <w:tcW w:w="1129" w:type="dxa"/>
            <w:noWrap/>
            <w:hideMark/>
          </w:tcPr>
          <w:p w14:paraId="011523ED" w14:textId="77777777" w:rsidR="00C3641C" w:rsidRPr="00E55D53" w:rsidRDefault="00C3641C" w:rsidP="00E55D53">
            <w:r w:rsidRPr="00E55D53">
              <w:t>291.1331</w:t>
            </w:r>
          </w:p>
        </w:tc>
        <w:tc>
          <w:tcPr>
            <w:tcW w:w="1129" w:type="dxa"/>
            <w:noWrap/>
            <w:hideMark/>
          </w:tcPr>
          <w:p w14:paraId="230FE25D" w14:textId="77777777" w:rsidR="00C3641C" w:rsidRPr="00E55D53" w:rsidRDefault="00C3641C" w:rsidP="00E55D53">
            <w:r w:rsidRPr="00E55D53">
              <w:t>297.1532</w:t>
            </w:r>
          </w:p>
        </w:tc>
        <w:tc>
          <w:tcPr>
            <w:tcW w:w="1129" w:type="dxa"/>
            <w:noWrap/>
            <w:hideMark/>
          </w:tcPr>
          <w:p w14:paraId="336BC428" w14:textId="77777777" w:rsidR="00C3641C" w:rsidRPr="00E55D53" w:rsidRDefault="00C3641C" w:rsidP="00E55D53">
            <w:r w:rsidRPr="00E55D53">
              <w:t>333.1004</w:t>
            </w:r>
          </w:p>
        </w:tc>
        <w:tc>
          <w:tcPr>
            <w:tcW w:w="1129" w:type="dxa"/>
            <w:noWrap/>
            <w:hideMark/>
          </w:tcPr>
          <w:p w14:paraId="4851049D" w14:textId="77777777" w:rsidR="00C3641C" w:rsidRPr="00E55D53" w:rsidRDefault="00C3641C" w:rsidP="00E55D53">
            <w:r w:rsidRPr="00E55D53">
              <w:t>285.9932</w:t>
            </w:r>
          </w:p>
        </w:tc>
        <w:tc>
          <w:tcPr>
            <w:tcW w:w="1129" w:type="dxa"/>
            <w:noWrap/>
            <w:hideMark/>
          </w:tcPr>
          <w:p w14:paraId="672AE791" w14:textId="77777777" w:rsidR="00C3641C" w:rsidRPr="00E55D53" w:rsidRDefault="00C3641C" w:rsidP="00E55D53">
            <w:r w:rsidRPr="00E55D53">
              <w:t>287.7625</w:t>
            </w:r>
          </w:p>
        </w:tc>
        <w:tc>
          <w:tcPr>
            <w:tcW w:w="1129" w:type="dxa"/>
            <w:noWrap/>
            <w:hideMark/>
          </w:tcPr>
          <w:p w14:paraId="740296D1" w14:textId="77777777" w:rsidR="00C3641C" w:rsidRPr="00E55D53" w:rsidRDefault="00C3641C" w:rsidP="00E55D53">
            <w:r w:rsidRPr="00E55D53">
              <w:t>317.6712</w:t>
            </w:r>
          </w:p>
        </w:tc>
      </w:tr>
      <w:tr w:rsidR="00C3641C" w:rsidRPr="00E55D53" w14:paraId="2443992C" w14:textId="77777777" w:rsidTr="009D77C9">
        <w:trPr>
          <w:trHeight w:val="261"/>
        </w:trPr>
        <w:tc>
          <w:tcPr>
            <w:tcW w:w="1120" w:type="dxa"/>
            <w:vMerge/>
          </w:tcPr>
          <w:p w14:paraId="160F4D00" w14:textId="77777777" w:rsidR="00C3641C" w:rsidRPr="00E55D53" w:rsidRDefault="00C3641C" w:rsidP="00E55D53"/>
        </w:tc>
        <w:tc>
          <w:tcPr>
            <w:tcW w:w="1129" w:type="dxa"/>
            <w:noWrap/>
            <w:hideMark/>
          </w:tcPr>
          <w:p w14:paraId="72F5C395" w14:textId="2C3C0818" w:rsidR="00C3641C" w:rsidRPr="00E55D53" w:rsidRDefault="00C3641C" w:rsidP="00E55D53">
            <w:r w:rsidRPr="00E55D53">
              <w:t>290.7664</w:t>
            </w:r>
          </w:p>
        </w:tc>
        <w:tc>
          <w:tcPr>
            <w:tcW w:w="1129" w:type="dxa"/>
            <w:noWrap/>
            <w:hideMark/>
          </w:tcPr>
          <w:p w14:paraId="595D281C" w14:textId="77777777" w:rsidR="00C3641C" w:rsidRPr="00E55D53" w:rsidRDefault="00C3641C" w:rsidP="00E55D53">
            <w:r w:rsidRPr="00E55D53">
              <w:t>306.7773</w:t>
            </w:r>
          </w:p>
        </w:tc>
        <w:tc>
          <w:tcPr>
            <w:tcW w:w="1129" w:type="dxa"/>
            <w:noWrap/>
            <w:hideMark/>
          </w:tcPr>
          <w:p w14:paraId="65D8931C" w14:textId="77777777" w:rsidR="00C3641C" w:rsidRPr="00E55D53" w:rsidRDefault="00C3641C" w:rsidP="00E55D53">
            <w:r w:rsidRPr="00E55D53">
              <w:t>308.1006</w:t>
            </w:r>
          </w:p>
        </w:tc>
        <w:tc>
          <w:tcPr>
            <w:tcW w:w="1129" w:type="dxa"/>
            <w:noWrap/>
            <w:hideMark/>
          </w:tcPr>
          <w:p w14:paraId="40908A50" w14:textId="77777777" w:rsidR="00C3641C" w:rsidRPr="00E55D53" w:rsidRDefault="00C3641C" w:rsidP="00E55D53">
            <w:r w:rsidRPr="00E55D53">
              <w:t>294.7269</w:t>
            </w:r>
          </w:p>
        </w:tc>
        <w:tc>
          <w:tcPr>
            <w:tcW w:w="1129" w:type="dxa"/>
            <w:noWrap/>
            <w:hideMark/>
          </w:tcPr>
          <w:p w14:paraId="0417038C" w14:textId="77777777" w:rsidR="00C3641C" w:rsidRPr="00E55D53" w:rsidRDefault="00C3641C" w:rsidP="00E55D53">
            <w:r w:rsidRPr="00E55D53">
              <w:t>284.9566</w:t>
            </w:r>
          </w:p>
        </w:tc>
        <w:tc>
          <w:tcPr>
            <w:tcW w:w="1129" w:type="dxa"/>
            <w:noWrap/>
            <w:hideMark/>
          </w:tcPr>
          <w:p w14:paraId="01EFB53B" w14:textId="77777777" w:rsidR="00C3641C" w:rsidRPr="00E55D53" w:rsidRDefault="00C3641C" w:rsidP="00E55D53">
            <w:r w:rsidRPr="00E55D53">
              <w:t>307.1629</w:t>
            </w:r>
          </w:p>
        </w:tc>
        <w:tc>
          <w:tcPr>
            <w:tcW w:w="1129" w:type="dxa"/>
            <w:noWrap/>
            <w:hideMark/>
          </w:tcPr>
          <w:p w14:paraId="640841B8" w14:textId="77777777" w:rsidR="00C3641C" w:rsidRPr="00E55D53" w:rsidRDefault="00C3641C" w:rsidP="00E55D53">
            <w:r w:rsidRPr="00E55D53">
              <w:t>256.034</w:t>
            </w:r>
          </w:p>
        </w:tc>
        <w:tc>
          <w:tcPr>
            <w:tcW w:w="1129" w:type="dxa"/>
            <w:noWrap/>
            <w:hideMark/>
          </w:tcPr>
          <w:p w14:paraId="2BCE0CE9" w14:textId="77777777" w:rsidR="00C3641C" w:rsidRPr="00E55D53" w:rsidRDefault="00C3641C" w:rsidP="00E55D53">
            <w:r w:rsidRPr="00E55D53">
              <w:t>281.7649</w:t>
            </w:r>
          </w:p>
        </w:tc>
        <w:tc>
          <w:tcPr>
            <w:tcW w:w="1129" w:type="dxa"/>
            <w:noWrap/>
            <w:hideMark/>
          </w:tcPr>
          <w:p w14:paraId="1AD201B1" w14:textId="77777777" w:rsidR="00C3641C" w:rsidRPr="00E55D53" w:rsidRDefault="00C3641C" w:rsidP="00E55D53">
            <w:r w:rsidRPr="00E55D53">
              <w:t>280.7085</w:t>
            </w:r>
          </w:p>
        </w:tc>
        <w:tc>
          <w:tcPr>
            <w:tcW w:w="1129" w:type="dxa"/>
            <w:noWrap/>
            <w:hideMark/>
          </w:tcPr>
          <w:p w14:paraId="05979BE0" w14:textId="77777777" w:rsidR="00C3641C" w:rsidRPr="00E55D53" w:rsidRDefault="00C3641C" w:rsidP="00E55D53">
            <w:r w:rsidRPr="00E55D53">
              <w:t>398.6213</w:t>
            </w:r>
          </w:p>
        </w:tc>
      </w:tr>
      <w:tr w:rsidR="00C3641C" w:rsidRPr="00E55D53" w14:paraId="73020D62" w14:textId="77777777" w:rsidTr="009D77C9">
        <w:trPr>
          <w:trHeight w:val="261"/>
        </w:trPr>
        <w:tc>
          <w:tcPr>
            <w:tcW w:w="1120" w:type="dxa"/>
            <w:vMerge/>
          </w:tcPr>
          <w:p w14:paraId="61A65BF0" w14:textId="77777777" w:rsidR="00C3641C" w:rsidRPr="00E55D53" w:rsidRDefault="00C3641C" w:rsidP="00E55D53"/>
        </w:tc>
        <w:tc>
          <w:tcPr>
            <w:tcW w:w="1129" w:type="dxa"/>
            <w:noWrap/>
            <w:hideMark/>
          </w:tcPr>
          <w:p w14:paraId="5057FAAF" w14:textId="6409A907" w:rsidR="00C3641C" w:rsidRPr="00E55D53" w:rsidRDefault="00C3641C" w:rsidP="00E55D53">
            <w:r w:rsidRPr="00E55D53">
              <w:t>364.0201</w:t>
            </w:r>
          </w:p>
        </w:tc>
        <w:tc>
          <w:tcPr>
            <w:tcW w:w="1129" w:type="dxa"/>
            <w:noWrap/>
            <w:hideMark/>
          </w:tcPr>
          <w:p w14:paraId="5A38F346" w14:textId="77777777" w:rsidR="00C3641C" w:rsidRPr="00E55D53" w:rsidRDefault="00C3641C" w:rsidP="00E55D53">
            <w:r w:rsidRPr="00E55D53">
              <w:t>296.2914</w:t>
            </w:r>
          </w:p>
        </w:tc>
        <w:tc>
          <w:tcPr>
            <w:tcW w:w="1129" w:type="dxa"/>
            <w:noWrap/>
            <w:hideMark/>
          </w:tcPr>
          <w:p w14:paraId="55D9AD41" w14:textId="77777777" w:rsidR="00C3641C" w:rsidRPr="00E55D53" w:rsidRDefault="00C3641C" w:rsidP="00E55D53">
            <w:r w:rsidRPr="00E55D53">
              <w:t>268.5683</w:t>
            </w:r>
          </w:p>
        </w:tc>
        <w:tc>
          <w:tcPr>
            <w:tcW w:w="1129" w:type="dxa"/>
            <w:noWrap/>
            <w:hideMark/>
          </w:tcPr>
          <w:p w14:paraId="1AD874E0" w14:textId="77777777" w:rsidR="00C3641C" w:rsidRPr="00E55D53" w:rsidRDefault="00C3641C" w:rsidP="00E55D53">
            <w:r w:rsidRPr="00E55D53">
              <w:t>300.2671</w:t>
            </w:r>
          </w:p>
        </w:tc>
        <w:tc>
          <w:tcPr>
            <w:tcW w:w="1129" w:type="dxa"/>
            <w:noWrap/>
            <w:hideMark/>
          </w:tcPr>
          <w:p w14:paraId="7D087C2E" w14:textId="77777777" w:rsidR="00C3641C" w:rsidRPr="00E55D53" w:rsidRDefault="00C3641C" w:rsidP="00E55D53">
            <w:r w:rsidRPr="00E55D53">
              <w:t>276.3719</w:t>
            </w:r>
          </w:p>
        </w:tc>
        <w:tc>
          <w:tcPr>
            <w:tcW w:w="1129" w:type="dxa"/>
            <w:noWrap/>
            <w:hideMark/>
          </w:tcPr>
          <w:p w14:paraId="4990E380" w14:textId="77777777" w:rsidR="00C3641C" w:rsidRPr="00E55D53" w:rsidRDefault="00C3641C" w:rsidP="00E55D53">
            <w:r w:rsidRPr="00E55D53">
              <w:t>266.0841</w:t>
            </w:r>
          </w:p>
        </w:tc>
        <w:tc>
          <w:tcPr>
            <w:tcW w:w="1129" w:type="dxa"/>
            <w:noWrap/>
            <w:hideMark/>
          </w:tcPr>
          <w:p w14:paraId="567489D4" w14:textId="77777777" w:rsidR="00C3641C" w:rsidRPr="00E55D53" w:rsidRDefault="00C3641C" w:rsidP="00E55D53">
            <w:r w:rsidRPr="00E55D53">
              <w:t>300.1949</w:t>
            </w:r>
          </w:p>
        </w:tc>
        <w:tc>
          <w:tcPr>
            <w:tcW w:w="1129" w:type="dxa"/>
            <w:noWrap/>
            <w:hideMark/>
          </w:tcPr>
          <w:p w14:paraId="4FD86C2C" w14:textId="77777777" w:rsidR="00C3641C" w:rsidRPr="00E55D53" w:rsidRDefault="00C3641C" w:rsidP="00E55D53">
            <w:r w:rsidRPr="00E55D53">
              <w:t>287.3013</w:t>
            </w:r>
          </w:p>
        </w:tc>
        <w:tc>
          <w:tcPr>
            <w:tcW w:w="1129" w:type="dxa"/>
            <w:noWrap/>
            <w:hideMark/>
          </w:tcPr>
          <w:p w14:paraId="3CBAABE0" w14:textId="77777777" w:rsidR="00C3641C" w:rsidRPr="00E55D53" w:rsidRDefault="00C3641C" w:rsidP="00E55D53">
            <w:r w:rsidRPr="00E55D53">
              <w:t>305.3752</w:t>
            </w:r>
          </w:p>
        </w:tc>
        <w:tc>
          <w:tcPr>
            <w:tcW w:w="1129" w:type="dxa"/>
            <w:noWrap/>
            <w:hideMark/>
          </w:tcPr>
          <w:p w14:paraId="60608CAF" w14:textId="77777777" w:rsidR="00C3641C" w:rsidRPr="00E55D53" w:rsidRDefault="00C3641C" w:rsidP="00E55D53">
            <w:r w:rsidRPr="00E55D53">
              <w:t>271.5091</w:t>
            </w:r>
          </w:p>
        </w:tc>
      </w:tr>
      <w:tr w:rsidR="00C3641C" w:rsidRPr="00E55D53" w14:paraId="3A2F5388" w14:textId="77777777" w:rsidTr="009D77C9">
        <w:trPr>
          <w:trHeight w:val="261"/>
        </w:trPr>
        <w:tc>
          <w:tcPr>
            <w:tcW w:w="1120" w:type="dxa"/>
            <w:vMerge/>
          </w:tcPr>
          <w:p w14:paraId="21F480A8" w14:textId="77777777" w:rsidR="00C3641C" w:rsidRPr="00E55D53" w:rsidRDefault="00C3641C" w:rsidP="00E55D53"/>
        </w:tc>
        <w:tc>
          <w:tcPr>
            <w:tcW w:w="1129" w:type="dxa"/>
            <w:noWrap/>
            <w:hideMark/>
          </w:tcPr>
          <w:p w14:paraId="30C85373" w14:textId="462203B1" w:rsidR="00C3641C" w:rsidRPr="00E55D53" w:rsidRDefault="00C3641C" w:rsidP="00E55D53">
            <w:r w:rsidRPr="00E55D53">
              <w:t>329.1722</w:t>
            </w:r>
          </w:p>
        </w:tc>
        <w:tc>
          <w:tcPr>
            <w:tcW w:w="1129" w:type="dxa"/>
            <w:noWrap/>
            <w:hideMark/>
          </w:tcPr>
          <w:p w14:paraId="10363D85" w14:textId="77777777" w:rsidR="00C3641C" w:rsidRPr="00E55D53" w:rsidRDefault="00C3641C" w:rsidP="00E55D53">
            <w:r w:rsidRPr="00E55D53">
              <w:t>284.9879</w:t>
            </w:r>
          </w:p>
        </w:tc>
        <w:tc>
          <w:tcPr>
            <w:tcW w:w="1129" w:type="dxa"/>
            <w:noWrap/>
            <w:hideMark/>
          </w:tcPr>
          <w:p w14:paraId="0BE2C986" w14:textId="77777777" w:rsidR="00C3641C" w:rsidRPr="00E55D53" w:rsidRDefault="00C3641C" w:rsidP="00E55D53">
            <w:r w:rsidRPr="00E55D53">
              <w:t>339.6045</w:t>
            </w:r>
          </w:p>
        </w:tc>
        <w:tc>
          <w:tcPr>
            <w:tcW w:w="1129" w:type="dxa"/>
            <w:noWrap/>
            <w:hideMark/>
          </w:tcPr>
          <w:p w14:paraId="1659C19F" w14:textId="77777777" w:rsidR="00C3641C" w:rsidRPr="00E55D53" w:rsidRDefault="00C3641C" w:rsidP="00E55D53">
            <w:r w:rsidRPr="00E55D53">
              <w:t>308.2748</w:t>
            </w:r>
          </w:p>
        </w:tc>
        <w:tc>
          <w:tcPr>
            <w:tcW w:w="1129" w:type="dxa"/>
            <w:noWrap/>
            <w:hideMark/>
          </w:tcPr>
          <w:p w14:paraId="0C659D1F" w14:textId="77777777" w:rsidR="00C3641C" w:rsidRPr="00E55D53" w:rsidRDefault="00C3641C" w:rsidP="00E55D53">
            <w:r w:rsidRPr="00E55D53">
              <w:t>271.4789</w:t>
            </w:r>
          </w:p>
        </w:tc>
        <w:tc>
          <w:tcPr>
            <w:tcW w:w="1129" w:type="dxa"/>
            <w:noWrap/>
            <w:hideMark/>
          </w:tcPr>
          <w:p w14:paraId="3149761F" w14:textId="77777777" w:rsidR="00C3641C" w:rsidRPr="00E55D53" w:rsidRDefault="00C3641C" w:rsidP="00E55D53">
            <w:r w:rsidRPr="00E55D53">
              <w:t>317.9875</w:t>
            </w:r>
          </w:p>
        </w:tc>
        <w:tc>
          <w:tcPr>
            <w:tcW w:w="1129" w:type="dxa"/>
            <w:noWrap/>
            <w:hideMark/>
          </w:tcPr>
          <w:p w14:paraId="6A453E27" w14:textId="77777777" w:rsidR="00C3641C" w:rsidRPr="00E55D53" w:rsidRDefault="00C3641C" w:rsidP="00E55D53">
            <w:r w:rsidRPr="00E55D53">
              <w:t>294.9599</w:t>
            </w:r>
          </w:p>
        </w:tc>
        <w:tc>
          <w:tcPr>
            <w:tcW w:w="1129" w:type="dxa"/>
            <w:noWrap/>
            <w:hideMark/>
          </w:tcPr>
          <w:p w14:paraId="7D6E5586" w14:textId="77777777" w:rsidR="00C3641C" w:rsidRPr="00E55D53" w:rsidRDefault="00C3641C" w:rsidP="00E55D53">
            <w:r w:rsidRPr="00E55D53">
              <w:t>263.2637</w:t>
            </w:r>
          </w:p>
        </w:tc>
        <w:tc>
          <w:tcPr>
            <w:tcW w:w="1129" w:type="dxa"/>
            <w:noWrap/>
            <w:hideMark/>
          </w:tcPr>
          <w:p w14:paraId="0CD40373" w14:textId="77777777" w:rsidR="00C3641C" w:rsidRPr="00E55D53" w:rsidRDefault="00C3641C" w:rsidP="00E55D53">
            <w:r w:rsidRPr="00E55D53">
              <w:t>296.5325</w:t>
            </w:r>
          </w:p>
        </w:tc>
        <w:tc>
          <w:tcPr>
            <w:tcW w:w="1129" w:type="dxa"/>
            <w:noWrap/>
            <w:hideMark/>
          </w:tcPr>
          <w:p w14:paraId="3C94F95E" w14:textId="77777777" w:rsidR="00C3641C" w:rsidRPr="00E55D53" w:rsidRDefault="00C3641C" w:rsidP="00E55D53">
            <w:r w:rsidRPr="00E55D53">
              <w:t>295.7916</w:t>
            </w:r>
          </w:p>
        </w:tc>
      </w:tr>
      <w:tr w:rsidR="00C3641C" w:rsidRPr="00E55D53" w14:paraId="5F356240" w14:textId="77777777" w:rsidTr="009D77C9">
        <w:trPr>
          <w:trHeight w:val="261"/>
        </w:trPr>
        <w:tc>
          <w:tcPr>
            <w:tcW w:w="1120" w:type="dxa"/>
            <w:vMerge/>
          </w:tcPr>
          <w:p w14:paraId="47863441" w14:textId="77777777" w:rsidR="00C3641C" w:rsidRPr="00E55D53" w:rsidRDefault="00C3641C" w:rsidP="00E55D53"/>
        </w:tc>
        <w:tc>
          <w:tcPr>
            <w:tcW w:w="1129" w:type="dxa"/>
            <w:noWrap/>
            <w:hideMark/>
          </w:tcPr>
          <w:p w14:paraId="44A44DB7" w14:textId="3BF88153" w:rsidR="00C3641C" w:rsidRPr="00E55D53" w:rsidRDefault="00C3641C" w:rsidP="00E55D53">
            <w:r w:rsidRPr="00E55D53">
              <w:t>294.024</w:t>
            </w:r>
          </w:p>
        </w:tc>
        <w:tc>
          <w:tcPr>
            <w:tcW w:w="1129" w:type="dxa"/>
            <w:noWrap/>
            <w:hideMark/>
          </w:tcPr>
          <w:p w14:paraId="6E463FFE" w14:textId="77777777" w:rsidR="00C3641C" w:rsidRPr="00E55D53" w:rsidRDefault="00C3641C" w:rsidP="00E55D53">
            <w:r w:rsidRPr="00E55D53">
              <w:t>303.3484</w:t>
            </w:r>
          </w:p>
        </w:tc>
        <w:tc>
          <w:tcPr>
            <w:tcW w:w="1129" w:type="dxa"/>
            <w:noWrap/>
            <w:hideMark/>
          </w:tcPr>
          <w:p w14:paraId="1811DD4D" w14:textId="77777777" w:rsidR="00C3641C" w:rsidRPr="00E55D53" w:rsidRDefault="00C3641C" w:rsidP="00E55D53">
            <w:r w:rsidRPr="00E55D53">
              <w:t>311.2926</w:t>
            </w:r>
          </w:p>
        </w:tc>
        <w:tc>
          <w:tcPr>
            <w:tcW w:w="1129" w:type="dxa"/>
            <w:noWrap/>
            <w:hideMark/>
          </w:tcPr>
          <w:p w14:paraId="0063875A" w14:textId="77777777" w:rsidR="00C3641C" w:rsidRPr="00E55D53" w:rsidRDefault="00C3641C" w:rsidP="00E55D53">
            <w:r w:rsidRPr="00E55D53">
              <w:t>283.0728</w:t>
            </w:r>
          </w:p>
        </w:tc>
        <w:tc>
          <w:tcPr>
            <w:tcW w:w="1129" w:type="dxa"/>
            <w:noWrap/>
            <w:hideMark/>
          </w:tcPr>
          <w:p w14:paraId="054C39E7" w14:textId="77777777" w:rsidR="00C3641C" w:rsidRPr="00E55D53" w:rsidRDefault="00C3641C" w:rsidP="00E55D53">
            <w:r w:rsidRPr="00E55D53">
              <w:t>311.5203</w:t>
            </w:r>
          </w:p>
        </w:tc>
        <w:tc>
          <w:tcPr>
            <w:tcW w:w="1129" w:type="dxa"/>
            <w:noWrap/>
            <w:hideMark/>
          </w:tcPr>
          <w:p w14:paraId="5855FADB" w14:textId="77777777" w:rsidR="00C3641C" w:rsidRPr="00E55D53" w:rsidRDefault="00C3641C" w:rsidP="00E55D53">
            <w:r w:rsidRPr="00E55D53">
              <w:t>307.2749</w:t>
            </w:r>
          </w:p>
        </w:tc>
        <w:tc>
          <w:tcPr>
            <w:tcW w:w="1129" w:type="dxa"/>
            <w:noWrap/>
            <w:hideMark/>
          </w:tcPr>
          <w:p w14:paraId="758584A6" w14:textId="77777777" w:rsidR="00C3641C" w:rsidRPr="00E55D53" w:rsidRDefault="00C3641C" w:rsidP="00E55D53">
            <w:r w:rsidRPr="00E55D53">
              <w:t>309.714</w:t>
            </w:r>
          </w:p>
        </w:tc>
        <w:tc>
          <w:tcPr>
            <w:tcW w:w="1129" w:type="dxa"/>
            <w:noWrap/>
            <w:hideMark/>
          </w:tcPr>
          <w:p w14:paraId="1E3ECD3E" w14:textId="77777777" w:rsidR="00C3641C" w:rsidRPr="00E55D53" w:rsidRDefault="00C3641C" w:rsidP="00E55D53">
            <w:r w:rsidRPr="00E55D53">
              <w:t>280.873</w:t>
            </w:r>
          </w:p>
        </w:tc>
        <w:tc>
          <w:tcPr>
            <w:tcW w:w="1129" w:type="dxa"/>
            <w:noWrap/>
            <w:hideMark/>
          </w:tcPr>
          <w:p w14:paraId="6A547D97" w14:textId="77777777" w:rsidR="00C3641C" w:rsidRPr="00E55D53" w:rsidRDefault="00C3641C" w:rsidP="00E55D53">
            <w:r w:rsidRPr="00E55D53">
              <w:t>275.8628</w:t>
            </w:r>
          </w:p>
        </w:tc>
        <w:tc>
          <w:tcPr>
            <w:tcW w:w="1129" w:type="dxa"/>
            <w:noWrap/>
            <w:hideMark/>
          </w:tcPr>
          <w:p w14:paraId="4663014B" w14:textId="77777777" w:rsidR="00C3641C" w:rsidRPr="00E55D53" w:rsidRDefault="00C3641C" w:rsidP="00E55D53">
            <w:r w:rsidRPr="00E55D53">
              <w:t>285.6257</w:t>
            </w:r>
          </w:p>
        </w:tc>
      </w:tr>
      <w:tr w:rsidR="00C3641C" w:rsidRPr="00E55D53" w14:paraId="6B0D6E52" w14:textId="77777777" w:rsidTr="009D77C9">
        <w:trPr>
          <w:trHeight w:val="261"/>
        </w:trPr>
        <w:tc>
          <w:tcPr>
            <w:tcW w:w="1120" w:type="dxa"/>
            <w:vMerge/>
          </w:tcPr>
          <w:p w14:paraId="5523E6F3" w14:textId="77777777" w:rsidR="00C3641C" w:rsidRPr="00E55D53" w:rsidRDefault="00C3641C" w:rsidP="00E55D53"/>
        </w:tc>
        <w:tc>
          <w:tcPr>
            <w:tcW w:w="1129" w:type="dxa"/>
            <w:noWrap/>
            <w:hideMark/>
          </w:tcPr>
          <w:p w14:paraId="1E072072" w14:textId="028F790F" w:rsidR="00C3641C" w:rsidRPr="00E55D53" w:rsidRDefault="00C3641C" w:rsidP="00E55D53">
            <w:r w:rsidRPr="00E55D53">
              <w:t>303.3317</w:t>
            </w:r>
          </w:p>
        </w:tc>
        <w:tc>
          <w:tcPr>
            <w:tcW w:w="1129" w:type="dxa"/>
            <w:noWrap/>
            <w:hideMark/>
          </w:tcPr>
          <w:p w14:paraId="12747E2C" w14:textId="77777777" w:rsidR="00C3641C" w:rsidRPr="00E55D53" w:rsidRDefault="00C3641C" w:rsidP="00E55D53">
            <w:r w:rsidRPr="00E55D53">
              <w:t>316.5503</w:t>
            </w:r>
          </w:p>
        </w:tc>
        <w:tc>
          <w:tcPr>
            <w:tcW w:w="1129" w:type="dxa"/>
            <w:noWrap/>
            <w:hideMark/>
          </w:tcPr>
          <w:p w14:paraId="1A191FC6" w14:textId="77777777" w:rsidR="00C3641C" w:rsidRPr="00E55D53" w:rsidRDefault="00C3641C" w:rsidP="00E55D53">
            <w:r w:rsidRPr="00E55D53">
              <w:t>286.3469</w:t>
            </w:r>
          </w:p>
        </w:tc>
        <w:tc>
          <w:tcPr>
            <w:tcW w:w="1129" w:type="dxa"/>
            <w:noWrap/>
            <w:hideMark/>
          </w:tcPr>
          <w:p w14:paraId="50E4B4D6" w14:textId="77777777" w:rsidR="00C3641C" w:rsidRPr="00E55D53" w:rsidRDefault="00C3641C" w:rsidP="00E55D53">
            <w:r w:rsidRPr="00E55D53">
              <w:t>305.986</w:t>
            </w:r>
          </w:p>
        </w:tc>
        <w:tc>
          <w:tcPr>
            <w:tcW w:w="1129" w:type="dxa"/>
            <w:noWrap/>
            <w:hideMark/>
          </w:tcPr>
          <w:p w14:paraId="70FA61A3" w14:textId="77777777" w:rsidR="00C3641C" w:rsidRPr="00E55D53" w:rsidRDefault="00C3641C" w:rsidP="00E55D53">
            <w:r w:rsidRPr="00E55D53">
              <w:t>297.3743</w:t>
            </w:r>
          </w:p>
        </w:tc>
        <w:tc>
          <w:tcPr>
            <w:tcW w:w="1129" w:type="dxa"/>
            <w:noWrap/>
            <w:hideMark/>
          </w:tcPr>
          <w:p w14:paraId="508099A2" w14:textId="77777777" w:rsidR="00C3641C" w:rsidRPr="00E55D53" w:rsidRDefault="00C3641C" w:rsidP="00E55D53">
            <w:r w:rsidRPr="00E55D53">
              <w:t>307.8647</w:t>
            </w:r>
          </w:p>
        </w:tc>
        <w:tc>
          <w:tcPr>
            <w:tcW w:w="1129" w:type="dxa"/>
            <w:noWrap/>
            <w:hideMark/>
          </w:tcPr>
          <w:p w14:paraId="7092B996" w14:textId="77777777" w:rsidR="00C3641C" w:rsidRPr="00E55D53" w:rsidRDefault="00C3641C" w:rsidP="00E55D53">
            <w:r w:rsidRPr="00E55D53">
              <w:t>303.7185</w:t>
            </w:r>
          </w:p>
        </w:tc>
        <w:tc>
          <w:tcPr>
            <w:tcW w:w="1129" w:type="dxa"/>
            <w:noWrap/>
            <w:hideMark/>
          </w:tcPr>
          <w:p w14:paraId="47E6923F" w14:textId="77777777" w:rsidR="00C3641C" w:rsidRPr="00E55D53" w:rsidRDefault="00C3641C" w:rsidP="00E55D53">
            <w:r w:rsidRPr="00E55D53">
              <w:t>282.9706</w:t>
            </w:r>
          </w:p>
        </w:tc>
        <w:tc>
          <w:tcPr>
            <w:tcW w:w="1129" w:type="dxa"/>
            <w:noWrap/>
            <w:hideMark/>
          </w:tcPr>
          <w:p w14:paraId="7385644F" w14:textId="77777777" w:rsidR="00C3641C" w:rsidRPr="00E55D53" w:rsidRDefault="00C3641C" w:rsidP="00E55D53">
            <w:r w:rsidRPr="00E55D53">
              <w:t>300.5428</w:t>
            </w:r>
          </w:p>
        </w:tc>
        <w:tc>
          <w:tcPr>
            <w:tcW w:w="1129" w:type="dxa"/>
            <w:noWrap/>
            <w:hideMark/>
          </w:tcPr>
          <w:p w14:paraId="5F661A57" w14:textId="77777777" w:rsidR="00C3641C" w:rsidRPr="00E55D53" w:rsidRDefault="00C3641C" w:rsidP="00E55D53">
            <w:r w:rsidRPr="00E55D53">
              <w:t>282.0309</w:t>
            </w:r>
          </w:p>
        </w:tc>
      </w:tr>
      <w:tr w:rsidR="00C3641C" w:rsidRPr="00E55D53" w14:paraId="0D7FB9D2" w14:textId="77777777" w:rsidTr="009D77C9">
        <w:trPr>
          <w:trHeight w:val="261"/>
        </w:trPr>
        <w:tc>
          <w:tcPr>
            <w:tcW w:w="1120" w:type="dxa"/>
            <w:vMerge/>
          </w:tcPr>
          <w:p w14:paraId="427F5561" w14:textId="77777777" w:rsidR="00C3641C" w:rsidRPr="00E55D53" w:rsidRDefault="00C3641C" w:rsidP="00E55D53"/>
        </w:tc>
        <w:tc>
          <w:tcPr>
            <w:tcW w:w="1129" w:type="dxa"/>
            <w:noWrap/>
            <w:hideMark/>
          </w:tcPr>
          <w:p w14:paraId="7D4E1D25" w14:textId="5D5FE274" w:rsidR="00C3641C" w:rsidRPr="00E55D53" w:rsidRDefault="00C3641C" w:rsidP="00E55D53">
            <w:r w:rsidRPr="00E55D53">
              <w:t>308.9477</w:t>
            </w:r>
          </w:p>
        </w:tc>
        <w:tc>
          <w:tcPr>
            <w:tcW w:w="1129" w:type="dxa"/>
            <w:noWrap/>
            <w:hideMark/>
          </w:tcPr>
          <w:p w14:paraId="38C1213C" w14:textId="77777777" w:rsidR="00C3641C" w:rsidRPr="00E55D53" w:rsidRDefault="00C3641C" w:rsidP="00E55D53">
            <w:r w:rsidRPr="00E55D53">
              <w:t>286.298</w:t>
            </w:r>
          </w:p>
        </w:tc>
        <w:tc>
          <w:tcPr>
            <w:tcW w:w="1129" w:type="dxa"/>
            <w:noWrap/>
            <w:hideMark/>
          </w:tcPr>
          <w:p w14:paraId="6424B9F6" w14:textId="77777777" w:rsidR="00C3641C" w:rsidRPr="00E55D53" w:rsidRDefault="00C3641C" w:rsidP="00E55D53">
            <w:r w:rsidRPr="00E55D53">
              <w:t>309.3546</w:t>
            </w:r>
          </w:p>
        </w:tc>
        <w:tc>
          <w:tcPr>
            <w:tcW w:w="1129" w:type="dxa"/>
            <w:noWrap/>
            <w:hideMark/>
          </w:tcPr>
          <w:p w14:paraId="6FFEF0ED" w14:textId="77777777" w:rsidR="00C3641C" w:rsidRPr="00E55D53" w:rsidRDefault="00C3641C" w:rsidP="00E55D53">
            <w:r w:rsidRPr="00E55D53">
              <w:t>294.2719</w:t>
            </w:r>
          </w:p>
        </w:tc>
        <w:tc>
          <w:tcPr>
            <w:tcW w:w="1129" w:type="dxa"/>
            <w:noWrap/>
            <w:hideMark/>
          </w:tcPr>
          <w:p w14:paraId="226D96C8" w14:textId="77777777" w:rsidR="00C3641C" w:rsidRPr="00E55D53" w:rsidRDefault="00C3641C" w:rsidP="00E55D53">
            <w:r w:rsidRPr="00E55D53">
              <w:t>275.1136</w:t>
            </w:r>
          </w:p>
        </w:tc>
        <w:tc>
          <w:tcPr>
            <w:tcW w:w="1129" w:type="dxa"/>
            <w:noWrap/>
            <w:hideMark/>
          </w:tcPr>
          <w:p w14:paraId="613E32AC" w14:textId="77777777" w:rsidR="00C3641C" w:rsidRPr="00E55D53" w:rsidRDefault="00C3641C" w:rsidP="00E55D53">
            <w:r w:rsidRPr="00E55D53">
              <w:t>273.2222</w:t>
            </w:r>
          </w:p>
        </w:tc>
        <w:tc>
          <w:tcPr>
            <w:tcW w:w="1129" w:type="dxa"/>
            <w:noWrap/>
            <w:hideMark/>
          </w:tcPr>
          <w:p w14:paraId="2A2ADD48" w14:textId="77777777" w:rsidR="00C3641C" w:rsidRPr="00E55D53" w:rsidRDefault="00C3641C" w:rsidP="00E55D53">
            <w:r w:rsidRPr="00E55D53">
              <w:t>333.0603</w:t>
            </w:r>
          </w:p>
        </w:tc>
        <w:tc>
          <w:tcPr>
            <w:tcW w:w="1129" w:type="dxa"/>
            <w:noWrap/>
            <w:hideMark/>
          </w:tcPr>
          <w:p w14:paraId="4977E31B" w14:textId="77777777" w:rsidR="00C3641C" w:rsidRPr="00E55D53" w:rsidRDefault="00C3641C" w:rsidP="00E55D53">
            <w:r w:rsidRPr="00E55D53">
              <w:t>334.033</w:t>
            </w:r>
          </w:p>
        </w:tc>
        <w:tc>
          <w:tcPr>
            <w:tcW w:w="1129" w:type="dxa"/>
            <w:noWrap/>
            <w:hideMark/>
          </w:tcPr>
          <w:p w14:paraId="17505562" w14:textId="77777777" w:rsidR="00C3641C" w:rsidRPr="00E55D53" w:rsidRDefault="00C3641C" w:rsidP="00E55D53">
            <w:r w:rsidRPr="00E55D53">
              <w:t>299.8779</w:t>
            </w:r>
          </w:p>
        </w:tc>
        <w:tc>
          <w:tcPr>
            <w:tcW w:w="1129" w:type="dxa"/>
            <w:noWrap/>
            <w:hideMark/>
          </w:tcPr>
          <w:p w14:paraId="7FE84A84" w14:textId="77777777" w:rsidR="00C3641C" w:rsidRPr="00E55D53" w:rsidRDefault="00C3641C" w:rsidP="00E55D53">
            <w:r w:rsidRPr="00E55D53">
              <w:t>274.1863</w:t>
            </w:r>
          </w:p>
        </w:tc>
      </w:tr>
      <w:tr w:rsidR="00C3641C" w:rsidRPr="00E55D53" w14:paraId="7E69FF08" w14:textId="77777777" w:rsidTr="009D77C9">
        <w:trPr>
          <w:trHeight w:val="261"/>
        </w:trPr>
        <w:tc>
          <w:tcPr>
            <w:tcW w:w="1120" w:type="dxa"/>
            <w:vMerge/>
          </w:tcPr>
          <w:p w14:paraId="295B0ED3" w14:textId="77777777" w:rsidR="00C3641C" w:rsidRPr="00E55D53" w:rsidRDefault="00C3641C" w:rsidP="00E55D53"/>
        </w:tc>
        <w:tc>
          <w:tcPr>
            <w:tcW w:w="1129" w:type="dxa"/>
            <w:noWrap/>
            <w:hideMark/>
          </w:tcPr>
          <w:p w14:paraId="7808572C" w14:textId="29FB50E4" w:rsidR="00C3641C" w:rsidRPr="00E55D53" w:rsidRDefault="00C3641C" w:rsidP="00E55D53">
            <w:r w:rsidRPr="00E55D53">
              <w:t>404.0886</w:t>
            </w:r>
          </w:p>
        </w:tc>
        <w:tc>
          <w:tcPr>
            <w:tcW w:w="1129" w:type="dxa"/>
            <w:noWrap/>
            <w:hideMark/>
          </w:tcPr>
          <w:p w14:paraId="7305216D" w14:textId="77777777" w:rsidR="00C3641C" w:rsidRPr="00E55D53" w:rsidRDefault="00C3641C" w:rsidP="00E55D53">
            <w:r w:rsidRPr="00E55D53">
              <w:t>296.3726</w:t>
            </w:r>
          </w:p>
        </w:tc>
        <w:tc>
          <w:tcPr>
            <w:tcW w:w="1129" w:type="dxa"/>
            <w:noWrap/>
            <w:hideMark/>
          </w:tcPr>
          <w:p w14:paraId="26E048E9" w14:textId="77777777" w:rsidR="00C3641C" w:rsidRPr="00E55D53" w:rsidRDefault="00C3641C" w:rsidP="00E55D53">
            <w:r w:rsidRPr="00E55D53">
              <w:t>276.1675</w:t>
            </w:r>
          </w:p>
        </w:tc>
        <w:tc>
          <w:tcPr>
            <w:tcW w:w="1129" w:type="dxa"/>
            <w:noWrap/>
            <w:hideMark/>
          </w:tcPr>
          <w:p w14:paraId="0559E54B" w14:textId="77777777" w:rsidR="00C3641C" w:rsidRPr="00E55D53" w:rsidRDefault="00C3641C" w:rsidP="00E55D53">
            <w:r w:rsidRPr="00E55D53">
              <w:t>305.1688</w:t>
            </w:r>
          </w:p>
        </w:tc>
        <w:tc>
          <w:tcPr>
            <w:tcW w:w="1129" w:type="dxa"/>
            <w:noWrap/>
            <w:hideMark/>
          </w:tcPr>
          <w:p w14:paraId="64BE2F22" w14:textId="77777777" w:rsidR="00C3641C" w:rsidRPr="00E55D53" w:rsidRDefault="00C3641C" w:rsidP="00E55D53">
            <w:r w:rsidRPr="00E55D53">
              <w:t>294.6468</w:t>
            </w:r>
          </w:p>
        </w:tc>
        <w:tc>
          <w:tcPr>
            <w:tcW w:w="1129" w:type="dxa"/>
            <w:noWrap/>
            <w:hideMark/>
          </w:tcPr>
          <w:p w14:paraId="6F2310BA" w14:textId="77777777" w:rsidR="00C3641C" w:rsidRPr="00E55D53" w:rsidRDefault="00C3641C" w:rsidP="00E55D53">
            <w:r w:rsidRPr="00E55D53">
              <w:t>293.2474</w:t>
            </w:r>
          </w:p>
        </w:tc>
        <w:tc>
          <w:tcPr>
            <w:tcW w:w="1129" w:type="dxa"/>
            <w:noWrap/>
            <w:hideMark/>
          </w:tcPr>
          <w:p w14:paraId="2F45A68F" w14:textId="77777777" w:rsidR="00C3641C" w:rsidRPr="00E55D53" w:rsidRDefault="00C3641C" w:rsidP="00E55D53">
            <w:r w:rsidRPr="00E55D53">
              <w:t>304.8766</w:t>
            </w:r>
          </w:p>
        </w:tc>
        <w:tc>
          <w:tcPr>
            <w:tcW w:w="1129" w:type="dxa"/>
            <w:noWrap/>
            <w:hideMark/>
          </w:tcPr>
          <w:p w14:paraId="1E138083" w14:textId="77777777" w:rsidR="00C3641C" w:rsidRPr="00E55D53" w:rsidRDefault="00C3641C" w:rsidP="00E55D53">
            <w:r w:rsidRPr="00E55D53">
              <w:t>296.5421</w:t>
            </w:r>
          </w:p>
        </w:tc>
        <w:tc>
          <w:tcPr>
            <w:tcW w:w="1129" w:type="dxa"/>
            <w:noWrap/>
            <w:hideMark/>
          </w:tcPr>
          <w:p w14:paraId="6D35DCC8" w14:textId="77777777" w:rsidR="00C3641C" w:rsidRPr="00E55D53" w:rsidRDefault="00C3641C" w:rsidP="00E55D53">
            <w:r w:rsidRPr="00E55D53">
              <w:t>289.3705</w:t>
            </w:r>
          </w:p>
        </w:tc>
        <w:tc>
          <w:tcPr>
            <w:tcW w:w="1129" w:type="dxa"/>
            <w:noWrap/>
            <w:hideMark/>
          </w:tcPr>
          <w:p w14:paraId="4663D187" w14:textId="77777777" w:rsidR="00C3641C" w:rsidRPr="00E55D53" w:rsidRDefault="00C3641C" w:rsidP="00E55D53">
            <w:r w:rsidRPr="00E55D53">
              <w:t>391.6395</w:t>
            </w:r>
          </w:p>
        </w:tc>
      </w:tr>
      <w:tr w:rsidR="00C3641C" w:rsidRPr="00E55D53" w14:paraId="09F23742" w14:textId="77777777" w:rsidTr="009D77C9">
        <w:trPr>
          <w:trHeight w:val="261"/>
        </w:trPr>
        <w:tc>
          <w:tcPr>
            <w:tcW w:w="1120" w:type="dxa"/>
            <w:vMerge/>
          </w:tcPr>
          <w:p w14:paraId="35BAC2AA" w14:textId="77777777" w:rsidR="00C3641C" w:rsidRPr="00E55D53" w:rsidRDefault="00C3641C" w:rsidP="00E55D53"/>
        </w:tc>
        <w:tc>
          <w:tcPr>
            <w:tcW w:w="1129" w:type="dxa"/>
            <w:noWrap/>
            <w:hideMark/>
          </w:tcPr>
          <w:p w14:paraId="4369D1B0" w14:textId="25547FE2" w:rsidR="00C3641C" w:rsidRPr="00E55D53" w:rsidRDefault="00C3641C" w:rsidP="00E55D53">
            <w:r w:rsidRPr="00E55D53">
              <w:t>316.9525</w:t>
            </w:r>
          </w:p>
        </w:tc>
        <w:tc>
          <w:tcPr>
            <w:tcW w:w="1129" w:type="dxa"/>
            <w:noWrap/>
            <w:hideMark/>
          </w:tcPr>
          <w:p w14:paraId="4D9E2979" w14:textId="77777777" w:rsidR="00C3641C" w:rsidRPr="00E55D53" w:rsidRDefault="00C3641C" w:rsidP="00E55D53">
            <w:r w:rsidRPr="00E55D53">
              <w:t>302.006</w:t>
            </w:r>
          </w:p>
        </w:tc>
        <w:tc>
          <w:tcPr>
            <w:tcW w:w="1129" w:type="dxa"/>
            <w:noWrap/>
            <w:hideMark/>
          </w:tcPr>
          <w:p w14:paraId="47A9ED4F" w14:textId="77777777" w:rsidR="00C3641C" w:rsidRPr="00E55D53" w:rsidRDefault="00C3641C" w:rsidP="00E55D53">
            <w:r w:rsidRPr="00E55D53">
              <w:t>376.3464</w:t>
            </w:r>
          </w:p>
        </w:tc>
        <w:tc>
          <w:tcPr>
            <w:tcW w:w="1129" w:type="dxa"/>
            <w:noWrap/>
            <w:hideMark/>
          </w:tcPr>
          <w:p w14:paraId="5D01CE2F" w14:textId="77777777" w:rsidR="00C3641C" w:rsidRPr="00E55D53" w:rsidRDefault="00C3641C" w:rsidP="00E55D53">
            <w:r w:rsidRPr="00E55D53">
              <w:t>276.8336</w:t>
            </w:r>
          </w:p>
        </w:tc>
        <w:tc>
          <w:tcPr>
            <w:tcW w:w="1129" w:type="dxa"/>
            <w:noWrap/>
            <w:hideMark/>
          </w:tcPr>
          <w:p w14:paraId="294FBCCA" w14:textId="77777777" w:rsidR="00C3641C" w:rsidRPr="00E55D53" w:rsidRDefault="00C3641C" w:rsidP="00E55D53">
            <w:r w:rsidRPr="00E55D53">
              <w:t>302.9856</w:t>
            </w:r>
          </w:p>
        </w:tc>
        <w:tc>
          <w:tcPr>
            <w:tcW w:w="1129" w:type="dxa"/>
            <w:noWrap/>
            <w:hideMark/>
          </w:tcPr>
          <w:p w14:paraId="730A5172" w14:textId="77777777" w:rsidR="00C3641C" w:rsidRPr="00E55D53" w:rsidRDefault="00C3641C" w:rsidP="00E55D53">
            <w:r w:rsidRPr="00E55D53">
              <w:t>319.8724</w:t>
            </w:r>
          </w:p>
        </w:tc>
        <w:tc>
          <w:tcPr>
            <w:tcW w:w="1129" w:type="dxa"/>
            <w:noWrap/>
            <w:hideMark/>
          </w:tcPr>
          <w:p w14:paraId="6DE367DD" w14:textId="77777777" w:rsidR="00C3641C" w:rsidRPr="00E55D53" w:rsidRDefault="00C3641C" w:rsidP="00E55D53">
            <w:r w:rsidRPr="00E55D53">
              <w:t>278.599</w:t>
            </w:r>
          </w:p>
        </w:tc>
        <w:tc>
          <w:tcPr>
            <w:tcW w:w="1129" w:type="dxa"/>
            <w:noWrap/>
            <w:hideMark/>
          </w:tcPr>
          <w:p w14:paraId="48148764" w14:textId="77777777" w:rsidR="00C3641C" w:rsidRPr="00E55D53" w:rsidRDefault="00C3641C" w:rsidP="00E55D53">
            <w:r w:rsidRPr="00E55D53">
              <w:t>289.6617</w:t>
            </w:r>
          </w:p>
        </w:tc>
        <w:tc>
          <w:tcPr>
            <w:tcW w:w="1129" w:type="dxa"/>
            <w:noWrap/>
            <w:hideMark/>
          </w:tcPr>
          <w:p w14:paraId="569AD5C7" w14:textId="77777777" w:rsidR="00C3641C" w:rsidRPr="00E55D53" w:rsidRDefault="00C3641C" w:rsidP="00E55D53">
            <w:r w:rsidRPr="00E55D53">
              <w:t>340.2034</w:t>
            </w:r>
          </w:p>
        </w:tc>
        <w:tc>
          <w:tcPr>
            <w:tcW w:w="1129" w:type="dxa"/>
            <w:noWrap/>
            <w:hideMark/>
          </w:tcPr>
          <w:p w14:paraId="0D0813F4" w14:textId="77777777" w:rsidR="00C3641C" w:rsidRPr="00E55D53" w:rsidRDefault="00C3641C" w:rsidP="00E55D53">
            <w:r w:rsidRPr="00E55D53">
              <w:t>321.7385</w:t>
            </w:r>
          </w:p>
        </w:tc>
      </w:tr>
      <w:tr w:rsidR="00C3641C" w:rsidRPr="00E55D53" w14:paraId="0F2DB802" w14:textId="77777777" w:rsidTr="009D77C9">
        <w:trPr>
          <w:trHeight w:val="261"/>
        </w:trPr>
        <w:tc>
          <w:tcPr>
            <w:tcW w:w="1120" w:type="dxa"/>
          </w:tcPr>
          <w:p w14:paraId="76DF5C85" w14:textId="0EAAF71A" w:rsidR="00C3641C" w:rsidRPr="00E55D53" w:rsidRDefault="00C3641C" w:rsidP="00E55D53">
            <w:pPr>
              <w:rPr>
                <w:b/>
                <w:bCs/>
              </w:rPr>
            </w:pPr>
            <w:r>
              <w:rPr>
                <w:b/>
                <w:bCs/>
              </w:rPr>
              <w:t>Average</w:t>
            </w:r>
          </w:p>
        </w:tc>
        <w:tc>
          <w:tcPr>
            <w:tcW w:w="1129" w:type="dxa"/>
            <w:noWrap/>
            <w:hideMark/>
          </w:tcPr>
          <w:p w14:paraId="2C3E9A9F" w14:textId="58CACB1F" w:rsidR="00C3641C" w:rsidRPr="00E55D53" w:rsidRDefault="00C3641C" w:rsidP="00E55D53">
            <w:pPr>
              <w:rPr>
                <w:b/>
                <w:bCs/>
              </w:rPr>
            </w:pPr>
            <w:r w:rsidRPr="00E55D53">
              <w:rPr>
                <w:b/>
                <w:bCs/>
              </w:rPr>
              <w:t>330.1163</w:t>
            </w:r>
          </w:p>
        </w:tc>
        <w:tc>
          <w:tcPr>
            <w:tcW w:w="1129" w:type="dxa"/>
            <w:noWrap/>
            <w:hideMark/>
          </w:tcPr>
          <w:p w14:paraId="78BE8FB6" w14:textId="77777777" w:rsidR="00C3641C" w:rsidRPr="00E55D53" w:rsidRDefault="00C3641C" w:rsidP="00E55D53">
            <w:pPr>
              <w:rPr>
                <w:b/>
                <w:bCs/>
              </w:rPr>
            </w:pPr>
            <w:r w:rsidRPr="00E55D53">
              <w:rPr>
                <w:b/>
                <w:bCs/>
              </w:rPr>
              <w:t>300.3038</w:t>
            </w:r>
          </w:p>
        </w:tc>
        <w:tc>
          <w:tcPr>
            <w:tcW w:w="1129" w:type="dxa"/>
            <w:noWrap/>
            <w:hideMark/>
          </w:tcPr>
          <w:p w14:paraId="419C4409" w14:textId="77777777" w:rsidR="00C3641C" w:rsidRPr="00E55D53" w:rsidRDefault="00C3641C" w:rsidP="00E55D53">
            <w:pPr>
              <w:rPr>
                <w:b/>
                <w:bCs/>
              </w:rPr>
            </w:pPr>
            <w:r w:rsidRPr="00E55D53">
              <w:rPr>
                <w:b/>
                <w:bCs/>
              </w:rPr>
              <w:t>307.7257</w:t>
            </w:r>
          </w:p>
        </w:tc>
        <w:tc>
          <w:tcPr>
            <w:tcW w:w="1129" w:type="dxa"/>
            <w:noWrap/>
            <w:hideMark/>
          </w:tcPr>
          <w:p w14:paraId="22EADE1F" w14:textId="77777777" w:rsidR="00C3641C" w:rsidRPr="00E55D53" w:rsidRDefault="00C3641C" w:rsidP="00E55D53">
            <w:pPr>
              <w:rPr>
                <w:b/>
                <w:bCs/>
              </w:rPr>
            </w:pPr>
            <w:r w:rsidRPr="00E55D53">
              <w:rPr>
                <w:b/>
                <w:bCs/>
              </w:rPr>
              <w:t>293.6257</w:t>
            </w:r>
          </w:p>
        </w:tc>
        <w:tc>
          <w:tcPr>
            <w:tcW w:w="1129" w:type="dxa"/>
            <w:noWrap/>
            <w:hideMark/>
          </w:tcPr>
          <w:p w14:paraId="2757FE5D" w14:textId="77777777" w:rsidR="00C3641C" w:rsidRPr="00E55D53" w:rsidRDefault="00C3641C" w:rsidP="00E55D53">
            <w:pPr>
              <w:rPr>
                <w:b/>
                <w:bCs/>
              </w:rPr>
            </w:pPr>
            <w:r w:rsidRPr="00E55D53">
              <w:rPr>
                <w:b/>
                <w:bCs/>
              </w:rPr>
              <w:t>292.7206</w:t>
            </w:r>
          </w:p>
        </w:tc>
        <w:tc>
          <w:tcPr>
            <w:tcW w:w="1129" w:type="dxa"/>
            <w:noWrap/>
            <w:hideMark/>
          </w:tcPr>
          <w:p w14:paraId="75C60AFA" w14:textId="77777777" w:rsidR="00C3641C" w:rsidRPr="00E55D53" w:rsidRDefault="00C3641C" w:rsidP="00E55D53">
            <w:pPr>
              <w:rPr>
                <w:b/>
                <w:bCs/>
              </w:rPr>
            </w:pPr>
            <w:r w:rsidRPr="00E55D53">
              <w:rPr>
                <w:b/>
                <w:bCs/>
              </w:rPr>
              <w:t>299.0574</w:t>
            </w:r>
          </w:p>
        </w:tc>
        <w:tc>
          <w:tcPr>
            <w:tcW w:w="1129" w:type="dxa"/>
            <w:noWrap/>
            <w:hideMark/>
          </w:tcPr>
          <w:p w14:paraId="49A006D1" w14:textId="77777777" w:rsidR="00C3641C" w:rsidRPr="00E55D53" w:rsidRDefault="00C3641C" w:rsidP="00E55D53">
            <w:pPr>
              <w:rPr>
                <w:b/>
                <w:bCs/>
              </w:rPr>
            </w:pPr>
            <w:r w:rsidRPr="00E55D53">
              <w:rPr>
                <w:b/>
                <w:bCs/>
              </w:rPr>
              <w:t>300.5883</w:t>
            </w:r>
          </w:p>
        </w:tc>
        <w:tc>
          <w:tcPr>
            <w:tcW w:w="1129" w:type="dxa"/>
            <w:noWrap/>
            <w:hideMark/>
          </w:tcPr>
          <w:p w14:paraId="1B324C48" w14:textId="77777777" w:rsidR="00C3641C" w:rsidRPr="00E55D53" w:rsidRDefault="00C3641C" w:rsidP="00E55D53">
            <w:pPr>
              <w:rPr>
                <w:b/>
                <w:bCs/>
              </w:rPr>
            </w:pPr>
            <w:r w:rsidRPr="00E55D53">
              <w:rPr>
                <w:b/>
                <w:bCs/>
              </w:rPr>
              <w:t>288.704</w:t>
            </w:r>
          </w:p>
        </w:tc>
        <w:tc>
          <w:tcPr>
            <w:tcW w:w="1129" w:type="dxa"/>
            <w:noWrap/>
            <w:hideMark/>
          </w:tcPr>
          <w:p w14:paraId="73A51D27" w14:textId="77777777" w:rsidR="00C3641C" w:rsidRPr="00E55D53" w:rsidRDefault="00C3641C" w:rsidP="00E55D53">
            <w:pPr>
              <w:rPr>
                <w:b/>
                <w:bCs/>
              </w:rPr>
            </w:pPr>
            <w:r w:rsidRPr="00E55D53">
              <w:rPr>
                <w:b/>
                <w:bCs/>
              </w:rPr>
              <w:t>296.9244</w:t>
            </w:r>
          </w:p>
        </w:tc>
        <w:tc>
          <w:tcPr>
            <w:tcW w:w="1129" w:type="dxa"/>
            <w:noWrap/>
            <w:hideMark/>
          </w:tcPr>
          <w:p w14:paraId="205C4773" w14:textId="77777777" w:rsidR="00C3641C" w:rsidRPr="00E55D53" w:rsidRDefault="00C3641C" w:rsidP="00E55D53">
            <w:pPr>
              <w:rPr>
                <w:b/>
                <w:bCs/>
              </w:rPr>
            </w:pPr>
            <w:r w:rsidRPr="00E55D53">
              <w:rPr>
                <w:b/>
                <w:bCs/>
              </w:rPr>
              <w:t>315.3301</w:t>
            </w:r>
          </w:p>
        </w:tc>
      </w:tr>
    </w:tbl>
    <w:p w14:paraId="26017C11" w14:textId="5844F4BE" w:rsidR="00680EC7" w:rsidRDefault="00680EC7" w:rsidP="00DD05AD"/>
    <w:p w14:paraId="7D181CA9" w14:textId="77777777" w:rsidR="009D77C9" w:rsidRDefault="009D77C9" w:rsidP="00DD05AD">
      <w:r>
        <w:br w:type="page"/>
      </w:r>
    </w:p>
    <w:p w14:paraId="1DF1C315" w14:textId="0EC02A01" w:rsidR="00680EC7" w:rsidRDefault="00680EC7" w:rsidP="00DD05AD">
      <w:r>
        <w:lastRenderedPageBreak/>
        <w:t>Raw data for Section 4.4.2.1 with maximum search keywords</w:t>
      </w:r>
    </w:p>
    <w:p w14:paraId="475C3BFF" w14:textId="72121F41" w:rsidR="00680EC7" w:rsidRDefault="00680EC7" w:rsidP="00DD05AD">
      <w:pPr>
        <w:rPr>
          <w:rFonts w:asciiTheme="minorHAnsi" w:eastAsiaTheme="minorHAnsi" w:hAnsiTheme="minorHAnsi" w:cstheme="minorBidi"/>
          <w:sz w:val="22"/>
          <w:szCs w:val="28"/>
        </w:rPr>
      </w:pPr>
      <w:r>
        <w:fldChar w:fldCharType="begin"/>
      </w:r>
      <w:r>
        <w:instrText xml:space="preserve"> LINK </w:instrText>
      </w:r>
      <w:r w:rsidR="00AD3C53">
        <w:instrText xml:space="preserve">Excel.Sheet.12 D:\\Petch\\XDSchain\\NodeXDSDocRegistry\\ExpResult.xlsx maxQuery!R1C1:R12C10 </w:instrText>
      </w:r>
      <w:r>
        <w:instrText xml:space="preserve">\a \f 5 \h  \* MERGEFORMAT </w:instrText>
      </w:r>
      <w:r>
        <w:fldChar w:fldCharType="separate"/>
      </w:r>
    </w:p>
    <w:tbl>
      <w:tblPr>
        <w:tblStyle w:val="TableGrid"/>
        <w:tblW w:w="12474" w:type="dxa"/>
        <w:tblLook w:val="04A0" w:firstRow="1" w:lastRow="0" w:firstColumn="1" w:lastColumn="0" w:noHBand="0" w:noVBand="1"/>
      </w:tblPr>
      <w:tblGrid>
        <w:gridCol w:w="1134"/>
        <w:gridCol w:w="1134"/>
        <w:gridCol w:w="1134"/>
        <w:gridCol w:w="1134"/>
        <w:gridCol w:w="1134"/>
        <w:gridCol w:w="1134"/>
        <w:gridCol w:w="1134"/>
        <w:gridCol w:w="1134"/>
        <w:gridCol w:w="1134"/>
        <w:gridCol w:w="1134"/>
        <w:gridCol w:w="1134"/>
      </w:tblGrid>
      <w:tr w:rsidR="001F6893" w:rsidRPr="00680EC7" w14:paraId="59A505EE" w14:textId="77777777" w:rsidTr="001F6893">
        <w:trPr>
          <w:trHeight w:val="226"/>
        </w:trPr>
        <w:tc>
          <w:tcPr>
            <w:tcW w:w="1134" w:type="dxa"/>
          </w:tcPr>
          <w:p w14:paraId="33EA504D" w14:textId="77777777" w:rsidR="001F6893" w:rsidRPr="00680EC7" w:rsidRDefault="001F6893" w:rsidP="00680EC7"/>
        </w:tc>
        <w:tc>
          <w:tcPr>
            <w:tcW w:w="1134" w:type="dxa"/>
            <w:noWrap/>
            <w:hideMark/>
          </w:tcPr>
          <w:p w14:paraId="3FC41D6D" w14:textId="5522D24A" w:rsidR="001F6893" w:rsidRPr="00680EC7" w:rsidRDefault="001F6893" w:rsidP="00680EC7">
            <w:r w:rsidRPr="00680EC7">
              <w:t>Tx01</w:t>
            </w:r>
          </w:p>
        </w:tc>
        <w:tc>
          <w:tcPr>
            <w:tcW w:w="1134" w:type="dxa"/>
            <w:noWrap/>
            <w:hideMark/>
          </w:tcPr>
          <w:p w14:paraId="61A9A4A7" w14:textId="77777777" w:rsidR="001F6893" w:rsidRPr="00680EC7" w:rsidRDefault="001F6893" w:rsidP="00680EC7">
            <w:r w:rsidRPr="00680EC7">
              <w:t>Tx02</w:t>
            </w:r>
          </w:p>
        </w:tc>
        <w:tc>
          <w:tcPr>
            <w:tcW w:w="1134" w:type="dxa"/>
            <w:noWrap/>
            <w:hideMark/>
          </w:tcPr>
          <w:p w14:paraId="441E9480" w14:textId="77777777" w:rsidR="001F6893" w:rsidRPr="00680EC7" w:rsidRDefault="001F6893" w:rsidP="00680EC7">
            <w:r w:rsidRPr="00680EC7">
              <w:t>Tx03</w:t>
            </w:r>
          </w:p>
        </w:tc>
        <w:tc>
          <w:tcPr>
            <w:tcW w:w="1134" w:type="dxa"/>
            <w:noWrap/>
            <w:hideMark/>
          </w:tcPr>
          <w:p w14:paraId="6433D9AD" w14:textId="77777777" w:rsidR="001F6893" w:rsidRPr="00680EC7" w:rsidRDefault="001F6893" w:rsidP="00680EC7">
            <w:r w:rsidRPr="00680EC7">
              <w:t>Tx04</w:t>
            </w:r>
          </w:p>
        </w:tc>
        <w:tc>
          <w:tcPr>
            <w:tcW w:w="1134" w:type="dxa"/>
            <w:noWrap/>
            <w:hideMark/>
          </w:tcPr>
          <w:p w14:paraId="3432A042" w14:textId="77777777" w:rsidR="001F6893" w:rsidRPr="00680EC7" w:rsidRDefault="001F6893" w:rsidP="00680EC7">
            <w:r w:rsidRPr="00680EC7">
              <w:t>Tx05</w:t>
            </w:r>
          </w:p>
        </w:tc>
        <w:tc>
          <w:tcPr>
            <w:tcW w:w="1134" w:type="dxa"/>
            <w:noWrap/>
            <w:hideMark/>
          </w:tcPr>
          <w:p w14:paraId="153AD8B9" w14:textId="77777777" w:rsidR="001F6893" w:rsidRPr="00680EC7" w:rsidRDefault="001F6893" w:rsidP="00680EC7">
            <w:r w:rsidRPr="00680EC7">
              <w:t>Tx06</w:t>
            </w:r>
          </w:p>
        </w:tc>
        <w:tc>
          <w:tcPr>
            <w:tcW w:w="1134" w:type="dxa"/>
            <w:noWrap/>
            <w:hideMark/>
          </w:tcPr>
          <w:p w14:paraId="0D98F565" w14:textId="77777777" w:rsidR="001F6893" w:rsidRPr="00680EC7" w:rsidRDefault="001F6893" w:rsidP="00680EC7">
            <w:r w:rsidRPr="00680EC7">
              <w:t>Tx07</w:t>
            </w:r>
          </w:p>
        </w:tc>
        <w:tc>
          <w:tcPr>
            <w:tcW w:w="1134" w:type="dxa"/>
            <w:noWrap/>
            <w:hideMark/>
          </w:tcPr>
          <w:p w14:paraId="400AE268" w14:textId="77777777" w:rsidR="001F6893" w:rsidRPr="00680EC7" w:rsidRDefault="001F6893" w:rsidP="00680EC7">
            <w:r w:rsidRPr="00680EC7">
              <w:t>Tx08</w:t>
            </w:r>
          </w:p>
        </w:tc>
        <w:tc>
          <w:tcPr>
            <w:tcW w:w="1134" w:type="dxa"/>
            <w:noWrap/>
            <w:hideMark/>
          </w:tcPr>
          <w:p w14:paraId="7C9C8AE4" w14:textId="77777777" w:rsidR="001F6893" w:rsidRPr="00680EC7" w:rsidRDefault="001F6893" w:rsidP="00680EC7">
            <w:r w:rsidRPr="00680EC7">
              <w:t>Tx09</w:t>
            </w:r>
          </w:p>
        </w:tc>
        <w:tc>
          <w:tcPr>
            <w:tcW w:w="1134" w:type="dxa"/>
            <w:noWrap/>
            <w:hideMark/>
          </w:tcPr>
          <w:p w14:paraId="1C89483D" w14:textId="77777777" w:rsidR="001F6893" w:rsidRPr="00680EC7" w:rsidRDefault="001F6893" w:rsidP="00680EC7">
            <w:r w:rsidRPr="00680EC7">
              <w:t>Tx10</w:t>
            </w:r>
          </w:p>
        </w:tc>
      </w:tr>
      <w:tr w:rsidR="001F6893" w:rsidRPr="00680EC7" w14:paraId="24CC9A9D" w14:textId="77777777" w:rsidTr="001F6893">
        <w:trPr>
          <w:trHeight w:val="226"/>
        </w:trPr>
        <w:tc>
          <w:tcPr>
            <w:tcW w:w="1134" w:type="dxa"/>
            <w:vMerge w:val="restart"/>
          </w:tcPr>
          <w:p w14:paraId="02555DA5" w14:textId="3D06B264" w:rsidR="001F6893" w:rsidRPr="00680EC7" w:rsidRDefault="001F6893" w:rsidP="00680EC7">
            <w:r>
              <w:t>Process Time</w:t>
            </w:r>
          </w:p>
        </w:tc>
        <w:tc>
          <w:tcPr>
            <w:tcW w:w="1134" w:type="dxa"/>
            <w:noWrap/>
            <w:hideMark/>
          </w:tcPr>
          <w:p w14:paraId="2AE15706" w14:textId="3F1777A2" w:rsidR="001F6893" w:rsidRPr="00680EC7" w:rsidRDefault="001F6893" w:rsidP="00680EC7">
            <w:r w:rsidRPr="00680EC7">
              <w:t>295.2806</w:t>
            </w:r>
          </w:p>
        </w:tc>
        <w:tc>
          <w:tcPr>
            <w:tcW w:w="1134" w:type="dxa"/>
            <w:noWrap/>
            <w:hideMark/>
          </w:tcPr>
          <w:p w14:paraId="21D459AC" w14:textId="77777777" w:rsidR="001F6893" w:rsidRPr="00680EC7" w:rsidRDefault="001F6893" w:rsidP="00680EC7">
            <w:r w:rsidRPr="00680EC7">
              <w:t>320.5024</w:t>
            </w:r>
          </w:p>
        </w:tc>
        <w:tc>
          <w:tcPr>
            <w:tcW w:w="1134" w:type="dxa"/>
            <w:noWrap/>
            <w:hideMark/>
          </w:tcPr>
          <w:p w14:paraId="6A80E2D0" w14:textId="77777777" w:rsidR="001F6893" w:rsidRPr="00680EC7" w:rsidRDefault="001F6893" w:rsidP="00680EC7">
            <w:r w:rsidRPr="00680EC7">
              <w:t>304.5893</w:t>
            </w:r>
          </w:p>
        </w:tc>
        <w:tc>
          <w:tcPr>
            <w:tcW w:w="1134" w:type="dxa"/>
            <w:noWrap/>
            <w:hideMark/>
          </w:tcPr>
          <w:p w14:paraId="6D8A42C4" w14:textId="77777777" w:rsidR="001F6893" w:rsidRPr="00680EC7" w:rsidRDefault="001F6893" w:rsidP="00680EC7">
            <w:r w:rsidRPr="00680EC7">
              <w:t>257.8478</w:t>
            </w:r>
          </w:p>
        </w:tc>
        <w:tc>
          <w:tcPr>
            <w:tcW w:w="1134" w:type="dxa"/>
            <w:noWrap/>
            <w:hideMark/>
          </w:tcPr>
          <w:p w14:paraId="6C30470C" w14:textId="77777777" w:rsidR="001F6893" w:rsidRPr="00680EC7" w:rsidRDefault="001F6893" w:rsidP="00680EC7">
            <w:r w:rsidRPr="00680EC7">
              <w:t>290.7988</w:t>
            </w:r>
          </w:p>
        </w:tc>
        <w:tc>
          <w:tcPr>
            <w:tcW w:w="1134" w:type="dxa"/>
            <w:noWrap/>
            <w:hideMark/>
          </w:tcPr>
          <w:p w14:paraId="13227C4A" w14:textId="77777777" w:rsidR="001F6893" w:rsidRPr="00680EC7" w:rsidRDefault="001F6893" w:rsidP="00680EC7">
            <w:r w:rsidRPr="00680EC7">
              <w:t>303.6325</w:t>
            </w:r>
          </w:p>
        </w:tc>
        <w:tc>
          <w:tcPr>
            <w:tcW w:w="1134" w:type="dxa"/>
            <w:noWrap/>
            <w:hideMark/>
          </w:tcPr>
          <w:p w14:paraId="2D06F023" w14:textId="77777777" w:rsidR="001F6893" w:rsidRPr="00680EC7" w:rsidRDefault="001F6893" w:rsidP="00680EC7">
            <w:r w:rsidRPr="00680EC7">
              <w:t>315.7229</w:t>
            </w:r>
          </w:p>
        </w:tc>
        <w:tc>
          <w:tcPr>
            <w:tcW w:w="1134" w:type="dxa"/>
            <w:noWrap/>
            <w:hideMark/>
          </w:tcPr>
          <w:p w14:paraId="7E372C9A" w14:textId="77777777" w:rsidR="001F6893" w:rsidRPr="00680EC7" w:rsidRDefault="001F6893" w:rsidP="00680EC7">
            <w:r w:rsidRPr="00680EC7">
              <w:t>291.3759</w:t>
            </w:r>
          </w:p>
        </w:tc>
        <w:tc>
          <w:tcPr>
            <w:tcW w:w="1134" w:type="dxa"/>
            <w:noWrap/>
            <w:hideMark/>
          </w:tcPr>
          <w:p w14:paraId="25B71180" w14:textId="77777777" w:rsidR="001F6893" w:rsidRPr="00680EC7" w:rsidRDefault="001F6893" w:rsidP="00680EC7">
            <w:r w:rsidRPr="00680EC7">
              <w:t>287.6642</w:t>
            </w:r>
          </w:p>
        </w:tc>
        <w:tc>
          <w:tcPr>
            <w:tcW w:w="1134" w:type="dxa"/>
            <w:noWrap/>
            <w:hideMark/>
          </w:tcPr>
          <w:p w14:paraId="7B271138" w14:textId="77777777" w:rsidR="001F6893" w:rsidRPr="00680EC7" w:rsidRDefault="001F6893" w:rsidP="00680EC7">
            <w:r w:rsidRPr="00680EC7">
              <w:t>300.1845</w:t>
            </w:r>
          </w:p>
        </w:tc>
      </w:tr>
      <w:tr w:rsidR="001F6893" w:rsidRPr="00680EC7" w14:paraId="16D22FFA" w14:textId="77777777" w:rsidTr="001F6893">
        <w:trPr>
          <w:trHeight w:val="226"/>
        </w:trPr>
        <w:tc>
          <w:tcPr>
            <w:tcW w:w="1134" w:type="dxa"/>
            <w:vMerge/>
          </w:tcPr>
          <w:p w14:paraId="40C0F902" w14:textId="77777777" w:rsidR="001F6893" w:rsidRPr="00680EC7" w:rsidRDefault="001F6893" w:rsidP="00680EC7"/>
        </w:tc>
        <w:tc>
          <w:tcPr>
            <w:tcW w:w="1134" w:type="dxa"/>
            <w:noWrap/>
            <w:hideMark/>
          </w:tcPr>
          <w:p w14:paraId="585449E2" w14:textId="1FF6239D" w:rsidR="001F6893" w:rsidRPr="00680EC7" w:rsidRDefault="001F6893" w:rsidP="00680EC7">
            <w:r w:rsidRPr="00680EC7">
              <w:t>268.3097</w:t>
            </w:r>
          </w:p>
        </w:tc>
        <w:tc>
          <w:tcPr>
            <w:tcW w:w="1134" w:type="dxa"/>
            <w:noWrap/>
            <w:hideMark/>
          </w:tcPr>
          <w:p w14:paraId="34A33C91" w14:textId="77777777" w:rsidR="001F6893" w:rsidRPr="00680EC7" w:rsidRDefault="001F6893" w:rsidP="00680EC7">
            <w:r w:rsidRPr="00680EC7">
              <w:t>269.4562</w:t>
            </w:r>
          </w:p>
        </w:tc>
        <w:tc>
          <w:tcPr>
            <w:tcW w:w="1134" w:type="dxa"/>
            <w:noWrap/>
            <w:hideMark/>
          </w:tcPr>
          <w:p w14:paraId="75575BDE" w14:textId="77777777" w:rsidR="001F6893" w:rsidRPr="00680EC7" w:rsidRDefault="001F6893" w:rsidP="00680EC7">
            <w:r w:rsidRPr="00680EC7">
              <w:t>298.2768</w:t>
            </w:r>
          </w:p>
        </w:tc>
        <w:tc>
          <w:tcPr>
            <w:tcW w:w="1134" w:type="dxa"/>
            <w:noWrap/>
            <w:hideMark/>
          </w:tcPr>
          <w:p w14:paraId="336C41A5" w14:textId="77777777" w:rsidR="001F6893" w:rsidRPr="00680EC7" w:rsidRDefault="001F6893" w:rsidP="00680EC7">
            <w:r w:rsidRPr="00680EC7">
              <w:t>307.078</w:t>
            </w:r>
          </w:p>
        </w:tc>
        <w:tc>
          <w:tcPr>
            <w:tcW w:w="1134" w:type="dxa"/>
            <w:noWrap/>
            <w:hideMark/>
          </w:tcPr>
          <w:p w14:paraId="5B1F234B" w14:textId="77777777" w:rsidR="001F6893" w:rsidRPr="00680EC7" w:rsidRDefault="001F6893" w:rsidP="00680EC7">
            <w:r w:rsidRPr="00680EC7">
              <w:t>389.2062</w:t>
            </w:r>
          </w:p>
        </w:tc>
        <w:tc>
          <w:tcPr>
            <w:tcW w:w="1134" w:type="dxa"/>
            <w:noWrap/>
            <w:hideMark/>
          </w:tcPr>
          <w:p w14:paraId="5499D19B" w14:textId="77777777" w:rsidR="001F6893" w:rsidRPr="00680EC7" w:rsidRDefault="001F6893" w:rsidP="00680EC7">
            <w:r w:rsidRPr="00680EC7">
              <w:t>321.2631</w:t>
            </w:r>
          </w:p>
        </w:tc>
        <w:tc>
          <w:tcPr>
            <w:tcW w:w="1134" w:type="dxa"/>
            <w:noWrap/>
            <w:hideMark/>
          </w:tcPr>
          <w:p w14:paraId="2C0B0D96" w14:textId="77777777" w:rsidR="001F6893" w:rsidRPr="00680EC7" w:rsidRDefault="001F6893" w:rsidP="00680EC7">
            <w:r w:rsidRPr="00680EC7">
              <w:t>279.6589</w:t>
            </w:r>
          </w:p>
        </w:tc>
        <w:tc>
          <w:tcPr>
            <w:tcW w:w="1134" w:type="dxa"/>
            <w:noWrap/>
            <w:hideMark/>
          </w:tcPr>
          <w:p w14:paraId="3F150B02" w14:textId="77777777" w:rsidR="001F6893" w:rsidRPr="00680EC7" w:rsidRDefault="001F6893" w:rsidP="00680EC7">
            <w:r w:rsidRPr="00680EC7">
              <w:t>267.7094</w:t>
            </w:r>
          </w:p>
        </w:tc>
        <w:tc>
          <w:tcPr>
            <w:tcW w:w="1134" w:type="dxa"/>
            <w:noWrap/>
            <w:hideMark/>
          </w:tcPr>
          <w:p w14:paraId="25542B90" w14:textId="77777777" w:rsidR="001F6893" w:rsidRPr="00680EC7" w:rsidRDefault="001F6893" w:rsidP="00680EC7">
            <w:r w:rsidRPr="00680EC7">
              <w:t>317.3643</w:t>
            </w:r>
          </w:p>
        </w:tc>
        <w:tc>
          <w:tcPr>
            <w:tcW w:w="1134" w:type="dxa"/>
            <w:noWrap/>
            <w:hideMark/>
          </w:tcPr>
          <w:p w14:paraId="2917F301" w14:textId="77777777" w:rsidR="001F6893" w:rsidRPr="00680EC7" w:rsidRDefault="001F6893" w:rsidP="00680EC7">
            <w:r w:rsidRPr="00680EC7">
              <w:t>304.6549</w:t>
            </w:r>
          </w:p>
        </w:tc>
      </w:tr>
      <w:tr w:rsidR="001F6893" w:rsidRPr="00680EC7" w14:paraId="088EC184" w14:textId="77777777" w:rsidTr="001F6893">
        <w:trPr>
          <w:trHeight w:val="226"/>
        </w:trPr>
        <w:tc>
          <w:tcPr>
            <w:tcW w:w="1134" w:type="dxa"/>
            <w:vMerge/>
          </w:tcPr>
          <w:p w14:paraId="7650B917" w14:textId="77777777" w:rsidR="001F6893" w:rsidRPr="00680EC7" w:rsidRDefault="001F6893" w:rsidP="00680EC7"/>
        </w:tc>
        <w:tc>
          <w:tcPr>
            <w:tcW w:w="1134" w:type="dxa"/>
            <w:noWrap/>
            <w:hideMark/>
          </w:tcPr>
          <w:p w14:paraId="18874FA8" w14:textId="461D8A55" w:rsidR="001F6893" w:rsidRPr="00680EC7" w:rsidRDefault="001F6893" w:rsidP="00680EC7">
            <w:r w:rsidRPr="00680EC7">
              <w:t>364.2183</w:t>
            </w:r>
          </w:p>
        </w:tc>
        <w:tc>
          <w:tcPr>
            <w:tcW w:w="1134" w:type="dxa"/>
            <w:noWrap/>
            <w:hideMark/>
          </w:tcPr>
          <w:p w14:paraId="1A079E99" w14:textId="77777777" w:rsidR="001F6893" w:rsidRPr="00680EC7" w:rsidRDefault="001F6893" w:rsidP="00680EC7">
            <w:r w:rsidRPr="00680EC7">
              <w:t>284.0702</w:t>
            </w:r>
          </w:p>
        </w:tc>
        <w:tc>
          <w:tcPr>
            <w:tcW w:w="1134" w:type="dxa"/>
            <w:noWrap/>
            <w:hideMark/>
          </w:tcPr>
          <w:p w14:paraId="315C20C2" w14:textId="77777777" w:rsidR="001F6893" w:rsidRPr="00680EC7" w:rsidRDefault="001F6893" w:rsidP="00680EC7">
            <w:r w:rsidRPr="00680EC7">
              <w:t>404.4955</w:t>
            </w:r>
          </w:p>
        </w:tc>
        <w:tc>
          <w:tcPr>
            <w:tcW w:w="1134" w:type="dxa"/>
            <w:noWrap/>
            <w:hideMark/>
          </w:tcPr>
          <w:p w14:paraId="36618FC3" w14:textId="77777777" w:rsidR="001F6893" w:rsidRPr="00680EC7" w:rsidRDefault="001F6893" w:rsidP="00680EC7">
            <w:r w:rsidRPr="00680EC7">
              <w:t>332.3231</w:t>
            </w:r>
          </w:p>
        </w:tc>
        <w:tc>
          <w:tcPr>
            <w:tcW w:w="1134" w:type="dxa"/>
            <w:noWrap/>
            <w:hideMark/>
          </w:tcPr>
          <w:p w14:paraId="57D50B26" w14:textId="77777777" w:rsidR="001F6893" w:rsidRPr="00680EC7" w:rsidRDefault="001F6893" w:rsidP="00680EC7">
            <w:r w:rsidRPr="00680EC7">
              <w:t>309.1843</w:t>
            </w:r>
          </w:p>
        </w:tc>
        <w:tc>
          <w:tcPr>
            <w:tcW w:w="1134" w:type="dxa"/>
            <w:noWrap/>
            <w:hideMark/>
          </w:tcPr>
          <w:p w14:paraId="23198C72" w14:textId="77777777" w:rsidR="001F6893" w:rsidRPr="00680EC7" w:rsidRDefault="001F6893" w:rsidP="00680EC7">
            <w:r w:rsidRPr="00680EC7">
              <w:t>327.8908</w:t>
            </w:r>
          </w:p>
        </w:tc>
        <w:tc>
          <w:tcPr>
            <w:tcW w:w="1134" w:type="dxa"/>
            <w:noWrap/>
            <w:hideMark/>
          </w:tcPr>
          <w:p w14:paraId="262DAA83" w14:textId="77777777" w:rsidR="001F6893" w:rsidRPr="00680EC7" w:rsidRDefault="001F6893" w:rsidP="00680EC7">
            <w:r w:rsidRPr="00680EC7">
              <w:t>296.513</w:t>
            </w:r>
          </w:p>
        </w:tc>
        <w:tc>
          <w:tcPr>
            <w:tcW w:w="1134" w:type="dxa"/>
            <w:noWrap/>
            <w:hideMark/>
          </w:tcPr>
          <w:p w14:paraId="40F326CD" w14:textId="77777777" w:rsidR="001F6893" w:rsidRPr="00680EC7" w:rsidRDefault="001F6893" w:rsidP="00680EC7">
            <w:r w:rsidRPr="00680EC7">
              <w:t>277.1485</w:t>
            </w:r>
          </w:p>
        </w:tc>
        <w:tc>
          <w:tcPr>
            <w:tcW w:w="1134" w:type="dxa"/>
            <w:noWrap/>
            <w:hideMark/>
          </w:tcPr>
          <w:p w14:paraId="4B245DB0" w14:textId="77777777" w:rsidR="001F6893" w:rsidRPr="00680EC7" w:rsidRDefault="001F6893" w:rsidP="00680EC7">
            <w:r w:rsidRPr="00680EC7">
              <w:t>278.443</w:t>
            </w:r>
          </w:p>
        </w:tc>
        <w:tc>
          <w:tcPr>
            <w:tcW w:w="1134" w:type="dxa"/>
            <w:noWrap/>
            <w:hideMark/>
          </w:tcPr>
          <w:p w14:paraId="4D2B1343" w14:textId="77777777" w:rsidR="001F6893" w:rsidRPr="00680EC7" w:rsidRDefault="001F6893" w:rsidP="00680EC7">
            <w:r w:rsidRPr="00680EC7">
              <w:t>311.6176</w:t>
            </w:r>
          </w:p>
        </w:tc>
      </w:tr>
      <w:tr w:rsidR="001F6893" w:rsidRPr="00680EC7" w14:paraId="36D58113" w14:textId="77777777" w:rsidTr="001F6893">
        <w:trPr>
          <w:trHeight w:val="226"/>
        </w:trPr>
        <w:tc>
          <w:tcPr>
            <w:tcW w:w="1134" w:type="dxa"/>
            <w:vMerge/>
          </w:tcPr>
          <w:p w14:paraId="643D7EDE" w14:textId="77777777" w:rsidR="001F6893" w:rsidRPr="00680EC7" w:rsidRDefault="001F6893" w:rsidP="00680EC7"/>
        </w:tc>
        <w:tc>
          <w:tcPr>
            <w:tcW w:w="1134" w:type="dxa"/>
            <w:noWrap/>
            <w:hideMark/>
          </w:tcPr>
          <w:p w14:paraId="67A2A610" w14:textId="11D99BDF" w:rsidR="001F6893" w:rsidRPr="00680EC7" w:rsidRDefault="001F6893" w:rsidP="00680EC7">
            <w:r w:rsidRPr="00680EC7">
              <w:t>323.7353</w:t>
            </w:r>
          </w:p>
        </w:tc>
        <w:tc>
          <w:tcPr>
            <w:tcW w:w="1134" w:type="dxa"/>
            <w:noWrap/>
            <w:hideMark/>
          </w:tcPr>
          <w:p w14:paraId="65C9AE18" w14:textId="77777777" w:rsidR="001F6893" w:rsidRPr="00680EC7" w:rsidRDefault="001F6893" w:rsidP="00680EC7">
            <w:r w:rsidRPr="00680EC7">
              <w:t>298.8492</w:t>
            </w:r>
          </w:p>
        </w:tc>
        <w:tc>
          <w:tcPr>
            <w:tcW w:w="1134" w:type="dxa"/>
            <w:noWrap/>
            <w:hideMark/>
          </w:tcPr>
          <w:p w14:paraId="0528B958" w14:textId="77777777" w:rsidR="001F6893" w:rsidRPr="00680EC7" w:rsidRDefault="001F6893" w:rsidP="00680EC7">
            <w:r w:rsidRPr="00680EC7">
              <w:t>274.6096</w:t>
            </w:r>
          </w:p>
        </w:tc>
        <w:tc>
          <w:tcPr>
            <w:tcW w:w="1134" w:type="dxa"/>
            <w:noWrap/>
            <w:hideMark/>
          </w:tcPr>
          <w:p w14:paraId="065B2AA8" w14:textId="77777777" w:rsidR="001F6893" w:rsidRPr="00680EC7" w:rsidRDefault="001F6893" w:rsidP="00680EC7">
            <w:r w:rsidRPr="00680EC7">
              <w:t>288.3095</w:t>
            </w:r>
          </w:p>
        </w:tc>
        <w:tc>
          <w:tcPr>
            <w:tcW w:w="1134" w:type="dxa"/>
            <w:noWrap/>
            <w:hideMark/>
          </w:tcPr>
          <w:p w14:paraId="72801FA8" w14:textId="77777777" w:rsidR="001F6893" w:rsidRPr="00680EC7" w:rsidRDefault="001F6893" w:rsidP="00680EC7">
            <w:r w:rsidRPr="00680EC7">
              <w:t>313.1121</w:t>
            </w:r>
          </w:p>
        </w:tc>
        <w:tc>
          <w:tcPr>
            <w:tcW w:w="1134" w:type="dxa"/>
            <w:noWrap/>
            <w:hideMark/>
          </w:tcPr>
          <w:p w14:paraId="384B6BD0" w14:textId="77777777" w:rsidR="001F6893" w:rsidRPr="00680EC7" w:rsidRDefault="001F6893" w:rsidP="00680EC7">
            <w:r w:rsidRPr="00680EC7">
              <w:t>292.5901</w:t>
            </w:r>
          </w:p>
        </w:tc>
        <w:tc>
          <w:tcPr>
            <w:tcW w:w="1134" w:type="dxa"/>
            <w:noWrap/>
            <w:hideMark/>
          </w:tcPr>
          <w:p w14:paraId="4073E719" w14:textId="77777777" w:rsidR="001F6893" w:rsidRPr="00680EC7" w:rsidRDefault="001F6893" w:rsidP="00680EC7">
            <w:r w:rsidRPr="00680EC7">
              <w:t>309.5612</w:t>
            </w:r>
          </w:p>
        </w:tc>
        <w:tc>
          <w:tcPr>
            <w:tcW w:w="1134" w:type="dxa"/>
            <w:noWrap/>
            <w:hideMark/>
          </w:tcPr>
          <w:p w14:paraId="3975906F" w14:textId="77777777" w:rsidR="001F6893" w:rsidRPr="00680EC7" w:rsidRDefault="001F6893" w:rsidP="00680EC7">
            <w:r w:rsidRPr="00680EC7">
              <w:t>278.401</w:t>
            </w:r>
          </w:p>
        </w:tc>
        <w:tc>
          <w:tcPr>
            <w:tcW w:w="1134" w:type="dxa"/>
            <w:noWrap/>
            <w:hideMark/>
          </w:tcPr>
          <w:p w14:paraId="6E32D0CE" w14:textId="77777777" w:rsidR="001F6893" w:rsidRPr="00680EC7" w:rsidRDefault="001F6893" w:rsidP="00680EC7">
            <w:r w:rsidRPr="00680EC7">
              <w:t>253.4089</w:t>
            </w:r>
          </w:p>
        </w:tc>
        <w:tc>
          <w:tcPr>
            <w:tcW w:w="1134" w:type="dxa"/>
            <w:noWrap/>
            <w:hideMark/>
          </w:tcPr>
          <w:p w14:paraId="2E8170EA" w14:textId="77777777" w:rsidR="001F6893" w:rsidRPr="00680EC7" w:rsidRDefault="001F6893" w:rsidP="00680EC7">
            <w:r w:rsidRPr="00680EC7">
              <w:t>272.3898</w:t>
            </w:r>
          </w:p>
        </w:tc>
      </w:tr>
      <w:tr w:rsidR="001F6893" w:rsidRPr="00680EC7" w14:paraId="44517A93" w14:textId="77777777" w:rsidTr="001F6893">
        <w:trPr>
          <w:trHeight w:val="226"/>
        </w:trPr>
        <w:tc>
          <w:tcPr>
            <w:tcW w:w="1134" w:type="dxa"/>
            <w:vMerge/>
          </w:tcPr>
          <w:p w14:paraId="74F7C3A6" w14:textId="77777777" w:rsidR="001F6893" w:rsidRPr="00680EC7" w:rsidRDefault="001F6893" w:rsidP="00680EC7"/>
        </w:tc>
        <w:tc>
          <w:tcPr>
            <w:tcW w:w="1134" w:type="dxa"/>
            <w:noWrap/>
            <w:hideMark/>
          </w:tcPr>
          <w:p w14:paraId="37C574FE" w14:textId="26390815" w:rsidR="001F6893" w:rsidRPr="00680EC7" w:rsidRDefault="001F6893" w:rsidP="00680EC7">
            <w:r w:rsidRPr="00680EC7">
              <w:t>277.506</w:t>
            </w:r>
          </w:p>
        </w:tc>
        <w:tc>
          <w:tcPr>
            <w:tcW w:w="1134" w:type="dxa"/>
            <w:noWrap/>
            <w:hideMark/>
          </w:tcPr>
          <w:p w14:paraId="2D260BDE" w14:textId="77777777" w:rsidR="001F6893" w:rsidRPr="00680EC7" w:rsidRDefault="001F6893" w:rsidP="00680EC7">
            <w:r w:rsidRPr="00680EC7">
              <w:t>318.1052</w:t>
            </w:r>
          </w:p>
        </w:tc>
        <w:tc>
          <w:tcPr>
            <w:tcW w:w="1134" w:type="dxa"/>
            <w:noWrap/>
            <w:hideMark/>
          </w:tcPr>
          <w:p w14:paraId="27A20417" w14:textId="77777777" w:rsidR="001F6893" w:rsidRPr="00680EC7" w:rsidRDefault="001F6893" w:rsidP="00680EC7">
            <w:r w:rsidRPr="00680EC7">
              <w:t>314.1802</w:t>
            </w:r>
          </w:p>
        </w:tc>
        <w:tc>
          <w:tcPr>
            <w:tcW w:w="1134" w:type="dxa"/>
            <w:noWrap/>
            <w:hideMark/>
          </w:tcPr>
          <w:p w14:paraId="0D83A1ED" w14:textId="77777777" w:rsidR="001F6893" w:rsidRPr="00680EC7" w:rsidRDefault="001F6893" w:rsidP="00680EC7">
            <w:r w:rsidRPr="00680EC7">
              <w:t>312.3103</w:t>
            </w:r>
          </w:p>
        </w:tc>
        <w:tc>
          <w:tcPr>
            <w:tcW w:w="1134" w:type="dxa"/>
            <w:noWrap/>
            <w:hideMark/>
          </w:tcPr>
          <w:p w14:paraId="0DE7C416" w14:textId="77777777" w:rsidR="001F6893" w:rsidRPr="00680EC7" w:rsidRDefault="001F6893" w:rsidP="00680EC7">
            <w:r w:rsidRPr="00680EC7">
              <w:t>253.1484</w:t>
            </w:r>
          </w:p>
        </w:tc>
        <w:tc>
          <w:tcPr>
            <w:tcW w:w="1134" w:type="dxa"/>
            <w:noWrap/>
            <w:hideMark/>
          </w:tcPr>
          <w:p w14:paraId="0F5A424F" w14:textId="77777777" w:rsidR="001F6893" w:rsidRPr="00680EC7" w:rsidRDefault="001F6893" w:rsidP="00680EC7">
            <w:r w:rsidRPr="00680EC7">
              <w:t>326.4243</w:t>
            </w:r>
          </w:p>
        </w:tc>
        <w:tc>
          <w:tcPr>
            <w:tcW w:w="1134" w:type="dxa"/>
            <w:noWrap/>
            <w:hideMark/>
          </w:tcPr>
          <w:p w14:paraId="14AE7AA9" w14:textId="77777777" w:rsidR="001F6893" w:rsidRPr="00680EC7" w:rsidRDefault="001F6893" w:rsidP="00680EC7">
            <w:r w:rsidRPr="00680EC7">
              <w:t>331.3146</w:t>
            </w:r>
          </w:p>
        </w:tc>
        <w:tc>
          <w:tcPr>
            <w:tcW w:w="1134" w:type="dxa"/>
            <w:noWrap/>
            <w:hideMark/>
          </w:tcPr>
          <w:p w14:paraId="04A47473" w14:textId="77777777" w:rsidR="001F6893" w:rsidRPr="00680EC7" w:rsidRDefault="001F6893" w:rsidP="00680EC7">
            <w:r w:rsidRPr="00680EC7">
              <w:t>274.0725</w:t>
            </w:r>
          </w:p>
        </w:tc>
        <w:tc>
          <w:tcPr>
            <w:tcW w:w="1134" w:type="dxa"/>
            <w:noWrap/>
            <w:hideMark/>
          </w:tcPr>
          <w:p w14:paraId="34140518" w14:textId="77777777" w:rsidR="001F6893" w:rsidRPr="00680EC7" w:rsidRDefault="001F6893" w:rsidP="00680EC7">
            <w:r w:rsidRPr="00680EC7">
              <w:t>270.3752</w:t>
            </w:r>
          </w:p>
        </w:tc>
        <w:tc>
          <w:tcPr>
            <w:tcW w:w="1134" w:type="dxa"/>
            <w:noWrap/>
            <w:hideMark/>
          </w:tcPr>
          <w:p w14:paraId="7F142EB9" w14:textId="77777777" w:rsidR="001F6893" w:rsidRPr="00680EC7" w:rsidRDefault="001F6893" w:rsidP="00680EC7">
            <w:r w:rsidRPr="00680EC7">
              <w:t>294.7594</w:t>
            </w:r>
          </w:p>
        </w:tc>
      </w:tr>
      <w:tr w:rsidR="001F6893" w:rsidRPr="00680EC7" w14:paraId="42B14427" w14:textId="77777777" w:rsidTr="001F6893">
        <w:trPr>
          <w:trHeight w:val="226"/>
        </w:trPr>
        <w:tc>
          <w:tcPr>
            <w:tcW w:w="1134" w:type="dxa"/>
            <w:vMerge/>
          </w:tcPr>
          <w:p w14:paraId="556B2A5B" w14:textId="77777777" w:rsidR="001F6893" w:rsidRPr="00680EC7" w:rsidRDefault="001F6893" w:rsidP="00680EC7"/>
        </w:tc>
        <w:tc>
          <w:tcPr>
            <w:tcW w:w="1134" w:type="dxa"/>
            <w:noWrap/>
            <w:hideMark/>
          </w:tcPr>
          <w:p w14:paraId="04D82D8D" w14:textId="6019B615" w:rsidR="001F6893" w:rsidRPr="00680EC7" w:rsidRDefault="001F6893" w:rsidP="00680EC7">
            <w:r w:rsidRPr="00680EC7">
              <w:t>286.9077</w:t>
            </w:r>
          </w:p>
        </w:tc>
        <w:tc>
          <w:tcPr>
            <w:tcW w:w="1134" w:type="dxa"/>
            <w:noWrap/>
            <w:hideMark/>
          </w:tcPr>
          <w:p w14:paraId="74582D05" w14:textId="77777777" w:rsidR="001F6893" w:rsidRPr="00680EC7" w:rsidRDefault="001F6893" w:rsidP="00680EC7">
            <w:r w:rsidRPr="00680EC7">
              <w:t>339.3985</w:t>
            </w:r>
          </w:p>
        </w:tc>
        <w:tc>
          <w:tcPr>
            <w:tcW w:w="1134" w:type="dxa"/>
            <w:noWrap/>
            <w:hideMark/>
          </w:tcPr>
          <w:p w14:paraId="75C41EDC" w14:textId="77777777" w:rsidR="001F6893" w:rsidRPr="00680EC7" w:rsidRDefault="001F6893" w:rsidP="00680EC7">
            <w:r w:rsidRPr="00680EC7">
              <w:t>303.7118</w:t>
            </w:r>
          </w:p>
        </w:tc>
        <w:tc>
          <w:tcPr>
            <w:tcW w:w="1134" w:type="dxa"/>
            <w:noWrap/>
            <w:hideMark/>
          </w:tcPr>
          <w:p w14:paraId="7FE0DC79" w14:textId="77777777" w:rsidR="001F6893" w:rsidRPr="00680EC7" w:rsidRDefault="001F6893" w:rsidP="00680EC7">
            <w:r w:rsidRPr="00680EC7">
              <w:t>293.9657</w:t>
            </w:r>
          </w:p>
        </w:tc>
        <w:tc>
          <w:tcPr>
            <w:tcW w:w="1134" w:type="dxa"/>
            <w:noWrap/>
            <w:hideMark/>
          </w:tcPr>
          <w:p w14:paraId="70770637" w14:textId="77777777" w:rsidR="001F6893" w:rsidRPr="00680EC7" w:rsidRDefault="001F6893" w:rsidP="00680EC7">
            <w:r w:rsidRPr="00680EC7">
              <w:t>292.4213</w:t>
            </w:r>
          </w:p>
        </w:tc>
        <w:tc>
          <w:tcPr>
            <w:tcW w:w="1134" w:type="dxa"/>
            <w:noWrap/>
            <w:hideMark/>
          </w:tcPr>
          <w:p w14:paraId="21365A5A" w14:textId="77777777" w:rsidR="001F6893" w:rsidRPr="00680EC7" w:rsidRDefault="001F6893" w:rsidP="00680EC7">
            <w:r w:rsidRPr="00680EC7">
              <w:t>396.6533</w:t>
            </w:r>
          </w:p>
        </w:tc>
        <w:tc>
          <w:tcPr>
            <w:tcW w:w="1134" w:type="dxa"/>
            <w:noWrap/>
            <w:hideMark/>
          </w:tcPr>
          <w:p w14:paraId="3D34F79A" w14:textId="77777777" w:rsidR="001F6893" w:rsidRPr="00680EC7" w:rsidRDefault="001F6893" w:rsidP="00680EC7">
            <w:r w:rsidRPr="00680EC7">
              <w:t>299.6992</w:t>
            </w:r>
          </w:p>
        </w:tc>
        <w:tc>
          <w:tcPr>
            <w:tcW w:w="1134" w:type="dxa"/>
            <w:noWrap/>
            <w:hideMark/>
          </w:tcPr>
          <w:p w14:paraId="340B9EAC" w14:textId="77777777" w:rsidR="001F6893" w:rsidRPr="00680EC7" w:rsidRDefault="001F6893" w:rsidP="00680EC7">
            <w:r w:rsidRPr="00680EC7">
              <w:t>298.6558</w:t>
            </w:r>
          </w:p>
        </w:tc>
        <w:tc>
          <w:tcPr>
            <w:tcW w:w="1134" w:type="dxa"/>
            <w:noWrap/>
            <w:hideMark/>
          </w:tcPr>
          <w:p w14:paraId="3CD2EA27" w14:textId="77777777" w:rsidR="001F6893" w:rsidRPr="00680EC7" w:rsidRDefault="001F6893" w:rsidP="00680EC7">
            <w:r w:rsidRPr="00680EC7">
              <w:t>315.7477</w:t>
            </w:r>
          </w:p>
        </w:tc>
        <w:tc>
          <w:tcPr>
            <w:tcW w:w="1134" w:type="dxa"/>
            <w:noWrap/>
            <w:hideMark/>
          </w:tcPr>
          <w:p w14:paraId="026DA074" w14:textId="77777777" w:rsidR="001F6893" w:rsidRPr="00680EC7" w:rsidRDefault="001F6893" w:rsidP="00680EC7">
            <w:r w:rsidRPr="00680EC7">
              <w:t>271.0378</w:t>
            </w:r>
          </w:p>
        </w:tc>
      </w:tr>
      <w:tr w:rsidR="001F6893" w:rsidRPr="00680EC7" w14:paraId="1B790599" w14:textId="77777777" w:rsidTr="001F6893">
        <w:trPr>
          <w:trHeight w:val="226"/>
        </w:trPr>
        <w:tc>
          <w:tcPr>
            <w:tcW w:w="1134" w:type="dxa"/>
            <w:vMerge/>
          </w:tcPr>
          <w:p w14:paraId="67876D49" w14:textId="77777777" w:rsidR="001F6893" w:rsidRPr="00680EC7" w:rsidRDefault="001F6893" w:rsidP="00680EC7"/>
        </w:tc>
        <w:tc>
          <w:tcPr>
            <w:tcW w:w="1134" w:type="dxa"/>
            <w:noWrap/>
            <w:hideMark/>
          </w:tcPr>
          <w:p w14:paraId="259066FC" w14:textId="0B44C006" w:rsidR="001F6893" w:rsidRPr="00680EC7" w:rsidRDefault="001F6893" w:rsidP="00680EC7">
            <w:r w:rsidRPr="00680EC7">
              <w:t>295.4567</w:t>
            </w:r>
          </w:p>
        </w:tc>
        <w:tc>
          <w:tcPr>
            <w:tcW w:w="1134" w:type="dxa"/>
            <w:noWrap/>
            <w:hideMark/>
          </w:tcPr>
          <w:p w14:paraId="2FCBA1B9" w14:textId="77777777" w:rsidR="001F6893" w:rsidRPr="00680EC7" w:rsidRDefault="001F6893" w:rsidP="00680EC7">
            <w:r w:rsidRPr="00680EC7">
              <w:t>317.4593</w:t>
            </w:r>
          </w:p>
        </w:tc>
        <w:tc>
          <w:tcPr>
            <w:tcW w:w="1134" w:type="dxa"/>
            <w:noWrap/>
            <w:hideMark/>
          </w:tcPr>
          <w:p w14:paraId="3207F752" w14:textId="77777777" w:rsidR="001F6893" w:rsidRPr="00680EC7" w:rsidRDefault="001F6893" w:rsidP="00680EC7">
            <w:r w:rsidRPr="00680EC7">
              <w:t>306.1546</w:t>
            </w:r>
          </w:p>
        </w:tc>
        <w:tc>
          <w:tcPr>
            <w:tcW w:w="1134" w:type="dxa"/>
            <w:noWrap/>
            <w:hideMark/>
          </w:tcPr>
          <w:p w14:paraId="76A7D8B5" w14:textId="77777777" w:rsidR="001F6893" w:rsidRPr="00680EC7" w:rsidRDefault="001F6893" w:rsidP="00680EC7">
            <w:r w:rsidRPr="00680EC7">
              <w:t>284.8343</w:t>
            </w:r>
          </w:p>
        </w:tc>
        <w:tc>
          <w:tcPr>
            <w:tcW w:w="1134" w:type="dxa"/>
            <w:noWrap/>
            <w:hideMark/>
          </w:tcPr>
          <w:p w14:paraId="20318261" w14:textId="77777777" w:rsidR="001F6893" w:rsidRPr="00680EC7" w:rsidRDefault="001F6893" w:rsidP="00680EC7">
            <w:r w:rsidRPr="00680EC7">
              <w:t>306.1946</w:t>
            </w:r>
          </w:p>
        </w:tc>
        <w:tc>
          <w:tcPr>
            <w:tcW w:w="1134" w:type="dxa"/>
            <w:noWrap/>
            <w:hideMark/>
          </w:tcPr>
          <w:p w14:paraId="26638900" w14:textId="77777777" w:rsidR="001F6893" w:rsidRPr="00680EC7" w:rsidRDefault="001F6893" w:rsidP="00680EC7">
            <w:r w:rsidRPr="00680EC7">
              <w:t>296.0514</w:t>
            </w:r>
          </w:p>
        </w:tc>
        <w:tc>
          <w:tcPr>
            <w:tcW w:w="1134" w:type="dxa"/>
            <w:noWrap/>
            <w:hideMark/>
          </w:tcPr>
          <w:p w14:paraId="538B7C99" w14:textId="77777777" w:rsidR="001F6893" w:rsidRPr="00680EC7" w:rsidRDefault="001F6893" w:rsidP="00680EC7">
            <w:r w:rsidRPr="00680EC7">
              <w:t>319.3008</w:t>
            </w:r>
          </w:p>
        </w:tc>
        <w:tc>
          <w:tcPr>
            <w:tcW w:w="1134" w:type="dxa"/>
            <w:noWrap/>
            <w:hideMark/>
          </w:tcPr>
          <w:p w14:paraId="2937CAE2" w14:textId="77777777" w:rsidR="001F6893" w:rsidRPr="00680EC7" w:rsidRDefault="001F6893" w:rsidP="00680EC7">
            <w:r w:rsidRPr="00680EC7">
              <w:t>303.2261</w:t>
            </w:r>
          </w:p>
        </w:tc>
        <w:tc>
          <w:tcPr>
            <w:tcW w:w="1134" w:type="dxa"/>
            <w:noWrap/>
            <w:hideMark/>
          </w:tcPr>
          <w:p w14:paraId="5C6EF6A6" w14:textId="77777777" w:rsidR="001F6893" w:rsidRPr="00680EC7" w:rsidRDefault="001F6893" w:rsidP="00680EC7">
            <w:r w:rsidRPr="00680EC7">
              <w:t>287.7795</w:t>
            </w:r>
          </w:p>
        </w:tc>
        <w:tc>
          <w:tcPr>
            <w:tcW w:w="1134" w:type="dxa"/>
            <w:noWrap/>
            <w:hideMark/>
          </w:tcPr>
          <w:p w14:paraId="27F92123" w14:textId="77777777" w:rsidR="001F6893" w:rsidRPr="00680EC7" w:rsidRDefault="001F6893" w:rsidP="00680EC7">
            <w:r w:rsidRPr="00680EC7">
              <w:t>293.3666</w:t>
            </w:r>
          </w:p>
        </w:tc>
      </w:tr>
      <w:tr w:rsidR="001F6893" w:rsidRPr="00680EC7" w14:paraId="2F9DB24C" w14:textId="77777777" w:rsidTr="001F6893">
        <w:trPr>
          <w:trHeight w:val="226"/>
        </w:trPr>
        <w:tc>
          <w:tcPr>
            <w:tcW w:w="1134" w:type="dxa"/>
            <w:vMerge/>
          </w:tcPr>
          <w:p w14:paraId="14B35923" w14:textId="77777777" w:rsidR="001F6893" w:rsidRPr="00680EC7" w:rsidRDefault="001F6893" w:rsidP="00680EC7"/>
        </w:tc>
        <w:tc>
          <w:tcPr>
            <w:tcW w:w="1134" w:type="dxa"/>
            <w:noWrap/>
            <w:hideMark/>
          </w:tcPr>
          <w:p w14:paraId="0CD875CF" w14:textId="517871D2" w:rsidR="001F6893" w:rsidRPr="00680EC7" w:rsidRDefault="001F6893" w:rsidP="00680EC7">
            <w:r w:rsidRPr="00680EC7">
              <w:t>303.3449</w:t>
            </w:r>
          </w:p>
        </w:tc>
        <w:tc>
          <w:tcPr>
            <w:tcW w:w="1134" w:type="dxa"/>
            <w:noWrap/>
            <w:hideMark/>
          </w:tcPr>
          <w:p w14:paraId="672C34A7" w14:textId="77777777" w:rsidR="001F6893" w:rsidRPr="00680EC7" w:rsidRDefault="001F6893" w:rsidP="00680EC7">
            <w:r w:rsidRPr="00680EC7">
              <w:t>257.162</w:t>
            </w:r>
          </w:p>
        </w:tc>
        <w:tc>
          <w:tcPr>
            <w:tcW w:w="1134" w:type="dxa"/>
            <w:noWrap/>
            <w:hideMark/>
          </w:tcPr>
          <w:p w14:paraId="25ECDC30" w14:textId="77777777" w:rsidR="001F6893" w:rsidRPr="00680EC7" w:rsidRDefault="001F6893" w:rsidP="00680EC7">
            <w:r w:rsidRPr="00680EC7">
              <w:t>273.2708</w:t>
            </w:r>
          </w:p>
        </w:tc>
        <w:tc>
          <w:tcPr>
            <w:tcW w:w="1134" w:type="dxa"/>
            <w:noWrap/>
            <w:hideMark/>
          </w:tcPr>
          <w:p w14:paraId="0AC7D809" w14:textId="77777777" w:rsidR="001F6893" w:rsidRPr="00680EC7" w:rsidRDefault="001F6893" w:rsidP="00680EC7">
            <w:r w:rsidRPr="00680EC7">
              <w:t>312.9825</w:t>
            </w:r>
          </w:p>
        </w:tc>
        <w:tc>
          <w:tcPr>
            <w:tcW w:w="1134" w:type="dxa"/>
            <w:noWrap/>
            <w:hideMark/>
          </w:tcPr>
          <w:p w14:paraId="2FB78665" w14:textId="77777777" w:rsidR="001F6893" w:rsidRPr="00680EC7" w:rsidRDefault="001F6893" w:rsidP="00680EC7">
            <w:r w:rsidRPr="00680EC7">
              <w:t>272.4797</w:t>
            </w:r>
          </w:p>
        </w:tc>
        <w:tc>
          <w:tcPr>
            <w:tcW w:w="1134" w:type="dxa"/>
            <w:noWrap/>
            <w:hideMark/>
          </w:tcPr>
          <w:p w14:paraId="2EABA237" w14:textId="77777777" w:rsidR="001F6893" w:rsidRPr="00680EC7" w:rsidRDefault="001F6893" w:rsidP="00680EC7">
            <w:r w:rsidRPr="00680EC7">
              <w:t>305.1728</w:t>
            </w:r>
          </w:p>
        </w:tc>
        <w:tc>
          <w:tcPr>
            <w:tcW w:w="1134" w:type="dxa"/>
            <w:noWrap/>
            <w:hideMark/>
          </w:tcPr>
          <w:p w14:paraId="097AE370" w14:textId="77777777" w:rsidR="001F6893" w:rsidRPr="00680EC7" w:rsidRDefault="001F6893" w:rsidP="00680EC7">
            <w:r w:rsidRPr="00680EC7">
              <w:t>278.2808</w:t>
            </w:r>
          </w:p>
        </w:tc>
        <w:tc>
          <w:tcPr>
            <w:tcW w:w="1134" w:type="dxa"/>
            <w:noWrap/>
            <w:hideMark/>
          </w:tcPr>
          <w:p w14:paraId="4A73EFCB" w14:textId="77777777" w:rsidR="001F6893" w:rsidRPr="00680EC7" w:rsidRDefault="001F6893" w:rsidP="00680EC7">
            <w:r w:rsidRPr="00680EC7">
              <w:t>262.2752</w:t>
            </w:r>
          </w:p>
        </w:tc>
        <w:tc>
          <w:tcPr>
            <w:tcW w:w="1134" w:type="dxa"/>
            <w:noWrap/>
            <w:hideMark/>
          </w:tcPr>
          <w:p w14:paraId="5CC309BF" w14:textId="77777777" w:rsidR="001F6893" w:rsidRPr="00680EC7" w:rsidRDefault="001F6893" w:rsidP="00680EC7">
            <w:r w:rsidRPr="00680EC7">
              <w:t>260.1112</w:t>
            </w:r>
          </w:p>
        </w:tc>
        <w:tc>
          <w:tcPr>
            <w:tcW w:w="1134" w:type="dxa"/>
            <w:noWrap/>
            <w:hideMark/>
          </w:tcPr>
          <w:p w14:paraId="4159DDC5" w14:textId="77777777" w:rsidR="001F6893" w:rsidRPr="00680EC7" w:rsidRDefault="001F6893" w:rsidP="00680EC7">
            <w:r w:rsidRPr="00680EC7">
              <w:t>336.1655</w:t>
            </w:r>
          </w:p>
        </w:tc>
      </w:tr>
      <w:tr w:rsidR="001F6893" w:rsidRPr="00680EC7" w14:paraId="2B6D27A2" w14:textId="77777777" w:rsidTr="001F6893">
        <w:trPr>
          <w:trHeight w:val="226"/>
        </w:trPr>
        <w:tc>
          <w:tcPr>
            <w:tcW w:w="1134" w:type="dxa"/>
            <w:vMerge/>
          </w:tcPr>
          <w:p w14:paraId="2C838388" w14:textId="77777777" w:rsidR="001F6893" w:rsidRPr="00680EC7" w:rsidRDefault="001F6893" w:rsidP="00680EC7"/>
        </w:tc>
        <w:tc>
          <w:tcPr>
            <w:tcW w:w="1134" w:type="dxa"/>
            <w:noWrap/>
            <w:hideMark/>
          </w:tcPr>
          <w:p w14:paraId="4FCDDE62" w14:textId="3F6F5102" w:rsidR="001F6893" w:rsidRPr="00680EC7" w:rsidRDefault="001F6893" w:rsidP="00680EC7">
            <w:r w:rsidRPr="00680EC7">
              <w:t>247.2612</w:t>
            </w:r>
          </w:p>
        </w:tc>
        <w:tc>
          <w:tcPr>
            <w:tcW w:w="1134" w:type="dxa"/>
            <w:noWrap/>
            <w:hideMark/>
          </w:tcPr>
          <w:p w14:paraId="27D92819" w14:textId="77777777" w:rsidR="001F6893" w:rsidRPr="00680EC7" w:rsidRDefault="001F6893" w:rsidP="00680EC7">
            <w:r w:rsidRPr="00680EC7">
              <w:t>272.1019</w:t>
            </w:r>
          </w:p>
        </w:tc>
        <w:tc>
          <w:tcPr>
            <w:tcW w:w="1134" w:type="dxa"/>
            <w:noWrap/>
            <w:hideMark/>
          </w:tcPr>
          <w:p w14:paraId="50E42065" w14:textId="77777777" w:rsidR="001F6893" w:rsidRPr="00680EC7" w:rsidRDefault="001F6893" w:rsidP="00680EC7">
            <w:r w:rsidRPr="00680EC7">
              <w:t>245.5428</w:t>
            </w:r>
          </w:p>
        </w:tc>
        <w:tc>
          <w:tcPr>
            <w:tcW w:w="1134" w:type="dxa"/>
            <w:noWrap/>
            <w:hideMark/>
          </w:tcPr>
          <w:p w14:paraId="5ABBB04F" w14:textId="77777777" w:rsidR="001F6893" w:rsidRPr="00680EC7" w:rsidRDefault="001F6893" w:rsidP="00680EC7">
            <w:r w:rsidRPr="00680EC7">
              <w:t>290.3839</w:t>
            </w:r>
          </w:p>
        </w:tc>
        <w:tc>
          <w:tcPr>
            <w:tcW w:w="1134" w:type="dxa"/>
            <w:noWrap/>
            <w:hideMark/>
          </w:tcPr>
          <w:p w14:paraId="6D67BCEF" w14:textId="77777777" w:rsidR="001F6893" w:rsidRPr="00680EC7" w:rsidRDefault="001F6893" w:rsidP="00680EC7">
            <w:r w:rsidRPr="00680EC7">
              <w:t>289.1424</w:t>
            </w:r>
          </w:p>
        </w:tc>
        <w:tc>
          <w:tcPr>
            <w:tcW w:w="1134" w:type="dxa"/>
            <w:noWrap/>
            <w:hideMark/>
          </w:tcPr>
          <w:p w14:paraId="3FC80ECA" w14:textId="77777777" w:rsidR="001F6893" w:rsidRPr="00680EC7" w:rsidRDefault="001F6893" w:rsidP="00680EC7">
            <w:r w:rsidRPr="00680EC7">
              <w:t>290.8117</w:t>
            </w:r>
          </w:p>
        </w:tc>
        <w:tc>
          <w:tcPr>
            <w:tcW w:w="1134" w:type="dxa"/>
            <w:noWrap/>
            <w:hideMark/>
          </w:tcPr>
          <w:p w14:paraId="78EC3FDC" w14:textId="77777777" w:rsidR="001F6893" w:rsidRPr="00680EC7" w:rsidRDefault="001F6893" w:rsidP="00680EC7">
            <w:r w:rsidRPr="00680EC7">
              <w:t>311.063</w:t>
            </w:r>
          </w:p>
        </w:tc>
        <w:tc>
          <w:tcPr>
            <w:tcW w:w="1134" w:type="dxa"/>
            <w:noWrap/>
            <w:hideMark/>
          </w:tcPr>
          <w:p w14:paraId="1A5ACB04" w14:textId="77777777" w:rsidR="001F6893" w:rsidRPr="00680EC7" w:rsidRDefault="001F6893" w:rsidP="00680EC7">
            <w:r w:rsidRPr="00680EC7">
              <w:t>386.3543</w:t>
            </w:r>
          </w:p>
        </w:tc>
        <w:tc>
          <w:tcPr>
            <w:tcW w:w="1134" w:type="dxa"/>
            <w:noWrap/>
            <w:hideMark/>
          </w:tcPr>
          <w:p w14:paraId="282B281B" w14:textId="77777777" w:rsidR="001F6893" w:rsidRPr="00680EC7" w:rsidRDefault="001F6893" w:rsidP="00680EC7">
            <w:r w:rsidRPr="00680EC7">
              <w:t>307.3423</w:t>
            </w:r>
          </w:p>
        </w:tc>
        <w:tc>
          <w:tcPr>
            <w:tcW w:w="1134" w:type="dxa"/>
            <w:noWrap/>
            <w:hideMark/>
          </w:tcPr>
          <w:p w14:paraId="1AAE4A82" w14:textId="77777777" w:rsidR="001F6893" w:rsidRPr="00680EC7" w:rsidRDefault="001F6893" w:rsidP="00680EC7">
            <w:r w:rsidRPr="00680EC7">
              <w:t>271.7562</w:t>
            </w:r>
          </w:p>
        </w:tc>
      </w:tr>
      <w:tr w:rsidR="001F6893" w:rsidRPr="00680EC7" w14:paraId="51B95636" w14:textId="77777777" w:rsidTr="001F6893">
        <w:trPr>
          <w:trHeight w:val="226"/>
        </w:trPr>
        <w:tc>
          <w:tcPr>
            <w:tcW w:w="1134" w:type="dxa"/>
            <w:vMerge/>
          </w:tcPr>
          <w:p w14:paraId="2C67F21F" w14:textId="77777777" w:rsidR="001F6893" w:rsidRPr="00680EC7" w:rsidRDefault="001F6893" w:rsidP="00680EC7"/>
        </w:tc>
        <w:tc>
          <w:tcPr>
            <w:tcW w:w="1134" w:type="dxa"/>
            <w:noWrap/>
            <w:hideMark/>
          </w:tcPr>
          <w:p w14:paraId="1596337E" w14:textId="4C59CF06" w:rsidR="001F6893" w:rsidRPr="00680EC7" w:rsidRDefault="001F6893" w:rsidP="00680EC7">
            <w:r w:rsidRPr="00680EC7">
              <w:t>292.8699</w:t>
            </w:r>
          </w:p>
        </w:tc>
        <w:tc>
          <w:tcPr>
            <w:tcW w:w="1134" w:type="dxa"/>
            <w:noWrap/>
            <w:hideMark/>
          </w:tcPr>
          <w:p w14:paraId="3E4220BF" w14:textId="77777777" w:rsidR="001F6893" w:rsidRPr="00680EC7" w:rsidRDefault="001F6893" w:rsidP="00680EC7">
            <w:r w:rsidRPr="00680EC7">
              <w:t>271.8207</w:t>
            </w:r>
          </w:p>
        </w:tc>
        <w:tc>
          <w:tcPr>
            <w:tcW w:w="1134" w:type="dxa"/>
            <w:noWrap/>
            <w:hideMark/>
          </w:tcPr>
          <w:p w14:paraId="09EF0D2A" w14:textId="77777777" w:rsidR="001F6893" w:rsidRPr="00680EC7" w:rsidRDefault="001F6893" w:rsidP="00680EC7">
            <w:r w:rsidRPr="00680EC7">
              <w:t>305.2499</w:t>
            </w:r>
          </w:p>
        </w:tc>
        <w:tc>
          <w:tcPr>
            <w:tcW w:w="1134" w:type="dxa"/>
            <w:noWrap/>
            <w:hideMark/>
          </w:tcPr>
          <w:p w14:paraId="32D8CC91" w14:textId="77777777" w:rsidR="001F6893" w:rsidRPr="00680EC7" w:rsidRDefault="001F6893" w:rsidP="00680EC7">
            <w:r w:rsidRPr="00680EC7">
              <w:t>273.2218</w:t>
            </w:r>
          </w:p>
        </w:tc>
        <w:tc>
          <w:tcPr>
            <w:tcW w:w="1134" w:type="dxa"/>
            <w:noWrap/>
            <w:hideMark/>
          </w:tcPr>
          <w:p w14:paraId="422C9504" w14:textId="77777777" w:rsidR="001F6893" w:rsidRPr="00680EC7" w:rsidRDefault="001F6893" w:rsidP="00680EC7">
            <w:r w:rsidRPr="00680EC7">
              <w:t>328.7851</w:t>
            </w:r>
          </w:p>
        </w:tc>
        <w:tc>
          <w:tcPr>
            <w:tcW w:w="1134" w:type="dxa"/>
            <w:noWrap/>
            <w:hideMark/>
          </w:tcPr>
          <w:p w14:paraId="435D9916" w14:textId="77777777" w:rsidR="001F6893" w:rsidRPr="00680EC7" w:rsidRDefault="001F6893" w:rsidP="00680EC7">
            <w:r w:rsidRPr="00680EC7">
              <w:t>285.0503</w:t>
            </w:r>
          </w:p>
        </w:tc>
        <w:tc>
          <w:tcPr>
            <w:tcW w:w="1134" w:type="dxa"/>
            <w:noWrap/>
            <w:hideMark/>
          </w:tcPr>
          <w:p w14:paraId="78C6CAA3" w14:textId="77777777" w:rsidR="001F6893" w:rsidRPr="00680EC7" w:rsidRDefault="001F6893" w:rsidP="00680EC7">
            <w:r w:rsidRPr="00680EC7">
              <w:t>304.2626</w:t>
            </w:r>
          </w:p>
        </w:tc>
        <w:tc>
          <w:tcPr>
            <w:tcW w:w="1134" w:type="dxa"/>
            <w:noWrap/>
            <w:hideMark/>
          </w:tcPr>
          <w:p w14:paraId="7D58D3C2" w14:textId="77777777" w:rsidR="001F6893" w:rsidRPr="00680EC7" w:rsidRDefault="001F6893" w:rsidP="00680EC7">
            <w:r w:rsidRPr="00680EC7">
              <w:t>287.3717</w:t>
            </w:r>
          </w:p>
        </w:tc>
        <w:tc>
          <w:tcPr>
            <w:tcW w:w="1134" w:type="dxa"/>
            <w:noWrap/>
            <w:hideMark/>
          </w:tcPr>
          <w:p w14:paraId="53C0C61E" w14:textId="77777777" w:rsidR="001F6893" w:rsidRPr="00680EC7" w:rsidRDefault="001F6893" w:rsidP="00680EC7">
            <w:r w:rsidRPr="00680EC7">
              <w:t>311.3424</w:t>
            </w:r>
          </w:p>
        </w:tc>
        <w:tc>
          <w:tcPr>
            <w:tcW w:w="1134" w:type="dxa"/>
            <w:noWrap/>
            <w:hideMark/>
          </w:tcPr>
          <w:p w14:paraId="257D447E" w14:textId="77777777" w:rsidR="001F6893" w:rsidRPr="00680EC7" w:rsidRDefault="001F6893" w:rsidP="00680EC7">
            <w:r w:rsidRPr="00680EC7">
              <w:t>298.6512</w:t>
            </w:r>
          </w:p>
        </w:tc>
      </w:tr>
      <w:tr w:rsidR="001F6893" w:rsidRPr="00680EC7" w14:paraId="2EA5ADB1" w14:textId="77777777" w:rsidTr="001F6893">
        <w:trPr>
          <w:trHeight w:val="226"/>
        </w:trPr>
        <w:tc>
          <w:tcPr>
            <w:tcW w:w="1134" w:type="dxa"/>
          </w:tcPr>
          <w:p w14:paraId="304B161D" w14:textId="6F1E2F06" w:rsidR="001F6893" w:rsidRPr="00680EC7" w:rsidRDefault="001F6893" w:rsidP="00680EC7">
            <w:pPr>
              <w:rPr>
                <w:b/>
                <w:bCs/>
              </w:rPr>
            </w:pPr>
            <w:r>
              <w:rPr>
                <w:b/>
                <w:bCs/>
              </w:rPr>
              <w:t xml:space="preserve">Average </w:t>
            </w:r>
          </w:p>
        </w:tc>
        <w:tc>
          <w:tcPr>
            <w:tcW w:w="1134" w:type="dxa"/>
            <w:noWrap/>
            <w:hideMark/>
          </w:tcPr>
          <w:p w14:paraId="4E2D378C" w14:textId="2AC05A0B" w:rsidR="001F6893" w:rsidRPr="00680EC7" w:rsidRDefault="001F6893" w:rsidP="00680EC7">
            <w:pPr>
              <w:rPr>
                <w:b/>
                <w:bCs/>
              </w:rPr>
            </w:pPr>
            <w:r w:rsidRPr="00680EC7">
              <w:rPr>
                <w:b/>
                <w:bCs/>
              </w:rPr>
              <w:t>295.489</w:t>
            </w:r>
          </w:p>
        </w:tc>
        <w:tc>
          <w:tcPr>
            <w:tcW w:w="1134" w:type="dxa"/>
            <w:noWrap/>
            <w:hideMark/>
          </w:tcPr>
          <w:p w14:paraId="37B8DF36" w14:textId="77777777" w:rsidR="001F6893" w:rsidRPr="00680EC7" w:rsidRDefault="001F6893" w:rsidP="00680EC7">
            <w:pPr>
              <w:rPr>
                <w:b/>
                <w:bCs/>
              </w:rPr>
            </w:pPr>
            <w:r w:rsidRPr="00680EC7">
              <w:rPr>
                <w:b/>
                <w:bCs/>
              </w:rPr>
              <w:t>294.8926</w:t>
            </w:r>
          </w:p>
        </w:tc>
        <w:tc>
          <w:tcPr>
            <w:tcW w:w="1134" w:type="dxa"/>
            <w:noWrap/>
            <w:hideMark/>
          </w:tcPr>
          <w:p w14:paraId="4A57DCEE" w14:textId="77777777" w:rsidR="001F6893" w:rsidRPr="00680EC7" w:rsidRDefault="001F6893" w:rsidP="00680EC7">
            <w:pPr>
              <w:rPr>
                <w:b/>
                <w:bCs/>
              </w:rPr>
            </w:pPr>
            <w:r w:rsidRPr="00680EC7">
              <w:rPr>
                <w:b/>
                <w:bCs/>
              </w:rPr>
              <w:t>303.0081</w:t>
            </w:r>
          </w:p>
        </w:tc>
        <w:tc>
          <w:tcPr>
            <w:tcW w:w="1134" w:type="dxa"/>
            <w:noWrap/>
            <w:hideMark/>
          </w:tcPr>
          <w:p w14:paraId="27C366C9" w14:textId="77777777" w:rsidR="001F6893" w:rsidRPr="00680EC7" w:rsidRDefault="001F6893" w:rsidP="00680EC7">
            <w:pPr>
              <w:rPr>
                <w:b/>
                <w:bCs/>
              </w:rPr>
            </w:pPr>
            <w:r w:rsidRPr="00680EC7">
              <w:rPr>
                <w:b/>
                <w:bCs/>
              </w:rPr>
              <w:t>295.3257</w:t>
            </w:r>
          </w:p>
        </w:tc>
        <w:tc>
          <w:tcPr>
            <w:tcW w:w="1134" w:type="dxa"/>
            <w:noWrap/>
            <w:hideMark/>
          </w:tcPr>
          <w:p w14:paraId="0E4AFC12" w14:textId="77777777" w:rsidR="001F6893" w:rsidRPr="00680EC7" w:rsidRDefault="001F6893" w:rsidP="00680EC7">
            <w:pPr>
              <w:rPr>
                <w:b/>
                <w:bCs/>
              </w:rPr>
            </w:pPr>
            <w:r w:rsidRPr="00680EC7">
              <w:rPr>
                <w:b/>
                <w:bCs/>
              </w:rPr>
              <w:t>304.4473</w:t>
            </w:r>
          </w:p>
        </w:tc>
        <w:tc>
          <w:tcPr>
            <w:tcW w:w="1134" w:type="dxa"/>
            <w:noWrap/>
            <w:hideMark/>
          </w:tcPr>
          <w:p w14:paraId="6DB50A37" w14:textId="77777777" w:rsidR="001F6893" w:rsidRPr="00680EC7" w:rsidRDefault="001F6893" w:rsidP="00680EC7">
            <w:pPr>
              <w:rPr>
                <w:b/>
                <w:bCs/>
              </w:rPr>
            </w:pPr>
            <w:r w:rsidRPr="00680EC7">
              <w:rPr>
                <w:b/>
                <w:bCs/>
              </w:rPr>
              <w:t>314.554</w:t>
            </w:r>
          </w:p>
        </w:tc>
        <w:tc>
          <w:tcPr>
            <w:tcW w:w="1134" w:type="dxa"/>
            <w:noWrap/>
            <w:hideMark/>
          </w:tcPr>
          <w:p w14:paraId="5555CB5A" w14:textId="77777777" w:rsidR="001F6893" w:rsidRPr="00680EC7" w:rsidRDefault="001F6893" w:rsidP="00680EC7">
            <w:pPr>
              <w:rPr>
                <w:b/>
                <w:bCs/>
              </w:rPr>
            </w:pPr>
            <w:r w:rsidRPr="00680EC7">
              <w:rPr>
                <w:b/>
                <w:bCs/>
              </w:rPr>
              <w:t>304.5377</w:t>
            </w:r>
          </w:p>
        </w:tc>
        <w:tc>
          <w:tcPr>
            <w:tcW w:w="1134" w:type="dxa"/>
            <w:noWrap/>
            <w:hideMark/>
          </w:tcPr>
          <w:p w14:paraId="576720C6" w14:textId="77777777" w:rsidR="001F6893" w:rsidRPr="00680EC7" w:rsidRDefault="001F6893" w:rsidP="00680EC7">
            <w:pPr>
              <w:rPr>
                <w:b/>
                <w:bCs/>
              </w:rPr>
            </w:pPr>
            <w:r w:rsidRPr="00680EC7">
              <w:rPr>
                <w:b/>
                <w:bCs/>
              </w:rPr>
              <w:t>292.659</w:t>
            </w:r>
          </w:p>
        </w:tc>
        <w:tc>
          <w:tcPr>
            <w:tcW w:w="1134" w:type="dxa"/>
            <w:noWrap/>
            <w:hideMark/>
          </w:tcPr>
          <w:p w14:paraId="2A61270B" w14:textId="77777777" w:rsidR="001F6893" w:rsidRPr="00680EC7" w:rsidRDefault="001F6893" w:rsidP="00680EC7">
            <w:pPr>
              <w:rPr>
                <w:b/>
                <w:bCs/>
              </w:rPr>
            </w:pPr>
            <w:r w:rsidRPr="00680EC7">
              <w:rPr>
                <w:b/>
                <w:bCs/>
              </w:rPr>
              <w:t>288.9579</w:t>
            </w:r>
          </w:p>
        </w:tc>
        <w:tc>
          <w:tcPr>
            <w:tcW w:w="1134" w:type="dxa"/>
            <w:noWrap/>
            <w:hideMark/>
          </w:tcPr>
          <w:p w14:paraId="6C23A60A" w14:textId="77777777" w:rsidR="001F6893" w:rsidRPr="00680EC7" w:rsidRDefault="001F6893" w:rsidP="00680EC7">
            <w:pPr>
              <w:rPr>
                <w:b/>
                <w:bCs/>
              </w:rPr>
            </w:pPr>
            <w:r w:rsidRPr="00680EC7">
              <w:rPr>
                <w:b/>
                <w:bCs/>
              </w:rPr>
              <w:t>295.4584</w:t>
            </w:r>
          </w:p>
        </w:tc>
      </w:tr>
    </w:tbl>
    <w:p w14:paraId="54ED76D1" w14:textId="079D4555" w:rsidR="00680EC7" w:rsidRDefault="00680EC7" w:rsidP="00DD05AD">
      <w:r>
        <w:fldChar w:fldCharType="end"/>
      </w:r>
    </w:p>
    <w:p w14:paraId="37797764" w14:textId="07A3E23D" w:rsidR="004046EF" w:rsidRDefault="004046EF" w:rsidP="004046EF">
      <w:pPr>
        <w:spacing w:after="240"/>
      </w:pPr>
      <w:r>
        <w:t>Raw data for Section 4.4.2.2 with 7 active nodes</w:t>
      </w:r>
    </w:p>
    <w:tbl>
      <w:tblPr>
        <w:tblStyle w:val="TableGrid"/>
        <w:tblW w:w="0" w:type="auto"/>
        <w:tblLook w:val="04A0" w:firstRow="1" w:lastRow="0" w:firstColumn="1" w:lastColumn="0" w:noHBand="0" w:noVBand="1"/>
      </w:tblPr>
      <w:tblGrid>
        <w:gridCol w:w="1133"/>
        <w:gridCol w:w="1133"/>
        <w:gridCol w:w="1133"/>
        <w:gridCol w:w="1133"/>
        <w:gridCol w:w="1133"/>
        <w:gridCol w:w="1133"/>
        <w:gridCol w:w="1133"/>
        <w:gridCol w:w="1133"/>
        <w:gridCol w:w="1133"/>
        <w:gridCol w:w="1133"/>
        <w:gridCol w:w="1133"/>
      </w:tblGrid>
      <w:tr w:rsidR="001F6893" w:rsidRPr="004046EF" w14:paraId="0F062DDF" w14:textId="77777777" w:rsidTr="00B003E2">
        <w:trPr>
          <w:trHeight w:val="246"/>
        </w:trPr>
        <w:tc>
          <w:tcPr>
            <w:tcW w:w="1133" w:type="dxa"/>
          </w:tcPr>
          <w:p w14:paraId="147B08A0" w14:textId="77777777" w:rsidR="001F6893" w:rsidRPr="004046EF" w:rsidRDefault="001F6893" w:rsidP="004046EF"/>
        </w:tc>
        <w:tc>
          <w:tcPr>
            <w:tcW w:w="1133" w:type="dxa"/>
            <w:noWrap/>
            <w:hideMark/>
          </w:tcPr>
          <w:p w14:paraId="0640DED5" w14:textId="36D13F6D" w:rsidR="001F6893" w:rsidRPr="004046EF" w:rsidRDefault="001F6893" w:rsidP="004046EF">
            <w:r w:rsidRPr="004046EF">
              <w:t>Tx01</w:t>
            </w:r>
          </w:p>
        </w:tc>
        <w:tc>
          <w:tcPr>
            <w:tcW w:w="1133" w:type="dxa"/>
            <w:noWrap/>
            <w:hideMark/>
          </w:tcPr>
          <w:p w14:paraId="01B136EC" w14:textId="77777777" w:rsidR="001F6893" w:rsidRPr="004046EF" w:rsidRDefault="001F6893" w:rsidP="004046EF">
            <w:r w:rsidRPr="004046EF">
              <w:t>Tx02</w:t>
            </w:r>
          </w:p>
        </w:tc>
        <w:tc>
          <w:tcPr>
            <w:tcW w:w="1133" w:type="dxa"/>
            <w:noWrap/>
            <w:hideMark/>
          </w:tcPr>
          <w:p w14:paraId="0694AF4A" w14:textId="77777777" w:rsidR="001F6893" w:rsidRPr="004046EF" w:rsidRDefault="001F6893" w:rsidP="004046EF">
            <w:r w:rsidRPr="004046EF">
              <w:t>Tx03</w:t>
            </w:r>
          </w:p>
        </w:tc>
        <w:tc>
          <w:tcPr>
            <w:tcW w:w="1133" w:type="dxa"/>
            <w:noWrap/>
            <w:hideMark/>
          </w:tcPr>
          <w:p w14:paraId="11155C2A" w14:textId="77777777" w:rsidR="001F6893" w:rsidRPr="004046EF" w:rsidRDefault="001F6893" w:rsidP="004046EF">
            <w:r w:rsidRPr="004046EF">
              <w:t>Tx04</w:t>
            </w:r>
          </w:p>
        </w:tc>
        <w:tc>
          <w:tcPr>
            <w:tcW w:w="1133" w:type="dxa"/>
            <w:noWrap/>
            <w:hideMark/>
          </w:tcPr>
          <w:p w14:paraId="7B7D7D27" w14:textId="77777777" w:rsidR="001F6893" w:rsidRPr="004046EF" w:rsidRDefault="001F6893" w:rsidP="004046EF">
            <w:r w:rsidRPr="004046EF">
              <w:t>Tx05</w:t>
            </w:r>
          </w:p>
        </w:tc>
        <w:tc>
          <w:tcPr>
            <w:tcW w:w="1133" w:type="dxa"/>
            <w:noWrap/>
            <w:hideMark/>
          </w:tcPr>
          <w:p w14:paraId="1837442F" w14:textId="77777777" w:rsidR="001F6893" w:rsidRPr="004046EF" w:rsidRDefault="001F6893" w:rsidP="004046EF">
            <w:r w:rsidRPr="004046EF">
              <w:t>Tx06</w:t>
            </w:r>
          </w:p>
        </w:tc>
        <w:tc>
          <w:tcPr>
            <w:tcW w:w="1133" w:type="dxa"/>
            <w:noWrap/>
            <w:hideMark/>
          </w:tcPr>
          <w:p w14:paraId="1B3F7673" w14:textId="77777777" w:rsidR="001F6893" w:rsidRPr="004046EF" w:rsidRDefault="001F6893" w:rsidP="004046EF">
            <w:r w:rsidRPr="004046EF">
              <w:t>Tx07</w:t>
            </w:r>
          </w:p>
        </w:tc>
        <w:tc>
          <w:tcPr>
            <w:tcW w:w="1133" w:type="dxa"/>
            <w:noWrap/>
            <w:hideMark/>
          </w:tcPr>
          <w:p w14:paraId="6CAFD62B" w14:textId="77777777" w:rsidR="001F6893" w:rsidRPr="004046EF" w:rsidRDefault="001F6893" w:rsidP="004046EF">
            <w:r w:rsidRPr="004046EF">
              <w:t>Tx08</w:t>
            </w:r>
          </w:p>
        </w:tc>
        <w:tc>
          <w:tcPr>
            <w:tcW w:w="1133" w:type="dxa"/>
            <w:noWrap/>
            <w:hideMark/>
          </w:tcPr>
          <w:p w14:paraId="30B818E6" w14:textId="77777777" w:rsidR="001F6893" w:rsidRPr="004046EF" w:rsidRDefault="001F6893" w:rsidP="004046EF">
            <w:r w:rsidRPr="004046EF">
              <w:t>Tx09</w:t>
            </w:r>
          </w:p>
        </w:tc>
        <w:tc>
          <w:tcPr>
            <w:tcW w:w="1133" w:type="dxa"/>
            <w:noWrap/>
            <w:hideMark/>
          </w:tcPr>
          <w:p w14:paraId="219FEAFA" w14:textId="77777777" w:rsidR="001F6893" w:rsidRPr="004046EF" w:rsidRDefault="001F6893" w:rsidP="004046EF">
            <w:r w:rsidRPr="004046EF">
              <w:t>Tx10</w:t>
            </w:r>
          </w:p>
        </w:tc>
      </w:tr>
      <w:tr w:rsidR="001F6893" w:rsidRPr="004046EF" w14:paraId="162703D8" w14:textId="77777777" w:rsidTr="00B003E2">
        <w:trPr>
          <w:trHeight w:val="246"/>
        </w:trPr>
        <w:tc>
          <w:tcPr>
            <w:tcW w:w="1133" w:type="dxa"/>
            <w:vMerge w:val="restart"/>
          </w:tcPr>
          <w:p w14:paraId="4A9A8722" w14:textId="175BD363" w:rsidR="001F6893" w:rsidRPr="004046EF" w:rsidRDefault="001F6893" w:rsidP="004046EF">
            <w:r>
              <w:t>Process Time</w:t>
            </w:r>
          </w:p>
        </w:tc>
        <w:tc>
          <w:tcPr>
            <w:tcW w:w="1133" w:type="dxa"/>
            <w:noWrap/>
            <w:hideMark/>
          </w:tcPr>
          <w:p w14:paraId="7B1A8E90" w14:textId="4F06954D" w:rsidR="001F6893" w:rsidRPr="004046EF" w:rsidRDefault="001F6893" w:rsidP="004046EF">
            <w:r w:rsidRPr="004046EF">
              <w:t>2.68073</w:t>
            </w:r>
          </w:p>
        </w:tc>
        <w:tc>
          <w:tcPr>
            <w:tcW w:w="1133" w:type="dxa"/>
            <w:noWrap/>
            <w:hideMark/>
          </w:tcPr>
          <w:p w14:paraId="44DC2040" w14:textId="77777777" w:rsidR="001F6893" w:rsidRPr="004046EF" w:rsidRDefault="001F6893" w:rsidP="004046EF">
            <w:r w:rsidRPr="004046EF">
              <w:t>3.151614</w:t>
            </w:r>
          </w:p>
        </w:tc>
        <w:tc>
          <w:tcPr>
            <w:tcW w:w="1133" w:type="dxa"/>
            <w:noWrap/>
            <w:hideMark/>
          </w:tcPr>
          <w:p w14:paraId="4BCE0D7E" w14:textId="77777777" w:rsidR="001F6893" w:rsidRPr="004046EF" w:rsidRDefault="001F6893" w:rsidP="004046EF">
            <w:r w:rsidRPr="004046EF">
              <w:t>2.661582</w:t>
            </w:r>
          </w:p>
        </w:tc>
        <w:tc>
          <w:tcPr>
            <w:tcW w:w="1133" w:type="dxa"/>
            <w:noWrap/>
            <w:hideMark/>
          </w:tcPr>
          <w:p w14:paraId="3AE8773C" w14:textId="77777777" w:rsidR="001F6893" w:rsidRPr="004046EF" w:rsidRDefault="001F6893" w:rsidP="004046EF">
            <w:r w:rsidRPr="004046EF">
              <w:t>5.237348</w:t>
            </w:r>
          </w:p>
        </w:tc>
        <w:tc>
          <w:tcPr>
            <w:tcW w:w="1133" w:type="dxa"/>
            <w:noWrap/>
            <w:hideMark/>
          </w:tcPr>
          <w:p w14:paraId="0333182F" w14:textId="77777777" w:rsidR="001F6893" w:rsidRPr="004046EF" w:rsidRDefault="001F6893" w:rsidP="004046EF">
            <w:r w:rsidRPr="004046EF">
              <w:t>4.541333</w:t>
            </w:r>
          </w:p>
        </w:tc>
        <w:tc>
          <w:tcPr>
            <w:tcW w:w="1133" w:type="dxa"/>
            <w:noWrap/>
            <w:hideMark/>
          </w:tcPr>
          <w:p w14:paraId="5A337F51" w14:textId="77777777" w:rsidR="001F6893" w:rsidRPr="004046EF" w:rsidRDefault="001F6893" w:rsidP="004046EF">
            <w:r w:rsidRPr="004046EF">
              <w:t>3.311541</w:t>
            </w:r>
          </w:p>
        </w:tc>
        <w:tc>
          <w:tcPr>
            <w:tcW w:w="1133" w:type="dxa"/>
            <w:noWrap/>
            <w:hideMark/>
          </w:tcPr>
          <w:p w14:paraId="04A821C5" w14:textId="77777777" w:rsidR="001F6893" w:rsidRPr="004046EF" w:rsidRDefault="001F6893" w:rsidP="004046EF">
            <w:r w:rsidRPr="004046EF">
              <w:t>6.615839</w:t>
            </w:r>
          </w:p>
        </w:tc>
        <w:tc>
          <w:tcPr>
            <w:tcW w:w="1133" w:type="dxa"/>
            <w:noWrap/>
            <w:hideMark/>
          </w:tcPr>
          <w:p w14:paraId="412436CB" w14:textId="77777777" w:rsidR="001F6893" w:rsidRPr="004046EF" w:rsidRDefault="001F6893" w:rsidP="004046EF">
            <w:r w:rsidRPr="004046EF">
              <w:t>5.640675</w:t>
            </w:r>
          </w:p>
        </w:tc>
        <w:tc>
          <w:tcPr>
            <w:tcW w:w="1133" w:type="dxa"/>
            <w:noWrap/>
            <w:hideMark/>
          </w:tcPr>
          <w:p w14:paraId="2556D460" w14:textId="77777777" w:rsidR="001F6893" w:rsidRPr="004046EF" w:rsidRDefault="001F6893" w:rsidP="004046EF">
            <w:r w:rsidRPr="004046EF">
              <w:t>7.618481</w:t>
            </w:r>
          </w:p>
        </w:tc>
        <w:tc>
          <w:tcPr>
            <w:tcW w:w="1133" w:type="dxa"/>
            <w:noWrap/>
            <w:hideMark/>
          </w:tcPr>
          <w:p w14:paraId="0F1E3D6C" w14:textId="77777777" w:rsidR="001F6893" w:rsidRPr="004046EF" w:rsidRDefault="001F6893" w:rsidP="004046EF">
            <w:r w:rsidRPr="004046EF">
              <w:t>4.11658</w:t>
            </w:r>
          </w:p>
        </w:tc>
      </w:tr>
      <w:tr w:rsidR="001F6893" w:rsidRPr="004046EF" w14:paraId="167DBFFF" w14:textId="77777777" w:rsidTr="00B003E2">
        <w:trPr>
          <w:trHeight w:val="246"/>
        </w:trPr>
        <w:tc>
          <w:tcPr>
            <w:tcW w:w="1133" w:type="dxa"/>
            <w:vMerge/>
          </w:tcPr>
          <w:p w14:paraId="7EEB36CB" w14:textId="77777777" w:rsidR="001F6893" w:rsidRPr="004046EF" w:rsidRDefault="001F6893" w:rsidP="004046EF"/>
        </w:tc>
        <w:tc>
          <w:tcPr>
            <w:tcW w:w="1133" w:type="dxa"/>
            <w:noWrap/>
            <w:hideMark/>
          </w:tcPr>
          <w:p w14:paraId="71CB445E" w14:textId="253F0D3A" w:rsidR="001F6893" w:rsidRPr="004046EF" w:rsidRDefault="001F6893" w:rsidP="004046EF">
            <w:r w:rsidRPr="004046EF">
              <w:t>4.372585</w:t>
            </w:r>
          </w:p>
        </w:tc>
        <w:tc>
          <w:tcPr>
            <w:tcW w:w="1133" w:type="dxa"/>
            <w:noWrap/>
            <w:hideMark/>
          </w:tcPr>
          <w:p w14:paraId="1E0AAE41" w14:textId="77777777" w:rsidR="001F6893" w:rsidRPr="004046EF" w:rsidRDefault="001F6893" w:rsidP="004046EF">
            <w:r w:rsidRPr="004046EF">
              <w:t>6.394495</w:t>
            </w:r>
          </w:p>
        </w:tc>
        <w:tc>
          <w:tcPr>
            <w:tcW w:w="1133" w:type="dxa"/>
            <w:noWrap/>
            <w:hideMark/>
          </w:tcPr>
          <w:p w14:paraId="1ACBC0DE" w14:textId="77777777" w:rsidR="001F6893" w:rsidRPr="004046EF" w:rsidRDefault="001F6893" w:rsidP="004046EF">
            <w:r w:rsidRPr="004046EF">
              <w:t>2.216457</w:t>
            </w:r>
          </w:p>
        </w:tc>
        <w:tc>
          <w:tcPr>
            <w:tcW w:w="1133" w:type="dxa"/>
            <w:noWrap/>
            <w:hideMark/>
          </w:tcPr>
          <w:p w14:paraId="15B2C28B" w14:textId="77777777" w:rsidR="001F6893" w:rsidRPr="004046EF" w:rsidRDefault="001F6893" w:rsidP="004046EF">
            <w:r w:rsidRPr="004046EF">
              <w:t>2.758618</w:t>
            </w:r>
          </w:p>
        </w:tc>
        <w:tc>
          <w:tcPr>
            <w:tcW w:w="1133" w:type="dxa"/>
            <w:noWrap/>
            <w:hideMark/>
          </w:tcPr>
          <w:p w14:paraId="05DE0353" w14:textId="77777777" w:rsidR="001F6893" w:rsidRPr="004046EF" w:rsidRDefault="001F6893" w:rsidP="004046EF">
            <w:r w:rsidRPr="004046EF">
              <w:t>3.496835</w:t>
            </w:r>
          </w:p>
        </w:tc>
        <w:tc>
          <w:tcPr>
            <w:tcW w:w="1133" w:type="dxa"/>
            <w:noWrap/>
            <w:hideMark/>
          </w:tcPr>
          <w:p w14:paraId="31323CCD" w14:textId="77777777" w:rsidR="001F6893" w:rsidRPr="004046EF" w:rsidRDefault="001F6893" w:rsidP="004046EF">
            <w:r w:rsidRPr="004046EF">
              <w:t>4.551798</w:t>
            </w:r>
          </w:p>
        </w:tc>
        <w:tc>
          <w:tcPr>
            <w:tcW w:w="1133" w:type="dxa"/>
            <w:noWrap/>
            <w:hideMark/>
          </w:tcPr>
          <w:p w14:paraId="6F536068" w14:textId="77777777" w:rsidR="001F6893" w:rsidRPr="004046EF" w:rsidRDefault="001F6893" w:rsidP="004046EF">
            <w:r w:rsidRPr="004046EF">
              <w:t>2.835121</w:t>
            </w:r>
          </w:p>
        </w:tc>
        <w:tc>
          <w:tcPr>
            <w:tcW w:w="1133" w:type="dxa"/>
            <w:noWrap/>
            <w:hideMark/>
          </w:tcPr>
          <w:p w14:paraId="6CA6711C" w14:textId="77777777" w:rsidR="001F6893" w:rsidRPr="004046EF" w:rsidRDefault="001F6893" w:rsidP="004046EF">
            <w:r w:rsidRPr="004046EF">
              <w:t>2.684245</w:t>
            </w:r>
          </w:p>
        </w:tc>
        <w:tc>
          <w:tcPr>
            <w:tcW w:w="1133" w:type="dxa"/>
            <w:noWrap/>
            <w:hideMark/>
          </w:tcPr>
          <w:p w14:paraId="484E3EC6" w14:textId="77777777" w:rsidR="001F6893" w:rsidRPr="004046EF" w:rsidRDefault="001F6893" w:rsidP="004046EF">
            <w:r w:rsidRPr="004046EF">
              <w:t>3.399676</w:t>
            </w:r>
          </w:p>
        </w:tc>
        <w:tc>
          <w:tcPr>
            <w:tcW w:w="1133" w:type="dxa"/>
            <w:noWrap/>
            <w:hideMark/>
          </w:tcPr>
          <w:p w14:paraId="7CCB18A7" w14:textId="77777777" w:rsidR="001F6893" w:rsidRPr="004046EF" w:rsidRDefault="001F6893" w:rsidP="004046EF">
            <w:r w:rsidRPr="004046EF">
              <w:t>2.324835</w:t>
            </w:r>
          </w:p>
        </w:tc>
      </w:tr>
      <w:tr w:rsidR="001F6893" w:rsidRPr="004046EF" w14:paraId="3A0E07F3" w14:textId="77777777" w:rsidTr="00B003E2">
        <w:trPr>
          <w:trHeight w:val="246"/>
        </w:trPr>
        <w:tc>
          <w:tcPr>
            <w:tcW w:w="1133" w:type="dxa"/>
            <w:vMerge/>
          </w:tcPr>
          <w:p w14:paraId="03648107" w14:textId="77777777" w:rsidR="001F6893" w:rsidRPr="004046EF" w:rsidRDefault="001F6893" w:rsidP="004046EF"/>
        </w:tc>
        <w:tc>
          <w:tcPr>
            <w:tcW w:w="1133" w:type="dxa"/>
            <w:noWrap/>
            <w:hideMark/>
          </w:tcPr>
          <w:p w14:paraId="713B60E4" w14:textId="20A209F3" w:rsidR="001F6893" w:rsidRPr="004046EF" w:rsidRDefault="001F6893" w:rsidP="004046EF">
            <w:r w:rsidRPr="004046EF">
              <w:t>2.215025</w:t>
            </w:r>
          </w:p>
        </w:tc>
        <w:tc>
          <w:tcPr>
            <w:tcW w:w="1133" w:type="dxa"/>
            <w:noWrap/>
            <w:hideMark/>
          </w:tcPr>
          <w:p w14:paraId="0E010111" w14:textId="77777777" w:rsidR="001F6893" w:rsidRPr="004046EF" w:rsidRDefault="001F6893" w:rsidP="004046EF">
            <w:r w:rsidRPr="004046EF">
              <w:t>6.994962</w:t>
            </w:r>
          </w:p>
        </w:tc>
        <w:tc>
          <w:tcPr>
            <w:tcW w:w="1133" w:type="dxa"/>
            <w:noWrap/>
            <w:hideMark/>
          </w:tcPr>
          <w:p w14:paraId="5792B4ED" w14:textId="77777777" w:rsidR="001F6893" w:rsidRPr="004046EF" w:rsidRDefault="001F6893" w:rsidP="004046EF">
            <w:r w:rsidRPr="004046EF">
              <w:t>2.293773</w:t>
            </w:r>
          </w:p>
        </w:tc>
        <w:tc>
          <w:tcPr>
            <w:tcW w:w="1133" w:type="dxa"/>
            <w:noWrap/>
            <w:hideMark/>
          </w:tcPr>
          <w:p w14:paraId="3233DA70" w14:textId="77777777" w:rsidR="001F6893" w:rsidRPr="004046EF" w:rsidRDefault="001F6893" w:rsidP="004046EF">
            <w:r w:rsidRPr="004046EF">
              <w:t>2.643011</w:t>
            </w:r>
          </w:p>
        </w:tc>
        <w:tc>
          <w:tcPr>
            <w:tcW w:w="1133" w:type="dxa"/>
            <w:noWrap/>
            <w:hideMark/>
          </w:tcPr>
          <w:p w14:paraId="0A4FDB93" w14:textId="77777777" w:rsidR="001F6893" w:rsidRPr="004046EF" w:rsidRDefault="001F6893" w:rsidP="004046EF">
            <w:r w:rsidRPr="004046EF">
              <w:t>2.40669</w:t>
            </w:r>
          </w:p>
        </w:tc>
        <w:tc>
          <w:tcPr>
            <w:tcW w:w="1133" w:type="dxa"/>
            <w:noWrap/>
            <w:hideMark/>
          </w:tcPr>
          <w:p w14:paraId="34A7448F" w14:textId="77777777" w:rsidR="001F6893" w:rsidRPr="004046EF" w:rsidRDefault="001F6893" w:rsidP="004046EF">
            <w:r w:rsidRPr="004046EF">
              <w:t>5.827773</w:t>
            </w:r>
          </w:p>
        </w:tc>
        <w:tc>
          <w:tcPr>
            <w:tcW w:w="1133" w:type="dxa"/>
            <w:noWrap/>
            <w:hideMark/>
          </w:tcPr>
          <w:p w14:paraId="0FFDF798" w14:textId="77777777" w:rsidR="001F6893" w:rsidRPr="004046EF" w:rsidRDefault="001F6893" w:rsidP="004046EF">
            <w:r w:rsidRPr="004046EF">
              <w:t>2.840869</w:t>
            </w:r>
          </w:p>
        </w:tc>
        <w:tc>
          <w:tcPr>
            <w:tcW w:w="1133" w:type="dxa"/>
            <w:noWrap/>
            <w:hideMark/>
          </w:tcPr>
          <w:p w14:paraId="1D104D4D" w14:textId="77777777" w:rsidR="001F6893" w:rsidRPr="004046EF" w:rsidRDefault="001F6893" w:rsidP="004046EF">
            <w:r w:rsidRPr="004046EF">
              <w:t>2.590497</w:t>
            </w:r>
          </w:p>
        </w:tc>
        <w:tc>
          <w:tcPr>
            <w:tcW w:w="1133" w:type="dxa"/>
            <w:noWrap/>
            <w:hideMark/>
          </w:tcPr>
          <w:p w14:paraId="1572369A" w14:textId="77777777" w:rsidR="001F6893" w:rsidRPr="004046EF" w:rsidRDefault="001F6893" w:rsidP="004046EF">
            <w:r w:rsidRPr="004046EF">
              <w:t>2.883383</w:t>
            </w:r>
          </w:p>
        </w:tc>
        <w:tc>
          <w:tcPr>
            <w:tcW w:w="1133" w:type="dxa"/>
            <w:noWrap/>
            <w:hideMark/>
          </w:tcPr>
          <w:p w14:paraId="59A56B30" w14:textId="77777777" w:rsidR="001F6893" w:rsidRPr="004046EF" w:rsidRDefault="001F6893" w:rsidP="004046EF">
            <w:r w:rsidRPr="004046EF">
              <w:t>7.156621</w:t>
            </w:r>
          </w:p>
        </w:tc>
      </w:tr>
      <w:tr w:rsidR="001F6893" w:rsidRPr="004046EF" w14:paraId="7423D410" w14:textId="77777777" w:rsidTr="00B003E2">
        <w:trPr>
          <w:trHeight w:val="246"/>
        </w:trPr>
        <w:tc>
          <w:tcPr>
            <w:tcW w:w="1133" w:type="dxa"/>
            <w:vMerge/>
          </w:tcPr>
          <w:p w14:paraId="16ACAF3D" w14:textId="77777777" w:rsidR="001F6893" w:rsidRPr="004046EF" w:rsidRDefault="001F6893" w:rsidP="004046EF"/>
        </w:tc>
        <w:tc>
          <w:tcPr>
            <w:tcW w:w="1133" w:type="dxa"/>
            <w:noWrap/>
            <w:hideMark/>
          </w:tcPr>
          <w:p w14:paraId="4753C440" w14:textId="41B6A38A" w:rsidR="001F6893" w:rsidRPr="004046EF" w:rsidRDefault="001F6893" w:rsidP="004046EF">
            <w:r w:rsidRPr="004046EF">
              <w:t>4.824055</w:t>
            </w:r>
          </w:p>
        </w:tc>
        <w:tc>
          <w:tcPr>
            <w:tcW w:w="1133" w:type="dxa"/>
            <w:noWrap/>
            <w:hideMark/>
          </w:tcPr>
          <w:p w14:paraId="739CB652" w14:textId="77777777" w:rsidR="001F6893" w:rsidRPr="004046EF" w:rsidRDefault="001F6893" w:rsidP="004046EF">
            <w:r w:rsidRPr="004046EF">
              <w:t>2.954028</w:t>
            </w:r>
          </w:p>
        </w:tc>
        <w:tc>
          <w:tcPr>
            <w:tcW w:w="1133" w:type="dxa"/>
            <w:noWrap/>
            <w:hideMark/>
          </w:tcPr>
          <w:p w14:paraId="5E0B5748" w14:textId="77777777" w:rsidR="001F6893" w:rsidRPr="004046EF" w:rsidRDefault="001F6893" w:rsidP="004046EF">
            <w:r w:rsidRPr="004046EF">
              <w:t>6.703593</w:t>
            </w:r>
          </w:p>
        </w:tc>
        <w:tc>
          <w:tcPr>
            <w:tcW w:w="1133" w:type="dxa"/>
            <w:noWrap/>
            <w:hideMark/>
          </w:tcPr>
          <w:p w14:paraId="742049C8" w14:textId="77777777" w:rsidR="001F6893" w:rsidRPr="004046EF" w:rsidRDefault="001F6893" w:rsidP="004046EF">
            <w:r w:rsidRPr="004046EF">
              <w:t>2.954469</w:t>
            </w:r>
          </w:p>
        </w:tc>
        <w:tc>
          <w:tcPr>
            <w:tcW w:w="1133" w:type="dxa"/>
            <w:noWrap/>
            <w:hideMark/>
          </w:tcPr>
          <w:p w14:paraId="15BB7BB0" w14:textId="77777777" w:rsidR="001F6893" w:rsidRPr="004046EF" w:rsidRDefault="001F6893" w:rsidP="004046EF">
            <w:r w:rsidRPr="004046EF">
              <w:t>6.882535</w:t>
            </w:r>
          </w:p>
        </w:tc>
        <w:tc>
          <w:tcPr>
            <w:tcW w:w="1133" w:type="dxa"/>
            <w:noWrap/>
            <w:hideMark/>
          </w:tcPr>
          <w:p w14:paraId="5484D67E" w14:textId="77777777" w:rsidR="001F6893" w:rsidRPr="004046EF" w:rsidRDefault="001F6893" w:rsidP="004046EF">
            <w:r w:rsidRPr="004046EF">
              <w:t>2.816632</w:t>
            </w:r>
          </w:p>
        </w:tc>
        <w:tc>
          <w:tcPr>
            <w:tcW w:w="1133" w:type="dxa"/>
            <w:noWrap/>
            <w:hideMark/>
          </w:tcPr>
          <w:p w14:paraId="07258B86" w14:textId="77777777" w:rsidR="001F6893" w:rsidRPr="004046EF" w:rsidRDefault="001F6893" w:rsidP="004046EF">
            <w:r w:rsidRPr="004046EF">
              <w:t>2.436429</w:t>
            </w:r>
          </w:p>
        </w:tc>
        <w:tc>
          <w:tcPr>
            <w:tcW w:w="1133" w:type="dxa"/>
            <w:noWrap/>
            <w:hideMark/>
          </w:tcPr>
          <w:p w14:paraId="46664ECC" w14:textId="77777777" w:rsidR="001F6893" w:rsidRPr="004046EF" w:rsidRDefault="001F6893" w:rsidP="004046EF">
            <w:r w:rsidRPr="004046EF">
              <w:t>3.630659</w:t>
            </w:r>
          </w:p>
        </w:tc>
        <w:tc>
          <w:tcPr>
            <w:tcW w:w="1133" w:type="dxa"/>
            <w:noWrap/>
            <w:hideMark/>
          </w:tcPr>
          <w:p w14:paraId="5DE9CE03" w14:textId="77777777" w:rsidR="001F6893" w:rsidRPr="004046EF" w:rsidRDefault="001F6893" w:rsidP="004046EF">
            <w:r w:rsidRPr="004046EF">
              <w:t>2.657426</w:t>
            </w:r>
          </w:p>
        </w:tc>
        <w:tc>
          <w:tcPr>
            <w:tcW w:w="1133" w:type="dxa"/>
            <w:noWrap/>
            <w:hideMark/>
          </w:tcPr>
          <w:p w14:paraId="6D912420" w14:textId="77777777" w:rsidR="001F6893" w:rsidRPr="004046EF" w:rsidRDefault="001F6893" w:rsidP="004046EF">
            <w:r w:rsidRPr="004046EF">
              <w:t>2.540885</w:t>
            </w:r>
          </w:p>
        </w:tc>
      </w:tr>
      <w:tr w:rsidR="001F6893" w:rsidRPr="004046EF" w14:paraId="52AAA913" w14:textId="77777777" w:rsidTr="00B003E2">
        <w:trPr>
          <w:trHeight w:val="246"/>
        </w:trPr>
        <w:tc>
          <w:tcPr>
            <w:tcW w:w="1133" w:type="dxa"/>
            <w:vMerge/>
          </w:tcPr>
          <w:p w14:paraId="0F787657" w14:textId="77777777" w:rsidR="001F6893" w:rsidRPr="004046EF" w:rsidRDefault="001F6893" w:rsidP="004046EF"/>
        </w:tc>
        <w:tc>
          <w:tcPr>
            <w:tcW w:w="1133" w:type="dxa"/>
            <w:noWrap/>
            <w:hideMark/>
          </w:tcPr>
          <w:p w14:paraId="1D8B4E25" w14:textId="79CB8349" w:rsidR="001F6893" w:rsidRPr="004046EF" w:rsidRDefault="001F6893" w:rsidP="004046EF">
            <w:r w:rsidRPr="004046EF">
              <w:t>2.484757</w:t>
            </w:r>
          </w:p>
        </w:tc>
        <w:tc>
          <w:tcPr>
            <w:tcW w:w="1133" w:type="dxa"/>
            <w:noWrap/>
            <w:hideMark/>
          </w:tcPr>
          <w:p w14:paraId="04419D50" w14:textId="77777777" w:rsidR="001F6893" w:rsidRPr="004046EF" w:rsidRDefault="001F6893" w:rsidP="004046EF">
            <w:r w:rsidRPr="004046EF">
              <w:t>2.169813</w:t>
            </w:r>
          </w:p>
        </w:tc>
        <w:tc>
          <w:tcPr>
            <w:tcW w:w="1133" w:type="dxa"/>
            <w:noWrap/>
            <w:hideMark/>
          </w:tcPr>
          <w:p w14:paraId="643CBE8E" w14:textId="77777777" w:rsidR="001F6893" w:rsidRPr="004046EF" w:rsidRDefault="001F6893" w:rsidP="004046EF">
            <w:r w:rsidRPr="004046EF">
              <w:t>6.365845</w:t>
            </w:r>
          </w:p>
        </w:tc>
        <w:tc>
          <w:tcPr>
            <w:tcW w:w="1133" w:type="dxa"/>
            <w:noWrap/>
            <w:hideMark/>
          </w:tcPr>
          <w:p w14:paraId="09674C25" w14:textId="77777777" w:rsidR="001F6893" w:rsidRPr="004046EF" w:rsidRDefault="001F6893" w:rsidP="004046EF">
            <w:r w:rsidRPr="004046EF">
              <w:t>2.702546</w:t>
            </w:r>
          </w:p>
        </w:tc>
        <w:tc>
          <w:tcPr>
            <w:tcW w:w="1133" w:type="dxa"/>
            <w:noWrap/>
            <w:hideMark/>
          </w:tcPr>
          <w:p w14:paraId="5AE0D2E6" w14:textId="77777777" w:rsidR="001F6893" w:rsidRPr="004046EF" w:rsidRDefault="001F6893" w:rsidP="004046EF">
            <w:r w:rsidRPr="004046EF">
              <w:t>3.435865</w:t>
            </w:r>
          </w:p>
        </w:tc>
        <w:tc>
          <w:tcPr>
            <w:tcW w:w="1133" w:type="dxa"/>
            <w:noWrap/>
            <w:hideMark/>
          </w:tcPr>
          <w:p w14:paraId="7E07A8E1" w14:textId="77777777" w:rsidR="001F6893" w:rsidRPr="004046EF" w:rsidRDefault="001F6893" w:rsidP="004046EF">
            <w:r w:rsidRPr="004046EF">
              <w:t>4.844194</w:t>
            </w:r>
          </w:p>
        </w:tc>
        <w:tc>
          <w:tcPr>
            <w:tcW w:w="1133" w:type="dxa"/>
            <w:noWrap/>
            <w:hideMark/>
          </w:tcPr>
          <w:p w14:paraId="06E6AC17" w14:textId="77777777" w:rsidR="001F6893" w:rsidRPr="004046EF" w:rsidRDefault="001F6893" w:rsidP="004046EF">
            <w:r w:rsidRPr="004046EF">
              <w:t>6.753344</w:t>
            </w:r>
          </w:p>
        </w:tc>
        <w:tc>
          <w:tcPr>
            <w:tcW w:w="1133" w:type="dxa"/>
            <w:noWrap/>
            <w:hideMark/>
          </w:tcPr>
          <w:p w14:paraId="5A6494A4" w14:textId="77777777" w:rsidR="001F6893" w:rsidRPr="004046EF" w:rsidRDefault="001F6893" w:rsidP="004046EF">
            <w:r w:rsidRPr="004046EF">
              <w:t>2.811427</w:t>
            </w:r>
          </w:p>
        </w:tc>
        <w:tc>
          <w:tcPr>
            <w:tcW w:w="1133" w:type="dxa"/>
            <w:noWrap/>
            <w:hideMark/>
          </w:tcPr>
          <w:p w14:paraId="5FA750CF" w14:textId="77777777" w:rsidR="001F6893" w:rsidRPr="004046EF" w:rsidRDefault="001F6893" w:rsidP="004046EF">
            <w:r w:rsidRPr="004046EF">
              <w:t>2.902904</w:t>
            </w:r>
          </w:p>
        </w:tc>
        <w:tc>
          <w:tcPr>
            <w:tcW w:w="1133" w:type="dxa"/>
            <w:noWrap/>
            <w:hideMark/>
          </w:tcPr>
          <w:p w14:paraId="30D4115B" w14:textId="77777777" w:rsidR="001F6893" w:rsidRPr="004046EF" w:rsidRDefault="001F6893" w:rsidP="004046EF">
            <w:r w:rsidRPr="004046EF">
              <w:t>2.322986</w:t>
            </w:r>
          </w:p>
        </w:tc>
      </w:tr>
      <w:tr w:rsidR="001F6893" w:rsidRPr="004046EF" w14:paraId="616D2101" w14:textId="77777777" w:rsidTr="00B003E2">
        <w:trPr>
          <w:trHeight w:val="246"/>
        </w:trPr>
        <w:tc>
          <w:tcPr>
            <w:tcW w:w="1133" w:type="dxa"/>
            <w:vMerge/>
          </w:tcPr>
          <w:p w14:paraId="67E49B5D" w14:textId="77777777" w:rsidR="001F6893" w:rsidRPr="004046EF" w:rsidRDefault="001F6893" w:rsidP="004046EF"/>
        </w:tc>
        <w:tc>
          <w:tcPr>
            <w:tcW w:w="1133" w:type="dxa"/>
            <w:noWrap/>
            <w:hideMark/>
          </w:tcPr>
          <w:p w14:paraId="78250FA5" w14:textId="1B60B3F6" w:rsidR="001F6893" w:rsidRPr="004046EF" w:rsidRDefault="001F6893" w:rsidP="004046EF">
            <w:r w:rsidRPr="004046EF">
              <w:t>6.590677</w:t>
            </w:r>
          </w:p>
        </w:tc>
        <w:tc>
          <w:tcPr>
            <w:tcW w:w="1133" w:type="dxa"/>
            <w:noWrap/>
            <w:hideMark/>
          </w:tcPr>
          <w:p w14:paraId="40D633AA" w14:textId="77777777" w:rsidR="001F6893" w:rsidRPr="004046EF" w:rsidRDefault="001F6893" w:rsidP="004046EF">
            <w:r w:rsidRPr="004046EF">
              <w:t>2.213652</w:t>
            </w:r>
          </w:p>
        </w:tc>
        <w:tc>
          <w:tcPr>
            <w:tcW w:w="1133" w:type="dxa"/>
            <w:noWrap/>
            <w:hideMark/>
          </w:tcPr>
          <w:p w14:paraId="7488CB02" w14:textId="77777777" w:rsidR="001F6893" w:rsidRPr="004046EF" w:rsidRDefault="001F6893" w:rsidP="004046EF">
            <w:r w:rsidRPr="004046EF">
              <w:t>7.392581</w:t>
            </w:r>
          </w:p>
        </w:tc>
        <w:tc>
          <w:tcPr>
            <w:tcW w:w="1133" w:type="dxa"/>
            <w:noWrap/>
            <w:hideMark/>
          </w:tcPr>
          <w:p w14:paraId="3EE10C27" w14:textId="77777777" w:rsidR="001F6893" w:rsidRPr="004046EF" w:rsidRDefault="001F6893" w:rsidP="004046EF">
            <w:r w:rsidRPr="004046EF">
              <w:t>2.504734</w:t>
            </w:r>
          </w:p>
        </w:tc>
        <w:tc>
          <w:tcPr>
            <w:tcW w:w="1133" w:type="dxa"/>
            <w:noWrap/>
            <w:hideMark/>
          </w:tcPr>
          <w:p w14:paraId="5A9C1AE5" w14:textId="77777777" w:rsidR="001F6893" w:rsidRPr="004046EF" w:rsidRDefault="001F6893" w:rsidP="004046EF">
            <w:r w:rsidRPr="004046EF">
              <w:t>6.337972</w:t>
            </w:r>
          </w:p>
        </w:tc>
        <w:tc>
          <w:tcPr>
            <w:tcW w:w="1133" w:type="dxa"/>
            <w:noWrap/>
            <w:hideMark/>
          </w:tcPr>
          <w:p w14:paraId="31C09E28" w14:textId="77777777" w:rsidR="001F6893" w:rsidRPr="004046EF" w:rsidRDefault="001F6893" w:rsidP="004046EF">
            <w:r w:rsidRPr="004046EF">
              <w:t>2.79669</w:t>
            </w:r>
          </w:p>
        </w:tc>
        <w:tc>
          <w:tcPr>
            <w:tcW w:w="1133" w:type="dxa"/>
            <w:noWrap/>
            <w:hideMark/>
          </w:tcPr>
          <w:p w14:paraId="45802BA3" w14:textId="77777777" w:rsidR="001F6893" w:rsidRPr="004046EF" w:rsidRDefault="001F6893" w:rsidP="004046EF">
            <w:r w:rsidRPr="004046EF">
              <w:t>3.162911</w:t>
            </w:r>
          </w:p>
        </w:tc>
        <w:tc>
          <w:tcPr>
            <w:tcW w:w="1133" w:type="dxa"/>
            <w:noWrap/>
            <w:hideMark/>
          </w:tcPr>
          <w:p w14:paraId="6116F483" w14:textId="77777777" w:rsidR="001F6893" w:rsidRPr="004046EF" w:rsidRDefault="001F6893" w:rsidP="004046EF">
            <w:r w:rsidRPr="004046EF">
              <w:t>2.670018</w:t>
            </w:r>
          </w:p>
        </w:tc>
        <w:tc>
          <w:tcPr>
            <w:tcW w:w="1133" w:type="dxa"/>
            <w:noWrap/>
            <w:hideMark/>
          </w:tcPr>
          <w:p w14:paraId="48AF3FCC" w14:textId="77777777" w:rsidR="001F6893" w:rsidRPr="004046EF" w:rsidRDefault="001F6893" w:rsidP="004046EF">
            <w:r w:rsidRPr="004046EF">
              <w:t>3.341148</w:t>
            </w:r>
          </w:p>
        </w:tc>
        <w:tc>
          <w:tcPr>
            <w:tcW w:w="1133" w:type="dxa"/>
            <w:noWrap/>
            <w:hideMark/>
          </w:tcPr>
          <w:p w14:paraId="062F58C5" w14:textId="77777777" w:rsidR="001F6893" w:rsidRPr="004046EF" w:rsidRDefault="001F6893" w:rsidP="004046EF">
            <w:r w:rsidRPr="004046EF">
              <w:t>2.818651</w:t>
            </w:r>
          </w:p>
        </w:tc>
      </w:tr>
      <w:tr w:rsidR="001F6893" w:rsidRPr="004046EF" w14:paraId="3644911F" w14:textId="77777777" w:rsidTr="00B003E2">
        <w:trPr>
          <w:trHeight w:val="246"/>
        </w:trPr>
        <w:tc>
          <w:tcPr>
            <w:tcW w:w="1133" w:type="dxa"/>
            <w:vMerge/>
          </w:tcPr>
          <w:p w14:paraId="6D7FAE54" w14:textId="77777777" w:rsidR="001F6893" w:rsidRPr="004046EF" w:rsidRDefault="001F6893" w:rsidP="004046EF"/>
        </w:tc>
        <w:tc>
          <w:tcPr>
            <w:tcW w:w="1133" w:type="dxa"/>
            <w:noWrap/>
            <w:hideMark/>
          </w:tcPr>
          <w:p w14:paraId="32982058" w14:textId="48292510" w:rsidR="001F6893" w:rsidRPr="004046EF" w:rsidRDefault="001F6893" w:rsidP="004046EF">
            <w:r w:rsidRPr="004046EF">
              <w:t>6.872279</w:t>
            </w:r>
          </w:p>
        </w:tc>
        <w:tc>
          <w:tcPr>
            <w:tcW w:w="1133" w:type="dxa"/>
            <w:noWrap/>
            <w:hideMark/>
          </w:tcPr>
          <w:p w14:paraId="111DA8E9" w14:textId="77777777" w:rsidR="001F6893" w:rsidRPr="004046EF" w:rsidRDefault="001F6893" w:rsidP="004046EF">
            <w:r w:rsidRPr="004046EF">
              <w:t>2.637137</w:t>
            </w:r>
          </w:p>
        </w:tc>
        <w:tc>
          <w:tcPr>
            <w:tcW w:w="1133" w:type="dxa"/>
            <w:noWrap/>
            <w:hideMark/>
          </w:tcPr>
          <w:p w14:paraId="39E5BD6C" w14:textId="77777777" w:rsidR="001F6893" w:rsidRPr="004046EF" w:rsidRDefault="001F6893" w:rsidP="004046EF">
            <w:r w:rsidRPr="004046EF">
              <w:t>2.673112</w:t>
            </w:r>
          </w:p>
        </w:tc>
        <w:tc>
          <w:tcPr>
            <w:tcW w:w="1133" w:type="dxa"/>
            <w:noWrap/>
            <w:hideMark/>
          </w:tcPr>
          <w:p w14:paraId="3DA0BCB7" w14:textId="77777777" w:rsidR="001F6893" w:rsidRPr="004046EF" w:rsidRDefault="001F6893" w:rsidP="004046EF">
            <w:r w:rsidRPr="004046EF">
              <w:t>2.600543</w:t>
            </w:r>
          </w:p>
        </w:tc>
        <w:tc>
          <w:tcPr>
            <w:tcW w:w="1133" w:type="dxa"/>
            <w:noWrap/>
            <w:hideMark/>
          </w:tcPr>
          <w:p w14:paraId="5A748235" w14:textId="77777777" w:rsidR="001F6893" w:rsidRPr="004046EF" w:rsidRDefault="001F6893" w:rsidP="004046EF">
            <w:r w:rsidRPr="004046EF">
              <w:t>6.200746</w:t>
            </w:r>
          </w:p>
        </w:tc>
        <w:tc>
          <w:tcPr>
            <w:tcW w:w="1133" w:type="dxa"/>
            <w:noWrap/>
            <w:hideMark/>
          </w:tcPr>
          <w:p w14:paraId="42B42144" w14:textId="77777777" w:rsidR="001F6893" w:rsidRPr="004046EF" w:rsidRDefault="001F6893" w:rsidP="004046EF">
            <w:r w:rsidRPr="004046EF">
              <w:t>2.358182</w:t>
            </w:r>
          </w:p>
        </w:tc>
        <w:tc>
          <w:tcPr>
            <w:tcW w:w="1133" w:type="dxa"/>
            <w:noWrap/>
            <w:hideMark/>
          </w:tcPr>
          <w:p w14:paraId="136D0AC4" w14:textId="77777777" w:rsidR="001F6893" w:rsidRPr="004046EF" w:rsidRDefault="001F6893" w:rsidP="004046EF">
            <w:r w:rsidRPr="004046EF">
              <w:t>3.151459</w:t>
            </w:r>
          </w:p>
        </w:tc>
        <w:tc>
          <w:tcPr>
            <w:tcW w:w="1133" w:type="dxa"/>
            <w:noWrap/>
            <w:hideMark/>
          </w:tcPr>
          <w:p w14:paraId="5942CB9B" w14:textId="77777777" w:rsidR="001F6893" w:rsidRPr="004046EF" w:rsidRDefault="001F6893" w:rsidP="004046EF">
            <w:r w:rsidRPr="004046EF">
              <w:t>2.701559</w:t>
            </w:r>
          </w:p>
        </w:tc>
        <w:tc>
          <w:tcPr>
            <w:tcW w:w="1133" w:type="dxa"/>
            <w:noWrap/>
            <w:hideMark/>
          </w:tcPr>
          <w:p w14:paraId="7289E14E" w14:textId="77777777" w:rsidR="001F6893" w:rsidRPr="004046EF" w:rsidRDefault="001F6893" w:rsidP="004046EF">
            <w:r w:rsidRPr="004046EF">
              <w:t>3.140091</w:t>
            </w:r>
          </w:p>
        </w:tc>
        <w:tc>
          <w:tcPr>
            <w:tcW w:w="1133" w:type="dxa"/>
            <w:noWrap/>
            <w:hideMark/>
          </w:tcPr>
          <w:p w14:paraId="2E957209" w14:textId="77777777" w:rsidR="001F6893" w:rsidRPr="004046EF" w:rsidRDefault="001F6893" w:rsidP="004046EF">
            <w:r w:rsidRPr="004046EF">
              <w:t>3.113012</w:t>
            </w:r>
          </w:p>
        </w:tc>
      </w:tr>
      <w:tr w:rsidR="001F6893" w:rsidRPr="004046EF" w14:paraId="63A69C5B" w14:textId="77777777" w:rsidTr="00B003E2">
        <w:trPr>
          <w:trHeight w:val="246"/>
        </w:trPr>
        <w:tc>
          <w:tcPr>
            <w:tcW w:w="1133" w:type="dxa"/>
            <w:vMerge/>
          </w:tcPr>
          <w:p w14:paraId="4993B876" w14:textId="77777777" w:rsidR="001F6893" w:rsidRPr="004046EF" w:rsidRDefault="001F6893" w:rsidP="004046EF"/>
        </w:tc>
        <w:tc>
          <w:tcPr>
            <w:tcW w:w="1133" w:type="dxa"/>
            <w:noWrap/>
            <w:hideMark/>
          </w:tcPr>
          <w:p w14:paraId="7F802188" w14:textId="564FAC59" w:rsidR="001F6893" w:rsidRPr="004046EF" w:rsidRDefault="001F6893" w:rsidP="004046EF">
            <w:r w:rsidRPr="004046EF">
              <w:t>2.891139</w:t>
            </w:r>
          </w:p>
        </w:tc>
        <w:tc>
          <w:tcPr>
            <w:tcW w:w="1133" w:type="dxa"/>
            <w:noWrap/>
            <w:hideMark/>
          </w:tcPr>
          <w:p w14:paraId="71936559" w14:textId="77777777" w:rsidR="001F6893" w:rsidRPr="004046EF" w:rsidRDefault="001F6893" w:rsidP="004046EF">
            <w:r w:rsidRPr="004046EF">
              <w:t>2.444129</w:t>
            </w:r>
          </w:p>
        </w:tc>
        <w:tc>
          <w:tcPr>
            <w:tcW w:w="1133" w:type="dxa"/>
            <w:noWrap/>
            <w:hideMark/>
          </w:tcPr>
          <w:p w14:paraId="3EA40CC8" w14:textId="77777777" w:rsidR="001F6893" w:rsidRPr="004046EF" w:rsidRDefault="001F6893" w:rsidP="004046EF">
            <w:r w:rsidRPr="004046EF">
              <w:t>2.262201</w:t>
            </w:r>
          </w:p>
        </w:tc>
        <w:tc>
          <w:tcPr>
            <w:tcW w:w="1133" w:type="dxa"/>
            <w:noWrap/>
            <w:hideMark/>
          </w:tcPr>
          <w:p w14:paraId="368B1B77" w14:textId="77777777" w:rsidR="001F6893" w:rsidRPr="004046EF" w:rsidRDefault="001F6893" w:rsidP="004046EF">
            <w:r w:rsidRPr="004046EF">
              <w:t>2.530835</w:t>
            </w:r>
          </w:p>
        </w:tc>
        <w:tc>
          <w:tcPr>
            <w:tcW w:w="1133" w:type="dxa"/>
            <w:noWrap/>
            <w:hideMark/>
          </w:tcPr>
          <w:p w14:paraId="11A970A9" w14:textId="77777777" w:rsidR="001F6893" w:rsidRPr="004046EF" w:rsidRDefault="001F6893" w:rsidP="004046EF">
            <w:r w:rsidRPr="004046EF">
              <w:t>3.155368</w:t>
            </w:r>
          </w:p>
        </w:tc>
        <w:tc>
          <w:tcPr>
            <w:tcW w:w="1133" w:type="dxa"/>
            <w:noWrap/>
            <w:hideMark/>
          </w:tcPr>
          <w:p w14:paraId="2C53C15D" w14:textId="77777777" w:rsidR="001F6893" w:rsidRPr="004046EF" w:rsidRDefault="001F6893" w:rsidP="004046EF">
            <w:r w:rsidRPr="004046EF">
              <w:t>2.715653</w:t>
            </w:r>
          </w:p>
        </w:tc>
        <w:tc>
          <w:tcPr>
            <w:tcW w:w="1133" w:type="dxa"/>
            <w:noWrap/>
            <w:hideMark/>
          </w:tcPr>
          <w:p w14:paraId="242DC894" w14:textId="77777777" w:rsidR="001F6893" w:rsidRPr="004046EF" w:rsidRDefault="001F6893" w:rsidP="004046EF">
            <w:r w:rsidRPr="004046EF">
              <w:t>3.147318</w:t>
            </w:r>
          </w:p>
        </w:tc>
        <w:tc>
          <w:tcPr>
            <w:tcW w:w="1133" w:type="dxa"/>
            <w:noWrap/>
            <w:hideMark/>
          </w:tcPr>
          <w:p w14:paraId="0B74ADA9" w14:textId="77777777" w:rsidR="001F6893" w:rsidRPr="004046EF" w:rsidRDefault="001F6893" w:rsidP="004046EF">
            <w:r w:rsidRPr="004046EF">
              <w:t>2.627268</w:t>
            </w:r>
          </w:p>
        </w:tc>
        <w:tc>
          <w:tcPr>
            <w:tcW w:w="1133" w:type="dxa"/>
            <w:noWrap/>
            <w:hideMark/>
          </w:tcPr>
          <w:p w14:paraId="1636E259" w14:textId="77777777" w:rsidR="001F6893" w:rsidRPr="004046EF" w:rsidRDefault="001F6893" w:rsidP="004046EF">
            <w:r w:rsidRPr="004046EF">
              <w:t>3.917894</w:t>
            </w:r>
          </w:p>
        </w:tc>
        <w:tc>
          <w:tcPr>
            <w:tcW w:w="1133" w:type="dxa"/>
            <w:noWrap/>
            <w:hideMark/>
          </w:tcPr>
          <w:p w14:paraId="52961B6A" w14:textId="77777777" w:rsidR="001F6893" w:rsidRPr="004046EF" w:rsidRDefault="001F6893" w:rsidP="004046EF">
            <w:r w:rsidRPr="004046EF">
              <w:t>3.364169</w:t>
            </w:r>
          </w:p>
        </w:tc>
      </w:tr>
      <w:tr w:rsidR="001F6893" w:rsidRPr="004046EF" w14:paraId="0C8BBD1C" w14:textId="77777777" w:rsidTr="00B003E2">
        <w:trPr>
          <w:trHeight w:val="246"/>
        </w:trPr>
        <w:tc>
          <w:tcPr>
            <w:tcW w:w="1133" w:type="dxa"/>
            <w:vMerge/>
          </w:tcPr>
          <w:p w14:paraId="16D30D7E" w14:textId="77777777" w:rsidR="001F6893" w:rsidRPr="004046EF" w:rsidRDefault="001F6893" w:rsidP="004046EF"/>
        </w:tc>
        <w:tc>
          <w:tcPr>
            <w:tcW w:w="1133" w:type="dxa"/>
            <w:noWrap/>
            <w:hideMark/>
          </w:tcPr>
          <w:p w14:paraId="09C929A7" w14:textId="43185072" w:rsidR="001F6893" w:rsidRPr="004046EF" w:rsidRDefault="001F6893" w:rsidP="004046EF">
            <w:r w:rsidRPr="004046EF">
              <w:t>2.864586</w:t>
            </w:r>
          </w:p>
        </w:tc>
        <w:tc>
          <w:tcPr>
            <w:tcW w:w="1133" w:type="dxa"/>
            <w:noWrap/>
            <w:hideMark/>
          </w:tcPr>
          <w:p w14:paraId="054F8FF0" w14:textId="77777777" w:rsidR="001F6893" w:rsidRPr="004046EF" w:rsidRDefault="001F6893" w:rsidP="004046EF">
            <w:r w:rsidRPr="004046EF">
              <w:t>6.963518</w:t>
            </w:r>
          </w:p>
        </w:tc>
        <w:tc>
          <w:tcPr>
            <w:tcW w:w="1133" w:type="dxa"/>
            <w:noWrap/>
            <w:hideMark/>
          </w:tcPr>
          <w:p w14:paraId="58519A5E" w14:textId="77777777" w:rsidR="001F6893" w:rsidRPr="004046EF" w:rsidRDefault="001F6893" w:rsidP="004046EF">
            <w:r w:rsidRPr="004046EF">
              <w:t>6.496215</w:t>
            </w:r>
          </w:p>
        </w:tc>
        <w:tc>
          <w:tcPr>
            <w:tcW w:w="1133" w:type="dxa"/>
            <w:noWrap/>
            <w:hideMark/>
          </w:tcPr>
          <w:p w14:paraId="4D9BDA1F" w14:textId="77777777" w:rsidR="001F6893" w:rsidRPr="004046EF" w:rsidRDefault="001F6893" w:rsidP="004046EF">
            <w:r w:rsidRPr="004046EF">
              <w:t>2.450075</w:t>
            </w:r>
          </w:p>
        </w:tc>
        <w:tc>
          <w:tcPr>
            <w:tcW w:w="1133" w:type="dxa"/>
            <w:noWrap/>
            <w:hideMark/>
          </w:tcPr>
          <w:p w14:paraId="6F0BA629" w14:textId="77777777" w:rsidR="001F6893" w:rsidRPr="004046EF" w:rsidRDefault="001F6893" w:rsidP="004046EF">
            <w:r w:rsidRPr="004046EF">
              <w:t>2.156459</w:t>
            </w:r>
          </w:p>
        </w:tc>
        <w:tc>
          <w:tcPr>
            <w:tcW w:w="1133" w:type="dxa"/>
            <w:noWrap/>
            <w:hideMark/>
          </w:tcPr>
          <w:p w14:paraId="2CF25700" w14:textId="77777777" w:rsidR="001F6893" w:rsidRPr="004046EF" w:rsidRDefault="001F6893" w:rsidP="004046EF">
            <w:r w:rsidRPr="004046EF">
              <w:t>2.728363</w:t>
            </w:r>
          </w:p>
        </w:tc>
        <w:tc>
          <w:tcPr>
            <w:tcW w:w="1133" w:type="dxa"/>
            <w:noWrap/>
            <w:hideMark/>
          </w:tcPr>
          <w:p w14:paraId="68006840" w14:textId="77777777" w:rsidR="001F6893" w:rsidRPr="004046EF" w:rsidRDefault="001F6893" w:rsidP="004046EF">
            <w:r w:rsidRPr="004046EF">
              <w:t>3.226092</w:t>
            </w:r>
          </w:p>
        </w:tc>
        <w:tc>
          <w:tcPr>
            <w:tcW w:w="1133" w:type="dxa"/>
            <w:noWrap/>
            <w:hideMark/>
          </w:tcPr>
          <w:p w14:paraId="72AC4380" w14:textId="77777777" w:rsidR="001F6893" w:rsidRPr="004046EF" w:rsidRDefault="001F6893" w:rsidP="004046EF">
            <w:r w:rsidRPr="004046EF">
              <w:t>2.384504</w:t>
            </w:r>
          </w:p>
        </w:tc>
        <w:tc>
          <w:tcPr>
            <w:tcW w:w="1133" w:type="dxa"/>
            <w:noWrap/>
            <w:hideMark/>
          </w:tcPr>
          <w:p w14:paraId="55A6870D" w14:textId="77777777" w:rsidR="001F6893" w:rsidRPr="004046EF" w:rsidRDefault="001F6893" w:rsidP="004046EF">
            <w:r w:rsidRPr="004046EF">
              <w:t>3.169569</w:t>
            </w:r>
          </w:p>
        </w:tc>
        <w:tc>
          <w:tcPr>
            <w:tcW w:w="1133" w:type="dxa"/>
            <w:noWrap/>
            <w:hideMark/>
          </w:tcPr>
          <w:p w14:paraId="7097D9CF" w14:textId="77777777" w:rsidR="001F6893" w:rsidRPr="004046EF" w:rsidRDefault="001F6893" w:rsidP="004046EF">
            <w:r w:rsidRPr="004046EF">
              <w:t>3.325037</w:t>
            </w:r>
          </w:p>
        </w:tc>
      </w:tr>
      <w:tr w:rsidR="001F6893" w:rsidRPr="004046EF" w14:paraId="4D85532F" w14:textId="77777777" w:rsidTr="00B003E2">
        <w:trPr>
          <w:trHeight w:val="246"/>
        </w:trPr>
        <w:tc>
          <w:tcPr>
            <w:tcW w:w="1133" w:type="dxa"/>
            <w:vMerge/>
          </w:tcPr>
          <w:p w14:paraId="16B38B23" w14:textId="77777777" w:rsidR="001F6893" w:rsidRPr="004046EF" w:rsidRDefault="001F6893" w:rsidP="004046EF"/>
        </w:tc>
        <w:tc>
          <w:tcPr>
            <w:tcW w:w="1133" w:type="dxa"/>
            <w:noWrap/>
            <w:hideMark/>
          </w:tcPr>
          <w:p w14:paraId="67E285A7" w14:textId="39B959B7" w:rsidR="001F6893" w:rsidRPr="004046EF" w:rsidRDefault="001F6893" w:rsidP="004046EF">
            <w:r w:rsidRPr="004046EF">
              <w:t>2.666282</w:t>
            </w:r>
          </w:p>
        </w:tc>
        <w:tc>
          <w:tcPr>
            <w:tcW w:w="1133" w:type="dxa"/>
            <w:noWrap/>
            <w:hideMark/>
          </w:tcPr>
          <w:p w14:paraId="782E577E" w14:textId="77777777" w:rsidR="001F6893" w:rsidRPr="004046EF" w:rsidRDefault="001F6893" w:rsidP="004046EF">
            <w:r w:rsidRPr="004046EF">
              <w:t>2.713009</w:t>
            </w:r>
          </w:p>
        </w:tc>
        <w:tc>
          <w:tcPr>
            <w:tcW w:w="1133" w:type="dxa"/>
            <w:noWrap/>
            <w:hideMark/>
          </w:tcPr>
          <w:p w14:paraId="24DF7855" w14:textId="77777777" w:rsidR="001F6893" w:rsidRPr="004046EF" w:rsidRDefault="001F6893" w:rsidP="004046EF">
            <w:r w:rsidRPr="004046EF">
              <w:t>2.660164</w:t>
            </w:r>
          </w:p>
        </w:tc>
        <w:tc>
          <w:tcPr>
            <w:tcW w:w="1133" w:type="dxa"/>
            <w:noWrap/>
            <w:hideMark/>
          </w:tcPr>
          <w:p w14:paraId="2C181C96" w14:textId="77777777" w:rsidR="001F6893" w:rsidRPr="004046EF" w:rsidRDefault="001F6893" w:rsidP="004046EF">
            <w:r w:rsidRPr="004046EF">
              <w:t>2.419571</w:t>
            </w:r>
          </w:p>
        </w:tc>
        <w:tc>
          <w:tcPr>
            <w:tcW w:w="1133" w:type="dxa"/>
            <w:noWrap/>
            <w:hideMark/>
          </w:tcPr>
          <w:p w14:paraId="340D79D0" w14:textId="77777777" w:rsidR="001F6893" w:rsidRPr="004046EF" w:rsidRDefault="001F6893" w:rsidP="004046EF">
            <w:r w:rsidRPr="004046EF">
              <w:t>2.79651</w:t>
            </w:r>
          </w:p>
        </w:tc>
        <w:tc>
          <w:tcPr>
            <w:tcW w:w="1133" w:type="dxa"/>
            <w:noWrap/>
            <w:hideMark/>
          </w:tcPr>
          <w:p w14:paraId="0406F9CE" w14:textId="77777777" w:rsidR="001F6893" w:rsidRPr="004046EF" w:rsidRDefault="001F6893" w:rsidP="004046EF">
            <w:r w:rsidRPr="004046EF">
              <w:t>2.931885</w:t>
            </w:r>
          </w:p>
        </w:tc>
        <w:tc>
          <w:tcPr>
            <w:tcW w:w="1133" w:type="dxa"/>
            <w:noWrap/>
            <w:hideMark/>
          </w:tcPr>
          <w:p w14:paraId="1AAA1421" w14:textId="77777777" w:rsidR="001F6893" w:rsidRPr="004046EF" w:rsidRDefault="001F6893" w:rsidP="004046EF">
            <w:r w:rsidRPr="004046EF">
              <w:t>6.44408</w:t>
            </w:r>
          </w:p>
        </w:tc>
        <w:tc>
          <w:tcPr>
            <w:tcW w:w="1133" w:type="dxa"/>
            <w:noWrap/>
            <w:hideMark/>
          </w:tcPr>
          <w:p w14:paraId="09D2E3A0" w14:textId="77777777" w:rsidR="001F6893" w:rsidRPr="004046EF" w:rsidRDefault="001F6893" w:rsidP="004046EF">
            <w:r w:rsidRPr="004046EF">
              <w:t>2.521418</w:t>
            </w:r>
          </w:p>
        </w:tc>
        <w:tc>
          <w:tcPr>
            <w:tcW w:w="1133" w:type="dxa"/>
            <w:noWrap/>
            <w:hideMark/>
          </w:tcPr>
          <w:p w14:paraId="7A7315FD" w14:textId="77777777" w:rsidR="001F6893" w:rsidRPr="004046EF" w:rsidRDefault="001F6893" w:rsidP="004046EF">
            <w:r w:rsidRPr="004046EF">
              <w:t>3.148796</w:t>
            </w:r>
          </w:p>
        </w:tc>
        <w:tc>
          <w:tcPr>
            <w:tcW w:w="1133" w:type="dxa"/>
            <w:noWrap/>
            <w:hideMark/>
          </w:tcPr>
          <w:p w14:paraId="2C1F72D6" w14:textId="77777777" w:rsidR="001F6893" w:rsidRPr="004046EF" w:rsidRDefault="001F6893" w:rsidP="004046EF">
            <w:r w:rsidRPr="004046EF">
              <w:t>3.358816</w:t>
            </w:r>
          </w:p>
        </w:tc>
      </w:tr>
      <w:tr w:rsidR="001F6893" w:rsidRPr="004046EF" w14:paraId="00EAAD69" w14:textId="77777777" w:rsidTr="00B003E2">
        <w:trPr>
          <w:trHeight w:val="246"/>
        </w:trPr>
        <w:tc>
          <w:tcPr>
            <w:tcW w:w="1133" w:type="dxa"/>
          </w:tcPr>
          <w:p w14:paraId="3349B1E0" w14:textId="675E537B" w:rsidR="001F6893" w:rsidRPr="004046EF" w:rsidRDefault="001F6893" w:rsidP="004046EF">
            <w:pPr>
              <w:rPr>
                <w:b/>
                <w:bCs/>
              </w:rPr>
            </w:pPr>
            <w:r>
              <w:rPr>
                <w:b/>
                <w:bCs/>
              </w:rPr>
              <w:t>Average</w:t>
            </w:r>
          </w:p>
        </w:tc>
        <w:tc>
          <w:tcPr>
            <w:tcW w:w="1133" w:type="dxa"/>
            <w:noWrap/>
            <w:hideMark/>
          </w:tcPr>
          <w:p w14:paraId="0ED50AF1" w14:textId="00ED8666" w:rsidR="001F6893" w:rsidRPr="004046EF" w:rsidRDefault="001F6893" w:rsidP="004046EF">
            <w:pPr>
              <w:rPr>
                <w:b/>
                <w:bCs/>
              </w:rPr>
            </w:pPr>
            <w:r w:rsidRPr="004046EF">
              <w:rPr>
                <w:b/>
                <w:bCs/>
              </w:rPr>
              <w:t>3.846212</w:t>
            </w:r>
          </w:p>
        </w:tc>
        <w:tc>
          <w:tcPr>
            <w:tcW w:w="1133" w:type="dxa"/>
            <w:noWrap/>
            <w:hideMark/>
          </w:tcPr>
          <w:p w14:paraId="1E11835D" w14:textId="77777777" w:rsidR="001F6893" w:rsidRPr="004046EF" w:rsidRDefault="001F6893" w:rsidP="004046EF">
            <w:pPr>
              <w:rPr>
                <w:b/>
                <w:bCs/>
              </w:rPr>
            </w:pPr>
            <w:r w:rsidRPr="004046EF">
              <w:rPr>
                <w:b/>
                <w:bCs/>
              </w:rPr>
              <w:t>3.863636</w:t>
            </w:r>
          </w:p>
        </w:tc>
        <w:tc>
          <w:tcPr>
            <w:tcW w:w="1133" w:type="dxa"/>
            <w:noWrap/>
            <w:hideMark/>
          </w:tcPr>
          <w:p w14:paraId="20E94906" w14:textId="77777777" w:rsidR="001F6893" w:rsidRPr="004046EF" w:rsidRDefault="001F6893" w:rsidP="004046EF">
            <w:pPr>
              <w:rPr>
                <w:b/>
                <w:bCs/>
              </w:rPr>
            </w:pPr>
            <w:r w:rsidRPr="004046EF">
              <w:rPr>
                <w:b/>
                <w:bCs/>
              </w:rPr>
              <w:t>4.172552</w:t>
            </w:r>
          </w:p>
        </w:tc>
        <w:tc>
          <w:tcPr>
            <w:tcW w:w="1133" w:type="dxa"/>
            <w:noWrap/>
            <w:hideMark/>
          </w:tcPr>
          <w:p w14:paraId="30A33489" w14:textId="77777777" w:rsidR="001F6893" w:rsidRPr="004046EF" w:rsidRDefault="001F6893" w:rsidP="004046EF">
            <w:pPr>
              <w:rPr>
                <w:b/>
                <w:bCs/>
              </w:rPr>
            </w:pPr>
            <w:r w:rsidRPr="004046EF">
              <w:rPr>
                <w:b/>
                <w:bCs/>
              </w:rPr>
              <w:t>2.880175</w:t>
            </w:r>
          </w:p>
        </w:tc>
        <w:tc>
          <w:tcPr>
            <w:tcW w:w="1133" w:type="dxa"/>
            <w:noWrap/>
            <w:hideMark/>
          </w:tcPr>
          <w:p w14:paraId="00233EF2" w14:textId="77777777" w:rsidR="001F6893" w:rsidRPr="004046EF" w:rsidRDefault="001F6893" w:rsidP="004046EF">
            <w:pPr>
              <w:rPr>
                <w:b/>
                <w:bCs/>
              </w:rPr>
            </w:pPr>
            <w:r w:rsidRPr="004046EF">
              <w:rPr>
                <w:b/>
                <w:bCs/>
              </w:rPr>
              <w:t>4.141031</w:t>
            </w:r>
          </w:p>
        </w:tc>
        <w:tc>
          <w:tcPr>
            <w:tcW w:w="1133" w:type="dxa"/>
            <w:noWrap/>
            <w:hideMark/>
          </w:tcPr>
          <w:p w14:paraId="63326EDA" w14:textId="77777777" w:rsidR="001F6893" w:rsidRPr="004046EF" w:rsidRDefault="001F6893" w:rsidP="004046EF">
            <w:pPr>
              <w:rPr>
                <w:b/>
                <w:bCs/>
              </w:rPr>
            </w:pPr>
            <w:r w:rsidRPr="004046EF">
              <w:rPr>
                <w:b/>
                <w:bCs/>
              </w:rPr>
              <w:t>3.488271</w:t>
            </w:r>
          </w:p>
        </w:tc>
        <w:tc>
          <w:tcPr>
            <w:tcW w:w="1133" w:type="dxa"/>
            <w:noWrap/>
            <w:hideMark/>
          </w:tcPr>
          <w:p w14:paraId="20D39018" w14:textId="77777777" w:rsidR="001F6893" w:rsidRPr="004046EF" w:rsidRDefault="001F6893" w:rsidP="004046EF">
            <w:pPr>
              <w:rPr>
                <w:b/>
                <w:bCs/>
              </w:rPr>
            </w:pPr>
            <w:r w:rsidRPr="004046EF">
              <w:rPr>
                <w:b/>
                <w:bCs/>
              </w:rPr>
              <w:t>4.061346</w:t>
            </w:r>
          </w:p>
        </w:tc>
        <w:tc>
          <w:tcPr>
            <w:tcW w:w="1133" w:type="dxa"/>
            <w:noWrap/>
            <w:hideMark/>
          </w:tcPr>
          <w:p w14:paraId="6F4BA3FC" w14:textId="77777777" w:rsidR="001F6893" w:rsidRPr="004046EF" w:rsidRDefault="001F6893" w:rsidP="004046EF">
            <w:pPr>
              <w:rPr>
                <w:b/>
                <w:bCs/>
              </w:rPr>
            </w:pPr>
            <w:r w:rsidRPr="004046EF">
              <w:rPr>
                <w:b/>
                <w:bCs/>
              </w:rPr>
              <w:t>3.026227</w:t>
            </w:r>
          </w:p>
        </w:tc>
        <w:tc>
          <w:tcPr>
            <w:tcW w:w="1133" w:type="dxa"/>
            <w:noWrap/>
            <w:hideMark/>
          </w:tcPr>
          <w:p w14:paraId="43DEEE63" w14:textId="77777777" w:rsidR="001F6893" w:rsidRPr="004046EF" w:rsidRDefault="001F6893" w:rsidP="004046EF">
            <w:pPr>
              <w:rPr>
                <w:b/>
                <w:bCs/>
              </w:rPr>
            </w:pPr>
            <w:r w:rsidRPr="004046EF">
              <w:rPr>
                <w:b/>
                <w:bCs/>
              </w:rPr>
              <w:t>3.617937</w:t>
            </w:r>
          </w:p>
        </w:tc>
        <w:tc>
          <w:tcPr>
            <w:tcW w:w="1133" w:type="dxa"/>
            <w:noWrap/>
            <w:hideMark/>
          </w:tcPr>
          <w:p w14:paraId="5A6C1EE9" w14:textId="77777777" w:rsidR="001F6893" w:rsidRPr="004046EF" w:rsidRDefault="001F6893" w:rsidP="004046EF">
            <w:pPr>
              <w:rPr>
                <w:b/>
                <w:bCs/>
              </w:rPr>
            </w:pPr>
            <w:r w:rsidRPr="004046EF">
              <w:rPr>
                <w:b/>
                <w:bCs/>
              </w:rPr>
              <w:t>3.444159</w:t>
            </w:r>
          </w:p>
        </w:tc>
      </w:tr>
    </w:tbl>
    <w:p w14:paraId="180B48DE" w14:textId="301F0AF9" w:rsidR="004046EF" w:rsidRDefault="001F6893" w:rsidP="00DD05AD">
      <w:r>
        <w:lastRenderedPageBreak/>
        <w:t>Raw data for Section 4.4.2.2 with 6 active nodes</w:t>
      </w:r>
    </w:p>
    <w:p w14:paraId="31F4BD29" w14:textId="77777777" w:rsidR="001F6893" w:rsidRDefault="001F6893" w:rsidP="00DD05AD"/>
    <w:tbl>
      <w:tblPr>
        <w:tblStyle w:val="TableGrid"/>
        <w:tblW w:w="0" w:type="auto"/>
        <w:tblLook w:val="04A0" w:firstRow="1" w:lastRow="0" w:firstColumn="1" w:lastColumn="0" w:noHBand="0" w:noVBand="1"/>
      </w:tblPr>
      <w:tblGrid>
        <w:gridCol w:w="1132"/>
        <w:gridCol w:w="1132"/>
        <w:gridCol w:w="1132"/>
        <w:gridCol w:w="1132"/>
        <w:gridCol w:w="1132"/>
        <w:gridCol w:w="1132"/>
        <w:gridCol w:w="1132"/>
        <w:gridCol w:w="1132"/>
        <w:gridCol w:w="1132"/>
        <w:gridCol w:w="1132"/>
        <w:gridCol w:w="1132"/>
      </w:tblGrid>
      <w:tr w:rsidR="0020430D" w:rsidRPr="001F6893" w14:paraId="79AFA053" w14:textId="77777777" w:rsidTr="0020430D">
        <w:trPr>
          <w:trHeight w:val="261"/>
        </w:trPr>
        <w:tc>
          <w:tcPr>
            <w:tcW w:w="1132" w:type="dxa"/>
          </w:tcPr>
          <w:p w14:paraId="1113612E" w14:textId="77777777" w:rsidR="0020430D" w:rsidRPr="001F6893" w:rsidRDefault="0020430D" w:rsidP="001F6893"/>
        </w:tc>
        <w:tc>
          <w:tcPr>
            <w:tcW w:w="1132" w:type="dxa"/>
            <w:noWrap/>
            <w:hideMark/>
          </w:tcPr>
          <w:p w14:paraId="4C9B1E4E" w14:textId="0A7DA443" w:rsidR="0020430D" w:rsidRPr="001F6893" w:rsidRDefault="0020430D" w:rsidP="001F6893">
            <w:r w:rsidRPr="001F6893">
              <w:t>Tx01</w:t>
            </w:r>
          </w:p>
        </w:tc>
        <w:tc>
          <w:tcPr>
            <w:tcW w:w="1132" w:type="dxa"/>
            <w:noWrap/>
            <w:hideMark/>
          </w:tcPr>
          <w:p w14:paraId="75E68574" w14:textId="77777777" w:rsidR="0020430D" w:rsidRPr="001F6893" w:rsidRDefault="0020430D" w:rsidP="001F6893">
            <w:r w:rsidRPr="001F6893">
              <w:t>Tx02</w:t>
            </w:r>
          </w:p>
        </w:tc>
        <w:tc>
          <w:tcPr>
            <w:tcW w:w="1132" w:type="dxa"/>
            <w:noWrap/>
            <w:hideMark/>
          </w:tcPr>
          <w:p w14:paraId="279A9B4B" w14:textId="77777777" w:rsidR="0020430D" w:rsidRPr="001F6893" w:rsidRDefault="0020430D" w:rsidP="001F6893">
            <w:r w:rsidRPr="001F6893">
              <w:t>Tx03</w:t>
            </w:r>
          </w:p>
        </w:tc>
        <w:tc>
          <w:tcPr>
            <w:tcW w:w="1132" w:type="dxa"/>
            <w:noWrap/>
            <w:hideMark/>
          </w:tcPr>
          <w:p w14:paraId="7144524D" w14:textId="77777777" w:rsidR="0020430D" w:rsidRPr="001F6893" w:rsidRDefault="0020430D" w:rsidP="001F6893">
            <w:r w:rsidRPr="001F6893">
              <w:t>Tx04</w:t>
            </w:r>
          </w:p>
        </w:tc>
        <w:tc>
          <w:tcPr>
            <w:tcW w:w="1132" w:type="dxa"/>
            <w:noWrap/>
            <w:hideMark/>
          </w:tcPr>
          <w:p w14:paraId="65164DCE" w14:textId="77777777" w:rsidR="0020430D" w:rsidRPr="001F6893" w:rsidRDefault="0020430D" w:rsidP="001F6893">
            <w:r w:rsidRPr="001F6893">
              <w:t>Tx05</w:t>
            </w:r>
          </w:p>
        </w:tc>
        <w:tc>
          <w:tcPr>
            <w:tcW w:w="1132" w:type="dxa"/>
            <w:noWrap/>
            <w:hideMark/>
          </w:tcPr>
          <w:p w14:paraId="23B3BF2A" w14:textId="77777777" w:rsidR="0020430D" w:rsidRPr="001F6893" w:rsidRDefault="0020430D" w:rsidP="001F6893">
            <w:r w:rsidRPr="001F6893">
              <w:t>Tx06</w:t>
            </w:r>
          </w:p>
        </w:tc>
        <w:tc>
          <w:tcPr>
            <w:tcW w:w="1132" w:type="dxa"/>
            <w:noWrap/>
            <w:hideMark/>
          </w:tcPr>
          <w:p w14:paraId="41B9743E" w14:textId="77777777" w:rsidR="0020430D" w:rsidRPr="001F6893" w:rsidRDefault="0020430D" w:rsidP="001F6893">
            <w:r w:rsidRPr="001F6893">
              <w:t>Tx07</w:t>
            </w:r>
          </w:p>
        </w:tc>
        <w:tc>
          <w:tcPr>
            <w:tcW w:w="1132" w:type="dxa"/>
            <w:noWrap/>
            <w:hideMark/>
          </w:tcPr>
          <w:p w14:paraId="02AD3B07" w14:textId="77777777" w:rsidR="0020430D" w:rsidRPr="001F6893" w:rsidRDefault="0020430D" w:rsidP="001F6893">
            <w:r w:rsidRPr="001F6893">
              <w:t>Tx08</w:t>
            </w:r>
          </w:p>
        </w:tc>
        <w:tc>
          <w:tcPr>
            <w:tcW w:w="1132" w:type="dxa"/>
            <w:noWrap/>
            <w:hideMark/>
          </w:tcPr>
          <w:p w14:paraId="4ABE407A" w14:textId="77777777" w:rsidR="0020430D" w:rsidRPr="001F6893" w:rsidRDefault="0020430D" w:rsidP="001F6893">
            <w:r w:rsidRPr="001F6893">
              <w:t>Tx09</w:t>
            </w:r>
          </w:p>
        </w:tc>
        <w:tc>
          <w:tcPr>
            <w:tcW w:w="1132" w:type="dxa"/>
            <w:noWrap/>
            <w:hideMark/>
          </w:tcPr>
          <w:p w14:paraId="7FBC665B" w14:textId="77777777" w:rsidR="0020430D" w:rsidRPr="001F6893" w:rsidRDefault="0020430D" w:rsidP="001F6893">
            <w:r w:rsidRPr="001F6893">
              <w:t>Tx10</w:t>
            </w:r>
          </w:p>
        </w:tc>
      </w:tr>
      <w:tr w:rsidR="0020430D" w:rsidRPr="001F6893" w14:paraId="66FE16D0" w14:textId="77777777" w:rsidTr="0020430D">
        <w:trPr>
          <w:trHeight w:val="261"/>
        </w:trPr>
        <w:tc>
          <w:tcPr>
            <w:tcW w:w="1132" w:type="dxa"/>
            <w:vMerge w:val="restart"/>
          </w:tcPr>
          <w:p w14:paraId="6FB8E28E" w14:textId="1AA19268" w:rsidR="0020430D" w:rsidRPr="001F6893" w:rsidRDefault="0020430D" w:rsidP="001F6893">
            <w:r>
              <w:t>Process Time</w:t>
            </w:r>
          </w:p>
        </w:tc>
        <w:tc>
          <w:tcPr>
            <w:tcW w:w="1132" w:type="dxa"/>
            <w:noWrap/>
            <w:hideMark/>
          </w:tcPr>
          <w:p w14:paraId="61A68650" w14:textId="2F83D616" w:rsidR="0020430D" w:rsidRPr="001F6893" w:rsidRDefault="0020430D" w:rsidP="001F6893">
            <w:r w:rsidRPr="001F6893">
              <w:t>6.880628</w:t>
            </w:r>
          </w:p>
        </w:tc>
        <w:tc>
          <w:tcPr>
            <w:tcW w:w="1132" w:type="dxa"/>
            <w:noWrap/>
            <w:hideMark/>
          </w:tcPr>
          <w:p w14:paraId="4C7B9622" w14:textId="77777777" w:rsidR="0020430D" w:rsidRPr="001F6893" w:rsidRDefault="0020430D" w:rsidP="001F6893">
            <w:r w:rsidRPr="001F6893">
              <w:t>3.938475</w:t>
            </w:r>
          </w:p>
        </w:tc>
        <w:tc>
          <w:tcPr>
            <w:tcW w:w="1132" w:type="dxa"/>
            <w:noWrap/>
            <w:hideMark/>
          </w:tcPr>
          <w:p w14:paraId="3C3B85D8" w14:textId="77777777" w:rsidR="0020430D" w:rsidRPr="001F6893" w:rsidRDefault="0020430D" w:rsidP="001F6893">
            <w:r w:rsidRPr="001F6893">
              <w:t>5.230393</w:t>
            </w:r>
          </w:p>
        </w:tc>
        <w:tc>
          <w:tcPr>
            <w:tcW w:w="1132" w:type="dxa"/>
            <w:noWrap/>
            <w:hideMark/>
          </w:tcPr>
          <w:p w14:paraId="528A9419" w14:textId="77777777" w:rsidR="0020430D" w:rsidRPr="001F6893" w:rsidRDefault="0020430D" w:rsidP="001F6893">
            <w:r w:rsidRPr="001F6893">
              <w:t>6.810856</w:t>
            </w:r>
          </w:p>
        </w:tc>
        <w:tc>
          <w:tcPr>
            <w:tcW w:w="1132" w:type="dxa"/>
            <w:noWrap/>
            <w:hideMark/>
          </w:tcPr>
          <w:p w14:paraId="29605AC0" w14:textId="77777777" w:rsidR="0020430D" w:rsidRPr="001F6893" w:rsidRDefault="0020430D" w:rsidP="001F6893">
            <w:r w:rsidRPr="001F6893">
              <w:t>5.900798</w:t>
            </w:r>
          </w:p>
        </w:tc>
        <w:tc>
          <w:tcPr>
            <w:tcW w:w="1132" w:type="dxa"/>
            <w:noWrap/>
            <w:hideMark/>
          </w:tcPr>
          <w:p w14:paraId="70863F27" w14:textId="77777777" w:rsidR="0020430D" w:rsidRPr="001F6893" w:rsidRDefault="0020430D" w:rsidP="001F6893">
            <w:r w:rsidRPr="001F6893">
              <w:t>3.26112</w:t>
            </w:r>
          </w:p>
        </w:tc>
        <w:tc>
          <w:tcPr>
            <w:tcW w:w="1132" w:type="dxa"/>
            <w:noWrap/>
            <w:hideMark/>
          </w:tcPr>
          <w:p w14:paraId="6931BF57" w14:textId="77777777" w:rsidR="0020430D" w:rsidRPr="001F6893" w:rsidRDefault="0020430D" w:rsidP="001F6893">
            <w:r w:rsidRPr="001F6893">
              <w:t>4.248382</w:t>
            </w:r>
          </w:p>
        </w:tc>
        <w:tc>
          <w:tcPr>
            <w:tcW w:w="1132" w:type="dxa"/>
            <w:noWrap/>
            <w:hideMark/>
          </w:tcPr>
          <w:p w14:paraId="34865655" w14:textId="77777777" w:rsidR="0020430D" w:rsidRPr="001F6893" w:rsidRDefault="0020430D" w:rsidP="001F6893">
            <w:r w:rsidRPr="001F6893">
              <w:t>2.973701</w:t>
            </w:r>
          </w:p>
        </w:tc>
        <w:tc>
          <w:tcPr>
            <w:tcW w:w="1132" w:type="dxa"/>
            <w:noWrap/>
            <w:hideMark/>
          </w:tcPr>
          <w:p w14:paraId="20AAB9AC" w14:textId="77777777" w:rsidR="0020430D" w:rsidRPr="001F6893" w:rsidRDefault="0020430D" w:rsidP="001F6893">
            <w:r w:rsidRPr="001F6893">
              <w:t>3.893158</w:t>
            </w:r>
          </w:p>
        </w:tc>
        <w:tc>
          <w:tcPr>
            <w:tcW w:w="1132" w:type="dxa"/>
            <w:noWrap/>
            <w:hideMark/>
          </w:tcPr>
          <w:p w14:paraId="50A1B734" w14:textId="77777777" w:rsidR="0020430D" w:rsidRPr="001F6893" w:rsidRDefault="0020430D" w:rsidP="001F6893">
            <w:r w:rsidRPr="001F6893">
              <w:t>5.335234</w:t>
            </w:r>
          </w:p>
        </w:tc>
      </w:tr>
      <w:tr w:rsidR="0020430D" w:rsidRPr="001F6893" w14:paraId="46E85DE7" w14:textId="77777777" w:rsidTr="0020430D">
        <w:trPr>
          <w:trHeight w:val="261"/>
        </w:trPr>
        <w:tc>
          <w:tcPr>
            <w:tcW w:w="1132" w:type="dxa"/>
            <w:vMerge/>
          </w:tcPr>
          <w:p w14:paraId="6071A80B" w14:textId="77777777" w:rsidR="0020430D" w:rsidRPr="001F6893" w:rsidRDefault="0020430D" w:rsidP="001F6893"/>
        </w:tc>
        <w:tc>
          <w:tcPr>
            <w:tcW w:w="1132" w:type="dxa"/>
            <w:noWrap/>
            <w:hideMark/>
          </w:tcPr>
          <w:p w14:paraId="3CBE09FF" w14:textId="22D85640" w:rsidR="0020430D" w:rsidRPr="001F6893" w:rsidRDefault="0020430D" w:rsidP="001F6893">
            <w:r w:rsidRPr="001F6893">
              <w:t>8.21377</w:t>
            </w:r>
          </w:p>
        </w:tc>
        <w:tc>
          <w:tcPr>
            <w:tcW w:w="1132" w:type="dxa"/>
            <w:noWrap/>
            <w:hideMark/>
          </w:tcPr>
          <w:p w14:paraId="61924CB5" w14:textId="77777777" w:rsidR="0020430D" w:rsidRPr="001F6893" w:rsidRDefault="0020430D" w:rsidP="001F6893">
            <w:r w:rsidRPr="001F6893">
              <w:t>2.923259</w:t>
            </w:r>
          </w:p>
        </w:tc>
        <w:tc>
          <w:tcPr>
            <w:tcW w:w="1132" w:type="dxa"/>
            <w:noWrap/>
            <w:hideMark/>
          </w:tcPr>
          <w:p w14:paraId="4495AA20" w14:textId="77777777" w:rsidR="0020430D" w:rsidRPr="001F6893" w:rsidRDefault="0020430D" w:rsidP="001F6893">
            <w:r w:rsidRPr="001F6893">
              <w:t>3.264188</w:t>
            </w:r>
          </w:p>
        </w:tc>
        <w:tc>
          <w:tcPr>
            <w:tcW w:w="1132" w:type="dxa"/>
            <w:noWrap/>
            <w:hideMark/>
          </w:tcPr>
          <w:p w14:paraId="3CAC5675" w14:textId="77777777" w:rsidR="0020430D" w:rsidRPr="001F6893" w:rsidRDefault="0020430D" w:rsidP="001F6893">
            <w:r w:rsidRPr="001F6893">
              <w:t>3.172868</w:t>
            </w:r>
          </w:p>
        </w:tc>
        <w:tc>
          <w:tcPr>
            <w:tcW w:w="1132" w:type="dxa"/>
            <w:noWrap/>
            <w:hideMark/>
          </w:tcPr>
          <w:p w14:paraId="3A7D8F43" w14:textId="77777777" w:rsidR="0020430D" w:rsidRPr="001F6893" w:rsidRDefault="0020430D" w:rsidP="001F6893">
            <w:r w:rsidRPr="001F6893">
              <w:t>2.820754</w:t>
            </w:r>
          </w:p>
        </w:tc>
        <w:tc>
          <w:tcPr>
            <w:tcW w:w="1132" w:type="dxa"/>
            <w:noWrap/>
            <w:hideMark/>
          </w:tcPr>
          <w:p w14:paraId="7DEDBF20" w14:textId="77777777" w:rsidR="0020430D" w:rsidRPr="001F6893" w:rsidRDefault="0020430D" w:rsidP="001F6893">
            <w:r w:rsidRPr="001F6893">
              <w:t>12.50073</w:t>
            </w:r>
          </w:p>
        </w:tc>
        <w:tc>
          <w:tcPr>
            <w:tcW w:w="1132" w:type="dxa"/>
            <w:noWrap/>
            <w:hideMark/>
          </w:tcPr>
          <w:p w14:paraId="24CA1AE6" w14:textId="77777777" w:rsidR="0020430D" w:rsidRPr="001F6893" w:rsidRDefault="0020430D" w:rsidP="001F6893">
            <w:r w:rsidRPr="001F6893">
              <w:t>12.18951</w:t>
            </w:r>
          </w:p>
        </w:tc>
        <w:tc>
          <w:tcPr>
            <w:tcW w:w="1132" w:type="dxa"/>
            <w:noWrap/>
            <w:hideMark/>
          </w:tcPr>
          <w:p w14:paraId="7876AF29" w14:textId="77777777" w:rsidR="0020430D" w:rsidRPr="001F6893" w:rsidRDefault="0020430D" w:rsidP="001F6893">
            <w:r w:rsidRPr="001F6893">
              <w:t>2.781588</w:t>
            </w:r>
          </w:p>
        </w:tc>
        <w:tc>
          <w:tcPr>
            <w:tcW w:w="1132" w:type="dxa"/>
            <w:noWrap/>
            <w:hideMark/>
          </w:tcPr>
          <w:p w14:paraId="7C2AAE47" w14:textId="77777777" w:rsidR="0020430D" w:rsidRPr="001F6893" w:rsidRDefault="0020430D" w:rsidP="001F6893">
            <w:r w:rsidRPr="001F6893">
              <w:t>3.239</w:t>
            </w:r>
          </w:p>
        </w:tc>
        <w:tc>
          <w:tcPr>
            <w:tcW w:w="1132" w:type="dxa"/>
            <w:noWrap/>
            <w:hideMark/>
          </w:tcPr>
          <w:p w14:paraId="0C6CD9B3" w14:textId="77777777" w:rsidR="0020430D" w:rsidRPr="001F6893" w:rsidRDefault="0020430D" w:rsidP="001F6893">
            <w:r w:rsidRPr="001F6893">
              <w:t>3.263277</w:t>
            </w:r>
          </w:p>
        </w:tc>
      </w:tr>
      <w:tr w:rsidR="0020430D" w:rsidRPr="001F6893" w14:paraId="1986BA27" w14:textId="77777777" w:rsidTr="0020430D">
        <w:trPr>
          <w:trHeight w:val="261"/>
        </w:trPr>
        <w:tc>
          <w:tcPr>
            <w:tcW w:w="1132" w:type="dxa"/>
            <w:vMerge/>
          </w:tcPr>
          <w:p w14:paraId="14A91F37" w14:textId="77777777" w:rsidR="0020430D" w:rsidRPr="001F6893" w:rsidRDefault="0020430D" w:rsidP="001F6893"/>
        </w:tc>
        <w:tc>
          <w:tcPr>
            <w:tcW w:w="1132" w:type="dxa"/>
            <w:noWrap/>
            <w:hideMark/>
          </w:tcPr>
          <w:p w14:paraId="5B673165" w14:textId="0348A330" w:rsidR="0020430D" w:rsidRPr="001F6893" w:rsidRDefault="0020430D" w:rsidP="001F6893">
            <w:r w:rsidRPr="001F6893">
              <w:t>2.816022</w:t>
            </w:r>
          </w:p>
        </w:tc>
        <w:tc>
          <w:tcPr>
            <w:tcW w:w="1132" w:type="dxa"/>
            <w:noWrap/>
            <w:hideMark/>
          </w:tcPr>
          <w:p w14:paraId="20DEDEAA" w14:textId="77777777" w:rsidR="0020430D" w:rsidRPr="001F6893" w:rsidRDefault="0020430D" w:rsidP="001F6893">
            <w:r w:rsidRPr="001F6893">
              <w:t>8.306507</w:t>
            </w:r>
          </w:p>
        </w:tc>
        <w:tc>
          <w:tcPr>
            <w:tcW w:w="1132" w:type="dxa"/>
            <w:noWrap/>
            <w:hideMark/>
          </w:tcPr>
          <w:p w14:paraId="2110D39C" w14:textId="77777777" w:rsidR="0020430D" w:rsidRPr="001F6893" w:rsidRDefault="0020430D" w:rsidP="001F6893">
            <w:r w:rsidRPr="001F6893">
              <w:t>8.495377</w:t>
            </w:r>
          </w:p>
        </w:tc>
        <w:tc>
          <w:tcPr>
            <w:tcW w:w="1132" w:type="dxa"/>
            <w:noWrap/>
            <w:hideMark/>
          </w:tcPr>
          <w:p w14:paraId="1D92D5D3" w14:textId="77777777" w:rsidR="0020430D" w:rsidRPr="001F6893" w:rsidRDefault="0020430D" w:rsidP="001F6893">
            <w:r w:rsidRPr="001F6893">
              <w:t>2.927673</w:t>
            </w:r>
          </w:p>
        </w:tc>
        <w:tc>
          <w:tcPr>
            <w:tcW w:w="1132" w:type="dxa"/>
            <w:noWrap/>
            <w:hideMark/>
          </w:tcPr>
          <w:p w14:paraId="2521C470" w14:textId="77777777" w:rsidR="0020430D" w:rsidRPr="001F6893" w:rsidRDefault="0020430D" w:rsidP="001F6893">
            <w:r w:rsidRPr="001F6893">
              <w:t>7.764292</w:t>
            </w:r>
          </w:p>
        </w:tc>
        <w:tc>
          <w:tcPr>
            <w:tcW w:w="1132" w:type="dxa"/>
            <w:noWrap/>
            <w:hideMark/>
          </w:tcPr>
          <w:p w14:paraId="1B79CCCA" w14:textId="77777777" w:rsidR="0020430D" w:rsidRPr="001F6893" w:rsidRDefault="0020430D" w:rsidP="001F6893">
            <w:r w:rsidRPr="001F6893">
              <w:t>2.649918</w:t>
            </w:r>
          </w:p>
        </w:tc>
        <w:tc>
          <w:tcPr>
            <w:tcW w:w="1132" w:type="dxa"/>
            <w:noWrap/>
            <w:hideMark/>
          </w:tcPr>
          <w:p w14:paraId="2AB21B87" w14:textId="77777777" w:rsidR="0020430D" w:rsidRPr="001F6893" w:rsidRDefault="0020430D" w:rsidP="001F6893">
            <w:r w:rsidRPr="001F6893">
              <w:t>2.869132</w:t>
            </w:r>
          </w:p>
        </w:tc>
        <w:tc>
          <w:tcPr>
            <w:tcW w:w="1132" w:type="dxa"/>
            <w:noWrap/>
            <w:hideMark/>
          </w:tcPr>
          <w:p w14:paraId="0DD6E216" w14:textId="77777777" w:rsidR="0020430D" w:rsidRPr="001F6893" w:rsidRDefault="0020430D" w:rsidP="001F6893">
            <w:r w:rsidRPr="001F6893">
              <w:t>2.770278</w:t>
            </w:r>
          </w:p>
        </w:tc>
        <w:tc>
          <w:tcPr>
            <w:tcW w:w="1132" w:type="dxa"/>
            <w:noWrap/>
            <w:hideMark/>
          </w:tcPr>
          <w:p w14:paraId="07AC29E2" w14:textId="77777777" w:rsidR="0020430D" w:rsidRPr="001F6893" w:rsidRDefault="0020430D" w:rsidP="001F6893">
            <w:r w:rsidRPr="001F6893">
              <w:t>8.614435</w:t>
            </w:r>
          </w:p>
        </w:tc>
        <w:tc>
          <w:tcPr>
            <w:tcW w:w="1132" w:type="dxa"/>
            <w:noWrap/>
            <w:hideMark/>
          </w:tcPr>
          <w:p w14:paraId="72CF65F1" w14:textId="77777777" w:rsidR="0020430D" w:rsidRPr="001F6893" w:rsidRDefault="0020430D" w:rsidP="001F6893">
            <w:r w:rsidRPr="001F6893">
              <w:t>8.594275</w:t>
            </w:r>
          </w:p>
        </w:tc>
      </w:tr>
      <w:tr w:rsidR="0020430D" w:rsidRPr="001F6893" w14:paraId="75A18AEB" w14:textId="77777777" w:rsidTr="0020430D">
        <w:trPr>
          <w:trHeight w:val="261"/>
        </w:trPr>
        <w:tc>
          <w:tcPr>
            <w:tcW w:w="1132" w:type="dxa"/>
            <w:vMerge/>
          </w:tcPr>
          <w:p w14:paraId="41E783CB" w14:textId="77777777" w:rsidR="0020430D" w:rsidRPr="001F6893" w:rsidRDefault="0020430D" w:rsidP="001F6893"/>
        </w:tc>
        <w:tc>
          <w:tcPr>
            <w:tcW w:w="1132" w:type="dxa"/>
            <w:noWrap/>
            <w:hideMark/>
          </w:tcPr>
          <w:p w14:paraId="60A01759" w14:textId="371F2BFE" w:rsidR="0020430D" w:rsidRPr="001F6893" w:rsidRDefault="0020430D" w:rsidP="001F6893">
            <w:r w:rsidRPr="001F6893">
              <w:t>2.584044</w:t>
            </w:r>
          </w:p>
        </w:tc>
        <w:tc>
          <w:tcPr>
            <w:tcW w:w="1132" w:type="dxa"/>
            <w:noWrap/>
            <w:hideMark/>
          </w:tcPr>
          <w:p w14:paraId="78AC9F79" w14:textId="77777777" w:rsidR="0020430D" w:rsidRPr="001F6893" w:rsidRDefault="0020430D" w:rsidP="001F6893">
            <w:r w:rsidRPr="001F6893">
              <w:t>2.977262</w:t>
            </w:r>
          </w:p>
        </w:tc>
        <w:tc>
          <w:tcPr>
            <w:tcW w:w="1132" w:type="dxa"/>
            <w:noWrap/>
            <w:hideMark/>
          </w:tcPr>
          <w:p w14:paraId="116EE59D" w14:textId="77777777" w:rsidR="0020430D" w:rsidRPr="001F6893" w:rsidRDefault="0020430D" w:rsidP="001F6893">
            <w:r w:rsidRPr="001F6893">
              <w:t>2.813614</w:t>
            </w:r>
          </w:p>
        </w:tc>
        <w:tc>
          <w:tcPr>
            <w:tcW w:w="1132" w:type="dxa"/>
            <w:noWrap/>
            <w:hideMark/>
          </w:tcPr>
          <w:p w14:paraId="666B66DD" w14:textId="77777777" w:rsidR="0020430D" w:rsidRPr="001F6893" w:rsidRDefault="0020430D" w:rsidP="001F6893">
            <w:r w:rsidRPr="001F6893">
              <w:t>6.985399</w:t>
            </w:r>
          </w:p>
        </w:tc>
        <w:tc>
          <w:tcPr>
            <w:tcW w:w="1132" w:type="dxa"/>
            <w:noWrap/>
            <w:hideMark/>
          </w:tcPr>
          <w:p w14:paraId="41561A48" w14:textId="77777777" w:rsidR="0020430D" w:rsidRPr="001F6893" w:rsidRDefault="0020430D" w:rsidP="001F6893">
            <w:r w:rsidRPr="001F6893">
              <w:t>3.462449</w:t>
            </w:r>
          </w:p>
        </w:tc>
        <w:tc>
          <w:tcPr>
            <w:tcW w:w="1132" w:type="dxa"/>
            <w:noWrap/>
            <w:hideMark/>
          </w:tcPr>
          <w:p w14:paraId="1F3B0883" w14:textId="77777777" w:rsidR="0020430D" w:rsidRPr="001F6893" w:rsidRDefault="0020430D" w:rsidP="001F6893">
            <w:r w:rsidRPr="001F6893">
              <w:t>3.256951</w:t>
            </w:r>
          </w:p>
        </w:tc>
        <w:tc>
          <w:tcPr>
            <w:tcW w:w="1132" w:type="dxa"/>
            <w:noWrap/>
            <w:hideMark/>
          </w:tcPr>
          <w:p w14:paraId="36C24097" w14:textId="77777777" w:rsidR="0020430D" w:rsidRPr="001F6893" w:rsidRDefault="0020430D" w:rsidP="001F6893">
            <w:r w:rsidRPr="001F6893">
              <w:t>2.682154</w:t>
            </w:r>
          </w:p>
        </w:tc>
        <w:tc>
          <w:tcPr>
            <w:tcW w:w="1132" w:type="dxa"/>
            <w:noWrap/>
            <w:hideMark/>
          </w:tcPr>
          <w:p w14:paraId="5534A0C5" w14:textId="77777777" w:rsidR="0020430D" w:rsidRPr="001F6893" w:rsidRDefault="0020430D" w:rsidP="001F6893">
            <w:r w:rsidRPr="001F6893">
              <w:t>3.462817</w:t>
            </w:r>
          </w:p>
        </w:tc>
        <w:tc>
          <w:tcPr>
            <w:tcW w:w="1132" w:type="dxa"/>
            <w:noWrap/>
            <w:hideMark/>
          </w:tcPr>
          <w:p w14:paraId="5F087D15" w14:textId="77777777" w:rsidR="0020430D" w:rsidRPr="001F6893" w:rsidRDefault="0020430D" w:rsidP="001F6893">
            <w:r w:rsidRPr="001F6893">
              <w:t>3.154</w:t>
            </w:r>
          </w:p>
        </w:tc>
        <w:tc>
          <w:tcPr>
            <w:tcW w:w="1132" w:type="dxa"/>
            <w:noWrap/>
            <w:hideMark/>
          </w:tcPr>
          <w:p w14:paraId="63B36E76" w14:textId="77777777" w:rsidR="0020430D" w:rsidRPr="001F6893" w:rsidRDefault="0020430D" w:rsidP="001F6893">
            <w:r w:rsidRPr="001F6893">
              <w:t>3.114753</w:t>
            </w:r>
          </w:p>
        </w:tc>
      </w:tr>
      <w:tr w:rsidR="0020430D" w:rsidRPr="001F6893" w14:paraId="71E41B96" w14:textId="77777777" w:rsidTr="0020430D">
        <w:trPr>
          <w:trHeight w:val="261"/>
        </w:trPr>
        <w:tc>
          <w:tcPr>
            <w:tcW w:w="1132" w:type="dxa"/>
            <w:vMerge/>
          </w:tcPr>
          <w:p w14:paraId="4CF53F68" w14:textId="77777777" w:rsidR="0020430D" w:rsidRPr="001F6893" w:rsidRDefault="0020430D" w:rsidP="001F6893"/>
        </w:tc>
        <w:tc>
          <w:tcPr>
            <w:tcW w:w="1132" w:type="dxa"/>
            <w:noWrap/>
            <w:hideMark/>
          </w:tcPr>
          <w:p w14:paraId="515B4258" w14:textId="69B7D863" w:rsidR="0020430D" w:rsidRPr="001F6893" w:rsidRDefault="0020430D" w:rsidP="001F6893">
            <w:r w:rsidRPr="001F6893">
              <w:t>2.890357</w:t>
            </w:r>
          </w:p>
        </w:tc>
        <w:tc>
          <w:tcPr>
            <w:tcW w:w="1132" w:type="dxa"/>
            <w:noWrap/>
            <w:hideMark/>
          </w:tcPr>
          <w:p w14:paraId="350D163E" w14:textId="77777777" w:rsidR="0020430D" w:rsidRPr="001F6893" w:rsidRDefault="0020430D" w:rsidP="001F6893">
            <w:r w:rsidRPr="001F6893">
              <w:t>3.134744</w:t>
            </w:r>
          </w:p>
        </w:tc>
        <w:tc>
          <w:tcPr>
            <w:tcW w:w="1132" w:type="dxa"/>
            <w:noWrap/>
            <w:hideMark/>
          </w:tcPr>
          <w:p w14:paraId="521B0E0E" w14:textId="77777777" w:rsidR="0020430D" w:rsidRPr="001F6893" w:rsidRDefault="0020430D" w:rsidP="001F6893">
            <w:r w:rsidRPr="001F6893">
              <w:t>3.429335</w:t>
            </w:r>
          </w:p>
        </w:tc>
        <w:tc>
          <w:tcPr>
            <w:tcW w:w="1132" w:type="dxa"/>
            <w:noWrap/>
            <w:hideMark/>
          </w:tcPr>
          <w:p w14:paraId="72F71E80" w14:textId="77777777" w:rsidR="0020430D" w:rsidRPr="001F6893" w:rsidRDefault="0020430D" w:rsidP="001F6893">
            <w:r w:rsidRPr="001F6893">
              <w:t>4.159583</w:t>
            </w:r>
          </w:p>
        </w:tc>
        <w:tc>
          <w:tcPr>
            <w:tcW w:w="1132" w:type="dxa"/>
            <w:noWrap/>
            <w:hideMark/>
          </w:tcPr>
          <w:p w14:paraId="0D5A1887" w14:textId="77777777" w:rsidR="0020430D" w:rsidRPr="001F6893" w:rsidRDefault="0020430D" w:rsidP="001F6893">
            <w:r w:rsidRPr="001F6893">
              <w:t>3.104246</w:t>
            </w:r>
          </w:p>
        </w:tc>
        <w:tc>
          <w:tcPr>
            <w:tcW w:w="1132" w:type="dxa"/>
            <w:noWrap/>
            <w:hideMark/>
          </w:tcPr>
          <w:p w14:paraId="546BA89E" w14:textId="77777777" w:rsidR="0020430D" w:rsidRPr="001F6893" w:rsidRDefault="0020430D" w:rsidP="001F6893">
            <w:r w:rsidRPr="001F6893">
              <w:t>3.465109</w:t>
            </w:r>
          </w:p>
        </w:tc>
        <w:tc>
          <w:tcPr>
            <w:tcW w:w="1132" w:type="dxa"/>
            <w:noWrap/>
            <w:hideMark/>
          </w:tcPr>
          <w:p w14:paraId="41308A5E" w14:textId="77777777" w:rsidR="0020430D" w:rsidRPr="001F6893" w:rsidRDefault="0020430D" w:rsidP="001F6893">
            <w:r w:rsidRPr="001F6893">
              <w:t>10.35582</w:t>
            </w:r>
          </w:p>
        </w:tc>
        <w:tc>
          <w:tcPr>
            <w:tcW w:w="1132" w:type="dxa"/>
            <w:noWrap/>
            <w:hideMark/>
          </w:tcPr>
          <w:p w14:paraId="7E39113C" w14:textId="77777777" w:rsidR="0020430D" w:rsidRPr="001F6893" w:rsidRDefault="0020430D" w:rsidP="001F6893">
            <w:r w:rsidRPr="001F6893">
              <w:t>8.14886</w:t>
            </w:r>
          </w:p>
        </w:tc>
        <w:tc>
          <w:tcPr>
            <w:tcW w:w="1132" w:type="dxa"/>
            <w:noWrap/>
            <w:hideMark/>
          </w:tcPr>
          <w:p w14:paraId="6E5729DF" w14:textId="77777777" w:rsidR="0020430D" w:rsidRPr="001F6893" w:rsidRDefault="0020430D" w:rsidP="001F6893">
            <w:r w:rsidRPr="001F6893">
              <w:t>2.823066</w:t>
            </w:r>
          </w:p>
        </w:tc>
        <w:tc>
          <w:tcPr>
            <w:tcW w:w="1132" w:type="dxa"/>
            <w:noWrap/>
            <w:hideMark/>
          </w:tcPr>
          <w:p w14:paraId="20EE529D" w14:textId="77777777" w:rsidR="0020430D" w:rsidRPr="001F6893" w:rsidRDefault="0020430D" w:rsidP="001F6893">
            <w:r w:rsidRPr="001F6893">
              <w:t>3.958465</w:t>
            </w:r>
          </w:p>
        </w:tc>
      </w:tr>
      <w:tr w:rsidR="0020430D" w:rsidRPr="001F6893" w14:paraId="7F76125B" w14:textId="77777777" w:rsidTr="0020430D">
        <w:trPr>
          <w:trHeight w:val="261"/>
        </w:trPr>
        <w:tc>
          <w:tcPr>
            <w:tcW w:w="1132" w:type="dxa"/>
            <w:vMerge/>
          </w:tcPr>
          <w:p w14:paraId="2A0A2F2D" w14:textId="77777777" w:rsidR="0020430D" w:rsidRPr="001F6893" w:rsidRDefault="0020430D" w:rsidP="001F6893"/>
        </w:tc>
        <w:tc>
          <w:tcPr>
            <w:tcW w:w="1132" w:type="dxa"/>
            <w:noWrap/>
            <w:hideMark/>
          </w:tcPr>
          <w:p w14:paraId="57033F6E" w14:textId="778E52C4" w:rsidR="0020430D" w:rsidRPr="001F6893" w:rsidRDefault="0020430D" w:rsidP="001F6893">
            <w:r w:rsidRPr="001F6893">
              <w:t>3.419065</w:t>
            </w:r>
          </w:p>
        </w:tc>
        <w:tc>
          <w:tcPr>
            <w:tcW w:w="1132" w:type="dxa"/>
            <w:noWrap/>
            <w:hideMark/>
          </w:tcPr>
          <w:p w14:paraId="32A53534" w14:textId="77777777" w:rsidR="0020430D" w:rsidRPr="001F6893" w:rsidRDefault="0020430D" w:rsidP="001F6893">
            <w:r w:rsidRPr="001F6893">
              <w:t>6.783448</w:t>
            </w:r>
          </w:p>
        </w:tc>
        <w:tc>
          <w:tcPr>
            <w:tcW w:w="1132" w:type="dxa"/>
            <w:noWrap/>
            <w:hideMark/>
          </w:tcPr>
          <w:p w14:paraId="06F6E85B" w14:textId="77777777" w:rsidR="0020430D" w:rsidRPr="001F6893" w:rsidRDefault="0020430D" w:rsidP="001F6893">
            <w:r w:rsidRPr="001F6893">
              <w:t>2.76202</w:t>
            </w:r>
          </w:p>
        </w:tc>
        <w:tc>
          <w:tcPr>
            <w:tcW w:w="1132" w:type="dxa"/>
            <w:noWrap/>
            <w:hideMark/>
          </w:tcPr>
          <w:p w14:paraId="493CA414" w14:textId="77777777" w:rsidR="0020430D" w:rsidRPr="001F6893" w:rsidRDefault="0020430D" w:rsidP="001F6893">
            <w:r w:rsidRPr="001F6893">
              <w:t>2.725988</w:t>
            </w:r>
          </w:p>
        </w:tc>
        <w:tc>
          <w:tcPr>
            <w:tcW w:w="1132" w:type="dxa"/>
            <w:noWrap/>
            <w:hideMark/>
          </w:tcPr>
          <w:p w14:paraId="366F75DF" w14:textId="77777777" w:rsidR="0020430D" w:rsidRPr="001F6893" w:rsidRDefault="0020430D" w:rsidP="001F6893">
            <w:r w:rsidRPr="001F6893">
              <w:t>2.617308</w:t>
            </w:r>
          </w:p>
        </w:tc>
        <w:tc>
          <w:tcPr>
            <w:tcW w:w="1132" w:type="dxa"/>
            <w:noWrap/>
            <w:hideMark/>
          </w:tcPr>
          <w:p w14:paraId="6D09C759" w14:textId="77777777" w:rsidR="0020430D" w:rsidRPr="001F6893" w:rsidRDefault="0020430D" w:rsidP="001F6893">
            <w:r w:rsidRPr="001F6893">
              <w:t>3.430552</w:t>
            </w:r>
          </w:p>
        </w:tc>
        <w:tc>
          <w:tcPr>
            <w:tcW w:w="1132" w:type="dxa"/>
            <w:noWrap/>
            <w:hideMark/>
          </w:tcPr>
          <w:p w14:paraId="2B318B48" w14:textId="77777777" w:rsidR="0020430D" w:rsidRPr="001F6893" w:rsidRDefault="0020430D" w:rsidP="001F6893">
            <w:r w:rsidRPr="001F6893">
              <w:t>3.30789</w:t>
            </w:r>
          </w:p>
        </w:tc>
        <w:tc>
          <w:tcPr>
            <w:tcW w:w="1132" w:type="dxa"/>
            <w:noWrap/>
            <w:hideMark/>
          </w:tcPr>
          <w:p w14:paraId="26B91D01" w14:textId="77777777" w:rsidR="0020430D" w:rsidRPr="001F6893" w:rsidRDefault="0020430D" w:rsidP="001F6893">
            <w:r w:rsidRPr="001F6893">
              <w:t>3.640485</w:t>
            </w:r>
          </w:p>
        </w:tc>
        <w:tc>
          <w:tcPr>
            <w:tcW w:w="1132" w:type="dxa"/>
            <w:noWrap/>
            <w:hideMark/>
          </w:tcPr>
          <w:p w14:paraId="269A6CA8" w14:textId="77777777" w:rsidR="0020430D" w:rsidRPr="001F6893" w:rsidRDefault="0020430D" w:rsidP="001F6893">
            <w:r w:rsidRPr="001F6893">
              <w:t>3.190139</w:t>
            </w:r>
          </w:p>
        </w:tc>
        <w:tc>
          <w:tcPr>
            <w:tcW w:w="1132" w:type="dxa"/>
            <w:noWrap/>
            <w:hideMark/>
          </w:tcPr>
          <w:p w14:paraId="0D4732D7" w14:textId="77777777" w:rsidR="0020430D" w:rsidRPr="001F6893" w:rsidRDefault="0020430D" w:rsidP="001F6893">
            <w:r w:rsidRPr="001F6893">
              <w:t>3.385063</w:t>
            </w:r>
          </w:p>
        </w:tc>
      </w:tr>
      <w:tr w:rsidR="0020430D" w:rsidRPr="001F6893" w14:paraId="18CE3D6D" w14:textId="77777777" w:rsidTr="0020430D">
        <w:trPr>
          <w:trHeight w:val="261"/>
        </w:trPr>
        <w:tc>
          <w:tcPr>
            <w:tcW w:w="1132" w:type="dxa"/>
            <w:vMerge/>
          </w:tcPr>
          <w:p w14:paraId="7026B11C" w14:textId="77777777" w:rsidR="0020430D" w:rsidRPr="001F6893" w:rsidRDefault="0020430D" w:rsidP="001F6893"/>
        </w:tc>
        <w:tc>
          <w:tcPr>
            <w:tcW w:w="1132" w:type="dxa"/>
            <w:noWrap/>
            <w:hideMark/>
          </w:tcPr>
          <w:p w14:paraId="6FAB2C5C" w14:textId="63C0A27E" w:rsidR="0020430D" w:rsidRPr="001F6893" w:rsidRDefault="0020430D" w:rsidP="001F6893">
            <w:r w:rsidRPr="001F6893">
              <w:t>8.286262</w:t>
            </w:r>
          </w:p>
        </w:tc>
        <w:tc>
          <w:tcPr>
            <w:tcW w:w="1132" w:type="dxa"/>
            <w:noWrap/>
            <w:hideMark/>
          </w:tcPr>
          <w:p w14:paraId="14D1B6A4" w14:textId="77777777" w:rsidR="0020430D" w:rsidRPr="001F6893" w:rsidRDefault="0020430D" w:rsidP="001F6893">
            <w:r w:rsidRPr="001F6893">
              <w:t>8.567907</w:t>
            </w:r>
          </w:p>
        </w:tc>
        <w:tc>
          <w:tcPr>
            <w:tcW w:w="1132" w:type="dxa"/>
            <w:noWrap/>
            <w:hideMark/>
          </w:tcPr>
          <w:p w14:paraId="4C5876BD" w14:textId="77777777" w:rsidR="0020430D" w:rsidRPr="001F6893" w:rsidRDefault="0020430D" w:rsidP="001F6893">
            <w:r w:rsidRPr="001F6893">
              <w:t>2.955045</w:t>
            </w:r>
          </w:p>
        </w:tc>
        <w:tc>
          <w:tcPr>
            <w:tcW w:w="1132" w:type="dxa"/>
            <w:noWrap/>
            <w:hideMark/>
          </w:tcPr>
          <w:p w14:paraId="78CFFD3C" w14:textId="77777777" w:rsidR="0020430D" w:rsidRPr="001F6893" w:rsidRDefault="0020430D" w:rsidP="001F6893">
            <w:r w:rsidRPr="001F6893">
              <w:t>11.79742</w:t>
            </w:r>
          </w:p>
        </w:tc>
        <w:tc>
          <w:tcPr>
            <w:tcW w:w="1132" w:type="dxa"/>
            <w:noWrap/>
            <w:hideMark/>
          </w:tcPr>
          <w:p w14:paraId="5E32D910" w14:textId="77777777" w:rsidR="0020430D" w:rsidRPr="001F6893" w:rsidRDefault="0020430D" w:rsidP="001F6893">
            <w:r w:rsidRPr="001F6893">
              <w:t>3.288132</w:t>
            </w:r>
          </w:p>
        </w:tc>
        <w:tc>
          <w:tcPr>
            <w:tcW w:w="1132" w:type="dxa"/>
            <w:noWrap/>
            <w:hideMark/>
          </w:tcPr>
          <w:p w14:paraId="5FBE14CD" w14:textId="77777777" w:rsidR="0020430D" w:rsidRPr="001F6893" w:rsidRDefault="0020430D" w:rsidP="001F6893">
            <w:r w:rsidRPr="001F6893">
              <w:t>8.643554</w:t>
            </w:r>
          </w:p>
        </w:tc>
        <w:tc>
          <w:tcPr>
            <w:tcW w:w="1132" w:type="dxa"/>
            <w:noWrap/>
            <w:hideMark/>
          </w:tcPr>
          <w:p w14:paraId="1A30DC15" w14:textId="77777777" w:rsidR="0020430D" w:rsidRPr="001F6893" w:rsidRDefault="0020430D" w:rsidP="001F6893">
            <w:r w:rsidRPr="001F6893">
              <w:t>3.118872</w:t>
            </w:r>
          </w:p>
        </w:tc>
        <w:tc>
          <w:tcPr>
            <w:tcW w:w="1132" w:type="dxa"/>
            <w:noWrap/>
            <w:hideMark/>
          </w:tcPr>
          <w:p w14:paraId="5F77E2C6" w14:textId="77777777" w:rsidR="0020430D" w:rsidRPr="001F6893" w:rsidRDefault="0020430D" w:rsidP="001F6893">
            <w:r w:rsidRPr="001F6893">
              <w:t>3.225435</w:t>
            </w:r>
          </w:p>
        </w:tc>
        <w:tc>
          <w:tcPr>
            <w:tcW w:w="1132" w:type="dxa"/>
            <w:noWrap/>
            <w:hideMark/>
          </w:tcPr>
          <w:p w14:paraId="1543BB45" w14:textId="77777777" w:rsidR="0020430D" w:rsidRPr="001F6893" w:rsidRDefault="0020430D" w:rsidP="001F6893">
            <w:r w:rsidRPr="001F6893">
              <w:t>3.155186</w:t>
            </w:r>
          </w:p>
        </w:tc>
        <w:tc>
          <w:tcPr>
            <w:tcW w:w="1132" w:type="dxa"/>
            <w:noWrap/>
            <w:hideMark/>
          </w:tcPr>
          <w:p w14:paraId="62740AC6" w14:textId="77777777" w:rsidR="0020430D" w:rsidRPr="001F6893" w:rsidRDefault="0020430D" w:rsidP="001F6893">
            <w:r w:rsidRPr="001F6893">
              <w:t>3.43903</w:t>
            </w:r>
          </w:p>
        </w:tc>
      </w:tr>
      <w:tr w:rsidR="0020430D" w:rsidRPr="001F6893" w14:paraId="6F5D1CC3" w14:textId="77777777" w:rsidTr="0020430D">
        <w:trPr>
          <w:trHeight w:val="261"/>
        </w:trPr>
        <w:tc>
          <w:tcPr>
            <w:tcW w:w="1132" w:type="dxa"/>
            <w:vMerge/>
          </w:tcPr>
          <w:p w14:paraId="28A9BC18" w14:textId="77777777" w:rsidR="0020430D" w:rsidRPr="001F6893" w:rsidRDefault="0020430D" w:rsidP="001F6893"/>
        </w:tc>
        <w:tc>
          <w:tcPr>
            <w:tcW w:w="1132" w:type="dxa"/>
            <w:noWrap/>
            <w:hideMark/>
          </w:tcPr>
          <w:p w14:paraId="3B173CDD" w14:textId="17656A3F" w:rsidR="0020430D" w:rsidRPr="001F6893" w:rsidRDefault="0020430D" w:rsidP="001F6893">
            <w:r w:rsidRPr="001F6893">
              <w:t>2.360498</w:t>
            </w:r>
          </w:p>
        </w:tc>
        <w:tc>
          <w:tcPr>
            <w:tcW w:w="1132" w:type="dxa"/>
            <w:noWrap/>
            <w:hideMark/>
          </w:tcPr>
          <w:p w14:paraId="0586C1F5" w14:textId="77777777" w:rsidR="0020430D" w:rsidRPr="001F6893" w:rsidRDefault="0020430D" w:rsidP="001F6893">
            <w:r w:rsidRPr="001F6893">
              <w:t>3.100079</w:t>
            </w:r>
          </w:p>
        </w:tc>
        <w:tc>
          <w:tcPr>
            <w:tcW w:w="1132" w:type="dxa"/>
            <w:noWrap/>
            <w:hideMark/>
          </w:tcPr>
          <w:p w14:paraId="1DCB750D" w14:textId="77777777" w:rsidR="0020430D" w:rsidRPr="001F6893" w:rsidRDefault="0020430D" w:rsidP="001F6893">
            <w:r w:rsidRPr="001F6893">
              <w:t>8.216567</w:t>
            </w:r>
          </w:p>
        </w:tc>
        <w:tc>
          <w:tcPr>
            <w:tcW w:w="1132" w:type="dxa"/>
            <w:noWrap/>
            <w:hideMark/>
          </w:tcPr>
          <w:p w14:paraId="21562B2C" w14:textId="77777777" w:rsidR="0020430D" w:rsidRPr="001F6893" w:rsidRDefault="0020430D" w:rsidP="001F6893">
            <w:r w:rsidRPr="001F6893">
              <w:t>2.590899</w:t>
            </w:r>
          </w:p>
        </w:tc>
        <w:tc>
          <w:tcPr>
            <w:tcW w:w="1132" w:type="dxa"/>
            <w:noWrap/>
            <w:hideMark/>
          </w:tcPr>
          <w:p w14:paraId="01C2FA59" w14:textId="77777777" w:rsidR="0020430D" w:rsidRPr="001F6893" w:rsidRDefault="0020430D" w:rsidP="001F6893">
            <w:r w:rsidRPr="001F6893">
              <w:t>7.796244</w:t>
            </w:r>
          </w:p>
        </w:tc>
        <w:tc>
          <w:tcPr>
            <w:tcW w:w="1132" w:type="dxa"/>
            <w:noWrap/>
            <w:hideMark/>
          </w:tcPr>
          <w:p w14:paraId="300AE720" w14:textId="77777777" w:rsidR="0020430D" w:rsidRPr="001F6893" w:rsidRDefault="0020430D" w:rsidP="001F6893">
            <w:r w:rsidRPr="001F6893">
              <w:t>3.124284</w:t>
            </w:r>
          </w:p>
        </w:tc>
        <w:tc>
          <w:tcPr>
            <w:tcW w:w="1132" w:type="dxa"/>
            <w:noWrap/>
            <w:hideMark/>
          </w:tcPr>
          <w:p w14:paraId="2D517259" w14:textId="77777777" w:rsidR="0020430D" w:rsidRPr="001F6893" w:rsidRDefault="0020430D" w:rsidP="001F6893">
            <w:r w:rsidRPr="001F6893">
              <w:t>3.413362</w:t>
            </w:r>
          </w:p>
        </w:tc>
        <w:tc>
          <w:tcPr>
            <w:tcW w:w="1132" w:type="dxa"/>
            <w:noWrap/>
            <w:hideMark/>
          </w:tcPr>
          <w:p w14:paraId="289C81E5" w14:textId="77777777" w:rsidR="0020430D" w:rsidRPr="001F6893" w:rsidRDefault="0020430D" w:rsidP="001F6893">
            <w:r w:rsidRPr="001F6893">
              <w:t>4.480756</w:t>
            </w:r>
          </w:p>
        </w:tc>
        <w:tc>
          <w:tcPr>
            <w:tcW w:w="1132" w:type="dxa"/>
            <w:noWrap/>
            <w:hideMark/>
          </w:tcPr>
          <w:p w14:paraId="17300590" w14:textId="77777777" w:rsidR="0020430D" w:rsidRPr="001F6893" w:rsidRDefault="0020430D" w:rsidP="001F6893">
            <w:r w:rsidRPr="001F6893">
              <w:t>8.581782</w:t>
            </w:r>
          </w:p>
        </w:tc>
        <w:tc>
          <w:tcPr>
            <w:tcW w:w="1132" w:type="dxa"/>
            <w:noWrap/>
            <w:hideMark/>
          </w:tcPr>
          <w:p w14:paraId="285210D9" w14:textId="77777777" w:rsidR="0020430D" w:rsidRPr="001F6893" w:rsidRDefault="0020430D" w:rsidP="001F6893">
            <w:r w:rsidRPr="001F6893">
              <w:t>8.516605</w:t>
            </w:r>
          </w:p>
        </w:tc>
      </w:tr>
      <w:tr w:rsidR="0020430D" w:rsidRPr="001F6893" w14:paraId="1C17B7DD" w14:textId="77777777" w:rsidTr="0020430D">
        <w:trPr>
          <w:trHeight w:val="261"/>
        </w:trPr>
        <w:tc>
          <w:tcPr>
            <w:tcW w:w="1132" w:type="dxa"/>
            <w:vMerge/>
          </w:tcPr>
          <w:p w14:paraId="5F01C92F" w14:textId="77777777" w:rsidR="0020430D" w:rsidRPr="001F6893" w:rsidRDefault="0020430D" w:rsidP="001F6893"/>
        </w:tc>
        <w:tc>
          <w:tcPr>
            <w:tcW w:w="1132" w:type="dxa"/>
            <w:noWrap/>
            <w:hideMark/>
          </w:tcPr>
          <w:p w14:paraId="62254D10" w14:textId="12A1A9F5" w:rsidR="0020430D" w:rsidRPr="001F6893" w:rsidRDefault="0020430D" w:rsidP="001F6893">
            <w:r w:rsidRPr="001F6893">
              <w:t>2.381852</w:t>
            </w:r>
          </w:p>
        </w:tc>
        <w:tc>
          <w:tcPr>
            <w:tcW w:w="1132" w:type="dxa"/>
            <w:noWrap/>
            <w:hideMark/>
          </w:tcPr>
          <w:p w14:paraId="4C0A5220" w14:textId="77777777" w:rsidR="0020430D" w:rsidRPr="001F6893" w:rsidRDefault="0020430D" w:rsidP="001F6893">
            <w:r w:rsidRPr="001F6893">
              <w:t>2.738307</w:t>
            </w:r>
          </w:p>
        </w:tc>
        <w:tc>
          <w:tcPr>
            <w:tcW w:w="1132" w:type="dxa"/>
            <w:noWrap/>
            <w:hideMark/>
          </w:tcPr>
          <w:p w14:paraId="42FD845F" w14:textId="77777777" w:rsidR="0020430D" w:rsidRPr="001F6893" w:rsidRDefault="0020430D" w:rsidP="001F6893">
            <w:r w:rsidRPr="001F6893">
              <w:t>2.909863</w:t>
            </w:r>
          </w:p>
        </w:tc>
        <w:tc>
          <w:tcPr>
            <w:tcW w:w="1132" w:type="dxa"/>
            <w:noWrap/>
            <w:hideMark/>
          </w:tcPr>
          <w:p w14:paraId="12CBF5D3" w14:textId="77777777" w:rsidR="0020430D" w:rsidRPr="001F6893" w:rsidRDefault="0020430D" w:rsidP="001F6893">
            <w:r w:rsidRPr="001F6893">
              <w:t>2.743144</w:t>
            </w:r>
          </w:p>
        </w:tc>
        <w:tc>
          <w:tcPr>
            <w:tcW w:w="1132" w:type="dxa"/>
            <w:noWrap/>
            <w:hideMark/>
          </w:tcPr>
          <w:p w14:paraId="35A253CE" w14:textId="77777777" w:rsidR="0020430D" w:rsidRPr="001F6893" w:rsidRDefault="0020430D" w:rsidP="001F6893">
            <w:r w:rsidRPr="001F6893">
              <w:t>2.76369</w:t>
            </w:r>
          </w:p>
        </w:tc>
        <w:tc>
          <w:tcPr>
            <w:tcW w:w="1132" w:type="dxa"/>
            <w:noWrap/>
            <w:hideMark/>
          </w:tcPr>
          <w:p w14:paraId="2F75C97F" w14:textId="77777777" w:rsidR="0020430D" w:rsidRPr="001F6893" w:rsidRDefault="0020430D" w:rsidP="001F6893">
            <w:r w:rsidRPr="001F6893">
              <w:t>2.726006</w:t>
            </w:r>
          </w:p>
        </w:tc>
        <w:tc>
          <w:tcPr>
            <w:tcW w:w="1132" w:type="dxa"/>
            <w:noWrap/>
            <w:hideMark/>
          </w:tcPr>
          <w:p w14:paraId="54BFE7CD" w14:textId="77777777" w:rsidR="0020430D" w:rsidRPr="001F6893" w:rsidRDefault="0020430D" w:rsidP="001F6893">
            <w:r w:rsidRPr="001F6893">
              <w:t>3.274998</w:t>
            </w:r>
          </w:p>
        </w:tc>
        <w:tc>
          <w:tcPr>
            <w:tcW w:w="1132" w:type="dxa"/>
            <w:noWrap/>
            <w:hideMark/>
          </w:tcPr>
          <w:p w14:paraId="612C7511" w14:textId="77777777" w:rsidR="0020430D" w:rsidRPr="001F6893" w:rsidRDefault="0020430D" w:rsidP="001F6893">
            <w:r w:rsidRPr="001F6893">
              <w:t>8.707057</w:t>
            </w:r>
          </w:p>
        </w:tc>
        <w:tc>
          <w:tcPr>
            <w:tcW w:w="1132" w:type="dxa"/>
            <w:noWrap/>
            <w:hideMark/>
          </w:tcPr>
          <w:p w14:paraId="019405F7" w14:textId="77777777" w:rsidR="0020430D" w:rsidRPr="001F6893" w:rsidRDefault="0020430D" w:rsidP="001F6893">
            <w:r w:rsidRPr="001F6893">
              <w:t>3.284112</w:t>
            </w:r>
          </w:p>
        </w:tc>
        <w:tc>
          <w:tcPr>
            <w:tcW w:w="1132" w:type="dxa"/>
            <w:noWrap/>
            <w:hideMark/>
          </w:tcPr>
          <w:p w14:paraId="26B580B7" w14:textId="77777777" w:rsidR="0020430D" w:rsidRPr="001F6893" w:rsidRDefault="0020430D" w:rsidP="001F6893">
            <w:r w:rsidRPr="001F6893">
              <w:t>3.234782</w:t>
            </w:r>
          </w:p>
        </w:tc>
      </w:tr>
      <w:tr w:rsidR="0020430D" w:rsidRPr="001F6893" w14:paraId="5EFDE09F" w14:textId="77777777" w:rsidTr="0020430D">
        <w:trPr>
          <w:trHeight w:val="261"/>
        </w:trPr>
        <w:tc>
          <w:tcPr>
            <w:tcW w:w="1132" w:type="dxa"/>
            <w:vMerge/>
          </w:tcPr>
          <w:p w14:paraId="491884A2" w14:textId="77777777" w:rsidR="0020430D" w:rsidRPr="001F6893" w:rsidRDefault="0020430D" w:rsidP="001F6893"/>
        </w:tc>
        <w:tc>
          <w:tcPr>
            <w:tcW w:w="1132" w:type="dxa"/>
            <w:noWrap/>
            <w:hideMark/>
          </w:tcPr>
          <w:p w14:paraId="54F54DEC" w14:textId="628FFE38" w:rsidR="0020430D" w:rsidRPr="001F6893" w:rsidRDefault="0020430D" w:rsidP="001F6893">
            <w:r w:rsidRPr="001F6893">
              <w:t>3.150281</w:t>
            </w:r>
          </w:p>
        </w:tc>
        <w:tc>
          <w:tcPr>
            <w:tcW w:w="1132" w:type="dxa"/>
            <w:noWrap/>
            <w:hideMark/>
          </w:tcPr>
          <w:p w14:paraId="61BB3481" w14:textId="77777777" w:rsidR="0020430D" w:rsidRPr="001F6893" w:rsidRDefault="0020430D" w:rsidP="001F6893">
            <w:r w:rsidRPr="001F6893">
              <w:t>5.850814</w:t>
            </w:r>
          </w:p>
        </w:tc>
        <w:tc>
          <w:tcPr>
            <w:tcW w:w="1132" w:type="dxa"/>
            <w:noWrap/>
            <w:hideMark/>
          </w:tcPr>
          <w:p w14:paraId="65DA323F" w14:textId="77777777" w:rsidR="0020430D" w:rsidRPr="001F6893" w:rsidRDefault="0020430D" w:rsidP="001F6893">
            <w:r w:rsidRPr="001F6893">
              <w:t>3.79289</w:t>
            </w:r>
          </w:p>
        </w:tc>
        <w:tc>
          <w:tcPr>
            <w:tcW w:w="1132" w:type="dxa"/>
            <w:noWrap/>
            <w:hideMark/>
          </w:tcPr>
          <w:p w14:paraId="7EC67E9D" w14:textId="77777777" w:rsidR="0020430D" w:rsidRPr="001F6893" w:rsidRDefault="0020430D" w:rsidP="001F6893">
            <w:r w:rsidRPr="001F6893">
              <w:t>2.785076</w:t>
            </w:r>
          </w:p>
        </w:tc>
        <w:tc>
          <w:tcPr>
            <w:tcW w:w="1132" w:type="dxa"/>
            <w:noWrap/>
            <w:hideMark/>
          </w:tcPr>
          <w:p w14:paraId="1FF4442C" w14:textId="77777777" w:rsidR="0020430D" w:rsidRPr="001F6893" w:rsidRDefault="0020430D" w:rsidP="001F6893">
            <w:r w:rsidRPr="001F6893">
              <w:t>2.935758</w:t>
            </w:r>
          </w:p>
        </w:tc>
        <w:tc>
          <w:tcPr>
            <w:tcW w:w="1132" w:type="dxa"/>
            <w:noWrap/>
            <w:hideMark/>
          </w:tcPr>
          <w:p w14:paraId="78E81EA1" w14:textId="77777777" w:rsidR="0020430D" w:rsidRPr="001F6893" w:rsidRDefault="0020430D" w:rsidP="001F6893">
            <w:r w:rsidRPr="001F6893">
              <w:t>3.354323</w:t>
            </w:r>
          </w:p>
        </w:tc>
        <w:tc>
          <w:tcPr>
            <w:tcW w:w="1132" w:type="dxa"/>
            <w:noWrap/>
            <w:hideMark/>
          </w:tcPr>
          <w:p w14:paraId="7BEBEDBC" w14:textId="77777777" w:rsidR="0020430D" w:rsidRPr="001F6893" w:rsidRDefault="0020430D" w:rsidP="001F6893">
            <w:r w:rsidRPr="001F6893">
              <w:t>8.455066</w:t>
            </w:r>
          </w:p>
        </w:tc>
        <w:tc>
          <w:tcPr>
            <w:tcW w:w="1132" w:type="dxa"/>
            <w:noWrap/>
            <w:hideMark/>
          </w:tcPr>
          <w:p w14:paraId="250C5131" w14:textId="77777777" w:rsidR="0020430D" w:rsidRPr="001F6893" w:rsidRDefault="0020430D" w:rsidP="001F6893">
            <w:r w:rsidRPr="001F6893">
              <w:t>3.318851</w:t>
            </w:r>
          </w:p>
        </w:tc>
        <w:tc>
          <w:tcPr>
            <w:tcW w:w="1132" w:type="dxa"/>
            <w:noWrap/>
            <w:hideMark/>
          </w:tcPr>
          <w:p w14:paraId="64937D12" w14:textId="77777777" w:rsidR="0020430D" w:rsidRPr="001F6893" w:rsidRDefault="0020430D" w:rsidP="001F6893">
            <w:r w:rsidRPr="001F6893">
              <w:t>3.155815</w:t>
            </w:r>
          </w:p>
        </w:tc>
        <w:tc>
          <w:tcPr>
            <w:tcW w:w="1132" w:type="dxa"/>
            <w:noWrap/>
            <w:hideMark/>
          </w:tcPr>
          <w:p w14:paraId="09320531" w14:textId="77777777" w:rsidR="0020430D" w:rsidRPr="001F6893" w:rsidRDefault="0020430D" w:rsidP="001F6893">
            <w:r w:rsidRPr="001F6893">
              <w:t>3.267826</w:t>
            </w:r>
          </w:p>
        </w:tc>
      </w:tr>
      <w:tr w:rsidR="0020430D" w:rsidRPr="001F6893" w14:paraId="1F97D4E8" w14:textId="77777777" w:rsidTr="0020430D">
        <w:trPr>
          <w:trHeight w:val="261"/>
        </w:trPr>
        <w:tc>
          <w:tcPr>
            <w:tcW w:w="1132" w:type="dxa"/>
          </w:tcPr>
          <w:p w14:paraId="7362841E" w14:textId="53A6931D" w:rsidR="0020430D" w:rsidRPr="001F6893" w:rsidRDefault="0020430D" w:rsidP="001F6893">
            <w:pPr>
              <w:rPr>
                <w:b/>
                <w:bCs/>
              </w:rPr>
            </w:pPr>
            <w:r>
              <w:rPr>
                <w:b/>
                <w:bCs/>
              </w:rPr>
              <w:t>Average</w:t>
            </w:r>
          </w:p>
        </w:tc>
        <w:tc>
          <w:tcPr>
            <w:tcW w:w="1132" w:type="dxa"/>
            <w:noWrap/>
            <w:hideMark/>
          </w:tcPr>
          <w:p w14:paraId="4C9F19F7" w14:textId="4CA50FF8" w:rsidR="0020430D" w:rsidRPr="001F6893" w:rsidRDefault="0020430D" w:rsidP="001F6893">
            <w:pPr>
              <w:rPr>
                <w:b/>
                <w:bCs/>
              </w:rPr>
            </w:pPr>
            <w:r w:rsidRPr="001F6893">
              <w:rPr>
                <w:b/>
                <w:bCs/>
              </w:rPr>
              <w:t>4.298278</w:t>
            </w:r>
          </w:p>
        </w:tc>
        <w:tc>
          <w:tcPr>
            <w:tcW w:w="1132" w:type="dxa"/>
            <w:noWrap/>
            <w:hideMark/>
          </w:tcPr>
          <w:p w14:paraId="0EB3E948" w14:textId="77777777" w:rsidR="0020430D" w:rsidRPr="001F6893" w:rsidRDefault="0020430D" w:rsidP="001F6893">
            <w:pPr>
              <w:rPr>
                <w:b/>
                <w:bCs/>
              </w:rPr>
            </w:pPr>
            <w:r w:rsidRPr="001F6893">
              <w:rPr>
                <w:b/>
                <w:bCs/>
              </w:rPr>
              <w:t>4.83208</w:t>
            </w:r>
          </w:p>
        </w:tc>
        <w:tc>
          <w:tcPr>
            <w:tcW w:w="1132" w:type="dxa"/>
            <w:noWrap/>
            <w:hideMark/>
          </w:tcPr>
          <w:p w14:paraId="27092CC0" w14:textId="77777777" w:rsidR="0020430D" w:rsidRPr="001F6893" w:rsidRDefault="0020430D" w:rsidP="001F6893">
            <w:pPr>
              <w:rPr>
                <w:b/>
                <w:bCs/>
              </w:rPr>
            </w:pPr>
            <w:r w:rsidRPr="001F6893">
              <w:rPr>
                <w:b/>
                <w:bCs/>
              </w:rPr>
              <w:t>4.386929</w:t>
            </w:r>
          </w:p>
        </w:tc>
        <w:tc>
          <w:tcPr>
            <w:tcW w:w="1132" w:type="dxa"/>
            <w:noWrap/>
            <w:hideMark/>
          </w:tcPr>
          <w:p w14:paraId="26068111" w14:textId="77777777" w:rsidR="0020430D" w:rsidRPr="001F6893" w:rsidRDefault="0020430D" w:rsidP="001F6893">
            <w:pPr>
              <w:rPr>
                <w:b/>
                <w:bCs/>
              </w:rPr>
            </w:pPr>
            <w:r w:rsidRPr="001F6893">
              <w:rPr>
                <w:b/>
                <w:bCs/>
              </w:rPr>
              <w:t>4.669891</w:t>
            </w:r>
          </w:p>
        </w:tc>
        <w:tc>
          <w:tcPr>
            <w:tcW w:w="1132" w:type="dxa"/>
            <w:noWrap/>
            <w:hideMark/>
          </w:tcPr>
          <w:p w14:paraId="62922F4F" w14:textId="77777777" w:rsidR="0020430D" w:rsidRPr="001F6893" w:rsidRDefault="0020430D" w:rsidP="001F6893">
            <w:pPr>
              <w:rPr>
                <w:b/>
                <w:bCs/>
              </w:rPr>
            </w:pPr>
            <w:r w:rsidRPr="001F6893">
              <w:rPr>
                <w:b/>
                <w:bCs/>
              </w:rPr>
              <w:t>4.245367</w:t>
            </w:r>
          </w:p>
        </w:tc>
        <w:tc>
          <w:tcPr>
            <w:tcW w:w="1132" w:type="dxa"/>
            <w:noWrap/>
            <w:hideMark/>
          </w:tcPr>
          <w:p w14:paraId="1D2DC424" w14:textId="77777777" w:rsidR="0020430D" w:rsidRPr="001F6893" w:rsidRDefault="0020430D" w:rsidP="001F6893">
            <w:pPr>
              <w:rPr>
                <w:b/>
                <w:bCs/>
              </w:rPr>
            </w:pPr>
            <w:r w:rsidRPr="001F6893">
              <w:rPr>
                <w:b/>
                <w:bCs/>
              </w:rPr>
              <w:t>4.641255</w:t>
            </w:r>
          </w:p>
        </w:tc>
        <w:tc>
          <w:tcPr>
            <w:tcW w:w="1132" w:type="dxa"/>
            <w:noWrap/>
            <w:hideMark/>
          </w:tcPr>
          <w:p w14:paraId="7FCA55C4" w14:textId="77777777" w:rsidR="0020430D" w:rsidRPr="001F6893" w:rsidRDefault="0020430D" w:rsidP="001F6893">
            <w:pPr>
              <w:rPr>
                <w:b/>
                <w:bCs/>
              </w:rPr>
            </w:pPr>
            <w:r w:rsidRPr="001F6893">
              <w:rPr>
                <w:b/>
                <w:bCs/>
              </w:rPr>
              <w:t>5.391518</w:t>
            </w:r>
          </w:p>
        </w:tc>
        <w:tc>
          <w:tcPr>
            <w:tcW w:w="1132" w:type="dxa"/>
            <w:noWrap/>
            <w:hideMark/>
          </w:tcPr>
          <w:p w14:paraId="1049455B" w14:textId="77777777" w:rsidR="0020430D" w:rsidRPr="001F6893" w:rsidRDefault="0020430D" w:rsidP="001F6893">
            <w:pPr>
              <w:rPr>
                <w:b/>
                <w:bCs/>
              </w:rPr>
            </w:pPr>
            <w:r w:rsidRPr="001F6893">
              <w:rPr>
                <w:b/>
                <w:bCs/>
              </w:rPr>
              <w:t>4.350983</w:t>
            </w:r>
          </w:p>
        </w:tc>
        <w:tc>
          <w:tcPr>
            <w:tcW w:w="1132" w:type="dxa"/>
            <w:noWrap/>
            <w:hideMark/>
          </w:tcPr>
          <w:p w14:paraId="65F65EFE" w14:textId="77777777" w:rsidR="0020430D" w:rsidRPr="001F6893" w:rsidRDefault="0020430D" w:rsidP="001F6893">
            <w:pPr>
              <w:rPr>
                <w:b/>
                <w:bCs/>
              </w:rPr>
            </w:pPr>
            <w:r w:rsidRPr="001F6893">
              <w:rPr>
                <w:b/>
                <w:bCs/>
              </w:rPr>
              <w:t>4.309069</w:t>
            </w:r>
          </w:p>
        </w:tc>
        <w:tc>
          <w:tcPr>
            <w:tcW w:w="1132" w:type="dxa"/>
            <w:noWrap/>
            <w:hideMark/>
          </w:tcPr>
          <w:p w14:paraId="37A7132F" w14:textId="77777777" w:rsidR="0020430D" w:rsidRPr="001F6893" w:rsidRDefault="0020430D" w:rsidP="001F6893">
            <w:pPr>
              <w:rPr>
                <w:b/>
                <w:bCs/>
              </w:rPr>
            </w:pPr>
            <w:r w:rsidRPr="001F6893">
              <w:rPr>
                <w:b/>
                <w:bCs/>
              </w:rPr>
              <w:t>4.610931</w:t>
            </w:r>
          </w:p>
        </w:tc>
      </w:tr>
    </w:tbl>
    <w:p w14:paraId="3CE2A2EA" w14:textId="5D90C7B1" w:rsidR="004046EF" w:rsidRDefault="004046EF" w:rsidP="00DD05AD"/>
    <w:p w14:paraId="1649C598" w14:textId="0859A271" w:rsidR="004046EF" w:rsidRDefault="0020430D" w:rsidP="00DD05AD">
      <w:r>
        <w:t>Raw data for Section 4.4.2.2 with 5 active nodes</w:t>
      </w:r>
    </w:p>
    <w:p w14:paraId="71B976C1" w14:textId="730DC2AC" w:rsidR="0020430D" w:rsidRDefault="0020430D" w:rsidP="00DD05AD"/>
    <w:tbl>
      <w:tblPr>
        <w:tblStyle w:val="TableGrid"/>
        <w:tblW w:w="0" w:type="auto"/>
        <w:tblLook w:val="04A0" w:firstRow="1" w:lastRow="0" w:firstColumn="1" w:lastColumn="0" w:noHBand="0" w:noVBand="1"/>
      </w:tblPr>
      <w:tblGrid>
        <w:gridCol w:w="1087"/>
        <w:gridCol w:w="1135"/>
        <w:gridCol w:w="1135"/>
        <w:gridCol w:w="1135"/>
        <w:gridCol w:w="1135"/>
        <w:gridCol w:w="1135"/>
        <w:gridCol w:w="1135"/>
        <w:gridCol w:w="1135"/>
        <w:gridCol w:w="1135"/>
        <w:gridCol w:w="1135"/>
        <w:gridCol w:w="1135"/>
      </w:tblGrid>
      <w:tr w:rsidR="0020430D" w:rsidRPr="0020430D" w14:paraId="71AA672B" w14:textId="77777777" w:rsidTr="0020430D">
        <w:trPr>
          <w:trHeight w:val="237"/>
        </w:trPr>
        <w:tc>
          <w:tcPr>
            <w:tcW w:w="1087" w:type="dxa"/>
          </w:tcPr>
          <w:p w14:paraId="19519D5B" w14:textId="77777777" w:rsidR="0020430D" w:rsidRPr="0020430D" w:rsidRDefault="0020430D" w:rsidP="0020430D"/>
        </w:tc>
        <w:tc>
          <w:tcPr>
            <w:tcW w:w="1135" w:type="dxa"/>
            <w:noWrap/>
            <w:hideMark/>
          </w:tcPr>
          <w:p w14:paraId="7EA8C5BA" w14:textId="66139BEC" w:rsidR="0020430D" w:rsidRPr="0020430D" w:rsidRDefault="0020430D" w:rsidP="0020430D">
            <w:r w:rsidRPr="0020430D">
              <w:t>Tx01</w:t>
            </w:r>
          </w:p>
        </w:tc>
        <w:tc>
          <w:tcPr>
            <w:tcW w:w="1135" w:type="dxa"/>
            <w:noWrap/>
            <w:hideMark/>
          </w:tcPr>
          <w:p w14:paraId="2BB65CEB" w14:textId="77777777" w:rsidR="0020430D" w:rsidRPr="0020430D" w:rsidRDefault="0020430D" w:rsidP="0020430D">
            <w:r w:rsidRPr="0020430D">
              <w:t>Tx02</w:t>
            </w:r>
          </w:p>
        </w:tc>
        <w:tc>
          <w:tcPr>
            <w:tcW w:w="1135" w:type="dxa"/>
            <w:noWrap/>
            <w:hideMark/>
          </w:tcPr>
          <w:p w14:paraId="0E177007" w14:textId="77777777" w:rsidR="0020430D" w:rsidRPr="0020430D" w:rsidRDefault="0020430D" w:rsidP="0020430D">
            <w:r w:rsidRPr="0020430D">
              <w:t>Tx03</w:t>
            </w:r>
          </w:p>
        </w:tc>
        <w:tc>
          <w:tcPr>
            <w:tcW w:w="1135" w:type="dxa"/>
            <w:noWrap/>
            <w:hideMark/>
          </w:tcPr>
          <w:p w14:paraId="3431690D" w14:textId="77777777" w:rsidR="0020430D" w:rsidRPr="0020430D" w:rsidRDefault="0020430D" w:rsidP="0020430D">
            <w:r w:rsidRPr="0020430D">
              <w:t>Tx04</w:t>
            </w:r>
          </w:p>
        </w:tc>
        <w:tc>
          <w:tcPr>
            <w:tcW w:w="1135" w:type="dxa"/>
            <w:noWrap/>
            <w:hideMark/>
          </w:tcPr>
          <w:p w14:paraId="6697ED83" w14:textId="77777777" w:rsidR="0020430D" w:rsidRPr="0020430D" w:rsidRDefault="0020430D" w:rsidP="0020430D">
            <w:r w:rsidRPr="0020430D">
              <w:t>Tx05</w:t>
            </w:r>
          </w:p>
        </w:tc>
        <w:tc>
          <w:tcPr>
            <w:tcW w:w="1135" w:type="dxa"/>
            <w:noWrap/>
            <w:hideMark/>
          </w:tcPr>
          <w:p w14:paraId="6D7FB9F7" w14:textId="77777777" w:rsidR="0020430D" w:rsidRPr="0020430D" w:rsidRDefault="0020430D" w:rsidP="0020430D">
            <w:r w:rsidRPr="0020430D">
              <w:t>Tx06</w:t>
            </w:r>
          </w:p>
        </w:tc>
        <w:tc>
          <w:tcPr>
            <w:tcW w:w="1135" w:type="dxa"/>
            <w:noWrap/>
            <w:hideMark/>
          </w:tcPr>
          <w:p w14:paraId="580E30D7" w14:textId="77777777" w:rsidR="0020430D" w:rsidRPr="0020430D" w:rsidRDefault="0020430D" w:rsidP="0020430D">
            <w:r w:rsidRPr="0020430D">
              <w:t>Tx07</w:t>
            </w:r>
          </w:p>
        </w:tc>
        <w:tc>
          <w:tcPr>
            <w:tcW w:w="1135" w:type="dxa"/>
            <w:noWrap/>
            <w:hideMark/>
          </w:tcPr>
          <w:p w14:paraId="3374888A" w14:textId="77777777" w:rsidR="0020430D" w:rsidRPr="0020430D" w:rsidRDefault="0020430D" w:rsidP="0020430D">
            <w:r w:rsidRPr="0020430D">
              <w:t>Tx08</w:t>
            </w:r>
          </w:p>
        </w:tc>
        <w:tc>
          <w:tcPr>
            <w:tcW w:w="1135" w:type="dxa"/>
            <w:noWrap/>
            <w:hideMark/>
          </w:tcPr>
          <w:p w14:paraId="18A6E735" w14:textId="77777777" w:rsidR="0020430D" w:rsidRPr="0020430D" w:rsidRDefault="0020430D" w:rsidP="0020430D">
            <w:r w:rsidRPr="0020430D">
              <w:t>Tx09</w:t>
            </w:r>
          </w:p>
        </w:tc>
        <w:tc>
          <w:tcPr>
            <w:tcW w:w="1135" w:type="dxa"/>
            <w:noWrap/>
            <w:hideMark/>
          </w:tcPr>
          <w:p w14:paraId="5600A442" w14:textId="77777777" w:rsidR="0020430D" w:rsidRPr="0020430D" w:rsidRDefault="0020430D" w:rsidP="0020430D">
            <w:r w:rsidRPr="0020430D">
              <w:t>Tx10</w:t>
            </w:r>
          </w:p>
        </w:tc>
      </w:tr>
      <w:tr w:rsidR="0020430D" w:rsidRPr="0020430D" w14:paraId="7F173879" w14:textId="77777777" w:rsidTr="0020430D">
        <w:trPr>
          <w:trHeight w:val="237"/>
        </w:trPr>
        <w:tc>
          <w:tcPr>
            <w:tcW w:w="1087" w:type="dxa"/>
            <w:vMerge w:val="restart"/>
          </w:tcPr>
          <w:p w14:paraId="217C7C0E" w14:textId="64A41E53" w:rsidR="0020430D" w:rsidRPr="0020430D" w:rsidRDefault="0020430D" w:rsidP="0020430D">
            <w:r>
              <w:t>Process Time</w:t>
            </w:r>
          </w:p>
        </w:tc>
        <w:tc>
          <w:tcPr>
            <w:tcW w:w="1135" w:type="dxa"/>
            <w:noWrap/>
            <w:hideMark/>
          </w:tcPr>
          <w:p w14:paraId="3144CBBE" w14:textId="6B0E5FC2" w:rsidR="0020430D" w:rsidRPr="0020430D" w:rsidRDefault="0020430D" w:rsidP="0020430D">
            <w:r w:rsidRPr="0020430D">
              <w:t>11.28528</w:t>
            </w:r>
          </w:p>
        </w:tc>
        <w:tc>
          <w:tcPr>
            <w:tcW w:w="1135" w:type="dxa"/>
            <w:noWrap/>
            <w:hideMark/>
          </w:tcPr>
          <w:p w14:paraId="3748F9E3" w14:textId="77777777" w:rsidR="0020430D" w:rsidRPr="0020430D" w:rsidRDefault="0020430D" w:rsidP="0020430D">
            <w:r w:rsidRPr="0020430D">
              <w:t>5.716336</w:t>
            </w:r>
          </w:p>
        </w:tc>
        <w:tc>
          <w:tcPr>
            <w:tcW w:w="1135" w:type="dxa"/>
            <w:noWrap/>
            <w:hideMark/>
          </w:tcPr>
          <w:p w14:paraId="05A74658" w14:textId="77777777" w:rsidR="0020430D" w:rsidRPr="0020430D" w:rsidRDefault="0020430D" w:rsidP="0020430D">
            <w:r w:rsidRPr="0020430D">
              <w:t>4.106565</w:t>
            </w:r>
          </w:p>
        </w:tc>
        <w:tc>
          <w:tcPr>
            <w:tcW w:w="1135" w:type="dxa"/>
            <w:noWrap/>
            <w:hideMark/>
          </w:tcPr>
          <w:p w14:paraId="7D425F61" w14:textId="77777777" w:rsidR="0020430D" w:rsidRPr="0020430D" w:rsidRDefault="0020430D" w:rsidP="0020430D">
            <w:r w:rsidRPr="0020430D">
              <w:t>3.854076</w:t>
            </w:r>
          </w:p>
        </w:tc>
        <w:tc>
          <w:tcPr>
            <w:tcW w:w="1135" w:type="dxa"/>
            <w:noWrap/>
            <w:hideMark/>
          </w:tcPr>
          <w:p w14:paraId="7651FC07" w14:textId="77777777" w:rsidR="0020430D" w:rsidRPr="0020430D" w:rsidRDefault="0020430D" w:rsidP="0020430D">
            <w:r w:rsidRPr="0020430D">
              <w:t>9.750213</w:t>
            </w:r>
          </w:p>
        </w:tc>
        <w:tc>
          <w:tcPr>
            <w:tcW w:w="1135" w:type="dxa"/>
            <w:noWrap/>
            <w:hideMark/>
          </w:tcPr>
          <w:p w14:paraId="423E990C" w14:textId="77777777" w:rsidR="0020430D" w:rsidRPr="0020430D" w:rsidRDefault="0020430D" w:rsidP="0020430D">
            <w:r w:rsidRPr="0020430D">
              <w:t>3.249585</w:t>
            </w:r>
          </w:p>
        </w:tc>
        <w:tc>
          <w:tcPr>
            <w:tcW w:w="1135" w:type="dxa"/>
            <w:noWrap/>
            <w:hideMark/>
          </w:tcPr>
          <w:p w14:paraId="7682289D" w14:textId="77777777" w:rsidR="0020430D" w:rsidRPr="0020430D" w:rsidRDefault="0020430D" w:rsidP="0020430D">
            <w:r w:rsidRPr="0020430D">
              <w:t>4.726692</w:t>
            </w:r>
          </w:p>
        </w:tc>
        <w:tc>
          <w:tcPr>
            <w:tcW w:w="1135" w:type="dxa"/>
            <w:noWrap/>
            <w:hideMark/>
          </w:tcPr>
          <w:p w14:paraId="7A5D0545" w14:textId="77777777" w:rsidR="0020430D" w:rsidRPr="0020430D" w:rsidRDefault="0020430D" w:rsidP="0020430D">
            <w:r w:rsidRPr="0020430D">
              <w:t>10.75421</w:t>
            </w:r>
          </w:p>
        </w:tc>
        <w:tc>
          <w:tcPr>
            <w:tcW w:w="1135" w:type="dxa"/>
            <w:noWrap/>
            <w:hideMark/>
          </w:tcPr>
          <w:p w14:paraId="5DA01A2E" w14:textId="77777777" w:rsidR="0020430D" w:rsidRPr="0020430D" w:rsidRDefault="0020430D" w:rsidP="0020430D">
            <w:r w:rsidRPr="0020430D">
              <w:t>1.798116</w:t>
            </w:r>
          </w:p>
        </w:tc>
        <w:tc>
          <w:tcPr>
            <w:tcW w:w="1135" w:type="dxa"/>
            <w:noWrap/>
            <w:hideMark/>
          </w:tcPr>
          <w:p w14:paraId="62194920" w14:textId="77777777" w:rsidR="0020430D" w:rsidRPr="0020430D" w:rsidRDefault="0020430D" w:rsidP="0020430D">
            <w:r w:rsidRPr="0020430D">
              <w:t>9.31799</w:t>
            </w:r>
          </w:p>
        </w:tc>
      </w:tr>
      <w:tr w:rsidR="0020430D" w:rsidRPr="0020430D" w14:paraId="024A7C9C" w14:textId="77777777" w:rsidTr="0020430D">
        <w:trPr>
          <w:trHeight w:val="237"/>
        </w:trPr>
        <w:tc>
          <w:tcPr>
            <w:tcW w:w="1087" w:type="dxa"/>
            <w:vMerge/>
          </w:tcPr>
          <w:p w14:paraId="5BEAF1C1" w14:textId="77777777" w:rsidR="0020430D" w:rsidRPr="0020430D" w:rsidRDefault="0020430D" w:rsidP="0020430D"/>
        </w:tc>
        <w:tc>
          <w:tcPr>
            <w:tcW w:w="1135" w:type="dxa"/>
            <w:noWrap/>
            <w:hideMark/>
          </w:tcPr>
          <w:p w14:paraId="38DE70B8" w14:textId="3FAFF230" w:rsidR="0020430D" w:rsidRPr="0020430D" w:rsidRDefault="0020430D" w:rsidP="0020430D">
            <w:r w:rsidRPr="0020430D">
              <w:t>2.723173</w:t>
            </w:r>
          </w:p>
        </w:tc>
        <w:tc>
          <w:tcPr>
            <w:tcW w:w="1135" w:type="dxa"/>
            <w:noWrap/>
            <w:hideMark/>
          </w:tcPr>
          <w:p w14:paraId="489718F0" w14:textId="77777777" w:rsidR="0020430D" w:rsidRPr="0020430D" w:rsidRDefault="0020430D" w:rsidP="0020430D">
            <w:r w:rsidRPr="0020430D">
              <w:t>3.49951</w:t>
            </w:r>
          </w:p>
        </w:tc>
        <w:tc>
          <w:tcPr>
            <w:tcW w:w="1135" w:type="dxa"/>
            <w:noWrap/>
            <w:hideMark/>
          </w:tcPr>
          <w:p w14:paraId="67A47DB6" w14:textId="77777777" w:rsidR="0020430D" w:rsidRPr="0020430D" w:rsidRDefault="0020430D" w:rsidP="0020430D">
            <w:r w:rsidRPr="0020430D">
              <w:t>2.725831</w:t>
            </w:r>
          </w:p>
        </w:tc>
        <w:tc>
          <w:tcPr>
            <w:tcW w:w="1135" w:type="dxa"/>
            <w:noWrap/>
            <w:hideMark/>
          </w:tcPr>
          <w:p w14:paraId="2C7796BF" w14:textId="77777777" w:rsidR="0020430D" w:rsidRPr="0020430D" w:rsidRDefault="0020430D" w:rsidP="0020430D">
            <w:r w:rsidRPr="0020430D">
              <w:t>7.753251</w:t>
            </w:r>
          </w:p>
        </w:tc>
        <w:tc>
          <w:tcPr>
            <w:tcW w:w="1135" w:type="dxa"/>
            <w:noWrap/>
            <w:hideMark/>
          </w:tcPr>
          <w:p w14:paraId="02DED8E2" w14:textId="77777777" w:rsidR="0020430D" w:rsidRPr="0020430D" w:rsidRDefault="0020430D" w:rsidP="0020430D">
            <w:r w:rsidRPr="0020430D">
              <w:t>2.887039</w:t>
            </w:r>
          </w:p>
        </w:tc>
        <w:tc>
          <w:tcPr>
            <w:tcW w:w="1135" w:type="dxa"/>
            <w:noWrap/>
            <w:hideMark/>
          </w:tcPr>
          <w:p w14:paraId="3A33121F" w14:textId="77777777" w:rsidR="0020430D" w:rsidRPr="0020430D" w:rsidRDefault="0020430D" w:rsidP="0020430D">
            <w:r w:rsidRPr="0020430D">
              <w:t>7.879125</w:t>
            </w:r>
          </w:p>
        </w:tc>
        <w:tc>
          <w:tcPr>
            <w:tcW w:w="1135" w:type="dxa"/>
            <w:noWrap/>
            <w:hideMark/>
          </w:tcPr>
          <w:p w14:paraId="544AF5B2" w14:textId="77777777" w:rsidR="0020430D" w:rsidRPr="0020430D" w:rsidRDefault="0020430D" w:rsidP="0020430D">
            <w:r w:rsidRPr="0020430D">
              <w:t>6.463516</w:t>
            </w:r>
          </w:p>
        </w:tc>
        <w:tc>
          <w:tcPr>
            <w:tcW w:w="1135" w:type="dxa"/>
            <w:noWrap/>
            <w:hideMark/>
          </w:tcPr>
          <w:p w14:paraId="5AC0949D" w14:textId="77777777" w:rsidR="0020430D" w:rsidRPr="0020430D" w:rsidRDefault="0020430D" w:rsidP="0020430D">
            <w:r w:rsidRPr="0020430D">
              <w:t>8.353327</w:t>
            </w:r>
          </w:p>
        </w:tc>
        <w:tc>
          <w:tcPr>
            <w:tcW w:w="1135" w:type="dxa"/>
            <w:noWrap/>
            <w:hideMark/>
          </w:tcPr>
          <w:p w14:paraId="29123AE8" w14:textId="77777777" w:rsidR="0020430D" w:rsidRPr="0020430D" w:rsidRDefault="0020430D" w:rsidP="0020430D">
            <w:r w:rsidRPr="0020430D">
              <w:t>11.78947</w:t>
            </w:r>
          </w:p>
        </w:tc>
        <w:tc>
          <w:tcPr>
            <w:tcW w:w="1135" w:type="dxa"/>
            <w:noWrap/>
            <w:hideMark/>
          </w:tcPr>
          <w:p w14:paraId="3B6A9107" w14:textId="77777777" w:rsidR="0020430D" w:rsidRPr="0020430D" w:rsidRDefault="0020430D" w:rsidP="0020430D">
            <w:r w:rsidRPr="0020430D">
              <w:t>7.799165</w:t>
            </w:r>
          </w:p>
        </w:tc>
      </w:tr>
      <w:tr w:rsidR="0020430D" w:rsidRPr="0020430D" w14:paraId="72D18CE7" w14:textId="77777777" w:rsidTr="0020430D">
        <w:trPr>
          <w:trHeight w:val="237"/>
        </w:trPr>
        <w:tc>
          <w:tcPr>
            <w:tcW w:w="1087" w:type="dxa"/>
            <w:vMerge/>
          </w:tcPr>
          <w:p w14:paraId="1C701BC3" w14:textId="77777777" w:rsidR="0020430D" w:rsidRPr="0020430D" w:rsidRDefault="0020430D" w:rsidP="0020430D"/>
        </w:tc>
        <w:tc>
          <w:tcPr>
            <w:tcW w:w="1135" w:type="dxa"/>
            <w:noWrap/>
            <w:hideMark/>
          </w:tcPr>
          <w:p w14:paraId="7E9B0F96" w14:textId="5F495C8B" w:rsidR="0020430D" w:rsidRPr="0020430D" w:rsidRDefault="0020430D" w:rsidP="0020430D">
            <w:r w:rsidRPr="0020430D">
              <w:t>3.214391</w:t>
            </w:r>
          </w:p>
        </w:tc>
        <w:tc>
          <w:tcPr>
            <w:tcW w:w="1135" w:type="dxa"/>
            <w:noWrap/>
            <w:hideMark/>
          </w:tcPr>
          <w:p w14:paraId="1DB1E010" w14:textId="77777777" w:rsidR="0020430D" w:rsidRPr="0020430D" w:rsidRDefault="0020430D" w:rsidP="0020430D">
            <w:r w:rsidRPr="0020430D">
              <w:t>8.330988</w:t>
            </w:r>
          </w:p>
        </w:tc>
        <w:tc>
          <w:tcPr>
            <w:tcW w:w="1135" w:type="dxa"/>
            <w:noWrap/>
            <w:hideMark/>
          </w:tcPr>
          <w:p w14:paraId="4BED85E0" w14:textId="77777777" w:rsidR="0020430D" w:rsidRPr="0020430D" w:rsidRDefault="0020430D" w:rsidP="0020430D">
            <w:r w:rsidRPr="0020430D">
              <w:t>8.170676</w:t>
            </w:r>
          </w:p>
        </w:tc>
        <w:tc>
          <w:tcPr>
            <w:tcW w:w="1135" w:type="dxa"/>
            <w:noWrap/>
            <w:hideMark/>
          </w:tcPr>
          <w:p w14:paraId="7235C7D3" w14:textId="77777777" w:rsidR="0020430D" w:rsidRPr="0020430D" w:rsidRDefault="0020430D" w:rsidP="0020430D">
            <w:r w:rsidRPr="0020430D">
              <w:t>2.998909</w:t>
            </w:r>
          </w:p>
        </w:tc>
        <w:tc>
          <w:tcPr>
            <w:tcW w:w="1135" w:type="dxa"/>
            <w:noWrap/>
            <w:hideMark/>
          </w:tcPr>
          <w:p w14:paraId="143FE79C" w14:textId="77777777" w:rsidR="0020430D" w:rsidRPr="0020430D" w:rsidRDefault="0020430D" w:rsidP="0020430D">
            <w:r w:rsidRPr="0020430D">
              <w:t>2.905998</w:t>
            </w:r>
          </w:p>
        </w:tc>
        <w:tc>
          <w:tcPr>
            <w:tcW w:w="1135" w:type="dxa"/>
            <w:noWrap/>
            <w:hideMark/>
          </w:tcPr>
          <w:p w14:paraId="72A50C2F" w14:textId="77777777" w:rsidR="0020430D" w:rsidRPr="0020430D" w:rsidRDefault="0020430D" w:rsidP="0020430D">
            <w:r w:rsidRPr="0020430D">
              <w:t>3.19525</w:t>
            </w:r>
          </w:p>
        </w:tc>
        <w:tc>
          <w:tcPr>
            <w:tcW w:w="1135" w:type="dxa"/>
            <w:noWrap/>
            <w:hideMark/>
          </w:tcPr>
          <w:p w14:paraId="40D14FF9" w14:textId="77777777" w:rsidR="0020430D" w:rsidRPr="0020430D" w:rsidRDefault="0020430D" w:rsidP="0020430D">
            <w:r w:rsidRPr="0020430D">
              <w:t>3.960724</w:t>
            </w:r>
          </w:p>
        </w:tc>
        <w:tc>
          <w:tcPr>
            <w:tcW w:w="1135" w:type="dxa"/>
            <w:noWrap/>
            <w:hideMark/>
          </w:tcPr>
          <w:p w14:paraId="38F5E8B0" w14:textId="77777777" w:rsidR="0020430D" w:rsidRPr="0020430D" w:rsidRDefault="0020430D" w:rsidP="0020430D">
            <w:r w:rsidRPr="0020430D">
              <w:t>3.412023</w:t>
            </w:r>
          </w:p>
        </w:tc>
        <w:tc>
          <w:tcPr>
            <w:tcW w:w="1135" w:type="dxa"/>
            <w:noWrap/>
            <w:hideMark/>
          </w:tcPr>
          <w:p w14:paraId="4CEC6AA0" w14:textId="77777777" w:rsidR="0020430D" w:rsidRPr="0020430D" w:rsidRDefault="0020430D" w:rsidP="0020430D">
            <w:r w:rsidRPr="0020430D">
              <w:t>8.522973</w:t>
            </w:r>
          </w:p>
        </w:tc>
        <w:tc>
          <w:tcPr>
            <w:tcW w:w="1135" w:type="dxa"/>
            <w:noWrap/>
            <w:hideMark/>
          </w:tcPr>
          <w:p w14:paraId="24C348EE" w14:textId="77777777" w:rsidR="0020430D" w:rsidRPr="0020430D" w:rsidRDefault="0020430D" w:rsidP="0020430D">
            <w:r w:rsidRPr="0020430D">
              <w:t>2.384024</w:t>
            </w:r>
          </w:p>
        </w:tc>
      </w:tr>
      <w:tr w:rsidR="0020430D" w:rsidRPr="0020430D" w14:paraId="45EB7BD1" w14:textId="77777777" w:rsidTr="0020430D">
        <w:trPr>
          <w:trHeight w:val="237"/>
        </w:trPr>
        <w:tc>
          <w:tcPr>
            <w:tcW w:w="1087" w:type="dxa"/>
            <w:vMerge/>
          </w:tcPr>
          <w:p w14:paraId="70AE9451" w14:textId="77777777" w:rsidR="0020430D" w:rsidRPr="0020430D" w:rsidRDefault="0020430D" w:rsidP="0020430D"/>
        </w:tc>
        <w:tc>
          <w:tcPr>
            <w:tcW w:w="1135" w:type="dxa"/>
            <w:noWrap/>
            <w:hideMark/>
          </w:tcPr>
          <w:p w14:paraId="6C176DD4" w14:textId="13E5C476" w:rsidR="0020430D" w:rsidRPr="0020430D" w:rsidRDefault="0020430D" w:rsidP="0020430D">
            <w:r w:rsidRPr="0020430D">
              <w:t>8.30914</w:t>
            </w:r>
          </w:p>
        </w:tc>
        <w:tc>
          <w:tcPr>
            <w:tcW w:w="1135" w:type="dxa"/>
            <w:noWrap/>
            <w:hideMark/>
          </w:tcPr>
          <w:p w14:paraId="59DD5E37" w14:textId="77777777" w:rsidR="0020430D" w:rsidRPr="0020430D" w:rsidRDefault="0020430D" w:rsidP="0020430D">
            <w:r w:rsidRPr="0020430D">
              <w:t>8.546567</w:t>
            </w:r>
          </w:p>
        </w:tc>
        <w:tc>
          <w:tcPr>
            <w:tcW w:w="1135" w:type="dxa"/>
            <w:noWrap/>
            <w:hideMark/>
          </w:tcPr>
          <w:p w14:paraId="1C745C18" w14:textId="77777777" w:rsidR="0020430D" w:rsidRPr="0020430D" w:rsidRDefault="0020430D" w:rsidP="0020430D">
            <w:r w:rsidRPr="0020430D">
              <w:t>8.324266</w:t>
            </w:r>
          </w:p>
        </w:tc>
        <w:tc>
          <w:tcPr>
            <w:tcW w:w="1135" w:type="dxa"/>
            <w:noWrap/>
            <w:hideMark/>
          </w:tcPr>
          <w:p w14:paraId="36FDBEB7" w14:textId="77777777" w:rsidR="0020430D" w:rsidRPr="0020430D" w:rsidRDefault="0020430D" w:rsidP="0020430D">
            <w:r w:rsidRPr="0020430D">
              <w:t>3.241913</w:t>
            </w:r>
          </w:p>
        </w:tc>
        <w:tc>
          <w:tcPr>
            <w:tcW w:w="1135" w:type="dxa"/>
            <w:noWrap/>
            <w:hideMark/>
          </w:tcPr>
          <w:p w14:paraId="3F8A3C96" w14:textId="77777777" w:rsidR="0020430D" w:rsidRPr="0020430D" w:rsidRDefault="0020430D" w:rsidP="0020430D">
            <w:r w:rsidRPr="0020430D">
              <w:t>8.165692</w:t>
            </w:r>
          </w:p>
        </w:tc>
        <w:tc>
          <w:tcPr>
            <w:tcW w:w="1135" w:type="dxa"/>
            <w:noWrap/>
            <w:hideMark/>
          </w:tcPr>
          <w:p w14:paraId="3543129F" w14:textId="77777777" w:rsidR="0020430D" w:rsidRPr="0020430D" w:rsidRDefault="0020430D" w:rsidP="0020430D">
            <w:r w:rsidRPr="0020430D">
              <w:t>3.233768</w:t>
            </w:r>
          </w:p>
        </w:tc>
        <w:tc>
          <w:tcPr>
            <w:tcW w:w="1135" w:type="dxa"/>
            <w:noWrap/>
            <w:hideMark/>
          </w:tcPr>
          <w:p w14:paraId="692E2637" w14:textId="77777777" w:rsidR="0020430D" w:rsidRPr="0020430D" w:rsidRDefault="0020430D" w:rsidP="0020430D">
            <w:r w:rsidRPr="0020430D">
              <w:t>11.49424</w:t>
            </w:r>
          </w:p>
        </w:tc>
        <w:tc>
          <w:tcPr>
            <w:tcW w:w="1135" w:type="dxa"/>
            <w:noWrap/>
            <w:hideMark/>
          </w:tcPr>
          <w:p w14:paraId="2A7CFE9F" w14:textId="77777777" w:rsidR="0020430D" w:rsidRPr="0020430D" w:rsidRDefault="0020430D" w:rsidP="0020430D">
            <w:r w:rsidRPr="0020430D">
              <w:t>3.729393</w:t>
            </w:r>
          </w:p>
        </w:tc>
        <w:tc>
          <w:tcPr>
            <w:tcW w:w="1135" w:type="dxa"/>
            <w:noWrap/>
            <w:hideMark/>
          </w:tcPr>
          <w:p w14:paraId="1840F028" w14:textId="77777777" w:rsidR="0020430D" w:rsidRPr="0020430D" w:rsidRDefault="0020430D" w:rsidP="0020430D">
            <w:r w:rsidRPr="0020430D">
              <w:t>3.233613</w:t>
            </w:r>
          </w:p>
        </w:tc>
        <w:tc>
          <w:tcPr>
            <w:tcW w:w="1135" w:type="dxa"/>
            <w:noWrap/>
            <w:hideMark/>
          </w:tcPr>
          <w:p w14:paraId="0E49F292" w14:textId="77777777" w:rsidR="0020430D" w:rsidRPr="0020430D" w:rsidRDefault="0020430D" w:rsidP="0020430D">
            <w:r w:rsidRPr="0020430D">
              <w:t>3.554789</w:t>
            </w:r>
          </w:p>
        </w:tc>
      </w:tr>
      <w:tr w:rsidR="0020430D" w:rsidRPr="0020430D" w14:paraId="44FB021E" w14:textId="77777777" w:rsidTr="0020430D">
        <w:trPr>
          <w:trHeight w:val="237"/>
        </w:trPr>
        <w:tc>
          <w:tcPr>
            <w:tcW w:w="1087" w:type="dxa"/>
            <w:vMerge/>
          </w:tcPr>
          <w:p w14:paraId="762264FE" w14:textId="77777777" w:rsidR="0020430D" w:rsidRPr="0020430D" w:rsidRDefault="0020430D" w:rsidP="0020430D"/>
        </w:tc>
        <w:tc>
          <w:tcPr>
            <w:tcW w:w="1135" w:type="dxa"/>
            <w:noWrap/>
            <w:hideMark/>
          </w:tcPr>
          <w:p w14:paraId="75F9E447" w14:textId="747CE321" w:rsidR="0020430D" w:rsidRPr="0020430D" w:rsidRDefault="0020430D" w:rsidP="0020430D">
            <w:r w:rsidRPr="0020430D">
              <w:t>8.387923</w:t>
            </w:r>
          </w:p>
        </w:tc>
        <w:tc>
          <w:tcPr>
            <w:tcW w:w="1135" w:type="dxa"/>
            <w:noWrap/>
            <w:hideMark/>
          </w:tcPr>
          <w:p w14:paraId="0EB77274" w14:textId="77777777" w:rsidR="0020430D" w:rsidRPr="0020430D" w:rsidRDefault="0020430D" w:rsidP="0020430D">
            <w:r w:rsidRPr="0020430D">
              <w:t>3.16485</w:t>
            </w:r>
          </w:p>
        </w:tc>
        <w:tc>
          <w:tcPr>
            <w:tcW w:w="1135" w:type="dxa"/>
            <w:noWrap/>
            <w:hideMark/>
          </w:tcPr>
          <w:p w14:paraId="2EAE8CF4" w14:textId="77777777" w:rsidR="0020430D" w:rsidRPr="0020430D" w:rsidRDefault="0020430D" w:rsidP="0020430D">
            <w:r w:rsidRPr="0020430D">
              <w:t>3.426457</w:t>
            </w:r>
          </w:p>
        </w:tc>
        <w:tc>
          <w:tcPr>
            <w:tcW w:w="1135" w:type="dxa"/>
            <w:noWrap/>
            <w:hideMark/>
          </w:tcPr>
          <w:p w14:paraId="79624B0C" w14:textId="77777777" w:rsidR="0020430D" w:rsidRPr="0020430D" w:rsidRDefault="0020430D" w:rsidP="0020430D">
            <w:r w:rsidRPr="0020430D">
              <w:t>8.146069</w:t>
            </w:r>
          </w:p>
        </w:tc>
        <w:tc>
          <w:tcPr>
            <w:tcW w:w="1135" w:type="dxa"/>
            <w:noWrap/>
            <w:hideMark/>
          </w:tcPr>
          <w:p w14:paraId="4AE60677" w14:textId="77777777" w:rsidR="0020430D" w:rsidRPr="0020430D" w:rsidRDefault="0020430D" w:rsidP="0020430D">
            <w:r w:rsidRPr="0020430D">
              <w:t>8.576572</w:t>
            </w:r>
          </w:p>
        </w:tc>
        <w:tc>
          <w:tcPr>
            <w:tcW w:w="1135" w:type="dxa"/>
            <w:noWrap/>
            <w:hideMark/>
          </w:tcPr>
          <w:p w14:paraId="7592EDDA" w14:textId="77777777" w:rsidR="0020430D" w:rsidRPr="0020430D" w:rsidRDefault="0020430D" w:rsidP="0020430D">
            <w:r w:rsidRPr="0020430D">
              <w:t>8.485378</w:t>
            </w:r>
          </w:p>
        </w:tc>
        <w:tc>
          <w:tcPr>
            <w:tcW w:w="1135" w:type="dxa"/>
            <w:noWrap/>
            <w:hideMark/>
          </w:tcPr>
          <w:p w14:paraId="20BBB03F" w14:textId="77777777" w:rsidR="0020430D" w:rsidRPr="0020430D" w:rsidRDefault="0020430D" w:rsidP="0020430D">
            <w:r w:rsidRPr="0020430D">
              <w:t>8.465468</w:t>
            </w:r>
          </w:p>
        </w:tc>
        <w:tc>
          <w:tcPr>
            <w:tcW w:w="1135" w:type="dxa"/>
            <w:noWrap/>
            <w:hideMark/>
          </w:tcPr>
          <w:p w14:paraId="5B6511AA" w14:textId="77777777" w:rsidR="0020430D" w:rsidRPr="0020430D" w:rsidRDefault="0020430D" w:rsidP="0020430D">
            <w:r w:rsidRPr="0020430D">
              <w:t>8.273408</w:t>
            </w:r>
          </w:p>
        </w:tc>
        <w:tc>
          <w:tcPr>
            <w:tcW w:w="1135" w:type="dxa"/>
            <w:noWrap/>
            <w:hideMark/>
          </w:tcPr>
          <w:p w14:paraId="4F638A1D" w14:textId="77777777" w:rsidR="0020430D" w:rsidRPr="0020430D" w:rsidRDefault="0020430D" w:rsidP="0020430D">
            <w:r w:rsidRPr="0020430D">
              <w:t>3.595532</w:t>
            </w:r>
          </w:p>
        </w:tc>
        <w:tc>
          <w:tcPr>
            <w:tcW w:w="1135" w:type="dxa"/>
            <w:noWrap/>
            <w:hideMark/>
          </w:tcPr>
          <w:p w14:paraId="38B64ED5" w14:textId="77777777" w:rsidR="0020430D" w:rsidRPr="0020430D" w:rsidRDefault="0020430D" w:rsidP="0020430D">
            <w:r w:rsidRPr="0020430D">
              <w:t>8.456423</w:t>
            </w:r>
          </w:p>
        </w:tc>
      </w:tr>
      <w:tr w:rsidR="0020430D" w:rsidRPr="0020430D" w14:paraId="2280910D" w14:textId="77777777" w:rsidTr="0020430D">
        <w:trPr>
          <w:trHeight w:val="237"/>
        </w:trPr>
        <w:tc>
          <w:tcPr>
            <w:tcW w:w="1087" w:type="dxa"/>
            <w:vMerge/>
          </w:tcPr>
          <w:p w14:paraId="4FAD076A" w14:textId="77777777" w:rsidR="0020430D" w:rsidRPr="0020430D" w:rsidRDefault="0020430D" w:rsidP="0020430D"/>
        </w:tc>
        <w:tc>
          <w:tcPr>
            <w:tcW w:w="1135" w:type="dxa"/>
            <w:noWrap/>
            <w:hideMark/>
          </w:tcPr>
          <w:p w14:paraId="6C8D1056" w14:textId="208955CB" w:rsidR="0020430D" w:rsidRPr="0020430D" w:rsidRDefault="0020430D" w:rsidP="0020430D">
            <w:r w:rsidRPr="0020430D">
              <w:t>3.239683</w:t>
            </w:r>
          </w:p>
        </w:tc>
        <w:tc>
          <w:tcPr>
            <w:tcW w:w="1135" w:type="dxa"/>
            <w:noWrap/>
            <w:hideMark/>
          </w:tcPr>
          <w:p w14:paraId="7AB8B278" w14:textId="77777777" w:rsidR="0020430D" w:rsidRPr="0020430D" w:rsidRDefault="0020430D" w:rsidP="0020430D">
            <w:r w:rsidRPr="0020430D">
              <w:t>3.308106</w:t>
            </w:r>
          </w:p>
        </w:tc>
        <w:tc>
          <w:tcPr>
            <w:tcW w:w="1135" w:type="dxa"/>
            <w:noWrap/>
            <w:hideMark/>
          </w:tcPr>
          <w:p w14:paraId="1AA38FEB" w14:textId="77777777" w:rsidR="0020430D" w:rsidRPr="0020430D" w:rsidRDefault="0020430D" w:rsidP="0020430D">
            <w:r w:rsidRPr="0020430D">
              <w:t>11.55166</w:t>
            </w:r>
          </w:p>
        </w:tc>
        <w:tc>
          <w:tcPr>
            <w:tcW w:w="1135" w:type="dxa"/>
            <w:noWrap/>
            <w:hideMark/>
          </w:tcPr>
          <w:p w14:paraId="0FD4FA9F" w14:textId="77777777" w:rsidR="0020430D" w:rsidRPr="0020430D" w:rsidRDefault="0020430D" w:rsidP="0020430D">
            <w:r w:rsidRPr="0020430D">
              <w:t>8.491374</w:t>
            </w:r>
          </w:p>
        </w:tc>
        <w:tc>
          <w:tcPr>
            <w:tcW w:w="1135" w:type="dxa"/>
            <w:noWrap/>
            <w:hideMark/>
          </w:tcPr>
          <w:p w14:paraId="789F6DD7" w14:textId="77777777" w:rsidR="0020430D" w:rsidRPr="0020430D" w:rsidRDefault="0020430D" w:rsidP="0020430D">
            <w:r w:rsidRPr="0020430D">
              <w:t>2.89582</w:t>
            </w:r>
          </w:p>
        </w:tc>
        <w:tc>
          <w:tcPr>
            <w:tcW w:w="1135" w:type="dxa"/>
            <w:noWrap/>
            <w:hideMark/>
          </w:tcPr>
          <w:p w14:paraId="1745C745" w14:textId="77777777" w:rsidR="0020430D" w:rsidRPr="0020430D" w:rsidRDefault="0020430D" w:rsidP="0020430D">
            <w:r w:rsidRPr="0020430D">
              <w:t>8.572759</w:t>
            </w:r>
          </w:p>
        </w:tc>
        <w:tc>
          <w:tcPr>
            <w:tcW w:w="1135" w:type="dxa"/>
            <w:noWrap/>
            <w:hideMark/>
          </w:tcPr>
          <w:p w14:paraId="6AFA66C6" w14:textId="77777777" w:rsidR="0020430D" w:rsidRPr="0020430D" w:rsidRDefault="0020430D" w:rsidP="0020430D">
            <w:r w:rsidRPr="0020430D">
              <w:t>3.200905</w:t>
            </w:r>
          </w:p>
        </w:tc>
        <w:tc>
          <w:tcPr>
            <w:tcW w:w="1135" w:type="dxa"/>
            <w:noWrap/>
            <w:hideMark/>
          </w:tcPr>
          <w:p w14:paraId="2345A96D" w14:textId="77777777" w:rsidR="0020430D" w:rsidRPr="0020430D" w:rsidRDefault="0020430D" w:rsidP="0020430D">
            <w:r w:rsidRPr="0020430D">
              <w:t>8.188239</w:t>
            </w:r>
          </w:p>
        </w:tc>
        <w:tc>
          <w:tcPr>
            <w:tcW w:w="1135" w:type="dxa"/>
            <w:noWrap/>
            <w:hideMark/>
          </w:tcPr>
          <w:p w14:paraId="428178DD" w14:textId="77777777" w:rsidR="0020430D" w:rsidRPr="0020430D" w:rsidRDefault="0020430D" w:rsidP="0020430D">
            <w:r w:rsidRPr="0020430D">
              <w:t>6.537505</w:t>
            </w:r>
          </w:p>
        </w:tc>
        <w:tc>
          <w:tcPr>
            <w:tcW w:w="1135" w:type="dxa"/>
            <w:noWrap/>
            <w:hideMark/>
          </w:tcPr>
          <w:p w14:paraId="7C068DF3" w14:textId="77777777" w:rsidR="0020430D" w:rsidRPr="0020430D" w:rsidRDefault="0020430D" w:rsidP="0020430D">
            <w:r w:rsidRPr="0020430D">
              <w:t>8.592069</w:t>
            </w:r>
          </w:p>
        </w:tc>
      </w:tr>
      <w:tr w:rsidR="0020430D" w:rsidRPr="0020430D" w14:paraId="15CC9A17" w14:textId="77777777" w:rsidTr="0020430D">
        <w:trPr>
          <w:trHeight w:val="237"/>
        </w:trPr>
        <w:tc>
          <w:tcPr>
            <w:tcW w:w="1087" w:type="dxa"/>
            <w:vMerge/>
          </w:tcPr>
          <w:p w14:paraId="3FC28422" w14:textId="77777777" w:rsidR="0020430D" w:rsidRPr="0020430D" w:rsidRDefault="0020430D" w:rsidP="0020430D"/>
        </w:tc>
        <w:tc>
          <w:tcPr>
            <w:tcW w:w="1135" w:type="dxa"/>
            <w:noWrap/>
            <w:hideMark/>
          </w:tcPr>
          <w:p w14:paraId="3949573F" w14:textId="3C024FF7" w:rsidR="0020430D" w:rsidRPr="0020430D" w:rsidRDefault="0020430D" w:rsidP="0020430D">
            <w:r w:rsidRPr="0020430D">
              <w:t>3.287175</w:t>
            </w:r>
          </w:p>
        </w:tc>
        <w:tc>
          <w:tcPr>
            <w:tcW w:w="1135" w:type="dxa"/>
            <w:noWrap/>
            <w:hideMark/>
          </w:tcPr>
          <w:p w14:paraId="4DA4D637" w14:textId="77777777" w:rsidR="0020430D" w:rsidRPr="0020430D" w:rsidRDefault="0020430D" w:rsidP="0020430D">
            <w:r w:rsidRPr="0020430D">
              <w:t>5.412601</w:t>
            </w:r>
          </w:p>
        </w:tc>
        <w:tc>
          <w:tcPr>
            <w:tcW w:w="1135" w:type="dxa"/>
            <w:noWrap/>
            <w:hideMark/>
          </w:tcPr>
          <w:p w14:paraId="47BADD03" w14:textId="77777777" w:rsidR="0020430D" w:rsidRPr="0020430D" w:rsidRDefault="0020430D" w:rsidP="0020430D">
            <w:r w:rsidRPr="0020430D">
              <w:t>8.12281</w:t>
            </w:r>
          </w:p>
        </w:tc>
        <w:tc>
          <w:tcPr>
            <w:tcW w:w="1135" w:type="dxa"/>
            <w:noWrap/>
            <w:hideMark/>
          </w:tcPr>
          <w:p w14:paraId="66BD9E8B" w14:textId="77777777" w:rsidR="0020430D" w:rsidRPr="0020430D" w:rsidRDefault="0020430D" w:rsidP="0020430D">
            <w:r w:rsidRPr="0020430D">
              <w:t>2.933324</w:t>
            </w:r>
          </w:p>
        </w:tc>
        <w:tc>
          <w:tcPr>
            <w:tcW w:w="1135" w:type="dxa"/>
            <w:noWrap/>
            <w:hideMark/>
          </w:tcPr>
          <w:p w14:paraId="13782E43" w14:textId="77777777" w:rsidR="0020430D" w:rsidRPr="0020430D" w:rsidRDefault="0020430D" w:rsidP="0020430D">
            <w:r w:rsidRPr="0020430D">
              <w:t>3.109568</w:t>
            </w:r>
          </w:p>
        </w:tc>
        <w:tc>
          <w:tcPr>
            <w:tcW w:w="1135" w:type="dxa"/>
            <w:noWrap/>
            <w:hideMark/>
          </w:tcPr>
          <w:p w14:paraId="04938C2C" w14:textId="77777777" w:rsidR="0020430D" w:rsidRPr="0020430D" w:rsidRDefault="0020430D" w:rsidP="0020430D">
            <w:r w:rsidRPr="0020430D">
              <w:t>6.785974</w:t>
            </w:r>
          </w:p>
        </w:tc>
        <w:tc>
          <w:tcPr>
            <w:tcW w:w="1135" w:type="dxa"/>
            <w:noWrap/>
            <w:hideMark/>
          </w:tcPr>
          <w:p w14:paraId="2B752091" w14:textId="77777777" w:rsidR="0020430D" w:rsidRPr="0020430D" w:rsidRDefault="0020430D" w:rsidP="0020430D">
            <w:r w:rsidRPr="0020430D">
              <w:t>3.181069</w:t>
            </w:r>
          </w:p>
        </w:tc>
        <w:tc>
          <w:tcPr>
            <w:tcW w:w="1135" w:type="dxa"/>
            <w:noWrap/>
            <w:hideMark/>
          </w:tcPr>
          <w:p w14:paraId="476F3770" w14:textId="77777777" w:rsidR="0020430D" w:rsidRPr="0020430D" w:rsidRDefault="0020430D" w:rsidP="0020430D">
            <w:r w:rsidRPr="0020430D">
              <w:t>2.375766</w:t>
            </w:r>
          </w:p>
        </w:tc>
        <w:tc>
          <w:tcPr>
            <w:tcW w:w="1135" w:type="dxa"/>
            <w:noWrap/>
            <w:hideMark/>
          </w:tcPr>
          <w:p w14:paraId="10AE9896" w14:textId="77777777" w:rsidR="0020430D" w:rsidRPr="0020430D" w:rsidRDefault="0020430D" w:rsidP="0020430D">
            <w:r w:rsidRPr="0020430D">
              <w:t>8.586562</w:t>
            </w:r>
          </w:p>
        </w:tc>
        <w:tc>
          <w:tcPr>
            <w:tcW w:w="1135" w:type="dxa"/>
            <w:noWrap/>
            <w:hideMark/>
          </w:tcPr>
          <w:p w14:paraId="15205E41" w14:textId="77777777" w:rsidR="0020430D" w:rsidRPr="0020430D" w:rsidRDefault="0020430D" w:rsidP="0020430D">
            <w:r w:rsidRPr="0020430D">
              <w:t>3.397658</w:t>
            </w:r>
          </w:p>
        </w:tc>
      </w:tr>
      <w:tr w:rsidR="0020430D" w:rsidRPr="0020430D" w14:paraId="466EA35E" w14:textId="77777777" w:rsidTr="0020430D">
        <w:trPr>
          <w:trHeight w:val="237"/>
        </w:trPr>
        <w:tc>
          <w:tcPr>
            <w:tcW w:w="1087" w:type="dxa"/>
            <w:vMerge/>
          </w:tcPr>
          <w:p w14:paraId="3F992FA8" w14:textId="77777777" w:rsidR="0020430D" w:rsidRPr="0020430D" w:rsidRDefault="0020430D" w:rsidP="0020430D"/>
        </w:tc>
        <w:tc>
          <w:tcPr>
            <w:tcW w:w="1135" w:type="dxa"/>
            <w:noWrap/>
            <w:hideMark/>
          </w:tcPr>
          <w:p w14:paraId="654019DA" w14:textId="2453D82E" w:rsidR="0020430D" w:rsidRPr="0020430D" w:rsidRDefault="0020430D" w:rsidP="0020430D">
            <w:r w:rsidRPr="0020430D">
              <w:t>8.45797</w:t>
            </w:r>
          </w:p>
        </w:tc>
        <w:tc>
          <w:tcPr>
            <w:tcW w:w="1135" w:type="dxa"/>
            <w:noWrap/>
            <w:hideMark/>
          </w:tcPr>
          <w:p w14:paraId="672CB48F" w14:textId="77777777" w:rsidR="0020430D" w:rsidRPr="0020430D" w:rsidRDefault="0020430D" w:rsidP="0020430D">
            <w:r w:rsidRPr="0020430D">
              <w:t>8.41878</w:t>
            </w:r>
          </w:p>
        </w:tc>
        <w:tc>
          <w:tcPr>
            <w:tcW w:w="1135" w:type="dxa"/>
            <w:noWrap/>
            <w:hideMark/>
          </w:tcPr>
          <w:p w14:paraId="3917AF29" w14:textId="77777777" w:rsidR="0020430D" w:rsidRPr="0020430D" w:rsidRDefault="0020430D" w:rsidP="0020430D">
            <w:r w:rsidRPr="0020430D">
              <w:t>3.191035</w:t>
            </w:r>
          </w:p>
        </w:tc>
        <w:tc>
          <w:tcPr>
            <w:tcW w:w="1135" w:type="dxa"/>
            <w:noWrap/>
            <w:hideMark/>
          </w:tcPr>
          <w:p w14:paraId="5CA7903C" w14:textId="77777777" w:rsidR="0020430D" w:rsidRPr="0020430D" w:rsidRDefault="0020430D" w:rsidP="0020430D">
            <w:r w:rsidRPr="0020430D">
              <w:t>3.133708</w:t>
            </w:r>
          </w:p>
        </w:tc>
        <w:tc>
          <w:tcPr>
            <w:tcW w:w="1135" w:type="dxa"/>
            <w:noWrap/>
            <w:hideMark/>
          </w:tcPr>
          <w:p w14:paraId="23552D8F" w14:textId="77777777" w:rsidR="0020430D" w:rsidRPr="0020430D" w:rsidRDefault="0020430D" w:rsidP="0020430D">
            <w:r w:rsidRPr="0020430D">
              <w:t>5.965457</w:t>
            </w:r>
          </w:p>
        </w:tc>
        <w:tc>
          <w:tcPr>
            <w:tcW w:w="1135" w:type="dxa"/>
            <w:noWrap/>
            <w:hideMark/>
          </w:tcPr>
          <w:p w14:paraId="15C17FAC" w14:textId="77777777" w:rsidR="0020430D" w:rsidRPr="0020430D" w:rsidRDefault="0020430D" w:rsidP="0020430D">
            <w:r w:rsidRPr="0020430D">
              <w:t>8.600581</w:t>
            </w:r>
          </w:p>
        </w:tc>
        <w:tc>
          <w:tcPr>
            <w:tcW w:w="1135" w:type="dxa"/>
            <w:noWrap/>
            <w:hideMark/>
          </w:tcPr>
          <w:p w14:paraId="3B4BB038" w14:textId="77777777" w:rsidR="0020430D" w:rsidRPr="0020430D" w:rsidRDefault="0020430D" w:rsidP="0020430D">
            <w:r w:rsidRPr="0020430D">
              <w:t>8.332304</w:t>
            </w:r>
          </w:p>
        </w:tc>
        <w:tc>
          <w:tcPr>
            <w:tcW w:w="1135" w:type="dxa"/>
            <w:noWrap/>
            <w:hideMark/>
          </w:tcPr>
          <w:p w14:paraId="61B419CD" w14:textId="77777777" w:rsidR="0020430D" w:rsidRPr="0020430D" w:rsidRDefault="0020430D" w:rsidP="0020430D">
            <w:r w:rsidRPr="0020430D">
              <w:t>2.755142</w:t>
            </w:r>
          </w:p>
        </w:tc>
        <w:tc>
          <w:tcPr>
            <w:tcW w:w="1135" w:type="dxa"/>
            <w:noWrap/>
            <w:hideMark/>
          </w:tcPr>
          <w:p w14:paraId="554EB5EC" w14:textId="77777777" w:rsidR="0020430D" w:rsidRPr="0020430D" w:rsidRDefault="0020430D" w:rsidP="0020430D">
            <w:r w:rsidRPr="0020430D">
              <w:t>2.87528</w:t>
            </w:r>
          </w:p>
        </w:tc>
        <w:tc>
          <w:tcPr>
            <w:tcW w:w="1135" w:type="dxa"/>
            <w:noWrap/>
            <w:hideMark/>
          </w:tcPr>
          <w:p w14:paraId="47A60084" w14:textId="77777777" w:rsidR="0020430D" w:rsidRPr="0020430D" w:rsidRDefault="0020430D" w:rsidP="0020430D">
            <w:r w:rsidRPr="0020430D">
              <w:t>3.175573</w:t>
            </w:r>
          </w:p>
        </w:tc>
      </w:tr>
      <w:tr w:rsidR="0020430D" w:rsidRPr="0020430D" w14:paraId="78B0825A" w14:textId="77777777" w:rsidTr="0020430D">
        <w:trPr>
          <w:trHeight w:val="237"/>
        </w:trPr>
        <w:tc>
          <w:tcPr>
            <w:tcW w:w="1087" w:type="dxa"/>
            <w:vMerge/>
          </w:tcPr>
          <w:p w14:paraId="354B6CA4" w14:textId="77777777" w:rsidR="0020430D" w:rsidRPr="0020430D" w:rsidRDefault="0020430D" w:rsidP="0020430D"/>
        </w:tc>
        <w:tc>
          <w:tcPr>
            <w:tcW w:w="1135" w:type="dxa"/>
            <w:noWrap/>
            <w:hideMark/>
          </w:tcPr>
          <w:p w14:paraId="1D7E17B4" w14:textId="72C61CCA" w:rsidR="0020430D" w:rsidRPr="0020430D" w:rsidRDefault="0020430D" w:rsidP="0020430D">
            <w:r w:rsidRPr="0020430D">
              <w:t>8.375442</w:t>
            </w:r>
          </w:p>
        </w:tc>
        <w:tc>
          <w:tcPr>
            <w:tcW w:w="1135" w:type="dxa"/>
            <w:noWrap/>
            <w:hideMark/>
          </w:tcPr>
          <w:p w14:paraId="096023F8" w14:textId="77777777" w:rsidR="0020430D" w:rsidRPr="0020430D" w:rsidRDefault="0020430D" w:rsidP="0020430D">
            <w:r w:rsidRPr="0020430D">
              <w:t>3.725271</w:t>
            </w:r>
          </w:p>
        </w:tc>
        <w:tc>
          <w:tcPr>
            <w:tcW w:w="1135" w:type="dxa"/>
            <w:noWrap/>
            <w:hideMark/>
          </w:tcPr>
          <w:p w14:paraId="485090D3" w14:textId="77777777" w:rsidR="0020430D" w:rsidRPr="0020430D" w:rsidRDefault="0020430D" w:rsidP="0020430D">
            <w:r w:rsidRPr="0020430D">
              <w:t>3.12257</w:t>
            </w:r>
          </w:p>
        </w:tc>
        <w:tc>
          <w:tcPr>
            <w:tcW w:w="1135" w:type="dxa"/>
            <w:noWrap/>
            <w:hideMark/>
          </w:tcPr>
          <w:p w14:paraId="55D0BD2D" w14:textId="77777777" w:rsidR="0020430D" w:rsidRPr="0020430D" w:rsidRDefault="0020430D" w:rsidP="0020430D">
            <w:r w:rsidRPr="0020430D">
              <w:t>8.752813</w:t>
            </w:r>
          </w:p>
        </w:tc>
        <w:tc>
          <w:tcPr>
            <w:tcW w:w="1135" w:type="dxa"/>
            <w:noWrap/>
            <w:hideMark/>
          </w:tcPr>
          <w:p w14:paraId="43F64EF9" w14:textId="77777777" w:rsidR="0020430D" w:rsidRPr="0020430D" w:rsidRDefault="0020430D" w:rsidP="0020430D">
            <w:r w:rsidRPr="0020430D">
              <w:t>8.445579</w:t>
            </w:r>
          </w:p>
        </w:tc>
        <w:tc>
          <w:tcPr>
            <w:tcW w:w="1135" w:type="dxa"/>
            <w:noWrap/>
            <w:hideMark/>
          </w:tcPr>
          <w:p w14:paraId="5B408850" w14:textId="77777777" w:rsidR="0020430D" w:rsidRPr="0020430D" w:rsidRDefault="0020430D" w:rsidP="0020430D">
            <w:r w:rsidRPr="0020430D">
              <w:t>8.662234</w:t>
            </w:r>
          </w:p>
        </w:tc>
        <w:tc>
          <w:tcPr>
            <w:tcW w:w="1135" w:type="dxa"/>
            <w:noWrap/>
            <w:hideMark/>
          </w:tcPr>
          <w:p w14:paraId="55BA4771" w14:textId="77777777" w:rsidR="0020430D" w:rsidRPr="0020430D" w:rsidRDefault="0020430D" w:rsidP="0020430D">
            <w:r w:rsidRPr="0020430D">
              <w:t>8.284439</w:t>
            </w:r>
          </w:p>
        </w:tc>
        <w:tc>
          <w:tcPr>
            <w:tcW w:w="1135" w:type="dxa"/>
            <w:noWrap/>
            <w:hideMark/>
          </w:tcPr>
          <w:p w14:paraId="6653A6D8" w14:textId="77777777" w:rsidR="0020430D" w:rsidRPr="0020430D" w:rsidRDefault="0020430D" w:rsidP="0020430D">
            <w:r w:rsidRPr="0020430D">
              <w:t>6.488892</w:t>
            </w:r>
          </w:p>
        </w:tc>
        <w:tc>
          <w:tcPr>
            <w:tcW w:w="1135" w:type="dxa"/>
            <w:noWrap/>
            <w:hideMark/>
          </w:tcPr>
          <w:p w14:paraId="3234A2C8" w14:textId="77777777" w:rsidR="0020430D" w:rsidRPr="0020430D" w:rsidRDefault="0020430D" w:rsidP="0020430D">
            <w:r w:rsidRPr="0020430D">
              <w:t>3.114275</w:t>
            </w:r>
          </w:p>
        </w:tc>
        <w:tc>
          <w:tcPr>
            <w:tcW w:w="1135" w:type="dxa"/>
            <w:noWrap/>
            <w:hideMark/>
          </w:tcPr>
          <w:p w14:paraId="2855A53B" w14:textId="77777777" w:rsidR="0020430D" w:rsidRPr="0020430D" w:rsidRDefault="0020430D" w:rsidP="0020430D">
            <w:r w:rsidRPr="0020430D">
              <w:t>8.462259</w:t>
            </w:r>
          </w:p>
        </w:tc>
      </w:tr>
      <w:tr w:rsidR="0020430D" w:rsidRPr="0020430D" w14:paraId="4900A228" w14:textId="77777777" w:rsidTr="0020430D">
        <w:trPr>
          <w:trHeight w:val="237"/>
        </w:trPr>
        <w:tc>
          <w:tcPr>
            <w:tcW w:w="1087" w:type="dxa"/>
            <w:vMerge/>
          </w:tcPr>
          <w:p w14:paraId="1FB20CBD" w14:textId="77777777" w:rsidR="0020430D" w:rsidRPr="0020430D" w:rsidRDefault="0020430D" w:rsidP="0020430D"/>
        </w:tc>
        <w:tc>
          <w:tcPr>
            <w:tcW w:w="1135" w:type="dxa"/>
            <w:noWrap/>
            <w:hideMark/>
          </w:tcPr>
          <w:p w14:paraId="2685A032" w14:textId="2993A1C7" w:rsidR="0020430D" w:rsidRPr="0020430D" w:rsidRDefault="0020430D" w:rsidP="0020430D">
            <w:r w:rsidRPr="0020430D">
              <w:t>2.94391</w:t>
            </w:r>
          </w:p>
        </w:tc>
        <w:tc>
          <w:tcPr>
            <w:tcW w:w="1135" w:type="dxa"/>
            <w:noWrap/>
            <w:hideMark/>
          </w:tcPr>
          <w:p w14:paraId="6F5F6E69" w14:textId="77777777" w:rsidR="0020430D" w:rsidRPr="0020430D" w:rsidRDefault="0020430D" w:rsidP="0020430D">
            <w:r w:rsidRPr="0020430D">
              <w:t>2.614038</w:t>
            </w:r>
          </w:p>
        </w:tc>
        <w:tc>
          <w:tcPr>
            <w:tcW w:w="1135" w:type="dxa"/>
            <w:noWrap/>
            <w:hideMark/>
          </w:tcPr>
          <w:p w14:paraId="3B1BA097" w14:textId="77777777" w:rsidR="0020430D" w:rsidRPr="0020430D" w:rsidRDefault="0020430D" w:rsidP="0020430D">
            <w:r w:rsidRPr="0020430D">
              <w:t>8.140122</w:t>
            </w:r>
          </w:p>
        </w:tc>
        <w:tc>
          <w:tcPr>
            <w:tcW w:w="1135" w:type="dxa"/>
            <w:noWrap/>
            <w:hideMark/>
          </w:tcPr>
          <w:p w14:paraId="2DEC90CE" w14:textId="77777777" w:rsidR="0020430D" w:rsidRPr="0020430D" w:rsidRDefault="0020430D" w:rsidP="0020430D">
            <w:r w:rsidRPr="0020430D">
              <w:t>8.412796</w:t>
            </w:r>
          </w:p>
        </w:tc>
        <w:tc>
          <w:tcPr>
            <w:tcW w:w="1135" w:type="dxa"/>
            <w:noWrap/>
            <w:hideMark/>
          </w:tcPr>
          <w:p w14:paraId="677C0168" w14:textId="77777777" w:rsidR="0020430D" w:rsidRPr="0020430D" w:rsidRDefault="0020430D" w:rsidP="0020430D">
            <w:r w:rsidRPr="0020430D">
              <w:t>2.765969</w:t>
            </w:r>
          </w:p>
        </w:tc>
        <w:tc>
          <w:tcPr>
            <w:tcW w:w="1135" w:type="dxa"/>
            <w:noWrap/>
            <w:hideMark/>
          </w:tcPr>
          <w:p w14:paraId="1B4ED311" w14:textId="77777777" w:rsidR="0020430D" w:rsidRPr="0020430D" w:rsidRDefault="0020430D" w:rsidP="0020430D">
            <w:r w:rsidRPr="0020430D">
              <w:t>3.985776</w:t>
            </w:r>
          </w:p>
        </w:tc>
        <w:tc>
          <w:tcPr>
            <w:tcW w:w="1135" w:type="dxa"/>
            <w:noWrap/>
            <w:hideMark/>
          </w:tcPr>
          <w:p w14:paraId="3A03F650" w14:textId="77777777" w:rsidR="0020430D" w:rsidRPr="0020430D" w:rsidRDefault="0020430D" w:rsidP="0020430D">
            <w:r w:rsidRPr="0020430D">
              <w:t>3.062941</w:t>
            </w:r>
          </w:p>
        </w:tc>
        <w:tc>
          <w:tcPr>
            <w:tcW w:w="1135" w:type="dxa"/>
            <w:noWrap/>
            <w:hideMark/>
          </w:tcPr>
          <w:p w14:paraId="450D2B50" w14:textId="77777777" w:rsidR="0020430D" w:rsidRPr="0020430D" w:rsidRDefault="0020430D" w:rsidP="0020430D">
            <w:r w:rsidRPr="0020430D">
              <w:t>8.261957</w:t>
            </w:r>
          </w:p>
        </w:tc>
        <w:tc>
          <w:tcPr>
            <w:tcW w:w="1135" w:type="dxa"/>
            <w:noWrap/>
            <w:hideMark/>
          </w:tcPr>
          <w:p w14:paraId="25436425" w14:textId="77777777" w:rsidR="0020430D" w:rsidRPr="0020430D" w:rsidRDefault="0020430D" w:rsidP="0020430D">
            <w:r w:rsidRPr="0020430D">
              <w:t>8.243523</w:t>
            </w:r>
          </w:p>
        </w:tc>
        <w:tc>
          <w:tcPr>
            <w:tcW w:w="1135" w:type="dxa"/>
            <w:noWrap/>
            <w:hideMark/>
          </w:tcPr>
          <w:p w14:paraId="2565AF3E" w14:textId="77777777" w:rsidR="0020430D" w:rsidRPr="0020430D" w:rsidRDefault="0020430D" w:rsidP="0020430D">
            <w:r w:rsidRPr="0020430D">
              <w:t>8.57635</w:t>
            </w:r>
          </w:p>
        </w:tc>
      </w:tr>
      <w:tr w:rsidR="0020430D" w:rsidRPr="0020430D" w14:paraId="65580C5C" w14:textId="77777777" w:rsidTr="0020430D">
        <w:trPr>
          <w:trHeight w:val="237"/>
        </w:trPr>
        <w:tc>
          <w:tcPr>
            <w:tcW w:w="1087" w:type="dxa"/>
          </w:tcPr>
          <w:p w14:paraId="59342E02" w14:textId="008C3D20" w:rsidR="0020430D" w:rsidRPr="0020430D" w:rsidRDefault="0020430D" w:rsidP="0020430D">
            <w:pPr>
              <w:rPr>
                <w:b/>
                <w:bCs/>
              </w:rPr>
            </w:pPr>
            <w:r>
              <w:rPr>
                <w:b/>
                <w:bCs/>
              </w:rPr>
              <w:t>Average</w:t>
            </w:r>
          </w:p>
        </w:tc>
        <w:tc>
          <w:tcPr>
            <w:tcW w:w="1135" w:type="dxa"/>
            <w:noWrap/>
            <w:hideMark/>
          </w:tcPr>
          <w:p w14:paraId="3859C10F" w14:textId="0C9F600B" w:rsidR="0020430D" w:rsidRPr="0020430D" w:rsidRDefault="0020430D" w:rsidP="0020430D">
            <w:pPr>
              <w:rPr>
                <w:b/>
                <w:bCs/>
              </w:rPr>
            </w:pPr>
            <w:r w:rsidRPr="0020430D">
              <w:rPr>
                <w:b/>
                <w:bCs/>
              </w:rPr>
              <w:t>6.022409</w:t>
            </w:r>
          </w:p>
        </w:tc>
        <w:tc>
          <w:tcPr>
            <w:tcW w:w="1135" w:type="dxa"/>
            <w:noWrap/>
            <w:hideMark/>
          </w:tcPr>
          <w:p w14:paraId="66501ED5" w14:textId="77777777" w:rsidR="0020430D" w:rsidRPr="0020430D" w:rsidRDefault="0020430D" w:rsidP="0020430D">
            <w:pPr>
              <w:rPr>
                <w:b/>
                <w:bCs/>
              </w:rPr>
            </w:pPr>
            <w:r w:rsidRPr="0020430D">
              <w:rPr>
                <w:b/>
                <w:bCs/>
              </w:rPr>
              <w:t>5.273705</w:t>
            </w:r>
          </w:p>
        </w:tc>
        <w:tc>
          <w:tcPr>
            <w:tcW w:w="1135" w:type="dxa"/>
            <w:noWrap/>
            <w:hideMark/>
          </w:tcPr>
          <w:p w14:paraId="2ABBCF09" w14:textId="77777777" w:rsidR="0020430D" w:rsidRPr="0020430D" w:rsidRDefault="0020430D" w:rsidP="0020430D">
            <w:pPr>
              <w:rPr>
                <w:b/>
                <w:bCs/>
              </w:rPr>
            </w:pPr>
            <w:r w:rsidRPr="0020430D">
              <w:rPr>
                <w:b/>
                <w:bCs/>
              </w:rPr>
              <w:t>6.088199</w:t>
            </w:r>
          </w:p>
        </w:tc>
        <w:tc>
          <w:tcPr>
            <w:tcW w:w="1135" w:type="dxa"/>
            <w:noWrap/>
            <w:hideMark/>
          </w:tcPr>
          <w:p w14:paraId="02025734" w14:textId="77777777" w:rsidR="0020430D" w:rsidRPr="0020430D" w:rsidRDefault="0020430D" w:rsidP="0020430D">
            <w:pPr>
              <w:rPr>
                <w:b/>
                <w:bCs/>
              </w:rPr>
            </w:pPr>
            <w:r w:rsidRPr="0020430D">
              <w:rPr>
                <w:b/>
                <w:bCs/>
              </w:rPr>
              <w:t>5.771823</w:t>
            </w:r>
          </w:p>
        </w:tc>
        <w:tc>
          <w:tcPr>
            <w:tcW w:w="1135" w:type="dxa"/>
            <w:noWrap/>
            <w:hideMark/>
          </w:tcPr>
          <w:p w14:paraId="2ED80B95" w14:textId="77777777" w:rsidR="0020430D" w:rsidRPr="0020430D" w:rsidRDefault="0020430D" w:rsidP="0020430D">
            <w:pPr>
              <w:rPr>
                <w:b/>
                <w:bCs/>
              </w:rPr>
            </w:pPr>
            <w:r w:rsidRPr="0020430D">
              <w:rPr>
                <w:b/>
                <w:bCs/>
              </w:rPr>
              <w:t>5.546791</w:t>
            </w:r>
          </w:p>
        </w:tc>
        <w:tc>
          <w:tcPr>
            <w:tcW w:w="1135" w:type="dxa"/>
            <w:noWrap/>
            <w:hideMark/>
          </w:tcPr>
          <w:p w14:paraId="3141149F" w14:textId="77777777" w:rsidR="0020430D" w:rsidRPr="0020430D" w:rsidRDefault="0020430D" w:rsidP="0020430D">
            <w:pPr>
              <w:rPr>
                <w:b/>
                <w:bCs/>
              </w:rPr>
            </w:pPr>
            <w:r w:rsidRPr="0020430D">
              <w:rPr>
                <w:b/>
                <w:bCs/>
              </w:rPr>
              <w:t>6.265043</w:t>
            </w:r>
          </w:p>
        </w:tc>
        <w:tc>
          <w:tcPr>
            <w:tcW w:w="1135" w:type="dxa"/>
            <w:noWrap/>
            <w:hideMark/>
          </w:tcPr>
          <w:p w14:paraId="28C0D8CD" w14:textId="77777777" w:rsidR="0020430D" w:rsidRPr="0020430D" w:rsidRDefault="0020430D" w:rsidP="0020430D">
            <w:pPr>
              <w:rPr>
                <w:b/>
                <w:bCs/>
              </w:rPr>
            </w:pPr>
            <w:r w:rsidRPr="0020430D">
              <w:rPr>
                <w:b/>
                <w:bCs/>
              </w:rPr>
              <w:t>6.11723</w:t>
            </w:r>
          </w:p>
        </w:tc>
        <w:tc>
          <w:tcPr>
            <w:tcW w:w="1135" w:type="dxa"/>
            <w:noWrap/>
            <w:hideMark/>
          </w:tcPr>
          <w:p w14:paraId="0949FD6D" w14:textId="77777777" w:rsidR="0020430D" w:rsidRPr="0020430D" w:rsidRDefault="0020430D" w:rsidP="0020430D">
            <w:pPr>
              <w:rPr>
                <w:b/>
                <w:bCs/>
              </w:rPr>
            </w:pPr>
            <w:r w:rsidRPr="0020430D">
              <w:rPr>
                <w:b/>
                <w:bCs/>
              </w:rPr>
              <w:t>6.259236</w:t>
            </w:r>
          </w:p>
        </w:tc>
        <w:tc>
          <w:tcPr>
            <w:tcW w:w="1135" w:type="dxa"/>
            <w:noWrap/>
            <w:hideMark/>
          </w:tcPr>
          <w:p w14:paraId="768C06FA" w14:textId="77777777" w:rsidR="0020430D" w:rsidRPr="0020430D" w:rsidRDefault="0020430D" w:rsidP="0020430D">
            <w:pPr>
              <w:rPr>
                <w:b/>
                <w:bCs/>
              </w:rPr>
            </w:pPr>
            <w:r w:rsidRPr="0020430D">
              <w:rPr>
                <w:b/>
                <w:bCs/>
              </w:rPr>
              <w:t>5.829685</w:t>
            </w:r>
          </w:p>
        </w:tc>
        <w:tc>
          <w:tcPr>
            <w:tcW w:w="1135" w:type="dxa"/>
            <w:noWrap/>
            <w:hideMark/>
          </w:tcPr>
          <w:p w14:paraId="74F4907D" w14:textId="77777777" w:rsidR="0020430D" w:rsidRPr="0020430D" w:rsidRDefault="0020430D" w:rsidP="0020430D">
            <w:pPr>
              <w:rPr>
                <w:b/>
                <w:bCs/>
              </w:rPr>
            </w:pPr>
            <w:r w:rsidRPr="0020430D">
              <w:rPr>
                <w:b/>
                <w:bCs/>
              </w:rPr>
              <w:t>6.37163</w:t>
            </w:r>
          </w:p>
        </w:tc>
      </w:tr>
    </w:tbl>
    <w:p w14:paraId="71F2245C" w14:textId="5FDB2E08" w:rsidR="0020430D" w:rsidRDefault="00A51E78" w:rsidP="00DD05AD">
      <w:r>
        <w:lastRenderedPageBreak/>
        <w:t>Raw data for Section 4.4.2.3 with 7 active nodes</w:t>
      </w:r>
    </w:p>
    <w:p w14:paraId="2F9654DE" w14:textId="343AA4AE" w:rsidR="00A51E78" w:rsidRDefault="00A51E78" w:rsidP="00DD05AD">
      <w:r>
        <w:t>1</w:t>
      </w:r>
      <w:r w:rsidRPr="00A51E78">
        <w:rPr>
          <w:vertAlign w:val="superscript"/>
        </w:rPr>
        <w:t>st</w:t>
      </w:r>
      <w:r>
        <w:t xml:space="preserve"> Node</w:t>
      </w:r>
    </w:p>
    <w:tbl>
      <w:tblPr>
        <w:tblStyle w:val="TableGrid"/>
        <w:tblW w:w="0" w:type="auto"/>
        <w:tblLook w:val="04A0" w:firstRow="1" w:lastRow="0" w:firstColumn="1" w:lastColumn="0" w:noHBand="0" w:noVBand="1"/>
      </w:tblPr>
      <w:tblGrid>
        <w:gridCol w:w="1193"/>
        <w:gridCol w:w="1193"/>
        <w:gridCol w:w="1193"/>
        <w:gridCol w:w="1193"/>
        <w:gridCol w:w="1193"/>
        <w:gridCol w:w="1193"/>
        <w:gridCol w:w="1193"/>
        <w:gridCol w:w="1193"/>
        <w:gridCol w:w="1193"/>
        <w:gridCol w:w="1193"/>
      </w:tblGrid>
      <w:tr w:rsidR="00A51E78" w:rsidRPr="00A51E78" w14:paraId="4EE045EB" w14:textId="77777777" w:rsidTr="00A51E78">
        <w:trPr>
          <w:trHeight w:val="261"/>
        </w:trPr>
        <w:tc>
          <w:tcPr>
            <w:tcW w:w="1193" w:type="dxa"/>
            <w:noWrap/>
            <w:hideMark/>
          </w:tcPr>
          <w:p w14:paraId="340749AF" w14:textId="77777777" w:rsidR="00A51E78" w:rsidRPr="00A51E78" w:rsidRDefault="00A51E78" w:rsidP="00A51E78">
            <w:r w:rsidRPr="00A51E78">
              <w:t>Tx01</w:t>
            </w:r>
          </w:p>
        </w:tc>
        <w:tc>
          <w:tcPr>
            <w:tcW w:w="1193" w:type="dxa"/>
            <w:noWrap/>
            <w:hideMark/>
          </w:tcPr>
          <w:p w14:paraId="16A28E9A" w14:textId="77777777" w:rsidR="00A51E78" w:rsidRPr="00A51E78" w:rsidRDefault="00A51E78" w:rsidP="00A51E78">
            <w:r w:rsidRPr="00A51E78">
              <w:t>Tx02</w:t>
            </w:r>
          </w:p>
        </w:tc>
        <w:tc>
          <w:tcPr>
            <w:tcW w:w="1193" w:type="dxa"/>
            <w:noWrap/>
            <w:hideMark/>
          </w:tcPr>
          <w:p w14:paraId="75455D1E" w14:textId="77777777" w:rsidR="00A51E78" w:rsidRPr="00A51E78" w:rsidRDefault="00A51E78" w:rsidP="00A51E78">
            <w:r w:rsidRPr="00A51E78">
              <w:t>Tx03</w:t>
            </w:r>
          </w:p>
        </w:tc>
        <w:tc>
          <w:tcPr>
            <w:tcW w:w="1193" w:type="dxa"/>
            <w:noWrap/>
            <w:hideMark/>
          </w:tcPr>
          <w:p w14:paraId="01124A6D" w14:textId="77777777" w:rsidR="00A51E78" w:rsidRPr="00A51E78" w:rsidRDefault="00A51E78" w:rsidP="00A51E78">
            <w:r w:rsidRPr="00A51E78">
              <w:t>Tx04</w:t>
            </w:r>
          </w:p>
        </w:tc>
        <w:tc>
          <w:tcPr>
            <w:tcW w:w="1193" w:type="dxa"/>
            <w:noWrap/>
            <w:hideMark/>
          </w:tcPr>
          <w:p w14:paraId="35BDFB42" w14:textId="77777777" w:rsidR="00A51E78" w:rsidRPr="00A51E78" w:rsidRDefault="00A51E78" w:rsidP="00A51E78">
            <w:r w:rsidRPr="00A51E78">
              <w:t>Tx05</w:t>
            </w:r>
          </w:p>
        </w:tc>
        <w:tc>
          <w:tcPr>
            <w:tcW w:w="1193" w:type="dxa"/>
            <w:noWrap/>
            <w:hideMark/>
          </w:tcPr>
          <w:p w14:paraId="545CEDA4" w14:textId="77777777" w:rsidR="00A51E78" w:rsidRPr="00A51E78" w:rsidRDefault="00A51E78" w:rsidP="00A51E78">
            <w:r w:rsidRPr="00A51E78">
              <w:t>Tx06</w:t>
            </w:r>
          </w:p>
        </w:tc>
        <w:tc>
          <w:tcPr>
            <w:tcW w:w="1193" w:type="dxa"/>
            <w:noWrap/>
            <w:hideMark/>
          </w:tcPr>
          <w:p w14:paraId="0C1589A4" w14:textId="77777777" w:rsidR="00A51E78" w:rsidRPr="00A51E78" w:rsidRDefault="00A51E78" w:rsidP="00A51E78">
            <w:r w:rsidRPr="00A51E78">
              <w:t>Tx07</w:t>
            </w:r>
          </w:p>
        </w:tc>
        <w:tc>
          <w:tcPr>
            <w:tcW w:w="1193" w:type="dxa"/>
            <w:noWrap/>
            <w:hideMark/>
          </w:tcPr>
          <w:p w14:paraId="314E22FC" w14:textId="77777777" w:rsidR="00A51E78" w:rsidRPr="00A51E78" w:rsidRDefault="00A51E78" w:rsidP="00A51E78">
            <w:r w:rsidRPr="00A51E78">
              <w:t>Tx08</w:t>
            </w:r>
          </w:p>
        </w:tc>
        <w:tc>
          <w:tcPr>
            <w:tcW w:w="1193" w:type="dxa"/>
            <w:noWrap/>
            <w:hideMark/>
          </w:tcPr>
          <w:p w14:paraId="1DA0DF30" w14:textId="77777777" w:rsidR="00A51E78" w:rsidRPr="00A51E78" w:rsidRDefault="00A51E78" w:rsidP="00A51E78">
            <w:r w:rsidRPr="00A51E78">
              <w:t>Tx09</w:t>
            </w:r>
          </w:p>
        </w:tc>
        <w:tc>
          <w:tcPr>
            <w:tcW w:w="1193" w:type="dxa"/>
            <w:noWrap/>
            <w:hideMark/>
          </w:tcPr>
          <w:p w14:paraId="3F9EEC69" w14:textId="77777777" w:rsidR="00A51E78" w:rsidRPr="00A51E78" w:rsidRDefault="00A51E78" w:rsidP="00A51E78">
            <w:r w:rsidRPr="00A51E78">
              <w:t>Tx10</w:t>
            </w:r>
          </w:p>
        </w:tc>
      </w:tr>
      <w:tr w:rsidR="00A51E78" w:rsidRPr="00A51E78" w14:paraId="474BFFE8" w14:textId="77777777" w:rsidTr="00A51E78">
        <w:trPr>
          <w:trHeight w:val="261"/>
        </w:trPr>
        <w:tc>
          <w:tcPr>
            <w:tcW w:w="1193" w:type="dxa"/>
            <w:noWrap/>
            <w:hideMark/>
          </w:tcPr>
          <w:p w14:paraId="0CE7370B" w14:textId="77777777" w:rsidR="00A51E78" w:rsidRPr="00A51E78" w:rsidRDefault="00A51E78" w:rsidP="00A51E78">
            <w:r w:rsidRPr="00A51E78">
              <w:t>6.156735</w:t>
            </w:r>
          </w:p>
        </w:tc>
        <w:tc>
          <w:tcPr>
            <w:tcW w:w="1193" w:type="dxa"/>
            <w:noWrap/>
            <w:hideMark/>
          </w:tcPr>
          <w:p w14:paraId="1D375F57" w14:textId="77777777" w:rsidR="00A51E78" w:rsidRPr="00A51E78" w:rsidRDefault="00A51E78" w:rsidP="00A51E78">
            <w:r w:rsidRPr="00A51E78">
              <w:t>8.636554</w:t>
            </w:r>
          </w:p>
        </w:tc>
        <w:tc>
          <w:tcPr>
            <w:tcW w:w="1193" w:type="dxa"/>
            <w:noWrap/>
            <w:hideMark/>
          </w:tcPr>
          <w:p w14:paraId="705144E0" w14:textId="77777777" w:rsidR="00A51E78" w:rsidRPr="00A51E78" w:rsidRDefault="00A51E78" w:rsidP="00A51E78">
            <w:r w:rsidRPr="00A51E78">
              <w:t>6.208585</w:t>
            </w:r>
          </w:p>
        </w:tc>
        <w:tc>
          <w:tcPr>
            <w:tcW w:w="1193" w:type="dxa"/>
            <w:noWrap/>
            <w:hideMark/>
          </w:tcPr>
          <w:p w14:paraId="78CC2F05" w14:textId="77777777" w:rsidR="00A51E78" w:rsidRPr="00A51E78" w:rsidRDefault="00A51E78" w:rsidP="00A51E78">
            <w:r w:rsidRPr="00A51E78">
              <w:t>7.658495</w:t>
            </w:r>
          </w:p>
        </w:tc>
        <w:tc>
          <w:tcPr>
            <w:tcW w:w="1193" w:type="dxa"/>
            <w:noWrap/>
            <w:hideMark/>
          </w:tcPr>
          <w:p w14:paraId="4C34D784" w14:textId="77777777" w:rsidR="00A51E78" w:rsidRPr="00A51E78" w:rsidRDefault="00A51E78" w:rsidP="00A51E78">
            <w:r w:rsidRPr="00A51E78">
              <w:t>10.17554</w:t>
            </w:r>
          </w:p>
        </w:tc>
        <w:tc>
          <w:tcPr>
            <w:tcW w:w="1193" w:type="dxa"/>
            <w:noWrap/>
            <w:hideMark/>
          </w:tcPr>
          <w:p w14:paraId="223CB0CE" w14:textId="77777777" w:rsidR="00A51E78" w:rsidRPr="00A51E78" w:rsidRDefault="00A51E78" w:rsidP="00A51E78">
            <w:r w:rsidRPr="00A51E78">
              <w:t>6.782309</w:t>
            </w:r>
          </w:p>
        </w:tc>
        <w:tc>
          <w:tcPr>
            <w:tcW w:w="1193" w:type="dxa"/>
            <w:noWrap/>
            <w:hideMark/>
          </w:tcPr>
          <w:p w14:paraId="0D579E1D" w14:textId="77777777" w:rsidR="00A51E78" w:rsidRPr="00A51E78" w:rsidRDefault="00A51E78" w:rsidP="00A51E78">
            <w:r w:rsidRPr="00A51E78">
              <w:t>8.446497</w:t>
            </w:r>
          </w:p>
        </w:tc>
        <w:tc>
          <w:tcPr>
            <w:tcW w:w="1193" w:type="dxa"/>
            <w:noWrap/>
            <w:hideMark/>
          </w:tcPr>
          <w:p w14:paraId="755978C0" w14:textId="77777777" w:rsidR="00A51E78" w:rsidRPr="00A51E78" w:rsidRDefault="00A51E78" w:rsidP="00A51E78">
            <w:r w:rsidRPr="00A51E78">
              <w:t>8.685504</w:t>
            </w:r>
          </w:p>
        </w:tc>
        <w:tc>
          <w:tcPr>
            <w:tcW w:w="1193" w:type="dxa"/>
            <w:noWrap/>
            <w:hideMark/>
          </w:tcPr>
          <w:p w14:paraId="047A6320" w14:textId="77777777" w:rsidR="00A51E78" w:rsidRPr="00A51E78" w:rsidRDefault="00A51E78" w:rsidP="00A51E78">
            <w:r w:rsidRPr="00A51E78">
              <w:t>37.18996</w:t>
            </w:r>
          </w:p>
        </w:tc>
        <w:tc>
          <w:tcPr>
            <w:tcW w:w="1193" w:type="dxa"/>
            <w:noWrap/>
            <w:hideMark/>
          </w:tcPr>
          <w:p w14:paraId="66398263" w14:textId="77777777" w:rsidR="00A51E78" w:rsidRPr="00A51E78" w:rsidRDefault="00A51E78" w:rsidP="00A51E78">
            <w:r w:rsidRPr="00A51E78">
              <w:t>5.137619</w:t>
            </w:r>
          </w:p>
        </w:tc>
      </w:tr>
      <w:tr w:rsidR="00A51E78" w:rsidRPr="00A51E78" w14:paraId="2225BFA0" w14:textId="77777777" w:rsidTr="00A51E78">
        <w:trPr>
          <w:trHeight w:val="261"/>
        </w:trPr>
        <w:tc>
          <w:tcPr>
            <w:tcW w:w="1193" w:type="dxa"/>
            <w:noWrap/>
            <w:hideMark/>
          </w:tcPr>
          <w:p w14:paraId="49A54F5B" w14:textId="77777777" w:rsidR="00A51E78" w:rsidRPr="00A51E78" w:rsidRDefault="00A51E78" w:rsidP="00A51E78">
            <w:r w:rsidRPr="00A51E78">
              <w:t>5.56816</w:t>
            </w:r>
          </w:p>
        </w:tc>
        <w:tc>
          <w:tcPr>
            <w:tcW w:w="1193" w:type="dxa"/>
            <w:noWrap/>
            <w:hideMark/>
          </w:tcPr>
          <w:p w14:paraId="65E23B5C" w14:textId="77777777" w:rsidR="00A51E78" w:rsidRPr="00A51E78" w:rsidRDefault="00A51E78" w:rsidP="00A51E78">
            <w:r w:rsidRPr="00A51E78">
              <w:t>8.423783</w:t>
            </w:r>
          </w:p>
        </w:tc>
        <w:tc>
          <w:tcPr>
            <w:tcW w:w="1193" w:type="dxa"/>
            <w:noWrap/>
            <w:hideMark/>
          </w:tcPr>
          <w:p w14:paraId="330C2871" w14:textId="77777777" w:rsidR="00A51E78" w:rsidRPr="00A51E78" w:rsidRDefault="00A51E78" w:rsidP="00A51E78">
            <w:r w:rsidRPr="00A51E78">
              <w:t>7.550394</w:t>
            </w:r>
          </w:p>
        </w:tc>
        <w:tc>
          <w:tcPr>
            <w:tcW w:w="1193" w:type="dxa"/>
            <w:noWrap/>
            <w:hideMark/>
          </w:tcPr>
          <w:p w14:paraId="74783FBA" w14:textId="77777777" w:rsidR="00A51E78" w:rsidRPr="00A51E78" w:rsidRDefault="00A51E78" w:rsidP="00A51E78">
            <w:r w:rsidRPr="00A51E78">
              <w:t>3.375108</w:t>
            </w:r>
          </w:p>
        </w:tc>
        <w:tc>
          <w:tcPr>
            <w:tcW w:w="1193" w:type="dxa"/>
            <w:noWrap/>
            <w:hideMark/>
          </w:tcPr>
          <w:p w14:paraId="4431CA1E" w14:textId="77777777" w:rsidR="00A51E78" w:rsidRPr="00A51E78" w:rsidRDefault="00A51E78" w:rsidP="00A51E78">
            <w:r w:rsidRPr="00A51E78">
              <w:t>5.938423</w:t>
            </w:r>
          </w:p>
        </w:tc>
        <w:tc>
          <w:tcPr>
            <w:tcW w:w="1193" w:type="dxa"/>
            <w:noWrap/>
            <w:hideMark/>
          </w:tcPr>
          <w:p w14:paraId="4523AB01" w14:textId="77777777" w:rsidR="00A51E78" w:rsidRPr="00A51E78" w:rsidRDefault="00A51E78" w:rsidP="00A51E78">
            <w:r w:rsidRPr="00A51E78">
              <w:t>7.388122</w:t>
            </w:r>
          </w:p>
        </w:tc>
        <w:tc>
          <w:tcPr>
            <w:tcW w:w="1193" w:type="dxa"/>
            <w:noWrap/>
            <w:hideMark/>
          </w:tcPr>
          <w:p w14:paraId="0464117F" w14:textId="77777777" w:rsidR="00A51E78" w:rsidRPr="00A51E78" w:rsidRDefault="00A51E78" w:rsidP="00A51E78">
            <w:r w:rsidRPr="00A51E78">
              <w:t>6.855765</w:t>
            </w:r>
          </w:p>
        </w:tc>
        <w:tc>
          <w:tcPr>
            <w:tcW w:w="1193" w:type="dxa"/>
            <w:noWrap/>
            <w:hideMark/>
          </w:tcPr>
          <w:p w14:paraId="0DFFD73C" w14:textId="77777777" w:rsidR="00A51E78" w:rsidRPr="00A51E78" w:rsidRDefault="00A51E78" w:rsidP="00A51E78">
            <w:r w:rsidRPr="00A51E78">
              <w:t>6.431094</w:t>
            </w:r>
          </w:p>
        </w:tc>
        <w:tc>
          <w:tcPr>
            <w:tcW w:w="1193" w:type="dxa"/>
            <w:noWrap/>
            <w:hideMark/>
          </w:tcPr>
          <w:p w14:paraId="2AF0BEB6" w14:textId="77777777" w:rsidR="00A51E78" w:rsidRPr="00A51E78" w:rsidRDefault="00A51E78" w:rsidP="00A51E78">
            <w:r w:rsidRPr="00A51E78">
              <w:t>5.278317</w:t>
            </w:r>
          </w:p>
        </w:tc>
        <w:tc>
          <w:tcPr>
            <w:tcW w:w="1193" w:type="dxa"/>
            <w:noWrap/>
            <w:hideMark/>
          </w:tcPr>
          <w:p w14:paraId="70D12282" w14:textId="77777777" w:rsidR="00A51E78" w:rsidRPr="00A51E78" w:rsidRDefault="00A51E78" w:rsidP="00A51E78">
            <w:r w:rsidRPr="00A51E78">
              <w:t>6.930143</w:t>
            </w:r>
          </w:p>
        </w:tc>
      </w:tr>
      <w:tr w:rsidR="00A51E78" w:rsidRPr="00A51E78" w14:paraId="185475AA" w14:textId="77777777" w:rsidTr="00A51E78">
        <w:trPr>
          <w:trHeight w:val="261"/>
        </w:trPr>
        <w:tc>
          <w:tcPr>
            <w:tcW w:w="1193" w:type="dxa"/>
            <w:noWrap/>
            <w:hideMark/>
          </w:tcPr>
          <w:p w14:paraId="1D353445" w14:textId="77777777" w:rsidR="00A51E78" w:rsidRPr="00A51E78" w:rsidRDefault="00A51E78" w:rsidP="00A51E78">
            <w:r w:rsidRPr="00A51E78">
              <w:t>4.822655</w:t>
            </w:r>
          </w:p>
        </w:tc>
        <w:tc>
          <w:tcPr>
            <w:tcW w:w="1193" w:type="dxa"/>
            <w:noWrap/>
            <w:hideMark/>
          </w:tcPr>
          <w:p w14:paraId="1D22F80F" w14:textId="77777777" w:rsidR="00A51E78" w:rsidRPr="00A51E78" w:rsidRDefault="00A51E78" w:rsidP="00A51E78">
            <w:r w:rsidRPr="00A51E78">
              <w:t>7.269939</w:t>
            </w:r>
          </w:p>
        </w:tc>
        <w:tc>
          <w:tcPr>
            <w:tcW w:w="1193" w:type="dxa"/>
            <w:noWrap/>
            <w:hideMark/>
          </w:tcPr>
          <w:p w14:paraId="61932BBE" w14:textId="77777777" w:rsidR="00A51E78" w:rsidRPr="00A51E78" w:rsidRDefault="00A51E78" w:rsidP="00A51E78">
            <w:r w:rsidRPr="00A51E78">
              <w:t>6.567002</w:t>
            </w:r>
          </w:p>
        </w:tc>
        <w:tc>
          <w:tcPr>
            <w:tcW w:w="1193" w:type="dxa"/>
            <w:noWrap/>
            <w:hideMark/>
          </w:tcPr>
          <w:p w14:paraId="6601FF1F" w14:textId="77777777" w:rsidR="00A51E78" w:rsidRPr="00A51E78" w:rsidRDefault="00A51E78" w:rsidP="00A51E78">
            <w:r w:rsidRPr="00A51E78">
              <w:t>7.210126</w:t>
            </w:r>
          </w:p>
        </w:tc>
        <w:tc>
          <w:tcPr>
            <w:tcW w:w="1193" w:type="dxa"/>
            <w:noWrap/>
            <w:hideMark/>
          </w:tcPr>
          <w:p w14:paraId="75A54610" w14:textId="77777777" w:rsidR="00A51E78" w:rsidRPr="00A51E78" w:rsidRDefault="00A51E78" w:rsidP="00A51E78">
            <w:r w:rsidRPr="00A51E78">
              <w:t>5.991954</w:t>
            </w:r>
          </w:p>
        </w:tc>
        <w:tc>
          <w:tcPr>
            <w:tcW w:w="1193" w:type="dxa"/>
            <w:noWrap/>
            <w:hideMark/>
          </w:tcPr>
          <w:p w14:paraId="607DD30A" w14:textId="77777777" w:rsidR="00A51E78" w:rsidRPr="00A51E78" w:rsidRDefault="00A51E78" w:rsidP="00A51E78">
            <w:r w:rsidRPr="00A51E78">
              <w:t>7.459164</w:t>
            </w:r>
          </w:p>
        </w:tc>
        <w:tc>
          <w:tcPr>
            <w:tcW w:w="1193" w:type="dxa"/>
            <w:noWrap/>
            <w:hideMark/>
          </w:tcPr>
          <w:p w14:paraId="561610F4" w14:textId="77777777" w:rsidR="00A51E78" w:rsidRPr="00A51E78" w:rsidRDefault="00A51E78" w:rsidP="00A51E78">
            <w:r w:rsidRPr="00A51E78">
              <w:t>7.195279</w:t>
            </w:r>
          </w:p>
        </w:tc>
        <w:tc>
          <w:tcPr>
            <w:tcW w:w="1193" w:type="dxa"/>
            <w:noWrap/>
            <w:hideMark/>
          </w:tcPr>
          <w:p w14:paraId="2795572E" w14:textId="77777777" w:rsidR="00A51E78" w:rsidRPr="00A51E78" w:rsidRDefault="00A51E78" w:rsidP="00A51E78">
            <w:r w:rsidRPr="00A51E78">
              <w:t>6.771607</w:t>
            </w:r>
          </w:p>
        </w:tc>
        <w:tc>
          <w:tcPr>
            <w:tcW w:w="1193" w:type="dxa"/>
            <w:noWrap/>
            <w:hideMark/>
          </w:tcPr>
          <w:p w14:paraId="273E40D3" w14:textId="77777777" w:rsidR="00A51E78" w:rsidRPr="00A51E78" w:rsidRDefault="00A51E78" w:rsidP="00A51E78">
            <w:r w:rsidRPr="00A51E78">
              <w:t>6.389932</w:t>
            </w:r>
          </w:p>
        </w:tc>
        <w:tc>
          <w:tcPr>
            <w:tcW w:w="1193" w:type="dxa"/>
            <w:noWrap/>
            <w:hideMark/>
          </w:tcPr>
          <w:p w14:paraId="1A49B293" w14:textId="77777777" w:rsidR="00A51E78" w:rsidRPr="00A51E78" w:rsidRDefault="00A51E78" w:rsidP="00A51E78">
            <w:r w:rsidRPr="00A51E78">
              <w:t>8.309827</w:t>
            </w:r>
          </w:p>
        </w:tc>
      </w:tr>
      <w:tr w:rsidR="00A51E78" w:rsidRPr="00A51E78" w14:paraId="258A17BD" w14:textId="77777777" w:rsidTr="00A51E78">
        <w:trPr>
          <w:trHeight w:val="261"/>
        </w:trPr>
        <w:tc>
          <w:tcPr>
            <w:tcW w:w="1193" w:type="dxa"/>
            <w:noWrap/>
            <w:hideMark/>
          </w:tcPr>
          <w:p w14:paraId="7B32C070" w14:textId="77777777" w:rsidR="00A51E78" w:rsidRPr="00A51E78" w:rsidRDefault="00A51E78" w:rsidP="00A51E78">
            <w:r w:rsidRPr="00A51E78">
              <w:t>4.266415</w:t>
            </w:r>
          </w:p>
        </w:tc>
        <w:tc>
          <w:tcPr>
            <w:tcW w:w="1193" w:type="dxa"/>
            <w:noWrap/>
            <w:hideMark/>
          </w:tcPr>
          <w:p w14:paraId="650D860A" w14:textId="77777777" w:rsidR="00A51E78" w:rsidRPr="00A51E78" w:rsidRDefault="00A51E78" w:rsidP="00A51E78">
            <w:r w:rsidRPr="00A51E78">
              <w:t>7.741778</w:t>
            </w:r>
          </w:p>
        </w:tc>
        <w:tc>
          <w:tcPr>
            <w:tcW w:w="1193" w:type="dxa"/>
            <w:noWrap/>
            <w:hideMark/>
          </w:tcPr>
          <w:p w14:paraId="52DC297D" w14:textId="77777777" w:rsidR="00A51E78" w:rsidRPr="00A51E78" w:rsidRDefault="00A51E78" w:rsidP="00A51E78">
            <w:r w:rsidRPr="00A51E78">
              <w:t>2.152551</w:t>
            </w:r>
          </w:p>
        </w:tc>
        <w:tc>
          <w:tcPr>
            <w:tcW w:w="1193" w:type="dxa"/>
            <w:noWrap/>
            <w:hideMark/>
          </w:tcPr>
          <w:p w14:paraId="633083EA" w14:textId="77777777" w:rsidR="00A51E78" w:rsidRPr="00A51E78" w:rsidRDefault="00A51E78" w:rsidP="00A51E78">
            <w:r w:rsidRPr="00A51E78">
              <w:t>7.500981</w:t>
            </w:r>
          </w:p>
        </w:tc>
        <w:tc>
          <w:tcPr>
            <w:tcW w:w="1193" w:type="dxa"/>
            <w:noWrap/>
            <w:hideMark/>
          </w:tcPr>
          <w:p w14:paraId="57418A3D" w14:textId="77777777" w:rsidR="00A51E78" w:rsidRPr="00A51E78" w:rsidRDefault="00A51E78" w:rsidP="00A51E78">
            <w:r w:rsidRPr="00A51E78">
              <w:t>2.576576</w:t>
            </w:r>
          </w:p>
        </w:tc>
        <w:tc>
          <w:tcPr>
            <w:tcW w:w="1193" w:type="dxa"/>
            <w:noWrap/>
            <w:hideMark/>
          </w:tcPr>
          <w:p w14:paraId="08612506" w14:textId="77777777" w:rsidR="00A51E78" w:rsidRPr="00A51E78" w:rsidRDefault="00A51E78" w:rsidP="00A51E78">
            <w:r w:rsidRPr="00A51E78">
              <w:t>6.96675</w:t>
            </w:r>
          </w:p>
        </w:tc>
        <w:tc>
          <w:tcPr>
            <w:tcW w:w="1193" w:type="dxa"/>
            <w:noWrap/>
            <w:hideMark/>
          </w:tcPr>
          <w:p w14:paraId="11D60903" w14:textId="77777777" w:rsidR="00A51E78" w:rsidRPr="00A51E78" w:rsidRDefault="00A51E78" w:rsidP="00A51E78">
            <w:r w:rsidRPr="00A51E78">
              <w:t>5.745021</w:t>
            </w:r>
          </w:p>
        </w:tc>
        <w:tc>
          <w:tcPr>
            <w:tcW w:w="1193" w:type="dxa"/>
            <w:noWrap/>
            <w:hideMark/>
          </w:tcPr>
          <w:p w14:paraId="5B24638C" w14:textId="77777777" w:rsidR="00A51E78" w:rsidRPr="00A51E78" w:rsidRDefault="00A51E78" w:rsidP="00A51E78">
            <w:r w:rsidRPr="00A51E78">
              <w:t>7.256076</w:t>
            </w:r>
          </w:p>
        </w:tc>
        <w:tc>
          <w:tcPr>
            <w:tcW w:w="1193" w:type="dxa"/>
            <w:noWrap/>
            <w:hideMark/>
          </w:tcPr>
          <w:p w14:paraId="1E0BD930" w14:textId="77777777" w:rsidR="00A51E78" w:rsidRPr="00A51E78" w:rsidRDefault="00A51E78" w:rsidP="00A51E78">
            <w:r w:rsidRPr="00A51E78">
              <w:t>8.115372</w:t>
            </w:r>
          </w:p>
        </w:tc>
        <w:tc>
          <w:tcPr>
            <w:tcW w:w="1193" w:type="dxa"/>
            <w:noWrap/>
            <w:hideMark/>
          </w:tcPr>
          <w:p w14:paraId="4797CC6C" w14:textId="77777777" w:rsidR="00A51E78" w:rsidRPr="00A51E78" w:rsidRDefault="00A51E78" w:rsidP="00A51E78">
            <w:r w:rsidRPr="00A51E78">
              <w:t>2.8799</w:t>
            </w:r>
          </w:p>
        </w:tc>
      </w:tr>
      <w:tr w:rsidR="00A51E78" w:rsidRPr="00A51E78" w14:paraId="404EC784" w14:textId="77777777" w:rsidTr="00A51E78">
        <w:trPr>
          <w:trHeight w:val="261"/>
        </w:trPr>
        <w:tc>
          <w:tcPr>
            <w:tcW w:w="1193" w:type="dxa"/>
            <w:noWrap/>
            <w:hideMark/>
          </w:tcPr>
          <w:p w14:paraId="3DBD7298" w14:textId="77777777" w:rsidR="00A51E78" w:rsidRPr="00A51E78" w:rsidRDefault="00A51E78" w:rsidP="00A51E78">
            <w:r w:rsidRPr="00A51E78">
              <w:t>5.634261</w:t>
            </w:r>
          </w:p>
        </w:tc>
        <w:tc>
          <w:tcPr>
            <w:tcW w:w="1193" w:type="dxa"/>
            <w:noWrap/>
            <w:hideMark/>
          </w:tcPr>
          <w:p w14:paraId="27E20F41" w14:textId="77777777" w:rsidR="00A51E78" w:rsidRPr="00A51E78" w:rsidRDefault="00A51E78" w:rsidP="00A51E78">
            <w:r w:rsidRPr="00A51E78">
              <w:t>7.852192</w:t>
            </w:r>
          </w:p>
        </w:tc>
        <w:tc>
          <w:tcPr>
            <w:tcW w:w="1193" w:type="dxa"/>
            <w:noWrap/>
            <w:hideMark/>
          </w:tcPr>
          <w:p w14:paraId="267008E1" w14:textId="77777777" w:rsidR="00A51E78" w:rsidRPr="00A51E78" w:rsidRDefault="00A51E78" w:rsidP="00A51E78">
            <w:r w:rsidRPr="00A51E78">
              <w:t>7.432676</w:t>
            </w:r>
          </w:p>
        </w:tc>
        <w:tc>
          <w:tcPr>
            <w:tcW w:w="1193" w:type="dxa"/>
            <w:noWrap/>
            <w:hideMark/>
          </w:tcPr>
          <w:p w14:paraId="33117888" w14:textId="77777777" w:rsidR="00A51E78" w:rsidRPr="00A51E78" w:rsidRDefault="00A51E78" w:rsidP="00A51E78">
            <w:r w:rsidRPr="00A51E78">
              <w:t>6.408233</w:t>
            </w:r>
          </w:p>
        </w:tc>
        <w:tc>
          <w:tcPr>
            <w:tcW w:w="1193" w:type="dxa"/>
            <w:noWrap/>
            <w:hideMark/>
          </w:tcPr>
          <w:p w14:paraId="4049B640" w14:textId="77777777" w:rsidR="00A51E78" w:rsidRPr="00A51E78" w:rsidRDefault="00A51E78" w:rsidP="00A51E78">
            <w:r w:rsidRPr="00A51E78">
              <w:t>7.473243</w:t>
            </w:r>
          </w:p>
        </w:tc>
        <w:tc>
          <w:tcPr>
            <w:tcW w:w="1193" w:type="dxa"/>
            <w:noWrap/>
            <w:hideMark/>
          </w:tcPr>
          <w:p w14:paraId="66E17B9B" w14:textId="77777777" w:rsidR="00A51E78" w:rsidRPr="00A51E78" w:rsidRDefault="00A51E78" w:rsidP="00A51E78">
            <w:r w:rsidRPr="00A51E78">
              <w:t>6.572273</w:t>
            </w:r>
          </w:p>
        </w:tc>
        <w:tc>
          <w:tcPr>
            <w:tcW w:w="1193" w:type="dxa"/>
            <w:noWrap/>
            <w:hideMark/>
          </w:tcPr>
          <w:p w14:paraId="734FD8A6" w14:textId="77777777" w:rsidR="00A51E78" w:rsidRPr="00A51E78" w:rsidRDefault="00A51E78" w:rsidP="00A51E78">
            <w:r w:rsidRPr="00A51E78">
              <w:t>6.119251</w:t>
            </w:r>
          </w:p>
        </w:tc>
        <w:tc>
          <w:tcPr>
            <w:tcW w:w="1193" w:type="dxa"/>
            <w:noWrap/>
            <w:hideMark/>
          </w:tcPr>
          <w:p w14:paraId="5937555C" w14:textId="77777777" w:rsidR="00A51E78" w:rsidRPr="00A51E78" w:rsidRDefault="00A51E78" w:rsidP="00A51E78">
            <w:r w:rsidRPr="00A51E78">
              <w:t>2.339185</w:t>
            </w:r>
          </w:p>
        </w:tc>
        <w:tc>
          <w:tcPr>
            <w:tcW w:w="1193" w:type="dxa"/>
            <w:noWrap/>
            <w:hideMark/>
          </w:tcPr>
          <w:p w14:paraId="3AD28A68" w14:textId="77777777" w:rsidR="00A51E78" w:rsidRPr="00A51E78" w:rsidRDefault="00A51E78" w:rsidP="00A51E78">
            <w:r w:rsidRPr="00A51E78">
              <w:t>4.183155</w:t>
            </w:r>
          </w:p>
        </w:tc>
        <w:tc>
          <w:tcPr>
            <w:tcW w:w="1193" w:type="dxa"/>
            <w:noWrap/>
            <w:hideMark/>
          </w:tcPr>
          <w:p w14:paraId="3A148568" w14:textId="77777777" w:rsidR="00A51E78" w:rsidRPr="00A51E78" w:rsidRDefault="00A51E78" w:rsidP="00A51E78">
            <w:r w:rsidRPr="00A51E78">
              <w:t>5.986353</w:t>
            </w:r>
          </w:p>
        </w:tc>
      </w:tr>
      <w:tr w:rsidR="00A51E78" w:rsidRPr="00A51E78" w14:paraId="76B1E6BC" w14:textId="77777777" w:rsidTr="00A51E78">
        <w:trPr>
          <w:trHeight w:val="261"/>
        </w:trPr>
        <w:tc>
          <w:tcPr>
            <w:tcW w:w="1193" w:type="dxa"/>
            <w:noWrap/>
            <w:hideMark/>
          </w:tcPr>
          <w:p w14:paraId="2948D98A" w14:textId="77777777" w:rsidR="00A51E78" w:rsidRPr="00A51E78" w:rsidRDefault="00A51E78" w:rsidP="00A51E78">
            <w:r w:rsidRPr="00A51E78">
              <w:t>6.362324</w:t>
            </w:r>
          </w:p>
        </w:tc>
        <w:tc>
          <w:tcPr>
            <w:tcW w:w="1193" w:type="dxa"/>
            <w:noWrap/>
            <w:hideMark/>
          </w:tcPr>
          <w:p w14:paraId="6ACE3AA7" w14:textId="77777777" w:rsidR="00A51E78" w:rsidRPr="00A51E78" w:rsidRDefault="00A51E78" w:rsidP="00A51E78">
            <w:r w:rsidRPr="00A51E78">
              <w:t>5.403609</w:t>
            </w:r>
          </w:p>
        </w:tc>
        <w:tc>
          <w:tcPr>
            <w:tcW w:w="1193" w:type="dxa"/>
            <w:noWrap/>
            <w:hideMark/>
          </w:tcPr>
          <w:p w14:paraId="04AD095D" w14:textId="77777777" w:rsidR="00A51E78" w:rsidRPr="00A51E78" w:rsidRDefault="00A51E78" w:rsidP="00A51E78">
            <w:r w:rsidRPr="00A51E78">
              <w:t>4.715459</w:t>
            </w:r>
          </w:p>
        </w:tc>
        <w:tc>
          <w:tcPr>
            <w:tcW w:w="1193" w:type="dxa"/>
            <w:noWrap/>
            <w:hideMark/>
          </w:tcPr>
          <w:p w14:paraId="7D4CEF73" w14:textId="77777777" w:rsidR="00A51E78" w:rsidRPr="00A51E78" w:rsidRDefault="00A51E78" w:rsidP="00A51E78">
            <w:r w:rsidRPr="00A51E78">
              <w:t>5.223318</w:t>
            </w:r>
          </w:p>
        </w:tc>
        <w:tc>
          <w:tcPr>
            <w:tcW w:w="1193" w:type="dxa"/>
            <w:noWrap/>
            <w:hideMark/>
          </w:tcPr>
          <w:p w14:paraId="0B8B179A" w14:textId="77777777" w:rsidR="00A51E78" w:rsidRPr="00A51E78" w:rsidRDefault="00A51E78" w:rsidP="00A51E78">
            <w:r w:rsidRPr="00A51E78">
              <w:t>7.238745</w:t>
            </w:r>
          </w:p>
        </w:tc>
        <w:tc>
          <w:tcPr>
            <w:tcW w:w="1193" w:type="dxa"/>
            <w:noWrap/>
            <w:hideMark/>
          </w:tcPr>
          <w:p w14:paraId="72151621" w14:textId="77777777" w:rsidR="00A51E78" w:rsidRPr="00A51E78" w:rsidRDefault="00A51E78" w:rsidP="00A51E78">
            <w:r w:rsidRPr="00A51E78">
              <w:t>7.254771</w:t>
            </w:r>
          </w:p>
        </w:tc>
        <w:tc>
          <w:tcPr>
            <w:tcW w:w="1193" w:type="dxa"/>
            <w:noWrap/>
            <w:hideMark/>
          </w:tcPr>
          <w:p w14:paraId="2DFEF01E" w14:textId="77777777" w:rsidR="00A51E78" w:rsidRPr="00A51E78" w:rsidRDefault="00A51E78" w:rsidP="00A51E78">
            <w:r w:rsidRPr="00A51E78">
              <w:t>5.356058</w:t>
            </w:r>
          </w:p>
        </w:tc>
        <w:tc>
          <w:tcPr>
            <w:tcW w:w="1193" w:type="dxa"/>
            <w:noWrap/>
            <w:hideMark/>
          </w:tcPr>
          <w:p w14:paraId="284E79C1" w14:textId="77777777" w:rsidR="00A51E78" w:rsidRPr="00A51E78" w:rsidRDefault="00A51E78" w:rsidP="00A51E78">
            <w:r w:rsidRPr="00A51E78">
              <w:t>8.605071</w:t>
            </w:r>
          </w:p>
        </w:tc>
        <w:tc>
          <w:tcPr>
            <w:tcW w:w="1193" w:type="dxa"/>
            <w:noWrap/>
            <w:hideMark/>
          </w:tcPr>
          <w:p w14:paraId="65A1A632" w14:textId="77777777" w:rsidR="00A51E78" w:rsidRPr="00A51E78" w:rsidRDefault="00A51E78" w:rsidP="00A51E78">
            <w:r w:rsidRPr="00A51E78">
              <w:t>6.558008</w:t>
            </w:r>
          </w:p>
        </w:tc>
        <w:tc>
          <w:tcPr>
            <w:tcW w:w="1193" w:type="dxa"/>
            <w:noWrap/>
            <w:hideMark/>
          </w:tcPr>
          <w:p w14:paraId="0571B824" w14:textId="77777777" w:rsidR="00A51E78" w:rsidRPr="00A51E78" w:rsidRDefault="00A51E78" w:rsidP="00A51E78">
            <w:r w:rsidRPr="00A51E78">
              <w:t>6.827084</w:t>
            </w:r>
          </w:p>
        </w:tc>
      </w:tr>
      <w:tr w:rsidR="00A51E78" w:rsidRPr="00A51E78" w14:paraId="38DB8928" w14:textId="77777777" w:rsidTr="00A51E78">
        <w:trPr>
          <w:trHeight w:val="261"/>
        </w:trPr>
        <w:tc>
          <w:tcPr>
            <w:tcW w:w="1193" w:type="dxa"/>
            <w:noWrap/>
            <w:hideMark/>
          </w:tcPr>
          <w:p w14:paraId="21EDBA34" w14:textId="77777777" w:rsidR="00A51E78" w:rsidRPr="00A51E78" w:rsidRDefault="00A51E78" w:rsidP="00A51E78">
            <w:r w:rsidRPr="00A51E78">
              <w:t>4.759757</w:t>
            </w:r>
          </w:p>
        </w:tc>
        <w:tc>
          <w:tcPr>
            <w:tcW w:w="1193" w:type="dxa"/>
            <w:noWrap/>
            <w:hideMark/>
          </w:tcPr>
          <w:p w14:paraId="380D12C4" w14:textId="77777777" w:rsidR="00A51E78" w:rsidRPr="00A51E78" w:rsidRDefault="00A51E78" w:rsidP="00A51E78">
            <w:r w:rsidRPr="00A51E78">
              <w:t>7.331461</w:t>
            </w:r>
          </w:p>
        </w:tc>
        <w:tc>
          <w:tcPr>
            <w:tcW w:w="1193" w:type="dxa"/>
            <w:noWrap/>
            <w:hideMark/>
          </w:tcPr>
          <w:p w14:paraId="6895B3AE" w14:textId="77777777" w:rsidR="00A51E78" w:rsidRPr="00A51E78" w:rsidRDefault="00A51E78" w:rsidP="00A51E78">
            <w:r w:rsidRPr="00A51E78">
              <w:t>4.62882</w:t>
            </w:r>
          </w:p>
        </w:tc>
        <w:tc>
          <w:tcPr>
            <w:tcW w:w="1193" w:type="dxa"/>
            <w:noWrap/>
            <w:hideMark/>
          </w:tcPr>
          <w:p w14:paraId="521B092E" w14:textId="77777777" w:rsidR="00A51E78" w:rsidRPr="00A51E78" w:rsidRDefault="00A51E78" w:rsidP="00A51E78">
            <w:r w:rsidRPr="00A51E78">
              <w:t>7.55669</w:t>
            </w:r>
          </w:p>
        </w:tc>
        <w:tc>
          <w:tcPr>
            <w:tcW w:w="1193" w:type="dxa"/>
            <w:noWrap/>
            <w:hideMark/>
          </w:tcPr>
          <w:p w14:paraId="723C03EC" w14:textId="77777777" w:rsidR="00A51E78" w:rsidRPr="00A51E78" w:rsidRDefault="00A51E78" w:rsidP="00A51E78">
            <w:r w:rsidRPr="00A51E78">
              <w:t>7.101153</w:t>
            </w:r>
          </w:p>
        </w:tc>
        <w:tc>
          <w:tcPr>
            <w:tcW w:w="1193" w:type="dxa"/>
            <w:noWrap/>
            <w:hideMark/>
          </w:tcPr>
          <w:p w14:paraId="036F6940" w14:textId="77777777" w:rsidR="00A51E78" w:rsidRPr="00A51E78" w:rsidRDefault="00A51E78" w:rsidP="00A51E78">
            <w:r w:rsidRPr="00A51E78">
              <w:t>7.26637</w:t>
            </w:r>
          </w:p>
        </w:tc>
        <w:tc>
          <w:tcPr>
            <w:tcW w:w="1193" w:type="dxa"/>
            <w:noWrap/>
            <w:hideMark/>
          </w:tcPr>
          <w:p w14:paraId="6425811B" w14:textId="77777777" w:rsidR="00A51E78" w:rsidRPr="00A51E78" w:rsidRDefault="00A51E78" w:rsidP="00A51E78">
            <w:r w:rsidRPr="00A51E78">
              <w:t>6.752975</w:t>
            </w:r>
          </w:p>
        </w:tc>
        <w:tc>
          <w:tcPr>
            <w:tcW w:w="1193" w:type="dxa"/>
            <w:noWrap/>
            <w:hideMark/>
          </w:tcPr>
          <w:p w14:paraId="0DD6E63E" w14:textId="77777777" w:rsidR="00A51E78" w:rsidRPr="00A51E78" w:rsidRDefault="00A51E78" w:rsidP="00A51E78">
            <w:r w:rsidRPr="00A51E78">
              <w:t>5.924426</w:t>
            </w:r>
          </w:p>
        </w:tc>
        <w:tc>
          <w:tcPr>
            <w:tcW w:w="1193" w:type="dxa"/>
            <w:noWrap/>
            <w:hideMark/>
          </w:tcPr>
          <w:p w14:paraId="084B8E8D" w14:textId="77777777" w:rsidR="00A51E78" w:rsidRPr="00A51E78" w:rsidRDefault="00A51E78" w:rsidP="00A51E78">
            <w:r w:rsidRPr="00A51E78">
              <w:t>7.557353</w:t>
            </w:r>
          </w:p>
        </w:tc>
        <w:tc>
          <w:tcPr>
            <w:tcW w:w="1193" w:type="dxa"/>
            <w:noWrap/>
            <w:hideMark/>
          </w:tcPr>
          <w:p w14:paraId="55A86946" w14:textId="77777777" w:rsidR="00A51E78" w:rsidRPr="00A51E78" w:rsidRDefault="00A51E78" w:rsidP="00A51E78">
            <w:r w:rsidRPr="00A51E78">
              <w:t>6.737186</w:t>
            </w:r>
          </w:p>
        </w:tc>
      </w:tr>
      <w:tr w:rsidR="00A51E78" w:rsidRPr="00A51E78" w14:paraId="254CC0B5" w14:textId="77777777" w:rsidTr="00A51E78">
        <w:trPr>
          <w:trHeight w:val="261"/>
        </w:trPr>
        <w:tc>
          <w:tcPr>
            <w:tcW w:w="1193" w:type="dxa"/>
            <w:noWrap/>
            <w:hideMark/>
          </w:tcPr>
          <w:p w14:paraId="59299E7E" w14:textId="77777777" w:rsidR="00A51E78" w:rsidRPr="00A51E78" w:rsidRDefault="00A51E78" w:rsidP="00A51E78">
            <w:r w:rsidRPr="00A51E78">
              <w:t>5.29052</w:t>
            </w:r>
          </w:p>
        </w:tc>
        <w:tc>
          <w:tcPr>
            <w:tcW w:w="1193" w:type="dxa"/>
            <w:noWrap/>
            <w:hideMark/>
          </w:tcPr>
          <w:p w14:paraId="2CB2353F" w14:textId="77777777" w:rsidR="00A51E78" w:rsidRPr="00A51E78" w:rsidRDefault="00A51E78" w:rsidP="00A51E78">
            <w:r w:rsidRPr="00A51E78">
              <w:t>7.55689</w:t>
            </w:r>
          </w:p>
        </w:tc>
        <w:tc>
          <w:tcPr>
            <w:tcW w:w="1193" w:type="dxa"/>
            <w:noWrap/>
            <w:hideMark/>
          </w:tcPr>
          <w:p w14:paraId="4BB173D3" w14:textId="77777777" w:rsidR="00A51E78" w:rsidRPr="00A51E78" w:rsidRDefault="00A51E78" w:rsidP="00A51E78">
            <w:r w:rsidRPr="00A51E78">
              <w:t>6.683296</w:t>
            </w:r>
          </w:p>
        </w:tc>
        <w:tc>
          <w:tcPr>
            <w:tcW w:w="1193" w:type="dxa"/>
            <w:noWrap/>
            <w:hideMark/>
          </w:tcPr>
          <w:p w14:paraId="71B5397F" w14:textId="77777777" w:rsidR="00A51E78" w:rsidRPr="00A51E78" w:rsidRDefault="00A51E78" w:rsidP="00A51E78">
            <w:r w:rsidRPr="00A51E78">
              <w:t>7.644746</w:t>
            </w:r>
          </w:p>
        </w:tc>
        <w:tc>
          <w:tcPr>
            <w:tcW w:w="1193" w:type="dxa"/>
            <w:noWrap/>
            <w:hideMark/>
          </w:tcPr>
          <w:p w14:paraId="506BA0CA" w14:textId="77777777" w:rsidR="00A51E78" w:rsidRPr="00A51E78" w:rsidRDefault="00A51E78" w:rsidP="00A51E78">
            <w:r w:rsidRPr="00A51E78">
              <w:t>3.47895</w:t>
            </w:r>
          </w:p>
        </w:tc>
        <w:tc>
          <w:tcPr>
            <w:tcW w:w="1193" w:type="dxa"/>
            <w:noWrap/>
            <w:hideMark/>
          </w:tcPr>
          <w:p w14:paraId="4C0455B3" w14:textId="77777777" w:rsidR="00A51E78" w:rsidRPr="00A51E78" w:rsidRDefault="00A51E78" w:rsidP="00A51E78">
            <w:r w:rsidRPr="00A51E78">
              <w:t>8.367521</w:t>
            </w:r>
          </w:p>
        </w:tc>
        <w:tc>
          <w:tcPr>
            <w:tcW w:w="1193" w:type="dxa"/>
            <w:noWrap/>
            <w:hideMark/>
          </w:tcPr>
          <w:p w14:paraId="5D589894" w14:textId="77777777" w:rsidR="00A51E78" w:rsidRPr="00A51E78" w:rsidRDefault="00A51E78" w:rsidP="00A51E78">
            <w:r w:rsidRPr="00A51E78">
              <w:t>5.922679</w:t>
            </w:r>
          </w:p>
        </w:tc>
        <w:tc>
          <w:tcPr>
            <w:tcW w:w="1193" w:type="dxa"/>
            <w:noWrap/>
            <w:hideMark/>
          </w:tcPr>
          <w:p w14:paraId="2AE25CD4" w14:textId="77777777" w:rsidR="00A51E78" w:rsidRPr="00A51E78" w:rsidRDefault="00A51E78" w:rsidP="00A51E78">
            <w:r w:rsidRPr="00A51E78">
              <w:t>4.760416</w:t>
            </w:r>
          </w:p>
        </w:tc>
        <w:tc>
          <w:tcPr>
            <w:tcW w:w="1193" w:type="dxa"/>
            <w:noWrap/>
            <w:hideMark/>
          </w:tcPr>
          <w:p w14:paraId="490FFC8B" w14:textId="77777777" w:rsidR="00A51E78" w:rsidRPr="00A51E78" w:rsidRDefault="00A51E78" w:rsidP="00A51E78">
            <w:r w:rsidRPr="00A51E78">
              <w:t>7.765911</w:t>
            </w:r>
          </w:p>
        </w:tc>
        <w:tc>
          <w:tcPr>
            <w:tcW w:w="1193" w:type="dxa"/>
            <w:noWrap/>
            <w:hideMark/>
          </w:tcPr>
          <w:p w14:paraId="05583DF0" w14:textId="77777777" w:rsidR="00A51E78" w:rsidRPr="00A51E78" w:rsidRDefault="00A51E78" w:rsidP="00A51E78">
            <w:r w:rsidRPr="00A51E78">
              <w:t>6.991613</w:t>
            </w:r>
          </w:p>
        </w:tc>
      </w:tr>
      <w:tr w:rsidR="00A51E78" w:rsidRPr="00A51E78" w14:paraId="47D89F6F" w14:textId="77777777" w:rsidTr="00A51E78">
        <w:trPr>
          <w:trHeight w:val="261"/>
        </w:trPr>
        <w:tc>
          <w:tcPr>
            <w:tcW w:w="1193" w:type="dxa"/>
            <w:noWrap/>
            <w:hideMark/>
          </w:tcPr>
          <w:p w14:paraId="0C89B327" w14:textId="77777777" w:rsidR="00A51E78" w:rsidRPr="00A51E78" w:rsidRDefault="00A51E78" w:rsidP="00A51E78">
            <w:r w:rsidRPr="00A51E78">
              <w:t>7.327436</w:t>
            </w:r>
          </w:p>
        </w:tc>
        <w:tc>
          <w:tcPr>
            <w:tcW w:w="1193" w:type="dxa"/>
            <w:noWrap/>
            <w:hideMark/>
          </w:tcPr>
          <w:p w14:paraId="19AA9904" w14:textId="77777777" w:rsidR="00A51E78" w:rsidRPr="00A51E78" w:rsidRDefault="00A51E78" w:rsidP="00A51E78">
            <w:r w:rsidRPr="00A51E78">
              <w:t>6.778447</w:t>
            </w:r>
          </w:p>
        </w:tc>
        <w:tc>
          <w:tcPr>
            <w:tcW w:w="1193" w:type="dxa"/>
            <w:noWrap/>
            <w:hideMark/>
          </w:tcPr>
          <w:p w14:paraId="40BCEA9F" w14:textId="77777777" w:rsidR="00A51E78" w:rsidRPr="00A51E78" w:rsidRDefault="00A51E78" w:rsidP="00A51E78">
            <w:r w:rsidRPr="00A51E78">
              <w:t>7.524533</w:t>
            </w:r>
          </w:p>
        </w:tc>
        <w:tc>
          <w:tcPr>
            <w:tcW w:w="1193" w:type="dxa"/>
            <w:noWrap/>
            <w:hideMark/>
          </w:tcPr>
          <w:p w14:paraId="2A81AA22" w14:textId="77777777" w:rsidR="00A51E78" w:rsidRPr="00A51E78" w:rsidRDefault="00A51E78" w:rsidP="00A51E78">
            <w:r w:rsidRPr="00A51E78">
              <w:t>7.774795</w:t>
            </w:r>
          </w:p>
        </w:tc>
        <w:tc>
          <w:tcPr>
            <w:tcW w:w="1193" w:type="dxa"/>
            <w:noWrap/>
            <w:hideMark/>
          </w:tcPr>
          <w:p w14:paraId="4B68A20F" w14:textId="77777777" w:rsidR="00A51E78" w:rsidRPr="00A51E78" w:rsidRDefault="00A51E78" w:rsidP="00A51E78">
            <w:r w:rsidRPr="00A51E78">
              <w:t>2.247269</w:t>
            </w:r>
          </w:p>
        </w:tc>
        <w:tc>
          <w:tcPr>
            <w:tcW w:w="1193" w:type="dxa"/>
            <w:noWrap/>
            <w:hideMark/>
          </w:tcPr>
          <w:p w14:paraId="081DECC6" w14:textId="77777777" w:rsidR="00A51E78" w:rsidRPr="00A51E78" w:rsidRDefault="00A51E78" w:rsidP="00A51E78">
            <w:r w:rsidRPr="00A51E78">
              <w:t>6.337485</w:t>
            </w:r>
          </w:p>
        </w:tc>
        <w:tc>
          <w:tcPr>
            <w:tcW w:w="1193" w:type="dxa"/>
            <w:noWrap/>
            <w:hideMark/>
          </w:tcPr>
          <w:p w14:paraId="7F111ACD" w14:textId="77777777" w:rsidR="00A51E78" w:rsidRPr="00A51E78" w:rsidRDefault="00A51E78" w:rsidP="00A51E78">
            <w:r w:rsidRPr="00A51E78">
              <w:t>6.754916</w:t>
            </w:r>
          </w:p>
        </w:tc>
        <w:tc>
          <w:tcPr>
            <w:tcW w:w="1193" w:type="dxa"/>
            <w:noWrap/>
            <w:hideMark/>
          </w:tcPr>
          <w:p w14:paraId="4E3E377D" w14:textId="77777777" w:rsidR="00A51E78" w:rsidRPr="00A51E78" w:rsidRDefault="00A51E78" w:rsidP="00A51E78">
            <w:r w:rsidRPr="00A51E78">
              <w:t>5.89436</w:t>
            </w:r>
          </w:p>
        </w:tc>
        <w:tc>
          <w:tcPr>
            <w:tcW w:w="1193" w:type="dxa"/>
            <w:noWrap/>
            <w:hideMark/>
          </w:tcPr>
          <w:p w14:paraId="43E38A8E" w14:textId="77777777" w:rsidR="00A51E78" w:rsidRPr="00A51E78" w:rsidRDefault="00A51E78" w:rsidP="00A51E78">
            <w:r w:rsidRPr="00A51E78">
              <w:t>7.180417</w:t>
            </w:r>
          </w:p>
        </w:tc>
        <w:tc>
          <w:tcPr>
            <w:tcW w:w="1193" w:type="dxa"/>
            <w:noWrap/>
            <w:hideMark/>
          </w:tcPr>
          <w:p w14:paraId="0B4742C1" w14:textId="77777777" w:rsidR="00A51E78" w:rsidRPr="00A51E78" w:rsidRDefault="00A51E78" w:rsidP="00A51E78">
            <w:r w:rsidRPr="00A51E78">
              <w:t>3.375356</w:t>
            </w:r>
          </w:p>
        </w:tc>
      </w:tr>
      <w:tr w:rsidR="00A51E78" w:rsidRPr="00A51E78" w14:paraId="1A5F5BB0" w14:textId="77777777" w:rsidTr="00A51E78">
        <w:trPr>
          <w:trHeight w:val="261"/>
        </w:trPr>
        <w:tc>
          <w:tcPr>
            <w:tcW w:w="1193" w:type="dxa"/>
            <w:noWrap/>
            <w:hideMark/>
          </w:tcPr>
          <w:p w14:paraId="5C693D70" w14:textId="77777777" w:rsidR="00A51E78" w:rsidRPr="00A51E78" w:rsidRDefault="00A51E78" w:rsidP="00A51E78">
            <w:r w:rsidRPr="00A51E78">
              <w:t>5.617162</w:t>
            </w:r>
          </w:p>
        </w:tc>
        <w:tc>
          <w:tcPr>
            <w:tcW w:w="1193" w:type="dxa"/>
            <w:noWrap/>
            <w:hideMark/>
          </w:tcPr>
          <w:p w14:paraId="4C66E2E7" w14:textId="77777777" w:rsidR="00A51E78" w:rsidRPr="00A51E78" w:rsidRDefault="00A51E78" w:rsidP="00A51E78">
            <w:r w:rsidRPr="00A51E78">
              <w:t>4.394353</w:t>
            </w:r>
          </w:p>
        </w:tc>
        <w:tc>
          <w:tcPr>
            <w:tcW w:w="1193" w:type="dxa"/>
            <w:noWrap/>
            <w:hideMark/>
          </w:tcPr>
          <w:p w14:paraId="221BA35E" w14:textId="77777777" w:rsidR="00A51E78" w:rsidRPr="00A51E78" w:rsidRDefault="00A51E78" w:rsidP="00A51E78">
            <w:r w:rsidRPr="00A51E78">
              <w:t>6.969221</w:t>
            </w:r>
          </w:p>
        </w:tc>
        <w:tc>
          <w:tcPr>
            <w:tcW w:w="1193" w:type="dxa"/>
            <w:noWrap/>
            <w:hideMark/>
          </w:tcPr>
          <w:p w14:paraId="195712C2" w14:textId="77777777" w:rsidR="00A51E78" w:rsidRPr="00A51E78" w:rsidRDefault="00A51E78" w:rsidP="00A51E78">
            <w:r w:rsidRPr="00A51E78">
              <w:t>7.997927</w:t>
            </w:r>
          </w:p>
        </w:tc>
        <w:tc>
          <w:tcPr>
            <w:tcW w:w="1193" w:type="dxa"/>
            <w:noWrap/>
            <w:hideMark/>
          </w:tcPr>
          <w:p w14:paraId="3C776C80" w14:textId="77777777" w:rsidR="00A51E78" w:rsidRPr="00A51E78" w:rsidRDefault="00A51E78" w:rsidP="00A51E78">
            <w:r w:rsidRPr="00A51E78">
              <w:t>4.702248</w:t>
            </w:r>
          </w:p>
        </w:tc>
        <w:tc>
          <w:tcPr>
            <w:tcW w:w="1193" w:type="dxa"/>
            <w:noWrap/>
            <w:hideMark/>
          </w:tcPr>
          <w:p w14:paraId="4C8A440A" w14:textId="77777777" w:rsidR="00A51E78" w:rsidRPr="00A51E78" w:rsidRDefault="00A51E78" w:rsidP="00A51E78">
            <w:r w:rsidRPr="00A51E78">
              <w:t>4.726713</w:t>
            </w:r>
          </w:p>
        </w:tc>
        <w:tc>
          <w:tcPr>
            <w:tcW w:w="1193" w:type="dxa"/>
            <w:noWrap/>
            <w:hideMark/>
          </w:tcPr>
          <w:p w14:paraId="6F610FCB" w14:textId="77777777" w:rsidR="00A51E78" w:rsidRPr="00A51E78" w:rsidRDefault="00A51E78" w:rsidP="00A51E78">
            <w:r w:rsidRPr="00A51E78">
              <w:t>6.719917</w:t>
            </w:r>
          </w:p>
        </w:tc>
        <w:tc>
          <w:tcPr>
            <w:tcW w:w="1193" w:type="dxa"/>
            <w:noWrap/>
            <w:hideMark/>
          </w:tcPr>
          <w:p w14:paraId="79A7C89E" w14:textId="77777777" w:rsidR="00A51E78" w:rsidRPr="00A51E78" w:rsidRDefault="00A51E78" w:rsidP="00A51E78">
            <w:r w:rsidRPr="00A51E78">
              <w:t>6.207209</w:t>
            </w:r>
          </w:p>
        </w:tc>
        <w:tc>
          <w:tcPr>
            <w:tcW w:w="1193" w:type="dxa"/>
            <w:noWrap/>
            <w:hideMark/>
          </w:tcPr>
          <w:p w14:paraId="34C84890" w14:textId="77777777" w:rsidR="00A51E78" w:rsidRPr="00A51E78" w:rsidRDefault="00A51E78" w:rsidP="00A51E78">
            <w:r w:rsidRPr="00A51E78">
              <w:t>7.813705</w:t>
            </w:r>
          </w:p>
        </w:tc>
        <w:tc>
          <w:tcPr>
            <w:tcW w:w="1193" w:type="dxa"/>
            <w:noWrap/>
            <w:hideMark/>
          </w:tcPr>
          <w:p w14:paraId="02949D33" w14:textId="77777777" w:rsidR="00A51E78" w:rsidRPr="00A51E78" w:rsidRDefault="00A51E78" w:rsidP="00A51E78">
            <w:r w:rsidRPr="00A51E78">
              <w:t>7.500567</w:t>
            </w:r>
          </w:p>
        </w:tc>
      </w:tr>
      <w:tr w:rsidR="00A51E78" w:rsidRPr="00A51E78" w14:paraId="0050843B" w14:textId="77777777" w:rsidTr="00A51E78">
        <w:trPr>
          <w:trHeight w:val="261"/>
        </w:trPr>
        <w:tc>
          <w:tcPr>
            <w:tcW w:w="1193" w:type="dxa"/>
            <w:noWrap/>
            <w:hideMark/>
          </w:tcPr>
          <w:p w14:paraId="574D1E38" w14:textId="77777777" w:rsidR="00A51E78" w:rsidRPr="00A51E78" w:rsidRDefault="00A51E78" w:rsidP="00A51E78">
            <w:pPr>
              <w:rPr>
                <w:b/>
                <w:bCs/>
              </w:rPr>
            </w:pPr>
            <w:r w:rsidRPr="00A51E78">
              <w:rPr>
                <w:b/>
                <w:bCs/>
              </w:rPr>
              <w:t>5.580542</w:t>
            </w:r>
          </w:p>
        </w:tc>
        <w:tc>
          <w:tcPr>
            <w:tcW w:w="1193" w:type="dxa"/>
            <w:noWrap/>
            <w:hideMark/>
          </w:tcPr>
          <w:p w14:paraId="448D2C6D" w14:textId="77777777" w:rsidR="00A51E78" w:rsidRPr="00A51E78" w:rsidRDefault="00A51E78" w:rsidP="00A51E78">
            <w:pPr>
              <w:rPr>
                <w:b/>
                <w:bCs/>
              </w:rPr>
            </w:pPr>
            <w:r w:rsidRPr="00A51E78">
              <w:rPr>
                <w:b/>
                <w:bCs/>
              </w:rPr>
              <w:t>7.138901</w:t>
            </w:r>
          </w:p>
        </w:tc>
        <w:tc>
          <w:tcPr>
            <w:tcW w:w="1193" w:type="dxa"/>
            <w:noWrap/>
            <w:hideMark/>
          </w:tcPr>
          <w:p w14:paraId="76EE2284" w14:textId="77777777" w:rsidR="00A51E78" w:rsidRPr="00A51E78" w:rsidRDefault="00A51E78" w:rsidP="00A51E78">
            <w:pPr>
              <w:rPr>
                <w:b/>
                <w:bCs/>
              </w:rPr>
            </w:pPr>
            <w:r w:rsidRPr="00A51E78">
              <w:rPr>
                <w:b/>
                <w:bCs/>
              </w:rPr>
              <w:t>6.043254</w:t>
            </w:r>
          </w:p>
        </w:tc>
        <w:tc>
          <w:tcPr>
            <w:tcW w:w="1193" w:type="dxa"/>
            <w:noWrap/>
            <w:hideMark/>
          </w:tcPr>
          <w:p w14:paraId="28AF28C0" w14:textId="77777777" w:rsidR="00A51E78" w:rsidRPr="00A51E78" w:rsidRDefault="00A51E78" w:rsidP="00A51E78">
            <w:pPr>
              <w:rPr>
                <w:b/>
                <w:bCs/>
              </w:rPr>
            </w:pPr>
            <w:r w:rsidRPr="00A51E78">
              <w:rPr>
                <w:b/>
                <w:bCs/>
              </w:rPr>
              <w:t>6.835042</w:t>
            </w:r>
          </w:p>
        </w:tc>
        <w:tc>
          <w:tcPr>
            <w:tcW w:w="1193" w:type="dxa"/>
            <w:noWrap/>
            <w:hideMark/>
          </w:tcPr>
          <w:p w14:paraId="62BB1EE5" w14:textId="77777777" w:rsidR="00A51E78" w:rsidRPr="00A51E78" w:rsidRDefault="00A51E78" w:rsidP="00A51E78">
            <w:pPr>
              <w:rPr>
                <w:b/>
                <w:bCs/>
              </w:rPr>
            </w:pPr>
            <w:r w:rsidRPr="00A51E78">
              <w:rPr>
                <w:b/>
                <w:bCs/>
              </w:rPr>
              <w:t>5.69241</w:t>
            </w:r>
          </w:p>
        </w:tc>
        <w:tc>
          <w:tcPr>
            <w:tcW w:w="1193" w:type="dxa"/>
            <w:noWrap/>
            <w:hideMark/>
          </w:tcPr>
          <w:p w14:paraId="3F9D2C88" w14:textId="77777777" w:rsidR="00A51E78" w:rsidRPr="00A51E78" w:rsidRDefault="00A51E78" w:rsidP="00A51E78">
            <w:pPr>
              <w:rPr>
                <w:b/>
                <w:bCs/>
              </w:rPr>
            </w:pPr>
            <w:r w:rsidRPr="00A51E78">
              <w:rPr>
                <w:b/>
                <w:bCs/>
              </w:rPr>
              <w:t>6.912148</w:t>
            </w:r>
          </w:p>
        </w:tc>
        <w:tc>
          <w:tcPr>
            <w:tcW w:w="1193" w:type="dxa"/>
            <w:noWrap/>
            <w:hideMark/>
          </w:tcPr>
          <w:p w14:paraId="0BC2221E" w14:textId="77777777" w:rsidR="00A51E78" w:rsidRPr="00A51E78" w:rsidRDefault="00A51E78" w:rsidP="00A51E78">
            <w:pPr>
              <w:rPr>
                <w:b/>
                <w:bCs/>
              </w:rPr>
            </w:pPr>
            <w:r w:rsidRPr="00A51E78">
              <w:rPr>
                <w:b/>
                <w:bCs/>
              </w:rPr>
              <w:t>6.586836</w:t>
            </w:r>
          </w:p>
        </w:tc>
        <w:tc>
          <w:tcPr>
            <w:tcW w:w="1193" w:type="dxa"/>
            <w:noWrap/>
            <w:hideMark/>
          </w:tcPr>
          <w:p w14:paraId="31A3A208" w14:textId="77777777" w:rsidR="00A51E78" w:rsidRPr="00A51E78" w:rsidRDefault="00A51E78" w:rsidP="00A51E78">
            <w:pPr>
              <w:rPr>
                <w:b/>
                <w:bCs/>
              </w:rPr>
            </w:pPr>
            <w:r w:rsidRPr="00A51E78">
              <w:rPr>
                <w:b/>
                <w:bCs/>
              </w:rPr>
              <w:t>6.287495</w:t>
            </w:r>
          </w:p>
        </w:tc>
        <w:tc>
          <w:tcPr>
            <w:tcW w:w="1193" w:type="dxa"/>
            <w:noWrap/>
            <w:hideMark/>
          </w:tcPr>
          <w:p w14:paraId="6D8BCB2B" w14:textId="77777777" w:rsidR="00A51E78" w:rsidRPr="00A51E78" w:rsidRDefault="00A51E78" w:rsidP="00A51E78">
            <w:pPr>
              <w:rPr>
                <w:b/>
                <w:bCs/>
              </w:rPr>
            </w:pPr>
            <w:r w:rsidRPr="00A51E78">
              <w:rPr>
                <w:b/>
                <w:bCs/>
              </w:rPr>
              <w:t>9.803213</w:t>
            </w:r>
          </w:p>
        </w:tc>
        <w:tc>
          <w:tcPr>
            <w:tcW w:w="1193" w:type="dxa"/>
            <w:noWrap/>
            <w:hideMark/>
          </w:tcPr>
          <w:p w14:paraId="26FE2EA7" w14:textId="77777777" w:rsidR="00A51E78" w:rsidRPr="00A51E78" w:rsidRDefault="00A51E78" w:rsidP="00A51E78">
            <w:pPr>
              <w:rPr>
                <w:b/>
                <w:bCs/>
              </w:rPr>
            </w:pPr>
            <w:r w:rsidRPr="00A51E78">
              <w:rPr>
                <w:b/>
                <w:bCs/>
              </w:rPr>
              <w:t>6.067565</w:t>
            </w:r>
          </w:p>
        </w:tc>
      </w:tr>
    </w:tbl>
    <w:p w14:paraId="54D9CFB0" w14:textId="4A681466" w:rsidR="00A51E78" w:rsidRDefault="00A51E78" w:rsidP="00DD05AD"/>
    <w:p w14:paraId="15E375BB" w14:textId="44A33670" w:rsidR="00A51E78" w:rsidRDefault="00A51E78" w:rsidP="00DD05AD">
      <w:r>
        <w:t>2</w:t>
      </w:r>
      <w:r w:rsidRPr="00A51E78">
        <w:rPr>
          <w:vertAlign w:val="superscript"/>
        </w:rPr>
        <w:t>nd</w:t>
      </w:r>
      <w:r>
        <w:t xml:space="preserve"> Node</w:t>
      </w:r>
    </w:p>
    <w:tbl>
      <w:tblPr>
        <w:tblStyle w:val="TableGrid"/>
        <w:tblW w:w="0" w:type="auto"/>
        <w:tblLook w:val="04A0" w:firstRow="1" w:lastRow="0" w:firstColumn="1" w:lastColumn="0" w:noHBand="0" w:noVBand="1"/>
      </w:tblPr>
      <w:tblGrid>
        <w:gridCol w:w="1190"/>
        <w:gridCol w:w="1190"/>
        <w:gridCol w:w="1190"/>
        <w:gridCol w:w="1190"/>
        <w:gridCol w:w="1190"/>
        <w:gridCol w:w="1190"/>
        <w:gridCol w:w="1190"/>
        <w:gridCol w:w="1190"/>
        <w:gridCol w:w="1190"/>
        <w:gridCol w:w="1190"/>
      </w:tblGrid>
      <w:tr w:rsidR="00A51E78" w:rsidRPr="00A51E78" w14:paraId="64A28491" w14:textId="77777777" w:rsidTr="00A51E78">
        <w:trPr>
          <w:trHeight w:val="261"/>
        </w:trPr>
        <w:tc>
          <w:tcPr>
            <w:tcW w:w="1190" w:type="dxa"/>
            <w:noWrap/>
            <w:hideMark/>
          </w:tcPr>
          <w:p w14:paraId="653DACA8" w14:textId="77777777" w:rsidR="00A51E78" w:rsidRPr="00A51E78" w:rsidRDefault="00A51E78" w:rsidP="00A51E78">
            <w:r w:rsidRPr="00A51E78">
              <w:t>Tx01</w:t>
            </w:r>
          </w:p>
        </w:tc>
        <w:tc>
          <w:tcPr>
            <w:tcW w:w="1190" w:type="dxa"/>
            <w:noWrap/>
            <w:hideMark/>
          </w:tcPr>
          <w:p w14:paraId="0A159EBF" w14:textId="77777777" w:rsidR="00A51E78" w:rsidRPr="00A51E78" w:rsidRDefault="00A51E78" w:rsidP="00A51E78">
            <w:r w:rsidRPr="00A51E78">
              <w:t>Tx02</w:t>
            </w:r>
          </w:p>
        </w:tc>
        <w:tc>
          <w:tcPr>
            <w:tcW w:w="1190" w:type="dxa"/>
            <w:noWrap/>
            <w:hideMark/>
          </w:tcPr>
          <w:p w14:paraId="7A77C692" w14:textId="77777777" w:rsidR="00A51E78" w:rsidRPr="00A51E78" w:rsidRDefault="00A51E78" w:rsidP="00A51E78">
            <w:r w:rsidRPr="00A51E78">
              <w:t>Tx03</w:t>
            </w:r>
          </w:p>
        </w:tc>
        <w:tc>
          <w:tcPr>
            <w:tcW w:w="1190" w:type="dxa"/>
            <w:noWrap/>
            <w:hideMark/>
          </w:tcPr>
          <w:p w14:paraId="6009D04A" w14:textId="77777777" w:rsidR="00A51E78" w:rsidRPr="00A51E78" w:rsidRDefault="00A51E78" w:rsidP="00A51E78">
            <w:r w:rsidRPr="00A51E78">
              <w:t>Tx04</w:t>
            </w:r>
          </w:p>
        </w:tc>
        <w:tc>
          <w:tcPr>
            <w:tcW w:w="1190" w:type="dxa"/>
            <w:noWrap/>
            <w:hideMark/>
          </w:tcPr>
          <w:p w14:paraId="73888D75" w14:textId="77777777" w:rsidR="00A51E78" w:rsidRPr="00A51E78" w:rsidRDefault="00A51E78" w:rsidP="00A51E78">
            <w:r w:rsidRPr="00A51E78">
              <w:t>Tx05</w:t>
            </w:r>
          </w:p>
        </w:tc>
        <w:tc>
          <w:tcPr>
            <w:tcW w:w="1190" w:type="dxa"/>
            <w:noWrap/>
            <w:hideMark/>
          </w:tcPr>
          <w:p w14:paraId="58A7B4E4" w14:textId="77777777" w:rsidR="00A51E78" w:rsidRPr="00A51E78" w:rsidRDefault="00A51E78" w:rsidP="00A51E78">
            <w:r w:rsidRPr="00A51E78">
              <w:t>Tx06</w:t>
            </w:r>
          </w:p>
        </w:tc>
        <w:tc>
          <w:tcPr>
            <w:tcW w:w="1190" w:type="dxa"/>
            <w:noWrap/>
            <w:hideMark/>
          </w:tcPr>
          <w:p w14:paraId="34D3848B" w14:textId="77777777" w:rsidR="00A51E78" w:rsidRPr="00A51E78" w:rsidRDefault="00A51E78" w:rsidP="00A51E78">
            <w:r w:rsidRPr="00A51E78">
              <w:t>Tx07</w:t>
            </w:r>
          </w:p>
        </w:tc>
        <w:tc>
          <w:tcPr>
            <w:tcW w:w="1190" w:type="dxa"/>
            <w:noWrap/>
            <w:hideMark/>
          </w:tcPr>
          <w:p w14:paraId="319089AF" w14:textId="77777777" w:rsidR="00A51E78" w:rsidRPr="00A51E78" w:rsidRDefault="00A51E78" w:rsidP="00A51E78">
            <w:r w:rsidRPr="00A51E78">
              <w:t>Tx08</w:t>
            </w:r>
          </w:p>
        </w:tc>
        <w:tc>
          <w:tcPr>
            <w:tcW w:w="1190" w:type="dxa"/>
            <w:noWrap/>
            <w:hideMark/>
          </w:tcPr>
          <w:p w14:paraId="10FED977" w14:textId="77777777" w:rsidR="00A51E78" w:rsidRPr="00A51E78" w:rsidRDefault="00A51E78" w:rsidP="00A51E78">
            <w:r w:rsidRPr="00A51E78">
              <w:t>Tx09</w:t>
            </w:r>
          </w:p>
        </w:tc>
        <w:tc>
          <w:tcPr>
            <w:tcW w:w="1190" w:type="dxa"/>
            <w:noWrap/>
            <w:hideMark/>
          </w:tcPr>
          <w:p w14:paraId="1BE96A5F" w14:textId="77777777" w:rsidR="00A51E78" w:rsidRPr="00A51E78" w:rsidRDefault="00A51E78" w:rsidP="00A51E78">
            <w:r w:rsidRPr="00A51E78">
              <w:t>Tx10</w:t>
            </w:r>
          </w:p>
        </w:tc>
      </w:tr>
      <w:tr w:rsidR="00A51E78" w:rsidRPr="00A51E78" w14:paraId="6720747D" w14:textId="77777777" w:rsidTr="00A51E78">
        <w:trPr>
          <w:trHeight w:val="261"/>
        </w:trPr>
        <w:tc>
          <w:tcPr>
            <w:tcW w:w="1190" w:type="dxa"/>
            <w:noWrap/>
            <w:hideMark/>
          </w:tcPr>
          <w:p w14:paraId="49C4A882" w14:textId="77777777" w:rsidR="00A51E78" w:rsidRPr="00A51E78" w:rsidRDefault="00A51E78" w:rsidP="00A51E78">
            <w:r w:rsidRPr="00A51E78">
              <w:t>6.683668</w:t>
            </w:r>
          </w:p>
        </w:tc>
        <w:tc>
          <w:tcPr>
            <w:tcW w:w="1190" w:type="dxa"/>
            <w:noWrap/>
            <w:hideMark/>
          </w:tcPr>
          <w:p w14:paraId="18816A68" w14:textId="77777777" w:rsidR="00A51E78" w:rsidRPr="00A51E78" w:rsidRDefault="00A51E78" w:rsidP="00A51E78">
            <w:r w:rsidRPr="00A51E78">
              <w:t>8.582416</w:t>
            </w:r>
          </w:p>
        </w:tc>
        <w:tc>
          <w:tcPr>
            <w:tcW w:w="1190" w:type="dxa"/>
            <w:noWrap/>
            <w:hideMark/>
          </w:tcPr>
          <w:p w14:paraId="37DBCFD4" w14:textId="77777777" w:rsidR="00A51E78" w:rsidRPr="00A51E78" w:rsidRDefault="00A51E78" w:rsidP="00A51E78">
            <w:r w:rsidRPr="00A51E78">
              <w:t>6.173577</w:t>
            </w:r>
          </w:p>
        </w:tc>
        <w:tc>
          <w:tcPr>
            <w:tcW w:w="1190" w:type="dxa"/>
            <w:noWrap/>
            <w:hideMark/>
          </w:tcPr>
          <w:p w14:paraId="06C0CCC3" w14:textId="77777777" w:rsidR="00A51E78" w:rsidRPr="00A51E78" w:rsidRDefault="00A51E78" w:rsidP="00A51E78">
            <w:r w:rsidRPr="00A51E78">
              <w:t>8.304825</w:t>
            </w:r>
          </w:p>
        </w:tc>
        <w:tc>
          <w:tcPr>
            <w:tcW w:w="1190" w:type="dxa"/>
            <w:noWrap/>
            <w:hideMark/>
          </w:tcPr>
          <w:p w14:paraId="2D7C1907" w14:textId="77777777" w:rsidR="00A51E78" w:rsidRPr="00A51E78" w:rsidRDefault="00A51E78" w:rsidP="00A51E78">
            <w:r w:rsidRPr="00A51E78">
              <w:t>10.58071</w:t>
            </w:r>
          </w:p>
        </w:tc>
        <w:tc>
          <w:tcPr>
            <w:tcW w:w="1190" w:type="dxa"/>
            <w:noWrap/>
            <w:hideMark/>
          </w:tcPr>
          <w:p w14:paraId="0CD8E043" w14:textId="77777777" w:rsidR="00A51E78" w:rsidRPr="00A51E78" w:rsidRDefault="00A51E78" w:rsidP="00A51E78">
            <w:r w:rsidRPr="00A51E78">
              <w:t>7.260624</w:t>
            </w:r>
          </w:p>
        </w:tc>
        <w:tc>
          <w:tcPr>
            <w:tcW w:w="1190" w:type="dxa"/>
            <w:noWrap/>
            <w:hideMark/>
          </w:tcPr>
          <w:p w14:paraId="77201F16" w14:textId="77777777" w:rsidR="00A51E78" w:rsidRPr="00A51E78" w:rsidRDefault="00A51E78" w:rsidP="00A51E78">
            <w:r w:rsidRPr="00A51E78">
              <w:t>9.783247</w:t>
            </w:r>
          </w:p>
        </w:tc>
        <w:tc>
          <w:tcPr>
            <w:tcW w:w="1190" w:type="dxa"/>
            <w:noWrap/>
            <w:hideMark/>
          </w:tcPr>
          <w:p w14:paraId="26558A67" w14:textId="77777777" w:rsidR="00A51E78" w:rsidRPr="00A51E78" w:rsidRDefault="00A51E78" w:rsidP="00A51E78">
            <w:r w:rsidRPr="00A51E78">
              <w:t>7.971569</w:t>
            </w:r>
          </w:p>
        </w:tc>
        <w:tc>
          <w:tcPr>
            <w:tcW w:w="1190" w:type="dxa"/>
            <w:noWrap/>
            <w:hideMark/>
          </w:tcPr>
          <w:p w14:paraId="3AAB4B30" w14:textId="77777777" w:rsidR="00A51E78" w:rsidRPr="00A51E78" w:rsidRDefault="00A51E78" w:rsidP="00A51E78">
            <w:r w:rsidRPr="00A51E78">
              <w:t>24.45546</w:t>
            </w:r>
          </w:p>
        </w:tc>
        <w:tc>
          <w:tcPr>
            <w:tcW w:w="1190" w:type="dxa"/>
            <w:noWrap/>
            <w:hideMark/>
          </w:tcPr>
          <w:p w14:paraId="58704C00" w14:textId="77777777" w:rsidR="00A51E78" w:rsidRPr="00A51E78" w:rsidRDefault="00A51E78" w:rsidP="00A51E78">
            <w:r w:rsidRPr="00A51E78">
              <w:t>5.578423</w:t>
            </w:r>
          </w:p>
        </w:tc>
      </w:tr>
      <w:tr w:rsidR="00A51E78" w:rsidRPr="00A51E78" w14:paraId="18EB0505" w14:textId="77777777" w:rsidTr="00A51E78">
        <w:trPr>
          <w:trHeight w:val="261"/>
        </w:trPr>
        <w:tc>
          <w:tcPr>
            <w:tcW w:w="1190" w:type="dxa"/>
            <w:noWrap/>
            <w:hideMark/>
          </w:tcPr>
          <w:p w14:paraId="6321CD1A" w14:textId="77777777" w:rsidR="00A51E78" w:rsidRPr="00A51E78" w:rsidRDefault="00A51E78" w:rsidP="00A51E78">
            <w:r w:rsidRPr="00A51E78">
              <w:t>5.563531</w:t>
            </w:r>
          </w:p>
        </w:tc>
        <w:tc>
          <w:tcPr>
            <w:tcW w:w="1190" w:type="dxa"/>
            <w:noWrap/>
            <w:hideMark/>
          </w:tcPr>
          <w:p w14:paraId="22C65BA7" w14:textId="77777777" w:rsidR="00A51E78" w:rsidRPr="00A51E78" w:rsidRDefault="00A51E78" w:rsidP="00A51E78">
            <w:r w:rsidRPr="00A51E78">
              <w:t>7.877425</w:t>
            </w:r>
          </w:p>
        </w:tc>
        <w:tc>
          <w:tcPr>
            <w:tcW w:w="1190" w:type="dxa"/>
            <w:noWrap/>
            <w:hideMark/>
          </w:tcPr>
          <w:p w14:paraId="2EB6DD27" w14:textId="77777777" w:rsidR="00A51E78" w:rsidRPr="00A51E78" w:rsidRDefault="00A51E78" w:rsidP="00A51E78">
            <w:r w:rsidRPr="00A51E78">
              <w:t>6.971251</w:t>
            </w:r>
          </w:p>
        </w:tc>
        <w:tc>
          <w:tcPr>
            <w:tcW w:w="1190" w:type="dxa"/>
            <w:noWrap/>
            <w:hideMark/>
          </w:tcPr>
          <w:p w14:paraId="384EDF96" w14:textId="77777777" w:rsidR="00A51E78" w:rsidRPr="00A51E78" w:rsidRDefault="00A51E78" w:rsidP="00A51E78">
            <w:r w:rsidRPr="00A51E78">
              <w:t>3.273537</w:t>
            </w:r>
          </w:p>
        </w:tc>
        <w:tc>
          <w:tcPr>
            <w:tcW w:w="1190" w:type="dxa"/>
            <w:noWrap/>
            <w:hideMark/>
          </w:tcPr>
          <w:p w14:paraId="44E43CBB" w14:textId="77777777" w:rsidR="00A51E78" w:rsidRPr="00A51E78" w:rsidRDefault="00A51E78" w:rsidP="00A51E78">
            <w:r w:rsidRPr="00A51E78">
              <w:t>5.860319</w:t>
            </w:r>
          </w:p>
        </w:tc>
        <w:tc>
          <w:tcPr>
            <w:tcW w:w="1190" w:type="dxa"/>
            <w:noWrap/>
            <w:hideMark/>
          </w:tcPr>
          <w:p w14:paraId="02FAB777" w14:textId="77777777" w:rsidR="00A51E78" w:rsidRPr="00A51E78" w:rsidRDefault="00A51E78" w:rsidP="00A51E78">
            <w:r w:rsidRPr="00A51E78">
              <w:t>7.291958</w:t>
            </w:r>
          </w:p>
        </w:tc>
        <w:tc>
          <w:tcPr>
            <w:tcW w:w="1190" w:type="dxa"/>
            <w:noWrap/>
            <w:hideMark/>
          </w:tcPr>
          <w:p w14:paraId="675D086D" w14:textId="77777777" w:rsidR="00A51E78" w:rsidRPr="00A51E78" w:rsidRDefault="00A51E78" w:rsidP="00A51E78">
            <w:r w:rsidRPr="00A51E78">
              <w:t>6.132884</w:t>
            </w:r>
          </w:p>
        </w:tc>
        <w:tc>
          <w:tcPr>
            <w:tcW w:w="1190" w:type="dxa"/>
            <w:noWrap/>
            <w:hideMark/>
          </w:tcPr>
          <w:p w14:paraId="77192047" w14:textId="77777777" w:rsidR="00A51E78" w:rsidRPr="00A51E78" w:rsidRDefault="00A51E78" w:rsidP="00A51E78">
            <w:r w:rsidRPr="00A51E78">
              <w:t>6.43743</w:t>
            </w:r>
          </w:p>
        </w:tc>
        <w:tc>
          <w:tcPr>
            <w:tcW w:w="1190" w:type="dxa"/>
            <w:noWrap/>
            <w:hideMark/>
          </w:tcPr>
          <w:p w14:paraId="19F83D1B" w14:textId="77777777" w:rsidR="00A51E78" w:rsidRPr="00A51E78" w:rsidRDefault="00A51E78" w:rsidP="00A51E78">
            <w:r w:rsidRPr="00A51E78">
              <w:t>5.155888</w:t>
            </w:r>
          </w:p>
        </w:tc>
        <w:tc>
          <w:tcPr>
            <w:tcW w:w="1190" w:type="dxa"/>
            <w:noWrap/>
            <w:hideMark/>
          </w:tcPr>
          <w:p w14:paraId="634CEB48" w14:textId="77777777" w:rsidR="00A51E78" w:rsidRPr="00A51E78" w:rsidRDefault="00A51E78" w:rsidP="00A51E78">
            <w:r w:rsidRPr="00A51E78">
              <w:t>6.951285</w:t>
            </w:r>
          </w:p>
        </w:tc>
      </w:tr>
      <w:tr w:rsidR="00A51E78" w:rsidRPr="00A51E78" w14:paraId="51E92199" w14:textId="77777777" w:rsidTr="00A51E78">
        <w:trPr>
          <w:trHeight w:val="261"/>
        </w:trPr>
        <w:tc>
          <w:tcPr>
            <w:tcW w:w="1190" w:type="dxa"/>
            <w:noWrap/>
            <w:hideMark/>
          </w:tcPr>
          <w:p w14:paraId="0B2C5ED2" w14:textId="77777777" w:rsidR="00A51E78" w:rsidRPr="00A51E78" w:rsidRDefault="00A51E78" w:rsidP="00A51E78">
            <w:r w:rsidRPr="00A51E78">
              <w:t>4.489251</w:t>
            </w:r>
          </w:p>
        </w:tc>
        <w:tc>
          <w:tcPr>
            <w:tcW w:w="1190" w:type="dxa"/>
            <w:noWrap/>
            <w:hideMark/>
          </w:tcPr>
          <w:p w14:paraId="403E5523" w14:textId="77777777" w:rsidR="00A51E78" w:rsidRPr="00A51E78" w:rsidRDefault="00A51E78" w:rsidP="00A51E78">
            <w:r w:rsidRPr="00A51E78">
              <w:t>6.972192</w:t>
            </w:r>
          </w:p>
        </w:tc>
        <w:tc>
          <w:tcPr>
            <w:tcW w:w="1190" w:type="dxa"/>
            <w:noWrap/>
            <w:hideMark/>
          </w:tcPr>
          <w:p w14:paraId="3254F80E" w14:textId="77777777" w:rsidR="00A51E78" w:rsidRPr="00A51E78" w:rsidRDefault="00A51E78" w:rsidP="00A51E78">
            <w:r w:rsidRPr="00A51E78">
              <w:t>6.508708</w:t>
            </w:r>
          </w:p>
        </w:tc>
        <w:tc>
          <w:tcPr>
            <w:tcW w:w="1190" w:type="dxa"/>
            <w:noWrap/>
            <w:hideMark/>
          </w:tcPr>
          <w:p w14:paraId="00BD10D9" w14:textId="77777777" w:rsidR="00A51E78" w:rsidRPr="00A51E78" w:rsidRDefault="00A51E78" w:rsidP="00A51E78">
            <w:r w:rsidRPr="00A51E78">
              <w:t>7.546228</w:t>
            </w:r>
          </w:p>
        </w:tc>
        <w:tc>
          <w:tcPr>
            <w:tcW w:w="1190" w:type="dxa"/>
            <w:noWrap/>
            <w:hideMark/>
          </w:tcPr>
          <w:p w14:paraId="703C0D8D" w14:textId="77777777" w:rsidR="00A51E78" w:rsidRPr="00A51E78" w:rsidRDefault="00A51E78" w:rsidP="00A51E78">
            <w:r w:rsidRPr="00A51E78">
              <w:t>6.652256</w:t>
            </w:r>
          </w:p>
        </w:tc>
        <w:tc>
          <w:tcPr>
            <w:tcW w:w="1190" w:type="dxa"/>
            <w:noWrap/>
            <w:hideMark/>
          </w:tcPr>
          <w:p w14:paraId="4AE0C752" w14:textId="77777777" w:rsidR="00A51E78" w:rsidRPr="00A51E78" w:rsidRDefault="00A51E78" w:rsidP="00A51E78">
            <w:r w:rsidRPr="00A51E78">
              <w:t>7.468606</w:t>
            </w:r>
          </w:p>
        </w:tc>
        <w:tc>
          <w:tcPr>
            <w:tcW w:w="1190" w:type="dxa"/>
            <w:noWrap/>
            <w:hideMark/>
          </w:tcPr>
          <w:p w14:paraId="2C4B65CA" w14:textId="77777777" w:rsidR="00A51E78" w:rsidRPr="00A51E78" w:rsidRDefault="00A51E78" w:rsidP="00A51E78">
            <w:r w:rsidRPr="00A51E78">
              <w:t>7.432737</w:t>
            </w:r>
          </w:p>
        </w:tc>
        <w:tc>
          <w:tcPr>
            <w:tcW w:w="1190" w:type="dxa"/>
            <w:noWrap/>
            <w:hideMark/>
          </w:tcPr>
          <w:p w14:paraId="638CB76B" w14:textId="77777777" w:rsidR="00A51E78" w:rsidRPr="00A51E78" w:rsidRDefault="00A51E78" w:rsidP="00A51E78">
            <w:r w:rsidRPr="00A51E78">
              <w:t>6.855071</w:t>
            </w:r>
          </w:p>
        </w:tc>
        <w:tc>
          <w:tcPr>
            <w:tcW w:w="1190" w:type="dxa"/>
            <w:noWrap/>
            <w:hideMark/>
          </w:tcPr>
          <w:p w14:paraId="28657730" w14:textId="77777777" w:rsidR="00A51E78" w:rsidRPr="00A51E78" w:rsidRDefault="00A51E78" w:rsidP="00A51E78">
            <w:r w:rsidRPr="00A51E78">
              <w:t>6.326591</w:t>
            </w:r>
          </w:p>
        </w:tc>
        <w:tc>
          <w:tcPr>
            <w:tcW w:w="1190" w:type="dxa"/>
            <w:noWrap/>
            <w:hideMark/>
          </w:tcPr>
          <w:p w14:paraId="579A34D1" w14:textId="77777777" w:rsidR="00A51E78" w:rsidRPr="00A51E78" w:rsidRDefault="00A51E78" w:rsidP="00A51E78">
            <w:r w:rsidRPr="00A51E78">
              <w:t>8.266131</w:t>
            </w:r>
          </w:p>
        </w:tc>
      </w:tr>
      <w:tr w:rsidR="00A51E78" w:rsidRPr="00A51E78" w14:paraId="0DFB65FD" w14:textId="77777777" w:rsidTr="00A51E78">
        <w:trPr>
          <w:trHeight w:val="261"/>
        </w:trPr>
        <w:tc>
          <w:tcPr>
            <w:tcW w:w="1190" w:type="dxa"/>
            <w:noWrap/>
            <w:hideMark/>
          </w:tcPr>
          <w:p w14:paraId="77BAC518" w14:textId="77777777" w:rsidR="00A51E78" w:rsidRPr="00A51E78" w:rsidRDefault="00A51E78" w:rsidP="00A51E78">
            <w:r w:rsidRPr="00A51E78">
              <w:t>3.739953</w:t>
            </w:r>
          </w:p>
        </w:tc>
        <w:tc>
          <w:tcPr>
            <w:tcW w:w="1190" w:type="dxa"/>
            <w:noWrap/>
            <w:hideMark/>
          </w:tcPr>
          <w:p w14:paraId="532813BE" w14:textId="77777777" w:rsidR="00A51E78" w:rsidRPr="00A51E78" w:rsidRDefault="00A51E78" w:rsidP="00A51E78">
            <w:r w:rsidRPr="00A51E78">
              <w:t>7.727328</w:t>
            </w:r>
          </w:p>
        </w:tc>
        <w:tc>
          <w:tcPr>
            <w:tcW w:w="1190" w:type="dxa"/>
            <w:noWrap/>
            <w:hideMark/>
          </w:tcPr>
          <w:p w14:paraId="438A3AC3" w14:textId="77777777" w:rsidR="00A51E78" w:rsidRPr="00A51E78" w:rsidRDefault="00A51E78" w:rsidP="00A51E78">
            <w:r w:rsidRPr="00A51E78">
              <w:t>2.406526</w:t>
            </w:r>
          </w:p>
        </w:tc>
        <w:tc>
          <w:tcPr>
            <w:tcW w:w="1190" w:type="dxa"/>
            <w:noWrap/>
            <w:hideMark/>
          </w:tcPr>
          <w:p w14:paraId="28FD2368" w14:textId="77777777" w:rsidR="00A51E78" w:rsidRPr="00A51E78" w:rsidRDefault="00A51E78" w:rsidP="00A51E78">
            <w:r w:rsidRPr="00A51E78">
              <w:t>7.18475</w:t>
            </w:r>
          </w:p>
        </w:tc>
        <w:tc>
          <w:tcPr>
            <w:tcW w:w="1190" w:type="dxa"/>
            <w:noWrap/>
            <w:hideMark/>
          </w:tcPr>
          <w:p w14:paraId="12441B16" w14:textId="77777777" w:rsidR="00A51E78" w:rsidRPr="00A51E78" w:rsidRDefault="00A51E78" w:rsidP="00A51E78">
            <w:r w:rsidRPr="00A51E78">
              <w:t>2.543018</w:t>
            </w:r>
          </w:p>
        </w:tc>
        <w:tc>
          <w:tcPr>
            <w:tcW w:w="1190" w:type="dxa"/>
            <w:noWrap/>
            <w:hideMark/>
          </w:tcPr>
          <w:p w14:paraId="59CFC759" w14:textId="77777777" w:rsidR="00A51E78" w:rsidRPr="00A51E78" w:rsidRDefault="00A51E78" w:rsidP="00A51E78">
            <w:r w:rsidRPr="00A51E78">
              <w:t>7.792587</w:t>
            </w:r>
          </w:p>
        </w:tc>
        <w:tc>
          <w:tcPr>
            <w:tcW w:w="1190" w:type="dxa"/>
            <w:noWrap/>
            <w:hideMark/>
          </w:tcPr>
          <w:p w14:paraId="131F8F8E" w14:textId="77777777" w:rsidR="00A51E78" w:rsidRPr="00A51E78" w:rsidRDefault="00A51E78" w:rsidP="00A51E78">
            <w:r w:rsidRPr="00A51E78">
              <w:t>6.994329</w:t>
            </w:r>
          </w:p>
        </w:tc>
        <w:tc>
          <w:tcPr>
            <w:tcW w:w="1190" w:type="dxa"/>
            <w:noWrap/>
            <w:hideMark/>
          </w:tcPr>
          <w:p w14:paraId="3CD2F57B" w14:textId="77777777" w:rsidR="00A51E78" w:rsidRPr="00A51E78" w:rsidRDefault="00A51E78" w:rsidP="00A51E78">
            <w:r w:rsidRPr="00A51E78">
              <w:t>7.28506</w:t>
            </w:r>
          </w:p>
        </w:tc>
        <w:tc>
          <w:tcPr>
            <w:tcW w:w="1190" w:type="dxa"/>
            <w:noWrap/>
            <w:hideMark/>
          </w:tcPr>
          <w:p w14:paraId="042040AF" w14:textId="77777777" w:rsidR="00A51E78" w:rsidRPr="00A51E78" w:rsidRDefault="00A51E78" w:rsidP="00A51E78">
            <w:r w:rsidRPr="00A51E78">
              <w:t>8.171559</w:t>
            </w:r>
          </w:p>
        </w:tc>
        <w:tc>
          <w:tcPr>
            <w:tcW w:w="1190" w:type="dxa"/>
            <w:noWrap/>
            <w:hideMark/>
          </w:tcPr>
          <w:p w14:paraId="645E3A9C" w14:textId="77777777" w:rsidR="00A51E78" w:rsidRPr="00A51E78" w:rsidRDefault="00A51E78" w:rsidP="00A51E78">
            <w:r w:rsidRPr="00A51E78">
              <w:t>2.992477</w:t>
            </w:r>
          </w:p>
        </w:tc>
      </w:tr>
      <w:tr w:rsidR="00A51E78" w:rsidRPr="00A51E78" w14:paraId="47C1DB34" w14:textId="77777777" w:rsidTr="00A51E78">
        <w:trPr>
          <w:trHeight w:val="261"/>
        </w:trPr>
        <w:tc>
          <w:tcPr>
            <w:tcW w:w="1190" w:type="dxa"/>
            <w:noWrap/>
            <w:hideMark/>
          </w:tcPr>
          <w:p w14:paraId="0084634C" w14:textId="77777777" w:rsidR="00A51E78" w:rsidRPr="00A51E78" w:rsidRDefault="00A51E78" w:rsidP="00A51E78">
            <w:r w:rsidRPr="00A51E78">
              <w:t>5.618089</w:t>
            </w:r>
          </w:p>
        </w:tc>
        <w:tc>
          <w:tcPr>
            <w:tcW w:w="1190" w:type="dxa"/>
            <w:noWrap/>
            <w:hideMark/>
          </w:tcPr>
          <w:p w14:paraId="71E1F98D" w14:textId="77777777" w:rsidR="00A51E78" w:rsidRPr="00A51E78" w:rsidRDefault="00A51E78" w:rsidP="00A51E78">
            <w:r w:rsidRPr="00A51E78">
              <w:t>6.978388</w:t>
            </w:r>
          </w:p>
        </w:tc>
        <w:tc>
          <w:tcPr>
            <w:tcW w:w="1190" w:type="dxa"/>
            <w:noWrap/>
            <w:hideMark/>
          </w:tcPr>
          <w:p w14:paraId="052F971B" w14:textId="77777777" w:rsidR="00A51E78" w:rsidRPr="00A51E78" w:rsidRDefault="00A51E78" w:rsidP="00A51E78">
            <w:r w:rsidRPr="00A51E78">
              <w:t>8.251861</w:t>
            </w:r>
          </w:p>
        </w:tc>
        <w:tc>
          <w:tcPr>
            <w:tcW w:w="1190" w:type="dxa"/>
            <w:noWrap/>
            <w:hideMark/>
          </w:tcPr>
          <w:p w14:paraId="0DC48FA6" w14:textId="77777777" w:rsidR="00A51E78" w:rsidRPr="00A51E78" w:rsidRDefault="00A51E78" w:rsidP="00A51E78">
            <w:r w:rsidRPr="00A51E78">
              <w:t>7.819232</w:t>
            </w:r>
          </w:p>
        </w:tc>
        <w:tc>
          <w:tcPr>
            <w:tcW w:w="1190" w:type="dxa"/>
            <w:noWrap/>
            <w:hideMark/>
          </w:tcPr>
          <w:p w14:paraId="48C7868E" w14:textId="77777777" w:rsidR="00A51E78" w:rsidRPr="00A51E78" w:rsidRDefault="00A51E78" w:rsidP="00A51E78">
            <w:r w:rsidRPr="00A51E78">
              <w:t>9.106248</w:t>
            </w:r>
          </w:p>
        </w:tc>
        <w:tc>
          <w:tcPr>
            <w:tcW w:w="1190" w:type="dxa"/>
            <w:noWrap/>
            <w:hideMark/>
          </w:tcPr>
          <w:p w14:paraId="2981D8B8" w14:textId="77777777" w:rsidR="00A51E78" w:rsidRPr="00A51E78" w:rsidRDefault="00A51E78" w:rsidP="00A51E78">
            <w:r w:rsidRPr="00A51E78">
              <w:t>5.796757</w:t>
            </w:r>
          </w:p>
        </w:tc>
        <w:tc>
          <w:tcPr>
            <w:tcW w:w="1190" w:type="dxa"/>
            <w:noWrap/>
            <w:hideMark/>
          </w:tcPr>
          <w:p w14:paraId="7563CA3B" w14:textId="77777777" w:rsidR="00A51E78" w:rsidRPr="00A51E78" w:rsidRDefault="00A51E78" w:rsidP="00A51E78">
            <w:r w:rsidRPr="00A51E78">
              <w:t>8.726992</w:t>
            </w:r>
          </w:p>
        </w:tc>
        <w:tc>
          <w:tcPr>
            <w:tcW w:w="1190" w:type="dxa"/>
            <w:noWrap/>
            <w:hideMark/>
          </w:tcPr>
          <w:p w14:paraId="10522CE7" w14:textId="77777777" w:rsidR="00A51E78" w:rsidRPr="00A51E78" w:rsidRDefault="00A51E78" w:rsidP="00A51E78">
            <w:r w:rsidRPr="00A51E78">
              <w:t>1.932043</w:t>
            </w:r>
          </w:p>
        </w:tc>
        <w:tc>
          <w:tcPr>
            <w:tcW w:w="1190" w:type="dxa"/>
            <w:noWrap/>
            <w:hideMark/>
          </w:tcPr>
          <w:p w14:paraId="3B9149F3" w14:textId="77777777" w:rsidR="00A51E78" w:rsidRPr="00A51E78" w:rsidRDefault="00A51E78" w:rsidP="00A51E78">
            <w:r w:rsidRPr="00A51E78">
              <w:t>4.722442</w:t>
            </w:r>
          </w:p>
        </w:tc>
        <w:tc>
          <w:tcPr>
            <w:tcW w:w="1190" w:type="dxa"/>
            <w:noWrap/>
            <w:hideMark/>
          </w:tcPr>
          <w:p w14:paraId="4FCEB350" w14:textId="77777777" w:rsidR="00A51E78" w:rsidRPr="00A51E78" w:rsidRDefault="00A51E78" w:rsidP="00A51E78">
            <w:r w:rsidRPr="00A51E78">
              <w:t>6.289573</w:t>
            </w:r>
          </w:p>
        </w:tc>
      </w:tr>
      <w:tr w:rsidR="00A51E78" w:rsidRPr="00A51E78" w14:paraId="01EC111E" w14:textId="77777777" w:rsidTr="00A51E78">
        <w:trPr>
          <w:trHeight w:val="261"/>
        </w:trPr>
        <w:tc>
          <w:tcPr>
            <w:tcW w:w="1190" w:type="dxa"/>
            <w:noWrap/>
            <w:hideMark/>
          </w:tcPr>
          <w:p w14:paraId="73033D3E" w14:textId="77777777" w:rsidR="00A51E78" w:rsidRPr="00A51E78" w:rsidRDefault="00A51E78" w:rsidP="00A51E78">
            <w:r w:rsidRPr="00A51E78">
              <w:t>6.397426</w:t>
            </w:r>
          </w:p>
        </w:tc>
        <w:tc>
          <w:tcPr>
            <w:tcW w:w="1190" w:type="dxa"/>
            <w:noWrap/>
            <w:hideMark/>
          </w:tcPr>
          <w:p w14:paraId="5E516E2E" w14:textId="77777777" w:rsidR="00A51E78" w:rsidRPr="00A51E78" w:rsidRDefault="00A51E78" w:rsidP="00A51E78">
            <w:r w:rsidRPr="00A51E78">
              <w:t>5.985544</w:t>
            </w:r>
          </w:p>
        </w:tc>
        <w:tc>
          <w:tcPr>
            <w:tcW w:w="1190" w:type="dxa"/>
            <w:noWrap/>
            <w:hideMark/>
          </w:tcPr>
          <w:p w14:paraId="74FCC1E2" w14:textId="77777777" w:rsidR="00A51E78" w:rsidRPr="00A51E78" w:rsidRDefault="00A51E78" w:rsidP="00A51E78">
            <w:r w:rsidRPr="00A51E78">
              <w:t>2.734183</w:t>
            </w:r>
          </w:p>
        </w:tc>
        <w:tc>
          <w:tcPr>
            <w:tcW w:w="1190" w:type="dxa"/>
            <w:noWrap/>
            <w:hideMark/>
          </w:tcPr>
          <w:p w14:paraId="1FA6FFE0" w14:textId="77777777" w:rsidR="00A51E78" w:rsidRPr="00A51E78" w:rsidRDefault="00A51E78" w:rsidP="00A51E78">
            <w:r w:rsidRPr="00A51E78">
              <w:t>4.499038</w:t>
            </w:r>
          </w:p>
        </w:tc>
        <w:tc>
          <w:tcPr>
            <w:tcW w:w="1190" w:type="dxa"/>
            <w:noWrap/>
            <w:hideMark/>
          </w:tcPr>
          <w:p w14:paraId="64B3091E" w14:textId="77777777" w:rsidR="00A51E78" w:rsidRPr="00A51E78" w:rsidRDefault="00A51E78" w:rsidP="00A51E78">
            <w:r w:rsidRPr="00A51E78">
              <w:t>7.244137</w:t>
            </w:r>
          </w:p>
        </w:tc>
        <w:tc>
          <w:tcPr>
            <w:tcW w:w="1190" w:type="dxa"/>
            <w:noWrap/>
            <w:hideMark/>
          </w:tcPr>
          <w:p w14:paraId="4371AE72" w14:textId="77777777" w:rsidR="00A51E78" w:rsidRPr="00A51E78" w:rsidRDefault="00A51E78" w:rsidP="00A51E78">
            <w:r w:rsidRPr="00A51E78">
              <w:t>6.817798</w:t>
            </w:r>
          </w:p>
        </w:tc>
        <w:tc>
          <w:tcPr>
            <w:tcW w:w="1190" w:type="dxa"/>
            <w:noWrap/>
            <w:hideMark/>
          </w:tcPr>
          <w:p w14:paraId="7B3E307D" w14:textId="77777777" w:rsidR="00A51E78" w:rsidRPr="00A51E78" w:rsidRDefault="00A51E78" w:rsidP="00A51E78">
            <w:r w:rsidRPr="00A51E78">
              <w:t>5.360008</w:t>
            </w:r>
          </w:p>
        </w:tc>
        <w:tc>
          <w:tcPr>
            <w:tcW w:w="1190" w:type="dxa"/>
            <w:noWrap/>
            <w:hideMark/>
          </w:tcPr>
          <w:p w14:paraId="1BD72CE4" w14:textId="77777777" w:rsidR="00A51E78" w:rsidRPr="00A51E78" w:rsidRDefault="00A51E78" w:rsidP="00A51E78">
            <w:r w:rsidRPr="00A51E78">
              <w:t>7.985187</w:t>
            </w:r>
          </w:p>
        </w:tc>
        <w:tc>
          <w:tcPr>
            <w:tcW w:w="1190" w:type="dxa"/>
            <w:noWrap/>
            <w:hideMark/>
          </w:tcPr>
          <w:p w14:paraId="28E1D583" w14:textId="77777777" w:rsidR="00A51E78" w:rsidRPr="00A51E78" w:rsidRDefault="00A51E78" w:rsidP="00A51E78">
            <w:r w:rsidRPr="00A51E78">
              <w:t>6.359737</w:t>
            </w:r>
          </w:p>
        </w:tc>
        <w:tc>
          <w:tcPr>
            <w:tcW w:w="1190" w:type="dxa"/>
            <w:noWrap/>
            <w:hideMark/>
          </w:tcPr>
          <w:p w14:paraId="7AC8BC48" w14:textId="77777777" w:rsidR="00A51E78" w:rsidRPr="00A51E78" w:rsidRDefault="00A51E78" w:rsidP="00A51E78">
            <w:r w:rsidRPr="00A51E78">
              <w:t>6.830905</w:t>
            </w:r>
          </w:p>
        </w:tc>
      </w:tr>
      <w:tr w:rsidR="00A51E78" w:rsidRPr="00A51E78" w14:paraId="5FC6331C" w14:textId="77777777" w:rsidTr="00A51E78">
        <w:trPr>
          <w:trHeight w:val="261"/>
        </w:trPr>
        <w:tc>
          <w:tcPr>
            <w:tcW w:w="1190" w:type="dxa"/>
            <w:noWrap/>
            <w:hideMark/>
          </w:tcPr>
          <w:p w14:paraId="58596238" w14:textId="77777777" w:rsidR="00A51E78" w:rsidRPr="00A51E78" w:rsidRDefault="00A51E78" w:rsidP="00A51E78">
            <w:r w:rsidRPr="00A51E78">
              <w:t>4.75534</w:t>
            </w:r>
          </w:p>
        </w:tc>
        <w:tc>
          <w:tcPr>
            <w:tcW w:w="1190" w:type="dxa"/>
            <w:noWrap/>
            <w:hideMark/>
          </w:tcPr>
          <w:p w14:paraId="7819F2A2" w14:textId="77777777" w:rsidR="00A51E78" w:rsidRPr="00A51E78" w:rsidRDefault="00A51E78" w:rsidP="00A51E78">
            <w:r w:rsidRPr="00A51E78">
              <w:t>6.422682</w:t>
            </w:r>
          </w:p>
        </w:tc>
        <w:tc>
          <w:tcPr>
            <w:tcW w:w="1190" w:type="dxa"/>
            <w:noWrap/>
            <w:hideMark/>
          </w:tcPr>
          <w:p w14:paraId="167E1E1A" w14:textId="77777777" w:rsidR="00A51E78" w:rsidRPr="00A51E78" w:rsidRDefault="00A51E78" w:rsidP="00A51E78">
            <w:r w:rsidRPr="00A51E78">
              <w:t>5.260378</w:t>
            </w:r>
          </w:p>
        </w:tc>
        <w:tc>
          <w:tcPr>
            <w:tcW w:w="1190" w:type="dxa"/>
            <w:noWrap/>
            <w:hideMark/>
          </w:tcPr>
          <w:p w14:paraId="7F5578A0" w14:textId="77777777" w:rsidR="00A51E78" w:rsidRPr="00A51E78" w:rsidRDefault="00A51E78" w:rsidP="00A51E78">
            <w:r w:rsidRPr="00A51E78">
              <w:t>9.278745</w:t>
            </w:r>
          </w:p>
        </w:tc>
        <w:tc>
          <w:tcPr>
            <w:tcW w:w="1190" w:type="dxa"/>
            <w:noWrap/>
            <w:hideMark/>
          </w:tcPr>
          <w:p w14:paraId="0D018046" w14:textId="77777777" w:rsidR="00A51E78" w:rsidRPr="00A51E78" w:rsidRDefault="00A51E78" w:rsidP="00A51E78">
            <w:r w:rsidRPr="00A51E78">
              <w:t>7.830003</w:t>
            </w:r>
          </w:p>
        </w:tc>
        <w:tc>
          <w:tcPr>
            <w:tcW w:w="1190" w:type="dxa"/>
            <w:noWrap/>
            <w:hideMark/>
          </w:tcPr>
          <w:p w14:paraId="0DA2B182" w14:textId="77777777" w:rsidR="00A51E78" w:rsidRPr="00A51E78" w:rsidRDefault="00A51E78" w:rsidP="00A51E78">
            <w:r w:rsidRPr="00A51E78">
              <w:t>7.276213</w:t>
            </w:r>
          </w:p>
        </w:tc>
        <w:tc>
          <w:tcPr>
            <w:tcW w:w="1190" w:type="dxa"/>
            <w:noWrap/>
            <w:hideMark/>
          </w:tcPr>
          <w:p w14:paraId="358084EB" w14:textId="77777777" w:rsidR="00A51E78" w:rsidRPr="00A51E78" w:rsidRDefault="00A51E78" w:rsidP="00A51E78">
            <w:r w:rsidRPr="00A51E78">
              <w:t>6.691008</w:t>
            </w:r>
          </w:p>
        </w:tc>
        <w:tc>
          <w:tcPr>
            <w:tcW w:w="1190" w:type="dxa"/>
            <w:noWrap/>
            <w:hideMark/>
          </w:tcPr>
          <w:p w14:paraId="1E780A28" w14:textId="77777777" w:rsidR="00A51E78" w:rsidRPr="00A51E78" w:rsidRDefault="00A51E78" w:rsidP="00A51E78">
            <w:r w:rsidRPr="00A51E78">
              <w:t>8.243455</w:t>
            </w:r>
          </w:p>
        </w:tc>
        <w:tc>
          <w:tcPr>
            <w:tcW w:w="1190" w:type="dxa"/>
            <w:noWrap/>
            <w:hideMark/>
          </w:tcPr>
          <w:p w14:paraId="7E2A71C0" w14:textId="77777777" w:rsidR="00A51E78" w:rsidRPr="00A51E78" w:rsidRDefault="00A51E78" w:rsidP="00A51E78">
            <w:r w:rsidRPr="00A51E78">
              <w:t>7.563669</w:t>
            </w:r>
          </w:p>
        </w:tc>
        <w:tc>
          <w:tcPr>
            <w:tcW w:w="1190" w:type="dxa"/>
            <w:noWrap/>
            <w:hideMark/>
          </w:tcPr>
          <w:p w14:paraId="3D5ACF0E" w14:textId="77777777" w:rsidR="00A51E78" w:rsidRPr="00A51E78" w:rsidRDefault="00A51E78" w:rsidP="00A51E78">
            <w:r w:rsidRPr="00A51E78">
              <w:t>6.742426</w:t>
            </w:r>
          </w:p>
        </w:tc>
      </w:tr>
      <w:tr w:rsidR="00A51E78" w:rsidRPr="00A51E78" w14:paraId="4EB3BD2F" w14:textId="77777777" w:rsidTr="00A51E78">
        <w:trPr>
          <w:trHeight w:val="261"/>
        </w:trPr>
        <w:tc>
          <w:tcPr>
            <w:tcW w:w="1190" w:type="dxa"/>
            <w:noWrap/>
            <w:hideMark/>
          </w:tcPr>
          <w:p w14:paraId="51A3B002" w14:textId="77777777" w:rsidR="00A51E78" w:rsidRPr="00A51E78" w:rsidRDefault="00A51E78" w:rsidP="00A51E78">
            <w:r w:rsidRPr="00A51E78">
              <w:t>5.316346</w:t>
            </w:r>
          </w:p>
        </w:tc>
        <w:tc>
          <w:tcPr>
            <w:tcW w:w="1190" w:type="dxa"/>
            <w:noWrap/>
            <w:hideMark/>
          </w:tcPr>
          <w:p w14:paraId="0FA419B7" w14:textId="77777777" w:rsidR="00A51E78" w:rsidRPr="00A51E78" w:rsidRDefault="00A51E78" w:rsidP="00A51E78">
            <w:r w:rsidRPr="00A51E78">
              <w:t>7.525126</w:t>
            </w:r>
          </w:p>
        </w:tc>
        <w:tc>
          <w:tcPr>
            <w:tcW w:w="1190" w:type="dxa"/>
            <w:noWrap/>
            <w:hideMark/>
          </w:tcPr>
          <w:p w14:paraId="257B44EB" w14:textId="77777777" w:rsidR="00A51E78" w:rsidRPr="00A51E78" w:rsidRDefault="00A51E78" w:rsidP="00A51E78">
            <w:r w:rsidRPr="00A51E78">
              <w:t>6.127974</w:t>
            </w:r>
          </w:p>
        </w:tc>
        <w:tc>
          <w:tcPr>
            <w:tcW w:w="1190" w:type="dxa"/>
            <w:noWrap/>
            <w:hideMark/>
          </w:tcPr>
          <w:p w14:paraId="050FB122" w14:textId="77777777" w:rsidR="00A51E78" w:rsidRPr="00A51E78" w:rsidRDefault="00A51E78" w:rsidP="00A51E78">
            <w:r w:rsidRPr="00A51E78">
              <w:t>6.906472</w:t>
            </w:r>
          </w:p>
        </w:tc>
        <w:tc>
          <w:tcPr>
            <w:tcW w:w="1190" w:type="dxa"/>
            <w:noWrap/>
            <w:hideMark/>
          </w:tcPr>
          <w:p w14:paraId="460B1CF3" w14:textId="77777777" w:rsidR="00A51E78" w:rsidRPr="00A51E78" w:rsidRDefault="00A51E78" w:rsidP="00A51E78">
            <w:r w:rsidRPr="00A51E78">
              <w:t>3.489438</w:t>
            </w:r>
          </w:p>
        </w:tc>
        <w:tc>
          <w:tcPr>
            <w:tcW w:w="1190" w:type="dxa"/>
            <w:noWrap/>
            <w:hideMark/>
          </w:tcPr>
          <w:p w14:paraId="33626793" w14:textId="77777777" w:rsidR="00A51E78" w:rsidRPr="00A51E78" w:rsidRDefault="00A51E78" w:rsidP="00A51E78">
            <w:r w:rsidRPr="00A51E78">
              <w:t>6.982435</w:t>
            </w:r>
          </w:p>
        </w:tc>
        <w:tc>
          <w:tcPr>
            <w:tcW w:w="1190" w:type="dxa"/>
            <w:noWrap/>
            <w:hideMark/>
          </w:tcPr>
          <w:p w14:paraId="612C4F50" w14:textId="77777777" w:rsidR="00A51E78" w:rsidRPr="00A51E78" w:rsidRDefault="00A51E78" w:rsidP="00A51E78">
            <w:r w:rsidRPr="00A51E78">
              <w:t>5.133131</w:t>
            </w:r>
          </w:p>
        </w:tc>
        <w:tc>
          <w:tcPr>
            <w:tcW w:w="1190" w:type="dxa"/>
            <w:noWrap/>
            <w:hideMark/>
          </w:tcPr>
          <w:p w14:paraId="7BEB92E4" w14:textId="77777777" w:rsidR="00A51E78" w:rsidRPr="00A51E78" w:rsidRDefault="00A51E78" w:rsidP="00A51E78">
            <w:r w:rsidRPr="00A51E78">
              <w:t>3.992565</w:t>
            </w:r>
          </w:p>
        </w:tc>
        <w:tc>
          <w:tcPr>
            <w:tcW w:w="1190" w:type="dxa"/>
            <w:noWrap/>
            <w:hideMark/>
          </w:tcPr>
          <w:p w14:paraId="176F2513" w14:textId="77777777" w:rsidR="00A51E78" w:rsidRPr="00A51E78" w:rsidRDefault="00A51E78" w:rsidP="00A51E78">
            <w:r w:rsidRPr="00A51E78">
              <w:t>7.747239</w:t>
            </w:r>
          </w:p>
        </w:tc>
        <w:tc>
          <w:tcPr>
            <w:tcW w:w="1190" w:type="dxa"/>
            <w:noWrap/>
            <w:hideMark/>
          </w:tcPr>
          <w:p w14:paraId="1DEE0147" w14:textId="77777777" w:rsidR="00A51E78" w:rsidRPr="00A51E78" w:rsidRDefault="00A51E78" w:rsidP="00A51E78">
            <w:r w:rsidRPr="00A51E78">
              <w:t>7.521511</w:t>
            </w:r>
          </w:p>
        </w:tc>
      </w:tr>
      <w:tr w:rsidR="00A51E78" w:rsidRPr="00A51E78" w14:paraId="7B893D13" w14:textId="77777777" w:rsidTr="00A51E78">
        <w:trPr>
          <w:trHeight w:val="261"/>
        </w:trPr>
        <w:tc>
          <w:tcPr>
            <w:tcW w:w="1190" w:type="dxa"/>
            <w:noWrap/>
            <w:hideMark/>
          </w:tcPr>
          <w:p w14:paraId="606D9D59" w14:textId="77777777" w:rsidR="00A51E78" w:rsidRPr="00A51E78" w:rsidRDefault="00A51E78" w:rsidP="00A51E78">
            <w:r w:rsidRPr="00A51E78">
              <w:t>7.322104</w:t>
            </w:r>
          </w:p>
        </w:tc>
        <w:tc>
          <w:tcPr>
            <w:tcW w:w="1190" w:type="dxa"/>
            <w:noWrap/>
            <w:hideMark/>
          </w:tcPr>
          <w:p w14:paraId="683A4109" w14:textId="77777777" w:rsidR="00A51E78" w:rsidRPr="00A51E78" w:rsidRDefault="00A51E78" w:rsidP="00A51E78">
            <w:r w:rsidRPr="00A51E78">
              <w:t>6.728719</w:t>
            </w:r>
          </w:p>
        </w:tc>
        <w:tc>
          <w:tcPr>
            <w:tcW w:w="1190" w:type="dxa"/>
            <w:noWrap/>
            <w:hideMark/>
          </w:tcPr>
          <w:p w14:paraId="1DDDF114" w14:textId="77777777" w:rsidR="00A51E78" w:rsidRPr="00A51E78" w:rsidRDefault="00A51E78" w:rsidP="00A51E78">
            <w:r w:rsidRPr="00A51E78">
              <w:t>8.298717</w:t>
            </w:r>
          </w:p>
        </w:tc>
        <w:tc>
          <w:tcPr>
            <w:tcW w:w="1190" w:type="dxa"/>
            <w:noWrap/>
            <w:hideMark/>
          </w:tcPr>
          <w:p w14:paraId="66765AF0" w14:textId="77777777" w:rsidR="00A51E78" w:rsidRPr="00A51E78" w:rsidRDefault="00A51E78" w:rsidP="00A51E78">
            <w:r w:rsidRPr="00A51E78">
              <w:t>7.75542</w:t>
            </w:r>
          </w:p>
        </w:tc>
        <w:tc>
          <w:tcPr>
            <w:tcW w:w="1190" w:type="dxa"/>
            <w:noWrap/>
            <w:hideMark/>
          </w:tcPr>
          <w:p w14:paraId="658B9EBF" w14:textId="77777777" w:rsidR="00A51E78" w:rsidRPr="00A51E78" w:rsidRDefault="00A51E78" w:rsidP="00A51E78">
            <w:r w:rsidRPr="00A51E78">
              <w:t>2.706946</w:t>
            </w:r>
          </w:p>
        </w:tc>
        <w:tc>
          <w:tcPr>
            <w:tcW w:w="1190" w:type="dxa"/>
            <w:noWrap/>
            <w:hideMark/>
          </w:tcPr>
          <w:p w14:paraId="3856055D" w14:textId="77777777" w:rsidR="00A51E78" w:rsidRPr="00A51E78" w:rsidRDefault="00A51E78" w:rsidP="00A51E78">
            <w:r w:rsidRPr="00A51E78">
              <w:t>6.285372</w:t>
            </w:r>
          </w:p>
        </w:tc>
        <w:tc>
          <w:tcPr>
            <w:tcW w:w="1190" w:type="dxa"/>
            <w:noWrap/>
            <w:hideMark/>
          </w:tcPr>
          <w:p w14:paraId="5718A3EA" w14:textId="77777777" w:rsidR="00A51E78" w:rsidRPr="00A51E78" w:rsidRDefault="00A51E78" w:rsidP="00A51E78">
            <w:r w:rsidRPr="00A51E78">
              <w:t>6.683382</w:t>
            </w:r>
          </w:p>
        </w:tc>
        <w:tc>
          <w:tcPr>
            <w:tcW w:w="1190" w:type="dxa"/>
            <w:noWrap/>
            <w:hideMark/>
          </w:tcPr>
          <w:p w14:paraId="67552DC2" w14:textId="77777777" w:rsidR="00A51E78" w:rsidRPr="00A51E78" w:rsidRDefault="00A51E78" w:rsidP="00A51E78">
            <w:r w:rsidRPr="00A51E78">
              <w:t>5.88694</w:t>
            </w:r>
          </w:p>
        </w:tc>
        <w:tc>
          <w:tcPr>
            <w:tcW w:w="1190" w:type="dxa"/>
            <w:noWrap/>
            <w:hideMark/>
          </w:tcPr>
          <w:p w14:paraId="49C95EF1" w14:textId="77777777" w:rsidR="00A51E78" w:rsidRPr="00A51E78" w:rsidRDefault="00A51E78" w:rsidP="00A51E78">
            <w:r w:rsidRPr="00A51E78">
              <w:t>7.151131</w:t>
            </w:r>
          </w:p>
        </w:tc>
        <w:tc>
          <w:tcPr>
            <w:tcW w:w="1190" w:type="dxa"/>
            <w:noWrap/>
            <w:hideMark/>
          </w:tcPr>
          <w:p w14:paraId="4D4C19DE" w14:textId="77777777" w:rsidR="00A51E78" w:rsidRPr="00A51E78" w:rsidRDefault="00A51E78" w:rsidP="00A51E78">
            <w:r w:rsidRPr="00A51E78">
              <w:t>3.406218</w:t>
            </w:r>
          </w:p>
        </w:tc>
      </w:tr>
      <w:tr w:rsidR="00A51E78" w:rsidRPr="00A51E78" w14:paraId="4DF4D459" w14:textId="77777777" w:rsidTr="00A51E78">
        <w:trPr>
          <w:trHeight w:val="261"/>
        </w:trPr>
        <w:tc>
          <w:tcPr>
            <w:tcW w:w="1190" w:type="dxa"/>
            <w:noWrap/>
            <w:hideMark/>
          </w:tcPr>
          <w:p w14:paraId="5AF90387" w14:textId="77777777" w:rsidR="00A51E78" w:rsidRPr="00A51E78" w:rsidRDefault="00A51E78" w:rsidP="00A51E78">
            <w:r w:rsidRPr="00A51E78">
              <w:t>5.611484</w:t>
            </w:r>
          </w:p>
        </w:tc>
        <w:tc>
          <w:tcPr>
            <w:tcW w:w="1190" w:type="dxa"/>
            <w:noWrap/>
            <w:hideMark/>
          </w:tcPr>
          <w:p w14:paraId="1E09352D" w14:textId="77777777" w:rsidR="00A51E78" w:rsidRPr="00A51E78" w:rsidRDefault="00A51E78" w:rsidP="00A51E78">
            <w:r w:rsidRPr="00A51E78">
              <w:t>4.330142</w:t>
            </w:r>
          </w:p>
        </w:tc>
        <w:tc>
          <w:tcPr>
            <w:tcW w:w="1190" w:type="dxa"/>
            <w:noWrap/>
            <w:hideMark/>
          </w:tcPr>
          <w:p w14:paraId="6249BEBC" w14:textId="77777777" w:rsidR="00A51E78" w:rsidRPr="00A51E78" w:rsidRDefault="00A51E78" w:rsidP="00A51E78">
            <w:r w:rsidRPr="00A51E78">
              <w:t>7.638482</w:t>
            </w:r>
          </w:p>
        </w:tc>
        <w:tc>
          <w:tcPr>
            <w:tcW w:w="1190" w:type="dxa"/>
            <w:noWrap/>
            <w:hideMark/>
          </w:tcPr>
          <w:p w14:paraId="422725C3" w14:textId="77777777" w:rsidR="00A51E78" w:rsidRPr="00A51E78" w:rsidRDefault="00A51E78" w:rsidP="00A51E78">
            <w:r w:rsidRPr="00A51E78">
              <w:t>8.846142</w:t>
            </w:r>
          </w:p>
        </w:tc>
        <w:tc>
          <w:tcPr>
            <w:tcW w:w="1190" w:type="dxa"/>
            <w:noWrap/>
            <w:hideMark/>
          </w:tcPr>
          <w:p w14:paraId="72E08028" w14:textId="77777777" w:rsidR="00A51E78" w:rsidRPr="00A51E78" w:rsidRDefault="00A51E78" w:rsidP="00A51E78">
            <w:r w:rsidRPr="00A51E78">
              <w:t>3.423786</w:t>
            </w:r>
          </w:p>
        </w:tc>
        <w:tc>
          <w:tcPr>
            <w:tcW w:w="1190" w:type="dxa"/>
            <w:noWrap/>
            <w:hideMark/>
          </w:tcPr>
          <w:p w14:paraId="29A161F6" w14:textId="77777777" w:rsidR="00A51E78" w:rsidRPr="00A51E78" w:rsidRDefault="00A51E78" w:rsidP="00A51E78">
            <w:r w:rsidRPr="00A51E78">
              <w:t>4.667864</w:t>
            </w:r>
          </w:p>
        </w:tc>
        <w:tc>
          <w:tcPr>
            <w:tcW w:w="1190" w:type="dxa"/>
            <w:noWrap/>
            <w:hideMark/>
          </w:tcPr>
          <w:p w14:paraId="2F37F5B5" w14:textId="77777777" w:rsidR="00A51E78" w:rsidRPr="00A51E78" w:rsidRDefault="00A51E78" w:rsidP="00A51E78">
            <w:r w:rsidRPr="00A51E78">
              <w:t>6.860224</w:t>
            </w:r>
          </w:p>
        </w:tc>
        <w:tc>
          <w:tcPr>
            <w:tcW w:w="1190" w:type="dxa"/>
            <w:noWrap/>
            <w:hideMark/>
          </w:tcPr>
          <w:p w14:paraId="10D9E458" w14:textId="77777777" w:rsidR="00A51E78" w:rsidRPr="00A51E78" w:rsidRDefault="00A51E78" w:rsidP="00A51E78">
            <w:r w:rsidRPr="00A51E78">
              <w:t>6.31478</w:t>
            </w:r>
          </w:p>
        </w:tc>
        <w:tc>
          <w:tcPr>
            <w:tcW w:w="1190" w:type="dxa"/>
            <w:noWrap/>
            <w:hideMark/>
          </w:tcPr>
          <w:p w14:paraId="1219B14E" w14:textId="77777777" w:rsidR="00A51E78" w:rsidRPr="00A51E78" w:rsidRDefault="00A51E78" w:rsidP="00A51E78">
            <w:r w:rsidRPr="00A51E78">
              <w:t>7.749186</w:t>
            </w:r>
          </w:p>
        </w:tc>
        <w:tc>
          <w:tcPr>
            <w:tcW w:w="1190" w:type="dxa"/>
            <w:noWrap/>
            <w:hideMark/>
          </w:tcPr>
          <w:p w14:paraId="7EB3ACB0" w14:textId="77777777" w:rsidR="00A51E78" w:rsidRPr="00A51E78" w:rsidRDefault="00A51E78" w:rsidP="00A51E78">
            <w:r w:rsidRPr="00A51E78">
              <w:t>8.307681</w:t>
            </w:r>
          </w:p>
        </w:tc>
      </w:tr>
      <w:tr w:rsidR="00A51E78" w:rsidRPr="00A51E78" w14:paraId="62F21BC4" w14:textId="77777777" w:rsidTr="00A51E78">
        <w:trPr>
          <w:trHeight w:val="261"/>
        </w:trPr>
        <w:tc>
          <w:tcPr>
            <w:tcW w:w="1190" w:type="dxa"/>
            <w:noWrap/>
            <w:hideMark/>
          </w:tcPr>
          <w:p w14:paraId="44833046" w14:textId="77777777" w:rsidR="00A51E78" w:rsidRPr="00A51E78" w:rsidRDefault="00A51E78" w:rsidP="00A51E78">
            <w:pPr>
              <w:rPr>
                <w:b/>
                <w:bCs/>
              </w:rPr>
            </w:pPr>
            <w:r w:rsidRPr="00A51E78">
              <w:rPr>
                <w:b/>
                <w:bCs/>
              </w:rPr>
              <w:t>5.549719</w:t>
            </w:r>
          </w:p>
        </w:tc>
        <w:tc>
          <w:tcPr>
            <w:tcW w:w="1190" w:type="dxa"/>
            <w:noWrap/>
            <w:hideMark/>
          </w:tcPr>
          <w:p w14:paraId="77DFD461" w14:textId="77777777" w:rsidR="00A51E78" w:rsidRPr="00A51E78" w:rsidRDefault="00A51E78" w:rsidP="00A51E78">
            <w:pPr>
              <w:rPr>
                <w:b/>
                <w:bCs/>
              </w:rPr>
            </w:pPr>
            <w:r w:rsidRPr="00A51E78">
              <w:rPr>
                <w:b/>
                <w:bCs/>
              </w:rPr>
              <w:t>6.912996</w:t>
            </w:r>
          </w:p>
        </w:tc>
        <w:tc>
          <w:tcPr>
            <w:tcW w:w="1190" w:type="dxa"/>
            <w:noWrap/>
            <w:hideMark/>
          </w:tcPr>
          <w:p w14:paraId="60E37D1B" w14:textId="77777777" w:rsidR="00A51E78" w:rsidRPr="00A51E78" w:rsidRDefault="00A51E78" w:rsidP="00A51E78">
            <w:pPr>
              <w:rPr>
                <w:b/>
                <w:bCs/>
              </w:rPr>
            </w:pPr>
            <w:r w:rsidRPr="00A51E78">
              <w:rPr>
                <w:b/>
                <w:bCs/>
              </w:rPr>
              <w:t>6.037166</w:t>
            </w:r>
          </w:p>
        </w:tc>
        <w:tc>
          <w:tcPr>
            <w:tcW w:w="1190" w:type="dxa"/>
            <w:noWrap/>
            <w:hideMark/>
          </w:tcPr>
          <w:p w14:paraId="124355FE" w14:textId="77777777" w:rsidR="00A51E78" w:rsidRPr="00A51E78" w:rsidRDefault="00A51E78" w:rsidP="00A51E78">
            <w:pPr>
              <w:rPr>
                <w:b/>
                <w:bCs/>
              </w:rPr>
            </w:pPr>
            <w:r w:rsidRPr="00A51E78">
              <w:rPr>
                <w:b/>
                <w:bCs/>
              </w:rPr>
              <w:t>7.141439</w:t>
            </w:r>
          </w:p>
        </w:tc>
        <w:tc>
          <w:tcPr>
            <w:tcW w:w="1190" w:type="dxa"/>
            <w:noWrap/>
            <w:hideMark/>
          </w:tcPr>
          <w:p w14:paraId="3C46BB4E" w14:textId="77777777" w:rsidR="00A51E78" w:rsidRPr="00A51E78" w:rsidRDefault="00A51E78" w:rsidP="00A51E78">
            <w:pPr>
              <w:rPr>
                <w:b/>
                <w:bCs/>
              </w:rPr>
            </w:pPr>
            <w:r w:rsidRPr="00A51E78">
              <w:rPr>
                <w:b/>
                <w:bCs/>
              </w:rPr>
              <w:t>5.943686</w:t>
            </w:r>
          </w:p>
        </w:tc>
        <w:tc>
          <w:tcPr>
            <w:tcW w:w="1190" w:type="dxa"/>
            <w:noWrap/>
            <w:hideMark/>
          </w:tcPr>
          <w:p w14:paraId="008C6480" w14:textId="77777777" w:rsidR="00A51E78" w:rsidRPr="00A51E78" w:rsidRDefault="00A51E78" w:rsidP="00A51E78">
            <w:pPr>
              <w:rPr>
                <w:b/>
                <w:bCs/>
              </w:rPr>
            </w:pPr>
            <w:r w:rsidRPr="00A51E78">
              <w:rPr>
                <w:b/>
                <w:bCs/>
              </w:rPr>
              <w:t>6.764021</w:t>
            </w:r>
          </w:p>
        </w:tc>
        <w:tc>
          <w:tcPr>
            <w:tcW w:w="1190" w:type="dxa"/>
            <w:noWrap/>
            <w:hideMark/>
          </w:tcPr>
          <w:p w14:paraId="24F828B7" w14:textId="77777777" w:rsidR="00A51E78" w:rsidRPr="00A51E78" w:rsidRDefault="00A51E78" w:rsidP="00A51E78">
            <w:pPr>
              <w:rPr>
                <w:b/>
                <w:bCs/>
              </w:rPr>
            </w:pPr>
            <w:r w:rsidRPr="00A51E78">
              <w:rPr>
                <w:b/>
                <w:bCs/>
              </w:rPr>
              <w:t>6.979794</w:t>
            </w:r>
          </w:p>
        </w:tc>
        <w:tc>
          <w:tcPr>
            <w:tcW w:w="1190" w:type="dxa"/>
            <w:noWrap/>
            <w:hideMark/>
          </w:tcPr>
          <w:p w14:paraId="5F3EC062" w14:textId="77777777" w:rsidR="00A51E78" w:rsidRPr="00A51E78" w:rsidRDefault="00A51E78" w:rsidP="00A51E78">
            <w:pPr>
              <w:rPr>
                <w:b/>
                <w:bCs/>
              </w:rPr>
            </w:pPr>
            <w:r w:rsidRPr="00A51E78">
              <w:rPr>
                <w:b/>
                <w:bCs/>
              </w:rPr>
              <w:t>6.29041</w:t>
            </w:r>
          </w:p>
        </w:tc>
        <w:tc>
          <w:tcPr>
            <w:tcW w:w="1190" w:type="dxa"/>
            <w:noWrap/>
            <w:hideMark/>
          </w:tcPr>
          <w:p w14:paraId="05675505" w14:textId="77777777" w:rsidR="00A51E78" w:rsidRPr="00A51E78" w:rsidRDefault="00A51E78" w:rsidP="00A51E78">
            <w:pPr>
              <w:rPr>
                <w:b/>
                <w:bCs/>
              </w:rPr>
            </w:pPr>
            <w:r w:rsidRPr="00A51E78">
              <w:rPr>
                <w:b/>
                <w:bCs/>
              </w:rPr>
              <w:t>8.54029</w:t>
            </w:r>
          </w:p>
        </w:tc>
        <w:tc>
          <w:tcPr>
            <w:tcW w:w="1190" w:type="dxa"/>
            <w:noWrap/>
            <w:hideMark/>
          </w:tcPr>
          <w:p w14:paraId="683561B4" w14:textId="77777777" w:rsidR="00A51E78" w:rsidRPr="00A51E78" w:rsidRDefault="00A51E78" w:rsidP="00A51E78">
            <w:pPr>
              <w:rPr>
                <w:b/>
                <w:bCs/>
              </w:rPr>
            </w:pPr>
            <w:r w:rsidRPr="00A51E78">
              <w:rPr>
                <w:b/>
                <w:bCs/>
              </w:rPr>
              <w:t>6.288663</w:t>
            </w:r>
          </w:p>
        </w:tc>
      </w:tr>
    </w:tbl>
    <w:p w14:paraId="446C3570" w14:textId="76BC661F" w:rsidR="00A51E78" w:rsidRDefault="00A51E78" w:rsidP="00DD05AD"/>
    <w:p w14:paraId="34A6B1D1" w14:textId="7EED943F" w:rsidR="00A51E78" w:rsidRDefault="00A51E78" w:rsidP="00DD05AD">
      <w:r>
        <w:lastRenderedPageBreak/>
        <w:t>3</w:t>
      </w:r>
      <w:r w:rsidRPr="00A51E78">
        <w:rPr>
          <w:vertAlign w:val="superscript"/>
        </w:rPr>
        <w:t>rd</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A51E78" w:rsidRPr="00A51E78" w14:paraId="742E7708" w14:textId="77777777" w:rsidTr="00A51E78">
        <w:trPr>
          <w:trHeight w:val="300"/>
        </w:trPr>
        <w:tc>
          <w:tcPr>
            <w:tcW w:w="960" w:type="dxa"/>
            <w:noWrap/>
            <w:hideMark/>
          </w:tcPr>
          <w:p w14:paraId="35C55150" w14:textId="77777777" w:rsidR="00A51E78" w:rsidRPr="00A51E78" w:rsidRDefault="00A51E78" w:rsidP="00A51E78">
            <w:r w:rsidRPr="00A51E78">
              <w:t>Tx01</w:t>
            </w:r>
          </w:p>
        </w:tc>
        <w:tc>
          <w:tcPr>
            <w:tcW w:w="960" w:type="dxa"/>
            <w:noWrap/>
            <w:hideMark/>
          </w:tcPr>
          <w:p w14:paraId="6DCD33DD" w14:textId="77777777" w:rsidR="00A51E78" w:rsidRPr="00A51E78" w:rsidRDefault="00A51E78" w:rsidP="00A51E78">
            <w:r w:rsidRPr="00A51E78">
              <w:t>Tx02</w:t>
            </w:r>
          </w:p>
        </w:tc>
        <w:tc>
          <w:tcPr>
            <w:tcW w:w="960" w:type="dxa"/>
            <w:noWrap/>
            <w:hideMark/>
          </w:tcPr>
          <w:p w14:paraId="744BA243" w14:textId="77777777" w:rsidR="00A51E78" w:rsidRPr="00A51E78" w:rsidRDefault="00A51E78" w:rsidP="00A51E78">
            <w:r w:rsidRPr="00A51E78">
              <w:t>Tx03</w:t>
            </w:r>
          </w:p>
        </w:tc>
        <w:tc>
          <w:tcPr>
            <w:tcW w:w="960" w:type="dxa"/>
            <w:noWrap/>
            <w:hideMark/>
          </w:tcPr>
          <w:p w14:paraId="149CE3A5" w14:textId="77777777" w:rsidR="00A51E78" w:rsidRPr="00A51E78" w:rsidRDefault="00A51E78" w:rsidP="00A51E78">
            <w:r w:rsidRPr="00A51E78">
              <w:t>Tx04</w:t>
            </w:r>
          </w:p>
        </w:tc>
        <w:tc>
          <w:tcPr>
            <w:tcW w:w="960" w:type="dxa"/>
            <w:noWrap/>
            <w:hideMark/>
          </w:tcPr>
          <w:p w14:paraId="61D5FBCB" w14:textId="77777777" w:rsidR="00A51E78" w:rsidRPr="00A51E78" w:rsidRDefault="00A51E78" w:rsidP="00A51E78">
            <w:r w:rsidRPr="00A51E78">
              <w:t>Tx05</w:t>
            </w:r>
          </w:p>
        </w:tc>
        <w:tc>
          <w:tcPr>
            <w:tcW w:w="960" w:type="dxa"/>
            <w:noWrap/>
            <w:hideMark/>
          </w:tcPr>
          <w:p w14:paraId="69298631" w14:textId="77777777" w:rsidR="00A51E78" w:rsidRPr="00A51E78" w:rsidRDefault="00A51E78" w:rsidP="00A51E78">
            <w:r w:rsidRPr="00A51E78">
              <w:t>Tx06</w:t>
            </w:r>
          </w:p>
        </w:tc>
        <w:tc>
          <w:tcPr>
            <w:tcW w:w="960" w:type="dxa"/>
            <w:noWrap/>
            <w:hideMark/>
          </w:tcPr>
          <w:p w14:paraId="790DF1C5" w14:textId="77777777" w:rsidR="00A51E78" w:rsidRPr="00A51E78" w:rsidRDefault="00A51E78" w:rsidP="00A51E78">
            <w:r w:rsidRPr="00A51E78">
              <w:t>Tx07</w:t>
            </w:r>
          </w:p>
        </w:tc>
        <w:tc>
          <w:tcPr>
            <w:tcW w:w="960" w:type="dxa"/>
            <w:noWrap/>
            <w:hideMark/>
          </w:tcPr>
          <w:p w14:paraId="270108F4" w14:textId="77777777" w:rsidR="00A51E78" w:rsidRPr="00A51E78" w:rsidRDefault="00A51E78" w:rsidP="00A51E78">
            <w:r w:rsidRPr="00A51E78">
              <w:t>Tx08</w:t>
            </w:r>
          </w:p>
        </w:tc>
        <w:tc>
          <w:tcPr>
            <w:tcW w:w="960" w:type="dxa"/>
            <w:noWrap/>
            <w:hideMark/>
          </w:tcPr>
          <w:p w14:paraId="6DC1522D" w14:textId="77777777" w:rsidR="00A51E78" w:rsidRPr="00A51E78" w:rsidRDefault="00A51E78" w:rsidP="00A51E78">
            <w:r w:rsidRPr="00A51E78">
              <w:t>Tx09</w:t>
            </w:r>
          </w:p>
        </w:tc>
        <w:tc>
          <w:tcPr>
            <w:tcW w:w="960" w:type="dxa"/>
            <w:noWrap/>
            <w:hideMark/>
          </w:tcPr>
          <w:p w14:paraId="2C7A8AE0" w14:textId="77777777" w:rsidR="00A51E78" w:rsidRPr="00A51E78" w:rsidRDefault="00A51E78" w:rsidP="00A51E78">
            <w:r w:rsidRPr="00A51E78">
              <w:t>Tx10</w:t>
            </w:r>
          </w:p>
        </w:tc>
      </w:tr>
      <w:tr w:rsidR="00A51E78" w:rsidRPr="00A51E78" w14:paraId="45E8DE3B" w14:textId="77777777" w:rsidTr="00A51E78">
        <w:trPr>
          <w:trHeight w:val="300"/>
        </w:trPr>
        <w:tc>
          <w:tcPr>
            <w:tcW w:w="960" w:type="dxa"/>
            <w:noWrap/>
            <w:hideMark/>
          </w:tcPr>
          <w:p w14:paraId="35996EEF" w14:textId="77777777" w:rsidR="00A51E78" w:rsidRPr="00A51E78" w:rsidRDefault="00A51E78" w:rsidP="00A51E78">
            <w:r w:rsidRPr="00A51E78">
              <w:t>5.524663</w:t>
            </w:r>
          </w:p>
        </w:tc>
        <w:tc>
          <w:tcPr>
            <w:tcW w:w="960" w:type="dxa"/>
            <w:noWrap/>
            <w:hideMark/>
          </w:tcPr>
          <w:p w14:paraId="5A419892" w14:textId="77777777" w:rsidR="00A51E78" w:rsidRPr="00A51E78" w:rsidRDefault="00A51E78" w:rsidP="00A51E78">
            <w:r w:rsidRPr="00A51E78">
              <w:t>8.491591</w:t>
            </w:r>
          </w:p>
        </w:tc>
        <w:tc>
          <w:tcPr>
            <w:tcW w:w="960" w:type="dxa"/>
            <w:noWrap/>
            <w:hideMark/>
          </w:tcPr>
          <w:p w14:paraId="2186F966" w14:textId="77777777" w:rsidR="00A51E78" w:rsidRPr="00A51E78" w:rsidRDefault="00A51E78" w:rsidP="00A51E78">
            <w:r w:rsidRPr="00A51E78">
              <w:t>5.931654</w:t>
            </w:r>
          </w:p>
        </w:tc>
        <w:tc>
          <w:tcPr>
            <w:tcW w:w="960" w:type="dxa"/>
            <w:noWrap/>
            <w:hideMark/>
          </w:tcPr>
          <w:p w14:paraId="521A8828" w14:textId="77777777" w:rsidR="00A51E78" w:rsidRPr="00A51E78" w:rsidRDefault="00A51E78" w:rsidP="00A51E78">
            <w:r w:rsidRPr="00A51E78">
              <w:t>8.269655</w:t>
            </w:r>
          </w:p>
        </w:tc>
        <w:tc>
          <w:tcPr>
            <w:tcW w:w="960" w:type="dxa"/>
            <w:noWrap/>
            <w:hideMark/>
          </w:tcPr>
          <w:p w14:paraId="5EE65905" w14:textId="77777777" w:rsidR="00A51E78" w:rsidRPr="00A51E78" w:rsidRDefault="00A51E78" w:rsidP="00A51E78">
            <w:r w:rsidRPr="00A51E78">
              <w:t>9.620887</w:t>
            </w:r>
          </w:p>
        </w:tc>
        <w:tc>
          <w:tcPr>
            <w:tcW w:w="960" w:type="dxa"/>
            <w:noWrap/>
            <w:hideMark/>
          </w:tcPr>
          <w:p w14:paraId="45F203A3" w14:textId="77777777" w:rsidR="00A51E78" w:rsidRPr="00A51E78" w:rsidRDefault="00A51E78" w:rsidP="00A51E78">
            <w:r w:rsidRPr="00A51E78">
              <w:t>5.865324</w:t>
            </w:r>
          </w:p>
        </w:tc>
        <w:tc>
          <w:tcPr>
            <w:tcW w:w="960" w:type="dxa"/>
            <w:noWrap/>
            <w:hideMark/>
          </w:tcPr>
          <w:p w14:paraId="7082507D" w14:textId="77777777" w:rsidR="00A51E78" w:rsidRPr="00A51E78" w:rsidRDefault="00A51E78" w:rsidP="00A51E78">
            <w:r w:rsidRPr="00A51E78">
              <w:t>7.660748</w:t>
            </w:r>
          </w:p>
        </w:tc>
        <w:tc>
          <w:tcPr>
            <w:tcW w:w="960" w:type="dxa"/>
            <w:noWrap/>
            <w:hideMark/>
          </w:tcPr>
          <w:p w14:paraId="5256C82A" w14:textId="77777777" w:rsidR="00A51E78" w:rsidRPr="00A51E78" w:rsidRDefault="00A51E78" w:rsidP="00A51E78">
            <w:r w:rsidRPr="00A51E78">
              <w:t>8.315766</w:t>
            </w:r>
          </w:p>
        </w:tc>
        <w:tc>
          <w:tcPr>
            <w:tcW w:w="960" w:type="dxa"/>
            <w:noWrap/>
            <w:hideMark/>
          </w:tcPr>
          <w:p w14:paraId="6649DDBB" w14:textId="77777777" w:rsidR="00A51E78" w:rsidRPr="00A51E78" w:rsidRDefault="00A51E78" w:rsidP="00A51E78">
            <w:r w:rsidRPr="00A51E78">
              <w:t>26.1499</w:t>
            </w:r>
          </w:p>
        </w:tc>
        <w:tc>
          <w:tcPr>
            <w:tcW w:w="960" w:type="dxa"/>
            <w:noWrap/>
            <w:hideMark/>
          </w:tcPr>
          <w:p w14:paraId="3ACC2D0B" w14:textId="77777777" w:rsidR="00A51E78" w:rsidRPr="00A51E78" w:rsidRDefault="00A51E78" w:rsidP="00A51E78">
            <w:r w:rsidRPr="00A51E78">
              <w:t>4.51412</w:t>
            </w:r>
          </w:p>
        </w:tc>
      </w:tr>
      <w:tr w:rsidR="00A51E78" w:rsidRPr="00A51E78" w14:paraId="7BC9A220" w14:textId="77777777" w:rsidTr="00A51E78">
        <w:trPr>
          <w:trHeight w:val="300"/>
        </w:trPr>
        <w:tc>
          <w:tcPr>
            <w:tcW w:w="960" w:type="dxa"/>
            <w:noWrap/>
            <w:hideMark/>
          </w:tcPr>
          <w:p w14:paraId="11A2521B" w14:textId="77777777" w:rsidR="00A51E78" w:rsidRPr="00A51E78" w:rsidRDefault="00A51E78" w:rsidP="00A51E78">
            <w:r w:rsidRPr="00A51E78">
              <w:t>5.49087</w:t>
            </w:r>
          </w:p>
        </w:tc>
        <w:tc>
          <w:tcPr>
            <w:tcW w:w="960" w:type="dxa"/>
            <w:noWrap/>
            <w:hideMark/>
          </w:tcPr>
          <w:p w14:paraId="1B349307" w14:textId="77777777" w:rsidR="00A51E78" w:rsidRPr="00A51E78" w:rsidRDefault="00A51E78" w:rsidP="00A51E78">
            <w:r w:rsidRPr="00A51E78">
              <w:t>8.220674</w:t>
            </w:r>
          </w:p>
        </w:tc>
        <w:tc>
          <w:tcPr>
            <w:tcW w:w="960" w:type="dxa"/>
            <w:noWrap/>
            <w:hideMark/>
          </w:tcPr>
          <w:p w14:paraId="4AF93661" w14:textId="77777777" w:rsidR="00A51E78" w:rsidRPr="00A51E78" w:rsidRDefault="00A51E78" w:rsidP="00A51E78">
            <w:r w:rsidRPr="00A51E78">
              <w:t>7.636295</w:t>
            </w:r>
          </w:p>
        </w:tc>
        <w:tc>
          <w:tcPr>
            <w:tcW w:w="960" w:type="dxa"/>
            <w:noWrap/>
            <w:hideMark/>
          </w:tcPr>
          <w:p w14:paraId="55A801FA" w14:textId="77777777" w:rsidR="00A51E78" w:rsidRPr="00A51E78" w:rsidRDefault="00A51E78" w:rsidP="00A51E78">
            <w:r w:rsidRPr="00A51E78">
              <w:t>2.591438</w:t>
            </w:r>
          </w:p>
        </w:tc>
        <w:tc>
          <w:tcPr>
            <w:tcW w:w="960" w:type="dxa"/>
            <w:noWrap/>
            <w:hideMark/>
          </w:tcPr>
          <w:p w14:paraId="2960AC63" w14:textId="77777777" w:rsidR="00A51E78" w:rsidRPr="00A51E78" w:rsidRDefault="00A51E78" w:rsidP="00A51E78">
            <w:r w:rsidRPr="00A51E78">
              <w:t>5.808405</w:t>
            </w:r>
          </w:p>
        </w:tc>
        <w:tc>
          <w:tcPr>
            <w:tcW w:w="960" w:type="dxa"/>
            <w:noWrap/>
            <w:hideMark/>
          </w:tcPr>
          <w:p w14:paraId="7CC22043" w14:textId="77777777" w:rsidR="00A51E78" w:rsidRPr="00A51E78" w:rsidRDefault="00A51E78" w:rsidP="00A51E78">
            <w:r w:rsidRPr="00A51E78">
              <w:t>7.378855</w:t>
            </w:r>
          </w:p>
        </w:tc>
        <w:tc>
          <w:tcPr>
            <w:tcW w:w="960" w:type="dxa"/>
            <w:noWrap/>
            <w:hideMark/>
          </w:tcPr>
          <w:p w14:paraId="3E5CA36D" w14:textId="77777777" w:rsidR="00A51E78" w:rsidRPr="00A51E78" w:rsidRDefault="00A51E78" w:rsidP="00A51E78">
            <w:r w:rsidRPr="00A51E78">
              <w:t>6.650718</w:t>
            </w:r>
          </w:p>
        </w:tc>
        <w:tc>
          <w:tcPr>
            <w:tcW w:w="960" w:type="dxa"/>
            <w:noWrap/>
            <w:hideMark/>
          </w:tcPr>
          <w:p w14:paraId="02F65475" w14:textId="77777777" w:rsidR="00A51E78" w:rsidRPr="00A51E78" w:rsidRDefault="00A51E78" w:rsidP="00A51E78">
            <w:r w:rsidRPr="00A51E78">
              <w:t>6.209331</w:t>
            </w:r>
          </w:p>
        </w:tc>
        <w:tc>
          <w:tcPr>
            <w:tcW w:w="960" w:type="dxa"/>
            <w:noWrap/>
            <w:hideMark/>
          </w:tcPr>
          <w:p w14:paraId="3F12C766" w14:textId="77777777" w:rsidR="00A51E78" w:rsidRPr="00A51E78" w:rsidRDefault="00A51E78" w:rsidP="00A51E78">
            <w:r w:rsidRPr="00A51E78">
              <w:t>4.689591</w:t>
            </w:r>
          </w:p>
        </w:tc>
        <w:tc>
          <w:tcPr>
            <w:tcW w:w="960" w:type="dxa"/>
            <w:noWrap/>
            <w:hideMark/>
          </w:tcPr>
          <w:p w14:paraId="4E78650E" w14:textId="77777777" w:rsidR="00A51E78" w:rsidRPr="00A51E78" w:rsidRDefault="00A51E78" w:rsidP="00A51E78">
            <w:r w:rsidRPr="00A51E78">
              <w:t>6.883403</w:t>
            </w:r>
          </w:p>
        </w:tc>
      </w:tr>
      <w:tr w:rsidR="00A51E78" w:rsidRPr="00A51E78" w14:paraId="63B54B19" w14:textId="77777777" w:rsidTr="00A51E78">
        <w:trPr>
          <w:trHeight w:val="300"/>
        </w:trPr>
        <w:tc>
          <w:tcPr>
            <w:tcW w:w="960" w:type="dxa"/>
            <w:noWrap/>
            <w:hideMark/>
          </w:tcPr>
          <w:p w14:paraId="015D8FE1" w14:textId="77777777" w:rsidR="00A51E78" w:rsidRPr="00A51E78" w:rsidRDefault="00A51E78" w:rsidP="00A51E78">
            <w:r w:rsidRPr="00A51E78">
              <w:t>4.431998</w:t>
            </w:r>
          </w:p>
        </w:tc>
        <w:tc>
          <w:tcPr>
            <w:tcW w:w="960" w:type="dxa"/>
            <w:noWrap/>
            <w:hideMark/>
          </w:tcPr>
          <w:p w14:paraId="7D654DBA" w14:textId="77777777" w:rsidR="00A51E78" w:rsidRPr="00A51E78" w:rsidRDefault="00A51E78" w:rsidP="00A51E78">
            <w:r w:rsidRPr="00A51E78">
              <w:t>6.440907</w:t>
            </w:r>
          </w:p>
        </w:tc>
        <w:tc>
          <w:tcPr>
            <w:tcW w:w="960" w:type="dxa"/>
            <w:noWrap/>
            <w:hideMark/>
          </w:tcPr>
          <w:p w14:paraId="3263D21B" w14:textId="77777777" w:rsidR="00A51E78" w:rsidRPr="00A51E78" w:rsidRDefault="00A51E78" w:rsidP="00A51E78">
            <w:r w:rsidRPr="00A51E78">
              <w:t>5.881471</w:t>
            </w:r>
          </w:p>
        </w:tc>
        <w:tc>
          <w:tcPr>
            <w:tcW w:w="960" w:type="dxa"/>
            <w:noWrap/>
            <w:hideMark/>
          </w:tcPr>
          <w:p w14:paraId="3A802CA7" w14:textId="77777777" w:rsidR="00A51E78" w:rsidRPr="00A51E78" w:rsidRDefault="00A51E78" w:rsidP="00A51E78">
            <w:r w:rsidRPr="00A51E78">
              <w:t>7.164125</w:t>
            </w:r>
          </w:p>
        </w:tc>
        <w:tc>
          <w:tcPr>
            <w:tcW w:w="960" w:type="dxa"/>
            <w:noWrap/>
            <w:hideMark/>
          </w:tcPr>
          <w:p w14:paraId="623DCA26" w14:textId="77777777" w:rsidR="00A51E78" w:rsidRPr="00A51E78" w:rsidRDefault="00A51E78" w:rsidP="00A51E78">
            <w:r w:rsidRPr="00A51E78">
              <w:t>6.608407</w:t>
            </w:r>
          </w:p>
        </w:tc>
        <w:tc>
          <w:tcPr>
            <w:tcW w:w="960" w:type="dxa"/>
            <w:noWrap/>
            <w:hideMark/>
          </w:tcPr>
          <w:p w14:paraId="7780F895" w14:textId="77777777" w:rsidR="00A51E78" w:rsidRPr="00A51E78" w:rsidRDefault="00A51E78" w:rsidP="00A51E78">
            <w:r w:rsidRPr="00A51E78">
              <w:t>7.337733</w:t>
            </w:r>
          </w:p>
        </w:tc>
        <w:tc>
          <w:tcPr>
            <w:tcW w:w="960" w:type="dxa"/>
            <w:noWrap/>
            <w:hideMark/>
          </w:tcPr>
          <w:p w14:paraId="29CD51BC" w14:textId="77777777" w:rsidR="00A51E78" w:rsidRPr="00A51E78" w:rsidRDefault="00A51E78" w:rsidP="00A51E78">
            <w:r w:rsidRPr="00A51E78">
              <w:t>8.782406</w:t>
            </w:r>
          </w:p>
        </w:tc>
        <w:tc>
          <w:tcPr>
            <w:tcW w:w="960" w:type="dxa"/>
            <w:noWrap/>
            <w:hideMark/>
          </w:tcPr>
          <w:p w14:paraId="44C55876" w14:textId="77777777" w:rsidR="00A51E78" w:rsidRPr="00A51E78" w:rsidRDefault="00A51E78" w:rsidP="00A51E78">
            <w:r w:rsidRPr="00A51E78">
              <w:t>6.818349</w:t>
            </w:r>
          </w:p>
        </w:tc>
        <w:tc>
          <w:tcPr>
            <w:tcW w:w="960" w:type="dxa"/>
            <w:noWrap/>
            <w:hideMark/>
          </w:tcPr>
          <w:p w14:paraId="61DF856D" w14:textId="77777777" w:rsidR="00A51E78" w:rsidRPr="00A51E78" w:rsidRDefault="00A51E78" w:rsidP="00A51E78">
            <w:r w:rsidRPr="00A51E78">
              <w:t>6.322113</w:t>
            </w:r>
          </w:p>
        </w:tc>
        <w:tc>
          <w:tcPr>
            <w:tcW w:w="960" w:type="dxa"/>
            <w:noWrap/>
            <w:hideMark/>
          </w:tcPr>
          <w:p w14:paraId="570E8947" w14:textId="77777777" w:rsidR="00A51E78" w:rsidRPr="00A51E78" w:rsidRDefault="00A51E78" w:rsidP="00A51E78">
            <w:r w:rsidRPr="00A51E78">
              <w:t>7.869806</w:t>
            </w:r>
          </w:p>
        </w:tc>
      </w:tr>
      <w:tr w:rsidR="00A51E78" w:rsidRPr="00A51E78" w14:paraId="31F62C8B" w14:textId="77777777" w:rsidTr="00A51E78">
        <w:trPr>
          <w:trHeight w:val="300"/>
        </w:trPr>
        <w:tc>
          <w:tcPr>
            <w:tcW w:w="960" w:type="dxa"/>
            <w:noWrap/>
            <w:hideMark/>
          </w:tcPr>
          <w:p w14:paraId="3D0EE3E9" w14:textId="77777777" w:rsidR="00A51E78" w:rsidRPr="00A51E78" w:rsidRDefault="00A51E78" w:rsidP="00A51E78">
            <w:r w:rsidRPr="00A51E78">
              <w:t>4.263667</w:t>
            </w:r>
          </w:p>
        </w:tc>
        <w:tc>
          <w:tcPr>
            <w:tcW w:w="960" w:type="dxa"/>
            <w:noWrap/>
            <w:hideMark/>
          </w:tcPr>
          <w:p w14:paraId="7F4A35B6" w14:textId="77777777" w:rsidR="00A51E78" w:rsidRPr="00A51E78" w:rsidRDefault="00A51E78" w:rsidP="00A51E78">
            <w:r w:rsidRPr="00A51E78">
              <w:t>7.662517</w:t>
            </w:r>
          </w:p>
        </w:tc>
        <w:tc>
          <w:tcPr>
            <w:tcW w:w="960" w:type="dxa"/>
            <w:noWrap/>
            <w:hideMark/>
          </w:tcPr>
          <w:p w14:paraId="5CFB7FAD" w14:textId="77777777" w:rsidR="00A51E78" w:rsidRPr="00A51E78" w:rsidRDefault="00A51E78" w:rsidP="00A51E78">
            <w:r w:rsidRPr="00A51E78">
              <w:t>2.40473</w:t>
            </w:r>
          </w:p>
        </w:tc>
        <w:tc>
          <w:tcPr>
            <w:tcW w:w="960" w:type="dxa"/>
            <w:noWrap/>
            <w:hideMark/>
          </w:tcPr>
          <w:p w14:paraId="375DF3BA" w14:textId="77777777" w:rsidR="00A51E78" w:rsidRPr="00A51E78" w:rsidRDefault="00A51E78" w:rsidP="00A51E78">
            <w:r w:rsidRPr="00A51E78">
              <w:t>7.210505</w:t>
            </w:r>
          </w:p>
        </w:tc>
        <w:tc>
          <w:tcPr>
            <w:tcW w:w="960" w:type="dxa"/>
            <w:noWrap/>
            <w:hideMark/>
          </w:tcPr>
          <w:p w14:paraId="2A5C0548" w14:textId="77777777" w:rsidR="00A51E78" w:rsidRPr="00A51E78" w:rsidRDefault="00A51E78" w:rsidP="00A51E78">
            <w:r w:rsidRPr="00A51E78">
              <w:t>2.17496</w:t>
            </w:r>
          </w:p>
        </w:tc>
        <w:tc>
          <w:tcPr>
            <w:tcW w:w="960" w:type="dxa"/>
            <w:noWrap/>
            <w:hideMark/>
          </w:tcPr>
          <w:p w14:paraId="27436569" w14:textId="77777777" w:rsidR="00A51E78" w:rsidRPr="00A51E78" w:rsidRDefault="00A51E78" w:rsidP="00A51E78">
            <w:r w:rsidRPr="00A51E78">
              <w:t>10.10262</w:t>
            </w:r>
          </w:p>
        </w:tc>
        <w:tc>
          <w:tcPr>
            <w:tcW w:w="960" w:type="dxa"/>
            <w:noWrap/>
            <w:hideMark/>
          </w:tcPr>
          <w:p w14:paraId="5F964735" w14:textId="77777777" w:rsidR="00A51E78" w:rsidRPr="00A51E78" w:rsidRDefault="00A51E78" w:rsidP="00A51E78">
            <w:r w:rsidRPr="00A51E78">
              <w:t>7.228851</w:t>
            </w:r>
          </w:p>
        </w:tc>
        <w:tc>
          <w:tcPr>
            <w:tcW w:w="960" w:type="dxa"/>
            <w:noWrap/>
            <w:hideMark/>
          </w:tcPr>
          <w:p w14:paraId="2336A2D5" w14:textId="77777777" w:rsidR="00A51E78" w:rsidRPr="00A51E78" w:rsidRDefault="00A51E78" w:rsidP="00A51E78">
            <w:r w:rsidRPr="00A51E78">
              <w:t>6.531207</w:t>
            </w:r>
          </w:p>
        </w:tc>
        <w:tc>
          <w:tcPr>
            <w:tcW w:w="960" w:type="dxa"/>
            <w:noWrap/>
            <w:hideMark/>
          </w:tcPr>
          <w:p w14:paraId="02119269" w14:textId="77777777" w:rsidR="00A51E78" w:rsidRPr="00A51E78" w:rsidRDefault="00A51E78" w:rsidP="00A51E78">
            <w:r w:rsidRPr="00A51E78">
              <w:t>7.986246</w:t>
            </w:r>
          </w:p>
        </w:tc>
        <w:tc>
          <w:tcPr>
            <w:tcW w:w="960" w:type="dxa"/>
            <w:noWrap/>
            <w:hideMark/>
          </w:tcPr>
          <w:p w14:paraId="772A6F21" w14:textId="77777777" w:rsidR="00A51E78" w:rsidRPr="00A51E78" w:rsidRDefault="00A51E78" w:rsidP="00A51E78">
            <w:r w:rsidRPr="00A51E78">
              <w:t>2.494081</w:t>
            </w:r>
          </w:p>
        </w:tc>
      </w:tr>
      <w:tr w:rsidR="00A51E78" w:rsidRPr="00A51E78" w14:paraId="04253B42" w14:textId="77777777" w:rsidTr="00A51E78">
        <w:trPr>
          <w:trHeight w:val="300"/>
        </w:trPr>
        <w:tc>
          <w:tcPr>
            <w:tcW w:w="960" w:type="dxa"/>
            <w:noWrap/>
            <w:hideMark/>
          </w:tcPr>
          <w:p w14:paraId="4C179C19" w14:textId="77777777" w:rsidR="00A51E78" w:rsidRPr="00A51E78" w:rsidRDefault="00A51E78" w:rsidP="00A51E78">
            <w:r w:rsidRPr="00A51E78">
              <w:t>5.59619</w:t>
            </w:r>
          </w:p>
        </w:tc>
        <w:tc>
          <w:tcPr>
            <w:tcW w:w="960" w:type="dxa"/>
            <w:noWrap/>
            <w:hideMark/>
          </w:tcPr>
          <w:p w14:paraId="40CC4F7C" w14:textId="77777777" w:rsidR="00A51E78" w:rsidRPr="00A51E78" w:rsidRDefault="00A51E78" w:rsidP="00A51E78">
            <w:r w:rsidRPr="00A51E78">
              <w:t>7.763459</w:t>
            </w:r>
          </w:p>
        </w:tc>
        <w:tc>
          <w:tcPr>
            <w:tcW w:w="960" w:type="dxa"/>
            <w:noWrap/>
            <w:hideMark/>
          </w:tcPr>
          <w:p w14:paraId="7912312B" w14:textId="77777777" w:rsidR="00A51E78" w:rsidRPr="00A51E78" w:rsidRDefault="00A51E78" w:rsidP="00A51E78">
            <w:r w:rsidRPr="00A51E78">
              <w:t>7.447655</w:t>
            </w:r>
          </w:p>
        </w:tc>
        <w:tc>
          <w:tcPr>
            <w:tcW w:w="960" w:type="dxa"/>
            <w:noWrap/>
            <w:hideMark/>
          </w:tcPr>
          <w:p w14:paraId="49F538C1" w14:textId="77777777" w:rsidR="00A51E78" w:rsidRPr="00A51E78" w:rsidRDefault="00A51E78" w:rsidP="00A51E78">
            <w:r w:rsidRPr="00A51E78">
              <w:t>7.100105</w:t>
            </w:r>
          </w:p>
        </w:tc>
        <w:tc>
          <w:tcPr>
            <w:tcW w:w="960" w:type="dxa"/>
            <w:noWrap/>
            <w:hideMark/>
          </w:tcPr>
          <w:p w14:paraId="5F8F20F3" w14:textId="77777777" w:rsidR="00A51E78" w:rsidRPr="00A51E78" w:rsidRDefault="00A51E78" w:rsidP="00A51E78">
            <w:r w:rsidRPr="00A51E78">
              <w:t>7.651282</w:t>
            </w:r>
          </w:p>
        </w:tc>
        <w:tc>
          <w:tcPr>
            <w:tcW w:w="960" w:type="dxa"/>
            <w:noWrap/>
            <w:hideMark/>
          </w:tcPr>
          <w:p w14:paraId="10EFE625" w14:textId="77777777" w:rsidR="00A51E78" w:rsidRPr="00A51E78" w:rsidRDefault="00A51E78" w:rsidP="00A51E78">
            <w:r w:rsidRPr="00A51E78">
              <w:t>6.57691</w:t>
            </w:r>
          </w:p>
        </w:tc>
        <w:tc>
          <w:tcPr>
            <w:tcW w:w="960" w:type="dxa"/>
            <w:noWrap/>
            <w:hideMark/>
          </w:tcPr>
          <w:p w14:paraId="5E5CC114" w14:textId="77777777" w:rsidR="00A51E78" w:rsidRPr="00A51E78" w:rsidRDefault="00A51E78" w:rsidP="00A51E78">
            <w:r w:rsidRPr="00A51E78">
              <w:t>5.902624</w:t>
            </w:r>
          </w:p>
        </w:tc>
        <w:tc>
          <w:tcPr>
            <w:tcW w:w="960" w:type="dxa"/>
            <w:noWrap/>
            <w:hideMark/>
          </w:tcPr>
          <w:p w14:paraId="2767F97A" w14:textId="77777777" w:rsidR="00A51E78" w:rsidRPr="00A51E78" w:rsidRDefault="00A51E78" w:rsidP="00A51E78">
            <w:r w:rsidRPr="00A51E78">
              <w:t>7.738004</w:t>
            </w:r>
          </w:p>
        </w:tc>
        <w:tc>
          <w:tcPr>
            <w:tcW w:w="960" w:type="dxa"/>
            <w:noWrap/>
            <w:hideMark/>
          </w:tcPr>
          <w:p w14:paraId="5ADA95A9" w14:textId="77777777" w:rsidR="00A51E78" w:rsidRPr="00A51E78" w:rsidRDefault="00A51E78" w:rsidP="00A51E78">
            <w:r w:rsidRPr="00A51E78">
              <w:t>4.615854</w:t>
            </w:r>
          </w:p>
        </w:tc>
        <w:tc>
          <w:tcPr>
            <w:tcW w:w="960" w:type="dxa"/>
            <w:noWrap/>
            <w:hideMark/>
          </w:tcPr>
          <w:p w14:paraId="0EAC5428" w14:textId="77777777" w:rsidR="00A51E78" w:rsidRPr="00A51E78" w:rsidRDefault="00A51E78" w:rsidP="00A51E78">
            <w:r w:rsidRPr="00A51E78">
              <w:t>5.357589</w:t>
            </w:r>
          </w:p>
        </w:tc>
      </w:tr>
      <w:tr w:rsidR="00A51E78" w:rsidRPr="00A51E78" w14:paraId="1E18F7C9" w14:textId="77777777" w:rsidTr="00A51E78">
        <w:trPr>
          <w:trHeight w:val="300"/>
        </w:trPr>
        <w:tc>
          <w:tcPr>
            <w:tcW w:w="960" w:type="dxa"/>
            <w:noWrap/>
            <w:hideMark/>
          </w:tcPr>
          <w:p w14:paraId="235EF359" w14:textId="77777777" w:rsidR="00A51E78" w:rsidRPr="00A51E78" w:rsidRDefault="00A51E78" w:rsidP="00A51E78">
            <w:r w:rsidRPr="00A51E78">
              <w:t>6.344224</w:t>
            </w:r>
          </w:p>
        </w:tc>
        <w:tc>
          <w:tcPr>
            <w:tcW w:w="960" w:type="dxa"/>
            <w:noWrap/>
            <w:hideMark/>
          </w:tcPr>
          <w:p w14:paraId="0CAA62CB" w14:textId="77777777" w:rsidR="00A51E78" w:rsidRPr="00A51E78" w:rsidRDefault="00A51E78" w:rsidP="00A51E78">
            <w:r w:rsidRPr="00A51E78">
              <w:t>5.917073</w:t>
            </w:r>
          </w:p>
        </w:tc>
        <w:tc>
          <w:tcPr>
            <w:tcW w:w="960" w:type="dxa"/>
            <w:noWrap/>
            <w:hideMark/>
          </w:tcPr>
          <w:p w14:paraId="7F9CC7D4" w14:textId="77777777" w:rsidR="00A51E78" w:rsidRPr="00A51E78" w:rsidRDefault="00A51E78" w:rsidP="00A51E78">
            <w:r w:rsidRPr="00A51E78">
              <w:t>4.169753</w:t>
            </w:r>
          </w:p>
        </w:tc>
        <w:tc>
          <w:tcPr>
            <w:tcW w:w="960" w:type="dxa"/>
            <w:noWrap/>
            <w:hideMark/>
          </w:tcPr>
          <w:p w14:paraId="3CAB1829" w14:textId="77777777" w:rsidR="00A51E78" w:rsidRPr="00A51E78" w:rsidRDefault="00A51E78" w:rsidP="00A51E78">
            <w:r w:rsidRPr="00A51E78">
              <w:t>5.123137</w:t>
            </w:r>
          </w:p>
        </w:tc>
        <w:tc>
          <w:tcPr>
            <w:tcW w:w="960" w:type="dxa"/>
            <w:noWrap/>
            <w:hideMark/>
          </w:tcPr>
          <w:p w14:paraId="0ACAB863" w14:textId="77777777" w:rsidR="00A51E78" w:rsidRPr="00A51E78" w:rsidRDefault="00A51E78" w:rsidP="00A51E78">
            <w:r w:rsidRPr="00A51E78">
              <w:t>7.172896</w:t>
            </w:r>
          </w:p>
        </w:tc>
        <w:tc>
          <w:tcPr>
            <w:tcW w:w="960" w:type="dxa"/>
            <w:noWrap/>
            <w:hideMark/>
          </w:tcPr>
          <w:p w14:paraId="1E105920" w14:textId="77777777" w:rsidR="00A51E78" w:rsidRPr="00A51E78" w:rsidRDefault="00A51E78" w:rsidP="00A51E78">
            <w:r w:rsidRPr="00A51E78">
              <w:t>6.841588</w:t>
            </w:r>
          </w:p>
        </w:tc>
        <w:tc>
          <w:tcPr>
            <w:tcW w:w="960" w:type="dxa"/>
            <w:noWrap/>
            <w:hideMark/>
          </w:tcPr>
          <w:p w14:paraId="7437EC13" w14:textId="77777777" w:rsidR="00A51E78" w:rsidRPr="00A51E78" w:rsidRDefault="00A51E78" w:rsidP="00A51E78">
            <w:r w:rsidRPr="00A51E78">
              <w:t>5.348025</w:t>
            </w:r>
          </w:p>
        </w:tc>
        <w:tc>
          <w:tcPr>
            <w:tcW w:w="960" w:type="dxa"/>
            <w:noWrap/>
            <w:hideMark/>
          </w:tcPr>
          <w:p w14:paraId="206891BC" w14:textId="77777777" w:rsidR="00A51E78" w:rsidRPr="00A51E78" w:rsidRDefault="00A51E78" w:rsidP="00A51E78">
            <w:r w:rsidRPr="00A51E78">
              <w:t>7.936876</w:t>
            </w:r>
          </w:p>
        </w:tc>
        <w:tc>
          <w:tcPr>
            <w:tcW w:w="960" w:type="dxa"/>
            <w:noWrap/>
            <w:hideMark/>
          </w:tcPr>
          <w:p w14:paraId="66ABA473" w14:textId="77777777" w:rsidR="00A51E78" w:rsidRPr="00A51E78" w:rsidRDefault="00A51E78" w:rsidP="00A51E78">
            <w:r w:rsidRPr="00A51E78">
              <w:t>6.518084</w:t>
            </w:r>
          </w:p>
        </w:tc>
        <w:tc>
          <w:tcPr>
            <w:tcW w:w="960" w:type="dxa"/>
            <w:noWrap/>
            <w:hideMark/>
          </w:tcPr>
          <w:p w14:paraId="61D0B0BC" w14:textId="77777777" w:rsidR="00A51E78" w:rsidRPr="00A51E78" w:rsidRDefault="00A51E78" w:rsidP="00A51E78">
            <w:r w:rsidRPr="00A51E78">
              <w:t>6.741083</w:t>
            </w:r>
          </w:p>
        </w:tc>
      </w:tr>
      <w:tr w:rsidR="00A51E78" w:rsidRPr="00A51E78" w14:paraId="3BFA23C2" w14:textId="77777777" w:rsidTr="00A51E78">
        <w:trPr>
          <w:trHeight w:val="300"/>
        </w:trPr>
        <w:tc>
          <w:tcPr>
            <w:tcW w:w="960" w:type="dxa"/>
            <w:noWrap/>
            <w:hideMark/>
          </w:tcPr>
          <w:p w14:paraId="3EE6AB8B" w14:textId="77777777" w:rsidR="00A51E78" w:rsidRPr="00A51E78" w:rsidRDefault="00A51E78" w:rsidP="00A51E78">
            <w:r w:rsidRPr="00A51E78">
              <w:t>4.214945</w:t>
            </w:r>
          </w:p>
        </w:tc>
        <w:tc>
          <w:tcPr>
            <w:tcW w:w="960" w:type="dxa"/>
            <w:noWrap/>
            <w:hideMark/>
          </w:tcPr>
          <w:p w14:paraId="324FBEF3" w14:textId="77777777" w:rsidR="00A51E78" w:rsidRPr="00A51E78" w:rsidRDefault="00A51E78" w:rsidP="00A51E78">
            <w:r w:rsidRPr="00A51E78">
              <w:t>7.191953</w:t>
            </w:r>
          </w:p>
        </w:tc>
        <w:tc>
          <w:tcPr>
            <w:tcW w:w="960" w:type="dxa"/>
            <w:noWrap/>
            <w:hideMark/>
          </w:tcPr>
          <w:p w14:paraId="385D46BF" w14:textId="77777777" w:rsidR="00A51E78" w:rsidRPr="00A51E78" w:rsidRDefault="00A51E78" w:rsidP="00A51E78">
            <w:r w:rsidRPr="00A51E78">
              <w:t>6.290075</w:t>
            </w:r>
          </w:p>
        </w:tc>
        <w:tc>
          <w:tcPr>
            <w:tcW w:w="960" w:type="dxa"/>
            <w:noWrap/>
            <w:hideMark/>
          </w:tcPr>
          <w:p w14:paraId="6D6FD863" w14:textId="77777777" w:rsidR="00A51E78" w:rsidRPr="00A51E78" w:rsidRDefault="00A51E78" w:rsidP="00A51E78">
            <w:r w:rsidRPr="00A51E78">
              <w:t>8.735479</w:t>
            </w:r>
          </w:p>
        </w:tc>
        <w:tc>
          <w:tcPr>
            <w:tcW w:w="960" w:type="dxa"/>
            <w:noWrap/>
            <w:hideMark/>
          </w:tcPr>
          <w:p w14:paraId="76CD4758" w14:textId="77777777" w:rsidR="00A51E78" w:rsidRPr="00A51E78" w:rsidRDefault="00A51E78" w:rsidP="00A51E78">
            <w:r w:rsidRPr="00A51E78">
              <w:t>7.748678</w:t>
            </w:r>
          </w:p>
        </w:tc>
        <w:tc>
          <w:tcPr>
            <w:tcW w:w="960" w:type="dxa"/>
            <w:noWrap/>
            <w:hideMark/>
          </w:tcPr>
          <w:p w14:paraId="3C370510" w14:textId="77777777" w:rsidR="00A51E78" w:rsidRPr="00A51E78" w:rsidRDefault="00A51E78" w:rsidP="00A51E78">
            <w:r w:rsidRPr="00A51E78">
              <w:t>7.275534</w:t>
            </w:r>
          </w:p>
        </w:tc>
        <w:tc>
          <w:tcPr>
            <w:tcW w:w="960" w:type="dxa"/>
            <w:noWrap/>
            <w:hideMark/>
          </w:tcPr>
          <w:p w14:paraId="25CA07A9" w14:textId="77777777" w:rsidR="00A51E78" w:rsidRPr="00A51E78" w:rsidRDefault="00A51E78" w:rsidP="00A51E78">
            <w:r w:rsidRPr="00A51E78">
              <w:t>8.106321</w:t>
            </w:r>
          </w:p>
        </w:tc>
        <w:tc>
          <w:tcPr>
            <w:tcW w:w="960" w:type="dxa"/>
            <w:noWrap/>
            <w:hideMark/>
          </w:tcPr>
          <w:p w14:paraId="5294B7DC" w14:textId="77777777" w:rsidR="00A51E78" w:rsidRPr="00A51E78" w:rsidRDefault="00A51E78" w:rsidP="00A51E78">
            <w:r w:rsidRPr="00A51E78">
              <w:t>9.283047</w:t>
            </w:r>
          </w:p>
        </w:tc>
        <w:tc>
          <w:tcPr>
            <w:tcW w:w="960" w:type="dxa"/>
            <w:noWrap/>
            <w:hideMark/>
          </w:tcPr>
          <w:p w14:paraId="2E5E481E" w14:textId="77777777" w:rsidR="00A51E78" w:rsidRPr="00A51E78" w:rsidRDefault="00A51E78" w:rsidP="00A51E78">
            <w:r w:rsidRPr="00A51E78">
              <w:t>7.52449</w:t>
            </w:r>
          </w:p>
        </w:tc>
        <w:tc>
          <w:tcPr>
            <w:tcW w:w="960" w:type="dxa"/>
            <w:noWrap/>
            <w:hideMark/>
          </w:tcPr>
          <w:p w14:paraId="72016E87" w14:textId="77777777" w:rsidR="00A51E78" w:rsidRPr="00A51E78" w:rsidRDefault="00A51E78" w:rsidP="00A51E78">
            <w:r w:rsidRPr="00A51E78">
              <w:t>6.798439</w:t>
            </w:r>
          </w:p>
        </w:tc>
      </w:tr>
      <w:tr w:rsidR="00A51E78" w:rsidRPr="00A51E78" w14:paraId="4C6EDA81" w14:textId="77777777" w:rsidTr="00A51E78">
        <w:trPr>
          <w:trHeight w:val="300"/>
        </w:trPr>
        <w:tc>
          <w:tcPr>
            <w:tcW w:w="960" w:type="dxa"/>
            <w:noWrap/>
            <w:hideMark/>
          </w:tcPr>
          <w:p w14:paraId="063AA6EA" w14:textId="77777777" w:rsidR="00A51E78" w:rsidRPr="00A51E78" w:rsidRDefault="00A51E78" w:rsidP="00A51E78">
            <w:r w:rsidRPr="00A51E78">
              <w:t>5.250506</w:t>
            </w:r>
          </w:p>
        </w:tc>
        <w:tc>
          <w:tcPr>
            <w:tcW w:w="960" w:type="dxa"/>
            <w:noWrap/>
            <w:hideMark/>
          </w:tcPr>
          <w:p w14:paraId="132225E5" w14:textId="77777777" w:rsidR="00A51E78" w:rsidRPr="00A51E78" w:rsidRDefault="00A51E78" w:rsidP="00A51E78">
            <w:r w:rsidRPr="00A51E78">
              <w:t>7.454568</w:t>
            </w:r>
          </w:p>
        </w:tc>
        <w:tc>
          <w:tcPr>
            <w:tcW w:w="960" w:type="dxa"/>
            <w:noWrap/>
            <w:hideMark/>
          </w:tcPr>
          <w:p w14:paraId="20146F3A" w14:textId="77777777" w:rsidR="00A51E78" w:rsidRPr="00A51E78" w:rsidRDefault="00A51E78" w:rsidP="00A51E78">
            <w:r w:rsidRPr="00A51E78">
              <w:t>6.625137</w:t>
            </w:r>
          </w:p>
        </w:tc>
        <w:tc>
          <w:tcPr>
            <w:tcW w:w="960" w:type="dxa"/>
            <w:noWrap/>
            <w:hideMark/>
          </w:tcPr>
          <w:p w14:paraId="4AFBBDEA" w14:textId="77777777" w:rsidR="00A51E78" w:rsidRPr="00A51E78" w:rsidRDefault="00A51E78" w:rsidP="00A51E78">
            <w:r w:rsidRPr="00A51E78">
              <w:t>6.903288</w:t>
            </w:r>
          </w:p>
        </w:tc>
        <w:tc>
          <w:tcPr>
            <w:tcW w:w="960" w:type="dxa"/>
            <w:noWrap/>
            <w:hideMark/>
          </w:tcPr>
          <w:p w14:paraId="36B19C8A" w14:textId="77777777" w:rsidR="00A51E78" w:rsidRPr="00A51E78" w:rsidRDefault="00A51E78" w:rsidP="00A51E78">
            <w:r w:rsidRPr="00A51E78">
              <w:t>2.65372</w:t>
            </w:r>
          </w:p>
        </w:tc>
        <w:tc>
          <w:tcPr>
            <w:tcW w:w="960" w:type="dxa"/>
            <w:noWrap/>
            <w:hideMark/>
          </w:tcPr>
          <w:p w14:paraId="56CF2E80" w14:textId="77777777" w:rsidR="00A51E78" w:rsidRPr="00A51E78" w:rsidRDefault="00A51E78" w:rsidP="00A51E78">
            <w:r w:rsidRPr="00A51E78">
              <w:t>6.246209</w:t>
            </w:r>
          </w:p>
        </w:tc>
        <w:tc>
          <w:tcPr>
            <w:tcW w:w="960" w:type="dxa"/>
            <w:noWrap/>
            <w:hideMark/>
          </w:tcPr>
          <w:p w14:paraId="6537D291" w14:textId="77777777" w:rsidR="00A51E78" w:rsidRPr="00A51E78" w:rsidRDefault="00A51E78" w:rsidP="00A51E78">
            <w:r w:rsidRPr="00A51E78">
              <w:t>5.79938</w:t>
            </w:r>
          </w:p>
        </w:tc>
        <w:tc>
          <w:tcPr>
            <w:tcW w:w="960" w:type="dxa"/>
            <w:noWrap/>
            <w:hideMark/>
          </w:tcPr>
          <w:p w14:paraId="2995FE5C" w14:textId="77777777" w:rsidR="00A51E78" w:rsidRPr="00A51E78" w:rsidRDefault="00A51E78" w:rsidP="00A51E78">
            <w:r w:rsidRPr="00A51E78">
              <w:t>4.815904</w:t>
            </w:r>
          </w:p>
        </w:tc>
        <w:tc>
          <w:tcPr>
            <w:tcW w:w="960" w:type="dxa"/>
            <w:noWrap/>
            <w:hideMark/>
          </w:tcPr>
          <w:p w14:paraId="7A4BE8A9" w14:textId="77777777" w:rsidR="00A51E78" w:rsidRPr="00A51E78" w:rsidRDefault="00A51E78" w:rsidP="00A51E78">
            <w:r w:rsidRPr="00A51E78">
              <w:t>7.682766</w:t>
            </w:r>
          </w:p>
        </w:tc>
        <w:tc>
          <w:tcPr>
            <w:tcW w:w="960" w:type="dxa"/>
            <w:noWrap/>
            <w:hideMark/>
          </w:tcPr>
          <w:p w14:paraId="4D29820C" w14:textId="77777777" w:rsidR="00A51E78" w:rsidRPr="00A51E78" w:rsidRDefault="00A51E78" w:rsidP="00A51E78">
            <w:r w:rsidRPr="00A51E78">
              <w:t>7.521964</w:t>
            </w:r>
          </w:p>
        </w:tc>
      </w:tr>
      <w:tr w:rsidR="00A51E78" w:rsidRPr="00A51E78" w14:paraId="7BD66F59" w14:textId="77777777" w:rsidTr="00A51E78">
        <w:trPr>
          <w:trHeight w:val="300"/>
        </w:trPr>
        <w:tc>
          <w:tcPr>
            <w:tcW w:w="960" w:type="dxa"/>
            <w:noWrap/>
            <w:hideMark/>
          </w:tcPr>
          <w:p w14:paraId="53C16007" w14:textId="77777777" w:rsidR="00A51E78" w:rsidRPr="00A51E78" w:rsidRDefault="00A51E78" w:rsidP="00A51E78">
            <w:r w:rsidRPr="00A51E78">
              <w:t>7.328059</w:t>
            </w:r>
          </w:p>
        </w:tc>
        <w:tc>
          <w:tcPr>
            <w:tcW w:w="960" w:type="dxa"/>
            <w:noWrap/>
            <w:hideMark/>
          </w:tcPr>
          <w:p w14:paraId="3C8DCC3A" w14:textId="77777777" w:rsidR="00A51E78" w:rsidRPr="00A51E78" w:rsidRDefault="00A51E78" w:rsidP="00A51E78">
            <w:r w:rsidRPr="00A51E78">
              <w:t>6.722762</w:t>
            </w:r>
          </w:p>
        </w:tc>
        <w:tc>
          <w:tcPr>
            <w:tcW w:w="960" w:type="dxa"/>
            <w:noWrap/>
            <w:hideMark/>
          </w:tcPr>
          <w:p w14:paraId="26E0A530" w14:textId="77777777" w:rsidR="00A51E78" w:rsidRPr="00A51E78" w:rsidRDefault="00A51E78" w:rsidP="00A51E78">
            <w:r w:rsidRPr="00A51E78">
              <w:t>8.119924</w:t>
            </w:r>
          </w:p>
        </w:tc>
        <w:tc>
          <w:tcPr>
            <w:tcW w:w="960" w:type="dxa"/>
            <w:noWrap/>
            <w:hideMark/>
          </w:tcPr>
          <w:p w14:paraId="132DED4B" w14:textId="77777777" w:rsidR="00A51E78" w:rsidRPr="00A51E78" w:rsidRDefault="00A51E78" w:rsidP="00A51E78">
            <w:r w:rsidRPr="00A51E78">
              <w:t>7.397246</w:t>
            </w:r>
          </w:p>
        </w:tc>
        <w:tc>
          <w:tcPr>
            <w:tcW w:w="960" w:type="dxa"/>
            <w:noWrap/>
            <w:hideMark/>
          </w:tcPr>
          <w:p w14:paraId="63F51B54" w14:textId="77777777" w:rsidR="00A51E78" w:rsidRPr="00A51E78" w:rsidRDefault="00A51E78" w:rsidP="00A51E78">
            <w:r w:rsidRPr="00A51E78">
              <w:t>7.76316</w:t>
            </w:r>
          </w:p>
        </w:tc>
        <w:tc>
          <w:tcPr>
            <w:tcW w:w="960" w:type="dxa"/>
            <w:noWrap/>
            <w:hideMark/>
          </w:tcPr>
          <w:p w14:paraId="4D26517D" w14:textId="77777777" w:rsidR="00A51E78" w:rsidRPr="00A51E78" w:rsidRDefault="00A51E78" w:rsidP="00A51E78">
            <w:r w:rsidRPr="00A51E78">
              <w:t>6.217737</w:t>
            </w:r>
          </w:p>
        </w:tc>
        <w:tc>
          <w:tcPr>
            <w:tcW w:w="960" w:type="dxa"/>
            <w:noWrap/>
            <w:hideMark/>
          </w:tcPr>
          <w:p w14:paraId="5210F86F" w14:textId="77777777" w:rsidR="00A51E78" w:rsidRPr="00A51E78" w:rsidRDefault="00A51E78" w:rsidP="00A51E78">
            <w:r w:rsidRPr="00A51E78">
              <w:t>6.738865</w:t>
            </w:r>
          </w:p>
        </w:tc>
        <w:tc>
          <w:tcPr>
            <w:tcW w:w="960" w:type="dxa"/>
            <w:noWrap/>
            <w:hideMark/>
          </w:tcPr>
          <w:p w14:paraId="701793DC" w14:textId="77777777" w:rsidR="00A51E78" w:rsidRPr="00A51E78" w:rsidRDefault="00A51E78" w:rsidP="00A51E78">
            <w:r w:rsidRPr="00A51E78">
              <w:t>5.758865</w:t>
            </w:r>
          </w:p>
        </w:tc>
        <w:tc>
          <w:tcPr>
            <w:tcW w:w="960" w:type="dxa"/>
            <w:noWrap/>
            <w:hideMark/>
          </w:tcPr>
          <w:p w14:paraId="53906172" w14:textId="77777777" w:rsidR="00A51E78" w:rsidRPr="00A51E78" w:rsidRDefault="00A51E78" w:rsidP="00A51E78">
            <w:r w:rsidRPr="00A51E78">
              <w:t>6.696798</w:t>
            </w:r>
          </w:p>
        </w:tc>
        <w:tc>
          <w:tcPr>
            <w:tcW w:w="960" w:type="dxa"/>
            <w:noWrap/>
            <w:hideMark/>
          </w:tcPr>
          <w:p w14:paraId="64F73C70" w14:textId="77777777" w:rsidR="00A51E78" w:rsidRPr="00A51E78" w:rsidRDefault="00A51E78" w:rsidP="00A51E78">
            <w:r w:rsidRPr="00A51E78">
              <w:t>2.704068</w:t>
            </w:r>
          </w:p>
        </w:tc>
      </w:tr>
      <w:tr w:rsidR="00A51E78" w:rsidRPr="00A51E78" w14:paraId="15676CE7" w14:textId="77777777" w:rsidTr="00A51E78">
        <w:trPr>
          <w:trHeight w:val="300"/>
        </w:trPr>
        <w:tc>
          <w:tcPr>
            <w:tcW w:w="960" w:type="dxa"/>
            <w:noWrap/>
            <w:hideMark/>
          </w:tcPr>
          <w:p w14:paraId="6C7AA14A" w14:textId="77777777" w:rsidR="00A51E78" w:rsidRPr="00A51E78" w:rsidRDefault="00A51E78" w:rsidP="00A51E78">
            <w:r w:rsidRPr="00A51E78">
              <w:t>5.587934</w:t>
            </w:r>
          </w:p>
        </w:tc>
        <w:tc>
          <w:tcPr>
            <w:tcW w:w="960" w:type="dxa"/>
            <w:noWrap/>
            <w:hideMark/>
          </w:tcPr>
          <w:p w14:paraId="378A8CBE" w14:textId="77777777" w:rsidR="00A51E78" w:rsidRPr="00A51E78" w:rsidRDefault="00A51E78" w:rsidP="00A51E78">
            <w:r w:rsidRPr="00A51E78">
              <w:t>4.317662</w:t>
            </w:r>
          </w:p>
        </w:tc>
        <w:tc>
          <w:tcPr>
            <w:tcW w:w="960" w:type="dxa"/>
            <w:noWrap/>
            <w:hideMark/>
          </w:tcPr>
          <w:p w14:paraId="59462E69" w14:textId="77777777" w:rsidR="00A51E78" w:rsidRPr="00A51E78" w:rsidRDefault="00A51E78" w:rsidP="00A51E78">
            <w:r w:rsidRPr="00A51E78">
              <w:t>7.550931</w:t>
            </w:r>
          </w:p>
        </w:tc>
        <w:tc>
          <w:tcPr>
            <w:tcW w:w="960" w:type="dxa"/>
            <w:noWrap/>
            <w:hideMark/>
          </w:tcPr>
          <w:p w14:paraId="746F66BB" w14:textId="77777777" w:rsidR="00A51E78" w:rsidRPr="00A51E78" w:rsidRDefault="00A51E78" w:rsidP="00A51E78">
            <w:r w:rsidRPr="00A51E78">
              <w:t>8.463739</w:t>
            </w:r>
          </w:p>
        </w:tc>
        <w:tc>
          <w:tcPr>
            <w:tcW w:w="960" w:type="dxa"/>
            <w:noWrap/>
            <w:hideMark/>
          </w:tcPr>
          <w:p w14:paraId="70C5060C" w14:textId="77777777" w:rsidR="00A51E78" w:rsidRPr="00A51E78" w:rsidRDefault="00A51E78" w:rsidP="00A51E78">
            <w:r w:rsidRPr="00A51E78">
              <w:t>3.948021</w:t>
            </w:r>
          </w:p>
        </w:tc>
        <w:tc>
          <w:tcPr>
            <w:tcW w:w="960" w:type="dxa"/>
            <w:noWrap/>
            <w:hideMark/>
          </w:tcPr>
          <w:p w14:paraId="5185ECC6" w14:textId="77777777" w:rsidR="00A51E78" w:rsidRPr="00A51E78" w:rsidRDefault="00A51E78" w:rsidP="00A51E78">
            <w:r w:rsidRPr="00A51E78">
              <w:t>4.565891</w:t>
            </w:r>
          </w:p>
        </w:tc>
        <w:tc>
          <w:tcPr>
            <w:tcW w:w="960" w:type="dxa"/>
            <w:noWrap/>
            <w:hideMark/>
          </w:tcPr>
          <w:p w14:paraId="19D94FDC" w14:textId="77777777" w:rsidR="00A51E78" w:rsidRPr="00A51E78" w:rsidRDefault="00A51E78" w:rsidP="00A51E78">
            <w:r w:rsidRPr="00A51E78">
              <w:t>6.627835</w:t>
            </w:r>
          </w:p>
        </w:tc>
        <w:tc>
          <w:tcPr>
            <w:tcW w:w="960" w:type="dxa"/>
            <w:noWrap/>
            <w:hideMark/>
          </w:tcPr>
          <w:p w14:paraId="40D95BED" w14:textId="77777777" w:rsidR="00A51E78" w:rsidRPr="00A51E78" w:rsidRDefault="00A51E78" w:rsidP="00A51E78">
            <w:r w:rsidRPr="00A51E78">
              <w:t>8.625179</w:t>
            </w:r>
          </w:p>
        </w:tc>
        <w:tc>
          <w:tcPr>
            <w:tcW w:w="960" w:type="dxa"/>
            <w:noWrap/>
            <w:hideMark/>
          </w:tcPr>
          <w:p w14:paraId="6DA864FE" w14:textId="77777777" w:rsidR="00A51E78" w:rsidRPr="00A51E78" w:rsidRDefault="00A51E78" w:rsidP="00A51E78">
            <w:r w:rsidRPr="00A51E78">
              <w:t>7.574794</w:t>
            </w:r>
          </w:p>
        </w:tc>
        <w:tc>
          <w:tcPr>
            <w:tcW w:w="960" w:type="dxa"/>
            <w:noWrap/>
            <w:hideMark/>
          </w:tcPr>
          <w:p w14:paraId="70375291" w14:textId="77777777" w:rsidR="00A51E78" w:rsidRPr="00A51E78" w:rsidRDefault="00A51E78" w:rsidP="00A51E78">
            <w:r w:rsidRPr="00A51E78">
              <w:t>7.436004</w:t>
            </w:r>
          </w:p>
        </w:tc>
      </w:tr>
      <w:tr w:rsidR="00A51E78" w:rsidRPr="00A51E78" w14:paraId="54007C7D" w14:textId="77777777" w:rsidTr="00A51E78">
        <w:trPr>
          <w:trHeight w:val="300"/>
        </w:trPr>
        <w:tc>
          <w:tcPr>
            <w:tcW w:w="960" w:type="dxa"/>
            <w:noWrap/>
            <w:hideMark/>
          </w:tcPr>
          <w:p w14:paraId="3BC9A6DF" w14:textId="77777777" w:rsidR="00A51E78" w:rsidRPr="00A51E78" w:rsidRDefault="00A51E78" w:rsidP="00A51E78">
            <w:pPr>
              <w:rPr>
                <w:b/>
                <w:bCs/>
              </w:rPr>
            </w:pPr>
            <w:r w:rsidRPr="00A51E78">
              <w:rPr>
                <w:b/>
                <w:bCs/>
              </w:rPr>
              <w:t>5.403305</w:t>
            </w:r>
          </w:p>
        </w:tc>
        <w:tc>
          <w:tcPr>
            <w:tcW w:w="960" w:type="dxa"/>
            <w:noWrap/>
            <w:hideMark/>
          </w:tcPr>
          <w:p w14:paraId="42138165" w14:textId="77777777" w:rsidR="00A51E78" w:rsidRPr="00A51E78" w:rsidRDefault="00A51E78" w:rsidP="00A51E78">
            <w:pPr>
              <w:rPr>
                <w:b/>
                <w:bCs/>
              </w:rPr>
            </w:pPr>
            <w:r w:rsidRPr="00A51E78">
              <w:rPr>
                <w:b/>
                <w:bCs/>
              </w:rPr>
              <w:t>7.018317</w:t>
            </w:r>
          </w:p>
        </w:tc>
        <w:tc>
          <w:tcPr>
            <w:tcW w:w="960" w:type="dxa"/>
            <w:noWrap/>
            <w:hideMark/>
          </w:tcPr>
          <w:p w14:paraId="0157C501" w14:textId="77777777" w:rsidR="00A51E78" w:rsidRPr="00A51E78" w:rsidRDefault="00A51E78" w:rsidP="00A51E78">
            <w:pPr>
              <w:rPr>
                <w:b/>
                <w:bCs/>
              </w:rPr>
            </w:pPr>
            <w:r w:rsidRPr="00A51E78">
              <w:rPr>
                <w:b/>
                <w:bCs/>
              </w:rPr>
              <w:t>6.205763</w:t>
            </w:r>
          </w:p>
        </w:tc>
        <w:tc>
          <w:tcPr>
            <w:tcW w:w="960" w:type="dxa"/>
            <w:noWrap/>
            <w:hideMark/>
          </w:tcPr>
          <w:p w14:paraId="1F2D6B84" w14:textId="77777777" w:rsidR="00A51E78" w:rsidRPr="00A51E78" w:rsidRDefault="00A51E78" w:rsidP="00A51E78">
            <w:pPr>
              <w:rPr>
                <w:b/>
                <w:bCs/>
              </w:rPr>
            </w:pPr>
            <w:r w:rsidRPr="00A51E78">
              <w:rPr>
                <w:b/>
                <w:bCs/>
              </w:rPr>
              <w:t>6.895872</w:t>
            </w:r>
          </w:p>
        </w:tc>
        <w:tc>
          <w:tcPr>
            <w:tcW w:w="960" w:type="dxa"/>
            <w:noWrap/>
            <w:hideMark/>
          </w:tcPr>
          <w:p w14:paraId="2C826A9E" w14:textId="77777777" w:rsidR="00A51E78" w:rsidRPr="00A51E78" w:rsidRDefault="00A51E78" w:rsidP="00A51E78">
            <w:pPr>
              <w:rPr>
                <w:b/>
                <w:bCs/>
              </w:rPr>
            </w:pPr>
            <w:r w:rsidRPr="00A51E78">
              <w:rPr>
                <w:b/>
                <w:bCs/>
              </w:rPr>
              <w:t>6.115042</w:t>
            </w:r>
          </w:p>
        </w:tc>
        <w:tc>
          <w:tcPr>
            <w:tcW w:w="960" w:type="dxa"/>
            <w:noWrap/>
            <w:hideMark/>
          </w:tcPr>
          <w:p w14:paraId="2240EF34" w14:textId="77777777" w:rsidR="00A51E78" w:rsidRPr="00A51E78" w:rsidRDefault="00A51E78" w:rsidP="00A51E78">
            <w:pPr>
              <w:rPr>
                <w:b/>
                <w:bCs/>
              </w:rPr>
            </w:pPr>
            <w:r w:rsidRPr="00A51E78">
              <w:rPr>
                <w:b/>
                <w:bCs/>
              </w:rPr>
              <w:t>6.84084</w:t>
            </w:r>
          </w:p>
        </w:tc>
        <w:tc>
          <w:tcPr>
            <w:tcW w:w="960" w:type="dxa"/>
            <w:noWrap/>
            <w:hideMark/>
          </w:tcPr>
          <w:p w14:paraId="302557C6" w14:textId="77777777" w:rsidR="00A51E78" w:rsidRPr="00A51E78" w:rsidRDefault="00A51E78" w:rsidP="00A51E78">
            <w:pPr>
              <w:rPr>
                <w:b/>
                <w:bCs/>
              </w:rPr>
            </w:pPr>
            <w:r w:rsidRPr="00A51E78">
              <w:rPr>
                <w:b/>
                <w:bCs/>
              </w:rPr>
              <w:t>6.884578</w:t>
            </w:r>
          </w:p>
        </w:tc>
        <w:tc>
          <w:tcPr>
            <w:tcW w:w="960" w:type="dxa"/>
            <w:noWrap/>
            <w:hideMark/>
          </w:tcPr>
          <w:p w14:paraId="23A519C4" w14:textId="77777777" w:rsidR="00A51E78" w:rsidRPr="00A51E78" w:rsidRDefault="00A51E78" w:rsidP="00A51E78">
            <w:pPr>
              <w:rPr>
                <w:b/>
                <w:bCs/>
              </w:rPr>
            </w:pPr>
            <w:r w:rsidRPr="00A51E78">
              <w:rPr>
                <w:b/>
                <w:bCs/>
              </w:rPr>
              <w:t>7.203253</w:t>
            </w:r>
          </w:p>
        </w:tc>
        <w:tc>
          <w:tcPr>
            <w:tcW w:w="960" w:type="dxa"/>
            <w:noWrap/>
            <w:hideMark/>
          </w:tcPr>
          <w:p w14:paraId="0FDA3355" w14:textId="77777777" w:rsidR="00A51E78" w:rsidRPr="00A51E78" w:rsidRDefault="00A51E78" w:rsidP="00A51E78">
            <w:pPr>
              <w:rPr>
                <w:b/>
                <w:bCs/>
              </w:rPr>
            </w:pPr>
            <w:r w:rsidRPr="00A51E78">
              <w:rPr>
                <w:b/>
                <w:bCs/>
              </w:rPr>
              <w:t>8.576064</w:t>
            </w:r>
          </w:p>
        </w:tc>
        <w:tc>
          <w:tcPr>
            <w:tcW w:w="960" w:type="dxa"/>
            <w:noWrap/>
            <w:hideMark/>
          </w:tcPr>
          <w:p w14:paraId="40F00BC6" w14:textId="77777777" w:rsidR="00A51E78" w:rsidRPr="00A51E78" w:rsidRDefault="00A51E78" w:rsidP="00A51E78">
            <w:pPr>
              <w:rPr>
                <w:b/>
                <w:bCs/>
              </w:rPr>
            </w:pPr>
            <w:r w:rsidRPr="00A51E78">
              <w:rPr>
                <w:b/>
                <w:bCs/>
              </w:rPr>
              <w:t>5.832056</w:t>
            </w:r>
          </w:p>
        </w:tc>
      </w:tr>
    </w:tbl>
    <w:p w14:paraId="7B5D2487" w14:textId="09C9B5FC" w:rsidR="00A51E78" w:rsidRDefault="00A51E78" w:rsidP="00DD05AD"/>
    <w:p w14:paraId="1A574C8E" w14:textId="7E9BF13C" w:rsidR="00A51E78" w:rsidRDefault="00A51E78" w:rsidP="00DD05AD">
      <w:r>
        <w:t>4</w:t>
      </w:r>
      <w:r w:rsidRPr="00A51E78">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A51E78" w:rsidRPr="00A51E78" w14:paraId="3B42D7FD" w14:textId="77777777" w:rsidTr="00A51E78">
        <w:trPr>
          <w:trHeight w:val="300"/>
        </w:trPr>
        <w:tc>
          <w:tcPr>
            <w:tcW w:w="960" w:type="dxa"/>
            <w:noWrap/>
            <w:hideMark/>
          </w:tcPr>
          <w:p w14:paraId="3AB377A6" w14:textId="77777777" w:rsidR="00A51E78" w:rsidRPr="00A51E78" w:rsidRDefault="00A51E78" w:rsidP="00A51E78">
            <w:r w:rsidRPr="00A51E78">
              <w:t>Tx01</w:t>
            </w:r>
          </w:p>
        </w:tc>
        <w:tc>
          <w:tcPr>
            <w:tcW w:w="960" w:type="dxa"/>
            <w:noWrap/>
            <w:hideMark/>
          </w:tcPr>
          <w:p w14:paraId="1201E6B0" w14:textId="77777777" w:rsidR="00A51E78" w:rsidRPr="00A51E78" w:rsidRDefault="00A51E78" w:rsidP="00A51E78">
            <w:r w:rsidRPr="00A51E78">
              <w:t>Tx02</w:t>
            </w:r>
          </w:p>
        </w:tc>
        <w:tc>
          <w:tcPr>
            <w:tcW w:w="960" w:type="dxa"/>
            <w:noWrap/>
            <w:hideMark/>
          </w:tcPr>
          <w:p w14:paraId="6DFB9712" w14:textId="77777777" w:rsidR="00A51E78" w:rsidRPr="00A51E78" w:rsidRDefault="00A51E78" w:rsidP="00A51E78">
            <w:r w:rsidRPr="00A51E78">
              <w:t>Tx03</w:t>
            </w:r>
          </w:p>
        </w:tc>
        <w:tc>
          <w:tcPr>
            <w:tcW w:w="960" w:type="dxa"/>
            <w:noWrap/>
            <w:hideMark/>
          </w:tcPr>
          <w:p w14:paraId="67DF8306" w14:textId="77777777" w:rsidR="00A51E78" w:rsidRPr="00A51E78" w:rsidRDefault="00A51E78" w:rsidP="00A51E78">
            <w:r w:rsidRPr="00A51E78">
              <w:t>Tx04</w:t>
            </w:r>
          </w:p>
        </w:tc>
        <w:tc>
          <w:tcPr>
            <w:tcW w:w="960" w:type="dxa"/>
            <w:noWrap/>
            <w:hideMark/>
          </w:tcPr>
          <w:p w14:paraId="04B27631" w14:textId="77777777" w:rsidR="00A51E78" w:rsidRPr="00A51E78" w:rsidRDefault="00A51E78" w:rsidP="00A51E78">
            <w:r w:rsidRPr="00A51E78">
              <w:t>Tx05</w:t>
            </w:r>
          </w:p>
        </w:tc>
        <w:tc>
          <w:tcPr>
            <w:tcW w:w="960" w:type="dxa"/>
            <w:noWrap/>
            <w:hideMark/>
          </w:tcPr>
          <w:p w14:paraId="4D6CF6B0" w14:textId="77777777" w:rsidR="00A51E78" w:rsidRPr="00A51E78" w:rsidRDefault="00A51E78" w:rsidP="00A51E78">
            <w:r w:rsidRPr="00A51E78">
              <w:t>Tx06</w:t>
            </w:r>
          </w:p>
        </w:tc>
        <w:tc>
          <w:tcPr>
            <w:tcW w:w="960" w:type="dxa"/>
            <w:noWrap/>
            <w:hideMark/>
          </w:tcPr>
          <w:p w14:paraId="6840A350" w14:textId="77777777" w:rsidR="00A51E78" w:rsidRPr="00A51E78" w:rsidRDefault="00A51E78" w:rsidP="00A51E78">
            <w:r w:rsidRPr="00A51E78">
              <w:t>Tx07</w:t>
            </w:r>
          </w:p>
        </w:tc>
        <w:tc>
          <w:tcPr>
            <w:tcW w:w="960" w:type="dxa"/>
            <w:noWrap/>
            <w:hideMark/>
          </w:tcPr>
          <w:p w14:paraId="12C62B0D" w14:textId="77777777" w:rsidR="00A51E78" w:rsidRPr="00A51E78" w:rsidRDefault="00A51E78" w:rsidP="00A51E78">
            <w:r w:rsidRPr="00A51E78">
              <w:t>Tx08</w:t>
            </w:r>
          </w:p>
        </w:tc>
        <w:tc>
          <w:tcPr>
            <w:tcW w:w="960" w:type="dxa"/>
            <w:noWrap/>
            <w:hideMark/>
          </w:tcPr>
          <w:p w14:paraId="576E5648" w14:textId="77777777" w:rsidR="00A51E78" w:rsidRPr="00A51E78" w:rsidRDefault="00A51E78" w:rsidP="00A51E78">
            <w:r w:rsidRPr="00A51E78">
              <w:t>Tx09</w:t>
            </w:r>
          </w:p>
        </w:tc>
        <w:tc>
          <w:tcPr>
            <w:tcW w:w="960" w:type="dxa"/>
            <w:noWrap/>
            <w:hideMark/>
          </w:tcPr>
          <w:p w14:paraId="3EF0E9B7" w14:textId="77777777" w:rsidR="00A51E78" w:rsidRPr="00A51E78" w:rsidRDefault="00A51E78" w:rsidP="00A51E78">
            <w:r w:rsidRPr="00A51E78">
              <w:t>Tx10</w:t>
            </w:r>
          </w:p>
        </w:tc>
      </w:tr>
      <w:tr w:rsidR="00A51E78" w:rsidRPr="00A51E78" w14:paraId="1012D0A6" w14:textId="77777777" w:rsidTr="00A51E78">
        <w:trPr>
          <w:trHeight w:val="300"/>
        </w:trPr>
        <w:tc>
          <w:tcPr>
            <w:tcW w:w="960" w:type="dxa"/>
            <w:noWrap/>
            <w:hideMark/>
          </w:tcPr>
          <w:p w14:paraId="0E64DBD5" w14:textId="77777777" w:rsidR="00A51E78" w:rsidRPr="00A51E78" w:rsidRDefault="00A51E78" w:rsidP="00A51E78">
            <w:r w:rsidRPr="00A51E78">
              <w:t>5.822906</w:t>
            </w:r>
          </w:p>
        </w:tc>
        <w:tc>
          <w:tcPr>
            <w:tcW w:w="960" w:type="dxa"/>
            <w:noWrap/>
            <w:hideMark/>
          </w:tcPr>
          <w:p w14:paraId="4E522277" w14:textId="77777777" w:rsidR="00A51E78" w:rsidRPr="00A51E78" w:rsidRDefault="00A51E78" w:rsidP="00A51E78">
            <w:r w:rsidRPr="00A51E78">
              <w:t>8.017848</w:t>
            </w:r>
          </w:p>
        </w:tc>
        <w:tc>
          <w:tcPr>
            <w:tcW w:w="960" w:type="dxa"/>
            <w:noWrap/>
            <w:hideMark/>
          </w:tcPr>
          <w:p w14:paraId="40010FE3" w14:textId="77777777" w:rsidR="00A51E78" w:rsidRPr="00A51E78" w:rsidRDefault="00A51E78" w:rsidP="00A51E78">
            <w:r w:rsidRPr="00A51E78">
              <w:t>5.248173</w:t>
            </w:r>
          </w:p>
        </w:tc>
        <w:tc>
          <w:tcPr>
            <w:tcW w:w="960" w:type="dxa"/>
            <w:noWrap/>
            <w:hideMark/>
          </w:tcPr>
          <w:p w14:paraId="03CB5D72" w14:textId="77777777" w:rsidR="00A51E78" w:rsidRPr="00A51E78" w:rsidRDefault="00A51E78" w:rsidP="00A51E78">
            <w:r w:rsidRPr="00A51E78">
              <w:t>8.292215</w:t>
            </w:r>
          </w:p>
        </w:tc>
        <w:tc>
          <w:tcPr>
            <w:tcW w:w="960" w:type="dxa"/>
            <w:noWrap/>
            <w:hideMark/>
          </w:tcPr>
          <w:p w14:paraId="2BCC9A0F" w14:textId="77777777" w:rsidR="00A51E78" w:rsidRPr="00A51E78" w:rsidRDefault="00A51E78" w:rsidP="00A51E78">
            <w:r w:rsidRPr="00A51E78">
              <w:t>8.599189</w:t>
            </w:r>
          </w:p>
        </w:tc>
        <w:tc>
          <w:tcPr>
            <w:tcW w:w="960" w:type="dxa"/>
            <w:noWrap/>
            <w:hideMark/>
          </w:tcPr>
          <w:p w14:paraId="633EFB67" w14:textId="77777777" w:rsidR="00A51E78" w:rsidRPr="00A51E78" w:rsidRDefault="00A51E78" w:rsidP="00A51E78">
            <w:r w:rsidRPr="00A51E78">
              <w:t>6.616286</w:t>
            </w:r>
          </w:p>
        </w:tc>
        <w:tc>
          <w:tcPr>
            <w:tcW w:w="960" w:type="dxa"/>
            <w:noWrap/>
            <w:hideMark/>
          </w:tcPr>
          <w:p w14:paraId="023F82FA" w14:textId="77777777" w:rsidR="00A51E78" w:rsidRPr="00A51E78" w:rsidRDefault="00A51E78" w:rsidP="00A51E78">
            <w:r w:rsidRPr="00A51E78">
              <w:t>9.727232</w:t>
            </w:r>
          </w:p>
        </w:tc>
        <w:tc>
          <w:tcPr>
            <w:tcW w:w="960" w:type="dxa"/>
            <w:noWrap/>
            <w:hideMark/>
          </w:tcPr>
          <w:p w14:paraId="59905B27" w14:textId="77777777" w:rsidR="00A51E78" w:rsidRPr="00A51E78" w:rsidRDefault="00A51E78" w:rsidP="00A51E78">
            <w:r w:rsidRPr="00A51E78">
              <w:t>7.904948</w:t>
            </w:r>
          </w:p>
        </w:tc>
        <w:tc>
          <w:tcPr>
            <w:tcW w:w="960" w:type="dxa"/>
            <w:noWrap/>
            <w:hideMark/>
          </w:tcPr>
          <w:p w14:paraId="1205D910" w14:textId="77777777" w:rsidR="00A51E78" w:rsidRPr="00A51E78" w:rsidRDefault="00A51E78" w:rsidP="00A51E78">
            <w:r w:rsidRPr="00A51E78">
              <w:t>54.78347</w:t>
            </w:r>
          </w:p>
        </w:tc>
        <w:tc>
          <w:tcPr>
            <w:tcW w:w="960" w:type="dxa"/>
            <w:noWrap/>
            <w:hideMark/>
          </w:tcPr>
          <w:p w14:paraId="056508E4" w14:textId="77777777" w:rsidR="00A51E78" w:rsidRPr="00A51E78" w:rsidRDefault="00A51E78" w:rsidP="00A51E78">
            <w:r w:rsidRPr="00A51E78">
              <w:t>4.863864</w:t>
            </w:r>
          </w:p>
        </w:tc>
      </w:tr>
      <w:tr w:rsidR="00A51E78" w:rsidRPr="00A51E78" w14:paraId="1030BC69" w14:textId="77777777" w:rsidTr="00A51E78">
        <w:trPr>
          <w:trHeight w:val="300"/>
        </w:trPr>
        <w:tc>
          <w:tcPr>
            <w:tcW w:w="960" w:type="dxa"/>
            <w:noWrap/>
            <w:hideMark/>
          </w:tcPr>
          <w:p w14:paraId="3CDB1E29" w14:textId="77777777" w:rsidR="00A51E78" w:rsidRPr="00A51E78" w:rsidRDefault="00A51E78" w:rsidP="00A51E78">
            <w:r w:rsidRPr="00A51E78">
              <w:t>5.457295</w:t>
            </w:r>
          </w:p>
        </w:tc>
        <w:tc>
          <w:tcPr>
            <w:tcW w:w="960" w:type="dxa"/>
            <w:noWrap/>
            <w:hideMark/>
          </w:tcPr>
          <w:p w14:paraId="3D20EB07" w14:textId="77777777" w:rsidR="00A51E78" w:rsidRPr="00A51E78" w:rsidRDefault="00A51E78" w:rsidP="00A51E78">
            <w:r w:rsidRPr="00A51E78">
              <w:t>8.287573</w:t>
            </w:r>
          </w:p>
        </w:tc>
        <w:tc>
          <w:tcPr>
            <w:tcW w:w="960" w:type="dxa"/>
            <w:noWrap/>
            <w:hideMark/>
          </w:tcPr>
          <w:p w14:paraId="32E5471B" w14:textId="77777777" w:rsidR="00A51E78" w:rsidRPr="00A51E78" w:rsidRDefault="00A51E78" w:rsidP="00A51E78">
            <w:r w:rsidRPr="00A51E78">
              <w:t>6.890059</w:t>
            </w:r>
          </w:p>
        </w:tc>
        <w:tc>
          <w:tcPr>
            <w:tcW w:w="960" w:type="dxa"/>
            <w:noWrap/>
            <w:hideMark/>
          </w:tcPr>
          <w:p w14:paraId="20E5AF4D" w14:textId="77777777" w:rsidR="00A51E78" w:rsidRPr="00A51E78" w:rsidRDefault="00A51E78" w:rsidP="00A51E78">
            <w:r w:rsidRPr="00A51E78">
              <w:t>3.286249</w:t>
            </w:r>
          </w:p>
        </w:tc>
        <w:tc>
          <w:tcPr>
            <w:tcW w:w="960" w:type="dxa"/>
            <w:noWrap/>
            <w:hideMark/>
          </w:tcPr>
          <w:p w14:paraId="2682E44E" w14:textId="77777777" w:rsidR="00A51E78" w:rsidRPr="00A51E78" w:rsidRDefault="00A51E78" w:rsidP="00A51E78">
            <w:r w:rsidRPr="00A51E78">
              <w:t>5.838061</w:t>
            </w:r>
          </w:p>
        </w:tc>
        <w:tc>
          <w:tcPr>
            <w:tcW w:w="960" w:type="dxa"/>
            <w:noWrap/>
            <w:hideMark/>
          </w:tcPr>
          <w:p w14:paraId="067D5B2F" w14:textId="77777777" w:rsidR="00A51E78" w:rsidRPr="00A51E78" w:rsidRDefault="00A51E78" w:rsidP="00A51E78">
            <w:r w:rsidRPr="00A51E78">
              <w:t>7.876121</w:t>
            </w:r>
          </w:p>
        </w:tc>
        <w:tc>
          <w:tcPr>
            <w:tcW w:w="960" w:type="dxa"/>
            <w:noWrap/>
            <w:hideMark/>
          </w:tcPr>
          <w:p w14:paraId="121FBB32" w14:textId="77777777" w:rsidR="00A51E78" w:rsidRPr="00A51E78" w:rsidRDefault="00A51E78" w:rsidP="00A51E78">
            <w:r w:rsidRPr="00A51E78">
              <w:t>6.945701</w:t>
            </w:r>
          </w:p>
        </w:tc>
        <w:tc>
          <w:tcPr>
            <w:tcW w:w="960" w:type="dxa"/>
            <w:noWrap/>
            <w:hideMark/>
          </w:tcPr>
          <w:p w14:paraId="665D2B94" w14:textId="77777777" w:rsidR="00A51E78" w:rsidRPr="00A51E78" w:rsidRDefault="00A51E78" w:rsidP="00A51E78">
            <w:r w:rsidRPr="00A51E78">
              <w:t>5.506504</w:t>
            </w:r>
          </w:p>
        </w:tc>
        <w:tc>
          <w:tcPr>
            <w:tcW w:w="960" w:type="dxa"/>
            <w:noWrap/>
            <w:hideMark/>
          </w:tcPr>
          <w:p w14:paraId="1F5DB25F" w14:textId="77777777" w:rsidR="00A51E78" w:rsidRPr="00A51E78" w:rsidRDefault="00A51E78" w:rsidP="00A51E78">
            <w:r w:rsidRPr="00A51E78">
              <w:t>5.235159</w:t>
            </w:r>
          </w:p>
        </w:tc>
        <w:tc>
          <w:tcPr>
            <w:tcW w:w="960" w:type="dxa"/>
            <w:noWrap/>
            <w:hideMark/>
          </w:tcPr>
          <w:p w14:paraId="6890A5AD" w14:textId="77777777" w:rsidR="00A51E78" w:rsidRPr="00A51E78" w:rsidRDefault="00A51E78" w:rsidP="00A51E78">
            <w:r w:rsidRPr="00A51E78">
              <w:t>6.883044</w:t>
            </w:r>
          </w:p>
        </w:tc>
      </w:tr>
      <w:tr w:rsidR="00A51E78" w:rsidRPr="00A51E78" w14:paraId="1B9332C7" w14:textId="77777777" w:rsidTr="00A51E78">
        <w:trPr>
          <w:trHeight w:val="300"/>
        </w:trPr>
        <w:tc>
          <w:tcPr>
            <w:tcW w:w="960" w:type="dxa"/>
            <w:noWrap/>
            <w:hideMark/>
          </w:tcPr>
          <w:p w14:paraId="38B8C476" w14:textId="77777777" w:rsidR="00A51E78" w:rsidRPr="00A51E78" w:rsidRDefault="00A51E78" w:rsidP="00A51E78">
            <w:r w:rsidRPr="00A51E78">
              <w:t>4.406671</w:t>
            </w:r>
          </w:p>
        </w:tc>
        <w:tc>
          <w:tcPr>
            <w:tcW w:w="960" w:type="dxa"/>
            <w:noWrap/>
            <w:hideMark/>
          </w:tcPr>
          <w:p w14:paraId="2355C52D" w14:textId="77777777" w:rsidR="00A51E78" w:rsidRPr="00A51E78" w:rsidRDefault="00A51E78" w:rsidP="00A51E78">
            <w:r w:rsidRPr="00A51E78">
              <w:t>7.213728</w:t>
            </w:r>
          </w:p>
        </w:tc>
        <w:tc>
          <w:tcPr>
            <w:tcW w:w="960" w:type="dxa"/>
            <w:noWrap/>
            <w:hideMark/>
          </w:tcPr>
          <w:p w14:paraId="2C7A0ED0" w14:textId="77777777" w:rsidR="00A51E78" w:rsidRPr="00A51E78" w:rsidRDefault="00A51E78" w:rsidP="00A51E78">
            <w:r w:rsidRPr="00A51E78">
              <w:t>6.774234</w:t>
            </w:r>
          </w:p>
        </w:tc>
        <w:tc>
          <w:tcPr>
            <w:tcW w:w="960" w:type="dxa"/>
            <w:noWrap/>
            <w:hideMark/>
          </w:tcPr>
          <w:p w14:paraId="619715A1" w14:textId="77777777" w:rsidR="00A51E78" w:rsidRPr="00A51E78" w:rsidRDefault="00A51E78" w:rsidP="00A51E78">
            <w:r w:rsidRPr="00A51E78">
              <w:t>8.370515</w:t>
            </w:r>
          </w:p>
        </w:tc>
        <w:tc>
          <w:tcPr>
            <w:tcW w:w="960" w:type="dxa"/>
            <w:noWrap/>
            <w:hideMark/>
          </w:tcPr>
          <w:p w14:paraId="7C25BA0B" w14:textId="77777777" w:rsidR="00A51E78" w:rsidRPr="00A51E78" w:rsidRDefault="00A51E78" w:rsidP="00A51E78">
            <w:r w:rsidRPr="00A51E78">
              <w:t>6.560616</w:t>
            </w:r>
          </w:p>
        </w:tc>
        <w:tc>
          <w:tcPr>
            <w:tcW w:w="960" w:type="dxa"/>
            <w:noWrap/>
            <w:hideMark/>
          </w:tcPr>
          <w:p w14:paraId="4E5F422A" w14:textId="77777777" w:rsidR="00A51E78" w:rsidRPr="00A51E78" w:rsidRDefault="00A51E78" w:rsidP="00A51E78">
            <w:r w:rsidRPr="00A51E78">
              <w:t>7.390243</w:t>
            </w:r>
          </w:p>
        </w:tc>
        <w:tc>
          <w:tcPr>
            <w:tcW w:w="960" w:type="dxa"/>
            <w:noWrap/>
            <w:hideMark/>
          </w:tcPr>
          <w:p w14:paraId="377A1D00" w14:textId="77777777" w:rsidR="00A51E78" w:rsidRPr="00A51E78" w:rsidRDefault="00A51E78" w:rsidP="00A51E78">
            <w:r w:rsidRPr="00A51E78">
              <w:t>7.42347</w:t>
            </w:r>
          </w:p>
        </w:tc>
        <w:tc>
          <w:tcPr>
            <w:tcW w:w="960" w:type="dxa"/>
            <w:noWrap/>
            <w:hideMark/>
          </w:tcPr>
          <w:p w14:paraId="62B75760" w14:textId="77777777" w:rsidR="00A51E78" w:rsidRPr="00A51E78" w:rsidRDefault="00A51E78" w:rsidP="00A51E78">
            <w:r w:rsidRPr="00A51E78">
              <w:t>6.755829</w:t>
            </w:r>
          </w:p>
        </w:tc>
        <w:tc>
          <w:tcPr>
            <w:tcW w:w="960" w:type="dxa"/>
            <w:noWrap/>
            <w:hideMark/>
          </w:tcPr>
          <w:p w14:paraId="2E9FD791" w14:textId="77777777" w:rsidR="00A51E78" w:rsidRPr="00A51E78" w:rsidRDefault="00A51E78" w:rsidP="00A51E78">
            <w:r w:rsidRPr="00A51E78">
              <w:t>6.296909</w:t>
            </w:r>
          </w:p>
        </w:tc>
        <w:tc>
          <w:tcPr>
            <w:tcW w:w="960" w:type="dxa"/>
            <w:noWrap/>
            <w:hideMark/>
          </w:tcPr>
          <w:p w14:paraId="451D9969" w14:textId="77777777" w:rsidR="00A51E78" w:rsidRPr="00A51E78" w:rsidRDefault="00A51E78" w:rsidP="00A51E78">
            <w:r w:rsidRPr="00A51E78">
              <w:t>8.256539</w:t>
            </w:r>
          </w:p>
        </w:tc>
      </w:tr>
      <w:tr w:rsidR="00A51E78" w:rsidRPr="00A51E78" w14:paraId="13BD9629" w14:textId="77777777" w:rsidTr="00A51E78">
        <w:trPr>
          <w:trHeight w:val="300"/>
        </w:trPr>
        <w:tc>
          <w:tcPr>
            <w:tcW w:w="960" w:type="dxa"/>
            <w:noWrap/>
            <w:hideMark/>
          </w:tcPr>
          <w:p w14:paraId="790FC9C4" w14:textId="77777777" w:rsidR="00A51E78" w:rsidRPr="00A51E78" w:rsidRDefault="00A51E78" w:rsidP="00A51E78">
            <w:r w:rsidRPr="00A51E78">
              <w:t>4.173291</w:t>
            </w:r>
          </w:p>
        </w:tc>
        <w:tc>
          <w:tcPr>
            <w:tcW w:w="960" w:type="dxa"/>
            <w:noWrap/>
            <w:hideMark/>
          </w:tcPr>
          <w:p w14:paraId="6DBC5D5C" w14:textId="77777777" w:rsidR="00A51E78" w:rsidRPr="00A51E78" w:rsidRDefault="00A51E78" w:rsidP="00A51E78">
            <w:r w:rsidRPr="00A51E78">
              <w:t>7.607869</w:t>
            </w:r>
          </w:p>
        </w:tc>
        <w:tc>
          <w:tcPr>
            <w:tcW w:w="960" w:type="dxa"/>
            <w:noWrap/>
            <w:hideMark/>
          </w:tcPr>
          <w:p w14:paraId="6E5687AF" w14:textId="77777777" w:rsidR="00A51E78" w:rsidRPr="00A51E78" w:rsidRDefault="00A51E78" w:rsidP="00A51E78">
            <w:r w:rsidRPr="00A51E78">
              <w:t>2.301876</w:t>
            </w:r>
          </w:p>
        </w:tc>
        <w:tc>
          <w:tcPr>
            <w:tcW w:w="960" w:type="dxa"/>
            <w:noWrap/>
            <w:hideMark/>
          </w:tcPr>
          <w:p w14:paraId="08A028C2" w14:textId="77777777" w:rsidR="00A51E78" w:rsidRPr="00A51E78" w:rsidRDefault="00A51E78" w:rsidP="00A51E78">
            <w:r w:rsidRPr="00A51E78">
              <w:t>7.186669</w:t>
            </w:r>
          </w:p>
        </w:tc>
        <w:tc>
          <w:tcPr>
            <w:tcW w:w="960" w:type="dxa"/>
            <w:noWrap/>
            <w:hideMark/>
          </w:tcPr>
          <w:p w14:paraId="03484869" w14:textId="77777777" w:rsidR="00A51E78" w:rsidRPr="00A51E78" w:rsidRDefault="00A51E78" w:rsidP="00A51E78">
            <w:r w:rsidRPr="00A51E78">
              <w:t>3.440693</w:t>
            </w:r>
          </w:p>
        </w:tc>
        <w:tc>
          <w:tcPr>
            <w:tcW w:w="960" w:type="dxa"/>
            <w:noWrap/>
            <w:hideMark/>
          </w:tcPr>
          <w:p w14:paraId="070EA4E3" w14:textId="77777777" w:rsidR="00A51E78" w:rsidRPr="00A51E78" w:rsidRDefault="00A51E78" w:rsidP="00A51E78">
            <w:r w:rsidRPr="00A51E78">
              <w:t>7.670536</w:t>
            </w:r>
          </w:p>
        </w:tc>
        <w:tc>
          <w:tcPr>
            <w:tcW w:w="960" w:type="dxa"/>
            <w:noWrap/>
            <w:hideMark/>
          </w:tcPr>
          <w:p w14:paraId="57D8498B" w14:textId="77777777" w:rsidR="00A51E78" w:rsidRPr="00A51E78" w:rsidRDefault="00A51E78" w:rsidP="00A51E78">
            <w:r w:rsidRPr="00A51E78">
              <w:t>5.957095</w:t>
            </w:r>
          </w:p>
        </w:tc>
        <w:tc>
          <w:tcPr>
            <w:tcW w:w="960" w:type="dxa"/>
            <w:noWrap/>
            <w:hideMark/>
          </w:tcPr>
          <w:p w14:paraId="1F8A495B" w14:textId="77777777" w:rsidR="00A51E78" w:rsidRPr="00A51E78" w:rsidRDefault="00A51E78" w:rsidP="00A51E78">
            <w:r w:rsidRPr="00A51E78">
              <w:t>7.241796</w:t>
            </w:r>
          </w:p>
        </w:tc>
        <w:tc>
          <w:tcPr>
            <w:tcW w:w="960" w:type="dxa"/>
            <w:noWrap/>
            <w:hideMark/>
          </w:tcPr>
          <w:p w14:paraId="172CF9E2" w14:textId="77777777" w:rsidR="00A51E78" w:rsidRPr="00A51E78" w:rsidRDefault="00A51E78" w:rsidP="00A51E78">
            <w:r w:rsidRPr="00A51E78">
              <w:t>8.112987</w:t>
            </w:r>
          </w:p>
        </w:tc>
        <w:tc>
          <w:tcPr>
            <w:tcW w:w="960" w:type="dxa"/>
            <w:noWrap/>
            <w:hideMark/>
          </w:tcPr>
          <w:p w14:paraId="337B1411" w14:textId="77777777" w:rsidR="00A51E78" w:rsidRPr="00A51E78" w:rsidRDefault="00A51E78" w:rsidP="00A51E78">
            <w:r w:rsidRPr="00A51E78">
              <w:t>1.602612</w:t>
            </w:r>
          </w:p>
        </w:tc>
      </w:tr>
      <w:tr w:rsidR="00A51E78" w:rsidRPr="00A51E78" w14:paraId="1CDBD8A3" w14:textId="77777777" w:rsidTr="00A51E78">
        <w:trPr>
          <w:trHeight w:val="300"/>
        </w:trPr>
        <w:tc>
          <w:tcPr>
            <w:tcW w:w="960" w:type="dxa"/>
            <w:noWrap/>
            <w:hideMark/>
          </w:tcPr>
          <w:p w14:paraId="6B366F65" w14:textId="77777777" w:rsidR="00A51E78" w:rsidRPr="00A51E78" w:rsidRDefault="00A51E78" w:rsidP="00A51E78">
            <w:r w:rsidRPr="00A51E78">
              <w:t>5.114192</w:t>
            </w:r>
          </w:p>
        </w:tc>
        <w:tc>
          <w:tcPr>
            <w:tcW w:w="960" w:type="dxa"/>
            <w:noWrap/>
            <w:hideMark/>
          </w:tcPr>
          <w:p w14:paraId="225C60FE" w14:textId="77777777" w:rsidR="00A51E78" w:rsidRPr="00A51E78" w:rsidRDefault="00A51E78" w:rsidP="00A51E78">
            <w:r w:rsidRPr="00A51E78">
              <w:t>7.733366</w:t>
            </w:r>
          </w:p>
        </w:tc>
        <w:tc>
          <w:tcPr>
            <w:tcW w:w="960" w:type="dxa"/>
            <w:noWrap/>
            <w:hideMark/>
          </w:tcPr>
          <w:p w14:paraId="4D01A7F2" w14:textId="77777777" w:rsidR="00A51E78" w:rsidRPr="00A51E78" w:rsidRDefault="00A51E78" w:rsidP="00A51E78">
            <w:r w:rsidRPr="00A51E78">
              <w:t>6.767712</w:t>
            </w:r>
          </w:p>
        </w:tc>
        <w:tc>
          <w:tcPr>
            <w:tcW w:w="960" w:type="dxa"/>
            <w:noWrap/>
            <w:hideMark/>
          </w:tcPr>
          <w:p w14:paraId="5394C72E" w14:textId="77777777" w:rsidR="00A51E78" w:rsidRPr="00A51E78" w:rsidRDefault="00A51E78" w:rsidP="00A51E78">
            <w:r w:rsidRPr="00A51E78">
              <w:t>7.190757</w:t>
            </w:r>
          </w:p>
        </w:tc>
        <w:tc>
          <w:tcPr>
            <w:tcW w:w="960" w:type="dxa"/>
            <w:noWrap/>
            <w:hideMark/>
          </w:tcPr>
          <w:p w14:paraId="0DAA0881" w14:textId="77777777" w:rsidR="00A51E78" w:rsidRPr="00A51E78" w:rsidRDefault="00A51E78" w:rsidP="00A51E78">
            <w:r w:rsidRPr="00A51E78">
              <w:t>7.371987</w:t>
            </w:r>
          </w:p>
        </w:tc>
        <w:tc>
          <w:tcPr>
            <w:tcW w:w="960" w:type="dxa"/>
            <w:noWrap/>
            <w:hideMark/>
          </w:tcPr>
          <w:p w14:paraId="4F14F9B4" w14:textId="77777777" w:rsidR="00A51E78" w:rsidRPr="00A51E78" w:rsidRDefault="00A51E78" w:rsidP="00A51E78">
            <w:r w:rsidRPr="00A51E78">
              <w:t>7.169365</w:t>
            </w:r>
          </w:p>
        </w:tc>
        <w:tc>
          <w:tcPr>
            <w:tcW w:w="960" w:type="dxa"/>
            <w:noWrap/>
            <w:hideMark/>
          </w:tcPr>
          <w:p w14:paraId="72BC5B1C" w14:textId="77777777" w:rsidR="00A51E78" w:rsidRPr="00A51E78" w:rsidRDefault="00A51E78" w:rsidP="00A51E78">
            <w:r w:rsidRPr="00A51E78">
              <w:t>8.827859</w:t>
            </w:r>
          </w:p>
        </w:tc>
        <w:tc>
          <w:tcPr>
            <w:tcW w:w="960" w:type="dxa"/>
            <w:noWrap/>
            <w:hideMark/>
          </w:tcPr>
          <w:p w14:paraId="3F003084" w14:textId="77777777" w:rsidR="00A51E78" w:rsidRPr="00A51E78" w:rsidRDefault="00A51E78" w:rsidP="00A51E78">
            <w:r w:rsidRPr="00A51E78">
              <w:t>9.632614</w:t>
            </w:r>
          </w:p>
        </w:tc>
        <w:tc>
          <w:tcPr>
            <w:tcW w:w="960" w:type="dxa"/>
            <w:noWrap/>
            <w:hideMark/>
          </w:tcPr>
          <w:p w14:paraId="05520ECD" w14:textId="77777777" w:rsidR="00A51E78" w:rsidRPr="00A51E78" w:rsidRDefault="00A51E78" w:rsidP="00A51E78">
            <w:r w:rsidRPr="00A51E78">
              <w:t>4.560715</w:t>
            </w:r>
          </w:p>
        </w:tc>
        <w:tc>
          <w:tcPr>
            <w:tcW w:w="960" w:type="dxa"/>
            <w:noWrap/>
            <w:hideMark/>
          </w:tcPr>
          <w:p w14:paraId="380E6F97" w14:textId="77777777" w:rsidR="00A51E78" w:rsidRPr="00A51E78" w:rsidRDefault="00A51E78" w:rsidP="00A51E78">
            <w:r w:rsidRPr="00A51E78">
              <w:t>5.958545</w:t>
            </w:r>
          </w:p>
        </w:tc>
      </w:tr>
      <w:tr w:rsidR="00A51E78" w:rsidRPr="00A51E78" w14:paraId="2D67E49F" w14:textId="77777777" w:rsidTr="00A51E78">
        <w:trPr>
          <w:trHeight w:val="300"/>
        </w:trPr>
        <w:tc>
          <w:tcPr>
            <w:tcW w:w="960" w:type="dxa"/>
            <w:noWrap/>
            <w:hideMark/>
          </w:tcPr>
          <w:p w14:paraId="3912A474" w14:textId="77777777" w:rsidR="00A51E78" w:rsidRPr="00A51E78" w:rsidRDefault="00A51E78" w:rsidP="00A51E78">
            <w:r w:rsidRPr="00A51E78">
              <w:t>6.318377</w:t>
            </w:r>
          </w:p>
        </w:tc>
        <w:tc>
          <w:tcPr>
            <w:tcW w:w="960" w:type="dxa"/>
            <w:noWrap/>
            <w:hideMark/>
          </w:tcPr>
          <w:p w14:paraId="1B3BDBAC" w14:textId="77777777" w:rsidR="00A51E78" w:rsidRPr="00A51E78" w:rsidRDefault="00A51E78" w:rsidP="00A51E78">
            <w:r w:rsidRPr="00A51E78">
              <w:t>5.938529</w:t>
            </w:r>
          </w:p>
        </w:tc>
        <w:tc>
          <w:tcPr>
            <w:tcW w:w="960" w:type="dxa"/>
            <w:noWrap/>
            <w:hideMark/>
          </w:tcPr>
          <w:p w14:paraId="62670DAE" w14:textId="77777777" w:rsidR="00A51E78" w:rsidRPr="00A51E78" w:rsidRDefault="00A51E78" w:rsidP="00A51E78">
            <w:r w:rsidRPr="00A51E78">
              <w:t>2.746037</w:t>
            </w:r>
          </w:p>
        </w:tc>
        <w:tc>
          <w:tcPr>
            <w:tcW w:w="960" w:type="dxa"/>
            <w:noWrap/>
            <w:hideMark/>
          </w:tcPr>
          <w:p w14:paraId="2684AEE5" w14:textId="77777777" w:rsidR="00A51E78" w:rsidRPr="00A51E78" w:rsidRDefault="00A51E78" w:rsidP="00A51E78">
            <w:r w:rsidRPr="00A51E78">
              <w:t>5.112204</w:t>
            </w:r>
          </w:p>
        </w:tc>
        <w:tc>
          <w:tcPr>
            <w:tcW w:w="960" w:type="dxa"/>
            <w:noWrap/>
            <w:hideMark/>
          </w:tcPr>
          <w:p w14:paraId="4B364322" w14:textId="77777777" w:rsidR="00A51E78" w:rsidRPr="00A51E78" w:rsidRDefault="00A51E78" w:rsidP="00A51E78">
            <w:r w:rsidRPr="00A51E78">
              <w:t>7.212116</w:t>
            </w:r>
          </w:p>
        </w:tc>
        <w:tc>
          <w:tcPr>
            <w:tcW w:w="960" w:type="dxa"/>
            <w:noWrap/>
            <w:hideMark/>
          </w:tcPr>
          <w:p w14:paraId="7BBA552D" w14:textId="77777777" w:rsidR="00A51E78" w:rsidRPr="00A51E78" w:rsidRDefault="00A51E78" w:rsidP="00A51E78">
            <w:r w:rsidRPr="00A51E78">
              <w:t>6.82524</w:t>
            </w:r>
          </w:p>
        </w:tc>
        <w:tc>
          <w:tcPr>
            <w:tcW w:w="960" w:type="dxa"/>
            <w:noWrap/>
            <w:hideMark/>
          </w:tcPr>
          <w:p w14:paraId="366299C8" w14:textId="77777777" w:rsidR="00A51E78" w:rsidRPr="00A51E78" w:rsidRDefault="00A51E78" w:rsidP="00A51E78">
            <w:r w:rsidRPr="00A51E78">
              <w:t>5.294338</w:t>
            </w:r>
          </w:p>
        </w:tc>
        <w:tc>
          <w:tcPr>
            <w:tcW w:w="960" w:type="dxa"/>
            <w:noWrap/>
            <w:hideMark/>
          </w:tcPr>
          <w:p w14:paraId="7FB26000" w14:textId="77777777" w:rsidR="00A51E78" w:rsidRPr="00A51E78" w:rsidRDefault="00A51E78" w:rsidP="00A51E78">
            <w:r w:rsidRPr="00A51E78">
              <w:t>7.901724</w:t>
            </w:r>
          </w:p>
        </w:tc>
        <w:tc>
          <w:tcPr>
            <w:tcW w:w="960" w:type="dxa"/>
            <w:noWrap/>
            <w:hideMark/>
          </w:tcPr>
          <w:p w14:paraId="7919D1BD" w14:textId="77777777" w:rsidR="00A51E78" w:rsidRPr="00A51E78" w:rsidRDefault="00A51E78" w:rsidP="00A51E78">
            <w:r w:rsidRPr="00A51E78">
              <w:t>6.518297</w:t>
            </w:r>
          </w:p>
        </w:tc>
        <w:tc>
          <w:tcPr>
            <w:tcW w:w="960" w:type="dxa"/>
            <w:noWrap/>
            <w:hideMark/>
          </w:tcPr>
          <w:p w14:paraId="6E9035AB" w14:textId="77777777" w:rsidR="00A51E78" w:rsidRPr="00A51E78" w:rsidRDefault="00A51E78" w:rsidP="00A51E78">
            <w:r w:rsidRPr="00A51E78">
              <w:t>6.811145</w:t>
            </w:r>
          </w:p>
        </w:tc>
      </w:tr>
      <w:tr w:rsidR="00A51E78" w:rsidRPr="00A51E78" w14:paraId="2220BEB3" w14:textId="77777777" w:rsidTr="00A51E78">
        <w:trPr>
          <w:trHeight w:val="300"/>
        </w:trPr>
        <w:tc>
          <w:tcPr>
            <w:tcW w:w="960" w:type="dxa"/>
            <w:noWrap/>
            <w:hideMark/>
          </w:tcPr>
          <w:p w14:paraId="05BA7936" w14:textId="77777777" w:rsidR="00A51E78" w:rsidRPr="00A51E78" w:rsidRDefault="00A51E78" w:rsidP="00A51E78">
            <w:r w:rsidRPr="00A51E78">
              <w:t>4.686221</w:t>
            </w:r>
          </w:p>
        </w:tc>
        <w:tc>
          <w:tcPr>
            <w:tcW w:w="960" w:type="dxa"/>
            <w:noWrap/>
            <w:hideMark/>
          </w:tcPr>
          <w:p w14:paraId="5DC8D11A" w14:textId="77777777" w:rsidR="00A51E78" w:rsidRPr="00A51E78" w:rsidRDefault="00A51E78" w:rsidP="00A51E78">
            <w:r w:rsidRPr="00A51E78">
              <w:t>6.95632</w:t>
            </w:r>
          </w:p>
        </w:tc>
        <w:tc>
          <w:tcPr>
            <w:tcW w:w="960" w:type="dxa"/>
            <w:noWrap/>
            <w:hideMark/>
          </w:tcPr>
          <w:p w14:paraId="7C0AAD08" w14:textId="77777777" w:rsidR="00A51E78" w:rsidRPr="00A51E78" w:rsidRDefault="00A51E78" w:rsidP="00A51E78">
            <w:r w:rsidRPr="00A51E78">
              <w:t>6.579968</w:t>
            </w:r>
          </w:p>
        </w:tc>
        <w:tc>
          <w:tcPr>
            <w:tcW w:w="960" w:type="dxa"/>
            <w:noWrap/>
            <w:hideMark/>
          </w:tcPr>
          <w:p w14:paraId="409CFCE6" w14:textId="77777777" w:rsidR="00A51E78" w:rsidRPr="00A51E78" w:rsidRDefault="00A51E78" w:rsidP="00A51E78">
            <w:r w:rsidRPr="00A51E78">
              <w:t>6.850695</w:t>
            </w:r>
          </w:p>
        </w:tc>
        <w:tc>
          <w:tcPr>
            <w:tcW w:w="960" w:type="dxa"/>
            <w:noWrap/>
            <w:hideMark/>
          </w:tcPr>
          <w:p w14:paraId="619EDA18" w14:textId="77777777" w:rsidR="00A51E78" w:rsidRPr="00A51E78" w:rsidRDefault="00A51E78" w:rsidP="00A51E78">
            <w:r w:rsidRPr="00A51E78">
              <w:t>7.650942</w:t>
            </w:r>
          </w:p>
        </w:tc>
        <w:tc>
          <w:tcPr>
            <w:tcW w:w="960" w:type="dxa"/>
            <w:noWrap/>
            <w:hideMark/>
          </w:tcPr>
          <w:p w14:paraId="2621C30E" w14:textId="77777777" w:rsidR="00A51E78" w:rsidRPr="00A51E78" w:rsidRDefault="00A51E78" w:rsidP="00A51E78">
            <w:r w:rsidRPr="00A51E78">
              <w:t>7.262953</w:t>
            </w:r>
          </w:p>
        </w:tc>
        <w:tc>
          <w:tcPr>
            <w:tcW w:w="960" w:type="dxa"/>
            <w:noWrap/>
            <w:hideMark/>
          </w:tcPr>
          <w:p w14:paraId="7844BEFB" w14:textId="77777777" w:rsidR="00A51E78" w:rsidRPr="00A51E78" w:rsidRDefault="00A51E78" w:rsidP="00A51E78">
            <w:r w:rsidRPr="00A51E78">
              <w:t>6.669867</w:t>
            </w:r>
          </w:p>
        </w:tc>
        <w:tc>
          <w:tcPr>
            <w:tcW w:w="960" w:type="dxa"/>
            <w:noWrap/>
            <w:hideMark/>
          </w:tcPr>
          <w:p w14:paraId="005FADA8" w14:textId="77777777" w:rsidR="00A51E78" w:rsidRPr="00A51E78" w:rsidRDefault="00A51E78" w:rsidP="00A51E78">
            <w:r w:rsidRPr="00A51E78">
              <w:t>6.849528</w:t>
            </w:r>
          </w:p>
        </w:tc>
        <w:tc>
          <w:tcPr>
            <w:tcW w:w="960" w:type="dxa"/>
            <w:noWrap/>
            <w:hideMark/>
          </w:tcPr>
          <w:p w14:paraId="7195ACEB" w14:textId="77777777" w:rsidR="00A51E78" w:rsidRPr="00A51E78" w:rsidRDefault="00A51E78" w:rsidP="00A51E78">
            <w:r w:rsidRPr="00A51E78">
              <w:t>6.935958</w:t>
            </w:r>
          </w:p>
        </w:tc>
        <w:tc>
          <w:tcPr>
            <w:tcW w:w="960" w:type="dxa"/>
            <w:noWrap/>
            <w:hideMark/>
          </w:tcPr>
          <w:p w14:paraId="161797A1" w14:textId="77777777" w:rsidR="00A51E78" w:rsidRPr="00A51E78" w:rsidRDefault="00A51E78" w:rsidP="00A51E78">
            <w:r w:rsidRPr="00A51E78">
              <w:t>6.648083</w:t>
            </w:r>
          </w:p>
        </w:tc>
      </w:tr>
      <w:tr w:rsidR="00A51E78" w:rsidRPr="00A51E78" w14:paraId="16610E0C" w14:textId="77777777" w:rsidTr="00A51E78">
        <w:trPr>
          <w:trHeight w:val="300"/>
        </w:trPr>
        <w:tc>
          <w:tcPr>
            <w:tcW w:w="960" w:type="dxa"/>
            <w:noWrap/>
            <w:hideMark/>
          </w:tcPr>
          <w:p w14:paraId="5D40B03E" w14:textId="77777777" w:rsidR="00A51E78" w:rsidRPr="00A51E78" w:rsidRDefault="00A51E78" w:rsidP="00A51E78">
            <w:r w:rsidRPr="00A51E78">
              <w:t>5.200907</w:t>
            </w:r>
          </w:p>
        </w:tc>
        <w:tc>
          <w:tcPr>
            <w:tcW w:w="960" w:type="dxa"/>
            <w:noWrap/>
            <w:hideMark/>
          </w:tcPr>
          <w:p w14:paraId="15B624D9" w14:textId="77777777" w:rsidR="00A51E78" w:rsidRPr="00A51E78" w:rsidRDefault="00A51E78" w:rsidP="00A51E78">
            <w:r w:rsidRPr="00A51E78">
              <w:t>6.782916</w:t>
            </w:r>
          </w:p>
        </w:tc>
        <w:tc>
          <w:tcPr>
            <w:tcW w:w="960" w:type="dxa"/>
            <w:noWrap/>
            <w:hideMark/>
          </w:tcPr>
          <w:p w14:paraId="07B06902" w14:textId="77777777" w:rsidR="00A51E78" w:rsidRPr="00A51E78" w:rsidRDefault="00A51E78" w:rsidP="00A51E78">
            <w:r w:rsidRPr="00A51E78">
              <w:t>6.660399</w:t>
            </w:r>
          </w:p>
        </w:tc>
        <w:tc>
          <w:tcPr>
            <w:tcW w:w="960" w:type="dxa"/>
            <w:noWrap/>
            <w:hideMark/>
          </w:tcPr>
          <w:p w14:paraId="15B932D8" w14:textId="77777777" w:rsidR="00A51E78" w:rsidRPr="00A51E78" w:rsidRDefault="00A51E78" w:rsidP="00A51E78">
            <w:r w:rsidRPr="00A51E78">
              <w:t>6.924828</w:t>
            </w:r>
          </w:p>
        </w:tc>
        <w:tc>
          <w:tcPr>
            <w:tcW w:w="960" w:type="dxa"/>
            <w:noWrap/>
            <w:hideMark/>
          </w:tcPr>
          <w:p w14:paraId="7CE03606" w14:textId="77777777" w:rsidR="00A51E78" w:rsidRPr="00A51E78" w:rsidRDefault="00A51E78" w:rsidP="00A51E78">
            <w:r w:rsidRPr="00A51E78">
              <w:t>3.736215</w:t>
            </w:r>
          </w:p>
        </w:tc>
        <w:tc>
          <w:tcPr>
            <w:tcW w:w="960" w:type="dxa"/>
            <w:noWrap/>
            <w:hideMark/>
          </w:tcPr>
          <w:p w14:paraId="40856ECE" w14:textId="77777777" w:rsidR="00A51E78" w:rsidRPr="00A51E78" w:rsidRDefault="00A51E78" w:rsidP="00A51E78">
            <w:r w:rsidRPr="00A51E78">
              <w:t>6.668799</w:t>
            </w:r>
          </w:p>
        </w:tc>
        <w:tc>
          <w:tcPr>
            <w:tcW w:w="960" w:type="dxa"/>
            <w:noWrap/>
            <w:hideMark/>
          </w:tcPr>
          <w:p w14:paraId="59F89A98" w14:textId="77777777" w:rsidR="00A51E78" w:rsidRPr="00A51E78" w:rsidRDefault="00A51E78" w:rsidP="00A51E78">
            <w:r w:rsidRPr="00A51E78">
              <w:t>5.783247</w:t>
            </w:r>
          </w:p>
        </w:tc>
        <w:tc>
          <w:tcPr>
            <w:tcW w:w="960" w:type="dxa"/>
            <w:noWrap/>
            <w:hideMark/>
          </w:tcPr>
          <w:p w14:paraId="314F972E" w14:textId="77777777" w:rsidR="00A51E78" w:rsidRPr="00A51E78" w:rsidRDefault="00A51E78" w:rsidP="00A51E78">
            <w:r w:rsidRPr="00A51E78">
              <w:t>4.823271</w:t>
            </w:r>
          </w:p>
        </w:tc>
        <w:tc>
          <w:tcPr>
            <w:tcW w:w="960" w:type="dxa"/>
            <w:noWrap/>
            <w:hideMark/>
          </w:tcPr>
          <w:p w14:paraId="55679102" w14:textId="77777777" w:rsidR="00A51E78" w:rsidRPr="00A51E78" w:rsidRDefault="00A51E78" w:rsidP="00A51E78">
            <w:r w:rsidRPr="00A51E78">
              <w:t>7.665121</w:t>
            </w:r>
          </w:p>
        </w:tc>
        <w:tc>
          <w:tcPr>
            <w:tcW w:w="960" w:type="dxa"/>
            <w:noWrap/>
            <w:hideMark/>
          </w:tcPr>
          <w:p w14:paraId="0132D6A4" w14:textId="77777777" w:rsidR="00A51E78" w:rsidRPr="00A51E78" w:rsidRDefault="00A51E78" w:rsidP="00A51E78">
            <w:r w:rsidRPr="00A51E78">
              <w:t>7.52098</w:t>
            </w:r>
          </w:p>
        </w:tc>
      </w:tr>
      <w:tr w:rsidR="00A51E78" w:rsidRPr="00A51E78" w14:paraId="697919E6" w14:textId="77777777" w:rsidTr="00A51E78">
        <w:trPr>
          <w:trHeight w:val="300"/>
        </w:trPr>
        <w:tc>
          <w:tcPr>
            <w:tcW w:w="960" w:type="dxa"/>
            <w:noWrap/>
            <w:hideMark/>
          </w:tcPr>
          <w:p w14:paraId="2464AC3E" w14:textId="77777777" w:rsidR="00A51E78" w:rsidRPr="00A51E78" w:rsidRDefault="00A51E78" w:rsidP="00A51E78">
            <w:r w:rsidRPr="00A51E78">
              <w:t>7.28372</w:t>
            </w:r>
          </w:p>
        </w:tc>
        <w:tc>
          <w:tcPr>
            <w:tcW w:w="960" w:type="dxa"/>
            <w:noWrap/>
            <w:hideMark/>
          </w:tcPr>
          <w:p w14:paraId="4530893F" w14:textId="77777777" w:rsidR="00A51E78" w:rsidRPr="00A51E78" w:rsidRDefault="00A51E78" w:rsidP="00A51E78">
            <w:r w:rsidRPr="00A51E78">
              <w:t>7.218489</w:t>
            </w:r>
          </w:p>
        </w:tc>
        <w:tc>
          <w:tcPr>
            <w:tcW w:w="960" w:type="dxa"/>
            <w:noWrap/>
            <w:hideMark/>
          </w:tcPr>
          <w:p w14:paraId="720E195A" w14:textId="77777777" w:rsidR="00A51E78" w:rsidRPr="00A51E78" w:rsidRDefault="00A51E78" w:rsidP="00A51E78">
            <w:r w:rsidRPr="00A51E78">
              <w:t>5.689081</w:t>
            </w:r>
          </w:p>
        </w:tc>
        <w:tc>
          <w:tcPr>
            <w:tcW w:w="960" w:type="dxa"/>
            <w:noWrap/>
            <w:hideMark/>
          </w:tcPr>
          <w:p w14:paraId="21EF8397" w14:textId="77777777" w:rsidR="00A51E78" w:rsidRPr="00A51E78" w:rsidRDefault="00A51E78" w:rsidP="00A51E78">
            <w:r w:rsidRPr="00A51E78">
              <w:t>7.714603</w:t>
            </w:r>
          </w:p>
        </w:tc>
        <w:tc>
          <w:tcPr>
            <w:tcW w:w="960" w:type="dxa"/>
            <w:noWrap/>
            <w:hideMark/>
          </w:tcPr>
          <w:p w14:paraId="7C97EEED" w14:textId="77777777" w:rsidR="00A51E78" w:rsidRPr="00A51E78" w:rsidRDefault="00A51E78" w:rsidP="00A51E78">
            <w:r w:rsidRPr="00A51E78">
              <w:t>7.669557</w:t>
            </w:r>
          </w:p>
        </w:tc>
        <w:tc>
          <w:tcPr>
            <w:tcW w:w="960" w:type="dxa"/>
            <w:noWrap/>
            <w:hideMark/>
          </w:tcPr>
          <w:p w14:paraId="6BB5E757" w14:textId="77777777" w:rsidR="00A51E78" w:rsidRPr="00A51E78" w:rsidRDefault="00A51E78" w:rsidP="00A51E78">
            <w:r w:rsidRPr="00A51E78">
              <w:t>5.36778</w:t>
            </w:r>
          </w:p>
        </w:tc>
        <w:tc>
          <w:tcPr>
            <w:tcW w:w="960" w:type="dxa"/>
            <w:noWrap/>
            <w:hideMark/>
          </w:tcPr>
          <w:p w14:paraId="3C78EE84" w14:textId="77777777" w:rsidR="00A51E78" w:rsidRPr="00A51E78" w:rsidRDefault="00A51E78" w:rsidP="00A51E78">
            <w:r w:rsidRPr="00A51E78">
              <w:t>5.846173</w:t>
            </w:r>
          </w:p>
        </w:tc>
        <w:tc>
          <w:tcPr>
            <w:tcW w:w="960" w:type="dxa"/>
            <w:noWrap/>
            <w:hideMark/>
          </w:tcPr>
          <w:p w14:paraId="066305D0" w14:textId="77777777" w:rsidR="00A51E78" w:rsidRPr="00A51E78" w:rsidRDefault="00A51E78" w:rsidP="00A51E78">
            <w:r w:rsidRPr="00A51E78">
              <w:t>4.996511</w:t>
            </w:r>
          </w:p>
        </w:tc>
        <w:tc>
          <w:tcPr>
            <w:tcW w:w="960" w:type="dxa"/>
            <w:noWrap/>
            <w:hideMark/>
          </w:tcPr>
          <w:p w14:paraId="1FE2B775" w14:textId="77777777" w:rsidR="00A51E78" w:rsidRPr="00A51E78" w:rsidRDefault="00A51E78" w:rsidP="00A51E78">
            <w:r w:rsidRPr="00A51E78">
              <w:t>7.145455</w:t>
            </w:r>
          </w:p>
        </w:tc>
        <w:tc>
          <w:tcPr>
            <w:tcW w:w="960" w:type="dxa"/>
            <w:noWrap/>
            <w:hideMark/>
          </w:tcPr>
          <w:p w14:paraId="57A4D480" w14:textId="77777777" w:rsidR="00A51E78" w:rsidRPr="00A51E78" w:rsidRDefault="00A51E78" w:rsidP="00A51E78">
            <w:r w:rsidRPr="00A51E78">
              <w:t>3.260042</w:t>
            </w:r>
          </w:p>
        </w:tc>
      </w:tr>
      <w:tr w:rsidR="00A51E78" w:rsidRPr="00A51E78" w14:paraId="58AAA241" w14:textId="77777777" w:rsidTr="00A51E78">
        <w:trPr>
          <w:trHeight w:val="300"/>
        </w:trPr>
        <w:tc>
          <w:tcPr>
            <w:tcW w:w="960" w:type="dxa"/>
            <w:noWrap/>
            <w:hideMark/>
          </w:tcPr>
          <w:p w14:paraId="65E37FDE" w14:textId="77777777" w:rsidR="00A51E78" w:rsidRPr="00A51E78" w:rsidRDefault="00A51E78" w:rsidP="00A51E78">
            <w:r w:rsidRPr="00A51E78">
              <w:t>5.526823</w:t>
            </w:r>
          </w:p>
        </w:tc>
        <w:tc>
          <w:tcPr>
            <w:tcW w:w="960" w:type="dxa"/>
            <w:noWrap/>
            <w:hideMark/>
          </w:tcPr>
          <w:p w14:paraId="63AD5664" w14:textId="77777777" w:rsidR="00A51E78" w:rsidRPr="00A51E78" w:rsidRDefault="00A51E78" w:rsidP="00A51E78">
            <w:r w:rsidRPr="00A51E78">
              <w:t>3.684338</w:t>
            </w:r>
          </w:p>
        </w:tc>
        <w:tc>
          <w:tcPr>
            <w:tcW w:w="960" w:type="dxa"/>
            <w:noWrap/>
            <w:hideMark/>
          </w:tcPr>
          <w:p w14:paraId="0BD82601" w14:textId="77777777" w:rsidR="00A51E78" w:rsidRPr="00A51E78" w:rsidRDefault="00A51E78" w:rsidP="00A51E78">
            <w:r w:rsidRPr="00A51E78">
              <w:t>7.827761</w:t>
            </w:r>
          </w:p>
        </w:tc>
        <w:tc>
          <w:tcPr>
            <w:tcW w:w="960" w:type="dxa"/>
            <w:noWrap/>
            <w:hideMark/>
          </w:tcPr>
          <w:p w14:paraId="7E36A883" w14:textId="77777777" w:rsidR="00A51E78" w:rsidRPr="00A51E78" w:rsidRDefault="00A51E78" w:rsidP="00A51E78">
            <w:r w:rsidRPr="00A51E78">
              <w:t>8.466977</w:t>
            </w:r>
          </w:p>
        </w:tc>
        <w:tc>
          <w:tcPr>
            <w:tcW w:w="960" w:type="dxa"/>
            <w:noWrap/>
            <w:hideMark/>
          </w:tcPr>
          <w:p w14:paraId="11EB939E" w14:textId="77777777" w:rsidR="00A51E78" w:rsidRPr="00A51E78" w:rsidRDefault="00A51E78" w:rsidP="00A51E78">
            <w:r w:rsidRPr="00A51E78">
              <w:t>2.583879</w:t>
            </w:r>
          </w:p>
        </w:tc>
        <w:tc>
          <w:tcPr>
            <w:tcW w:w="960" w:type="dxa"/>
            <w:noWrap/>
            <w:hideMark/>
          </w:tcPr>
          <w:p w14:paraId="158AC8C7" w14:textId="77777777" w:rsidR="00A51E78" w:rsidRPr="00A51E78" w:rsidRDefault="00A51E78" w:rsidP="00A51E78">
            <w:r w:rsidRPr="00A51E78">
              <w:t>4.536387</w:t>
            </w:r>
          </w:p>
        </w:tc>
        <w:tc>
          <w:tcPr>
            <w:tcW w:w="960" w:type="dxa"/>
            <w:noWrap/>
            <w:hideMark/>
          </w:tcPr>
          <w:p w14:paraId="08452C80" w14:textId="77777777" w:rsidR="00A51E78" w:rsidRPr="00A51E78" w:rsidRDefault="00A51E78" w:rsidP="00A51E78">
            <w:r w:rsidRPr="00A51E78">
              <w:t>7.128253</w:t>
            </w:r>
          </w:p>
        </w:tc>
        <w:tc>
          <w:tcPr>
            <w:tcW w:w="960" w:type="dxa"/>
            <w:noWrap/>
            <w:hideMark/>
          </w:tcPr>
          <w:p w14:paraId="60C8D26F" w14:textId="77777777" w:rsidR="00A51E78" w:rsidRPr="00A51E78" w:rsidRDefault="00A51E78" w:rsidP="00A51E78">
            <w:r w:rsidRPr="00A51E78">
              <w:t>6.204433</w:t>
            </w:r>
          </w:p>
        </w:tc>
        <w:tc>
          <w:tcPr>
            <w:tcW w:w="960" w:type="dxa"/>
            <w:noWrap/>
            <w:hideMark/>
          </w:tcPr>
          <w:p w14:paraId="133DE569" w14:textId="77777777" w:rsidR="00A51E78" w:rsidRPr="00A51E78" w:rsidRDefault="00A51E78" w:rsidP="00A51E78">
            <w:r w:rsidRPr="00A51E78">
              <w:t>7.548836</w:t>
            </w:r>
          </w:p>
        </w:tc>
        <w:tc>
          <w:tcPr>
            <w:tcW w:w="960" w:type="dxa"/>
            <w:noWrap/>
            <w:hideMark/>
          </w:tcPr>
          <w:p w14:paraId="4896B500" w14:textId="77777777" w:rsidR="00A51E78" w:rsidRPr="00A51E78" w:rsidRDefault="00A51E78" w:rsidP="00A51E78">
            <w:r w:rsidRPr="00A51E78">
              <w:t>6.818396</w:t>
            </w:r>
          </w:p>
        </w:tc>
      </w:tr>
      <w:tr w:rsidR="00A51E78" w:rsidRPr="00A51E78" w14:paraId="0D23CBB5" w14:textId="77777777" w:rsidTr="00A51E78">
        <w:trPr>
          <w:trHeight w:val="300"/>
        </w:trPr>
        <w:tc>
          <w:tcPr>
            <w:tcW w:w="960" w:type="dxa"/>
            <w:noWrap/>
            <w:hideMark/>
          </w:tcPr>
          <w:p w14:paraId="251F8EFA" w14:textId="77777777" w:rsidR="00A51E78" w:rsidRPr="00A51E78" w:rsidRDefault="00A51E78" w:rsidP="00A51E78">
            <w:pPr>
              <w:rPr>
                <w:b/>
                <w:bCs/>
              </w:rPr>
            </w:pPr>
            <w:r w:rsidRPr="00A51E78">
              <w:rPr>
                <w:b/>
                <w:bCs/>
              </w:rPr>
              <w:t>5.39904</w:t>
            </w:r>
          </w:p>
        </w:tc>
        <w:tc>
          <w:tcPr>
            <w:tcW w:w="960" w:type="dxa"/>
            <w:noWrap/>
            <w:hideMark/>
          </w:tcPr>
          <w:p w14:paraId="46BCCDDC" w14:textId="77777777" w:rsidR="00A51E78" w:rsidRPr="00A51E78" w:rsidRDefault="00A51E78" w:rsidP="00A51E78">
            <w:pPr>
              <w:rPr>
                <w:b/>
                <w:bCs/>
              </w:rPr>
            </w:pPr>
            <w:r w:rsidRPr="00A51E78">
              <w:rPr>
                <w:b/>
                <w:bCs/>
              </w:rPr>
              <w:t>6.944098</w:t>
            </w:r>
          </w:p>
        </w:tc>
        <w:tc>
          <w:tcPr>
            <w:tcW w:w="960" w:type="dxa"/>
            <w:noWrap/>
            <w:hideMark/>
          </w:tcPr>
          <w:p w14:paraId="54323DDF" w14:textId="77777777" w:rsidR="00A51E78" w:rsidRPr="00A51E78" w:rsidRDefault="00A51E78" w:rsidP="00A51E78">
            <w:pPr>
              <w:rPr>
                <w:b/>
                <w:bCs/>
              </w:rPr>
            </w:pPr>
            <w:r w:rsidRPr="00A51E78">
              <w:rPr>
                <w:b/>
                <w:bCs/>
              </w:rPr>
              <w:t>5.74853</w:t>
            </w:r>
          </w:p>
        </w:tc>
        <w:tc>
          <w:tcPr>
            <w:tcW w:w="960" w:type="dxa"/>
            <w:noWrap/>
            <w:hideMark/>
          </w:tcPr>
          <w:p w14:paraId="267C82C2" w14:textId="77777777" w:rsidR="00A51E78" w:rsidRPr="00A51E78" w:rsidRDefault="00A51E78" w:rsidP="00A51E78">
            <w:pPr>
              <w:rPr>
                <w:b/>
                <w:bCs/>
              </w:rPr>
            </w:pPr>
            <w:r w:rsidRPr="00A51E78">
              <w:rPr>
                <w:b/>
                <w:bCs/>
              </w:rPr>
              <w:t>6.939571</w:t>
            </w:r>
          </w:p>
        </w:tc>
        <w:tc>
          <w:tcPr>
            <w:tcW w:w="960" w:type="dxa"/>
            <w:noWrap/>
            <w:hideMark/>
          </w:tcPr>
          <w:p w14:paraId="11B111CA" w14:textId="77777777" w:rsidR="00A51E78" w:rsidRPr="00A51E78" w:rsidRDefault="00A51E78" w:rsidP="00A51E78">
            <w:pPr>
              <w:rPr>
                <w:b/>
                <w:bCs/>
              </w:rPr>
            </w:pPr>
            <w:r w:rsidRPr="00A51E78">
              <w:rPr>
                <w:b/>
                <w:bCs/>
              </w:rPr>
              <w:t>6.066325</w:t>
            </w:r>
          </w:p>
        </w:tc>
        <w:tc>
          <w:tcPr>
            <w:tcW w:w="960" w:type="dxa"/>
            <w:noWrap/>
            <w:hideMark/>
          </w:tcPr>
          <w:p w14:paraId="51042688" w14:textId="77777777" w:rsidR="00A51E78" w:rsidRPr="00A51E78" w:rsidRDefault="00A51E78" w:rsidP="00A51E78">
            <w:pPr>
              <w:rPr>
                <w:b/>
                <w:bCs/>
              </w:rPr>
            </w:pPr>
            <w:r w:rsidRPr="00A51E78">
              <w:rPr>
                <w:b/>
                <w:bCs/>
              </w:rPr>
              <w:t>6.738371</w:t>
            </w:r>
          </w:p>
        </w:tc>
        <w:tc>
          <w:tcPr>
            <w:tcW w:w="960" w:type="dxa"/>
            <w:noWrap/>
            <w:hideMark/>
          </w:tcPr>
          <w:p w14:paraId="2747196E" w14:textId="77777777" w:rsidR="00A51E78" w:rsidRPr="00A51E78" w:rsidRDefault="00A51E78" w:rsidP="00A51E78">
            <w:pPr>
              <w:rPr>
                <w:b/>
                <w:bCs/>
              </w:rPr>
            </w:pPr>
            <w:r w:rsidRPr="00A51E78">
              <w:rPr>
                <w:b/>
                <w:bCs/>
              </w:rPr>
              <w:t>6.960324</w:t>
            </w:r>
          </w:p>
        </w:tc>
        <w:tc>
          <w:tcPr>
            <w:tcW w:w="960" w:type="dxa"/>
            <w:noWrap/>
            <w:hideMark/>
          </w:tcPr>
          <w:p w14:paraId="6DA76B9F" w14:textId="77777777" w:rsidR="00A51E78" w:rsidRPr="00A51E78" w:rsidRDefault="00A51E78" w:rsidP="00A51E78">
            <w:pPr>
              <w:rPr>
                <w:b/>
                <w:bCs/>
              </w:rPr>
            </w:pPr>
            <w:r w:rsidRPr="00A51E78">
              <w:rPr>
                <w:b/>
                <w:bCs/>
              </w:rPr>
              <w:t>6.781716</w:t>
            </w:r>
          </w:p>
        </w:tc>
        <w:tc>
          <w:tcPr>
            <w:tcW w:w="960" w:type="dxa"/>
            <w:noWrap/>
            <w:hideMark/>
          </w:tcPr>
          <w:p w14:paraId="4AD8AAB9" w14:textId="77777777" w:rsidR="00A51E78" w:rsidRPr="00A51E78" w:rsidRDefault="00A51E78" w:rsidP="00A51E78">
            <w:pPr>
              <w:rPr>
                <w:b/>
                <w:bCs/>
              </w:rPr>
            </w:pPr>
            <w:r w:rsidRPr="00A51E78">
              <w:rPr>
                <w:b/>
                <w:bCs/>
              </w:rPr>
              <w:t>11.48029</w:t>
            </w:r>
          </w:p>
        </w:tc>
        <w:tc>
          <w:tcPr>
            <w:tcW w:w="960" w:type="dxa"/>
            <w:noWrap/>
            <w:hideMark/>
          </w:tcPr>
          <w:p w14:paraId="751A4DB3" w14:textId="77777777" w:rsidR="00A51E78" w:rsidRPr="00A51E78" w:rsidRDefault="00A51E78" w:rsidP="00A51E78">
            <w:pPr>
              <w:rPr>
                <w:b/>
                <w:bCs/>
              </w:rPr>
            </w:pPr>
            <w:r w:rsidRPr="00A51E78">
              <w:rPr>
                <w:b/>
                <w:bCs/>
              </w:rPr>
              <w:t>5.862325</w:t>
            </w:r>
          </w:p>
        </w:tc>
      </w:tr>
    </w:tbl>
    <w:p w14:paraId="3F827DE3" w14:textId="14C458B5" w:rsidR="00A51E78" w:rsidRDefault="00A51E78" w:rsidP="00DD05AD">
      <w:r>
        <w:lastRenderedPageBreak/>
        <w:t>5</w:t>
      </w:r>
      <w:r w:rsidRPr="00A51E78">
        <w:rPr>
          <w:vertAlign w:val="superscript"/>
        </w:rPr>
        <w:t>th</w:t>
      </w:r>
      <w:r>
        <w:t xml:space="preserve"> Node</w:t>
      </w:r>
    </w:p>
    <w:tbl>
      <w:tblPr>
        <w:tblStyle w:val="TableGrid"/>
        <w:tblW w:w="0" w:type="auto"/>
        <w:tblLook w:val="04A0" w:firstRow="1" w:lastRow="0" w:firstColumn="1" w:lastColumn="0" w:noHBand="0" w:noVBand="1"/>
      </w:tblPr>
      <w:tblGrid>
        <w:gridCol w:w="1119"/>
        <w:gridCol w:w="1119"/>
        <w:gridCol w:w="1119"/>
        <w:gridCol w:w="1119"/>
        <w:gridCol w:w="1119"/>
        <w:gridCol w:w="1119"/>
        <w:gridCol w:w="1119"/>
        <w:gridCol w:w="1119"/>
        <w:gridCol w:w="1119"/>
        <w:gridCol w:w="1119"/>
      </w:tblGrid>
      <w:tr w:rsidR="00A51E78" w:rsidRPr="00A51E78" w14:paraId="6CE222BD" w14:textId="77777777" w:rsidTr="00A51E78">
        <w:trPr>
          <w:trHeight w:val="250"/>
        </w:trPr>
        <w:tc>
          <w:tcPr>
            <w:tcW w:w="1119" w:type="dxa"/>
            <w:noWrap/>
            <w:hideMark/>
          </w:tcPr>
          <w:p w14:paraId="312AA7D7" w14:textId="77777777" w:rsidR="00A51E78" w:rsidRPr="00A51E78" w:rsidRDefault="00A51E78" w:rsidP="00A51E78">
            <w:r w:rsidRPr="00A51E78">
              <w:t>Tx01</w:t>
            </w:r>
          </w:p>
        </w:tc>
        <w:tc>
          <w:tcPr>
            <w:tcW w:w="1119" w:type="dxa"/>
            <w:noWrap/>
            <w:hideMark/>
          </w:tcPr>
          <w:p w14:paraId="4C75A1D2" w14:textId="77777777" w:rsidR="00A51E78" w:rsidRPr="00A51E78" w:rsidRDefault="00A51E78" w:rsidP="00A51E78">
            <w:r w:rsidRPr="00A51E78">
              <w:t>Tx02</w:t>
            </w:r>
          </w:p>
        </w:tc>
        <w:tc>
          <w:tcPr>
            <w:tcW w:w="1119" w:type="dxa"/>
            <w:noWrap/>
            <w:hideMark/>
          </w:tcPr>
          <w:p w14:paraId="57CDD067" w14:textId="77777777" w:rsidR="00A51E78" w:rsidRPr="00A51E78" w:rsidRDefault="00A51E78" w:rsidP="00A51E78">
            <w:r w:rsidRPr="00A51E78">
              <w:t>Tx03</w:t>
            </w:r>
          </w:p>
        </w:tc>
        <w:tc>
          <w:tcPr>
            <w:tcW w:w="1119" w:type="dxa"/>
            <w:noWrap/>
            <w:hideMark/>
          </w:tcPr>
          <w:p w14:paraId="0DC0D477" w14:textId="77777777" w:rsidR="00A51E78" w:rsidRPr="00A51E78" w:rsidRDefault="00A51E78" w:rsidP="00A51E78">
            <w:r w:rsidRPr="00A51E78">
              <w:t>Tx04</w:t>
            </w:r>
          </w:p>
        </w:tc>
        <w:tc>
          <w:tcPr>
            <w:tcW w:w="1119" w:type="dxa"/>
            <w:noWrap/>
            <w:hideMark/>
          </w:tcPr>
          <w:p w14:paraId="39A392ED" w14:textId="77777777" w:rsidR="00A51E78" w:rsidRPr="00A51E78" w:rsidRDefault="00A51E78" w:rsidP="00A51E78">
            <w:r w:rsidRPr="00A51E78">
              <w:t>Tx05</w:t>
            </w:r>
          </w:p>
        </w:tc>
        <w:tc>
          <w:tcPr>
            <w:tcW w:w="1119" w:type="dxa"/>
            <w:noWrap/>
            <w:hideMark/>
          </w:tcPr>
          <w:p w14:paraId="534862B1" w14:textId="77777777" w:rsidR="00A51E78" w:rsidRPr="00A51E78" w:rsidRDefault="00A51E78" w:rsidP="00A51E78">
            <w:r w:rsidRPr="00A51E78">
              <w:t>Tx06</w:t>
            </w:r>
          </w:p>
        </w:tc>
        <w:tc>
          <w:tcPr>
            <w:tcW w:w="1119" w:type="dxa"/>
            <w:noWrap/>
            <w:hideMark/>
          </w:tcPr>
          <w:p w14:paraId="1AFEFCEA" w14:textId="77777777" w:rsidR="00A51E78" w:rsidRPr="00A51E78" w:rsidRDefault="00A51E78" w:rsidP="00A51E78">
            <w:r w:rsidRPr="00A51E78">
              <w:t>Tx07</w:t>
            </w:r>
          </w:p>
        </w:tc>
        <w:tc>
          <w:tcPr>
            <w:tcW w:w="1119" w:type="dxa"/>
            <w:noWrap/>
            <w:hideMark/>
          </w:tcPr>
          <w:p w14:paraId="433963F7" w14:textId="77777777" w:rsidR="00A51E78" w:rsidRPr="00A51E78" w:rsidRDefault="00A51E78" w:rsidP="00A51E78">
            <w:r w:rsidRPr="00A51E78">
              <w:t>Tx08</w:t>
            </w:r>
          </w:p>
        </w:tc>
        <w:tc>
          <w:tcPr>
            <w:tcW w:w="1119" w:type="dxa"/>
            <w:noWrap/>
            <w:hideMark/>
          </w:tcPr>
          <w:p w14:paraId="0BBCD519" w14:textId="77777777" w:rsidR="00A51E78" w:rsidRPr="00A51E78" w:rsidRDefault="00A51E78" w:rsidP="00A51E78">
            <w:r w:rsidRPr="00A51E78">
              <w:t>Tx09</w:t>
            </w:r>
          </w:p>
        </w:tc>
        <w:tc>
          <w:tcPr>
            <w:tcW w:w="1119" w:type="dxa"/>
            <w:noWrap/>
            <w:hideMark/>
          </w:tcPr>
          <w:p w14:paraId="6647D5CE" w14:textId="77777777" w:rsidR="00A51E78" w:rsidRPr="00A51E78" w:rsidRDefault="00A51E78" w:rsidP="00A51E78">
            <w:r w:rsidRPr="00A51E78">
              <w:t>Tx10</w:t>
            </w:r>
          </w:p>
        </w:tc>
      </w:tr>
      <w:tr w:rsidR="00A51E78" w:rsidRPr="00A51E78" w14:paraId="2E69CC60" w14:textId="77777777" w:rsidTr="00A51E78">
        <w:trPr>
          <w:trHeight w:val="250"/>
        </w:trPr>
        <w:tc>
          <w:tcPr>
            <w:tcW w:w="1119" w:type="dxa"/>
            <w:noWrap/>
            <w:hideMark/>
          </w:tcPr>
          <w:p w14:paraId="3A5BA3DF" w14:textId="77777777" w:rsidR="00A51E78" w:rsidRPr="00A51E78" w:rsidRDefault="00A51E78" w:rsidP="00A51E78">
            <w:r w:rsidRPr="00A51E78">
              <w:t>6.11713</w:t>
            </w:r>
          </w:p>
        </w:tc>
        <w:tc>
          <w:tcPr>
            <w:tcW w:w="1119" w:type="dxa"/>
            <w:noWrap/>
            <w:hideMark/>
          </w:tcPr>
          <w:p w14:paraId="68AA7B8D" w14:textId="77777777" w:rsidR="00A51E78" w:rsidRPr="00A51E78" w:rsidRDefault="00A51E78" w:rsidP="00A51E78">
            <w:r w:rsidRPr="00A51E78">
              <w:t>8.674216</w:t>
            </w:r>
          </w:p>
        </w:tc>
        <w:tc>
          <w:tcPr>
            <w:tcW w:w="1119" w:type="dxa"/>
            <w:noWrap/>
            <w:hideMark/>
          </w:tcPr>
          <w:p w14:paraId="6F52AC62" w14:textId="77777777" w:rsidR="00A51E78" w:rsidRPr="00A51E78" w:rsidRDefault="00A51E78" w:rsidP="00A51E78">
            <w:r w:rsidRPr="00A51E78">
              <w:t>6.201628</w:t>
            </w:r>
          </w:p>
        </w:tc>
        <w:tc>
          <w:tcPr>
            <w:tcW w:w="1119" w:type="dxa"/>
            <w:noWrap/>
            <w:hideMark/>
          </w:tcPr>
          <w:p w14:paraId="51AC1579" w14:textId="77777777" w:rsidR="00A51E78" w:rsidRPr="00A51E78" w:rsidRDefault="00A51E78" w:rsidP="00A51E78">
            <w:r w:rsidRPr="00A51E78">
              <w:t>8.384152</w:t>
            </w:r>
          </w:p>
        </w:tc>
        <w:tc>
          <w:tcPr>
            <w:tcW w:w="1119" w:type="dxa"/>
            <w:noWrap/>
            <w:hideMark/>
          </w:tcPr>
          <w:p w14:paraId="51C0B61F" w14:textId="77777777" w:rsidR="00A51E78" w:rsidRPr="00A51E78" w:rsidRDefault="00A51E78" w:rsidP="00A51E78">
            <w:r w:rsidRPr="00A51E78">
              <w:t>10.68864</w:t>
            </w:r>
          </w:p>
        </w:tc>
        <w:tc>
          <w:tcPr>
            <w:tcW w:w="1119" w:type="dxa"/>
            <w:noWrap/>
            <w:hideMark/>
          </w:tcPr>
          <w:p w14:paraId="6917A411" w14:textId="77777777" w:rsidR="00A51E78" w:rsidRPr="00A51E78" w:rsidRDefault="00A51E78" w:rsidP="00A51E78">
            <w:r w:rsidRPr="00A51E78">
              <w:t>7.375094</w:t>
            </w:r>
          </w:p>
        </w:tc>
        <w:tc>
          <w:tcPr>
            <w:tcW w:w="1119" w:type="dxa"/>
            <w:noWrap/>
            <w:hideMark/>
          </w:tcPr>
          <w:p w14:paraId="4AFE1417" w14:textId="77777777" w:rsidR="00A51E78" w:rsidRPr="00A51E78" w:rsidRDefault="00A51E78" w:rsidP="00A51E78">
            <w:r w:rsidRPr="00A51E78">
              <w:t>8.365662</w:t>
            </w:r>
          </w:p>
        </w:tc>
        <w:tc>
          <w:tcPr>
            <w:tcW w:w="1119" w:type="dxa"/>
            <w:noWrap/>
            <w:hideMark/>
          </w:tcPr>
          <w:p w14:paraId="1055901F" w14:textId="77777777" w:rsidR="00A51E78" w:rsidRPr="00A51E78" w:rsidRDefault="00A51E78" w:rsidP="00A51E78">
            <w:r w:rsidRPr="00A51E78">
              <w:t>8.684627</w:t>
            </w:r>
          </w:p>
        </w:tc>
        <w:tc>
          <w:tcPr>
            <w:tcW w:w="1119" w:type="dxa"/>
            <w:noWrap/>
            <w:hideMark/>
          </w:tcPr>
          <w:p w14:paraId="3D86BFF7" w14:textId="77777777" w:rsidR="00A51E78" w:rsidRPr="00A51E78" w:rsidRDefault="00A51E78" w:rsidP="00A51E78">
            <w:r w:rsidRPr="00A51E78">
              <w:t>64.70663</w:t>
            </w:r>
          </w:p>
        </w:tc>
        <w:tc>
          <w:tcPr>
            <w:tcW w:w="1119" w:type="dxa"/>
            <w:noWrap/>
            <w:hideMark/>
          </w:tcPr>
          <w:p w14:paraId="757F443D" w14:textId="77777777" w:rsidR="00A51E78" w:rsidRPr="00A51E78" w:rsidRDefault="00A51E78" w:rsidP="00A51E78">
            <w:r w:rsidRPr="00A51E78">
              <w:t>5.126121</w:t>
            </w:r>
          </w:p>
        </w:tc>
      </w:tr>
      <w:tr w:rsidR="00A51E78" w:rsidRPr="00A51E78" w14:paraId="4A9D2731" w14:textId="77777777" w:rsidTr="00A51E78">
        <w:trPr>
          <w:trHeight w:val="250"/>
        </w:trPr>
        <w:tc>
          <w:tcPr>
            <w:tcW w:w="1119" w:type="dxa"/>
            <w:noWrap/>
            <w:hideMark/>
          </w:tcPr>
          <w:p w14:paraId="2BD24E3A" w14:textId="77777777" w:rsidR="00A51E78" w:rsidRPr="00A51E78" w:rsidRDefault="00A51E78" w:rsidP="00A51E78">
            <w:r w:rsidRPr="00A51E78">
              <w:t>5.485135</w:t>
            </w:r>
          </w:p>
        </w:tc>
        <w:tc>
          <w:tcPr>
            <w:tcW w:w="1119" w:type="dxa"/>
            <w:noWrap/>
            <w:hideMark/>
          </w:tcPr>
          <w:p w14:paraId="3E0FC842" w14:textId="77777777" w:rsidR="00A51E78" w:rsidRPr="00A51E78" w:rsidRDefault="00A51E78" w:rsidP="00A51E78">
            <w:r w:rsidRPr="00A51E78">
              <w:t>7.758413</w:t>
            </w:r>
          </w:p>
        </w:tc>
        <w:tc>
          <w:tcPr>
            <w:tcW w:w="1119" w:type="dxa"/>
            <w:noWrap/>
            <w:hideMark/>
          </w:tcPr>
          <w:p w14:paraId="7E8266DC" w14:textId="77777777" w:rsidR="00A51E78" w:rsidRPr="00A51E78" w:rsidRDefault="00A51E78" w:rsidP="00A51E78">
            <w:r w:rsidRPr="00A51E78">
              <w:t>6.312485</w:t>
            </w:r>
          </w:p>
        </w:tc>
        <w:tc>
          <w:tcPr>
            <w:tcW w:w="1119" w:type="dxa"/>
            <w:noWrap/>
            <w:hideMark/>
          </w:tcPr>
          <w:p w14:paraId="6BB112C9" w14:textId="77777777" w:rsidR="00A51E78" w:rsidRPr="00A51E78" w:rsidRDefault="00A51E78" w:rsidP="00A51E78">
            <w:r w:rsidRPr="00A51E78">
              <w:t>3.271247</w:t>
            </w:r>
          </w:p>
        </w:tc>
        <w:tc>
          <w:tcPr>
            <w:tcW w:w="1119" w:type="dxa"/>
            <w:noWrap/>
            <w:hideMark/>
          </w:tcPr>
          <w:p w14:paraId="032A9572" w14:textId="77777777" w:rsidR="00A51E78" w:rsidRPr="00A51E78" w:rsidRDefault="00A51E78" w:rsidP="00A51E78">
            <w:r w:rsidRPr="00A51E78">
              <w:t>5.804365</w:t>
            </w:r>
          </w:p>
        </w:tc>
        <w:tc>
          <w:tcPr>
            <w:tcW w:w="1119" w:type="dxa"/>
            <w:noWrap/>
            <w:hideMark/>
          </w:tcPr>
          <w:p w14:paraId="13B3E399" w14:textId="77777777" w:rsidR="00A51E78" w:rsidRPr="00A51E78" w:rsidRDefault="00A51E78" w:rsidP="00A51E78">
            <w:r w:rsidRPr="00A51E78">
              <w:t>7.293392</w:t>
            </w:r>
          </w:p>
        </w:tc>
        <w:tc>
          <w:tcPr>
            <w:tcW w:w="1119" w:type="dxa"/>
            <w:noWrap/>
            <w:hideMark/>
          </w:tcPr>
          <w:p w14:paraId="772F2C5D" w14:textId="77777777" w:rsidR="00A51E78" w:rsidRPr="00A51E78" w:rsidRDefault="00A51E78" w:rsidP="00A51E78">
            <w:r w:rsidRPr="00A51E78">
              <w:t>6.656896</w:t>
            </w:r>
          </w:p>
        </w:tc>
        <w:tc>
          <w:tcPr>
            <w:tcW w:w="1119" w:type="dxa"/>
            <w:noWrap/>
            <w:hideMark/>
          </w:tcPr>
          <w:p w14:paraId="67C5DD13" w14:textId="77777777" w:rsidR="00A51E78" w:rsidRPr="00A51E78" w:rsidRDefault="00A51E78" w:rsidP="00A51E78">
            <w:r w:rsidRPr="00A51E78">
              <w:t>6.237331</w:t>
            </w:r>
          </w:p>
        </w:tc>
        <w:tc>
          <w:tcPr>
            <w:tcW w:w="1119" w:type="dxa"/>
            <w:noWrap/>
            <w:hideMark/>
          </w:tcPr>
          <w:p w14:paraId="2CBF1452" w14:textId="77777777" w:rsidR="00A51E78" w:rsidRPr="00A51E78" w:rsidRDefault="00A51E78" w:rsidP="00A51E78">
            <w:r w:rsidRPr="00A51E78">
              <w:t>5.237016</w:t>
            </w:r>
          </w:p>
        </w:tc>
        <w:tc>
          <w:tcPr>
            <w:tcW w:w="1119" w:type="dxa"/>
            <w:noWrap/>
            <w:hideMark/>
          </w:tcPr>
          <w:p w14:paraId="397B4F47" w14:textId="77777777" w:rsidR="00A51E78" w:rsidRPr="00A51E78" w:rsidRDefault="00A51E78" w:rsidP="00A51E78">
            <w:r w:rsidRPr="00A51E78">
              <w:t>6.833296</w:t>
            </w:r>
          </w:p>
        </w:tc>
      </w:tr>
      <w:tr w:rsidR="00A51E78" w:rsidRPr="00A51E78" w14:paraId="5148625C" w14:textId="77777777" w:rsidTr="00A51E78">
        <w:trPr>
          <w:trHeight w:val="250"/>
        </w:trPr>
        <w:tc>
          <w:tcPr>
            <w:tcW w:w="1119" w:type="dxa"/>
            <w:noWrap/>
            <w:hideMark/>
          </w:tcPr>
          <w:p w14:paraId="09F558D2" w14:textId="77777777" w:rsidR="00A51E78" w:rsidRPr="00A51E78" w:rsidRDefault="00A51E78" w:rsidP="00A51E78">
            <w:r w:rsidRPr="00A51E78">
              <w:t>4.368129</w:t>
            </w:r>
          </w:p>
        </w:tc>
        <w:tc>
          <w:tcPr>
            <w:tcW w:w="1119" w:type="dxa"/>
            <w:noWrap/>
            <w:hideMark/>
          </w:tcPr>
          <w:p w14:paraId="245D37D9" w14:textId="77777777" w:rsidR="00A51E78" w:rsidRPr="00A51E78" w:rsidRDefault="00A51E78" w:rsidP="00A51E78">
            <w:r w:rsidRPr="00A51E78">
              <w:t>6.946183</w:t>
            </w:r>
          </w:p>
        </w:tc>
        <w:tc>
          <w:tcPr>
            <w:tcW w:w="1119" w:type="dxa"/>
            <w:noWrap/>
            <w:hideMark/>
          </w:tcPr>
          <w:p w14:paraId="27344538" w14:textId="77777777" w:rsidR="00A51E78" w:rsidRPr="00A51E78" w:rsidRDefault="00A51E78" w:rsidP="00A51E78">
            <w:r w:rsidRPr="00A51E78">
              <w:t>6.45457</w:t>
            </w:r>
          </w:p>
        </w:tc>
        <w:tc>
          <w:tcPr>
            <w:tcW w:w="1119" w:type="dxa"/>
            <w:noWrap/>
            <w:hideMark/>
          </w:tcPr>
          <w:p w14:paraId="1B503077" w14:textId="77777777" w:rsidR="00A51E78" w:rsidRPr="00A51E78" w:rsidRDefault="00A51E78" w:rsidP="00A51E78">
            <w:r w:rsidRPr="00A51E78">
              <w:t>7.290438</w:t>
            </w:r>
          </w:p>
        </w:tc>
        <w:tc>
          <w:tcPr>
            <w:tcW w:w="1119" w:type="dxa"/>
            <w:noWrap/>
            <w:hideMark/>
          </w:tcPr>
          <w:p w14:paraId="6E6004C4" w14:textId="77777777" w:rsidR="00A51E78" w:rsidRPr="00A51E78" w:rsidRDefault="00A51E78" w:rsidP="00A51E78">
            <w:r w:rsidRPr="00A51E78">
              <w:t>6.623766</w:t>
            </w:r>
          </w:p>
        </w:tc>
        <w:tc>
          <w:tcPr>
            <w:tcW w:w="1119" w:type="dxa"/>
            <w:noWrap/>
            <w:hideMark/>
          </w:tcPr>
          <w:p w14:paraId="74A3D49A" w14:textId="77777777" w:rsidR="00A51E78" w:rsidRPr="00A51E78" w:rsidRDefault="00A51E78" w:rsidP="00A51E78">
            <w:r w:rsidRPr="00A51E78">
              <w:t>7.382133</w:t>
            </w:r>
          </w:p>
        </w:tc>
        <w:tc>
          <w:tcPr>
            <w:tcW w:w="1119" w:type="dxa"/>
            <w:noWrap/>
            <w:hideMark/>
          </w:tcPr>
          <w:p w14:paraId="4C200C75" w14:textId="77777777" w:rsidR="00A51E78" w:rsidRPr="00A51E78" w:rsidRDefault="00A51E78" w:rsidP="00A51E78">
            <w:r w:rsidRPr="00A51E78">
              <w:t>7.23499</w:t>
            </w:r>
          </w:p>
        </w:tc>
        <w:tc>
          <w:tcPr>
            <w:tcW w:w="1119" w:type="dxa"/>
            <w:noWrap/>
            <w:hideMark/>
          </w:tcPr>
          <w:p w14:paraId="048ACFBB" w14:textId="77777777" w:rsidR="00A51E78" w:rsidRPr="00A51E78" w:rsidRDefault="00A51E78" w:rsidP="00A51E78">
            <w:r w:rsidRPr="00A51E78">
              <w:t>5.954525</w:t>
            </w:r>
          </w:p>
        </w:tc>
        <w:tc>
          <w:tcPr>
            <w:tcW w:w="1119" w:type="dxa"/>
            <w:noWrap/>
            <w:hideMark/>
          </w:tcPr>
          <w:p w14:paraId="5C4FE9A3" w14:textId="77777777" w:rsidR="00A51E78" w:rsidRPr="00A51E78" w:rsidRDefault="00A51E78" w:rsidP="00A51E78">
            <w:r w:rsidRPr="00A51E78">
              <w:t>6.252629</w:t>
            </w:r>
          </w:p>
        </w:tc>
        <w:tc>
          <w:tcPr>
            <w:tcW w:w="1119" w:type="dxa"/>
            <w:noWrap/>
            <w:hideMark/>
          </w:tcPr>
          <w:p w14:paraId="00C2EE9B" w14:textId="77777777" w:rsidR="00A51E78" w:rsidRPr="00A51E78" w:rsidRDefault="00A51E78" w:rsidP="00A51E78">
            <w:r w:rsidRPr="00A51E78">
              <w:t>8.323128</w:t>
            </w:r>
          </w:p>
        </w:tc>
      </w:tr>
      <w:tr w:rsidR="00A51E78" w:rsidRPr="00A51E78" w14:paraId="19CA0630" w14:textId="77777777" w:rsidTr="00A51E78">
        <w:trPr>
          <w:trHeight w:val="250"/>
        </w:trPr>
        <w:tc>
          <w:tcPr>
            <w:tcW w:w="1119" w:type="dxa"/>
            <w:noWrap/>
            <w:hideMark/>
          </w:tcPr>
          <w:p w14:paraId="60F24A26" w14:textId="77777777" w:rsidR="00A51E78" w:rsidRPr="00A51E78" w:rsidRDefault="00A51E78" w:rsidP="00A51E78">
            <w:r w:rsidRPr="00A51E78">
              <w:t>4.752598</w:t>
            </w:r>
          </w:p>
        </w:tc>
        <w:tc>
          <w:tcPr>
            <w:tcW w:w="1119" w:type="dxa"/>
            <w:noWrap/>
            <w:hideMark/>
          </w:tcPr>
          <w:p w14:paraId="4A137A3B" w14:textId="77777777" w:rsidR="00A51E78" w:rsidRPr="00A51E78" w:rsidRDefault="00A51E78" w:rsidP="00A51E78">
            <w:r w:rsidRPr="00A51E78">
              <w:t>7.581756</w:t>
            </w:r>
          </w:p>
        </w:tc>
        <w:tc>
          <w:tcPr>
            <w:tcW w:w="1119" w:type="dxa"/>
            <w:noWrap/>
            <w:hideMark/>
          </w:tcPr>
          <w:p w14:paraId="68450EE2" w14:textId="77777777" w:rsidR="00A51E78" w:rsidRPr="00A51E78" w:rsidRDefault="00A51E78" w:rsidP="00A51E78">
            <w:r w:rsidRPr="00A51E78">
              <w:t>2.346434</w:t>
            </w:r>
          </w:p>
        </w:tc>
        <w:tc>
          <w:tcPr>
            <w:tcW w:w="1119" w:type="dxa"/>
            <w:noWrap/>
            <w:hideMark/>
          </w:tcPr>
          <w:p w14:paraId="3C58F20E" w14:textId="77777777" w:rsidR="00A51E78" w:rsidRPr="00A51E78" w:rsidRDefault="00A51E78" w:rsidP="00A51E78">
            <w:r w:rsidRPr="00A51E78">
              <w:t>7.252496</w:t>
            </w:r>
          </w:p>
        </w:tc>
        <w:tc>
          <w:tcPr>
            <w:tcW w:w="1119" w:type="dxa"/>
            <w:noWrap/>
            <w:hideMark/>
          </w:tcPr>
          <w:p w14:paraId="3B4AE9E3" w14:textId="77777777" w:rsidR="00A51E78" w:rsidRPr="00A51E78" w:rsidRDefault="00A51E78" w:rsidP="00A51E78">
            <w:r w:rsidRPr="00A51E78">
              <w:t>1.98709</w:t>
            </w:r>
          </w:p>
        </w:tc>
        <w:tc>
          <w:tcPr>
            <w:tcW w:w="1119" w:type="dxa"/>
            <w:noWrap/>
            <w:hideMark/>
          </w:tcPr>
          <w:p w14:paraId="43FB8B65" w14:textId="77777777" w:rsidR="00A51E78" w:rsidRPr="00A51E78" w:rsidRDefault="00A51E78" w:rsidP="00A51E78">
            <w:r w:rsidRPr="00A51E78">
              <w:t>7.526504</w:t>
            </w:r>
          </w:p>
        </w:tc>
        <w:tc>
          <w:tcPr>
            <w:tcW w:w="1119" w:type="dxa"/>
            <w:noWrap/>
            <w:hideMark/>
          </w:tcPr>
          <w:p w14:paraId="241F8B0B" w14:textId="77777777" w:rsidR="00A51E78" w:rsidRPr="00A51E78" w:rsidRDefault="00A51E78" w:rsidP="00A51E78">
            <w:r w:rsidRPr="00A51E78">
              <w:t>6.211426</w:t>
            </w:r>
          </w:p>
        </w:tc>
        <w:tc>
          <w:tcPr>
            <w:tcW w:w="1119" w:type="dxa"/>
            <w:noWrap/>
            <w:hideMark/>
          </w:tcPr>
          <w:p w14:paraId="6925E74E" w14:textId="77777777" w:rsidR="00A51E78" w:rsidRPr="00A51E78" w:rsidRDefault="00A51E78" w:rsidP="00A51E78">
            <w:r w:rsidRPr="00A51E78">
              <w:t>7.23265</w:t>
            </w:r>
          </w:p>
        </w:tc>
        <w:tc>
          <w:tcPr>
            <w:tcW w:w="1119" w:type="dxa"/>
            <w:noWrap/>
            <w:hideMark/>
          </w:tcPr>
          <w:p w14:paraId="6E279205" w14:textId="77777777" w:rsidR="00A51E78" w:rsidRPr="00A51E78" w:rsidRDefault="00A51E78" w:rsidP="00A51E78">
            <w:r w:rsidRPr="00A51E78">
              <w:t>8.216799</w:t>
            </w:r>
          </w:p>
        </w:tc>
        <w:tc>
          <w:tcPr>
            <w:tcW w:w="1119" w:type="dxa"/>
            <w:noWrap/>
            <w:hideMark/>
          </w:tcPr>
          <w:p w14:paraId="7F19BF3A" w14:textId="77777777" w:rsidR="00A51E78" w:rsidRPr="00A51E78" w:rsidRDefault="00A51E78" w:rsidP="00A51E78">
            <w:r w:rsidRPr="00A51E78">
              <w:t>1.546644</w:t>
            </w:r>
          </w:p>
        </w:tc>
      </w:tr>
      <w:tr w:rsidR="00A51E78" w:rsidRPr="00A51E78" w14:paraId="39CF006D" w14:textId="77777777" w:rsidTr="00A51E78">
        <w:trPr>
          <w:trHeight w:val="250"/>
        </w:trPr>
        <w:tc>
          <w:tcPr>
            <w:tcW w:w="1119" w:type="dxa"/>
            <w:noWrap/>
            <w:hideMark/>
          </w:tcPr>
          <w:p w14:paraId="765C2B7D" w14:textId="77777777" w:rsidR="00A51E78" w:rsidRPr="00A51E78" w:rsidRDefault="00A51E78" w:rsidP="00A51E78">
            <w:r w:rsidRPr="00A51E78">
              <w:t>5.741866</w:t>
            </w:r>
          </w:p>
        </w:tc>
        <w:tc>
          <w:tcPr>
            <w:tcW w:w="1119" w:type="dxa"/>
            <w:noWrap/>
            <w:hideMark/>
          </w:tcPr>
          <w:p w14:paraId="48FD4243" w14:textId="77777777" w:rsidR="00A51E78" w:rsidRPr="00A51E78" w:rsidRDefault="00A51E78" w:rsidP="00A51E78">
            <w:r w:rsidRPr="00A51E78">
              <w:t>7.844224</w:t>
            </w:r>
          </w:p>
        </w:tc>
        <w:tc>
          <w:tcPr>
            <w:tcW w:w="1119" w:type="dxa"/>
            <w:noWrap/>
            <w:hideMark/>
          </w:tcPr>
          <w:p w14:paraId="36E3D4E3" w14:textId="77777777" w:rsidR="00A51E78" w:rsidRPr="00A51E78" w:rsidRDefault="00A51E78" w:rsidP="00A51E78">
            <w:r w:rsidRPr="00A51E78">
              <w:t>7.348982</w:t>
            </w:r>
          </w:p>
        </w:tc>
        <w:tc>
          <w:tcPr>
            <w:tcW w:w="1119" w:type="dxa"/>
            <w:noWrap/>
            <w:hideMark/>
          </w:tcPr>
          <w:p w14:paraId="5D6AEC6B" w14:textId="77777777" w:rsidR="00A51E78" w:rsidRPr="00A51E78" w:rsidRDefault="00A51E78" w:rsidP="00A51E78">
            <w:r w:rsidRPr="00A51E78">
              <w:t>7.200565</w:t>
            </w:r>
          </w:p>
        </w:tc>
        <w:tc>
          <w:tcPr>
            <w:tcW w:w="1119" w:type="dxa"/>
            <w:noWrap/>
            <w:hideMark/>
          </w:tcPr>
          <w:p w14:paraId="69FCAA8C" w14:textId="77777777" w:rsidR="00A51E78" w:rsidRPr="00A51E78" w:rsidRDefault="00A51E78" w:rsidP="00A51E78">
            <w:r w:rsidRPr="00A51E78">
              <w:t>7.337278</w:t>
            </w:r>
          </w:p>
        </w:tc>
        <w:tc>
          <w:tcPr>
            <w:tcW w:w="1119" w:type="dxa"/>
            <w:noWrap/>
            <w:hideMark/>
          </w:tcPr>
          <w:p w14:paraId="1D27A95C" w14:textId="77777777" w:rsidR="00A51E78" w:rsidRPr="00A51E78" w:rsidRDefault="00A51E78" w:rsidP="00A51E78">
            <w:r w:rsidRPr="00A51E78">
              <w:t>6.537884</w:t>
            </w:r>
          </w:p>
        </w:tc>
        <w:tc>
          <w:tcPr>
            <w:tcW w:w="1119" w:type="dxa"/>
            <w:noWrap/>
            <w:hideMark/>
          </w:tcPr>
          <w:p w14:paraId="1598E280" w14:textId="77777777" w:rsidR="00A51E78" w:rsidRPr="00A51E78" w:rsidRDefault="00A51E78" w:rsidP="00A51E78">
            <w:r w:rsidRPr="00A51E78">
              <w:t>7.842104</w:t>
            </w:r>
          </w:p>
        </w:tc>
        <w:tc>
          <w:tcPr>
            <w:tcW w:w="1119" w:type="dxa"/>
            <w:noWrap/>
            <w:hideMark/>
          </w:tcPr>
          <w:p w14:paraId="25360532" w14:textId="77777777" w:rsidR="00A51E78" w:rsidRPr="00A51E78" w:rsidRDefault="00A51E78" w:rsidP="00A51E78">
            <w:r w:rsidRPr="00A51E78">
              <w:t>8.423819</w:t>
            </w:r>
          </w:p>
        </w:tc>
        <w:tc>
          <w:tcPr>
            <w:tcW w:w="1119" w:type="dxa"/>
            <w:noWrap/>
            <w:hideMark/>
          </w:tcPr>
          <w:p w14:paraId="24720796" w14:textId="77777777" w:rsidR="00A51E78" w:rsidRPr="00A51E78" w:rsidRDefault="00A51E78" w:rsidP="00A51E78">
            <w:r w:rsidRPr="00A51E78">
              <w:t>4.593344</w:t>
            </w:r>
          </w:p>
        </w:tc>
        <w:tc>
          <w:tcPr>
            <w:tcW w:w="1119" w:type="dxa"/>
            <w:noWrap/>
            <w:hideMark/>
          </w:tcPr>
          <w:p w14:paraId="4599D6B7" w14:textId="77777777" w:rsidR="00A51E78" w:rsidRPr="00A51E78" w:rsidRDefault="00A51E78" w:rsidP="00A51E78">
            <w:r w:rsidRPr="00A51E78">
              <w:t>5.772574</w:t>
            </w:r>
          </w:p>
        </w:tc>
      </w:tr>
      <w:tr w:rsidR="00A51E78" w:rsidRPr="00A51E78" w14:paraId="7C5C073F" w14:textId="77777777" w:rsidTr="00A51E78">
        <w:trPr>
          <w:trHeight w:val="250"/>
        </w:trPr>
        <w:tc>
          <w:tcPr>
            <w:tcW w:w="1119" w:type="dxa"/>
            <w:noWrap/>
            <w:hideMark/>
          </w:tcPr>
          <w:p w14:paraId="5550162F" w14:textId="77777777" w:rsidR="00A51E78" w:rsidRPr="00A51E78" w:rsidRDefault="00A51E78" w:rsidP="00A51E78">
            <w:r w:rsidRPr="00A51E78">
              <w:t>5.759641</w:t>
            </w:r>
          </w:p>
        </w:tc>
        <w:tc>
          <w:tcPr>
            <w:tcW w:w="1119" w:type="dxa"/>
            <w:noWrap/>
            <w:hideMark/>
          </w:tcPr>
          <w:p w14:paraId="7C6FF8F0" w14:textId="77777777" w:rsidR="00A51E78" w:rsidRPr="00A51E78" w:rsidRDefault="00A51E78" w:rsidP="00A51E78">
            <w:r w:rsidRPr="00A51E78">
              <w:t>5.87287</w:t>
            </w:r>
          </w:p>
        </w:tc>
        <w:tc>
          <w:tcPr>
            <w:tcW w:w="1119" w:type="dxa"/>
            <w:noWrap/>
            <w:hideMark/>
          </w:tcPr>
          <w:p w14:paraId="6EAE16A8" w14:textId="77777777" w:rsidR="00A51E78" w:rsidRPr="00A51E78" w:rsidRDefault="00A51E78" w:rsidP="00A51E78">
            <w:r w:rsidRPr="00A51E78">
              <w:t>3.826743</w:t>
            </w:r>
          </w:p>
        </w:tc>
        <w:tc>
          <w:tcPr>
            <w:tcW w:w="1119" w:type="dxa"/>
            <w:noWrap/>
            <w:hideMark/>
          </w:tcPr>
          <w:p w14:paraId="27A81475" w14:textId="77777777" w:rsidR="00A51E78" w:rsidRPr="00A51E78" w:rsidRDefault="00A51E78" w:rsidP="00A51E78">
            <w:r w:rsidRPr="00A51E78">
              <w:t>5.571826</w:t>
            </w:r>
          </w:p>
        </w:tc>
        <w:tc>
          <w:tcPr>
            <w:tcW w:w="1119" w:type="dxa"/>
            <w:noWrap/>
            <w:hideMark/>
          </w:tcPr>
          <w:p w14:paraId="762595DB" w14:textId="77777777" w:rsidR="00A51E78" w:rsidRPr="00A51E78" w:rsidRDefault="00A51E78" w:rsidP="00A51E78">
            <w:r w:rsidRPr="00A51E78">
              <w:t>7.151174</w:t>
            </w:r>
          </w:p>
        </w:tc>
        <w:tc>
          <w:tcPr>
            <w:tcW w:w="1119" w:type="dxa"/>
            <w:noWrap/>
            <w:hideMark/>
          </w:tcPr>
          <w:p w14:paraId="1AF2EC18" w14:textId="77777777" w:rsidR="00A51E78" w:rsidRPr="00A51E78" w:rsidRDefault="00A51E78" w:rsidP="00A51E78">
            <w:r w:rsidRPr="00A51E78">
              <w:t>6.85057</w:t>
            </w:r>
          </w:p>
        </w:tc>
        <w:tc>
          <w:tcPr>
            <w:tcW w:w="1119" w:type="dxa"/>
            <w:noWrap/>
            <w:hideMark/>
          </w:tcPr>
          <w:p w14:paraId="7458202B" w14:textId="77777777" w:rsidR="00A51E78" w:rsidRPr="00A51E78" w:rsidRDefault="00A51E78" w:rsidP="00A51E78">
            <w:r w:rsidRPr="00A51E78">
              <w:t>5.185283</w:t>
            </w:r>
          </w:p>
        </w:tc>
        <w:tc>
          <w:tcPr>
            <w:tcW w:w="1119" w:type="dxa"/>
            <w:noWrap/>
            <w:hideMark/>
          </w:tcPr>
          <w:p w14:paraId="73D70E73" w14:textId="77777777" w:rsidR="00A51E78" w:rsidRPr="00A51E78" w:rsidRDefault="00A51E78" w:rsidP="00A51E78">
            <w:r w:rsidRPr="00A51E78">
              <w:t>8.964937</w:t>
            </w:r>
          </w:p>
        </w:tc>
        <w:tc>
          <w:tcPr>
            <w:tcW w:w="1119" w:type="dxa"/>
            <w:noWrap/>
            <w:hideMark/>
          </w:tcPr>
          <w:p w14:paraId="1C52434C" w14:textId="77777777" w:rsidR="00A51E78" w:rsidRPr="00A51E78" w:rsidRDefault="00A51E78" w:rsidP="00A51E78">
            <w:r w:rsidRPr="00A51E78">
              <w:t>6.451701</w:t>
            </w:r>
          </w:p>
        </w:tc>
        <w:tc>
          <w:tcPr>
            <w:tcW w:w="1119" w:type="dxa"/>
            <w:noWrap/>
            <w:hideMark/>
          </w:tcPr>
          <w:p w14:paraId="1AEC7548" w14:textId="77777777" w:rsidR="00A51E78" w:rsidRPr="00A51E78" w:rsidRDefault="00A51E78" w:rsidP="00A51E78">
            <w:r w:rsidRPr="00A51E78">
              <w:t>6.789762</w:t>
            </w:r>
          </w:p>
        </w:tc>
      </w:tr>
      <w:tr w:rsidR="00A51E78" w:rsidRPr="00A51E78" w14:paraId="19278087" w14:textId="77777777" w:rsidTr="00A51E78">
        <w:trPr>
          <w:trHeight w:val="250"/>
        </w:trPr>
        <w:tc>
          <w:tcPr>
            <w:tcW w:w="1119" w:type="dxa"/>
            <w:noWrap/>
            <w:hideMark/>
          </w:tcPr>
          <w:p w14:paraId="718EEFA6" w14:textId="77777777" w:rsidR="00A51E78" w:rsidRPr="00A51E78" w:rsidRDefault="00A51E78" w:rsidP="00A51E78">
            <w:r w:rsidRPr="00A51E78">
              <w:t>4.673805</w:t>
            </w:r>
          </w:p>
        </w:tc>
        <w:tc>
          <w:tcPr>
            <w:tcW w:w="1119" w:type="dxa"/>
            <w:noWrap/>
            <w:hideMark/>
          </w:tcPr>
          <w:p w14:paraId="138CA593" w14:textId="77777777" w:rsidR="00A51E78" w:rsidRPr="00A51E78" w:rsidRDefault="00A51E78" w:rsidP="00A51E78">
            <w:r w:rsidRPr="00A51E78">
              <w:t>6.894731</w:t>
            </w:r>
          </w:p>
        </w:tc>
        <w:tc>
          <w:tcPr>
            <w:tcW w:w="1119" w:type="dxa"/>
            <w:noWrap/>
            <w:hideMark/>
          </w:tcPr>
          <w:p w14:paraId="15B8AC08" w14:textId="77777777" w:rsidR="00A51E78" w:rsidRPr="00A51E78" w:rsidRDefault="00A51E78" w:rsidP="00A51E78">
            <w:r w:rsidRPr="00A51E78">
              <w:t>6.241744</w:t>
            </w:r>
          </w:p>
        </w:tc>
        <w:tc>
          <w:tcPr>
            <w:tcW w:w="1119" w:type="dxa"/>
            <w:noWrap/>
            <w:hideMark/>
          </w:tcPr>
          <w:p w14:paraId="68AC6826" w14:textId="77777777" w:rsidR="00A51E78" w:rsidRPr="00A51E78" w:rsidRDefault="00A51E78" w:rsidP="00A51E78">
            <w:r w:rsidRPr="00A51E78">
              <w:t>9.234814</w:t>
            </w:r>
          </w:p>
        </w:tc>
        <w:tc>
          <w:tcPr>
            <w:tcW w:w="1119" w:type="dxa"/>
            <w:noWrap/>
            <w:hideMark/>
          </w:tcPr>
          <w:p w14:paraId="39247151" w14:textId="77777777" w:rsidR="00A51E78" w:rsidRPr="00A51E78" w:rsidRDefault="00A51E78" w:rsidP="00A51E78">
            <w:r w:rsidRPr="00A51E78">
              <w:t>7.729553</w:t>
            </w:r>
          </w:p>
        </w:tc>
        <w:tc>
          <w:tcPr>
            <w:tcW w:w="1119" w:type="dxa"/>
            <w:noWrap/>
            <w:hideMark/>
          </w:tcPr>
          <w:p w14:paraId="461BFF66" w14:textId="77777777" w:rsidR="00A51E78" w:rsidRPr="00A51E78" w:rsidRDefault="00A51E78" w:rsidP="00A51E78">
            <w:r w:rsidRPr="00A51E78">
              <w:t>6.57501</w:t>
            </w:r>
          </w:p>
        </w:tc>
        <w:tc>
          <w:tcPr>
            <w:tcW w:w="1119" w:type="dxa"/>
            <w:noWrap/>
            <w:hideMark/>
          </w:tcPr>
          <w:p w14:paraId="3B21D721" w14:textId="77777777" w:rsidR="00A51E78" w:rsidRPr="00A51E78" w:rsidRDefault="00A51E78" w:rsidP="00A51E78">
            <w:r w:rsidRPr="00A51E78">
              <w:t>6.584397</w:t>
            </w:r>
          </w:p>
        </w:tc>
        <w:tc>
          <w:tcPr>
            <w:tcW w:w="1119" w:type="dxa"/>
            <w:noWrap/>
            <w:hideMark/>
          </w:tcPr>
          <w:p w14:paraId="1C46D61F" w14:textId="77777777" w:rsidR="00A51E78" w:rsidRPr="00A51E78" w:rsidRDefault="00A51E78" w:rsidP="00A51E78">
            <w:r w:rsidRPr="00A51E78">
              <w:t>6.681922</w:t>
            </w:r>
          </w:p>
        </w:tc>
        <w:tc>
          <w:tcPr>
            <w:tcW w:w="1119" w:type="dxa"/>
            <w:noWrap/>
            <w:hideMark/>
          </w:tcPr>
          <w:p w14:paraId="64912186" w14:textId="77777777" w:rsidR="00A51E78" w:rsidRPr="00A51E78" w:rsidRDefault="00A51E78" w:rsidP="00A51E78">
            <w:r w:rsidRPr="00A51E78">
              <w:t>7.496783</w:t>
            </w:r>
          </w:p>
        </w:tc>
        <w:tc>
          <w:tcPr>
            <w:tcW w:w="1119" w:type="dxa"/>
            <w:noWrap/>
            <w:hideMark/>
          </w:tcPr>
          <w:p w14:paraId="2EC00FB6" w14:textId="77777777" w:rsidR="00A51E78" w:rsidRPr="00A51E78" w:rsidRDefault="00A51E78" w:rsidP="00A51E78">
            <w:r w:rsidRPr="00A51E78">
              <w:t>6.621658</w:t>
            </w:r>
          </w:p>
        </w:tc>
      </w:tr>
      <w:tr w:rsidR="00A51E78" w:rsidRPr="00A51E78" w14:paraId="285C4BB7" w14:textId="77777777" w:rsidTr="00A51E78">
        <w:trPr>
          <w:trHeight w:val="250"/>
        </w:trPr>
        <w:tc>
          <w:tcPr>
            <w:tcW w:w="1119" w:type="dxa"/>
            <w:noWrap/>
            <w:hideMark/>
          </w:tcPr>
          <w:p w14:paraId="1B7A727E" w14:textId="77777777" w:rsidR="00A51E78" w:rsidRPr="00A51E78" w:rsidRDefault="00A51E78" w:rsidP="00A51E78">
            <w:r w:rsidRPr="00A51E78">
              <w:t>5.147224</w:t>
            </w:r>
          </w:p>
        </w:tc>
        <w:tc>
          <w:tcPr>
            <w:tcW w:w="1119" w:type="dxa"/>
            <w:noWrap/>
            <w:hideMark/>
          </w:tcPr>
          <w:p w14:paraId="43870F22" w14:textId="77777777" w:rsidR="00A51E78" w:rsidRPr="00A51E78" w:rsidRDefault="00A51E78" w:rsidP="00A51E78">
            <w:r w:rsidRPr="00A51E78">
              <w:t>7.490463</w:t>
            </w:r>
          </w:p>
        </w:tc>
        <w:tc>
          <w:tcPr>
            <w:tcW w:w="1119" w:type="dxa"/>
            <w:noWrap/>
            <w:hideMark/>
          </w:tcPr>
          <w:p w14:paraId="2F5C7082" w14:textId="77777777" w:rsidR="00A51E78" w:rsidRPr="00A51E78" w:rsidRDefault="00A51E78" w:rsidP="00A51E78">
            <w:r w:rsidRPr="00A51E78">
              <w:t>6.691456</w:t>
            </w:r>
          </w:p>
        </w:tc>
        <w:tc>
          <w:tcPr>
            <w:tcW w:w="1119" w:type="dxa"/>
            <w:noWrap/>
            <w:hideMark/>
          </w:tcPr>
          <w:p w14:paraId="0854E6F3" w14:textId="77777777" w:rsidR="00A51E78" w:rsidRPr="00A51E78" w:rsidRDefault="00A51E78" w:rsidP="00A51E78">
            <w:r w:rsidRPr="00A51E78">
              <w:t>6.200116</w:t>
            </w:r>
          </w:p>
        </w:tc>
        <w:tc>
          <w:tcPr>
            <w:tcW w:w="1119" w:type="dxa"/>
            <w:noWrap/>
            <w:hideMark/>
          </w:tcPr>
          <w:p w14:paraId="3C2CA2D6" w14:textId="77777777" w:rsidR="00A51E78" w:rsidRPr="00A51E78" w:rsidRDefault="00A51E78" w:rsidP="00A51E78">
            <w:r w:rsidRPr="00A51E78">
              <w:t>3.458812</w:t>
            </w:r>
          </w:p>
        </w:tc>
        <w:tc>
          <w:tcPr>
            <w:tcW w:w="1119" w:type="dxa"/>
            <w:noWrap/>
            <w:hideMark/>
          </w:tcPr>
          <w:p w14:paraId="176FCC2D" w14:textId="77777777" w:rsidR="00A51E78" w:rsidRPr="00A51E78" w:rsidRDefault="00A51E78" w:rsidP="00A51E78">
            <w:r w:rsidRPr="00A51E78">
              <w:t>7.126482</w:t>
            </w:r>
          </w:p>
        </w:tc>
        <w:tc>
          <w:tcPr>
            <w:tcW w:w="1119" w:type="dxa"/>
            <w:noWrap/>
            <w:hideMark/>
          </w:tcPr>
          <w:p w14:paraId="36F8AB6C" w14:textId="77777777" w:rsidR="00A51E78" w:rsidRPr="00A51E78" w:rsidRDefault="00A51E78" w:rsidP="00A51E78">
            <w:r w:rsidRPr="00A51E78">
              <w:t>5.701507</w:t>
            </w:r>
          </w:p>
        </w:tc>
        <w:tc>
          <w:tcPr>
            <w:tcW w:w="1119" w:type="dxa"/>
            <w:noWrap/>
            <w:hideMark/>
          </w:tcPr>
          <w:p w14:paraId="7CD5163D" w14:textId="77777777" w:rsidR="00A51E78" w:rsidRPr="00A51E78" w:rsidRDefault="00A51E78" w:rsidP="00A51E78">
            <w:r w:rsidRPr="00A51E78">
              <w:t>5.209789</w:t>
            </w:r>
          </w:p>
        </w:tc>
        <w:tc>
          <w:tcPr>
            <w:tcW w:w="1119" w:type="dxa"/>
            <w:noWrap/>
            <w:hideMark/>
          </w:tcPr>
          <w:p w14:paraId="15C3115B" w14:textId="77777777" w:rsidR="00A51E78" w:rsidRPr="00A51E78" w:rsidRDefault="00A51E78" w:rsidP="00A51E78">
            <w:r w:rsidRPr="00A51E78">
              <w:t>7.141183</w:t>
            </w:r>
          </w:p>
        </w:tc>
        <w:tc>
          <w:tcPr>
            <w:tcW w:w="1119" w:type="dxa"/>
            <w:noWrap/>
            <w:hideMark/>
          </w:tcPr>
          <w:p w14:paraId="777D98D0" w14:textId="77777777" w:rsidR="00A51E78" w:rsidRPr="00A51E78" w:rsidRDefault="00A51E78" w:rsidP="00A51E78">
            <w:r w:rsidRPr="00A51E78">
              <w:t>7.538483</w:t>
            </w:r>
          </w:p>
        </w:tc>
      </w:tr>
      <w:tr w:rsidR="00A51E78" w:rsidRPr="00A51E78" w14:paraId="670BA1F4" w14:textId="77777777" w:rsidTr="00A51E78">
        <w:trPr>
          <w:trHeight w:val="250"/>
        </w:trPr>
        <w:tc>
          <w:tcPr>
            <w:tcW w:w="1119" w:type="dxa"/>
            <w:noWrap/>
            <w:hideMark/>
          </w:tcPr>
          <w:p w14:paraId="77D17189" w14:textId="77777777" w:rsidR="00A51E78" w:rsidRPr="00A51E78" w:rsidRDefault="00A51E78" w:rsidP="00A51E78">
            <w:r w:rsidRPr="00A51E78">
              <w:t>7.184862</w:t>
            </w:r>
          </w:p>
        </w:tc>
        <w:tc>
          <w:tcPr>
            <w:tcW w:w="1119" w:type="dxa"/>
            <w:noWrap/>
            <w:hideMark/>
          </w:tcPr>
          <w:p w14:paraId="38FD8E9B" w14:textId="77777777" w:rsidR="00A51E78" w:rsidRPr="00A51E78" w:rsidRDefault="00A51E78" w:rsidP="00A51E78">
            <w:r w:rsidRPr="00A51E78">
              <w:t>5.972681</w:t>
            </w:r>
          </w:p>
        </w:tc>
        <w:tc>
          <w:tcPr>
            <w:tcW w:w="1119" w:type="dxa"/>
            <w:noWrap/>
            <w:hideMark/>
          </w:tcPr>
          <w:p w14:paraId="72549145" w14:textId="77777777" w:rsidR="00A51E78" w:rsidRPr="00A51E78" w:rsidRDefault="00A51E78" w:rsidP="00A51E78">
            <w:r w:rsidRPr="00A51E78">
              <w:t>6.406229</w:t>
            </w:r>
          </w:p>
        </w:tc>
        <w:tc>
          <w:tcPr>
            <w:tcW w:w="1119" w:type="dxa"/>
            <w:noWrap/>
            <w:hideMark/>
          </w:tcPr>
          <w:p w14:paraId="3155F06A" w14:textId="77777777" w:rsidR="00A51E78" w:rsidRPr="00A51E78" w:rsidRDefault="00A51E78" w:rsidP="00A51E78">
            <w:r w:rsidRPr="00A51E78">
              <w:t>7.657228</w:t>
            </w:r>
          </w:p>
        </w:tc>
        <w:tc>
          <w:tcPr>
            <w:tcW w:w="1119" w:type="dxa"/>
            <w:noWrap/>
            <w:hideMark/>
          </w:tcPr>
          <w:p w14:paraId="48F4DF29" w14:textId="77777777" w:rsidR="00A51E78" w:rsidRPr="00A51E78" w:rsidRDefault="00A51E78" w:rsidP="00A51E78">
            <w:r w:rsidRPr="00A51E78">
              <w:t>7.70766</w:t>
            </w:r>
          </w:p>
        </w:tc>
        <w:tc>
          <w:tcPr>
            <w:tcW w:w="1119" w:type="dxa"/>
            <w:noWrap/>
            <w:hideMark/>
          </w:tcPr>
          <w:p w14:paraId="7521FAC3" w14:textId="77777777" w:rsidR="00A51E78" w:rsidRPr="00A51E78" w:rsidRDefault="00A51E78" w:rsidP="00A51E78">
            <w:r w:rsidRPr="00A51E78">
              <w:t>6.973808</w:t>
            </w:r>
          </w:p>
        </w:tc>
        <w:tc>
          <w:tcPr>
            <w:tcW w:w="1119" w:type="dxa"/>
            <w:noWrap/>
            <w:hideMark/>
          </w:tcPr>
          <w:p w14:paraId="339E06FF" w14:textId="77777777" w:rsidR="00A51E78" w:rsidRPr="00A51E78" w:rsidRDefault="00A51E78" w:rsidP="00A51E78">
            <w:r w:rsidRPr="00A51E78">
              <w:t>6.62125</w:t>
            </w:r>
          </w:p>
        </w:tc>
        <w:tc>
          <w:tcPr>
            <w:tcW w:w="1119" w:type="dxa"/>
            <w:noWrap/>
            <w:hideMark/>
          </w:tcPr>
          <w:p w14:paraId="507F3DBA" w14:textId="77777777" w:rsidR="00A51E78" w:rsidRPr="00A51E78" w:rsidRDefault="00A51E78" w:rsidP="00A51E78">
            <w:r w:rsidRPr="00A51E78">
              <w:t>5.765241</w:t>
            </w:r>
          </w:p>
        </w:tc>
        <w:tc>
          <w:tcPr>
            <w:tcW w:w="1119" w:type="dxa"/>
            <w:noWrap/>
            <w:hideMark/>
          </w:tcPr>
          <w:p w14:paraId="3C6FE149" w14:textId="77777777" w:rsidR="00A51E78" w:rsidRPr="00A51E78" w:rsidRDefault="00A51E78" w:rsidP="00A51E78">
            <w:r w:rsidRPr="00A51E78">
              <w:t>7.621398</w:t>
            </w:r>
          </w:p>
        </w:tc>
        <w:tc>
          <w:tcPr>
            <w:tcW w:w="1119" w:type="dxa"/>
            <w:noWrap/>
            <w:hideMark/>
          </w:tcPr>
          <w:p w14:paraId="2B2289C2" w14:textId="77777777" w:rsidR="00A51E78" w:rsidRPr="00A51E78" w:rsidRDefault="00A51E78" w:rsidP="00A51E78">
            <w:r w:rsidRPr="00A51E78">
              <w:t>3.19396</w:t>
            </w:r>
          </w:p>
        </w:tc>
      </w:tr>
      <w:tr w:rsidR="00A51E78" w:rsidRPr="00A51E78" w14:paraId="0BD48D50" w14:textId="77777777" w:rsidTr="00A51E78">
        <w:trPr>
          <w:trHeight w:val="250"/>
        </w:trPr>
        <w:tc>
          <w:tcPr>
            <w:tcW w:w="1119" w:type="dxa"/>
            <w:noWrap/>
            <w:hideMark/>
          </w:tcPr>
          <w:p w14:paraId="4450FC9C" w14:textId="77777777" w:rsidR="00A51E78" w:rsidRPr="00A51E78" w:rsidRDefault="00A51E78" w:rsidP="00A51E78">
            <w:r w:rsidRPr="00A51E78">
              <w:t>5.467648</w:t>
            </w:r>
          </w:p>
        </w:tc>
        <w:tc>
          <w:tcPr>
            <w:tcW w:w="1119" w:type="dxa"/>
            <w:noWrap/>
            <w:hideMark/>
          </w:tcPr>
          <w:p w14:paraId="71F7C6E2" w14:textId="77777777" w:rsidR="00A51E78" w:rsidRPr="00A51E78" w:rsidRDefault="00A51E78" w:rsidP="00A51E78">
            <w:r w:rsidRPr="00A51E78">
              <w:t>4.273249</w:t>
            </w:r>
          </w:p>
        </w:tc>
        <w:tc>
          <w:tcPr>
            <w:tcW w:w="1119" w:type="dxa"/>
            <w:noWrap/>
            <w:hideMark/>
          </w:tcPr>
          <w:p w14:paraId="4995C09D" w14:textId="77777777" w:rsidR="00A51E78" w:rsidRPr="00A51E78" w:rsidRDefault="00A51E78" w:rsidP="00A51E78">
            <w:r w:rsidRPr="00A51E78">
              <w:t>7.582052</w:t>
            </w:r>
          </w:p>
        </w:tc>
        <w:tc>
          <w:tcPr>
            <w:tcW w:w="1119" w:type="dxa"/>
            <w:noWrap/>
            <w:hideMark/>
          </w:tcPr>
          <w:p w14:paraId="110B3243" w14:textId="77777777" w:rsidR="00A51E78" w:rsidRPr="00A51E78" w:rsidRDefault="00A51E78" w:rsidP="00A51E78">
            <w:r w:rsidRPr="00A51E78">
              <w:t>8.171918</w:t>
            </w:r>
          </w:p>
        </w:tc>
        <w:tc>
          <w:tcPr>
            <w:tcW w:w="1119" w:type="dxa"/>
            <w:noWrap/>
            <w:hideMark/>
          </w:tcPr>
          <w:p w14:paraId="7593E50A" w14:textId="77777777" w:rsidR="00A51E78" w:rsidRPr="00A51E78" w:rsidRDefault="00A51E78" w:rsidP="00A51E78">
            <w:r w:rsidRPr="00A51E78">
              <w:t>3.201819</w:t>
            </w:r>
          </w:p>
        </w:tc>
        <w:tc>
          <w:tcPr>
            <w:tcW w:w="1119" w:type="dxa"/>
            <w:noWrap/>
            <w:hideMark/>
          </w:tcPr>
          <w:p w14:paraId="45C6B362" w14:textId="77777777" w:rsidR="00A51E78" w:rsidRPr="00A51E78" w:rsidRDefault="00A51E78" w:rsidP="00A51E78">
            <w:r w:rsidRPr="00A51E78">
              <w:t>3.766301</w:t>
            </w:r>
          </w:p>
        </w:tc>
        <w:tc>
          <w:tcPr>
            <w:tcW w:w="1119" w:type="dxa"/>
            <w:noWrap/>
            <w:hideMark/>
          </w:tcPr>
          <w:p w14:paraId="72DC8F17" w14:textId="77777777" w:rsidR="00A51E78" w:rsidRPr="00A51E78" w:rsidRDefault="00A51E78" w:rsidP="00A51E78">
            <w:r w:rsidRPr="00A51E78">
              <w:t>5.942315</w:t>
            </w:r>
          </w:p>
        </w:tc>
        <w:tc>
          <w:tcPr>
            <w:tcW w:w="1119" w:type="dxa"/>
            <w:noWrap/>
            <w:hideMark/>
          </w:tcPr>
          <w:p w14:paraId="126A530E" w14:textId="77777777" w:rsidR="00A51E78" w:rsidRPr="00A51E78" w:rsidRDefault="00A51E78" w:rsidP="00A51E78">
            <w:r w:rsidRPr="00A51E78">
              <w:t>5.452054</w:t>
            </w:r>
          </w:p>
        </w:tc>
        <w:tc>
          <w:tcPr>
            <w:tcW w:w="1119" w:type="dxa"/>
            <w:noWrap/>
            <w:hideMark/>
          </w:tcPr>
          <w:p w14:paraId="1400F091" w14:textId="77777777" w:rsidR="00A51E78" w:rsidRPr="00A51E78" w:rsidRDefault="00A51E78" w:rsidP="00A51E78">
            <w:r w:rsidRPr="00A51E78">
              <w:t>7.639103</w:t>
            </w:r>
          </w:p>
        </w:tc>
        <w:tc>
          <w:tcPr>
            <w:tcW w:w="1119" w:type="dxa"/>
            <w:noWrap/>
            <w:hideMark/>
          </w:tcPr>
          <w:p w14:paraId="0319B229" w14:textId="77777777" w:rsidR="00A51E78" w:rsidRPr="00A51E78" w:rsidRDefault="00A51E78" w:rsidP="00A51E78">
            <w:r w:rsidRPr="00A51E78">
              <w:t>7.85368</w:t>
            </w:r>
          </w:p>
        </w:tc>
      </w:tr>
      <w:tr w:rsidR="00A51E78" w:rsidRPr="00A51E78" w14:paraId="7CD55A36" w14:textId="77777777" w:rsidTr="00A51E78">
        <w:trPr>
          <w:trHeight w:val="250"/>
        </w:trPr>
        <w:tc>
          <w:tcPr>
            <w:tcW w:w="1119" w:type="dxa"/>
            <w:noWrap/>
            <w:hideMark/>
          </w:tcPr>
          <w:p w14:paraId="743DF54D" w14:textId="77777777" w:rsidR="00A51E78" w:rsidRPr="00A51E78" w:rsidRDefault="00A51E78" w:rsidP="00A51E78">
            <w:pPr>
              <w:rPr>
                <w:b/>
                <w:bCs/>
              </w:rPr>
            </w:pPr>
            <w:r w:rsidRPr="00A51E78">
              <w:rPr>
                <w:b/>
                <w:bCs/>
              </w:rPr>
              <w:t>5.469804</w:t>
            </w:r>
          </w:p>
        </w:tc>
        <w:tc>
          <w:tcPr>
            <w:tcW w:w="1119" w:type="dxa"/>
            <w:noWrap/>
            <w:hideMark/>
          </w:tcPr>
          <w:p w14:paraId="07F8877F" w14:textId="77777777" w:rsidR="00A51E78" w:rsidRPr="00A51E78" w:rsidRDefault="00A51E78" w:rsidP="00A51E78">
            <w:pPr>
              <w:rPr>
                <w:b/>
                <w:bCs/>
              </w:rPr>
            </w:pPr>
            <w:r w:rsidRPr="00A51E78">
              <w:rPr>
                <w:b/>
                <w:bCs/>
              </w:rPr>
              <w:t>6.930878</w:t>
            </w:r>
          </w:p>
        </w:tc>
        <w:tc>
          <w:tcPr>
            <w:tcW w:w="1119" w:type="dxa"/>
            <w:noWrap/>
            <w:hideMark/>
          </w:tcPr>
          <w:p w14:paraId="6472D97E" w14:textId="77777777" w:rsidR="00A51E78" w:rsidRPr="00A51E78" w:rsidRDefault="00A51E78" w:rsidP="00A51E78">
            <w:pPr>
              <w:rPr>
                <w:b/>
                <w:bCs/>
              </w:rPr>
            </w:pPr>
            <w:r w:rsidRPr="00A51E78">
              <w:rPr>
                <w:b/>
                <w:bCs/>
              </w:rPr>
              <w:t>5.941232</w:t>
            </w:r>
          </w:p>
        </w:tc>
        <w:tc>
          <w:tcPr>
            <w:tcW w:w="1119" w:type="dxa"/>
            <w:noWrap/>
            <w:hideMark/>
          </w:tcPr>
          <w:p w14:paraId="250EA61E" w14:textId="77777777" w:rsidR="00A51E78" w:rsidRPr="00A51E78" w:rsidRDefault="00A51E78" w:rsidP="00A51E78">
            <w:pPr>
              <w:rPr>
                <w:b/>
                <w:bCs/>
              </w:rPr>
            </w:pPr>
            <w:r w:rsidRPr="00A51E78">
              <w:rPr>
                <w:b/>
                <w:bCs/>
              </w:rPr>
              <w:t>7.02348</w:t>
            </w:r>
          </w:p>
        </w:tc>
        <w:tc>
          <w:tcPr>
            <w:tcW w:w="1119" w:type="dxa"/>
            <w:noWrap/>
            <w:hideMark/>
          </w:tcPr>
          <w:p w14:paraId="3E07A397" w14:textId="77777777" w:rsidR="00A51E78" w:rsidRPr="00A51E78" w:rsidRDefault="00A51E78" w:rsidP="00A51E78">
            <w:pPr>
              <w:rPr>
                <w:b/>
                <w:bCs/>
              </w:rPr>
            </w:pPr>
            <w:r w:rsidRPr="00A51E78">
              <w:rPr>
                <w:b/>
                <w:bCs/>
              </w:rPr>
              <w:t>6.169016</w:t>
            </w:r>
          </w:p>
        </w:tc>
        <w:tc>
          <w:tcPr>
            <w:tcW w:w="1119" w:type="dxa"/>
            <w:noWrap/>
            <w:hideMark/>
          </w:tcPr>
          <w:p w14:paraId="461BB7C3" w14:textId="77777777" w:rsidR="00A51E78" w:rsidRPr="00A51E78" w:rsidRDefault="00A51E78" w:rsidP="00A51E78">
            <w:pPr>
              <w:rPr>
                <w:b/>
                <w:bCs/>
              </w:rPr>
            </w:pPr>
            <w:r w:rsidRPr="00A51E78">
              <w:rPr>
                <w:b/>
                <w:bCs/>
              </w:rPr>
              <w:t>6.740718</w:t>
            </w:r>
          </w:p>
        </w:tc>
        <w:tc>
          <w:tcPr>
            <w:tcW w:w="1119" w:type="dxa"/>
            <w:noWrap/>
            <w:hideMark/>
          </w:tcPr>
          <w:p w14:paraId="3065A0DD" w14:textId="77777777" w:rsidR="00A51E78" w:rsidRPr="00A51E78" w:rsidRDefault="00A51E78" w:rsidP="00A51E78">
            <w:pPr>
              <w:rPr>
                <w:b/>
                <w:bCs/>
              </w:rPr>
            </w:pPr>
            <w:r w:rsidRPr="00A51E78">
              <w:rPr>
                <w:b/>
                <w:bCs/>
              </w:rPr>
              <w:t>6.634583</w:t>
            </w:r>
          </w:p>
        </w:tc>
        <w:tc>
          <w:tcPr>
            <w:tcW w:w="1119" w:type="dxa"/>
            <w:noWrap/>
            <w:hideMark/>
          </w:tcPr>
          <w:p w14:paraId="45D8FCC6" w14:textId="77777777" w:rsidR="00A51E78" w:rsidRPr="00A51E78" w:rsidRDefault="00A51E78" w:rsidP="00A51E78">
            <w:pPr>
              <w:rPr>
                <w:b/>
                <w:bCs/>
              </w:rPr>
            </w:pPr>
            <w:r w:rsidRPr="00A51E78">
              <w:rPr>
                <w:b/>
                <w:bCs/>
              </w:rPr>
              <w:t>6.86069</w:t>
            </w:r>
          </w:p>
        </w:tc>
        <w:tc>
          <w:tcPr>
            <w:tcW w:w="1119" w:type="dxa"/>
            <w:noWrap/>
            <w:hideMark/>
          </w:tcPr>
          <w:p w14:paraId="30662481" w14:textId="77777777" w:rsidR="00A51E78" w:rsidRPr="00A51E78" w:rsidRDefault="00A51E78" w:rsidP="00A51E78">
            <w:pPr>
              <w:rPr>
                <w:b/>
                <w:bCs/>
              </w:rPr>
            </w:pPr>
            <w:r w:rsidRPr="00A51E78">
              <w:rPr>
                <w:b/>
                <w:bCs/>
              </w:rPr>
              <w:t>12.53566</w:t>
            </w:r>
          </w:p>
        </w:tc>
        <w:tc>
          <w:tcPr>
            <w:tcW w:w="1119" w:type="dxa"/>
            <w:noWrap/>
            <w:hideMark/>
          </w:tcPr>
          <w:p w14:paraId="599323E8" w14:textId="77777777" w:rsidR="00A51E78" w:rsidRPr="00A51E78" w:rsidRDefault="00A51E78" w:rsidP="00A51E78">
            <w:pPr>
              <w:rPr>
                <w:b/>
                <w:bCs/>
              </w:rPr>
            </w:pPr>
            <w:r w:rsidRPr="00A51E78">
              <w:rPr>
                <w:b/>
                <w:bCs/>
              </w:rPr>
              <w:t>5.959931</w:t>
            </w:r>
          </w:p>
        </w:tc>
      </w:tr>
    </w:tbl>
    <w:p w14:paraId="4B8BD21F" w14:textId="5B15266B" w:rsidR="00A51E78" w:rsidRDefault="00A51E78" w:rsidP="00DD05AD"/>
    <w:p w14:paraId="5572239C" w14:textId="3D20D732" w:rsidR="00A51E78" w:rsidRDefault="00A51E78" w:rsidP="00DD05AD">
      <w:r>
        <w:t>6</w:t>
      </w:r>
      <w:r w:rsidRPr="00A51E78">
        <w:rPr>
          <w:vertAlign w:val="superscript"/>
        </w:rPr>
        <w:t>th</w:t>
      </w:r>
      <w:r>
        <w:t xml:space="preserve"> Node</w:t>
      </w:r>
    </w:p>
    <w:tbl>
      <w:tblPr>
        <w:tblStyle w:val="TableGrid"/>
        <w:tblW w:w="0" w:type="auto"/>
        <w:tblLook w:val="04A0" w:firstRow="1" w:lastRow="0" w:firstColumn="1" w:lastColumn="0" w:noHBand="0" w:noVBand="1"/>
      </w:tblPr>
      <w:tblGrid>
        <w:gridCol w:w="1118"/>
        <w:gridCol w:w="1118"/>
        <w:gridCol w:w="1118"/>
        <w:gridCol w:w="1118"/>
        <w:gridCol w:w="1118"/>
        <w:gridCol w:w="1118"/>
        <w:gridCol w:w="1118"/>
        <w:gridCol w:w="1118"/>
        <w:gridCol w:w="1118"/>
        <w:gridCol w:w="1118"/>
      </w:tblGrid>
      <w:tr w:rsidR="00A51E78" w:rsidRPr="00A51E78" w14:paraId="76C8664C" w14:textId="77777777" w:rsidTr="00A51E78">
        <w:trPr>
          <w:trHeight w:val="261"/>
        </w:trPr>
        <w:tc>
          <w:tcPr>
            <w:tcW w:w="1118" w:type="dxa"/>
            <w:noWrap/>
            <w:hideMark/>
          </w:tcPr>
          <w:p w14:paraId="64018C0F" w14:textId="77777777" w:rsidR="00A51E78" w:rsidRPr="00A51E78" w:rsidRDefault="00A51E78" w:rsidP="00A51E78">
            <w:r w:rsidRPr="00A51E78">
              <w:t>Tx01</w:t>
            </w:r>
          </w:p>
        </w:tc>
        <w:tc>
          <w:tcPr>
            <w:tcW w:w="1118" w:type="dxa"/>
            <w:noWrap/>
            <w:hideMark/>
          </w:tcPr>
          <w:p w14:paraId="2A670F37" w14:textId="77777777" w:rsidR="00A51E78" w:rsidRPr="00A51E78" w:rsidRDefault="00A51E78" w:rsidP="00A51E78">
            <w:r w:rsidRPr="00A51E78">
              <w:t>Tx02</w:t>
            </w:r>
          </w:p>
        </w:tc>
        <w:tc>
          <w:tcPr>
            <w:tcW w:w="1118" w:type="dxa"/>
            <w:noWrap/>
            <w:hideMark/>
          </w:tcPr>
          <w:p w14:paraId="4EBF7CCF" w14:textId="77777777" w:rsidR="00A51E78" w:rsidRPr="00A51E78" w:rsidRDefault="00A51E78" w:rsidP="00A51E78">
            <w:r w:rsidRPr="00A51E78">
              <w:t>Tx03</w:t>
            </w:r>
          </w:p>
        </w:tc>
        <w:tc>
          <w:tcPr>
            <w:tcW w:w="1118" w:type="dxa"/>
            <w:noWrap/>
            <w:hideMark/>
          </w:tcPr>
          <w:p w14:paraId="2323E426" w14:textId="77777777" w:rsidR="00A51E78" w:rsidRPr="00A51E78" w:rsidRDefault="00A51E78" w:rsidP="00A51E78">
            <w:r w:rsidRPr="00A51E78">
              <w:t>Tx04</w:t>
            </w:r>
          </w:p>
        </w:tc>
        <w:tc>
          <w:tcPr>
            <w:tcW w:w="1118" w:type="dxa"/>
            <w:noWrap/>
            <w:hideMark/>
          </w:tcPr>
          <w:p w14:paraId="32F43C34" w14:textId="77777777" w:rsidR="00A51E78" w:rsidRPr="00A51E78" w:rsidRDefault="00A51E78" w:rsidP="00A51E78">
            <w:r w:rsidRPr="00A51E78">
              <w:t>Tx05</w:t>
            </w:r>
          </w:p>
        </w:tc>
        <w:tc>
          <w:tcPr>
            <w:tcW w:w="1118" w:type="dxa"/>
            <w:noWrap/>
            <w:hideMark/>
          </w:tcPr>
          <w:p w14:paraId="5EB66BC8" w14:textId="77777777" w:rsidR="00A51E78" w:rsidRPr="00A51E78" w:rsidRDefault="00A51E78" w:rsidP="00A51E78">
            <w:r w:rsidRPr="00A51E78">
              <w:t>Tx06</w:t>
            </w:r>
          </w:p>
        </w:tc>
        <w:tc>
          <w:tcPr>
            <w:tcW w:w="1118" w:type="dxa"/>
            <w:noWrap/>
            <w:hideMark/>
          </w:tcPr>
          <w:p w14:paraId="1751D025" w14:textId="77777777" w:rsidR="00A51E78" w:rsidRPr="00A51E78" w:rsidRDefault="00A51E78" w:rsidP="00A51E78">
            <w:r w:rsidRPr="00A51E78">
              <w:t>Tx07</w:t>
            </w:r>
          </w:p>
        </w:tc>
        <w:tc>
          <w:tcPr>
            <w:tcW w:w="1118" w:type="dxa"/>
            <w:noWrap/>
            <w:hideMark/>
          </w:tcPr>
          <w:p w14:paraId="38AAD1EA" w14:textId="77777777" w:rsidR="00A51E78" w:rsidRPr="00A51E78" w:rsidRDefault="00A51E78" w:rsidP="00A51E78">
            <w:r w:rsidRPr="00A51E78">
              <w:t>Tx08</w:t>
            </w:r>
          </w:p>
        </w:tc>
        <w:tc>
          <w:tcPr>
            <w:tcW w:w="1118" w:type="dxa"/>
            <w:noWrap/>
            <w:hideMark/>
          </w:tcPr>
          <w:p w14:paraId="0C43D9E0" w14:textId="77777777" w:rsidR="00A51E78" w:rsidRPr="00A51E78" w:rsidRDefault="00A51E78" w:rsidP="00A51E78">
            <w:r w:rsidRPr="00A51E78">
              <w:t>Tx09</w:t>
            </w:r>
          </w:p>
        </w:tc>
        <w:tc>
          <w:tcPr>
            <w:tcW w:w="1118" w:type="dxa"/>
            <w:noWrap/>
            <w:hideMark/>
          </w:tcPr>
          <w:p w14:paraId="220A0E04" w14:textId="77777777" w:rsidR="00A51E78" w:rsidRPr="00A51E78" w:rsidRDefault="00A51E78" w:rsidP="00A51E78">
            <w:r w:rsidRPr="00A51E78">
              <w:t>Tx10</w:t>
            </w:r>
          </w:p>
        </w:tc>
      </w:tr>
      <w:tr w:rsidR="00A51E78" w:rsidRPr="00A51E78" w14:paraId="32D25DF4" w14:textId="77777777" w:rsidTr="00A51E78">
        <w:trPr>
          <w:trHeight w:val="261"/>
        </w:trPr>
        <w:tc>
          <w:tcPr>
            <w:tcW w:w="1118" w:type="dxa"/>
            <w:noWrap/>
            <w:hideMark/>
          </w:tcPr>
          <w:p w14:paraId="01097051" w14:textId="77777777" w:rsidR="00A51E78" w:rsidRPr="00A51E78" w:rsidRDefault="00A51E78" w:rsidP="00A51E78">
            <w:r w:rsidRPr="00A51E78">
              <w:t>6.595732</w:t>
            </w:r>
          </w:p>
        </w:tc>
        <w:tc>
          <w:tcPr>
            <w:tcW w:w="1118" w:type="dxa"/>
            <w:noWrap/>
            <w:hideMark/>
          </w:tcPr>
          <w:p w14:paraId="62268CE5" w14:textId="77777777" w:rsidR="00A51E78" w:rsidRPr="00A51E78" w:rsidRDefault="00A51E78" w:rsidP="00A51E78">
            <w:r w:rsidRPr="00A51E78">
              <w:t>8.675289</w:t>
            </w:r>
          </w:p>
        </w:tc>
        <w:tc>
          <w:tcPr>
            <w:tcW w:w="1118" w:type="dxa"/>
            <w:noWrap/>
            <w:hideMark/>
          </w:tcPr>
          <w:p w14:paraId="7BF8133E" w14:textId="77777777" w:rsidR="00A51E78" w:rsidRPr="00A51E78" w:rsidRDefault="00A51E78" w:rsidP="00A51E78">
            <w:r w:rsidRPr="00A51E78">
              <w:t>6.174526</w:t>
            </w:r>
          </w:p>
        </w:tc>
        <w:tc>
          <w:tcPr>
            <w:tcW w:w="1118" w:type="dxa"/>
            <w:noWrap/>
            <w:hideMark/>
          </w:tcPr>
          <w:p w14:paraId="770725F5" w14:textId="77777777" w:rsidR="00A51E78" w:rsidRPr="00A51E78" w:rsidRDefault="00A51E78" w:rsidP="00A51E78">
            <w:r w:rsidRPr="00A51E78">
              <w:t>8.332376</w:t>
            </w:r>
          </w:p>
        </w:tc>
        <w:tc>
          <w:tcPr>
            <w:tcW w:w="1118" w:type="dxa"/>
            <w:noWrap/>
            <w:hideMark/>
          </w:tcPr>
          <w:p w14:paraId="684832B2" w14:textId="77777777" w:rsidR="00A51E78" w:rsidRPr="00A51E78" w:rsidRDefault="00A51E78" w:rsidP="00A51E78">
            <w:r w:rsidRPr="00A51E78">
              <w:t>7.878559</w:t>
            </w:r>
          </w:p>
        </w:tc>
        <w:tc>
          <w:tcPr>
            <w:tcW w:w="1118" w:type="dxa"/>
            <w:noWrap/>
            <w:hideMark/>
          </w:tcPr>
          <w:p w14:paraId="34CDB8E5" w14:textId="77777777" w:rsidR="00A51E78" w:rsidRPr="00A51E78" w:rsidRDefault="00A51E78" w:rsidP="00A51E78">
            <w:r w:rsidRPr="00A51E78">
              <w:t>6.591337</w:t>
            </w:r>
          </w:p>
        </w:tc>
        <w:tc>
          <w:tcPr>
            <w:tcW w:w="1118" w:type="dxa"/>
            <w:noWrap/>
            <w:hideMark/>
          </w:tcPr>
          <w:p w14:paraId="533B080D" w14:textId="77777777" w:rsidR="00A51E78" w:rsidRPr="00A51E78" w:rsidRDefault="00A51E78" w:rsidP="00A51E78">
            <w:r w:rsidRPr="00A51E78">
              <w:t>8.412086</w:t>
            </w:r>
          </w:p>
        </w:tc>
        <w:tc>
          <w:tcPr>
            <w:tcW w:w="1118" w:type="dxa"/>
            <w:noWrap/>
            <w:hideMark/>
          </w:tcPr>
          <w:p w14:paraId="1AB0B2EA" w14:textId="77777777" w:rsidR="00A51E78" w:rsidRPr="00A51E78" w:rsidRDefault="00A51E78" w:rsidP="00A51E78">
            <w:r w:rsidRPr="00A51E78">
              <w:t>8.515557</w:t>
            </w:r>
          </w:p>
        </w:tc>
        <w:tc>
          <w:tcPr>
            <w:tcW w:w="1118" w:type="dxa"/>
            <w:noWrap/>
            <w:hideMark/>
          </w:tcPr>
          <w:p w14:paraId="07CC8CD5" w14:textId="77777777" w:rsidR="00A51E78" w:rsidRPr="00A51E78" w:rsidRDefault="00A51E78" w:rsidP="00A51E78">
            <w:r w:rsidRPr="00A51E78">
              <w:t>31.67096</w:t>
            </w:r>
          </w:p>
        </w:tc>
        <w:tc>
          <w:tcPr>
            <w:tcW w:w="1118" w:type="dxa"/>
            <w:noWrap/>
            <w:hideMark/>
          </w:tcPr>
          <w:p w14:paraId="4D438857" w14:textId="77777777" w:rsidR="00A51E78" w:rsidRPr="00A51E78" w:rsidRDefault="00A51E78" w:rsidP="00A51E78">
            <w:r w:rsidRPr="00A51E78">
              <w:t>5.123828</w:t>
            </w:r>
          </w:p>
        </w:tc>
      </w:tr>
      <w:tr w:rsidR="00A51E78" w:rsidRPr="00A51E78" w14:paraId="18D46078" w14:textId="77777777" w:rsidTr="00A51E78">
        <w:trPr>
          <w:trHeight w:val="261"/>
        </w:trPr>
        <w:tc>
          <w:tcPr>
            <w:tcW w:w="1118" w:type="dxa"/>
            <w:noWrap/>
            <w:hideMark/>
          </w:tcPr>
          <w:p w14:paraId="4B6B2624" w14:textId="77777777" w:rsidR="00A51E78" w:rsidRPr="00A51E78" w:rsidRDefault="00A51E78" w:rsidP="00A51E78">
            <w:r w:rsidRPr="00A51E78">
              <w:t>5.47848</w:t>
            </w:r>
          </w:p>
        </w:tc>
        <w:tc>
          <w:tcPr>
            <w:tcW w:w="1118" w:type="dxa"/>
            <w:noWrap/>
            <w:hideMark/>
          </w:tcPr>
          <w:p w14:paraId="68A31E60" w14:textId="77777777" w:rsidR="00A51E78" w:rsidRPr="00A51E78" w:rsidRDefault="00A51E78" w:rsidP="00A51E78">
            <w:r w:rsidRPr="00A51E78">
              <w:t>8.265275</w:t>
            </w:r>
          </w:p>
        </w:tc>
        <w:tc>
          <w:tcPr>
            <w:tcW w:w="1118" w:type="dxa"/>
            <w:noWrap/>
            <w:hideMark/>
          </w:tcPr>
          <w:p w14:paraId="54D126E9" w14:textId="77777777" w:rsidR="00A51E78" w:rsidRPr="00A51E78" w:rsidRDefault="00A51E78" w:rsidP="00A51E78">
            <w:r w:rsidRPr="00A51E78">
              <w:t>7.346266</w:t>
            </w:r>
          </w:p>
        </w:tc>
        <w:tc>
          <w:tcPr>
            <w:tcW w:w="1118" w:type="dxa"/>
            <w:noWrap/>
            <w:hideMark/>
          </w:tcPr>
          <w:p w14:paraId="76CE90E8" w14:textId="77777777" w:rsidR="00A51E78" w:rsidRPr="00A51E78" w:rsidRDefault="00A51E78" w:rsidP="00A51E78">
            <w:r w:rsidRPr="00A51E78">
              <w:t>3.302075</w:t>
            </w:r>
          </w:p>
        </w:tc>
        <w:tc>
          <w:tcPr>
            <w:tcW w:w="1118" w:type="dxa"/>
            <w:noWrap/>
            <w:hideMark/>
          </w:tcPr>
          <w:p w14:paraId="6D9A136F" w14:textId="77777777" w:rsidR="00A51E78" w:rsidRPr="00A51E78" w:rsidRDefault="00A51E78" w:rsidP="00A51E78">
            <w:r w:rsidRPr="00A51E78">
              <w:t>5.803454</w:t>
            </w:r>
          </w:p>
        </w:tc>
        <w:tc>
          <w:tcPr>
            <w:tcW w:w="1118" w:type="dxa"/>
            <w:noWrap/>
            <w:hideMark/>
          </w:tcPr>
          <w:p w14:paraId="4AE86C9B" w14:textId="77777777" w:rsidR="00A51E78" w:rsidRPr="00A51E78" w:rsidRDefault="00A51E78" w:rsidP="00A51E78">
            <w:r w:rsidRPr="00A51E78">
              <w:t>6.589016</w:t>
            </w:r>
          </w:p>
        </w:tc>
        <w:tc>
          <w:tcPr>
            <w:tcW w:w="1118" w:type="dxa"/>
            <w:noWrap/>
            <w:hideMark/>
          </w:tcPr>
          <w:p w14:paraId="519B43B5" w14:textId="77777777" w:rsidR="00A51E78" w:rsidRPr="00A51E78" w:rsidRDefault="00A51E78" w:rsidP="00A51E78">
            <w:r w:rsidRPr="00A51E78">
              <w:t>5.289716</w:t>
            </w:r>
          </w:p>
        </w:tc>
        <w:tc>
          <w:tcPr>
            <w:tcW w:w="1118" w:type="dxa"/>
            <w:noWrap/>
            <w:hideMark/>
          </w:tcPr>
          <w:p w14:paraId="4C8168F2" w14:textId="77777777" w:rsidR="00A51E78" w:rsidRPr="00A51E78" w:rsidRDefault="00A51E78" w:rsidP="00A51E78">
            <w:r w:rsidRPr="00A51E78">
              <w:t>6.283148</w:t>
            </w:r>
          </w:p>
        </w:tc>
        <w:tc>
          <w:tcPr>
            <w:tcW w:w="1118" w:type="dxa"/>
            <w:noWrap/>
            <w:hideMark/>
          </w:tcPr>
          <w:p w14:paraId="1BA3DEDD" w14:textId="77777777" w:rsidR="00A51E78" w:rsidRPr="00A51E78" w:rsidRDefault="00A51E78" w:rsidP="00A51E78">
            <w:r w:rsidRPr="00A51E78">
              <w:t>5.226903</w:t>
            </w:r>
          </w:p>
        </w:tc>
        <w:tc>
          <w:tcPr>
            <w:tcW w:w="1118" w:type="dxa"/>
            <w:noWrap/>
            <w:hideMark/>
          </w:tcPr>
          <w:p w14:paraId="78A97AAE" w14:textId="77777777" w:rsidR="00A51E78" w:rsidRPr="00A51E78" w:rsidRDefault="00A51E78" w:rsidP="00A51E78">
            <w:r w:rsidRPr="00A51E78">
              <w:t>6.325886</w:t>
            </w:r>
          </w:p>
        </w:tc>
      </w:tr>
      <w:tr w:rsidR="00A51E78" w:rsidRPr="00A51E78" w14:paraId="6501CE79" w14:textId="77777777" w:rsidTr="00A51E78">
        <w:trPr>
          <w:trHeight w:val="261"/>
        </w:trPr>
        <w:tc>
          <w:tcPr>
            <w:tcW w:w="1118" w:type="dxa"/>
            <w:noWrap/>
            <w:hideMark/>
          </w:tcPr>
          <w:p w14:paraId="2685ADCB" w14:textId="77777777" w:rsidR="00A51E78" w:rsidRPr="00A51E78" w:rsidRDefault="00A51E78" w:rsidP="00A51E78">
            <w:r w:rsidRPr="00A51E78">
              <w:t>4.426059</w:t>
            </w:r>
          </w:p>
        </w:tc>
        <w:tc>
          <w:tcPr>
            <w:tcW w:w="1118" w:type="dxa"/>
            <w:noWrap/>
            <w:hideMark/>
          </w:tcPr>
          <w:p w14:paraId="7169022F" w14:textId="77777777" w:rsidR="00A51E78" w:rsidRPr="00A51E78" w:rsidRDefault="00A51E78" w:rsidP="00A51E78">
            <w:r w:rsidRPr="00A51E78">
              <w:t>6.975892</w:t>
            </w:r>
          </w:p>
        </w:tc>
        <w:tc>
          <w:tcPr>
            <w:tcW w:w="1118" w:type="dxa"/>
            <w:noWrap/>
            <w:hideMark/>
          </w:tcPr>
          <w:p w14:paraId="6485C32D" w14:textId="77777777" w:rsidR="00A51E78" w:rsidRPr="00A51E78" w:rsidRDefault="00A51E78" w:rsidP="00A51E78">
            <w:r w:rsidRPr="00A51E78">
              <w:t>6.332195</w:t>
            </w:r>
          </w:p>
        </w:tc>
        <w:tc>
          <w:tcPr>
            <w:tcW w:w="1118" w:type="dxa"/>
            <w:noWrap/>
            <w:hideMark/>
          </w:tcPr>
          <w:p w14:paraId="7A9D8A28" w14:textId="77777777" w:rsidR="00A51E78" w:rsidRPr="00A51E78" w:rsidRDefault="00A51E78" w:rsidP="00A51E78">
            <w:r w:rsidRPr="00A51E78">
              <w:t>6.353887</w:t>
            </w:r>
          </w:p>
        </w:tc>
        <w:tc>
          <w:tcPr>
            <w:tcW w:w="1118" w:type="dxa"/>
            <w:noWrap/>
            <w:hideMark/>
          </w:tcPr>
          <w:p w14:paraId="08CA278E" w14:textId="77777777" w:rsidR="00A51E78" w:rsidRPr="00A51E78" w:rsidRDefault="00A51E78" w:rsidP="00A51E78">
            <w:r w:rsidRPr="00A51E78">
              <w:t>6.499499</w:t>
            </w:r>
          </w:p>
        </w:tc>
        <w:tc>
          <w:tcPr>
            <w:tcW w:w="1118" w:type="dxa"/>
            <w:noWrap/>
            <w:hideMark/>
          </w:tcPr>
          <w:p w14:paraId="4E5C3259" w14:textId="77777777" w:rsidR="00A51E78" w:rsidRPr="00A51E78" w:rsidRDefault="00A51E78" w:rsidP="00A51E78">
            <w:r w:rsidRPr="00A51E78">
              <w:t>7.266784</w:t>
            </w:r>
          </w:p>
        </w:tc>
        <w:tc>
          <w:tcPr>
            <w:tcW w:w="1118" w:type="dxa"/>
            <w:noWrap/>
            <w:hideMark/>
          </w:tcPr>
          <w:p w14:paraId="42047046" w14:textId="77777777" w:rsidR="00A51E78" w:rsidRPr="00A51E78" w:rsidRDefault="00A51E78" w:rsidP="00A51E78">
            <w:r w:rsidRPr="00A51E78">
              <w:t>8.306363</w:t>
            </w:r>
          </w:p>
        </w:tc>
        <w:tc>
          <w:tcPr>
            <w:tcW w:w="1118" w:type="dxa"/>
            <w:noWrap/>
            <w:hideMark/>
          </w:tcPr>
          <w:p w14:paraId="3F541581" w14:textId="77777777" w:rsidR="00A51E78" w:rsidRPr="00A51E78" w:rsidRDefault="00A51E78" w:rsidP="00A51E78">
            <w:r w:rsidRPr="00A51E78">
              <w:t>6.630488</w:t>
            </w:r>
          </w:p>
        </w:tc>
        <w:tc>
          <w:tcPr>
            <w:tcW w:w="1118" w:type="dxa"/>
            <w:noWrap/>
            <w:hideMark/>
          </w:tcPr>
          <w:p w14:paraId="17C9DB2B" w14:textId="77777777" w:rsidR="00A51E78" w:rsidRPr="00A51E78" w:rsidRDefault="00A51E78" w:rsidP="00A51E78">
            <w:r w:rsidRPr="00A51E78">
              <w:t>5.724189</w:t>
            </w:r>
          </w:p>
        </w:tc>
        <w:tc>
          <w:tcPr>
            <w:tcW w:w="1118" w:type="dxa"/>
            <w:noWrap/>
            <w:hideMark/>
          </w:tcPr>
          <w:p w14:paraId="35E9CA47" w14:textId="77777777" w:rsidR="00A51E78" w:rsidRPr="00A51E78" w:rsidRDefault="00A51E78" w:rsidP="00A51E78">
            <w:r w:rsidRPr="00A51E78">
              <w:t>7.687875</w:t>
            </w:r>
          </w:p>
        </w:tc>
      </w:tr>
      <w:tr w:rsidR="00A51E78" w:rsidRPr="00A51E78" w14:paraId="16D00E1D" w14:textId="77777777" w:rsidTr="00A51E78">
        <w:trPr>
          <w:trHeight w:val="261"/>
        </w:trPr>
        <w:tc>
          <w:tcPr>
            <w:tcW w:w="1118" w:type="dxa"/>
            <w:noWrap/>
            <w:hideMark/>
          </w:tcPr>
          <w:p w14:paraId="115AD924" w14:textId="77777777" w:rsidR="00A51E78" w:rsidRPr="00A51E78" w:rsidRDefault="00A51E78" w:rsidP="00A51E78">
            <w:r w:rsidRPr="00A51E78">
              <w:t>4.107875</w:t>
            </w:r>
          </w:p>
        </w:tc>
        <w:tc>
          <w:tcPr>
            <w:tcW w:w="1118" w:type="dxa"/>
            <w:noWrap/>
            <w:hideMark/>
          </w:tcPr>
          <w:p w14:paraId="6549041B" w14:textId="77777777" w:rsidR="00A51E78" w:rsidRPr="00A51E78" w:rsidRDefault="00A51E78" w:rsidP="00A51E78">
            <w:r w:rsidRPr="00A51E78">
              <w:t>6.986092</w:t>
            </w:r>
          </w:p>
        </w:tc>
        <w:tc>
          <w:tcPr>
            <w:tcW w:w="1118" w:type="dxa"/>
            <w:noWrap/>
            <w:hideMark/>
          </w:tcPr>
          <w:p w14:paraId="3D2F6B55" w14:textId="77777777" w:rsidR="00A51E78" w:rsidRPr="00A51E78" w:rsidRDefault="00A51E78" w:rsidP="00A51E78">
            <w:r w:rsidRPr="00A51E78">
              <w:t>1.653151</w:t>
            </w:r>
          </w:p>
        </w:tc>
        <w:tc>
          <w:tcPr>
            <w:tcW w:w="1118" w:type="dxa"/>
            <w:noWrap/>
            <w:hideMark/>
          </w:tcPr>
          <w:p w14:paraId="5F356874" w14:textId="77777777" w:rsidR="00A51E78" w:rsidRPr="00A51E78" w:rsidRDefault="00A51E78" w:rsidP="00A51E78">
            <w:r w:rsidRPr="00A51E78">
              <w:t>7.670367</w:t>
            </w:r>
          </w:p>
        </w:tc>
        <w:tc>
          <w:tcPr>
            <w:tcW w:w="1118" w:type="dxa"/>
            <w:noWrap/>
            <w:hideMark/>
          </w:tcPr>
          <w:p w14:paraId="1EF51C69" w14:textId="77777777" w:rsidR="00A51E78" w:rsidRPr="00A51E78" w:rsidRDefault="00A51E78" w:rsidP="00A51E78">
            <w:r w:rsidRPr="00A51E78">
              <w:t>1.850417</w:t>
            </w:r>
          </w:p>
        </w:tc>
        <w:tc>
          <w:tcPr>
            <w:tcW w:w="1118" w:type="dxa"/>
            <w:noWrap/>
            <w:hideMark/>
          </w:tcPr>
          <w:p w14:paraId="3C4F9BB2" w14:textId="77777777" w:rsidR="00A51E78" w:rsidRPr="00A51E78" w:rsidRDefault="00A51E78" w:rsidP="00A51E78">
            <w:r w:rsidRPr="00A51E78">
              <w:t>8.65851</w:t>
            </w:r>
          </w:p>
        </w:tc>
        <w:tc>
          <w:tcPr>
            <w:tcW w:w="1118" w:type="dxa"/>
            <w:noWrap/>
            <w:hideMark/>
          </w:tcPr>
          <w:p w14:paraId="5514D44E" w14:textId="77777777" w:rsidR="00A51E78" w:rsidRPr="00A51E78" w:rsidRDefault="00A51E78" w:rsidP="00A51E78">
            <w:r w:rsidRPr="00A51E78">
              <w:t>7.115389</w:t>
            </w:r>
          </w:p>
        </w:tc>
        <w:tc>
          <w:tcPr>
            <w:tcW w:w="1118" w:type="dxa"/>
            <w:noWrap/>
            <w:hideMark/>
          </w:tcPr>
          <w:p w14:paraId="1B21899B" w14:textId="77777777" w:rsidR="00A51E78" w:rsidRPr="00A51E78" w:rsidRDefault="00A51E78" w:rsidP="00A51E78">
            <w:r w:rsidRPr="00A51E78">
              <w:t>7.925571</w:t>
            </w:r>
          </w:p>
        </w:tc>
        <w:tc>
          <w:tcPr>
            <w:tcW w:w="1118" w:type="dxa"/>
            <w:noWrap/>
            <w:hideMark/>
          </w:tcPr>
          <w:p w14:paraId="70A8CDE8" w14:textId="77777777" w:rsidR="00A51E78" w:rsidRPr="00A51E78" w:rsidRDefault="00A51E78" w:rsidP="00A51E78">
            <w:r w:rsidRPr="00A51E78">
              <w:t>7.873942</w:t>
            </w:r>
          </w:p>
        </w:tc>
        <w:tc>
          <w:tcPr>
            <w:tcW w:w="1118" w:type="dxa"/>
            <w:noWrap/>
            <w:hideMark/>
          </w:tcPr>
          <w:p w14:paraId="16F02BE1" w14:textId="77777777" w:rsidR="00A51E78" w:rsidRPr="00A51E78" w:rsidRDefault="00A51E78" w:rsidP="00A51E78">
            <w:r w:rsidRPr="00A51E78">
              <w:t>1.481383</w:t>
            </w:r>
          </w:p>
        </w:tc>
      </w:tr>
      <w:tr w:rsidR="00A51E78" w:rsidRPr="00A51E78" w14:paraId="180216E7" w14:textId="77777777" w:rsidTr="00A51E78">
        <w:trPr>
          <w:trHeight w:val="261"/>
        </w:trPr>
        <w:tc>
          <w:tcPr>
            <w:tcW w:w="1118" w:type="dxa"/>
            <w:noWrap/>
            <w:hideMark/>
          </w:tcPr>
          <w:p w14:paraId="46BA2AED" w14:textId="77777777" w:rsidR="00A51E78" w:rsidRPr="00A51E78" w:rsidRDefault="00A51E78" w:rsidP="00A51E78">
            <w:r w:rsidRPr="00A51E78">
              <w:t>5.597847</w:t>
            </w:r>
          </w:p>
        </w:tc>
        <w:tc>
          <w:tcPr>
            <w:tcW w:w="1118" w:type="dxa"/>
            <w:noWrap/>
            <w:hideMark/>
          </w:tcPr>
          <w:p w14:paraId="6F0DAF5F" w14:textId="77777777" w:rsidR="00A51E78" w:rsidRPr="00A51E78" w:rsidRDefault="00A51E78" w:rsidP="00A51E78">
            <w:r w:rsidRPr="00A51E78">
              <w:t>7.599152</w:t>
            </w:r>
          </w:p>
        </w:tc>
        <w:tc>
          <w:tcPr>
            <w:tcW w:w="1118" w:type="dxa"/>
            <w:noWrap/>
            <w:hideMark/>
          </w:tcPr>
          <w:p w14:paraId="7B0DB137" w14:textId="77777777" w:rsidR="00A51E78" w:rsidRPr="00A51E78" w:rsidRDefault="00A51E78" w:rsidP="00A51E78">
            <w:r w:rsidRPr="00A51E78">
              <w:t>7.312882</w:t>
            </w:r>
          </w:p>
        </w:tc>
        <w:tc>
          <w:tcPr>
            <w:tcW w:w="1118" w:type="dxa"/>
            <w:noWrap/>
            <w:hideMark/>
          </w:tcPr>
          <w:p w14:paraId="575485C9" w14:textId="77777777" w:rsidR="00A51E78" w:rsidRPr="00A51E78" w:rsidRDefault="00A51E78" w:rsidP="00A51E78">
            <w:r w:rsidRPr="00A51E78">
              <w:t>6.945914</w:t>
            </w:r>
          </w:p>
        </w:tc>
        <w:tc>
          <w:tcPr>
            <w:tcW w:w="1118" w:type="dxa"/>
            <w:noWrap/>
            <w:hideMark/>
          </w:tcPr>
          <w:p w14:paraId="609D6521" w14:textId="77777777" w:rsidR="00A51E78" w:rsidRPr="00A51E78" w:rsidRDefault="00A51E78" w:rsidP="00A51E78">
            <w:r w:rsidRPr="00A51E78">
              <w:t>6.557253</w:t>
            </w:r>
          </w:p>
        </w:tc>
        <w:tc>
          <w:tcPr>
            <w:tcW w:w="1118" w:type="dxa"/>
            <w:noWrap/>
            <w:hideMark/>
          </w:tcPr>
          <w:p w14:paraId="113D9F86" w14:textId="77777777" w:rsidR="00A51E78" w:rsidRPr="00A51E78" w:rsidRDefault="00A51E78" w:rsidP="00A51E78">
            <w:r w:rsidRPr="00A51E78">
              <w:t>7.852946</w:t>
            </w:r>
          </w:p>
        </w:tc>
        <w:tc>
          <w:tcPr>
            <w:tcW w:w="1118" w:type="dxa"/>
            <w:noWrap/>
            <w:hideMark/>
          </w:tcPr>
          <w:p w14:paraId="041D86D0" w14:textId="77777777" w:rsidR="00A51E78" w:rsidRPr="00A51E78" w:rsidRDefault="00A51E78" w:rsidP="00A51E78">
            <w:r w:rsidRPr="00A51E78">
              <w:t>5.174505</w:t>
            </w:r>
          </w:p>
        </w:tc>
        <w:tc>
          <w:tcPr>
            <w:tcW w:w="1118" w:type="dxa"/>
            <w:noWrap/>
            <w:hideMark/>
          </w:tcPr>
          <w:p w14:paraId="7BC996B3" w14:textId="77777777" w:rsidR="00A51E78" w:rsidRPr="00A51E78" w:rsidRDefault="00A51E78" w:rsidP="00A51E78">
            <w:r w:rsidRPr="00A51E78">
              <w:t>7.110789</w:t>
            </w:r>
          </w:p>
        </w:tc>
        <w:tc>
          <w:tcPr>
            <w:tcW w:w="1118" w:type="dxa"/>
            <w:noWrap/>
            <w:hideMark/>
          </w:tcPr>
          <w:p w14:paraId="7FA7599E" w14:textId="77777777" w:rsidR="00A51E78" w:rsidRPr="00A51E78" w:rsidRDefault="00A51E78" w:rsidP="00A51E78">
            <w:r w:rsidRPr="00A51E78">
              <w:t>4.532097</w:t>
            </w:r>
          </w:p>
        </w:tc>
        <w:tc>
          <w:tcPr>
            <w:tcW w:w="1118" w:type="dxa"/>
            <w:noWrap/>
            <w:hideMark/>
          </w:tcPr>
          <w:p w14:paraId="522607B2" w14:textId="77777777" w:rsidR="00A51E78" w:rsidRPr="00A51E78" w:rsidRDefault="00A51E78" w:rsidP="00A51E78">
            <w:r w:rsidRPr="00A51E78">
              <w:t>5.680673</w:t>
            </w:r>
          </w:p>
        </w:tc>
      </w:tr>
      <w:tr w:rsidR="00A51E78" w:rsidRPr="00A51E78" w14:paraId="2D11AC8B" w14:textId="77777777" w:rsidTr="00A51E78">
        <w:trPr>
          <w:trHeight w:val="261"/>
        </w:trPr>
        <w:tc>
          <w:tcPr>
            <w:tcW w:w="1118" w:type="dxa"/>
            <w:noWrap/>
            <w:hideMark/>
          </w:tcPr>
          <w:p w14:paraId="23354A3A" w14:textId="77777777" w:rsidR="00A51E78" w:rsidRPr="00A51E78" w:rsidRDefault="00A51E78" w:rsidP="00A51E78">
            <w:r w:rsidRPr="00A51E78">
              <w:t>6.203142</w:t>
            </w:r>
          </w:p>
        </w:tc>
        <w:tc>
          <w:tcPr>
            <w:tcW w:w="1118" w:type="dxa"/>
            <w:noWrap/>
            <w:hideMark/>
          </w:tcPr>
          <w:p w14:paraId="4E6D5049" w14:textId="77777777" w:rsidR="00A51E78" w:rsidRPr="00A51E78" w:rsidRDefault="00A51E78" w:rsidP="00A51E78">
            <w:r w:rsidRPr="00A51E78">
              <w:t>5.793055</w:t>
            </w:r>
          </w:p>
        </w:tc>
        <w:tc>
          <w:tcPr>
            <w:tcW w:w="1118" w:type="dxa"/>
            <w:noWrap/>
            <w:hideMark/>
          </w:tcPr>
          <w:p w14:paraId="52ADE9B8" w14:textId="77777777" w:rsidR="00A51E78" w:rsidRPr="00A51E78" w:rsidRDefault="00A51E78" w:rsidP="00A51E78">
            <w:r w:rsidRPr="00A51E78">
              <w:t>4.470087</w:t>
            </w:r>
          </w:p>
        </w:tc>
        <w:tc>
          <w:tcPr>
            <w:tcW w:w="1118" w:type="dxa"/>
            <w:noWrap/>
            <w:hideMark/>
          </w:tcPr>
          <w:p w14:paraId="74EC1294" w14:textId="77777777" w:rsidR="00A51E78" w:rsidRPr="00A51E78" w:rsidRDefault="00A51E78" w:rsidP="00A51E78">
            <w:r w:rsidRPr="00A51E78">
              <w:t>5.134521</w:t>
            </w:r>
          </w:p>
        </w:tc>
        <w:tc>
          <w:tcPr>
            <w:tcW w:w="1118" w:type="dxa"/>
            <w:noWrap/>
            <w:hideMark/>
          </w:tcPr>
          <w:p w14:paraId="1F91B6B2" w14:textId="77777777" w:rsidR="00A51E78" w:rsidRPr="00A51E78" w:rsidRDefault="00A51E78" w:rsidP="00A51E78">
            <w:r w:rsidRPr="00A51E78">
              <w:t>7.932804</w:t>
            </w:r>
          </w:p>
        </w:tc>
        <w:tc>
          <w:tcPr>
            <w:tcW w:w="1118" w:type="dxa"/>
            <w:noWrap/>
            <w:hideMark/>
          </w:tcPr>
          <w:p w14:paraId="341A991D" w14:textId="77777777" w:rsidR="00A51E78" w:rsidRPr="00A51E78" w:rsidRDefault="00A51E78" w:rsidP="00A51E78">
            <w:r w:rsidRPr="00A51E78">
              <w:t>6.740757</w:t>
            </w:r>
          </w:p>
        </w:tc>
        <w:tc>
          <w:tcPr>
            <w:tcW w:w="1118" w:type="dxa"/>
            <w:noWrap/>
            <w:hideMark/>
          </w:tcPr>
          <w:p w14:paraId="7B70CE30" w14:textId="77777777" w:rsidR="00A51E78" w:rsidRPr="00A51E78" w:rsidRDefault="00A51E78" w:rsidP="00A51E78">
            <w:r w:rsidRPr="00A51E78">
              <w:t>5.260439</w:t>
            </w:r>
          </w:p>
        </w:tc>
        <w:tc>
          <w:tcPr>
            <w:tcW w:w="1118" w:type="dxa"/>
            <w:noWrap/>
            <w:hideMark/>
          </w:tcPr>
          <w:p w14:paraId="31A313C8" w14:textId="77777777" w:rsidR="00A51E78" w:rsidRPr="00A51E78" w:rsidRDefault="00A51E78" w:rsidP="00A51E78">
            <w:r w:rsidRPr="00A51E78">
              <w:t>8.745116</w:t>
            </w:r>
          </w:p>
        </w:tc>
        <w:tc>
          <w:tcPr>
            <w:tcW w:w="1118" w:type="dxa"/>
            <w:noWrap/>
            <w:hideMark/>
          </w:tcPr>
          <w:p w14:paraId="583A9B5F" w14:textId="77777777" w:rsidR="00A51E78" w:rsidRPr="00A51E78" w:rsidRDefault="00A51E78" w:rsidP="00A51E78">
            <w:r w:rsidRPr="00A51E78">
              <w:t>6.390104</w:t>
            </w:r>
          </w:p>
        </w:tc>
        <w:tc>
          <w:tcPr>
            <w:tcW w:w="1118" w:type="dxa"/>
            <w:noWrap/>
            <w:hideMark/>
          </w:tcPr>
          <w:p w14:paraId="5B6782CC" w14:textId="77777777" w:rsidR="00A51E78" w:rsidRPr="00A51E78" w:rsidRDefault="00A51E78" w:rsidP="00A51E78">
            <w:r w:rsidRPr="00A51E78">
              <w:t>6.102413</w:t>
            </w:r>
          </w:p>
        </w:tc>
      </w:tr>
      <w:tr w:rsidR="00A51E78" w:rsidRPr="00A51E78" w14:paraId="5FBA73C2" w14:textId="77777777" w:rsidTr="00A51E78">
        <w:trPr>
          <w:trHeight w:val="261"/>
        </w:trPr>
        <w:tc>
          <w:tcPr>
            <w:tcW w:w="1118" w:type="dxa"/>
            <w:noWrap/>
            <w:hideMark/>
          </w:tcPr>
          <w:p w14:paraId="1A152192" w14:textId="77777777" w:rsidR="00A51E78" w:rsidRPr="00A51E78" w:rsidRDefault="00A51E78" w:rsidP="00A51E78">
            <w:r w:rsidRPr="00A51E78">
              <w:t>4.534146</w:t>
            </w:r>
          </w:p>
        </w:tc>
        <w:tc>
          <w:tcPr>
            <w:tcW w:w="1118" w:type="dxa"/>
            <w:noWrap/>
            <w:hideMark/>
          </w:tcPr>
          <w:p w14:paraId="37B5A60C" w14:textId="77777777" w:rsidR="00A51E78" w:rsidRPr="00A51E78" w:rsidRDefault="00A51E78" w:rsidP="00A51E78">
            <w:r w:rsidRPr="00A51E78">
              <w:t>6.821919</w:t>
            </w:r>
          </w:p>
        </w:tc>
        <w:tc>
          <w:tcPr>
            <w:tcW w:w="1118" w:type="dxa"/>
            <w:noWrap/>
            <w:hideMark/>
          </w:tcPr>
          <w:p w14:paraId="4EAFE330" w14:textId="77777777" w:rsidR="00A51E78" w:rsidRPr="00A51E78" w:rsidRDefault="00A51E78" w:rsidP="00A51E78">
            <w:r w:rsidRPr="00A51E78">
              <w:t>5.727626</w:t>
            </w:r>
          </w:p>
        </w:tc>
        <w:tc>
          <w:tcPr>
            <w:tcW w:w="1118" w:type="dxa"/>
            <w:noWrap/>
            <w:hideMark/>
          </w:tcPr>
          <w:p w14:paraId="4CAB978E" w14:textId="77777777" w:rsidR="00A51E78" w:rsidRPr="00A51E78" w:rsidRDefault="00A51E78" w:rsidP="00A51E78">
            <w:r w:rsidRPr="00A51E78">
              <w:t>9.354981</w:t>
            </w:r>
          </w:p>
        </w:tc>
        <w:tc>
          <w:tcPr>
            <w:tcW w:w="1118" w:type="dxa"/>
            <w:noWrap/>
            <w:hideMark/>
          </w:tcPr>
          <w:p w14:paraId="6DE20ABC" w14:textId="77777777" w:rsidR="00A51E78" w:rsidRPr="00A51E78" w:rsidRDefault="00A51E78" w:rsidP="00A51E78">
            <w:r w:rsidRPr="00A51E78">
              <w:t>7.601881</w:t>
            </w:r>
          </w:p>
        </w:tc>
        <w:tc>
          <w:tcPr>
            <w:tcW w:w="1118" w:type="dxa"/>
            <w:noWrap/>
            <w:hideMark/>
          </w:tcPr>
          <w:p w14:paraId="13C2BA92" w14:textId="77777777" w:rsidR="00A51E78" w:rsidRPr="00A51E78" w:rsidRDefault="00A51E78" w:rsidP="00A51E78">
            <w:r w:rsidRPr="00A51E78">
              <w:t>7.284519</w:t>
            </w:r>
          </w:p>
        </w:tc>
        <w:tc>
          <w:tcPr>
            <w:tcW w:w="1118" w:type="dxa"/>
            <w:noWrap/>
            <w:hideMark/>
          </w:tcPr>
          <w:p w14:paraId="307C38A6" w14:textId="77777777" w:rsidR="00A51E78" w:rsidRPr="00A51E78" w:rsidRDefault="00A51E78" w:rsidP="00A51E78">
            <w:r w:rsidRPr="00A51E78">
              <w:t>6.801277</w:t>
            </w:r>
          </w:p>
        </w:tc>
        <w:tc>
          <w:tcPr>
            <w:tcW w:w="1118" w:type="dxa"/>
            <w:noWrap/>
            <w:hideMark/>
          </w:tcPr>
          <w:p w14:paraId="28960854" w14:textId="77777777" w:rsidR="00A51E78" w:rsidRPr="00A51E78" w:rsidRDefault="00A51E78" w:rsidP="00A51E78">
            <w:r w:rsidRPr="00A51E78">
              <w:t>9.210964</w:t>
            </w:r>
          </w:p>
        </w:tc>
        <w:tc>
          <w:tcPr>
            <w:tcW w:w="1118" w:type="dxa"/>
            <w:noWrap/>
            <w:hideMark/>
          </w:tcPr>
          <w:p w14:paraId="1ECA580F" w14:textId="77777777" w:rsidR="00A51E78" w:rsidRPr="00A51E78" w:rsidRDefault="00A51E78" w:rsidP="00A51E78">
            <w:r w:rsidRPr="00A51E78">
              <w:t>7.462993</w:t>
            </w:r>
          </w:p>
        </w:tc>
        <w:tc>
          <w:tcPr>
            <w:tcW w:w="1118" w:type="dxa"/>
            <w:noWrap/>
            <w:hideMark/>
          </w:tcPr>
          <w:p w14:paraId="53A0ED3F" w14:textId="77777777" w:rsidR="00A51E78" w:rsidRPr="00A51E78" w:rsidRDefault="00A51E78" w:rsidP="00A51E78">
            <w:r w:rsidRPr="00A51E78">
              <w:t>6.635469</w:t>
            </w:r>
          </w:p>
        </w:tc>
      </w:tr>
      <w:tr w:rsidR="00A51E78" w:rsidRPr="00A51E78" w14:paraId="14398528" w14:textId="77777777" w:rsidTr="00A51E78">
        <w:trPr>
          <w:trHeight w:val="261"/>
        </w:trPr>
        <w:tc>
          <w:tcPr>
            <w:tcW w:w="1118" w:type="dxa"/>
            <w:noWrap/>
            <w:hideMark/>
          </w:tcPr>
          <w:p w14:paraId="0EF7CC92" w14:textId="77777777" w:rsidR="00A51E78" w:rsidRPr="00A51E78" w:rsidRDefault="00A51E78" w:rsidP="00A51E78">
            <w:r w:rsidRPr="00A51E78">
              <w:t>4.574617</w:t>
            </w:r>
          </w:p>
        </w:tc>
        <w:tc>
          <w:tcPr>
            <w:tcW w:w="1118" w:type="dxa"/>
            <w:noWrap/>
            <w:hideMark/>
          </w:tcPr>
          <w:p w14:paraId="536FB084" w14:textId="77777777" w:rsidR="00A51E78" w:rsidRPr="00A51E78" w:rsidRDefault="00A51E78" w:rsidP="00A51E78">
            <w:r w:rsidRPr="00A51E78">
              <w:t>7.471666</w:t>
            </w:r>
          </w:p>
        </w:tc>
        <w:tc>
          <w:tcPr>
            <w:tcW w:w="1118" w:type="dxa"/>
            <w:noWrap/>
            <w:hideMark/>
          </w:tcPr>
          <w:p w14:paraId="7ED3899F" w14:textId="77777777" w:rsidR="00A51E78" w:rsidRPr="00A51E78" w:rsidRDefault="00A51E78" w:rsidP="00A51E78">
            <w:r w:rsidRPr="00A51E78">
              <w:t>6.55278</w:t>
            </w:r>
          </w:p>
        </w:tc>
        <w:tc>
          <w:tcPr>
            <w:tcW w:w="1118" w:type="dxa"/>
            <w:noWrap/>
            <w:hideMark/>
          </w:tcPr>
          <w:p w14:paraId="14539884" w14:textId="77777777" w:rsidR="00A51E78" w:rsidRPr="00A51E78" w:rsidRDefault="00A51E78" w:rsidP="00A51E78">
            <w:r w:rsidRPr="00A51E78">
              <w:t>6.87441</w:t>
            </w:r>
          </w:p>
        </w:tc>
        <w:tc>
          <w:tcPr>
            <w:tcW w:w="1118" w:type="dxa"/>
            <w:noWrap/>
            <w:hideMark/>
          </w:tcPr>
          <w:p w14:paraId="660ECE40" w14:textId="77777777" w:rsidR="00A51E78" w:rsidRPr="00A51E78" w:rsidRDefault="00A51E78" w:rsidP="00A51E78">
            <w:r w:rsidRPr="00A51E78">
              <w:t>3.4373</w:t>
            </w:r>
          </w:p>
        </w:tc>
        <w:tc>
          <w:tcPr>
            <w:tcW w:w="1118" w:type="dxa"/>
            <w:noWrap/>
            <w:hideMark/>
          </w:tcPr>
          <w:p w14:paraId="610B6655" w14:textId="77777777" w:rsidR="00A51E78" w:rsidRPr="00A51E78" w:rsidRDefault="00A51E78" w:rsidP="00A51E78">
            <w:r w:rsidRPr="00A51E78">
              <w:t>7.372331</w:t>
            </w:r>
          </w:p>
        </w:tc>
        <w:tc>
          <w:tcPr>
            <w:tcW w:w="1118" w:type="dxa"/>
            <w:noWrap/>
            <w:hideMark/>
          </w:tcPr>
          <w:p w14:paraId="0D61B91A" w14:textId="77777777" w:rsidR="00A51E78" w:rsidRPr="00A51E78" w:rsidRDefault="00A51E78" w:rsidP="00A51E78">
            <w:r w:rsidRPr="00A51E78">
              <w:t>5.670133</w:t>
            </w:r>
          </w:p>
        </w:tc>
        <w:tc>
          <w:tcPr>
            <w:tcW w:w="1118" w:type="dxa"/>
            <w:noWrap/>
            <w:hideMark/>
          </w:tcPr>
          <w:p w14:paraId="7906D556" w14:textId="77777777" w:rsidR="00A51E78" w:rsidRPr="00A51E78" w:rsidRDefault="00A51E78" w:rsidP="00A51E78">
            <w:r w:rsidRPr="00A51E78">
              <w:t>4.762791</w:t>
            </w:r>
          </w:p>
        </w:tc>
        <w:tc>
          <w:tcPr>
            <w:tcW w:w="1118" w:type="dxa"/>
            <w:noWrap/>
            <w:hideMark/>
          </w:tcPr>
          <w:p w14:paraId="16333B9B" w14:textId="77777777" w:rsidR="00A51E78" w:rsidRPr="00A51E78" w:rsidRDefault="00A51E78" w:rsidP="00A51E78">
            <w:r w:rsidRPr="00A51E78">
              <w:t>7.475878</w:t>
            </w:r>
          </w:p>
        </w:tc>
        <w:tc>
          <w:tcPr>
            <w:tcW w:w="1118" w:type="dxa"/>
            <w:noWrap/>
            <w:hideMark/>
          </w:tcPr>
          <w:p w14:paraId="46826A6C" w14:textId="77777777" w:rsidR="00A51E78" w:rsidRPr="00A51E78" w:rsidRDefault="00A51E78" w:rsidP="00A51E78">
            <w:r w:rsidRPr="00A51E78">
              <w:t>7.561303</w:t>
            </w:r>
          </w:p>
        </w:tc>
      </w:tr>
      <w:tr w:rsidR="00A51E78" w:rsidRPr="00A51E78" w14:paraId="2E635C89" w14:textId="77777777" w:rsidTr="00A51E78">
        <w:trPr>
          <w:trHeight w:val="261"/>
        </w:trPr>
        <w:tc>
          <w:tcPr>
            <w:tcW w:w="1118" w:type="dxa"/>
            <w:noWrap/>
            <w:hideMark/>
          </w:tcPr>
          <w:p w14:paraId="7DB613CA" w14:textId="77777777" w:rsidR="00A51E78" w:rsidRPr="00A51E78" w:rsidRDefault="00A51E78" w:rsidP="00A51E78">
            <w:r w:rsidRPr="00A51E78">
              <w:t>7.327112</w:t>
            </w:r>
          </w:p>
        </w:tc>
        <w:tc>
          <w:tcPr>
            <w:tcW w:w="1118" w:type="dxa"/>
            <w:noWrap/>
            <w:hideMark/>
          </w:tcPr>
          <w:p w14:paraId="4D22186E" w14:textId="77777777" w:rsidR="00A51E78" w:rsidRPr="00A51E78" w:rsidRDefault="00A51E78" w:rsidP="00A51E78">
            <w:r w:rsidRPr="00A51E78">
              <w:t>6.671377</w:t>
            </w:r>
          </w:p>
        </w:tc>
        <w:tc>
          <w:tcPr>
            <w:tcW w:w="1118" w:type="dxa"/>
            <w:noWrap/>
            <w:hideMark/>
          </w:tcPr>
          <w:p w14:paraId="30100B1B" w14:textId="77777777" w:rsidR="00A51E78" w:rsidRPr="00A51E78" w:rsidRDefault="00A51E78" w:rsidP="00A51E78">
            <w:r w:rsidRPr="00A51E78">
              <w:t>6.736234</w:t>
            </w:r>
          </w:p>
        </w:tc>
        <w:tc>
          <w:tcPr>
            <w:tcW w:w="1118" w:type="dxa"/>
            <w:noWrap/>
            <w:hideMark/>
          </w:tcPr>
          <w:p w14:paraId="7286C7CC" w14:textId="77777777" w:rsidR="00A51E78" w:rsidRPr="00A51E78" w:rsidRDefault="00A51E78" w:rsidP="00A51E78">
            <w:r w:rsidRPr="00A51E78">
              <w:t>7.697215</w:t>
            </w:r>
          </w:p>
        </w:tc>
        <w:tc>
          <w:tcPr>
            <w:tcW w:w="1118" w:type="dxa"/>
            <w:noWrap/>
            <w:hideMark/>
          </w:tcPr>
          <w:p w14:paraId="37ABD7C5" w14:textId="77777777" w:rsidR="00A51E78" w:rsidRPr="00A51E78" w:rsidRDefault="00A51E78" w:rsidP="00A51E78">
            <w:r w:rsidRPr="00A51E78">
              <w:t>7.678688</w:t>
            </w:r>
          </w:p>
        </w:tc>
        <w:tc>
          <w:tcPr>
            <w:tcW w:w="1118" w:type="dxa"/>
            <w:noWrap/>
            <w:hideMark/>
          </w:tcPr>
          <w:p w14:paraId="56816161" w14:textId="77777777" w:rsidR="00A51E78" w:rsidRPr="00A51E78" w:rsidRDefault="00A51E78" w:rsidP="00A51E78">
            <w:r w:rsidRPr="00A51E78">
              <w:t>6.999695</w:t>
            </w:r>
          </w:p>
        </w:tc>
        <w:tc>
          <w:tcPr>
            <w:tcW w:w="1118" w:type="dxa"/>
            <w:noWrap/>
            <w:hideMark/>
          </w:tcPr>
          <w:p w14:paraId="3C81A4A6" w14:textId="77777777" w:rsidR="00A51E78" w:rsidRPr="00A51E78" w:rsidRDefault="00A51E78" w:rsidP="00A51E78">
            <w:r w:rsidRPr="00A51E78">
              <w:t>6.709612</w:t>
            </w:r>
          </w:p>
        </w:tc>
        <w:tc>
          <w:tcPr>
            <w:tcW w:w="1118" w:type="dxa"/>
            <w:noWrap/>
            <w:hideMark/>
          </w:tcPr>
          <w:p w14:paraId="5496490C" w14:textId="77777777" w:rsidR="00A51E78" w:rsidRPr="00A51E78" w:rsidRDefault="00A51E78" w:rsidP="00A51E78">
            <w:r w:rsidRPr="00A51E78">
              <w:t>5.757348</w:t>
            </w:r>
          </w:p>
        </w:tc>
        <w:tc>
          <w:tcPr>
            <w:tcW w:w="1118" w:type="dxa"/>
            <w:noWrap/>
            <w:hideMark/>
          </w:tcPr>
          <w:p w14:paraId="247D3BE9" w14:textId="77777777" w:rsidR="00A51E78" w:rsidRPr="00A51E78" w:rsidRDefault="00A51E78" w:rsidP="00A51E78">
            <w:r w:rsidRPr="00A51E78">
              <w:t>7.185125</w:t>
            </w:r>
          </w:p>
        </w:tc>
        <w:tc>
          <w:tcPr>
            <w:tcW w:w="1118" w:type="dxa"/>
            <w:noWrap/>
            <w:hideMark/>
          </w:tcPr>
          <w:p w14:paraId="7370185B" w14:textId="77777777" w:rsidR="00A51E78" w:rsidRPr="00A51E78" w:rsidRDefault="00A51E78" w:rsidP="00A51E78">
            <w:r w:rsidRPr="00A51E78">
              <w:t>3.217183</w:t>
            </w:r>
          </w:p>
        </w:tc>
      </w:tr>
      <w:tr w:rsidR="00A51E78" w:rsidRPr="00A51E78" w14:paraId="2F357394" w14:textId="77777777" w:rsidTr="00A51E78">
        <w:trPr>
          <w:trHeight w:val="261"/>
        </w:trPr>
        <w:tc>
          <w:tcPr>
            <w:tcW w:w="1118" w:type="dxa"/>
            <w:noWrap/>
            <w:hideMark/>
          </w:tcPr>
          <w:p w14:paraId="34E1C8D0" w14:textId="77777777" w:rsidR="00A51E78" w:rsidRPr="00A51E78" w:rsidRDefault="00A51E78" w:rsidP="00A51E78">
            <w:r w:rsidRPr="00A51E78">
              <w:t>5.522863</w:t>
            </w:r>
          </w:p>
        </w:tc>
        <w:tc>
          <w:tcPr>
            <w:tcW w:w="1118" w:type="dxa"/>
            <w:noWrap/>
            <w:hideMark/>
          </w:tcPr>
          <w:p w14:paraId="54E1B39F" w14:textId="77777777" w:rsidR="00A51E78" w:rsidRPr="00A51E78" w:rsidRDefault="00A51E78" w:rsidP="00A51E78">
            <w:r w:rsidRPr="00A51E78">
              <w:t>4.295027</w:t>
            </w:r>
          </w:p>
        </w:tc>
        <w:tc>
          <w:tcPr>
            <w:tcW w:w="1118" w:type="dxa"/>
            <w:noWrap/>
            <w:hideMark/>
          </w:tcPr>
          <w:p w14:paraId="71B4AF5A" w14:textId="77777777" w:rsidR="00A51E78" w:rsidRPr="00A51E78" w:rsidRDefault="00A51E78" w:rsidP="00A51E78">
            <w:r w:rsidRPr="00A51E78">
              <w:t>7.440364</w:t>
            </w:r>
          </w:p>
        </w:tc>
        <w:tc>
          <w:tcPr>
            <w:tcW w:w="1118" w:type="dxa"/>
            <w:noWrap/>
            <w:hideMark/>
          </w:tcPr>
          <w:p w14:paraId="3BB812AC" w14:textId="77777777" w:rsidR="00A51E78" w:rsidRPr="00A51E78" w:rsidRDefault="00A51E78" w:rsidP="00A51E78">
            <w:r w:rsidRPr="00A51E78">
              <w:t>7.113888</w:t>
            </w:r>
          </w:p>
        </w:tc>
        <w:tc>
          <w:tcPr>
            <w:tcW w:w="1118" w:type="dxa"/>
            <w:noWrap/>
            <w:hideMark/>
          </w:tcPr>
          <w:p w14:paraId="1FB11772" w14:textId="77777777" w:rsidR="00A51E78" w:rsidRPr="00A51E78" w:rsidRDefault="00A51E78" w:rsidP="00A51E78">
            <w:r w:rsidRPr="00A51E78">
              <w:t>4.771625</w:t>
            </w:r>
          </w:p>
        </w:tc>
        <w:tc>
          <w:tcPr>
            <w:tcW w:w="1118" w:type="dxa"/>
            <w:noWrap/>
            <w:hideMark/>
          </w:tcPr>
          <w:p w14:paraId="67DD246A" w14:textId="77777777" w:rsidR="00A51E78" w:rsidRPr="00A51E78" w:rsidRDefault="00A51E78" w:rsidP="00A51E78">
            <w:r w:rsidRPr="00A51E78">
              <w:t>4.563828</w:t>
            </w:r>
          </w:p>
        </w:tc>
        <w:tc>
          <w:tcPr>
            <w:tcW w:w="1118" w:type="dxa"/>
            <w:noWrap/>
            <w:hideMark/>
          </w:tcPr>
          <w:p w14:paraId="29CAD299" w14:textId="77777777" w:rsidR="00A51E78" w:rsidRPr="00A51E78" w:rsidRDefault="00A51E78" w:rsidP="00A51E78">
            <w:r w:rsidRPr="00A51E78">
              <w:t>6.928679</w:t>
            </w:r>
          </w:p>
        </w:tc>
        <w:tc>
          <w:tcPr>
            <w:tcW w:w="1118" w:type="dxa"/>
            <w:noWrap/>
            <w:hideMark/>
          </w:tcPr>
          <w:p w14:paraId="64FDF41F" w14:textId="77777777" w:rsidR="00A51E78" w:rsidRPr="00A51E78" w:rsidRDefault="00A51E78" w:rsidP="00A51E78">
            <w:r w:rsidRPr="00A51E78">
              <w:t>8.999668</w:t>
            </w:r>
          </w:p>
        </w:tc>
        <w:tc>
          <w:tcPr>
            <w:tcW w:w="1118" w:type="dxa"/>
            <w:noWrap/>
            <w:hideMark/>
          </w:tcPr>
          <w:p w14:paraId="7D8B4078" w14:textId="77777777" w:rsidR="00A51E78" w:rsidRPr="00A51E78" w:rsidRDefault="00A51E78" w:rsidP="00A51E78">
            <w:r w:rsidRPr="00A51E78">
              <w:t>6.939501</w:t>
            </w:r>
          </w:p>
        </w:tc>
        <w:tc>
          <w:tcPr>
            <w:tcW w:w="1118" w:type="dxa"/>
            <w:noWrap/>
            <w:hideMark/>
          </w:tcPr>
          <w:p w14:paraId="62353B6B" w14:textId="77777777" w:rsidR="00A51E78" w:rsidRPr="00A51E78" w:rsidRDefault="00A51E78" w:rsidP="00A51E78">
            <w:r w:rsidRPr="00A51E78">
              <w:t>7.283642</w:t>
            </w:r>
          </w:p>
        </w:tc>
      </w:tr>
      <w:tr w:rsidR="00A51E78" w:rsidRPr="00A51E78" w14:paraId="4EB1DDDF" w14:textId="77777777" w:rsidTr="00A51E78">
        <w:trPr>
          <w:trHeight w:val="261"/>
        </w:trPr>
        <w:tc>
          <w:tcPr>
            <w:tcW w:w="1118" w:type="dxa"/>
            <w:noWrap/>
            <w:hideMark/>
          </w:tcPr>
          <w:p w14:paraId="309FCA56" w14:textId="77777777" w:rsidR="00A51E78" w:rsidRPr="00A51E78" w:rsidRDefault="00A51E78" w:rsidP="00A51E78">
            <w:pPr>
              <w:rPr>
                <w:b/>
                <w:bCs/>
              </w:rPr>
            </w:pPr>
            <w:r w:rsidRPr="00A51E78">
              <w:rPr>
                <w:b/>
                <w:bCs/>
              </w:rPr>
              <w:t>5.436787</w:t>
            </w:r>
          </w:p>
        </w:tc>
        <w:tc>
          <w:tcPr>
            <w:tcW w:w="1118" w:type="dxa"/>
            <w:noWrap/>
            <w:hideMark/>
          </w:tcPr>
          <w:p w14:paraId="7D220959" w14:textId="77777777" w:rsidR="00A51E78" w:rsidRPr="00A51E78" w:rsidRDefault="00A51E78" w:rsidP="00A51E78">
            <w:pPr>
              <w:rPr>
                <w:b/>
                <w:bCs/>
              </w:rPr>
            </w:pPr>
            <w:r w:rsidRPr="00A51E78">
              <w:rPr>
                <w:b/>
                <w:bCs/>
              </w:rPr>
              <w:t>6.955474</w:t>
            </w:r>
          </w:p>
        </w:tc>
        <w:tc>
          <w:tcPr>
            <w:tcW w:w="1118" w:type="dxa"/>
            <w:noWrap/>
            <w:hideMark/>
          </w:tcPr>
          <w:p w14:paraId="1DCD9FCF" w14:textId="77777777" w:rsidR="00A51E78" w:rsidRPr="00A51E78" w:rsidRDefault="00A51E78" w:rsidP="00A51E78">
            <w:pPr>
              <w:rPr>
                <w:b/>
                <w:bCs/>
              </w:rPr>
            </w:pPr>
            <w:r w:rsidRPr="00A51E78">
              <w:rPr>
                <w:b/>
                <w:bCs/>
              </w:rPr>
              <w:t>5.974611</w:t>
            </w:r>
          </w:p>
        </w:tc>
        <w:tc>
          <w:tcPr>
            <w:tcW w:w="1118" w:type="dxa"/>
            <w:noWrap/>
            <w:hideMark/>
          </w:tcPr>
          <w:p w14:paraId="74788111" w14:textId="77777777" w:rsidR="00A51E78" w:rsidRPr="00A51E78" w:rsidRDefault="00A51E78" w:rsidP="00A51E78">
            <w:pPr>
              <w:rPr>
                <w:b/>
                <w:bCs/>
              </w:rPr>
            </w:pPr>
            <w:r w:rsidRPr="00A51E78">
              <w:rPr>
                <w:b/>
                <w:bCs/>
              </w:rPr>
              <w:t>6.877963</w:t>
            </w:r>
          </w:p>
        </w:tc>
        <w:tc>
          <w:tcPr>
            <w:tcW w:w="1118" w:type="dxa"/>
            <w:noWrap/>
            <w:hideMark/>
          </w:tcPr>
          <w:p w14:paraId="4DFC6435" w14:textId="77777777" w:rsidR="00A51E78" w:rsidRPr="00A51E78" w:rsidRDefault="00A51E78" w:rsidP="00A51E78">
            <w:pPr>
              <w:rPr>
                <w:b/>
                <w:bCs/>
              </w:rPr>
            </w:pPr>
            <w:r w:rsidRPr="00A51E78">
              <w:rPr>
                <w:b/>
                <w:bCs/>
              </w:rPr>
              <w:t>6.001148</w:t>
            </w:r>
          </w:p>
        </w:tc>
        <w:tc>
          <w:tcPr>
            <w:tcW w:w="1118" w:type="dxa"/>
            <w:noWrap/>
            <w:hideMark/>
          </w:tcPr>
          <w:p w14:paraId="669D28FB" w14:textId="77777777" w:rsidR="00A51E78" w:rsidRPr="00A51E78" w:rsidRDefault="00A51E78" w:rsidP="00A51E78">
            <w:pPr>
              <w:rPr>
                <w:b/>
                <w:bCs/>
              </w:rPr>
            </w:pPr>
            <w:r w:rsidRPr="00A51E78">
              <w:rPr>
                <w:b/>
                <w:bCs/>
              </w:rPr>
              <w:t>6.991972</w:t>
            </w:r>
          </w:p>
        </w:tc>
        <w:tc>
          <w:tcPr>
            <w:tcW w:w="1118" w:type="dxa"/>
            <w:noWrap/>
            <w:hideMark/>
          </w:tcPr>
          <w:p w14:paraId="363A1C52" w14:textId="77777777" w:rsidR="00A51E78" w:rsidRPr="00A51E78" w:rsidRDefault="00A51E78" w:rsidP="00A51E78">
            <w:pPr>
              <w:rPr>
                <w:b/>
                <w:bCs/>
              </w:rPr>
            </w:pPr>
            <w:r w:rsidRPr="00A51E78">
              <w:rPr>
                <w:b/>
                <w:bCs/>
              </w:rPr>
              <w:t>6.56682</w:t>
            </w:r>
          </w:p>
        </w:tc>
        <w:tc>
          <w:tcPr>
            <w:tcW w:w="1118" w:type="dxa"/>
            <w:noWrap/>
            <w:hideMark/>
          </w:tcPr>
          <w:p w14:paraId="6E5D4848" w14:textId="77777777" w:rsidR="00A51E78" w:rsidRPr="00A51E78" w:rsidRDefault="00A51E78" w:rsidP="00A51E78">
            <w:pPr>
              <w:rPr>
                <w:b/>
                <w:bCs/>
              </w:rPr>
            </w:pPr>
            <w:r w:rsidRPr="00A51E78">
              <w:rPr>
                <w:b/>
                <w:bCs/>
              </w:rPr>
              <w:t>7.394144</w:t>
            </w:r>
          </w:p>
        </w:tc>
        <w:tc>
          <w:tcPr>
            <w:tcW w:w="1118" w:type="dxa"/>
            <w:noWrap/>
            <w:hideMark/>
          </w:tcPr>
          <w:p w14:paraId="0BAAF1D6" w14:textId="77777777" w:rsidR="00A51E78" w:rsidRPr="00A51E78" w:rsidRDefault="00A51E78" w:rsidP="00A51E78">
            <w:pPr>
              <w:rPr>
                <w:b/>
                <w:bCs/>
              </w:rPr>
            </w:pPr>
            <w:r w:rsidRPr="00A51E78">
              <w:rPr>
                <w:b/>
                <w:bCs/>
              </w:rPr>
              <w:t>9.048169</w:t>
            </w:r>
          </w:p>
        </w:tc>
        <w:tc>
          <w:tcPr>
            <w:tcW w:w="1118" w:type="dxa"/>
            <w:noWrap/>
            <w:hideMark/>
          </w:tcPr>
          <w:p w14:paraId="380C6600" w14:textId="77777777" w:rsidR="00A51E78" w:rsidRPr="00A51E78" w:rsidRDefault="00A51E78" w:rsidP="00A51E78">
            <w:pPr>
              <w:rPr>
                <w:b/>
                <w:bCs/>
              </w:rPr>
            </w:pPr>
            <w:r w:rsidRPr="00A51E78">
              <w:rPr>
                <w:b/>
                <w:bCs/>
              </w:rPr>
              <w:t>5.709965</w:t>
            </w:r>
          </w:p>
        </w:tc>
      </w:tr>
    </w:tbl>
    <w:p w14:paraId="05C4E11A" w14:textId="77777777" w:rsidR="00A51E78" w:rsidRDefault="00A51E78" w:rsidP="00DD05AD"/>
    <w:p w14:paraId="2BF9838C" w14:textId="2FEC75A0" w:rsidR="004046EF" w:rsidRDefault="004046EF" w:rsidP="00DD05AD"/>
    <w:p w14:paraId="4EF3A4E1" w14:textId="77777777" w:rsidR="00A51E78" w:rsidRDefault="00A51E78" w:rsidP="00DD05AD">
      <w:r>
        <w:lastRenderedPageBreak/>
        <w:t>7</w:t>
      </w:r>
      <w:r w:rsidRPr="00A51E78">
        <w:rPr>
          <w:vertAlign w:val="superscript"/>
        </w:rPr>
        <w:t>th</w:t>
      </w:r>
      <w:r>
        <w:t xml:space="preserve"> Node</w:t>
      </w:r>
    </w:p>
    <w:tbl>
      <w:tblPr>
        <w:tblStyle w:val="TableGrid"/>
        <w:tblW w:w="0" w:type="auto"/>
        <w:tblLook w:val="04A0" w:firstRow="1" w:lastRow="0" w:firstColumn="1" w:lastColumn="0" w:noHBand="0" w:noVBand="1"/>
      </w:tblPr>
      <w:tblGrid>
        <w:gridCol w:w="1141"/>
        <w:gridCol w:w="1141"/>
        <w:gridCol w:w="1141"/>
        <w:gridCol w:w="1141"/>
        <w:gridCol w:w="1141"/>
        <w:gridCol w:w="1141"/>
        <w:gridCol w:w="1141"/>
        <w:gridCol w:w="1141"/>
        <w:gridCol w:w="1141"/>
        <w:gridCol w:w="1141"/>
      </w:tblGrid>
      <w:tr w:rsidR="00A51E78" w:rsidRPr="00A51E78" w14:paraId="2C64A76D" w14:textId="77777777" w:rsidTr="00F46130">
        <w:trPr>
          <w:trHeight w:val="261"/>
        </w:trPr>
        <w:tc>
          <w:tcPr>
            <w:tcW w:w="1141" w:type="dxa"/>
            <w:noWrap/>
            <w:hideMark/>
          </w:tcPr>
          <w:p w14:paraId="74091CE2" w14:textId="77777777" w:rsidR="00A51E78" w:rsidRPr="00A51E78" w:rsidRDefault="00A51E78" w:rsidP="00A51E78">
            <w:r w:rsidRPr="00A51E78">
              <w:t>Tx01</w:t>
            </w:r>
          </w:p>
        </w:tc>
        <w:tc>
          <w:tcPr>
            <w:tcW w:w="1141" w:type="dxa"/>
            <w:noWrap/>
            <w:hideMark/>
          </w:tcPr>
          <w:p w14:paraId="1CA5FF71" w14:textId="77777777" w:rsidR="00A51E78" w:rsidRPr="00A51E78" w:rsidRDefault="00A51E78" w:rsidP="00A51E78">
            <w:r w:rsidRPr="00A51E78">
              <w:t>Tx02</w:t>
            </w:r>
          </w:p>
        </w:tc>
        <w:tc>
          <w:tcPr>
            <w:tcW w:w="1141" w:type="dxa"/>
            <w:noWrap/>
            <w:hideMark/>
          </w:tcPr>
          <w:p w14:paraId="274556E9" w14:textId="77777777" w:rsidR="00A51E78" w:rsidRPr="00A51E78" w:rsidRDefault="00A51E78" w:rsidP="00A51E78">
            <w:r w:rsidRPr="00A51E78">
              <w:t>Tx03</w:t>
            </w:r>
          </w:p>
        </w:tc>
        <w:tc>
          <w:tcPr>
            <w:tcW w:w="1141" w:type="dxa"/>
            <w:noWrap/>
            <w:hideMark/>
          </w:tcPr>
          <w:p w14:paraId="2A23FFB6" w14:textId="77777777" w:rsidR="00A51E78" w:rsidRPr="00A51E78" w:rsidRDefault="00A51E78" w:rsidP="00A51E78">
            <w:r w:rsidRPr="00A51E78">
              <w:t>Tx04</w:t>
            </w:r>
          </w:p>
        </w:tc>
        <w:tc>
          <w:tcPr>
            <w:tcW w:w="1141" w:type="dxa"/>
            <w:noWrap/>
            <w:hideMark/>
          </w:tcPr>
          <w:p w14:paraId="4215C581" w14:textId="77777777" w:rsidR="00A51E78" w:rsidRPr="00A51E78" w:rsidRDefault="00A51E78" w:rsidP="00A51E78">
            <w:r w:rsidRPr="00A51E78">
              <w:t>Tx05</w:t>
            </w:r>
          </w:p>
        </w:tc>
        <w:tc>
          <w:tcPr>
            <w:tcW w:w="1141" w:type="dxa"/>
            <w:noWrap/>
            <w:hideMark/>
          </w:tcPr>
          <w:p w14:paraId="5846BE47" w14:textId="77777777" w:rsidR="00A51E78" w:rsidRPr="00A51E78" w:rsidRDefault="00A51E78" w:rsidP="00A51E78">
            <w:r w:rsidRPr="00A51E78">
              <w:t>Tx06</w:t>
            </w:r>
          </w:p>
        </w:tc>
        <w:tc>
          <w:tcPr>
            <w:tcW w:w="1141" w:type="dxa"/>
            <w:noWrap/>
            <w:hideMark/>
          </w:tcPr>
          <w:p w14:paraId="2CFE9085" w14:textId="77777777" w:rsidR="00A51E78" w:rsidRPr="00A51E78" w:rsidRDefault="00A51E78" w:rsidP="00A51E78">
            <w:r w:rsidRPr="00A51E78">
              <w:t>Tx07</w:t>
            </w:r>
          </w:p>
        </w:tc>
        <w:tc>
          <w:tcPr>
            <w:tcW w:w="1141" w:type="dxa"/>
            <w:noWrap/>
            <w:hideMark/>
          </w:tcPr>
          <w:p w14:paraId="3CFB1948" w14:textId="77777777" w:rsidR="00A51E78" w:rsidRPr="00A51E78" w:rsidRDefault="00A51E78" w:rsidP="00A51E78">
            <w:r w:rsidRPr="00A51E78">
              <w:t>Tx08</w:t>
            </w:r>
          </w:p>
        </w:tc>
        <w:tc>
          <w:tcPr>
            <w:tcW w:w="1141" w:type="dxa"/>
            <w:noWrap/>
            <w:hideMark/>
          </w:tcPr>
          <w:p w14:paraId="0805A644" w14:textId="77777777" w:rsidR="00A51E78" w:rsidRPr="00A51E78" w:rsidRDefault="00A51E78" w:rsidP="00A51E78">
            <w:r w:rsidRPr="00A51E78">
              <w:t>Tx09</w:t>
            </w:r>
          </w:p>
        </w:tc>
        <w:tc>
          <w:tcPr>
            <w:tcW w:w="1141" w:type="dxa"/>
            <w:noWrap/>
            <w:hideMark/>
          </w:tcPr>
          <w:p w14:paraId="5BC840A3" w14:textId="77777777" w:rsidR="00A51E78" w:rsidRPr="00A51E78" w:rsidRDefault="00A51E78" w:rsidP="00A51E78">
            <w:r w:rsidRPr="00A51E78">
              <w:t>Tx10</w:t>
            </w:r>
          </w:p>
        </w:tc>
      </w:tr>
      <w:tr w:rsidR="00A51E78" w:rsidRPr="00A51E78" w14:paraId="37820532" w14:textId="77777777" w:rsidTr="00F46130">
        <w:trPr>
          <w:trHeight w:val="261"/>
        </w:trPr>
        <w:tc>
          <w:tcPr>
            <w:tcW w:w="1141" w:type="dxa"/>
            <w:noWrap/>
            <w:hideMark/>
          </w:tcPr>
          <w:p w14:paraId="2C77BDE4" w14:textId="77777777" w:rsidR="00A51E78" w:rsidRPr="00A51E78" w:rsidRDefault="00A51E78" w:rsidP="00A51E78">
            <w:r w:rsidRPr="00A51E78">
              <w:t>6.919127</w:t>
            </w:r>
          </w:p>
        </w:tc>
        <w:tc>
          <w:tcPr>
            <w:tcW w:w="1141" w:type="dxa"/>
            <w:noWrap/>
            <w:hideMark/>
          </w:tcPr>
          <w:p w14:paraId="08BC9DA3" w14:textId="77777777" w:rsidR="00A51E78" w:rsidRPr="00A51E78" w:rsidRDefault="00A51E78" w:rsidP="00A51E78">
            <w:r w:rsidRPr="00A51E78">
              <w:t>8.436136</w:t>
            </w:r>
          </w:p>
        </w:tc>
        <w:tc>
          <w:tcPr>
            <w:tcW w:w="1141" w:type="dxa"/>
            <w:noWrap/>
            <w:hideMark/>
          </w:tcPr>
          <w:p w14:paraId="46F82678" w14:textId="77777777" w:rsidR="00A51E78" w:rsidRPr="00A51E78" w:rsidRDefault="00A51E78" w:rsidP="00A51E78">
            <w:r w:rsidRPr="00A51E78">
              <w:t>6.116499</w:t>
            </w:r>
          </w:p>
        </w:tc>
        <w:tc>
          <w:tcPr>
            <w:tcW w:w="1141" w:type="dxa"/>
            <w:noWrap/>
            <w:hideMark/>
          </w:tcPr>
          <w:p w14:paraId="38E8A289" w14:textId="77777777" w:rsidR="00A51E78" w:rsidRPr="00A51E78" w:rsidRDefault="00A51E78" w:rsidP="00A51E78">
            <w:r w:rsidRPr="00A51E78">
              <w:t>8.305493</w:t>
            </w:r>
          </w:p>
        </w:tc>
        <w:tc>
          <w:tcPr>
            <w:tcW w:w="1141" w:type="dxa"/>
            <w:noWrap/>
            <w:hideMark/>
          </w:tcPr>
          <w:p w14:paraId="4FB02C8C" w14:textId="77777777" w:rsidR="00A51E78" w:rsidRPr="00A51E78" w:rsidRDefault="00A51E78" w:rsidP="00A51E78">
            <w:r w:rsidRPr="00A51E78">
              <w:t>10.69919</w:t>
            </w:r>
          </w:p>
        </w:tc>
        <w:tc>
          <w:tcPr>
            <w:tcW w:w="1141" w:type="dxa"/>
            <w:noWrap/>
            <w:hideMark/>
          </w:tcPr>
          <w:p w14:paraId="34A9DB57" w14:textId="77777777" w:rsidR="00A51E78" w:rsidRPr="00A51E78" w:rsidRDefault="00A51E78" w:rsidP="00A51E78">
            <w:r w:rsidRPr="00A51E78">
              <w:t>6.552293</w:t>
            </w:r>
          </w:p>
        </w:tc>
        <w:tc>
          <w:tcPr>
            <w:tcW w:w="1141" w:type="dxa"/>
            <w:noWrap/>
            <w:hideMark/>
          </w:tcPr>
          <w:p w14:paraId="73506255" w14:textId="77777777" w:rsidR="00A51E78" w:rsidRPr="00A51E78" w:rsidRDefault="00A51E78" w:rsidP="00A51E78">
            <w:r w:rsidRPr="00A51E78">
              <w:t>8.288923</w:t>
            </w:r>
          </w:p>
        </w:tc>
        <w:tc>
          <w:tcPr>
            <w:tcW w:w="1141" w:type="dxa"/>
            <w:noWrap/>
            <w:hideMark/>
          </w:tcPr>
          <w:p w14:paraId="6DD94CE3" w14:textId="77777777" w:rsidR="00A51E78" w:rsidRPr="00A51E78" w:rsidRDefault="00A51E78" w:rsidP="00A51E78">
            <w:r w:rsidRPr="00A51E78">
              <w:t>9.201347</w:t>
            </w:r>
          </w:p>
        </w:tc>
        <w:tc>
          <w:tcPr>
            <w:tcW w:w="1141" w:type="dxa"/>
            <w:noWrap/>
            <w:hideMark/>
          </w:tcPr>
          <w:p w14:paraId="4467A3F7" w14:textId="77777777" w:rsidR="00A51E78" w:rsidRPr="00A51E78" w:rsidRDefault="00A51E78" w:rsidP="00A51E78">
            <w:r w:rsidRPr="00A51E78">
              <w:t>34.29017</w:t>
            </w:r>
          </w:p>
        </w:tc>
        <w:tc>
          <w:tcPr>
            <w:tcW w:w="1141" w:type="dxa"/>
            <w:noWrap/>
            <w:hideMark/>
          </w:tcPr>
          <w:p w14:paraId="570A0C2D" w14:textId="77777777" w:rsidR="00A51E78" w:rsidRPr="00A51E78" w:rsidRDefault="00A51E78" w:rsidP="00A51E78">
            <w:r w:rsidRPr="00A51E78">
              <w:t>5.129032</w:t>
            </w:r>
          </w:p>
        </w:tc>
      </w:tr>
      <w:tr w:rsidR="00A51E78" w:rsidRPr="00A51E78" w14:paraId="5043D983" w14:textId="77777777" w:rsidTr="00F46130">
        <w:trPr>
          <w:trHeight w:val="261"/>
        </w:trPr>
        <w:tc>
          <w:tcPr>
            <w:tcW w:w="1141" w:type="dxa"/>
            <w:noWrap/>
            <w:hideMark/>
          </w:tcPr>
          <w:p w14:paraId="120E29C1" w14:textId="77777777" w:rsidR="00A51E78" w:rsidRPr="00A51E78" w:rsidRDefault="00A51E78" w:rsidP="00A51E78">
            <w:r w:rsidRPr="00A51E78">
              <w:t>5.393302</w:t>
            </w:r>
          </w:p>
        </w:tc>
        <w:tc>
          <w:tcPr>
            <w:tcW w:w="1141" w:type="dxa"/>
            <w:noWrap/>
            <w:hideMark/>
          </w:tcPr>
          <w:p w14:paraId="44649BBE" w14:textId="77777777" w:rsidR="00A51E78" w:rsidRPr="00A51E78" w:rsidRDefault="00A51E78" w:rsidP="00A51E78">
            <w:r w:rsidRPr="00A51E78">
              <w:t>7.822077</w:t>
            </w:r>
          </w:p>
        </w:tc>
        <w:tc>
          <w:tcPr>
            <w:tcW w:w="1141" w:type="dxa"/>
            <w:noWrap/>
            <w:hideMark/>
          </w:tcPr>
          <w:p w14:paraId="62B79E90" w14:textId="77777777" w:rsidR="00A51E78" w:rsidRPr="00A51E78" w:rsidRDefault="00A51E78" w:rsidP="00A51E78">
            <w:r w:rsidRPr="00A51E78">
              <w:t>6.952342</w:t>
            </w:r>
          </w:p>
        </w:tc>
        <w:tc>
          <w:tcPr>
            <w:tcW w:w="1141" w:type="dxa"/>
            <w:noWrap/>
            <w:hideMark/>
          </w:tcPr>
          <w:p w14:paraId="394AF2A6" w14:textId="77777777" w:rsidR="00A51E78" w:rsidRPr="00A51E78" w:rsidRDefault="00A51E78" w:rsidP="00A51E78">
            <w:r w:rsidRPr="00A51E78">
              <w:t>3.228449</w:t>
            </w:r>
          </w:p>
        </w:tc>
        <w:tc>
          <w:tcPr>
            <w:tcW w:w="1141" w:type="dxa"/>
            <w:noWrap/>
            <w:hideMark/>
          </w:tcPr>
          <w:p w14:paraId="0B4B9935" w14:textId="77777777" w:rsidR="00A51E78" w:rsidRPr="00A51E78" w:rsidRDefault="00A51E78" w:rsidP="00A51E78">
            <w:r w:rsidRPr="00A51E78">
              <w:t>5.305882</w:t>
            </w:r>
          </w:p>
        </w:tc>
        <w:tc>
          <w:tcPr>
            <w:tcW w:w="1141" w:type="dxa"/>
            <w:noWrap/>
            <w:hideMark/>
          </w:tcPr>
          <w:p w14:paraId="6E4143FE" w14:textId="77777777" w:rsidR="00A51E78" w:rsidRPr="00A51E78" w:rsidRDefault="00A51E78" w:rsidP="00A51E78">
            <w:r w:rsidRPr="00A51E78">
              <w:t>7.25164</w:t>
            </w:r>
          </w:p>
        </w:tc>
        <w:tc>
          <w:tcPr>
            <w:tcW w:w="1141" w:type="dxa"/>
            <w:noWrap/>
            <w:hideMark/>
          </w:tcPr>
          <w:p w14:paraId="58DA5AE3" w14:textId="77777777" w:rsidR="00A51E78" w:rsidRPr="00A51E78" w:rsidRDefault="00A51E78" w:rsidP="00A51E78">
            <w:r w:rsidRPr="00A51E78">
              <w:t>6.785388</w:t>
            </w:r>
          </w:p>
        </w:tc>
        <w:tc>
          <w:tcPr>
            <w:tcW w:w="1141" w:type="dxa"/>
            <w:noWrap/>
            <w:hideMark/>
          </w:tcPr>
          <w:p w14:paraId="4BDD9ACB" w14:textId="77777777" w:rsidR="00A51E78" w:rsidRPr="00A51E78" w:rsidRDefault="00A51E78" w:rsidP="00A51E78">
            <w:r w:rsidRPr="00A51E78">
              <w:t>6.192072</w:t>
            </w:r>
          </w:p>
        </w:tc>
        <w:tc>
          <w:tcPr>
            <w:tcW w:w="1141" w:type="dxa"/>
            <w:noWrap/>
            <w:hideMark/>
          </w:tcPr>
          <w:p w14:paraId="0F883FE8" w14:textId="77777777" w:rsidR="00A51E78" w:rsidRPr="00A51E78" w:rsidRDefault="00A51E78" w:rsidP="00A51E78">
            <w:r w:rsidRPr="00A51E78">
              <w:t>5.202679</w:t>
            </w:r>
          </w:p>
        </w:tc>
        <w:tc>
          <w:tcPr>
            <w:tcW w:w="1141" w:type="dxa"/>
            <w:noWrap/>
            <w:hideMark/>
          </w:tcPr>
          <w:p w14:paraId="790858CE" w14:textId="77777777" w:rsidR="00A51E78" w:rsidRPr="00A51E78" w:rsidRDefault="00A51E78" w:rsidP="00A51E78">
            <w:r w:rsidRPr="00A51E78">
              <w:t>6.706507</w:t>
            </w:r>
          </w:p>
        </w:tc>
      </w:tr>
      <w:tr w:rsidR="00A51E78" w:rsidRPr="00A51E78" w14:paraId="5E51C144" w14:textId="77777777" w:rsidTr="00F46130">
        <w:trPr>
          <w:trHeight w:val="261"/>
        </w:trPr>
        <w:tc>
          <w:tcPr>
            <w:tcW w:w="1141" w:type="dxa"/>
            <w:noWrap/>
            <w:hideMark/>
          </w:tcPr>
          <w:p w14:paraId="55FC4809" w14:textId="77777777" w:rsidR="00A51E78" w:rsidRPr="00A51E78" w:rsidRDefault="00A51E78" w:rsidP="00A51E78">
            <w:r w:rsidRPr="00A51E78">
              <w:t>4.413561</w:t>
            </w:r>
          </w:p>
        </w:tc>
        <w:tc>
          <w:tcPr>
            <w:tcW w:w="1141" w:type="dxa"/>
            <w:noWrap/>
            <w:hideMark/>
          </w:tcPr>
          <w:p w14:paraId="4A646C1E" w14:textId="77777777" w:rsidR="00A51E78" w:rsidRPr="00A51E78" w:rsidRDefault="00A51E78" w:rsidP="00A51E78">
            <w:r w:rsidRPr="00A51E78">
              <w:t>6.850168</w:t>
            </w:r>
          </w:p>
        </w:tc>
        <w:tc>
          <w:tcPr>
            <w:tcW w:w="1141" w:type="dxa"/>
            <w:noWrap/>
            <w:hideMark/>
          </w:tcPr>
          <w:p w14:paraId="0994957E" w14:textId="77777777" w:rsidR="00A51E78" w:rsidRPr="00A51E78" w:rsidRDefault="00A51E78" w:rsidP="00A51E78">
            <w:r w:rsidRPr="00A51E78">
              <w:t>6.287944</w:t>
            </w:r>
          </w:p>
        </w:tc>
        <w:tc>
          <w:tcPr>
            <w:tcW w:w="1141" w:type="dxa"/>
            <w:noWrap/>
            <w:hideMark/>
          </w:tcPr>
          <w:p w14:paraId="2437A70A" w14:textId="77777777" w:rsidR="00A51E78" w:rsidRPr="00A51E78" w:rsidRDefault="00A51E78" w:rsidP="00A51E78">
            <w:r w:rsidRPr="00A51E78">
              <w:t>7.641947</w:t>
            </w:r>
          </w:p>
        </w:tc>
        <w:tc>
          <w:tcPr>
            <w:tcW w:w="1141" w:type="dxa"/>
            <w:noWrap/>
            <w:hideMark/>
          </w:tcPr>
          <w:p w14:paraId="0610012E" w14:textId="77777777" w:rsidR="00A51E78" w:rsidRPr="00A51E78" w:rsidRDefault="00A51E78" w:rsidP="00A51E78">
            <w:r w:rsidRPr="00A51E78">
              <w:t>6.501736</w:t>
            </w:r>
          </w:p>
        </w:tc>
        <w:tc>
          <w:tcPr>
            <w:tcW w:w="1141" w:type="dxa"/>
            <w:noWrap/>
            <w:hideMark/>
          </w:tcPr>
          <w:p w14:paraId="2F09ED52" w14:textId="77777777" w:rsidR="00A51E78" w:rsidRPr="00A51E78" w:rsidRDefault="00A51E78" w:rsidP="00A51E78">
            <w:r w:rsidRPr="00A51E78">
              <w:t>6.961127</w:t>
            </w:r>
          </w:p>
        </w:tc>
        <w:tc>
          <w:tcPr>
            <w:tcW w:w="1141" w:type="dxa"/>
            <w:noWrap/>
            <w:hideMark/>
          </w:tcPr>
          <w:p w14:paraId="2AE231B1" w14:textId="77777777" w:rsidR="00A51E78" w:rsidRPr="00A51E78" w:rsidRDefault="00A51E78" w:rsidP="00A51E78">
            <w:r w:rsidRPr="00A51E78">
              <w:t>5.643661</w:t>
            </w:r>
          </w:p>
        </w:tc>
        <w:tc>
          <w:tcPr>
            <w:tcW w:w="1141" w:type="dxa"/>
            <w:noWrap/>
            <w:hideMark/>
          </w:tcPr>
          <w:p w14:paraId="4299110B" w14:textId="77777777" w:rsidR="00A51E78" w:rsidRPr="00A51E78" w:rsidRDefault="00A51E78" w:rsidP="00A51E78">
            <w:r w:rsidRPr="00A51E78">
              <w:t>6.6899</w:t>
            </w:r>
          </w:p>
        </w:tc>
        <w:tc>
          <w:tcPr>
            <w:tcW w:w="1141" w:type="dxa"/>
            <w:noWrap/>
            <w:hideMark/>
          </w:tcPr>
          <w:p w14:paraId="052FA040" w14:textId="77777777" w:rsidR="00A51E78" w:rsidRPr="00A51E78" w:rsidRDefault="00A51E78" w:rsidP="00A51E78">
            <w:r w:rsidRPr="00A51E78">
              <w:t>6.162728</w:t>
            </w:r>
          </w:p>
        </w:tc>
        <w:tc>
          <w:tcPr>
            <w:tcW w:w="1141" w:type="dxa"/>
            <w:noWrap/>
            <w:hideMark/>
          </w:tcPr>
          <w:p w14:paraId="0F237525" w14:textId="77777777" w:rsidR="00A51E78" w:rsidRPr="00A51E78" w:rsidRDefault="00A51E78" w:rsidP="00A51E78">
            <w:r w:rsidRPr="00A51E78">
              <w:t>7.183257</w:t>
            </w:r>
          </w:p>
        </w:tc>
      </w:tr>
      <w:tr w:rsidR="00A51E78" w:rsidRPr="00A51E78" w14:paraId="53147CD8" w14:textId="77777777" w:rsidTr="00F46130">
        <w:trPr>
          <w:trHeight w:val="261"/>
        </w:trPr>
        <w:tc>
          <w:tcPr>
            <w:tcW w:w="1141" w:type="dxa"/>
            <w:noWrap/>
            <w:hideMark/>
          </w:tcPr>
          <w:p w14:paraId="017029B8" w14:textId="77777777" w:rsidR="00A51E78" w:rsidRPr="00A51E78" w:rsidRDefault="00A51E78" w:rsidP="00A51E78">
            <w:r w:rsidRPr="00A51E78">
              <w:t>4.254102</w:t>
            </w:r>
          </w:p>
        </w:tc>
        <w:tc>
          <w:tcPr>
            <w:tcW w:w="1141" w:type="dxa"/>
            <w:noWrap/>
            <w:hideMark/>
          </w:tcPr>
          <w:p w14:paraId="46FD2D6B" w14:textId="77777777" w:rsidR="00A51E78" w:rsidRPr="00A51E78" w:rsidRDefault="00A51E78" w:rsidP="00A51E78">
            <w:r w:rsidRPr="00A51E78">
              <w:t>7.50193</w:t>
            </w:r>
          </w:p>
        </w:tc>
        <w:tc>
          <w:tcPr>
            <w:tcW w:w="1141" w:type="dxa"/>
            <w:noWrap/>
            <w:hideMark/>
          </w:tcPr>
          <w:p w14:paraId="79C436D6" w14:textId="77777777" w:rsidR="00A51E78" w:rsidRPr="00A51E78" w:rsidRDefault="00A51E78" w:rsidP="00A51E78">
            <w:r w:rsidRPr="00A51E78">
              <w:t>2.192614</w:t>
            </w:r>
          </w:p>
        </w:tc>
        <w:tc>
          <w:tcPr>
            <w:tcW w:w="1141" w:type="dxa"/>
            <w:noWrap/>
            <w:hideMark/>
          </w:tcPr>
          <w:p w14:paraId="7778BAA8" w14:textId="77777777" w:rsidR="00A51E78" w:rsidRPr="00A51E78" w:rsidRDefault="00A51E78" w:rsidP="00A51E78">
            <w:r w:rsidRPr="00A51E78">
              <w:t>6.296422</w:t>
            </w:r>
          </w:p>
        </w:tc>
        <w:tc>
          <w:tcPr>
            <w:tcW w:w="1141" w:type="dxa"/>
            <w:noWrap/>
            <w:hideMark/>
          </w:tcPr>
          <w:p w14:paraId="6D9DB63D" w14:textId="77777777" w:rsidR="00A51E78" w:rsidRPr="00A51E78" w:rsidRDefault="00A51E78" w:rsidP="00A51E78">
            <w:r w:rsidRPr="00A51E78">
              <w:t>1.986907</w:t>
            </w:r>
          </w:p>
        </w:tc>
        <w:tc>
          <w:tcPr>
            <w:tcW w:w="1141" w:type="dxa"/>
            <w:noWrap/>
            <w:hideMark/>
          </w:tcPr>
          <w:p w14:paraId="56654210" w14:textId="77777777" w:rsidR="00A51E78" w:rsidRPr="00A51E78" w:rsidRDefault="00A51E78" w:rsidP="00A51E78">
            <w:r w:rsidRPr="00A51E78">
              <w:t>8.306016</w:t>
            </w:r>
          </w:p>
        </w:tc>
        <w:tc>
          <w:tcPr>
            <w:tcW w:w="1141" w:type="dxa"/>
            <w:noWrap/>
            <w:hideMark/>
          </w:tcPr>
          <w:p w14:paraId="05A43C0E" w14:textId="77777777" w:rsidR="00A51E78" w:rsidRPr="00A51E78" w:rsidRDefault="00A51E78" w:rsidP="00A51E78">
            <w:r w:rsidRPr="00A51E78">
              <w:t>5.841351</w:t>
            </w:r>
          </w:p>
        </w:tc>
        <w:tc>
          <w:tcPr>
            <w:tcW w:w="1141" w:type="dxa"/>
            <w:noWrap/>
            <w:hideMark/>
          </w:tcPr>
          <w:p w14:paraId="08A08935" w14:textId="77777777" w:rsidR="00A51E78" w:rsidRPr="00A51E78" w:rsidRDefault="00A51E78" w:rsidP="00A51E78">
            <w:r w:rsidRPr="00A51E78">
              <w:t>7.133776</w:t>
            </w:r>
          </w:p>
        </w:tc>
        <w:tc>
          <w:tcPr>
            <w:tcW w:w="1141" w:type="dxa"/>
            <w:noWrap/>
            <w:hideMark/>
          </w:tcPr>
          <w:p w14:paraId="11BC5880" w14:textId="77777777" w:rsidR="00A51E78" w:rsidRPr="00A51E78" w:rsidRDefault="00A51E78" w:rsidP="00A51E78">
            <w:r w:rsidRPr="00A51E78">
              <w:t>7.203577</w:t>
            </w:r>
          </w:p>
        </w:tc>
        <w:tc>
          <w:tcPr>
            <w:tcW w:w="1141" w:type="dxa"/>
            <w:noWrap/>
            <w:hideMark/>
          </w:tcPr>
          <w:p w14:paraId="019BDA5B" w14:textId="77777777" w:rsidR="00A51E78" w:rsidRPr="00A51E78" w:rsidRDefault="00A51E78" w:rsidP="00A51E78">
            <w:r w:rsidRPr="00A51E78">
              <w:t>1.422424</w:t>
            </w:r>
          </w:p>
        </w:tc>
      </w:tr>
      <w:tr w:rsidR="00A51E78" w:rsidRPr="00A51E78" w14:paraId="1BA6D166" w14:textId="77777777" w:rsidTr="00F46130">
        <w:trPr>
          <w:trHeight w:val="261"/>
        </w:trPr>
        <w:tc>
          <w:tcPr>
            <w:tcW w:w="1141" w:type="dxa"/>
            <w:noWrap/>
            <w:hideMark/>
          </w:tcPr>
          <w:p w14:paraId="5406559E" w14:textId="77777777" w:rsidR="00A51E78" w:rsidRPr="00A51E78" w:rsidRDefault="00A51E78" w:rsidP="00A51E78">
            <w:r w:rsidRPr="00A51E78">
              <w:t>5.423395</w:t>
            </w:r>
          </w:p>
        </w:tc>
        <w:tc>
          <w:tcPr>
            <w:tcW w:w="1141" w:type="dxa"/>
            <w:noWrap/>
            <w:hideMark/>
          </w:tcPr>
          <w:p w14:paraId="120F69F7" w14:textId="77777777" w:rsidR="00A51E78" w:rsidRPr="00A51E78" w:rsidRDefault="00A51E78" w:rsidP="00A51E78">
            <w:r w:rsidRPr="00A51E78">
              <w:t>6.201656</w:t>
            </w:r>
          </w:p>
        </w:tc>
        <w:tc>
          <w:tcPr>
            <w:tcW w:w="1141" w:type="dxa"/>
            <w:noWrap/>
            <w:hideMark/>
          </w:tcPr>
          <w:p w14:paraId="7460DADB" w14:textId="77777777" w:rsidR="00A51E78" w:rsidRPr="00A51E78" w:rsidRDefault="00A51E78" w:rsidP="00A51E78">
            <w:r w:rsidRPr="00A51E78">
              <w:t>7.745488</w:t>
            </w:r>
          </w:p>
        </w:tc>
        <w:tc>
          <w:tcPr>
            <w:tcW w:w="1141" w:type="dxa"/>
            <w:noWrap/>
            <w:hideMark/>
          </w:tcPr>
          <w:p w14:paraId="42B8F141" w14:textId="77777777" w:rsidR="00A51E78" w:rsidRPr="00A51E78" w:rsidRDefault="00A51E78" w:rsidP="00A51E78">
            <w:r w:rsidRPr="00A51E78">
              <w:t>6.866527</w:t>
            </w:r>
          </w:p>
        </w:tc>
        <w:tc>
          <w:tcPr>
            <w:tcW w:w="1141" w:type="dxa"/>
            <w:noWrap/>
            <w:hideMark/>
          </w:tcPr>
          <w:p w14:paraId="4C0C2174" w14:textId="77777777" w:rsidR="00A51E78" w:rsidRPr="00A51E78" w:rsidRDefault="00A51E78" w:rsidP="00A51E78">
            <w:r w:rsidRPr="00A51E78">
              <w:t>8.907946</w:t>
            </w:r>
          </w:p>
        </w:tc>
        <w:tc>
          <w:tcPr>
            <w:tcW w:w="1141" w:type="dxa"/>
            <w:noWrap/>
            <w:hideMark/>
          </w:tcPr>
          <w:p w14:paraId="086C4CFD" w14:textId="77777777" w:rsidR="00A51E78" w:rsidRPr="00A51E78" w:rsidRDefault="00A51E78" w:rsidP="00A51E78">
            <w:r w:rsidRPr="00A51E78">
              <w:t>6.405416</w:t>
            </w:r>
          </w:p>
        </w:tc>
        <w:tc>
          <w:tcPr>
            <w:tcW w:w="1141" w:type="dxa"/>
            <w:noWrap/>
            <w:hideMark/>
          </w:tcPr>
          <w:p w14:paraId="3DD24453" w14:textId="77777777" w:rsidR="00A51E78" w:rsidRPr="00A51E78" w:rsidRDefault="00A51E78" w:rsidP="00A51E78">
            <w:r w:rsidRPr="00A51E78">
              <w:t>5.947203</w:t>
            </w:r>
          </w:p>
        </w:tc>
        <w:tc>
          <w:tcPr>
            <w:tcW w:w="1141" w:type="dxa"/>
            <w:noWrap/>
            <w:hideMark/>
          </w:tcPr>
          <w:p w14:paraId="469409C1" w14:textId="77777777" w:rsidR="00A51E78" w:rsidRPr="00A51E78" w:rsidRDefault="00A51E78" w:rsidP="00A51E78">
            <w:r w:rsidRPr="00A51E78">
              <w:t>7.673194</w:t>
            </w:r>
          </w:p>
        </w:tc>
        <w:tc>
          <w:tcPr>
            <w:tcW w:w="1141" w:type="dxa"/>
            <w:noWrap/>
            <w:hideMark/>
          </w:tcPr>
          <w:p w14:paraId="384716A4" w14:textId="77777777" w:rsidR="00A51E78" w:rsidRPr="00A51E78" w:rsidRDefault="00A51E78" w:rsidP="00A51E78">
            <w:r w:rsidRPr="00A51E78">
              <w:t>4.56772</w:t>
            </w:r>
          </w:p>
        </w:tc>
        <w:tc>
          <w:tcPr>
            <w:tcW w:w="1141" w:type="dxa"/>
            <w:noWrap/>
            <w:hideMark/>
          </w:tcPr>
          <w:p w14:paraId="1A3C7024" w14:textId="77777777" w:rsidR="00A51E78" w:rsidRPr="00A51E78" w:rsidRDefault="00A51E78" w:rsidP="00A51E78">
            <w:r w:rsidRPr="00A51E78">
              <w:t>5.58339</w:t>
            </w:r>
          </w:p>
        </w:tc>
      </w:tr>
      <w:tr w:rsidR="00A51E78" w:rsidRPr="00A51E78" w14:paraId="4E6515B7" w14:textId="77777777" w:rsidTr="00F46130">
        <w:trPr>
          <w:trHeight w:val="261"/>
        </w:trPr>
        <w:tc>
          <w:tcPr>
            <w:tcW w:w="1141" w:type="dxa"/>
            <w:noWrap/>
            <w:hideMark/>
          </w:tcPr>
          <w:p w14:paraId="69BBF1FF" w14:textId="77777777" w:rsidR="00A51E78" w:rsidRPr="00A51E78" w:rsidRDefault="00A51E78" w:rsidP="00A51E78">
            <w:r w:rsidRPr="00A51E78">
              <w:t>6.183088</w:t>
            </w:r>
          </w:p>
        </w:tc>
        <w:tc>
          <w:tcPr>
            <w:tcW w:w="1141" w:type="dxa"/>
            <w:noWrap/>
            <w:hideMark/>
          </w:tcPr>
          <w:p w14:paraId="6A3FA976" w14:textId="77777777" w:rsidR="00A51E78" w:rsidRPr="00A51E78" w:rsidRDefault="00A51E78" w:rsidP="00A51E78">
            <w:r w:rsidRPr="00A51E78">
              <w:t>5.779001</w:t>
            </w:r>
          </w:p>
        </w:tc>
        <w:tc>
          <w:tcPr>
            <w:tcW w:w="1141" w:type="dxa"/>
            <w:noWrap/>
            <w:hideMark/>
          </w:tcPr>
          <w:p w14:paraId="27550E4D" w14:textId="77777777" w:rsidR="00A51E78" w:rsidRPr="00A51E78" w:rsidRDefault="00A51E78" w:rsidP="00A51E78">
            <w:r w:rsidRPr="00A51E78">
              <w:t>1.963837</w:t>
            </w:r>
          </w:p>
        </w:tc>
        <w:tc>
          <w:tcPr>
            <w:tcW w:w="1141" w:type="dxa"/>
            <w:noWrap/>
            <w:hideMark/>
          </w:tcPr>
          <w:p w14:paraId="0512722C" w14:textId="77777777" w:rsidR="00A51E78" w:rsidRPr="00A51E78" w:rsidRDefault="00A51E78" w:rsidP="00A51E78">
            <w:r w:rsidRPr="00A51E78">
              <w:t>5.282339</w:t>
            </w:r>
          </w:p>
        </w:tc>
        <w:tc>
          <w:tcPr>
            <w:tcW w:w="1141" w:type="dxa"/>
            <w:noWrap/>
            <w:hideMark/>
          </w:tcPr>
          <w:p w14:paraId="2FB2BF6D" w14:textId="77777777" w:rsidR="00A51E78" w:rsidRPr="00A51E78" w:rsidRDefault="00A51E78" w:rsidP="00A51E78">
            <w:r w:rsidRPr="00A51E78">
              <w:t>6.315591</w:t>
            </w:r>
          </w:p>
        </w:tc>
        <w:tc>
          <w:tcPr>
            <w:tcW w:w="1141" w:type="dxa"/>
            <w:noWrap/>
            <w:hideMark/>
          </w:tcPr>
          <w:p w14:paraId="77669056" w14:textId="77777777" w:rsidR="00A51E78" w:rsidRPr="00A51E78" w:rsidRDefault="00A51E78" w:rsidP="00A51E78">
            <w:r w:rsidRPr="00A51E78">
              <w:t>6.675581</w:t>
            </w:r>
          </w:p>
        </w:tc>
        <w:tc>
          <w:tcPr>
            <w:tcW w:w="1141" w:type="dxa"/>
            <w:noWrap/>
            <w:hideMark/>
          </w:tcPr>
          <w:p w14:paraId="34BC27FB" w14:textId="77777777" w:rsidR="00A51E78" w:rsidRPr="00A51E78" w:rsidRDefault="00A51E78" w:rsidP="00A51E78">
            <w:r w:rsidRPr="00A51E78">
              <w:t>4.452011</w:t>
            </w:r>
          </w:p>
        </w:tc>
        <w:tc>
          <w:tcPr>
            <w:tcW w:w="1141" w:type="dxa"/>
            <w:noWrap/>
            <w:hideMark/>
          </w:tcPr>
          <w:p w14:paraId="3156A206" w14:textId="77777777" w:rsidR="00A51E78" w:rsidRPr="00A51E78" w:rsidRDefault="00A51E78" w:rsidP="00A51E78">
            <w:r w:rsidRPr="00A51E78">
              <w:t>7.100434</w:t>
            </w:r>
          </w:p>
        </w:tc>
        <w:tc>
          <w:tcPr>
            <w:tcW w:w="1141" w:type="dxa"/>
            <w:noWrap/>
            <w:hideMark/>
          </w:tcPr>
          <w:p w14:paraId="639291DA" w14:textId="77777777" w:rsidR="00A51E78" w:rsidRPr="00A51E78" w:rsidRDefault="00A51E78" w:rsidP="00A51E78">
            <w:r w:rsidRPr="00A51E78">
              <w:t>6.398845</w:t>
            </w:r>
          </w:p>
        </w:tc>
        <w:tc>
          <w:tcPr>
            <w:tcW w:w="1141" w:type="dxa"/>
            <w:noWrap/>
            <w:hideMark/>
          </w:tcPr>
          <w:p w14:paraId="08F23197" w14:textId="77777777" w:rsidR="00A51E78" w:rsidRPr="00A51E78" w:rsidRDefault="00A51E78" w:rsidP="00A51E78">
            <w:r w:rsidRPr="00A51E78">
              <w:t>6.554959</w:t>
            </w:r>
          </w:p>
        </w:tc>
      </w:tr>
      <w:tr w:rsidR="00A51E78" w:rsidRPr="00A51E78" w14:paraId="546FA775" w14:textId="77777777" w:rsidTr="00F46130">
        <w:trPr>
          <w:trHeight w:val="261"/>
        </w:trPr>
        <w:tc>
          <w:tcPr>
            <w:tcW w:w="1141" w:type="dxa"/>
            <w:noWrap/>
            <w:hideMark/>
          </w:tcPr>
          <w:p w14:paraId="16FEFF99" w14:textId="77777777" w:rsidR="00A51E78" w:rsidRPr="00A51E78" w:rsidRDefault="00A51E78" w:rsidP="00A51E78">
            <w:r w:rsidRPr="00A51E78">
              <w:t>4.458547</w:t>
            </w:r>
          </w:p>
        </w:tc>
        <w:tc>
          <w:tcPr>
            <w:tcW w:w="1141" w:type="dxa"/>
            <w:noWrap/>
            <w:hideMark/>
          </w:tcPr>
          <w:p w14:paraId="4FA05C8F" w14:textId="77777777" w:rsidR="00A51E78" w:rsidRPr="00A51E78" w:rsidRDefault="00A51E78" w:rsidP="00A51E78">
            <w:r w:rsidRPr="00A51E78">
              <w:t>6.792244</w:t>
            </w:r>
          </w:p>
        </w:tc>
        <w:tc>
          <w:tcPr>
            <w:tcW w:w="1141" w:type="dxa"/>
            <w:noWrap/>
            <w:hideMark/>
          </w:tcPr>
          <w:p w14:paraId="560BBAD5" w14:textId="77777777" w:rsidR="00A51E78" w:rsidRPr="00A51E78" w:rsidRDefault="00A51E78" w:rsidP="00A51E78">
            <w:r w:rsidRPr="00A51E78">
              <w:t>6.147996</w:t>
            </w:r>
          </w:p>
        </w:tc>
        <w:tc>
          <w:tcPr>
            <w:tcW w:w="1141" w:type="dxa"/>
            <w:noWrap/>
            <w:hideMark/>
          </w:tcPr>
          <w:p w14:paraId="1B0B51E7" w14:textId="77777777" w:rsidR="00A51E78" w:rsidRPr="00A51E78" w:rsidRDefault="00A51E78" w:rsidP="00A51E78">
            <w:r w:rsidRPr="00A51E78">
              <w:t>9.246097</w:t>
            </w:r>
          </w:p>
        </w:tc>
        <w:tc>
          <w:tcPr>
            <w:tcW w:w="1141" w:type="dxa"/>
            <w:noWrap/>
            <w:hideMark/>
          </w:tcPr>
          <w:p w14:paraId="1C51BA33" w14:textId="77777777" w:rsidR="00A51E78" w:rsidRPr="00A51E78" w:rsidRDefault="00A51E78" w:rsidP="00A51E78">
            <w:r w:rsidRPr="00A51E78">
              <w:t>7.609804</w:t>
            </w:r>
          </w:p>
        </w:tc>
        <w:tc>
          <w:tcPr>
            <w:tcW w:w="1141" w:type="dxa"/>
            <w:noWrap/>
            <w:hideMark/>
          </w:tcPr>
          <w:p w14:paraId="0661019C" w14:textId="77777777" w:rsidR="00A51E78" w:rsidRPr="00A51E78" w:rsidRDefault="00A51E78" w:rsidP="00A51E78">
            <w:r w:rsidRPr="00A51E78">
              <w:t>7.226447</w:t>
            </w:r>
          </w:p>
        </w:tc>
        <w:tc>
          <w:tcPr>
            <w:tcW w:w="1141" w:type="dxa"/>
            <w:noWrap/>
            <w:hideMark/>
          </w:tcPr>
          <w:p w14:paraId="5287714C" w14:textId="77777777" w:rsidR="00A51E78" w:rsidRPr="00A51E78" w:rsidRDefault="00A51E78" w:rsidP="00A51E78">
            <w:r w:rsidRPr="00A51E78">
              <w:t>6.351224</w:t>
            </w:r>
          </w:p>
        </w:tc>
        <w:tc>
          <w:tcPr>
            <w:tcW w:w="1141" w:type="dxa"/>
            <w:noWrap/>
            <w:hideMark/>
          </w:tcPr>
          <w:p w14:paraId="31125038" w14:textId="77777777" w:rsidR="00A51E78" w:rsidRPr="00A51E78" w:rsidRDefault="00A51E78" w:rsidP="00A51E78">
            <w:r w:rsidRPr="00A51E78">
              <w:t>9.193194</w:t>
            </w:r>
          </w:p>
        </w:tc>
        <w:tc>
          <w:tcPr>
            <w:tcW w:w="1141" w:type="dxa"/>
            <w:noWrap/>
            <w:hideMark/>
          </w:tcPr>
          <w:p w14:paraId="269C457E" w14:textId="77777777" w:rsidR="00A51E78" w:rsidRPr="00A51E78" w:rsidRDefault="00A51E78" w:rsidP="00A51E78">
            <w:r w:rsidRPr="00A51E78">
              <w:t>7.391859</w:t>
            </w:r>
          </w:p>
        </w:tc>
        <w:tc>
          <w:tcPr>
            <w:tcW w:w="1141" w:type="dxa"/>
            <w:noWrap/>
            <w:hideMark/>
          </w:tcPr>
          <w:p w14:paraId="5422C1BF" w14:textId="77777777" w:rsidR="00A51E78" w:rsidRPr="00A51E78" w:rsidRDefault="00A51E78" w:rsidP="00A51E78">
            <w:r w:rsidRPr="00A51E78">
              <w:t>6.683189</w:t>
            </w:r>
          </w:p>
        </w:tc>
      </w:tr>
      <w:tr w:rsidR="00A51E78" w:rsidRPr="00A51E78" w14:paraId="085B6730" w14:textId="77777777" w:rsidTr="00F46130">
        <w:trPr>
          <w:trHeight w:val="261"/>
        </w:trPr>
        <w:tc>
          <w:tcPr>
            <w:tcW w:w="1141" w:type="dxa"/>
            <w:noWrap/>
            <w:hideMark/>
          </w:tcPr>
          <w:p w14:paraId="5A7822FF" w14:textId="77777777" w:rsidR="00A51E78" w:rsidRPr="00A51E78" w:rsidRDefault="00A51E78" w:rsidP="00A51E78">
            <w:r w:rsidRPr="00A51E78">
              <w:t>5.157078</w:t>
            </w:r>
          </w:p>
        </w:tc>
        <w:tc>
          <w:tcPr>
            <w:tcW w:w="1141" w:type="dxa"/>
            <w:noWrap/>
            <w:hideMark/>
          </w:tcPr>
          <w:p w14:paraId="4DE37544" w14:textId="77777777" w:rsidR="00A51E78" w:rsidRPr="00A51E78" w:rsidRDefault="00A51E78" w:rsidP="00A51E78">
            <w:r w:rsidRPr="00A51E78">
              <w:t>7.575314</w:t>
            </w:r>
          </w:p>
        </w:tc>
        <w:tc>
          <w:tcPr>
            <w:tcW w:w="1141" w:type="dxa"/>
            <w:noWrap/>
            <w:hideMark/>
          </w:tcPr>
          <w:p w14:paraId="2A16895F" w14:textId="77777777" w:rsidR="00A51E78" w:rsidRPr="00A51E78" w:rsidRDefault="00A51E78" w:rsidP="00A51E78">
            <w:r w:rsidRPr="00A51E78">
              <w:t>6.388698</w:t>
            </w:r>
          </w:p>
        </w:tc>
        <w:tc>
          <w:tcPr>
            <w:tcW w:w="1141" w:type="dxa"/>
            <w:noWrap/>
            <w:hideMark/>
          </w:tcPr>
          <w:p w14:paraId="3DA0C8EB" w14:textId="77777777" w:rsidR="00A51E78" w:rsidRPr="00A51E78" w:rsidRDefault="00A51E78" w:rsidP="00A51E78">
            <w:r w:rsidRPr="00A51E78">
              <w:t>6.729582</w:t>
            </w:r>
          </w:p>
        </w:tc>
        <w:tc>
          <w:tcPr>
            <w:tcW w:w="1141" w:type="dxa"/>
            <w:noWrap/>
            <w:hideMark/>
          </w:tcPr>
          <w:p w14:paraId="5C48BD2E" w14:textId="77777777" w:rsidR="00A51E78" w:rsidRPr="00A51E78" w:rsidRDefault="00A51E78" w:rsidP="00A51E78">
            <w:r w:rsidRPr="00A51E78">
              <w:t>3.324644</w:t>
            </w:r>
          </w:p>
        </w:tc>
        <w:tc>
          <w:tcPr>
            <w:tcW w:w="1141" w:type="dxa"/>
            <w:noWrap/>
            <w:hideMark/>
          </w:tcPr>
          <w:p w14:paraId="6D8E776F" w14:textId="77777777" w:rsidR="00A51E78" w:rsidRPr="00A51E78" w:rsidRDefault="00A51E78" w:rsidP="00A51E78">
            <w:r w:rsidRPr="00A51E78">
              <w:t>7.11929</w:t>
            </w:r>
          </w:p>
        </w:tc>
        <w:tc>
          <w:tcPr>
            <w:tcW w:w="1141" w:type="dxa"/>
            <w:noWrap/>
            <w:hideMark/>
          </w:tcPr>
          <w:p w14:paraId="0D88C27B" w14:textId="77777777" w:rsidR="00A51E78" w:rsidRPr="00A51E78" w:rsidRDefault="00A51E78" w:rsidP="00A51E78">
            <w:r w:rsidRPr="00A51E78">
              <w:t>5.649479</w:t>
            </w:r>
          </w:p>
        </w:tc>
        <w:tc>
          <w:tcPr>
            <w:tcW w:w="1141" w:type="dxa"/>
            <w:noWrap/>
            <w:hideMark/>
          </w:tcPr>
          <w:p w14:paraId="5299A48D" w14:textId="77777777" w:rsidR="00A51E78" w:rsidRPr="00A51E78" w:rsidRDefault="00A51E78" w:rsidP="00A51E78">
            <w:r w:rsidRPr="00A51E78">
              <w:t>4.694798</w:t>
            </w:r>
          </w:p>
        </w:tc>
        <w:tc>
          <w:tcPr>
            <w:tcW w:w="1141" w:type="dxa"/>
            <w:noWrap/>
            <w:hideMark/>
          </w:tcPr>
          <w:p w14:paraId="6B4A9414" w14:textId="77777777" w:rsidR="00A51E78" w:rsidRPr="00A51E78" w:rsidRDefault="00A51E78" w:rsidP="00A51E78">
            <w:r w:rsidRPr="00A51E78">
              <w:t>7.488304</w:t>
            </w:r>
          </w:p>
        </w:tc>
        <w:tc>
          <w:tcPr>
            <w:tcW w:w="1141" w:type="dxa"/>
            <w:noWrap/>
            <w:hideMark/>
          </w:tcPr>
          <w:p w14:paraId="271FC1D2" w14:textId="77777777" w:rsidR="00A51E78" w:rsidRPr="00A51E78" w:rsidRDefault="00A51E78" w:rsidP="00A51E78">
            <w:r w:rsidRPr="00A51E78">
              <w:t>7.465765</w:t>
            </w:r>
          </w:p>
        </w:tc>
      </w:tr>
      <w:tr w:rsidR="00A51E78" w:rsidRPr="00A51E78" w14:paraId="3E331A7D" w14:textId="77777777" w:rsidTr="00F46130">
        <w:trPr>
          <w:trHeight w:val="261"/>
        </w:trPr>
        <w:tc>
          <w:tcPr>
            <w:tcW w:w="1141" w:type="dxa"/>
            <w:noWrap/>
            <w:hideMark/>
          </w:tcPr>
          <w:p w14:paraId="3592645F" w14:textId="77777777" w:rsidR="00A51E78" w:rsidRPr="00A51E78" w:rsidRDefault="00A51E78" w:rsidP="00A51E78">
            <w:r w:rsidRPr="00A51E78">
              <w:t>6.141253</w:t>
            </w:r>
          </w:p>
        </w:tc>
        <w:tc>
          <w:tcPr>
            <w:tcW w:w="1141" w:type="dxa"/>
            <w:noWrap/>
            <w:hideMark/>
          </w:tcPr>
          <w:p w14:paraId="4C215260" w14:textId="77777777" w:rsidR="00A51E78" w:rsidRPr="00A51E78" w:rsidRDefault="00A51E78" w:rsidP="00A51E78">
            <w:r w:rsidRPr="00A51E78">
              <w:t>6.520122</w:t>
            </w:r>
          </w:p>
        </w:tc>
        <w:tc>
          <w:tcPr>
            <w:tcW w:w="1141" w:type="dxa"/>
            <w:noWrap/>
            <w:hideMark/>
          </w:tcPr>
          <w:p w14:paraId="3561F9C1" w14:textId="77777777" w:rsidR="00A51E78" w:rsidRPr="00A51E78" w:rsidRDefault="00A51E78" w:rsidP="00A51E78">
            <w:r w:rsidRPr="00A51E78">
              <w:t>8.336054</w:t>
            </w:r>
          </w:p>
        </w:tc>
        <w:tc>
          <w:tcPr>
            <w:tcW w:w="1141" w:type="dxa"/>
            <w:noWrap/>
            <w:hideMark/>
          </w:tcPr>
          <w:p w14:paraId="0AB72287" w14:textId="77777777" w:rsidR="00A51E78" w:rsidRPr="00A51E78" w:rsidRDefault="00A51E78" w:rsidP="00A51E78">
            <w:r w:rsidRPr="00A51E78">
              <w:t>7.651975</w:t>
            </w:r>
          </w:p>
        </w:tc>
        <w:tc>
          <w:tcPr>
            <w:tcW w:w="1141" w:type="dxa"/>
            <w:noWrap/>
            <w:hideMark/>
          </w:tcPr>
          <w:p w14:paraId="2EB45E79" w14:textId="77777777" w:rsidR="00A51E78" w:rsidRPr="00A51E78" w:rsidRDefault="00A51E78" w:rsidP="00A51E78">
            <w:r w:rsidRPr="00A51E78">
              <w:t>7.79383</w:t>
            </w:r>
          </w:p>
        </w:tc>
        <w:tc>
          <w:tcPr>
            <w:tcW w:w="1141" w:type="dxa"/>
            <w:noWrap/>
            <w:hideMark/>
          </w:tcPr>
          <w:p w14:paraId="58992218" w14:textId="77777777" w:rsidR="00A51E78" w:rsidRPr="00A51E78" w:rsidRDefault="00A51E78" w:rsidP="00A51E78">
            <w:r w:rsidRPr="00A51E78">
              <w:t>6.347848</w:t>
            </w:r>
          </w:p>
        </w:tc>
        <w:tc>
          <w:tcPr>
            <w:tcW w:w="1141" w:type="dxa"/>
            <w:noWrap/>
            <w:hideMark/>
          </w:tcPr>
          <w:p w14:paraId="05BDE045" w14:textId="77777777" w:rsidR="00A51E78" w:rsidRPr="00A51E78" w:rsidRDefault="00A51E78" w:rsidP="00A51E78">
            <w:r w:rsidRPr="00A51E78">
              <w:t>6.559234</w:t>
            </w:r>
          </w:p>
        </w:tc>
        <w:tc>
          <w:tcPr>
            <w:tcW w:w="1141" w:type="dxa"/>
            <w:noWrap/>
            <w:hideMark/>
          </w:tcPr>
          <w:p w14:paraId="6051599B" w14:textId="77777777" w:rsidR="00A51E78" w:rsidRPr="00A51E78" w:rsidRDefault="00A51E78" w:rsidP="00A51E78">
            <w:r w:rsidRPr="00A51E78">
              <w:t>5.549855</w:t>
            </w:r>
          </w:p>
        </w:tc>
        <w:tc>
          <w:tcPr>
            <w:tcW w:w="1141" w:type="dxa"/>
            <w:noWrap/>
            <w:hideMark/>
          </w:tcPr>
          <w:p w14:paraId="2BE78566" w14:textId="77777777" w:rsidR="00A51E78" w:rsidRPr="00A51E78" w:rsidRDefault="00A51E78" w:rsidP="00A51E78">
            <w:r w:rsidRPr="00A51E78">
              <w:t>6.975705</w:t>
            </w:r>
          </w:p>
        </w:tc>
        <w:tc>
          <w:tcPr>
            <w:tcW w:w="1141" w:type="dxa"/>
            <w:noWrap/>
            <w:hideMark/>
          </w:tcPr>
          <w:p w14:paraId="6BF557B8" w14:textId="77777777" w:rsidR="00A51E78" w:rsidRPr="00A51E78" w:rsidRDefault="00A51E78" w:rsidP="00A51E78">
            <w:r w:rsidRPr="00A51E78">
              <w:t>3.127365</w:t>
            </w:r>
          </w:p>
        </w:tc>
      </w:tr>
      <w:tr w:rsidR="00A51E78" w:rsidRPr="00A51E78" w14:paraId="0347092A" w14:textId="77777777" w:rsidTr="00F46130">
        <w:trPr>
          <w:trHeight w:val="261"/>
        </w:trPr>
        <w:tc>
          <w:tcPr>
            <w:tcW w:w="1141" w:type="dxa"/>
            <w:noWrap/>
            <w:hideMark/>
          </w:tcPr>
          <w:p w14:paraId="498C15EF" w14:textId="77777777" w:rsidR="00A51E78" w:rsidRPr="00A51E78" w:rsidRDefault="00A51E78" w:rsidP="00A51E78">
            <w:r w:rsidRPr="00A51E78">
              <w:t>5.358043</w:t>
            </w:r>
          </w:p>
        </w:tc>
        <w:tc>
          <w:tcPr>
            <w:tcW w:w="1141" w:type="dxa"/>
            <w:noWrap/>
            <w:hideMark/>
          </w:tcPr>
          <w:p w14:paraId="1E325A94" w14:textId="77777777" w:rsidR="00A51E78" w:rsidRPr="00A51E78" w:rsidRDefault="00A51E78" w:rsidP="00A51E78">
            <w:r w:rsidRPr="00A51E78">
              <w:t>4.278864</w:t>
            </w:r>
          </w:p>
        </w:tc>
        <w:tc>
          <w:tcPr>
            <w:tcW w:w="1141" w:type="dxa"/>
            <w:noWrap/>
            <w:hideMark/>
          </w:tcPr>
          <w:p w14:paraId="0CC990B2" w14:textId="77777777" w:rsidR="00A51E78" w:rsidRPr="00A51E78" w:rsidRDefault="00A51E78" w:rsidP="00A51E78">
            <w:r w:rsidRPr="00A51E78">
              <w:t>7.454342</w:t>
            </w:r>
          </w:p>
        </w:tc>
        <w:tc>
          <w:tcPr>
            <w:tcW w:w="1141" w:type="dxa"/>
            <w:noWrap/>
            <w:hideMark/>
          </w:tcPr>
          <w:p w14:paraId="2BC0C798" w14:textId="77777777" w:rsidR="00A51E78" w:rsidRPr="00A51E78" w:rsidRDefault="00A51E78" w:rsidP="00A51E78">
            <w:r w:rsidRPr="00A51E78">
              <w:t>8.368694</w:t>
            </w:r>
          </w:p>
        </w:tc>
        <w:tc>
          <w:tcPr>
            <w:tcW w:w="1141" w:type="dxa"/>
            <w:noWrap/>
            <w:hideMark/>
          </w:tcPr>
          <w:p w14:paraId="1DB5DE46" w14:textId="77777777" w:rsidR="00A51E78" w:rsidRPr="00A51E78" w:rsidRDefault="00A51E78" w:rsidP="00A51E78">
            <w:r w:rsidRPr="00A51E78">
              <w:t>3.197911</w:t>
            </w:r>
          </w:p>
        </w:tc>
        <w:tc>
          <w:tcPr>
            <w:tcW w:w="1141" w:type="dxa"/>
            <w:noWrap/>
            <w:hideMark/>
          </w:tcPr>
          <w:p w14:paraId="651CE4EA" w14:textId="77777777" w:rsidR="00A51E78" w:rsidRPr="00A51E78" w:rsidRDefault="00A51E78" w:rsidP="00A51E78">
            <w:r w:rsidRPr="00A51E78">
              <w:t>4.529405</w:t>
            </w:r>
          </w:p>
        </w:tc>
        <w:tc>
          <w:tcPr>
            <w:tcW w:w="1141" w:type="dxa"/>
            <w:noWrap/>
            <w:hideMark/>
          </w:tcPr>
          <w:p w14:paraId="2086DBC5" w14:textId="77777777" w:rsidR="00A51E78" w:rsidRPr="00A51E78" w:rsidRDefault="00A51E78" w:rsidP="00A51E78">
            <w:r w:rsidRPr="00A51E78">
              <w:t>6.51127</w:t>
            </w:r>
          </w:p>
        </w:tc>
        <w:tc>
          <w:tcPr>
            <w:tcW w:w="1141" w:type="dxa"/>
            <w:noWrap/>
            <w:hideMark/>
          </w:tcPr>
          <w:p w14:paraId="70A9EA95" w14:textId="77777777" w:rsidR="00A51E78" w:rsidRPr="00A51E78" w:rsidRDefault="00A51E78" w:rsidP="00A51E78">
            <w:r w:rsidRPr="00A51E78">
              <w:t>7.571956</w:t>
            </w:r>
          </w:p>
        </w:tc>
        <w:tc>
          <w:tcPr>
            <w:tcW w:w="1141" w:type="dxa"/>
            <w:noWrap/>
            <w:hideMark/>
          </w:tcPr>
          <w:p w14:paraId="4199440D" w14:textId="77777777" w:rsidR="00A51E78" w:rsidRPr="00A51E78" w:rsidRDefault="00A51E78" w:rsidP="00A51E78">
            <w:r w:rsidRPr="00A51E78">
              <w:t>7.578346</w:t>
            </w:r>
          </w:p>
        </w:tc>
        <w:tc>
          <w:tcPr>
            <w:tcW w:w="1141" w:type="dxa"/>
            <w:noWrap/>
            <w:hideMark/>
          </w:tcPr>
          <w:p w14:paraId="2FD46C2F" w14:textId="77777777" w:rsidR="00A51E78" w:rsidRPr="00A51E78" w:rsidRDefault="00A51E78" w:rsidP="00A51E78">
            <w:r w:rsidRPr="00A51E78">
              <w:t>7.308622</w:t>
            </w:r>
          </w:p>
        </w:tc>
      </w:tr>
      <w:tr w:rsidR="00F46130" w:rsidRPr="00A51E78" w14:paraId="19E2B32C" w14:textId="77777777" w:rsidTr="00F46130">
        <w:trPr>
          <w:trHeight w:val="261"/>
        </w:trPr>
        <w:tc>
          <w:tcPr>
            <w:tcW w:w="1141" w:type="dxa"/>
            <w:noWrap/>
            <w:hideMark/>
          </w:tcPr>
          <w:p w14:paraId="57374BAD" w14:textId="77777777" w:rsidR="00A51E78" w:rsidRPr="00A51E78" w:rsidRDefault="00A51E78" w:rsidP="00A51E78">
            <w:pPr>
              <w:rPr>
                <w:b/>
                <w:bCs/>
              </w:rPr>
            </w:pPr>
            <w:r w:rsidRPr="00A51E78">
              <w:rPr>
                <w:b/>
                <w:bCs/>
              </w:rPr>
              <w:t>5.37015</w:t>
            </w:r>
          </w:p>
        </w:tc>
        <w:tc>
          <w:tcPr>
            <w:tcW w:w="1141" w:type="dxa"/>
            <w:noWrap/>
            <w:hideMark/>
          </w:tcPr>
          <w:p w14:paraId="7F5F0742" w14:textId="77777777" w:rsidR="00A51E78" w:rsidRPr="00A51E78" w:rsidRDefault="00A51E78" w:rsidP="00A51E78">
            <w:pPr>
              <w:rPr>
                <w:b/>
                <w:bCs/>
              </w:rPr>
            </w:pPr>
            <w:r w:rsidRPr="00A51E78">
              <w:rPr>
                <w:b/>
                <w:bCs/>
              </w:rPr>
              <w:t>6.775751</w:t>
            </w:r>
          </w:p>
        </w:tc>
        <w:tc>
          <w:tcPr>
            <w:tcW w:w="1141" w:type="dxa"/>
            <w:noWrap/>
            <w:hideMark/>
          </w:tcPr>
          <w:p w14:paraId="7BA676E5" w14:textId="77777777" w:rsidR="00A51E78" w:rsidRPr="00A51E78" w:rsidRDefault="00A51E78" w:rsidP="00A51E78">
            <w:pPr>
              <w:rPr>
                <w:b/>
                <w:bCs/>
              </w:rPr>
            </w:pPr>
            <w:r w:rsidRPr="00A51E78">
              <w:rPr>
                <w:b/>
                <w:bCs/>
              </w:rPr>
              <w:t>5.958581</w:t>
            </w:r>
          </w:p>
        </w:tc>
        <w:tc>
          <w:tcPr>
            <w:tcW w:w="1141" w:type="dxa"/>
            <w:noWrap/>
            <w:hideMark/>
          </w:tcPr>
          <w:p w14:paraId="3C2C1C36" w14:textId="77777777" w:rsidR="00A51E78" w:rsidRPr="00A51E78" w:rsidRDefault="00A51E78" w:rsidP="00A51E78">
            <w:pPr>
              <w:rPr>
                <w:b/>
                <w:bCs/>
              </w:rPr>
            </w:pPr>
            <w:r w:rsidRPr="00A51E78">
              <w:rPr>
                <w:b/>
                <w:bCs/>
              </w:rPr>
              <w:t>6.961752</w:t>
            </w:r>
          </w:p>
        </w:tc>
        <w:tc>
          <w:tcPr>
            <w:tcW w:w="1141" w:type="dxa"/>
            <w:noWrap/>
            <w:hideMark/>
          </w:tcPr>
          <w:p w14:paraId="0343288D" w14:textId="77777777" w:rsidR="00A51E78" w:rsidRPr="00A51E78" w:rsidRDefault="00A51E78" w:rsidP="00A51E78">
            <w:pPr>
              <w:rPr>
                <w:b/>
                <w:bCs/>
              </w:rPr>
            </w:pPr>
            <w:r w:rsidRPr="00A51E78">
              <w:rPr>
                <w:b/>
                <w:bCs/>
              </w:rPr>
              <w:t>6.164344</w:t>
            </w:r>
          </w:p>
        </w:tc>
        <w:tc>
          <w:tcPr>
            <w:tcW w:w="1141" w:type="dxa"/>
            <w:noWrap/>
            <w:hideMark/>
          </w:tcPr>
          <w:p w14:paraId="42775009" w14:textId="77777777" w:rsidR="00A51E78" w:rsidRPr="00A51E78" w:rsidRDefault="00A51E78" w:rsidP="00A51E78">
            <w:pPr>
              <w:rPr>
                <w:b/>
                <w:bCs/>
              </w:rPr>
            </w:pPr>
            <w:r w:rsidRPr="00A51E78">
              <w:rPr>
                <w:b/>
                <w:bCs/>
              </w:rPr>
              <w:t>6.737506</w:t>
            </w:r>
          </w:p>
        </w:tc>
        <w:tc>
          <w:tcPr>
            <w:tcW w:w="1141" w:type="dxa"/>
            <w:noWrap/>
            <w:hideMark/>
          </w:tcPr>
          <w:p w14:paraId="7646468E" w14:textId="77777777" w:rsidR="00A51E78" w:rsidRPr="00A51E78" w:rsidRDefault="00A51E78" w:rsidP="00A51E78">
            <w:pPr>
              <w:rPr>
                <w:b/>
                <w:bCs/>
              </w:rPr>
            </w:pPr>
            <w:r w:rsidRPr="00A51E78">
              <w:rPr>
                <w:b/>
                <w:bCs/>
              </w:rPr>
              <w:t>6.202974</w:t>
            </w:r>
          </w:p>
        </w:tc>
        <w:tc>
          <w:tcPr>
            <w:tcW w:w="1141" w:type="dxa"/>
            <w:noWrap/>
            <w:hideMark/>
          </w:tcPr>
          <w:p w14:paraId="010DABE7" w14:textId="77777777" w:rsidR="00A51E78" w:rsidRPr="00A51E78" w:rsidRDefault="00A51E78" w:rsidP="00A51E78">
            <w:pPr>
              <w:rPr>
                <w:b/>
                <w:bCs/>
              </w:rPr>
            </w:pPr>
            <w:r w:rsidRPr="00A51E78">
              <w:rPr>
                <w:b/>
                <w:bCs/>
              </w:rPr>
              <w:t>7.100053</w:t>
            </w:r>
          </w:p>
        </w:tc>
        <w:tc>
          <w:tcPr>
            <w:tcW w:w="1141" w:type="dxa"/>
            <w:noWrap/>
            <w:hideMark/>
          </w:tcPr>
          <w:p w14:paraId="04886934" w14:textId="77777777" w:rsidR="00A51E78" w:rsidRPr="00A51E78" w:rsidRDefault="00A51E78" w:rsidP="00A51E78">
            <w:pPr>
              <w:rPr>
                <w:b/>
                <w:bCs/>
              </w:rPr>
            </w:pPr>
            <w:r w:rsidRPr="00A51E78">
              <w:rPr>
                <w:b/>
                <w:bCs/>
              </w:rPr>
              <w:t>9.325993</w:t>
            </w:r>
          </w:p>
        </w:tc>
        <w:tc>
          <w:tcPr>
            <w:tcW w:w="1141" w:type="dxa"/>
            <w:noWrap/>
            <w:hideMark/>
          </w:tcPr>
          <w:p w14:paraId="0038B0C9" w14:textId="77777777" w:rsidR="00A51E78" w:rsidRPr="00A51E78" w:rsidRDefault="00A51E78" w:rsidP="00A51E78">
            <w:pPr>
              <w:rPr>
                <w:b/>
                <w:bCs/>
              </w:rPr>
            </w:pPr>
            <w:r w:rsidRPr="00A51E78">
              <w:rPr>
                <w:b/>
                <w:bCs/>
              </w:rPr>
              <w:t>5.716451</w:t>
            </w:r>
          </w:p>
        </w:tc>
      </w:tr>
    </w:tbl>
    <w:p w14:paraId="1D695A83" w14:textId="23484FE1" w:rsidR="00A51E78" w:rsidRDefault="00A51E78" w:rsidP="00DD05AD"/>
    <w:p w14:paraId="282D1F7D" w14:textId="2C25301F" w:rsidR="00A51E78" w:rsidRDefault="00A51E78" w:rsidP="00DD05AD">
      <w:r>
        <w:t>Raw data for Section 4.4.2.3 with 6 active nodes</w:t>
      </w:r>
    </w:p>
    <w:p w14:paraId="4899B15D" w14:textId="77777777" w:rsidR="00F46130" w:rsidRDefault="00F46130" w:rsidP="00DD05AD">
      <w:r>
        <w:t>1</w:t>
      </w:r>
      <w:r w:rsidRPr="00F46130">
        <w:rPr>
          <w:vertAlign w:val="superscript"/>
        </w:rPr>
        <w:t>st</w:t>
      </w:r>
      <w:r>
        <w:t xml:space="preserve"> Node</w:t>
      </w:r>
    </w:p>
    <w:tbl>
      <w:tblPr>
        <w:tblStyle w:val="TableGrid"/>
        <w:tblW w:w="0" w:type="auto"/>
        <w:tblLook w:val="04A0" w:firstRow="1" w:lastRow="0" w:firstColumn="1" w:lastColumn="0" w:noHBand="0" w:noVBand="1"/>
      </w:tblPr>
      <w:tblGrid>
        <w:gridCol w:w="1142"/>
        <w:gridCol w:w="1142"/>
        <w:gridCol w:w="1142"/>
        <w:gridCol w:w="1142"/>
        <w:gridCol w:w="1142"/>
        <w:gridCol w:w="1142"/>
        <w:gridCol w:w="1142"/>
        <w:gridCol w:w="1142"/>
        <w:gridCol w:w="1142"/>
        <w:gridCol w:w="1142"/>
      </w:tblGrid>
      <w:tr w:rsidR="00F46130" w:rsidRPr="00F46130" w14:paraId="5EC88E5D" w14:textId="77777777" w:rsidTr="00F46130">
        <w:trPr>
          <w:trHeight w:val="261"/>
        </w:trPr>
        <w:tc>
          <w:tcPr>
            <w:tcW w:w="1142" w:type="dxa"/>
            <w:noWrap/>
            <w:hideMark/>
          </w:tcPr>
          <w:p w14:paraId="4B3621A3" w14:textId="77777777" w:rsidR="00F46130" w:rsidRPr="00F46130" w:rsidRDefault="00F46130" w:rsidP="00F46130">
            <w:r w:rsidRPr="00F46130">
              <w:t>Tx01</w:t>
            </w:r>
          </w:p>
        </w:tc>
        <w:tc>
          <w:tcPr>
            <w:tcW w:w="1142" w:type="dxa"/>
            <w:noWrap/>
            <w:hideMark/>
          </w:tcPr>
          <w:p w14:paraId="76B556C8" w14:textId="77777777" w:rsidR="00F46130" w:rsidRPr="00F46130" w:rsidRDefault="00F46130" w:rsidP="00F46130">
            <w:r w:rsidRPr="00F46130">
              <w:t>Tx02</w:t>
            </w:r>
          </w:p>
        </w:tc>
        <w:tc>
          <w:tcPr>
            <w:tcW w:w="1142" w:type="dxa"/>
            <w:noWrap/>
            <w:hideMark/>
          </w:tcPr>
          <w:p w14:paraId="25CF3E6E" w14:textId="77777777" w:rsidR="00F46130" w:rsidRPr="00F46130" w:rsidRDefault="00F46130" w:rsidP="00F46130">
            <w:r w:rsidRPr="00F46130">
              <w:t>Tx03</w:t>
            </w:r>
          </w:p>
        </w:tc>
        <w:tc>
          <w:tcPr>
            <w:tcW w:w="1142" w:type="dxa"/>
            <w:noWrap/>
            <w:hideMark/>
          </w:tcPr>
          <w:p w14:paraId="1A9ABA89" w14:textId="77777777" w:rsidR="00F46130" w:rsidRPr="00F46130" w:rsidRDefault="00F46130" w:rsidP="00F46130">
            <w:r w:rsidRPr="00F46130">
              <w:t>Tx04</w:t>
            </w:r>
          </w:p>
        </w:tc>
        <w:tc>
          <w:tcPr>
            <w:tcW w:w="1142" w:type="dxa"/>
            <w:noWrap/>
            <w:hideMark/>
          </w:tcPr>
          <w:p w14:paraId="3CF2D291" w14:textId="77777777" w:rsidR="00F46130" w:rsidRPr="00F46130" w:rsidRDefault="00F46130" w:rsidP="00F46130">
            <w:r w:rsidRPr="00F46130">
              <w:t>Tx05</w:t>
            </w:r>
          </w:p>
        </w:tc>
        <w:tc>
          <w:tcPr>
            <w:tcW w:w="1142" w:type="dxa"/>
            <w:noWrap/>
            <w:hideMark/>
          </w:tcPr>
          <w:p w14:paraId="4A84D260" w14:textId="77777777" w:rsidR="00F46130" w:rsidRPr="00F46130" w:rsidRDefault="00F46130" w:rsidP="00F46130">
            <w:r w:rsidRPr="00F46130">
              <w:t>Tx06</w:t>
            </w:r>
          </w:p>
        </w:tc>
        <w:tc>
          <w:tcPr>
            <w:tcW w:w="1142" w:type="dxa"/>
            <w:noWrap/>
            <w:hideMark/>
          </w:tcPr>
          <w:p w14:paraId="64879493" w14:textId="77777777" w:rsidR="00F46130" w:rsidRPr="00F46130" w:rsidRDefault="00F46130" w:rsidP="00F46130">
            <w:r w:rsidRPr="00F46130">
              <w:t>Tx07</w:t>
            </w:r>
          </w:p>
        </w:tc>
        <w:tc>
          <w:tcPr>
            <w:tcW w:w="1142" w:type="dxa"/>
            <w:noWrap/>
            <w:hideMark/>
          </w:tcPr>
          <w:p w14:paraId="405BB43A" w14:textId="77777777" w:rsidR="00F46130" w:rsidRPr="00F46130" w:rsidRDefault="00F46130" w:rsidP="00F46130">
            <w:r w:rsidRPr="00F46130">
              <w:t>Tx08</w:t>
            </w:r>
          </w:p>
        </w:tc>
        <w:tc>
          <w:tcPr>
            <w:tcW w:w="1142" w:type="dxa"/>
            <w:noWrap/>
            <w:hideMark/>
          </w:tcPr>
          <w:p w14:paraId="191DF355" w14:textId="77777777" w:rsidR="00F46130" w:rsidRPr="00F46130" w:rsidRDefault="00F46130" w:rsidP="00F46130">
            <w:r w:rsidRPr="00F46130">
              <w:t>Tx09</w:t>
            </w:r>
          </w:p>
        </w:tc>
        <w:tc>
          <w:tcPr>
            <w:tcW w:w="1142" w:type="dxa"/>
            <w:noWrap/>
            <w:hideMark/>
          </w:tcPr>
          <w:p w14:paraId="2D0CCAB0" w14:textId="77777777" w:rsidR="00F46130" w:rsidRPr="00F46130" w:rsidRDefault="00F46130" w:rsidP="00F46130">
            <w:r w:rsidRPr="00F46130">
              <w:t>Tx10</w:t>
            </w:r>
          </w:p>
        </w:tc>
      </w:tr>
      <w:tr w:rsidR="00F46130" w:rsidRPr="00F46130" w14:paraId="37BE1052" w14:textId="77777777" w:rsidTr="00F46130">
        <w:trPr>
          <w:trHeight w:val="261"/>
        </w:trPr>
        <w:tc>
          <w:tcPr>
            <w:tcW w:w="1142" w:type="dxa"/>
            <w:noWrap/>
            <w:hideMark/>
          </w:tcPr>
          <w:p w14:paraId="4F0A6A1D" w14:textId="77777777" w:rsidR="00F46130" w:rsidRPr="00F46130" w:rsidRDefault="00F46130" w:rsidP="00F46130">
            <w:r w:rsidRPr="00F46130">
              <w:t>11.46209</w:t>
            </w:r>
          </w:p>
        </w:tc>
        <w:tc>
          <w:tcPr>
            <w:tcW w:w="1142" w:type="dxa"/>
            <w:noWrap/>
            <w:hideMark/>
          </w:tcPr>
          <w:p w14:paraId="5D95BCB1" w14:textId="77777777" w:rsidR="00F46130" w:rsidRPr="00F46130" w:rsidRDefault="00F46130" w:rsidP="00F46130">
            <w:r w:rsidRPr="00F46130">
              <w:t>11.88321</w:t>
            </w:r>
          </w:p>
        </w:tc>
        <w:tc>
          <w:tcPr>
            <w:tcW w:w="1142" w:type="dxa"/>
            <w:noWrap/>
            <w:hideMark/>
          </w:tcPr>
          <w:p w14:paraId="5474AA31" w14:textId="77777777" w:rsidR="00F46130" w:rsidRPr="00F46130" w:rsidRDefault="00F46130" w:rsidP="00F46130">
            <w:r w:rsidRPr="00F46130">
              <w:t>6.889543</w:t>
            </w:r>
          </w:p>
        </w:tc>
        <w:tc>
          <w:tcPr>
            <w:tcW w:w="1142" w:type="dxa"/>
            <w:noWrap/>
            <w:hideMark/>
          </w:tcPr>
          <w:p w14:paraId="1AB1F61D" w14:textId="77777777" w:rsidR="00F46130" w:rsidRPr="00F46130" w:rsidRDefault="00F46130" w:rsidP="00F46130">
            <w:r w:rsidRPr="00F46130">
              <w:t>5.915352</w:t>
            </w:r>
          </w:p>
        </w:tc>
        <w:tc>
          <w:tcPr>
            <w:tcW w:w="1142" w:type="dxa"/>
            <w:noWrap/>
            <w:hideMark/>
          </w:tcPr>
          <w:p w14:paraId="383B87FC" w14:textId="77777777" w:rsidR="00F46130" w:rsidRPr="00F46130" w:rsidRDefault="00F46130" w:rsidP="00F46130">
            <w:r w:rsidRPr="00F46130">
              <w:t>7.353555</w:t>
            </w:r>
          </w:p>
        </w:tc>
        <w:tc>
          <w:tcPr>
            <w:tcW w:w="1142" w:type="dxa"/>
            <w:noWrap/>
            <w:hideMark/>
          </w:tcPr>
          <w:p w14:paraId="5EDC9308" w14:textId="77777777" w:rsidR="00F46130" w:rsidRPr="00F46130" w:rsidRDefault="00F46130" w:rsidP="00F46130">
            <w:r w:rsidRPr="00F46130">
              <w:t>6.149953</w:t>
            </w:r>
          </w:p>
        </w:tc>
        <w:tc>
          <w:tcPr>
            <w:tcW w:w="1142" w:type="dxa"/>
            <w:noWrap/>
            <w:hideMark/>
          </w:tcPr>
          <w:p w14:paraId="4F01747E" w14:textId="77777777" w:rsidR="00F46130" w:rsidRPr="00F46130" w:rsidRDefault="00F46130" w:rsidP="00F46130">
            <w:r w:rsidRPr="00F46130">
              <w:t>5.816049</w:t>
            </w:r>
          </w:p>
        </w:tc>
        <w:tc>
          <w:tcPr>
            <w:tcW w:w="1142" w:type="dxa"/>
            <w:noWrap/>
            <w:hideMark/>
          </w:tcPr>
          <w:p w14:paraId="05DEF6C5" w14:textId="77777777" w:rsidR="00F46130" w:rsidRPr="00F46130" w:rsidRDefault="00F46130" w:rsidP="00F46130">
            <w:r w:rsidRPr="00F46130">
              <w:t>13.76806</w:t>
            </w:r>
          </w:p>
        </w:tc>
        <w:tc>
          <w:tcPr>
            <w:tcW w:w="1142" w:type="dxa"/>
            <w:noWrap/>
            <w:hideMark/>
          </w:tcPr>
          <w:p w14:paraId="55AD93BF" w14:textId="77777777" w:rsidR="00F46130" w:rsidRPr="00F46130" w:rsidRDefault="00F46130" w:rsidP="00F46130">
            <w:r w:rsidRPr="00F46130">
              <w:t>13.14112</w:t>
            </w:r>
          </w:p>
        </w:tc>
        <w:tc>
          <w:tcPr>
            <w:tcW w:w="1142" w:type="dxa"/>
            <w:noWrap/>
            <w:hideMark/>
          </w:tcPr>
          <w:p w14:paraId="7F09D85B" w14:textId="77777777" w:rsidR="00F46130" w:rsidRPr="00F46130" w:rsidRDefault="00F46130" w:rsidP="00F46130">
            <w:r w:rsidRPr="00F46130">
              <w:t>10.36855</w:t>
            </w:r>
          </w:p>
        </w:tc>
      </w:tr>
      <w:tr w:rsidR="00F46130" w:rsidRPr="00F46130" w14:paraId="1FB305B9" w14:textId="77777777" w:rsidTr="00F46130">
        <w:trPr>
          <w:trHeight w:val="261"/>
        </w:trPr>
        <w:tc>
          <w:tcPr>
            <w:tcW w:w="1142" w:type="dxa"/>
            <w:noWrap/>
            <w:hideMark/>
          </w:tcPr>
          <w:p w14:paraId="1184FDF9" w14:textId="77777777" w:rsidR="00F46130" w:rsidRPr="00F46130" w:rsidRDefault="00F46130" w:rsidP="00F46130">
            <w:r w:rsidRPr="00F46130">
              <w:t>6.885258</w:t>
            </w:r>
          </w:p>
        </w:tc>
        <w:tc>
          <w:tcPr>
            <w:tcW w:w="1142" w:type="dxa"/>
            <w:noWrap/>
            <w:hideMark/>
          </w:tcPr>
          <w:p w14:paraId="360FE750" w14:textId="77777777" w:rsidR="00F46130" w:rsidRPr="00F46130" w:rsidRDefault="00F46130" w:rsidP="00F46130">
            <w:r w:rsidRPr="00F46130">
              <w:t>6.367067</w:t>
            </w:r>
          </w:p>
        </w:tc>
        <w:tc>
          <w:tcPr>
            <w:tcW w:w="1142" w:type="dxa"/>
            <w:noWrap/>
            <w:hideMark/>
          </w:tcPr>
          <w:p w14:paraId="1B29C833" w14:textId="77777777" w:rsidR="00F46130" w:rsidRPr="00F46130" w:rsidRDefault="00F46130" w:rsidP="00F46130">
            <w:r w:rsidRPr="00F46130">
              <w:t>10.77867</w:t>
            </w:r>
          </w:p>
        </w:tc>
        <w:tc>
          <w:tcPr>
            <w:tcW w:w="1142" w:type="dxa"/>
            <w:noWrap/>
            <w:hideMark/>
          </w:tcPr>
          <w:p w14:paraId="2CF201BA" w14:textId="77777777" w:rsidR="00F46130" w:rsidRPr="00F46130" w:rsidRDefault="00F46130" w:rsidP="00F46130">
            <w:r w:rsidRPr="00F46130">
              <w:t>6.712438</w:t>
            </w:r>
          </w:p>
        </w:tc>
        <w:tc>
          <w:tcPr>
            <w:tcW w:w="1142" w:type="dxa"/>
            <w:noWrap/>
            <w:hideMark/>
          </w:tcPr>
          <w:p w14:paraId="5B39150F" w14:textId="77777777" w:rsidR="00F46130" w:rsidRPr="00F46130" w:rsidRDefault="00F46130" w:rsidP="00F46130">
            <w:r w:rsidRPr="00F46130">
              <w:t>5.379693</w:t>
            </w:r>
          </w:p>
        </w:tc>
        <w:tc>
          <w:tcPr>
            <w:tcW w:w="1142" w:type="dxa"/>
            <w:noWrap/>
            <w:hideMark/>
          </w:tcPr>
          <w:p w14:paraId="37E9CE25" w14:textId="77777777" w:rsidR="00F46130" w:rsidRPr="00F46130" w:rsidRDefault="00F46130" w:rsidP="00F46130">
            <w:r w:rsidRPr="00F46130">
              <w:t>7.705222</w:t>
            </w:r>
          </w:p>
        </w:tc>
        <w:tc>
          <w:tcPr>
            <w:tcW w:w="1142" w:type="dxa"/>
            <w:noWrap/>
            <w:hideMark/>
          </w:tcPr>
          <w:p w14:paraId="1F963849" w14:textId="77777777" w:rsidR="00F46130" w:rsidRPr="00F46130" w:rsidRDefault="00F46130" w:rsidP="00F46130">
            <w:r w:rsidRPr="00F46130">
              <w:t>6.730972</w:t>
            </w:r>
          </w:p>
        </w:tc>
        <w:tc>
          <w:tcPr>
            <w:tcW w:w="1142" w:type="dxa"/>
            <w:noWrap/>
            <w:hideMark/>
          </w:tcPr>
          <w:p w14:paraId="60FA1000" w14:textId="77777777" w:rsidR="00F46130" w:rsidRPr="00F46130" w:rsidRDefault="00F46130" w:rsidP="00F46130">
            <w:r w:rsidRPr="00F46130">
              <w:t>4.113955</w:t>
            </w:r>
          </w:p>
        </w:tc>
        <w:tc>
          <w:tcPr>
            <w:tcW w:w="1142" w:type="dxa"/>
            <w:noWrap/>
            <w:hideMark/>
          </w:tcPr>
          <w:p w14:paraId="7444B4C7" w14:textId="77777777" w:rsidR="00F46130" w:rsidRPr="00F46130" w:rsidRDefault="00F46130" w:rsidP="00F46130">
            <w:r w:rsidRPr="00F46130">
              <w:t>6.110586</w:t>
            </w:r>
          </w:p>
        </w:tc>
        <w:tc>
          <w:tcPr>
            <w:tcW w:w="1142" w:type="dxa"/>
            <w:noWrap/>
            <w:hideMark/>
          </w:tcPr>
          <w:p w14:paraId="0AD81BE6" w14:textId="77777777" w:rsidR="00F46130" w:rsidRPr="00F46130" w:rsidRDefault="00F46130" w:rsidP="00F46130">
            <w:r w:rsidRPr="00F46130">
              <w:t>7.218615</w:t>
            </w:r>
          </w:p>
        </w:tc>
      </w:tr>
      <w:tr w:rsidR="00F46130" w:rsidRPr="00F46130" w14:paraId="4DDB9C00" w14:textId="77777777" w:rsidTr="00F46130">
        <w:trPr>
          <w:trHeight w:val="261"/>
        </w:trPr>
        <w:tc>
          <w:tcPr>
            <w:tcW w:w="1142" w:type="dxa"/>
            <w:noWrap/>
            <w:hideMark/>
          </w:tcPr>
          <w:p w14:paraId="31EF4268" w14:textId="77777777" w:rsidR="00F46130" w:rsidRPr="00F46130" w:rsidRDefault="00F46130" w:rsidP="00F46130">
            <w:r w:rsidRPr="00F46130">
              <w:t>12.91019</w:t>
            </w:r>
          </w:p>
        </w:tc>
        <w:tc>
          <w:tcPr>
            <w:tcW w:w="1142" w:type="dxa"/>
            <w:noWrap/>
            <w:hideMark/>
          </w:tcPr>
          <w:p w14:paraId="42D34C19" w14:textId="77777777" w:rsidR="00F46130" w:rsidRPr="00F46130" w:rsidRDefault="00F46130" w:rsidP="00F46130">
            <w:r w:rsidRPr="00F46130">
              <w:t>7.576502</w:t>
            </w:r>
          </w:p>
        </w:tc>
        <w:tc>
          <w:tcPr>
            <w:tcW w:w="1142" w:type="dxa"/>
            <w:noWrap/>
            <w:hideMark/>
          </w:tcPr>
          <w:p w14:paraId="3F1B3D63" w14:textId="77777777" w:rsidR="00F46130" w:rsidRPr="00F46130" w:rsidRDefault="00F46130" w:rsidP="00F46130">
            <w:r w:rsidRPr="00F46130">
              <w:t>6.746116</w:t>
            </w:r>
          </w:p>
        </w:tc>
        <w:tc>
          <w:tcPr>
            <w:tcW w:w="1142" w:type="dxa"/>
            <w:noWrap/>
            <w:hideMark/>
          </w:tcPr>
          <w:p w14:paraId="130EE4CC" w14:textId="77777777" w:rsidR="00F46130" w:rsidRPr="00F46130" w:rsidRDefault="00F46130" w:rsidP="00F46130">
            <w:r w:rsidRPr="00F46130">
              <w:t>9.182513</w:t>
            </w:r>
          </w:p>
        </w:tc>
        <w:tc>
          <w:tcPr>
            <w:tcW w:w="1142" w:type="dxa"/>
            <w:noWrap/>
            <w:hideMark/>
          </w:tcPr>
          <w:p w14:paraId="3D6C13D1" w14:textId="77777777" w:rsidR="00F46130" w:rsidRPr="00F46130" w:rsidRDefault="00F46130" w:rsidP="00F46130">
            <w:r w:rsidRPr="00F46130">
              <w:t>12.51816</w:t>
            </w:r>
          </w:p>
        </w:tc>
        <w:tc>
          <w:tcPr>
            <w:tcW w:w="1142" w:type="dxa"/>
            <w:noWrap/>
            <w:hideMark/>
          </w:tcPr>
          <w:p w14:paraId="76410B1E" w14:textId="77777777" w:rsidR="00F46130" w:rsidRPr="00F46130" w:rsidRDefault="00F46130" w:rsidP="00F46130">
            <w:r w:rsidRPr="00F46130">
              <w:t>1.891975</w:t>
            </w:r>
          </w:p>
        </w:tc>
        <w:tc>
          <w:tcPr>
            <w:tcW w:w="1142" w:type="dxa"/>
            <w:noWrap/>
            <w:hideMark/>
          </w:tcPr>
          <w:p w14:paraId="38548811" w14:textId="77777777" w:rsidR="00F46130" w:rsidRPr="00F46130" w:rsidRDefault="00F46130" w:rsidP="00F46130">
            <w:r w:rsidRPr="00F46130">
              <w:t>2.755309</w:t>
            </w:r>
          </w:p>
        </w:tc>
        <w:tc>
          <w:tcPr>
            <w:tcW w:w="1142" w:type="dxa"/>
            <w:noWrap/>
            <w:hideMark/>
          </w:tcPr>
          <w:p w14:paraId="1DF4CBEB" w14:textId="77777777" w:rsidR="00F46130" w:rsidRPr="00F46130" w:rsidRDefault="00F46130" w:rsidP="00F46130">
            <w:r w:rsidRPr="00F46130">
              <w:t>6.93392</w:t>
            </w:r>
          </w:p>
        </w:tc>
        <w:tc>
          <w:tcPr>
            <w:tcW w:w="1142" w:type="dxa"/>
            <w:noWrap/>
            <w:hideMark/>
          </w:tcPr>
          <w:p w14:paraId="533FC4BF" w14:textId="77777777" w:rsidR="00F46130" w:rsidRPr="00F46130" w:rsidRDefault="00F46130" w:rsidP="00F46130">
            <w:r w:rsidRPr="00F46130">
              <w:t>4.862846</w:t>
            </w:r>
          </w:p>
        </w:tc>
        <w:tc>
          <w:tcPr>
            <w:tcW w:w="1142" w:type="dxa"/>
            <w:noWrap/>
            <w:hideMark/>
          </w:tcPr>
          <w:p w14:paraId="506BAD13" w14:textId="77777777" w:rsidR="00F46130" w:rsidRPr="00F46130" w:rsidRDefault="00F46130" w:rsidP="00F46130">
            <w:r w:rsidRPr="00F46130">
              <w:t>7.385056</w:t>
            </w:r>
          </w:p>
        </w:tc>
      </w:tr>
      <w:tr w:rsidR="00F46130" w:rsidRPr="00F46130" w14:paraId="52D82FF0" w14:textId="77777777" w:rsidTr="00F46130">
        <w:trPr>
          <w:trHeight w:val="261"/>
        </w:trPr>
        <w:tc>
          <w:tcPr>
            <w:tcW w:w="1142" w:type="dxa"/>
            <w:noWrap/>
            <w:hideMark/>
          </w:tcPr>
          <w:p w14:paraId="7CFC8DA1" w14:textId="77777777" w:rsidR="00F46130" w:rsidRPr="00F46130" w:rsidRDefault="00F46130" w:rsidP="00F46130">
            <w:r w:rsidRPr="00F46130">
              <w:t>2.819701</w:t>
            </w:r>
          </w:p>
        </w:tc>
        <w:tc>
          <w:tcPr>
            <w:tcW w:w="1142" w:type="dxa"/>
            <w:noWrap/>
            <w:hideMark/>
          </w:tcPr>
          <w:p w14:paraId="7FD24D53" w14:textId="77777777" w:rsidR="00F46130" w:rsidRPr="00F46130" w:rsidRDefault="00F46130" w:rsidP="00F46130">
            <w:r w:rsidRPr="00F46130">
              <w:t>8.517017</w:t>
            </w:r>
          </w:p>
        </w:tc>
        <w:tc>
          <w:tcPr>
            <w:tcW w:w="1142" w:type="dxa"/>
            <w:noWrap/>
            <w:hideMark/>
          </w:tcPr>
          <w:p w14:paraId="41ED6276" w14:textId="77777777" w:rsidR="00F46130" w:rsidRPr="00F46130" w:rsidRDefault="00F46130" w:rsidP="00F46130">
            <w:r w:rsidRPr="00F46130">
              <w:t>6.560728</w:t>
            </w:r>
          </w:p>
        </w:tc>
        <w:tc>
          <w:tcPr>
            <w:tcW w:w="1142" w:type="dxa"/>
            <w:noWrap/>
            <w:hideMark/>
          </w:tcPr>
          <w:p w14:paraId="4AE725B4" w14:textId="77777777" w:rsidR="00F46130" w:rsidRPr="00F46130" w:rsidRDefault="00F46130" w:rsidP="00F46130">
            <w:r w:rsidRPr="00F46130">
              <w:t>3.458776</w:t>
            </w:r>
          </w:p>
        </w:tc>
        <w:tc>
          <w:tcPr>
            <w:tcW w:w="1142" w:type="dxa"/>
            <w:noWrap/>
            <w:hideMark/>
          </w:tcPr>
          <w:p w14:paraId="209E4641" w14:textId="77777777" w:rsidR="00F46130" w:rsidRPr="00F46130" w:rsidRDefault="00F46130" w:rsidP="00F46130">
            <w:r w:rsidRPr="00F46130">
              <w:t>5.669583</w:t>
            </w:r>
          </w:p>
        </w:tc>
        <w:tc>
          <w:tcPr>
            <w:tcW w:w="1142" w:type="dxa"/>
            <w:noWrap/>
            <w:hideMark/>
          </w:tcPr>
          <w:p w14:paraId="72F9F99C" w14:textId="77777777" w:rsidR="00F46130" w:rsidRPr="00F46130" w:rsidRDefault="00F46130" w:rsidP="00F46130">
            <w:r w:rsidRPr="00F46130">
              <w:t>13.22261</w:t>
            </w:r>
          </w:p>
        </w:tc>
        <w:tc>
          <w:tcPr>
            <w:tcW w:w="1142" w:type="dxa"/>
            <w:noWrap/>
            <w:hideMark/>
          </w:tcPr>
          <w:p w14:paraId="7AE9D93E" w14:textId="77777777" w:rsidR="00F46130" w:rsidRPr="00F46130" w:rsidRDefault="00F46130" w:rsidP="00F46130">
            <w:r w:rsidRPr="00F46130">
              <w:t>6.216988</w:t>
            </w:r>
          </w:p>
        </w:tc>
        <w:tc>
          <w:tcPr>
            <w:tcW w:w="1142" w:type="dxa"/>
            <w:noWrap/>
            <w:hideMark/>
          </w:tcPr>
          <w:p w14:paraId="78401E39" w14:textId="77777777" w:rsidR="00F46130" w:rsidRPr="00F46130" w:rsidRDefault="00F46130" w:rsidP="00F46130">
            <w:r w:rsidRPr="00F46130">
              <w:t>13.20765</w:t>
            </w:r>
          </w:p>
        </w:tc>
        <w:tc>
          <w:tcPr>
            <w:tcW w:w="1142" w:type="dxa"/>
            <w:noWrap/>
            <w:hideMark/>
          </w:tcPr>
          <w:p w14:paraId="4ED476E7" w14:textId="77777777" w:rsidR="00F46130" w:rsidRPr="00F46130" w:rsidRDefault="00F46130" w:rsidP="00F46130">
            <w:r w:rsidRPr="00F46130">
              <w:t>7.841636</w:t>
            </w:r>
          </w:p>
        </w:tc>
        <w:tc>
          <w:tcPr>
            <w:tcW w:w="1142" w:type="dxa"/>
            <w:noWrap/>
            <w:hideMark/>
          </w:tcPr>
          <w:p w14:paraId="47E2620C" w14:textId="77777777" w:rsidR="00F46130" w:rsidRPr="00F46130" w:rsidRDefault="00F46130" w:rsidP="00F46130">
            <w:r w:rsidRPr="00F46130">
              <w:t>8.14978</w:t>
            </w:r>
          </w:p>
        </w:tc>
      </w:tr>
      <w:tr w:rsidR="00F46130" w:rsidRPr="00F46130" w14:paraId="0A3232CD" w14:textId="77777777" w:rsidTr="00F46130">
        <w:trPr>
          <w:trHeight w:val="261"/>
        </w:trPr>
        <w:tc>
          <w:tcPr>
            <w:tcW w:w="1142" w:type="dxa"/>
            <w:noWrap/>
            <w:hideMark/>
          </w:tcPr>
          <w:p w14:paraId="4AB3F243" w14:textId="77777777" w:rsidR="00F46130" w:rsidRPr="00F46130" w:rsidRDefault="00F46130" w:rsidP="00F46130">
            <w:r w:rsidRPr="00F46130">
              <w:t>4.482488</w:t>
            </w:r>
          </w:p>
        </w:tc>
        <w:tc>
          <w:tcPr>
            <w:tcW w:w="1142" w:type="dxa"/>
            <w:noWrap/>
            <w:hideMark/>
          </w:tcPr>
          <w:p w14:paraId="7461D9A4" w14:textId="77777777" w:rsidR="00F46130" w:rsidRPr="00F46130" w:rsidRDefault="00F46130" w:rsidP="00F46130">
            <w:r w:rsidRPr="00F46130">
              <w:t>2.482077</w:t>
            </w:r>
          </w:p>
        </w:tc>
        <w:tc>
          <w:tcPr>
            <w:tcW w:w="1142" w:type="dxa"/>
            <w:noWrap/>
            <w:hideMark/>
          </w:tcPr>
          <w:p w14:paraId="68E75898" w14:textId="77777777" w:rsidR="00F46130" w:rsidRPr="00F46130" w:rsidRDefault="00F46130" w:rsidP="00F46130">
            <w:r w:rsidRPr="00F46130">
              <w:t>8.169377</w:t>
            </w:r>
          </w:p>
        </w:tc>
        <w:tc>
          <w:tcPr>
            <w:tcW w:w="1142" w:type="dxa"/>
            <w:noWrap/>
            <w:hideMark/>
          </w:tcPr>
          <w:p w14:paraId="0E3EAE57" w14:textId="77777777" w:rsidR="00F46130" w:rsidRPr="00F46130" w:rsidRDefault="00F46130" w:rsidP="00F46130">
            <w:r w:rsidRPr="00F46130">
              <w:t>6.88016</w:t>
            </w:r>
          </w:p>
        </w:tc>
        <w:tc>
          <w:tcPr>
            <w:tcW w:w="1142" w:type="dxa"/>
            <w:noWrap/>
            <w:hideMark/>
          </w:tcPr>
          <w:p w14:paraId="15B30165" w14:textId="77777777" w:rsidR="00F46130" w:rsidRPr="00F46130" w:rsidRDefault="00F46130" w:rsidP="00F46130">
            <w:r w:rsidRPr="00F46130">
              <w:t>7.159928</w:t>
            </w:r>
          </w:p>
        </w:tc>
        <w:tc>
          <w:tcPr>
            <w:tcW w:w="1142" w:type="dxa"/>
            <w:noWrap/>
            <w:hideMark/>
          </w:tcPr>
          <w:p w14:paraId="0F49459A" w14:textId="77777777" w:rsidR="00F46130" w:rsidRPr="00F46130" w:rsidRDefault="00F46130" w:rsidP="00F46130">
            <w:r w:rsidRPr="00F46130">
              <w:t>3.997069</w:t>
            </w:r>
          </w:p>
        </w:tc>
        <w:tc>
          <w:tcPr>
            <w:tcW w:w="1142" w:type="dxa"/>
            <w:noWrap/>
            <w:hideMark/>
          </w:tcPr>
          <w:p w14:paraId="08FFEA7C" w14:textId="77777777" w:rsidR="00F46130" w:rsidRPr="00F46130" w:rsidRDefault="00F46130" w:rsidP="00F46130">
            <w:r w:rsidRPr="00F46130">
              <w:t>8.424831</w:t>
            </w:r>
          </w:p>
        </w:tc>
        <w:tc>
          <w:tcPr>
            <w:tcW w:w="1142" w:type="dxa"/>
            <w:noWrap/>
            <w:hideMark/>
          </w:tcPr>
          <w:p w14:paraId="5CD339BD" w14:textId="77777777" w:rsidR="00F46130" w:rsidRPr="00F46130" w:rsidRDefault="00F46130" w:rsidP="00F46130">
            <w:r w:rsidRPr="00F46130">
              <w:t>8.674906</w:t>
            </w:r>
          </w:p>
        </w:tc>
        <w:tc>
          <w:tcPr>
            <w:tcW w:w="1142" w:type="dxa"/>
            <w:noWrap/>
            <w:hideMark/>
          </w:tcPr>
          <w:p w14:paraId="2E5AE552" w14:textId="77777777" w:rsidR="00F46130" w:rsidRPr="00F46130" w:rsidRDefault="00F46130" w:rsidP="00F46130">
            <w:r w:rsidRPr="00F46130">
              <w:t>3.332602</w:t>
            </w:r>
          </w:p>
        </w:tc>
        <w:tc>
          <w:tcPr>
            <w:tcW w:w="1142" w:type="dxa"/>
            <w:noWrap/>
            <w:hideMark/>
          </w:tcPr>
          <w:p w14:paraId="701C5693" w14:textId="77777777" w:rsidR="00F46130" w:rsidRPr="00F46130" w:rsidRDefault="00F46130" w:rsidP="00F46130">
            <w:r w:rsidRPr="00F46130">
              <w:t>7.646569</w:t>
            </w:r>
          </w:p>
        </w:tc>
      </w:tr>
      <w:tr w:rsidR="00F46130" w:rsidRPr="00F46130" w14:paraId="2A18391F" w14:textId="77777777" w:rsidTr="00F46130">
        <w:trPr>
          <w:trHeight w:val="261"/>
        </w:trPr>
        <w:tc>
          <w:tcPr>
            <w:tcW w:w="1142" w:type="dxa"/>
            <w:noWrap/>
            <w:hideMark/>
          </w:tcPr>
          <w:p w14:paraId="42D39D71" w14:textId="77777777" w:rsidR="00F46130" w:rsidRPr="00F46130" w:rsidRDefault="00F46130" w:rsidP="00F46130">
            <w:r w:rsidRPr="00F46130">
              <w:t>4.483084</w:t>
            </w:r>
          </w:p>
        </w:tc>
        <w:tc>
          <w:tcPr>
            <w:tcW w:w="1142" w:type="dxa"/>
            <w:noWrap/>
            <w:hideMark/>
          </w:tcPr>
          <w:p w14:paraId="4B4BD004" w14:textId="77777777" w:rsidR="00F46130" w:rsidRPr="00F46130" w:rsidRDefault="00F46130" w:rsidP="00F46130">
            <w:r w:rsidRPr="00F46130">
              <w:t>7.272829</w:t>
            </w:r>
          </w:p>
        </w:tc>
        <w:tc>
          <w:tcPr>
            <w:tcW w:w="1142" w:type="dxa"/>
            <w:noWrap/>
            <w:hideMark/>
          </w:tcPr>
          <w:p w14:paraId="36780CBC" w14:textId="77777777" w:rsidR="00F46130" w:rsidRPr="00F46130" w:rsidRDefault="00F46130" w:rsidP="00F46130">
            <w:r w:rsidRPr="00F46130">
              <w:t>3.233336</w:t>
            </w:r>
          </w:p>
        </w:tc>
        <w:tc>
          <w:tcPr>
            <w:tcW w:w="1142" w:type="dxa"/>
            <w:noWrap/>
            <w:hideMark/>
          </w:tcPr>
          <w:p w14:paraId="368D55A0" w14:textId="77777777" w:rsidR="00F46130" w:rsidRPr="00F46130" w:rsidRDefault="00F46130" w:rsidP="00F46130">
            <w:r w:rsidRPr="00F46130">
              <w:t>12.72215</w:t>
            </w:r>
          </w:p>
        </w:tc>
        <w:tc>
          <w:tcPr>
            <w:tcW w:w="1142" w:type="dxa"/>
            <w:noWrap/>
            <w:hideMark/>
          </w:tcPr>
          <w:p w14:paraId="671A9FFB" w14:textId="77777777" w:rsidR="00F46130" w:rsidRPr="00F46130" w:rsidRDefault="00F46130" w:rsidP="00F46130">
            <w:r w:rsidRPr="00F46130">
              <w:t>8.557667</w:t>
            </w:r>
          </w:p>
        </w:tc>
        <w:tc>
          <w:tcPr>
            <w:tcW w:w="1142" w:type="dxa"/>
            <w:noWrap/>
            <w:hideMark/>
          </w:tcPr>
          <w:p w14:paraId="03785D9E" w14:textId="77777777" w:rsidR="00F46130" w:rsidRPr="00F46130" w:rsidRDefault="00F46130" w:rsidP="00F46130">
            <w:r w:rsidRPr="00F46130">
              <w:t>5.474808</w:t>
            </w:r>
          </w:p>
        </w:tc>
        <w:tc>
          <w:tcPr>
            <w:tcW w:w="1142" w:type="dxa"/>
            <w:noWrap/>
            <w:hideMark/>
          </w:tcPr>
          <w:p w14:paraId="3BAC2C6C" w14:textId="77777777" w:rsidR="00F46130" w:rsidRPr="00F46130" w:rsidRDefault="00F46130" w:rsidP="00F46130">
            <w:r w:rsidRPr="00F46130">
              <w:t>2.258602</w:t>
            </w:r>
          </w:p>
        </w:tc>
        <w:tc>
          <w:tcPr>
            <w:tcW w:w="1142" w:type="dxa"/>
            <w:noWrap/>
            <w:hideMark/>
          </w:tcPr>
          <w:p w14:paraId="573103A6" w14:textId="77777777" w:rsidR="00F46130" w:rsidRPr="00F46130" w:rsidRDefault="00F46130" w:rsidP="00F46130">
            <w:r w:rsidRPr="00F46130">
              <w:t>7.719318</w:t>
            </w:r>
          </w:p>
        </w:tc>
        <w:tc>
          <w:tcPr>
            <w:tcW w:w="1142" w:type="dxa"/>
            <w:noWrap/>
            <w:hideMark/>
          </w:tcPr>
          <w:p w14:paraId="0E65DE09" w14:textId="77777777" w:rsidR="00F46130" w:rsidRPr="00F46130" w:rsidRDefault="00F46130" w:rsidP="00F46130">
            <w:r w:rsidRPr="00F46130">
              <w:t>7.604972</w:t>
            </w:r>
          </w:p>
        </w:tc>
        <w:tc>
          <w:tcPr>
            <w:tcW w:w="1142" w:type="dxa"/>
            <w:noWrap/>
            <w:hideMark/>
          </w:tcPr>
          <w:p w14:paraId="7503B3DE" w14:textId="77777777" w:rsidR="00F46130" w:rsidRPr="00F46130" w:rsidRDefault="00F46130" w:rsidP="00F46130">
            <w:r w:rsidRPr="00F46130">
              <w:t>7.359415</w:t>
            </w:r>
          </w:p>
        </w:tc>
      </w:tr>
      <w:tr w:rsidR="00F46130" w:rsidRPr="00F46130" w14:paraId="39587479" w14:textId="77777777" w:rsidTr="00F46130">
        <w:trPr>
          <w:trHeight w:val="261"/>
        </w:trPr>
        <w:tc>
          <w:tcPr>
            <w:tcW w:w="1142" w:type="dxa"/>
            <w:noWrap/>
            <w:hideMark/>
          </w:tcPr>
          <w:p w14:paraId="7E541C45" w14:textId="77777777" w:rsidR="00F46130" w:rsidRPr="00F46130" w:rsidRDefault="00F46130" w:rsidP="00F46130">
            <w:r w:rsidRPr="00F46130">
              <w:t>3.824447</w:t>
            </w:r>
          </w:p>
        </w:tc>
        <w:tc>
          <w:tcPr>
            <w:tcW w:w="1142" w:type="dxa"/>
            <w:noWrap/>
            <w:hideMark/>
          </w:tcPr>
          <w:p w14:paraId="7BCD843D" w14:textId="77777777" w:rsidR="00F46130" w:rsidRPr="00F46130" w:rsidRDefault="00F46130" w:rsidP="00F46130">
            <w:r w:rsidRPr="00F46130">
              <w:t>12.18488</w:t>
            </w:r>
          </w:p>
        </w:tc>
        <w:tc>
          <w:tcPr>
            <w:tcW w:w="1142" w:type="dxa"/>
            <w:noWrap/>
            <w:hideMark/>
          </w:tcPr>
          <w:p w14:paraId="16571E0F" w14:textId="77777777" w:rsidR="00F46130" w:rsidRPr="00F46130" w:rsidRDefault="00F46130" w:rsidP="00F46130">
            <w:r w:rsidRPr="00F46130">
              <w:t>6.231299</w:t>
            </w:r>
          </w:p>
        </w:tc>
        <w:tc>
          <w:tcPr>
            <w:tcW w:w="1142" w:type="dxa"/>
            <w:noWrap/>
            <w:hideMark/>
          </w:tcPr>
          <w:p w14:paraId="2728EFB4" w14:textId="77777777" w:rsidR="00F46130" w:rsidRPr="00F46130" w:rsidRDefault="00F46130" w:rsidP="00F46130">
            <w:r w:rsidRPr="00F46130">
              <w:t>2.786805</w:t>
            </w:r>
          </w:p>
        </w:tc>
        <w:tc>
          <w:tcPr>
            <w:tcW w:w="1142" w:type="dxa"/>
            <w:noWrap/>
            <w:hideMark/>
          </w:tcPr>
          <w:p w14:paraId="6880A674" w14:textId="77777777" w:rsidR="00F46130" w:rsidRPr="00F46130" w:rsidRDefault="00F46130" w:rsidP="00F46130">
            <w:r w:rsidRPr="00F46130">
              <w:t>7.669589</w:t>
            </w:r>
          </w:p>
        </w:tc>
        <w:tc>
          <w:tcPr>
            <w:tcW w:w="1142" w:type="dxa"/>
            <w:noWrap/>
            <w:hideMark/>
          </w:tcPr>
          <w:p w14:paraId="2A7E96B8" w14:textId="77777777" w:rsidR="00F46130" w:rsidRPr="00F46130" w:rsidRDefault="00F46130" w:rsidP="00F46130">
            <w:r w:rsidRPr="00F46130">
              <w:t>12.46779</w:t>
            </w:r>
          </w:p>
        </w:tc>
        <w:tc>
          <w:tcPr>
            <w:tcW w:w="1142" w:type="dxa"/>
            <w:noWrap/>
            <w:hideMark/>
          </w:tcPr>
          <w:p w14:paraId="5568DDDE" w14:textId="77777777" w:rsidR="00F46130" w:rsidRPr="00F46130" w:rsidRDefault="00F46130" w:rsidP="00F46130">
            <w:r w:rsidRPr="00F46130">
              <w:t>8.69956</w:t>
            </w:r>
          </w:p>
        </w:tc>
        <w:tc>
          <w:tcPr>
            <w:tcW w:w="1142" w:type="dxa"/>
            <w:noWrap/>
            <w:hideMark/>
          </w:tcPr>
          <w:p w14:paraId="3314835D" w14:textId="77777777" w:rsidR="00F46130" w:rsidRPr="00F46130" w:rsidRDefault="00F46130" w:rsidP="00F46130">
            <w:r w:rsidRPr="00F46130">
              <w:t>2.492918</w:t>
            </w:r>
          </w:p>
        </w:tc>
        <w:tc>
          <w:tcPr>
            <w:tcW w:w="1142" w:type="dxa"/>
            <w:noWrap/>
            <w:hideMark/>
          </w:tcPr>
          <w:p w14:paraId="350047F9" w14:textId="77777777" w:rsidR="00F46130" w:rsidRPr="00F46130" w:rsidRDefault="00F46130" w:rsidP="00F46130">
            <w:r w:rsidRPr="00F46130">
              <w:t>11.33169</w:t>
            </w:r>
          </w:p>
        </w:tc>
        <w:tc>
          <w:tcPr>
            <w:tcW w:w="1142" w:type="dxa"/>
            <w:noWrap/>
            <w:hideMark/>
          </w:tcPr>
          <w:p w14:paraId="66D5F658" w14:textId="77777777" w:rsidR="00F46130" w:rsidRPr="00F46130" w:rsidRDefault="00F46130" w:rsidP="00F46130">
            <w:r w:rsidRPr="00F46130">
              <w:t>7.181561</w:t>
            </w:r>
          </w:p>
        </w:tc>
      </w:tr>
      <w:tr w:rsidR="00F46130" w:rsidRPr="00F46130" w14:paraId="0ED09CF8" w14:textId="77777777" w:rsidTr="00F46130">
        <w:trPr>
          <w:trHeight w:val="261"/>
        </w:trPr>
        <w:tc>
          <w:tcPr>
            <w:tcW w:w="1142" w:type="dxa"/>
            <w:noWrap/>
            <w:hideMark/>
          </w:tcPr>
          <w:p w14:paraId="11790C05" w14:textId="77777777" w:rsidR="00F46130" w:rsidRPr="00F46130" w:rsidRDefault="00F46130" w:rsidP="00F46130">
            <w:r w:rsidRPr="00F46130">
              <w:t>4.587321</w:t>
            </w:r>
          </w:p>
        </w:tc>
        <w:tc>
          <w:tcPr>
            <w:tcW w:w="1142" w:type="dxa"/>
            <w:noWrap/>
            <w:hideMark/>
          </w:tcPr>
          <w:p w14:paraId="6BCEC8EC" w14:textId="77777777" w:rsidR="00F46130" w:rsidRPr="00F46130" w:rsidRDefault="00F46130" w:rsidP="00F46130">
            <w:r w:rsidRPr="00F46130">
              <w:t>2.370263</w:t>
            </w:r>
          </w:p>
        </w:tc>
        <w:tc>
          <w:tcPr>
            <w:tcW w:w="1142" w:type="dxa"/>
            <w:noWrap/>
            <w:hideMark/>
          </w:tcPr>
          <w:p w14:paraId="76FEECE8" w14:textId="77777777" w:rsidR="00F46130" w:rsidRPr="00F46130" w:rsidRDefault="00F46130" w:rsidP="00F46130">
            <w:r w:rsidRPr="00F46130">
              <w:t>13.18579</w:t>
            </w:r>
          </w:p>
        </w:tc>
        <w:tc>
          <w:tcPr>
            <w:tcW w:w="1142" w:type="dxa"/>
            <w:noWrap/>
            <w:hideMark/>
          </w:tcPr>
          <w:p w14:paraId="2CD38521" w14:textId="77777777" w:rsidR="00F46130" w:rsidRPr="00F46130" w:rsidRDefault="00F46130" w:rsidP="00F46130">
            <w:r w:rsidRPr="00F46130">
              <w:t>6.998355</w:t>
            </w:r>
          </w:p>
        </w:tc>
        <w:tc>
          <w:tcPr>
            <w:tcW w:w="1142" w:type="dxa"/>
            <w:noWrap/>
            <w:hideMark/>
          </w:tcPr>
          <w:p w14:paraId="49A71EC6" w14:textId="77777777" w:rsidR="00F46130" w:rsidRPr="00F46130" w:rsidRDefault="00F46130" w:rsidP="00F46130">
            <w:r w:rsidRPr="00F46130">
              <w:t>7.135597</w:t>
            </w:r>
          </w:p>
        </w:tc>
        <w:tc>
          <w:tcPr>
            <w:tcW w:w="1142" w:type="dxa"/>
            <w:noWrap/>
            <w:hideMark/>
          </w:tcPr>
          <w:p w14:paraId="2B547F54" w14:textId="77777777" w:rsidR="00F46130" w:rsidRPr="00F46130" w:rsidRDefault="00F46130" w:rsidP="00F46130">
            <w:r w:rsidRPr="00F46130">
              <w:t>7.954111</w:t>
            </w:r>
          </w:p>
        </w:tc>
        <w:tc>
          <w:tcPr>
            <w:tcW w:w="1142" w:type="dxa"/>
            <w:noWrap/>
            <w:hideMark/>
          </w:tcPr>
          <w:p w14:paraId="63A5747B" w14:textId="77777777" w:rsidR="00F46130" w:rsidRPr="00F46130" w:rsidRDefault="00F46130" w:rsidP="00F46130">
            <w:r w:rsidRPr="00F46130">
              <w:t>3.320436</w:t>
            </w:r>
          </w:p>
        </w:tc>
        <w:tc>
          <w:tcPr>
            <w:tcW w:w="1142" w:type="dxa"/>
            <w:noWrap/>
            <w:hideMark/>
          </w:tcPr>
          <w:p w14:paraId="5D729103" w14:textId="77777777" w:rsidR="00F46130" w:rsidRPr="00F46130" w:rsidRDefault="00F46130" w:rsidP="00F46130">
            <w:r w:rsidRPr="00F46130">
              <w:t>9.316883</w:t>
            </w:r>
          </w:p>
        </w:tc>
        <w:tc>
          <w:tcPr>
            <w:tcW w:w="1142" w:type="dxa"/>
            <w:noWrap/>
            <w:hideMark/>
          </w:tcPr>
          <w:p w14:paraId="0F320360" w14:textId="77777777" w:rsidR="00F46130" w:rsidRPr="00F46130" w:rsidRDefault="00F46130" w:rsidP="00F46130">
            <w:r w:rsidRPr="00F46130">
              <w:t>7.370094</w:t>
            </w:r>
          </w:p>
        </w:tc>
        <w:tc>
          <w:tcPr>
            <w:tcW w:w="1142" w:type="dxa"/>
            <w:noWrap/>
            <w:hideMark/>
          </w:tcPr>
          <w:p w14:paraId="0CB820D7" w14:textId="77777777" w:rsidR="00F46130" w:rsidRPr="00F46130" w:rsidRDefault="00F46130" w:rsidP="00F46130">
            <w:r w:rsidRPr="00F46130">
              <w:t>7.718978</w:t>
            </w:r>
          </w:p>
        </w:tc>
      </w:tr>
      <w:tr w:rsidR="00F46130" w:rsidRPr="00F46130" w14:paraId="13B4DA96" w14:textId="77777777" w:rsidTr="00F46130">
        <w:trPr>
          <w:trHeight w:val="261"/>
        </w:trPr>
        <w:tc>
          <w:tcPr>
            <w:tcW w:w="1142" w:type="dxa"/>
            <w:noWrap/>
            <w:hideMark/>
          </w:tcPr>
          <w:p w14:paraId="742286CB" w14:textId="77777777" w:rsidR="00F46130" w:rsidRPr="00F46130" w:rsidRDefault="00F46130" w:rsidP="00F46130">
            <w:r w:rsidRPr="00F46130">
              <w:t>7.664676</w:t>
            </w:r>
          </w:p>
        </w:tc>
        <w:tc>
          <w:tcPr>
            <w:tcW w:w="1142" w:type="dxa"/>
            <w:noWrap/>
            <w:hideMark/>
          </w:tcPr>
          <w:p w14:paraId="6B9A1C7E" w14:textId="77777777" w:rsidR="00F46130" w:rsidRPr="00F46130" w:rsidRDefault="00F46130" w:rsidP="00F46130">
            <w:r w:rsidRPr="00F46130">
              <w:t>7.2657</w:t>
            </w:r>
          </w:p>
        </w:tc>
        <w:tc>
          <w:tcPr>
            <w:tcW w:w="1142" w:type="dxa"/>
            <w:noWrap/>
            <w:hideMark/>
          </w:tcPr>
          <w:p w14:paraId="12440CA1" w14:textId="77777777" w:rsidR="00F46130" w:rsidRPr="00F46130" w:rsidRDefault="00F46130" w:rsidP="00F46130">
            <w:r w:rsidRPr="00F46130">
              <w:t>8.238511</w:t>
            </w:r>
          </w:p>
        </w:tc>
        <w:tc>
          <w:tcPr>
            <w:tcW w:w="1142" w:type="dxa"/>
            <w:noWrap/>
            <w:hideMark/>
          </w:tcPr>
          <w:p w14:paraId="57A543E5" w14:textId="77777777" w:rsidR="00F46130" w:rsidRPr="00F46130" w:rsidRDefault="00F46130" w:rsidP="00F46130">
            <w:r w:rsidRPr="00F46130">
              <w:t>2.472202</w:t>
            </w:r>
          </w:p>
        </w:tc>
        <w:tc>
          <w:tcPr>
            <w:tcW w:w="1142" w:type="dxa"/>
            <w:noWrap/>
            <w:hideMark/>
          </w:tcPr>
          <w:p w14:paraId="7A2A8600" w14:textId="77777777" w:rsidR="00F46130" w:rsidRPr="00F46130" w:rsidRDefault="00F46130" w:rsidP="00F46130">
            <w:r w:rsidRPr="00F46130">
              <w:t>7.603119</w:t>
            </w:r>
          </w:p>
        </w:tc>
        <w:tc>
          <w:tcPr>
            <w:tcW w:w="1142" w:type="dxa"/>
            <w:noWrap/>
            <w:hideMark/>
          </w:tcPr>
          <w:p w14:paraId="4C6397B9" w14:textId="77777777" w:rsidR="00F46130" w:rsidRPr="00F46130" w:rsidRDefault="00F46130" w:rsidP="00F46130">
            <w:r w:rsidRPr="00F46130">
              <w:t>13.17233</w:t>
            </w:r>
          </w:p>
        </w:tc>
        <w:tc>
          <w:tcPr>
            <w:tcW w:w="1142" w:type="dxa"/>
            <w:noWrap/>
            <w:hideMark/>
          </w:tcPr>
          <w:p w14:paraId="23C07970" w14:textId="77777777" w:rsidR="00F46130" w:rsidRPr="00F46130" w:rsidRDefault="00F46130" w:rsidP="00F46130">
            <w:r w:rsidRPr="00F46130">
              <w:t>7.32298</w:t>
            </w:r>
          </w:p>
        </w:tc>
        <w:tc>
          <w:tcPr>
            <w:tcW w:w="1142" w:type="dxa"/>
            <w:noWrap/>
            <w:hideMark/>
          </w:tcPr>
          <w:p w14:paraId="29FF8060" w14:textId="77777777" w:rsidR="00F46130" w:rsidRPr="00F46130" w:rsidRDefault="00F46130" w:rsidP="00F46130">
            <w:r w:rsidRPr="00F46130">
              <w:t>9.322717</w:t>
            </w:r>
          </w:p>
        </w:tc>
        <w:tc>
          <w:tcPr>
            <w:tcW w:w="1142" w:type="dxa"/>
            <w:noWrap/>
            <w:hideMark/>
          </w:tcPr>
          <w:p w14:paraId="49ECAFAD" w14:textId="77777777" w:rsidR="00F46130" w:rsidRPr="00F46130" w:rsidRDefault="00F46130" w:rsidP="00F46130">
            <w:r w:rsidRPr="00F46130">
              <w:t>7.388488</w:t>
            </w:r>
          </w:p>
        </w:tc>
        <w:tc>
          <w:tcPr>
            <w:tcW w:w="1142" w:type="dxa"/>
            <w:noWrap/>
            <w:hideMark/>
          </w:tcPr>
          <w:p w14:paraId="181C60A8" w14:textId="77777777" w:rsidR="00F46130" w:rsidRPr="00F46130" w:rsidRDefault="00F46130" w:rsidP="00F46130">
            <w:r w:rsidRPr="00F46130">
              <w:t>4.82549</w:t>
            </w:r>
          </w:p>
        </w:tc>
      </w:tr>
      <w:tr w:rsidR="00F46130" w:rsidRPr="00F46130" w14:paraId="6B3E3C6F" w14:textId="77777777" w:rsidTr="00F46130">
        <w:trPr>
          <w:trHeight w:val="261"/>
        </w:trPr>
        <w:tc>
          <w:tcPr>
            <w:tcW w:w="1142" w:type="dxa"/>
            <w:noWrap/>
            <w:hideMark/>
          </w:tcPr>
          <w:p w14:paraId="1C325FE5" w14:textId="77777777" w:rsidR="00F46130" w:rsidRPr="00F46130" w:rsidRDefault="00F46130" w:rsidP="00F46130">
            <w:r w:rsidRPr="00F46130">
              <w:t>12.27495</w:t>
            </w:r>
          </w:p>
        </w:tc>
        <w:tc>
          <w:tcPr>
            <w:tcW w:w="1142" w:type="dxa"/>
            <w:noWrap/>
            <w:hideMark/>
          </w:tcPr>
          <w:p w14:paraId="53959EE5" w14:textId="77777777" w:rsidR="00F46130" w:rsidRPr="00F46130" w:rsidRDefault="00F46130" w:rsidP="00F46130">
            <w:r w:rsidRPr="00F46130">
              <w:t>2.489389</w:t>
            </w:r>
          </w:p>
        </w:tc>
        <w:tc>
          <w:tcPr>
            <w:tcW w:w="1142" w:type="dxa"/>
            <w:noWrap/>
            <w:hideMark/>
          </w:tcPr>
          <w:p w14:paraId="2DFD94B4" w14:textId="77777777" w:rsidR="00F46130" w:rsidRPr="00F46130" w:rsidRDefault="00F46130" w:rsidP="00F46130">
            <w:r w:rsidRPr="00F46130">
              <w:t>7.483035</w:t>
            </w:r>
          </w:p>
        </w:tc>
        <w:tc>
          <w:tcPr>
            <w:tcW w:w="1142" w:type="dxa"/>
            <w:noWrap/>
            <w:hideMark/>
          </w:tcPr>
          <w:p w14:paraId="743E8B3D" w14:textId="77777777" w:rsidR="00F46130" w:rsidRPr="00F46130" w:rsidRDefault="00F46130" w:rsidP="00F46130">
            <w:r w:rsidRPr="00F46130">
              <w:t>8.501697</w:t>
            </w:r>
          </w:p>
        </w:tc>
        <w:tc>
          <w:tcPr>
            <w:tcW w:w="1142" w:type="dxa"/>
            <w:noWrap/>
            <w:hideMark/>
          </w:tcPr>
          <w:p w14:paraId="1E7098CD" w14:textId="77777777" w:rsidR="00F46130" w:rsidRPr="00F46130" w:rsidRDefault="00F46130" w:rsidP="00F46130">
            <w:r w:rsidRPr="00F46130">
              <w:t>6.812369</w:t>
            </w:r>
          </w:p>
        </w:tc>
        <w:tc>
          <w:tcPr>
            <w:tcW w:w="1142" w:type="dxa"/>
            <w:noWrap/>
            <w:hideMark/>
          </w:tcPr>
          <w:p w14:paraId="60A2AAD7" w14:textId="77777777" w:rsidR="00F46130" w:rsidRPr="00F46130" w:rsidRDefault="00F46130" w:rsidP="00F46130">
            <w:r w:rsidRPr="00F46130">
              <w:t>3.851158</w:t>
            </w:r>
          </w:p>
        </w:tc>
        <w:tc>
          <w:tcPr>
            <w:tcW w:w="1142" w:type="dxa"/>
            <w:noWrap/>
            <w:hideMark/>
          </w:tcPr>
          <w:p w14:paraId="5B80E70D" w14:textId="77777777" w:rsidR="00F46130" w:rsidRPr="00F46130" w:rsidRDefault="00F46130" w:rsidP="00F46130">
            <w:r w:rsidRPr="00F46130">
              <w:t>7.566883</w:t>
            </w:r>
          </w:p>
        </w:tc>
        <w:tc>
          <w:tcPr>
            <w:tcW w:w="1142" w:type="dxa"/>
            <w:noWrap/>
            <w:hideMark/>
          </w:tcPr>
          <w:p w14:paraId="7B2CBB9B" w14:textId="77777777" w:rsidR="00F46130" w:rsidRPr="00F46130" w:rsidRDefault="00F46130" w:rsidP="00F46130">
            <w:r w:rsidRPr="00F46130">
              <w:t>3.593695</w:t>
            </w:r>
          </w:p>
        </w:tc>
        <w:tc>
          <w:tcPr>
            <w:tcW w:w="1142" w:type="dxa"/>
            <w:noWrap/>
            <w:hideMark/>
          </w:tcPr>
          <w:p w14:paraId="7E2619FF" w14:textId="77777777" w:rsidR="00F46130" w:rsidRPr="00F46130" w:rsidRDefault="00F46130" w:rsidP="00F46130">
            <w:r w:rsidRPr="00F46130">
              <w:t>8.295113</w:t>
            </w:r>
          </w:p>
        </w:tc>
        <w:tc>
          <w:tcPr>
            <w:tcW w:w="1142" w:type="dxa"/>
            <w:noWrap/>
            <w:hideMark/>
          </w:tcPr>
          <w:p w14:paraId="16C05309" w14:textId="77777777" w:rsidR="00F46130" w:rsidRPr="00F46130" w:rsidRDefault="00F46130" w:rsidP="00F46130">
            <w:r w:rsidRPr="00F46130">
              <w:t>8.103579</w:t>
            </w:r>
          </w:p>
        </w:tc>
      </w:tr>
      <w:tr w:rsidR="00F46130" w:rsidRPr="00F46130" w14:paraId="2AFEFCB6" w14:textId="77777777" w:rsidTr="00F46130">
        <w:trPr>
          <w:trHeight w:val="261"/>
        </w:trPr>
        <w:tc>
          <w:tcPr>
            <w:tcW w:w="1142" w:type="dxa"/>
            <w:noWrap/>
            <w:hideMark/>
          </w:tcPr>
          <w:p w14:paraId="4DA1690E" w14:textId="77777777" w:rsidR="00F46130" w:rsidRPr="00F46130" w:rsidRDefault="00F46130" w:rsidP="00F46130">
            <w:pPr>
              <w:rPr>
                <w:b/>
                <w:bCs/>
              </w:rPr>
            </w:pPr>
            <w:r w:rsidRPr="00F46130">
              <w:rPr>
                <w:b/>
                <w:bCs/>
              </w:rPr>
              <w:t>7.13942</w:t>
            </w:r>
          </w:p>
        </w:tc>
        <w:tc>
          <w:tcPr>
            <w:tcW w:w="1142" w:type="dxa"/>
            <w:noWrap/>
            <w:hideMark/>
          </w:tcPr>
          <w:p w14:paraId="44482C4E" w14:textId="77777777" w:rsidR="00F46130" w:rsidRPr="00F46130" w:rsidRDefault="00F46130" w:rsidP="00F46130">
            <w:pPr>
              <w:rPr>
                <w:b/>
                <w:bCs/>
              </w:rPr>
            </w:pPr>
            <w:r w:rsidRPr="00F46130">
              <w:rPr>
                <w:b/>
                <w:bCs/>
              </w:rPr>
              <w:t>6.840894</w:t>
            </w:r>
          </w:p>
        </w:tc>
        <w:tc>
          <w:tcPr>
            <w:tcW w:w="1142" w:type="dxa"/>
            <w:noWrap/>
            <w:hideMark/>
          </w:tcPr>
          <w:p w14:paraId="1FD88D98" w14:textId="77777777" w:rsidR="00F46130" w:rsidRPr="00F46130" w:rsidRDefault="00F46130" w:rsidP="00F46130">
            <w:pPr>
              <w:rPr>
                <w:b/>
                <w:bCs/>
              </w:rPr>
            </w:pPr>
            <w:r w:rsidRPr="00F46130">
              <w:rPr>
                <w:b/>
                <w:bCs/>
              </w:rPr>
              <w:t>7.75164</w:t>
            </w:r>
          </w:p>
        </w:tc>
        <w:tc>
          <w:tcPr>
            <w:tcW w:w="1142" w:type="dxa"/>
            <w:noWrap/>
            <w:hideMark/>
          </w:tcPr>
          <w:p w14:paraId="51BCD137" w14:textId="77777777" w:rsidR="00F46130" w:rsidRPr="00F46130" w:rsidRDefault="00F46130" w:rsidP="00F46130">
            <w:pPr>
              <w:rPr>
                <w:b/>
                <w:bCs/>
              </w:rPr>
            </w:pPr>
            <w:r w:rsidRPr="00F46130">
              <w:rPr>
                <w:b/>
                <w:bCs/>
              </w:rPr>
              <w:t>6.563045</w:t>
            </w:r>
          </w:p>
        </w:tc>
        <w:tc>
          <w:tcPr>
            <w:tcW w:w="1142" w:type="dxa"/>
            <w:noWrap/>
            <w:hideMark/>
          </w:tcPr>
          <w:p w14:paraId="53B31261" w14:textId="77777777" w:rsidR="00F46130" w:rsidRPr="00F46130" w:rsidRDefault="00F46130" w:rsidP="00F46130">
            <w:pPr>
              <w:rPr>
                <w:b/>
                <w:bCs/>
              </w:rPr>
            </w:pPr>
            <w:r w:rsidRPr="00F46130">
              <w:rPr>
                <w:b/>
                <w:bCs/>
              </w:rPr>
              <w:t>7.585927</w:t>
            </w:r>
          </w:p>
        </w:tc>
        <w:tc>
          <w:tcPr>
            <w:tcW w:w="1142" w:type="dxa"/>
            <w:noWrap/>
            <w:hideMark/>
          </w:tcPr>
          <w:p w14:paraId="17D5068E" w14:textId="77777777" w:rsidR="00F46130" w:rsidRPr="00F46130" w:rsidRDefault="00F46130" w:rsidP="00F46130">
            <w:pPr>
              <w:rPr>
                <w:b/>
                <w:bCs/>
              </w:rPr>
            </w:pPr>
            <w:r w:rsidRPr="00F46130">
              <w:rPr>
                <w:b/>
                <w:bCs/>
              </w:rPr>
              <w:t>7.588703</w:t>
            </w:r>
          </w:p>
        </w:tc>
        <w:tc>
          <w:tcPr>
            <w:tcW w:w="1142" w:type="dxa"/>
            <w:noWrap/>
            <w:hideMark/>
          </w:tcPr>
          <w:p w14:paraId="62693DF7" w14:textId="77777777" w:rsidR="00F46130" w:rsidRPr="00F46130" w:rsidRDefault="00F46130" w:rsidP="00F46130">
            <w:pPr>
              <w:rPr>
                <w:b/>
                <w:bCs/>
              </w:rPr>
            </w:pPr>
            <w:r w:rsidRPr="00F46130">
              <w:rPr>
                <w:b/>
                <w:bCs/>
              </w:rPr>
              <w:t>5.911261</w:t>
            </w:r>
          </w:p>
        </w:tc>
        <w:tc>
          <w:tcPr>
            <w:tcW w:w="1142" w:type="dxa"/>
            <w:noWrap/>
            <w:hideMark/>
          </w:tcPr>
          <w:p w14:paraId="7A7B1866" w14:textId="77777777" w:rsidR="00F46130" w:rsidRPr="00F46130" w:rsidRDefault="00F46130" w:rsidP="00F46130">
            <w:pPr>
              <w:rPr>
                <w:b/>
                <w:bCs/>
              </w:rPr>
            </w:pPr>
            <w:r w:rsidRPr="00F46130">
              <w:rPr>
                <w:b/>
                <w:bCs/>
              </w:rPr>
              <w:t>7.914401</w:t>
            </w:r>
          </w:p>
        </w:tc>
        <w:tc>
          <w:tcPr>
            <w:tcW w:w="1142" w:type="dxa"/>
            <w:noWrap/>
            <w:hideMark/>
          </w:tcPr>
          <w:p w14:paraId="5F6401EE" w14:textId="77777777" w:rsidR="00F46130" w:rsidRPr="00F46130" w:rsidRDefault="00F46130" w:rsidP="00F46130">
            <w:pPr>
              <w:rPr>
                <w:b/>
                <w:bCs/>
              </w:rPr>
            </w:pPr>
            <w:r w:rsidRPr="00F46130">
              <w:rPr>
                <w:b/>
                <w:bCs/>
              </w:rPr>
              <w:t>7.727915</w:t>
            </w:r>
          </w:p>
        </w:tc>
        <w:tc>
          <w:tcPr>
            <w:tcW w:w="1142" w:type="dxa"/>
            <w:noWrap/>
            <w:hideMark/>
          </w:tcPr>
          <w:p w14:paraId="1AAAF17D" w14:textId="77777777" w:rsidR="00F46130" w:rsidRPr="00F46130" w:rsidRDefault="00F46130" w:rsidP="00F46130">
            <w:pPr>
              <w:rPr>
                <w:b/>
                <w:bCs/>
              </w:rPr>
            </w:pPr>
            <w:r w:rsidRPr="00F46130">
              <w:rPr>
                <w:b/>
                <w:bCs/>
              </w:rPr>
              <w:t>7.595759</w:t>
            </w:r>
          </w:p>
        </w:tc>
      </w:tr>
    </w:tbl>
    <w:p w14:paraId="29B3EF2D" w14:textId="35F64DD4" w:rsidR="00F46130" w:rsidRDefault="00F46130" w:rsidP="00DD05AD"/>
    <w:p w14:paraId="59AC2C7E" w14:textId="77777777" w:rsidR="00472572" w:rsidRDefault="00472572" w:rsidP="00DD05AD">
      <w:r>
        <w:lastRenderedPageBreak/>
        <w:t>2</w:t>
      </w:r>
      <w:r w:rsidRPr="00472572">
        <w:rPr>
          <w:vertAlign w:val="superscript"/>
        </w:rPr>
        <w:t>nd</w:t>
      </w:r>
      <w:r>
        <w:t xml:space="preserve"> Node</w:t>
      </w:r>
    </w:p>
    <w:tbl>
      <w:tblPr>
        <w:tblStyle w:val="TableGrid"/>
        <w:tblW w:w="0" w:type="auto"/>
        <w:tblLook w:val="04A0" w:firstRow="1" w:lastRow="0" w:firstColumn="1" w:lastColumn="0" w:noHBand="0" w:noVBand="1"/>
      </w:tblPr>
      <w:tblGrid>
        <w:gridCol w:w="1129"/>
        <w:gridCol w:w="1129"/>
        <w:gridCol w:w="1129"/>
        <w:gridCol w:w="1129"/>
        <w:gridCol w:w="1129"/>
        <w:gridCol w:w="1129"/>
        <w:gridCol w:w="1129"/>
        <w:gridCol w:w="1129"/>
        <w:gridCol w:w="1129"/>
        <w:gridCol w:w="1129"/>
      </w:tblGrid>
      <w:tr w:rsidR="00472572" w:rsidRPr="00472572" w14:paraId="589D8E5C" w14:textId="77777777" w:rsidTr="00472572">
        <w:trPr>
          <w:trHeight w:val="261"/>
        </w:trPr>
        <w:tc>
          <w:tcPr>
            <w:tcW w:w="1129" w:type="dxa"/>
            <w:noWrap/>
            <w:hideMark/>
          </w:tcPr>
          <w:p w14:paraId="3D33CE2B" w14:textId="77777777" w:rsidR="00472572" w:rsidRPr="00472572" w:rsidRDefault="00472572" w:rsidP="00472572">
            <w:r w:rsidRPr="00472572">
              <w:t>Tx01</w:t>
            </w:r>
          </w:p>
        </w:tc>
        <w:tc>
          <w:tcPr>
            <w:tcW w:w="1129" w:type="dxa"/>
            <w:noWrap/>
            <w:hideMark/>
          </w:tcPr>
          <w:p w14:paraId="07790CC9" w14:textId="77777777" w:rsidR="00472572" w:rsidRPr="00472572" w:rsidRDefault="00472572" w:rsidP="00472572">
            <w:r w:rsidRPr="00472572">
              <w:t>Tx02</w:t>
            </w:r>
          </w:p>
        </w:tc>
        <w:tc>
          <w:tcPr>
            <w:tcW w:w="1129" w:type="dxa"/>
            <w:noWrap/>
            <w:hideMark/>
          </w:tcPr>
          <w:p w14:paraId="49EC213C" w14:textId="77777777" w:rsidR="00472572" w:rsidRPr="00472572" w:rsidRDefault="00472572" w:rsidP="00472572">
            <w:r w:rsidRPr="00472572">
              <w:t>Tx03</w:t>
            </w:r>
          </w:p>
        </w:tc>
        <w:tc>
          <w:tcPr>
            <w:tcW w:w="1129" w:type="dxa"/>
            <w:noWrap/>
            <w:hideMark/>
          </w:tcPr>
          <w:p w14:paraId="02C3C6B4" w14:textId="77777777" w:rsidR="00472572" w:rsidRPr="00472572" w:rsidRDefault="00472572" w:rsidP="00472572">
            <w:r w:rsidRPr="00472572">
              <w:t>Tx04</w:t>
            </w:r>
          </w:p>
        </w:tc>
        <w:tc>
          <w:tcPr>
            <w:tcW w:w="1129" w:type="dxa"/>
            <w:noWrap/>
            <w:hideMark/>
          </w:tcPr>
          <w:p w14:paraId="2BAA9AF1" w14:textId="77777777" w:rsidR="00472572" w:rsidRPr="00472572" w:rsidRDefault="00472572" w:rsidP="00472572">
            <w:r w:rsidRPr="00472572">
              <w:t>Tx05</w:t>
            </w:r>
          </w:p>
        </w:tc>
        <w:tc>
          <w:tcPr>
            <w:tcW w:w="1129" w:type="dxa"/>
            <w:noWrap/>
            <w:hideMark/>
          </w:tcPr>
          <w:p w14:paraId="4B06E831" w14:textId="77777777" w:rsidR="00472572" w:rsidRPr="00472572" w:rsidRDefault="00472572" w:rsidP="00472572">
            <w:r w:rsidRPr="00472572">
              <w:t>Tx06</w:t>
            </w:r>
          </w:p>
        </w:tc>
        <w:tc>
          <w:tcPr>
            <w:tcW w:w="1129" w:type="dxa"/>
            <w:noWrap/>
            <w:hideMark/>
          </w:tcPr>
          <w:p w14:paraId="63068C12" w14:textId="77777777" w:rsidR="00472572" w:rsidRPr="00472572" w:rsidRDefault="00472572" w:rsidP="00472572">
            <w:r w:rsidRPr="00472572">
              <w:t>Tx07</w:t>
            </w:r>
          </w:p>
        </w:tc>
        <w:tc>
          <w:tcPr>
            <w:tcW w:w="1129" w:type="dxa"/>
            <w:noWrap/>
            <w:hideMark/>
          </w:tcPr>
          <w:p w14:paraId="0D387A70" w14:textId="77777777" w:rsidR="00472572" w:rsidRPr="00472572" w:rsidRDefault="00472572" w:rsidP="00472572">
            <w:r w:rsidRPr="00472572">
              <w:t>Tx08</w:t>
            </w:r>
          </w:p>
        </w:tc>
        <w:tc>
          <w:tcPr>
            <w:tcW w:w="1129" w:type="dxa"/>
            <w:noWrap/>
            <w:hideMark/>
          </w:tcPr>
          <w:p w14:paraId="4ABDE3BE" w14:textId="77777777" w:rsidR="00472572" w:rsidRPr="00472572" w:rsidRDefault="00472572" w:rsidP="00472572">
            <w:r w:rsidRPr="00472572">
              <w:t>Tx09</w:t>
            </w:r>
          </w:p>
        </w:tc>
        <w:tc>
          <w:tcPr>
            <w:tcW w:w="1129" w:type="dxa"/>
            <w:noWrap/>
            <w:hideMark/>
          </w:tcPr>
          <w:p w14:paraId="71D6CDAE" w14:textId="77777777" w:rsidR="00472572" w:rsidRPr="00472572" w:rsidRDefault="00472572" w:rsidP="00472572">
            <w:r w:rsidRPr="00472572">
              <w:t>Tx10</w:t>
            </w:r>
          </w:p>
        </w:tc>
      </w:tr>
      <w:tr w:rsidR="00472572" w:rsidRPr="00472572" w14:paraId="1A4D8EEF" w14:textId="77777777" w:rsidTr="00472572">
        <w:trPr>
          <w:trHeight w:val="261"/>
        </w:trPr>
        <w:tc>
          <w:tcPr>
            <w:tcW w:w="1129" w:type="dxa"/>
            <w:noWrap/>
            <w:hideMark/>
          </w:tcPr>
          <w:p w14:paraId="2F6B4CE5" w14:textId="77777777" w:rsidR="00472572" w:rsidRPr="00472572" w:rsidRDefault="00472572" w:rsidP="00472572">
            <w:r w:rsidRPr="00472572">
              <w:t>11.31436</w:t>
            </w:r>
          </w:p>
        </w:tc>
        <w:tc>
          <w:tcPr>
            <w:tcW w:w="1129" w:type="dxa"/>
            <w:noWrap/>
            <w:hideMark/>
          </w:tcPr>
          <w:p w14:paraId="4271AF21" w14:textId="77777777" w:rsidR="00472572" w:rsidRPr="00472572" w:rsidRDefault="00472572" w:rsidP="00472572">
            <w:r w:rsidRPr="00472572">
              <w:t>11.85622</w:t>
            </w:r>
          </w:p>
        </w:tc>
        <w:tc>
          <w:tcPr>
            <w:tcW w:w="1129" w:type="dxa"/>
            <w:noWrap/>
            <w:hideMark/>
          </w:tcPr>
          <w:p w14:paraId="1E5858D6" w14:textId="77777777" w:rsidR="00472572" w:rsidRPr="00472572" w:rsidRDefault="00472572" w:rsidP="00472572">
            <w:r w:rsidRPr="00472572">
              <w:t>5.991775</w:t>
            </w:r>
          </w:p>
        </w:tc>
        <w:tc>
          <w:tcPr>
            <w:tcW w:w="1129" w:type="dxa"/>
            <w:noWrap/>
            <w:hideMark/>
          </w:tcPr>
          <w:p w14:paraId="3E54C709" w14:textId="77777777" w:rsidR="00472572" w:rsidRPr="00472572" w:rsidRDefault="00472572" w:rsidP="00472572">
            <w:r w:rsidRPr="00472572">
              <w:t>4.603647</w:t>
            </w:r>
          </w:p>
        </w:tc>
        <w:tc>
          <w:tcPr>
            <w:tcW w:w="1129" w:type="dxa"/>
            <w:noWrap/>
            <w:hideMark/>
          </w:tcPr>
          <w:p w14:paraId="55646E13" w14:textId="77777777" w:rsidR="00472572" w:rsidRPr="00472572" w:rsidRDefault="00472572" w:rsidP="00472572">
            <w:r w:rsidRPr="00472572">
              <w:t>7.245831</w:t>
            </w:r>
          </w:p>
        </w:tc>
        <w:tc>
          <w:tcPr>
            <w:tcW w:w="1129" w:type="dxa"/>
            <w:noWrap/>
            <w:hideMark/>
          </w:tcPr>
          <w:p w14:paraId="08DFA586" w14:textId="77777777" w:rsidR="00472572" w:rsidRPr="00472572" w:rsidRDefault="00472572" w:rsidP="00472572">
            <w:r w:rsidRPr="00472572">
              <w:t>5.981853</w:t>
            </w:r>
          </w:p>
        </w:tc>
        <w:tc>
          <w:tcPr>
            <w:tcW w:w="1129" w:type="dxa"/>
            <w:noWrap/>
            <w:hideMark/>
          </w:tcPr>
          <w:p w14:paraId="06DDB843" w14:textId="77777777" w:rsidR="00472572" w:rsidRPr="00472572" w:rsidRDefault="00472572" w:rsidP="00472572">
            <w:r w:rsidRPr="00472572">
              <w:t>5.746772</w:t>
            </w:r>
          </w:p>
        </w:tc>
        <w:tc>
          <w:tcPr>
            <w:tcW w:w="1129" w:type="dxa"/>
            <w:noWrap/>
            <w:hideMark/>
          </w:tcPr>
          <w:p w14:paraId="02F286C2" w14:textId="77777777" w:rsidR="00472572" w:rsidRPr="00472572" w:rsidRDefault="00472572" w:rsidP="00472572">
            <w:r w:rsidRPr="00472572">
              <w:t>13.83118</w:t>
            </w:r>
          </w:p>
        </w:tc>
        <w:tc>
          <w:tcPr>
            <w:tcW w:w="1129" w:type="dxa"/>
            <w:noWrap/>
            <w:hideMark/>
          </w:tcPr>
          <w:p w14:paraId="2D287E98" w14:textId="77777777" w:rsidR="00472572" w:rsidRPr="00472572" w:rsidRDefault="00472572" w:rsidP="00472572">
            <w:r w:rsidRPr="00472572">
              <w:t>13.11477</w:t>
            </w:r>
          </w:p>
        </w:tc>
        <w:tc>
          <w:tcPr>
            <w:tcW w:w="1129" w:type="dxa"/>
            <w:noWrap/>
            <w:hideMark/>
          </w:tcPr>
          <w:p w14:paraId="058D56F4" w14:textId="77777777" w:rsidR="00472572" w:rsidRPr="00472572" w:rsidRDefault="00472572" w:rsidP="00472572">
            <w:r w:rsidRPr="00472572">
              <w:t>10.39049</w:t>
            </w:r>
          </w:p>
        </w:tc>
      </w:tr>
      <w:tr w:rsidR="00472572" w:rsidRPr="00472572" w14:paraId="1BA3DE0A" w14:textId="77777777" w:rsidTr="00472572">
        <w:trPr>
          <w:trHeight w:val="261"/>
        </w:trPr>
        <w:tc>
          <w:tcPr>
            <w:tcW w:w="1129" w:type="dxa"/>
            <w:noWrap/>
            <w:hideMark/>
          </w:tcPr>
          <w:p w14:paraId="2C711475" w14:textId="77777777" w:rsidR="00472572" w:rsidRPr="00472572" w:rsidRDefault="00472572" w:rsidP="00472572">
            <w:r w:rsidRPr="00472572">
              <w:t>6.80812</w:t>
            </w:r>
          </w:p>
        </w:tc>
        <w:tc>
          <w:tcPr>
            <w:tcW w:w="1129" w:type="dxa"/>
            <w:noWrap/>
            <w:hideMark/>
          </w:tcPr>
          <w:p w14:paraId="092A97BC" w14:textId="77777777" w:rsidR="00472572" w:rsidRPr="00472572" w:rsidRDefault="00472572" w:rsidP="00472572">
            <w:r w:rsidRPr="00472572">
              <w:t>5.978383</w:t>
            </w:r>
          </w:p>
        </w:tc>
        <w:tc>
          <w:tcPr>
            <w:tcW w:w="1129" w:type="dxa"/>
            <w:noWrap/>
            <w:hideMark/>
          </w:tcPr>
          <w:p w14:paraId="420BC8DC" w14:textId="77777777" w:rsidR="00472572" w:rsidRPr="00472572" w:rsidRDefault="00472572" w:rsidP="00472572">
            <w:r w:rsidRPr="00472572">
              <w:t>10.71758</w:t>
            </w:r>
          </w:p>
        </w:tc>
        <w:tc>
          <w:tcPr>
            <w:tcW w:w="1129" w:type="dxa"/>
            <w:noWrap/>
            <w:hideMark/>
          </w:tcPr>
          <w:p w14:paraId="59257749" w14:textId="77777777" w:rsidR="00472572" w:rsidRPr="00472572" w:rsidRDefault="00472572" w:rsidP="00472572">
            <w:r w:rsidRPr="00472572">
              <w:t>6.340939</w:t>
            </w:r>
          </w:p>
        </w:tc>
        <w:tc>
          <w:tcPr>
            <w:tcW w:w="1129" w:type="dxa"/>
            <w:noWrap/>
            <w:hideMark/>
          </w:tcPr>
          <w:p w14:paraId="0D5E23C8" w14:textId="77777777" w:rsidR="00472572" w:rsidRPr="00472572" w:rsidRDefault="00472572" w:rsidP="00472572">
            <w:r w:rsidRPr="00472572">
              <w:t>5.161157</w:t>
            </w:r>
          </w:p>
        </w:tc>
        <w:tc>
          <w:tcPr>
            <w:tcW w:w="1129" w:type="dxa"/>
            <w:noWrap/>
            <w:hideMark/>
          </w:tcPr>
          <w:p w14:paraId="6F8F7796" w14:textId="77777777" w:rsidR="00472572" w:rsidRPr="00472572" w:rsidRDefault="00472572" w:rsidP="00472572">
            <w:r w:rsidRPr="00472572">
              <w:t>6.485522</w:t>
            </w:r>
          </w:p>
        </w:tc>
        <w:tc>
          <w:tcPr>
            <w:tcW w:w="1129" w:type="dxa"/>
            <w:noWrap/>
            <w:hideMark/>
          </w:tcPr>
          <w:p w14:paraId="6DEB9DB7" w14:textId="77777777" w:rsidR="00472572" w:rsidRPr="00472572" w:rsidRDefault="00472572" w:rsidP="00472572">
            <w:r w:rsidRPr="00472572">
              <w:t>7.270146</w:t>
            </w:r>
          </w:p>
        </w:tc>
        <w:tc>
          <w:tcPr>
            <w:tcW w:w="1129" w:type="dxa"/>
            <w:noWrap/>
            <w:hideMark/>
          </w:tcPr>
          <w:p w14:paraId="030E68CD" w14:textId="77777777" w:rsidR="00472572" w:rsidRPr="00472572" w:rsidRDefault="00472572" w:rsidP="00472572">
            <w:r w:rsidRPr="00472572">
              <w:t>4.14781</w:t>
            </w:r>
          </w:p>
        </w:tc>
        <w:tc>
          <w:tcPr>
            <w:tcW w:w="1129" w:type="dxa"/>
            <w:noWrap/>
            <w:hideMark/>
          </w:tcPr>
          <w:p w14:paraId="5AD72290" w14:textId="77777777" w:rsidR="00472572" w:rsidRPr="00472572" w:rsidRDefault="00472572" w:rsidP="00472572">
            <w:r w:rsidRPr="00472572">
              <w:t>5.718251</w:t>
            </w:r>
          </w:p>
        </w:tc>
        <w:tc>
          <w:tcPr>
            <w:tcW w:w="1129" w:type="dxa"/>
            <w:noWrap/>
            <w:hideMark/>
          </w:tcPr>
          <w:p w14:paraId="0A55E0F5" w14:textId="77777777" w:rsidR="00472572" w:rsidRPr="00472572" w:rsidRDefault="00472572" w:rsidP="00472572">
            <w:r w:rsidRPr="00472572">
              <w:t>6.713608</w:t>
            </w:r>
          </w:p>
        </w:tc>
      </w:tr>
      <w:tr w:rsidR="00472572" w:rsidRPr="00472572" w14:paraId="5C11BE70" w14:textId="77777777" w:rsidTr="00472572">
        <w:trPr>
          <w:trHeight w:val="261"/>
        </w:trPr>
        <w:tc>
          <w:tcPr>
            <w:tcW w:w="1129" w:type="dxa"/>
            <w:noWrap/>
            <w:hideMark/>
          </w:tcPr>
          <w:p w14:paraId="7889E099" w14:textId="77777777" w:rsidR="00472572" w:rsidRPr="00472572" w:rsidRDefault="00472572" w:rsidP="00472572">
            <w:r w:rsidRPr="00472572">
              <w:t>12.87351</w:t>
            </w:r>
          </w:p>
        </w:tc>
        <w:tc>
          <w:tcPr>
            <w:tcW w:w="1129" w:type="dxa"/>
            <w:noWrap/>
            <w:hideMark/>
          </w:tcPr>
          <w:p w14:paraId="5C7A4BE9" w14:textId="77777777" w:rsidR="00472572" w:rsidRPr="00472572" w:rsidRDefault="00472572" w:rsidP="00472572">
            <w:r w:rsidRPr="00472572">
              <w:t>7.54197</w:t>
            </w:r>
          </w:p>
        </w:tc>
        <w:tc>
          <w:tcPr>
            <w:tcW w:w="1129" w:type="dxa"/>
            <w:noWrap/>
            <w:hideMark/>
          </w:tcPr>
          <w:p w14:paraId="5ABF0D13" w14:textId="77777777" w:rsidR="00472572" w:rsidRPr="00472572" w:rsidRDefault="00472572" w:rsidP="00472572">
            <w:r w:rsidRPr="00472572">
              <w:t>5.634254</w:t>
            </w:r>
          </w:p>
        </w:tc>
        <w:tc>
          <w:tcPr>
            <w:tcW w:w="1129" w:type="dxa"/>
            <w:noWrap/>
            <w:hideMark/>
          </w:tcPr>
          <w:p w14:paraId="6E656D2A" w14:textId="77777777" w:rsidR="00472572" w:rsidRPr="00472572" w:rsidRDefault="00472572" w:rsidP="00472572">
            <w:r w:rsidRPr="00472572">
              <w:t>9.14828</w:t>
            </w:r>
          </w:p>
        </w:tc>
        <w:tc>
          <w:tcPr>
            <w:tcW w:w="1129" w:type="dxa"/>
            <w:noWrap/>
            <w:hideMark/>
          </w:tcPr>
          <w:p w14:paraId="4419C73D" w14:textId="77777777" w:rsidR="00472572" w:rsidRPr="00472572" w:rsidRDefault="00472572" w:rsidP="00472572">
            <w:r w:rsidRPr="00472572">
              <w:t>12.51608</w:t>
            </w:r>
          </w:p>
        </w:tc>
        <w:tc>
          <w:tcPr>
            <w:tcW w:w="1129" w:type="dxa"/>
            <w:noWrap/>
            <w:hideMark/>
          </w:tcPr>
          <w:p w14:paraId="2BFD470D" w14:textId="77777777" w:rsidR="00472572" w:rsidRPr="00472572" w:rsidRDefault="00472572" w:rsidP="00472572">
            <w:r w:rsidRPr="00472572">
              <w:t>3.117954</w:t>
            </w:r>
          </w:p>
        </w:tc>
        <w:tc>
          <w:tcPr>
            <w:tcW w:w="1129" w:type="dxa"/>
            <w:noWrap/>
            <w:hideMark/>
          </w:tcPr>
          <w:p w14:paraId="2E9B9A09" w14:textId="77777777" w:rsidR="00472572" w:rsidRPr="00472572" w:rsidRDefault="00472572" w:rsidP="00472572">
            <w:r w:rsidRPr="00472572">
              <w:t>2.149453</w:t>
            </w:r>
          </w:p>
        </w:tc>
        <w:tc>
          <w:tcPr>
            <w:tcW w:w="1129" w:type="dxa"/>
            <w:noWrap/>
            <w:hideMark/>
          </w:tcPr>
          <w:p w14:paraId="22711CB8" w14:textId="77777777" w:rsidR="00472572" w:rsidRPr="00472572" w:rsidRDefault="00472572" w:rsidP="00472572">
            <w:r w:rsidRPr="00472572">
              <w:t>6.869645</w:t>
            </w:r>
          </w:p>
        </w:tc>
        <w:tc>
          <w:tcPr>
            <w:tcW w:w="1129" w:type="dxa"/>
            <w:noWrap/>
            <w:hideMark/>
          </w:tcPr>
          <w:p w14:paraId="68678353" w14:textId="77777777" w:rsidR="00472572" w:rsidRPr="00472572" w:rsidRDefault="00472572" w:rsidP="00472572">
            <w:r w:rsidRPr="00472572">
              <w:t>4.898418</w:t>
            </w:r>
          </w:p>
        </w:tc>
        <w:tc>
          <w:tcPr>
            <w:tcW w:w="1129" w:type="dxa"/>
            <w:noWrap/>
            <w:hideMark/>
          </w:tcPr>
          <w:p w14:paraId="6626081A" w14:textId="77777777" w:rsidR="00472572" w:rsidRPr="00472572" w:rsidRDefault="00472572" w:rsidP="00472572">
            <w:r w:rsidRPr="00472572">
              <w:t>7.197842</w:t>
            </w:r>
          </w:p>
        </w:tc>
      </w:tr>
      <w:tr w:rsidR="00472572" w:rsidRPr="00472572" w14:paraId="4C3FEFDC" w14:textId="77777777" w:rsidTr="00472572">
        <w:trPr>
          <w:trHeight w:val="261"/>
        </w:trPr>
        <w:tc>
          <w:tcPr>
            <w:tcW w:w="1129" w:type="dxa"/>
            <w:noWrap/>
            <w:hideMark/>
          </w:tcPr>
          <w:p w14:paraId="2FC3A53B" w14:textId="77777777" w:rsidR="00472572" w:rsidRPr="00472572" w:rsidRDefault="00472572" w:rsidP="00472572">
            <w:r w:rsidRPr="00472572">
              <w:t>2.845728</w:t>
            </w:r>
          </w:p>
        </w:tc>
        <w:tc>
          <w:tcPr>
            <w:tcW w:w="1129" w:type="dxa"/>
            <w:noWrap/>
            <w:hideMark/>
          </w:tcPr>
          <w:p w14:paraId="7FA69A67" w14:textId="77777777" w:rsidR="00472572" w:rsidRPr="00472572" w:rsidRDefault="00472572" w:rsidP="00472572">
            <w:r w:rsidRPr="00472572">
              <w:t>8.577689</w:t>
            </w:r>
          </w:p>
        </w:tc>
        <w:tc>
          <w:tcPr>
            <w:tcW w:w="1129" w:type="dxa"/>
            <w:noWrap/>
            <w:hideMark/>
          </w:tcPr>
          <w:p w14:paraId="357E56AF" w14:textId="77777777" w:rsidR="00472572" w:rsidRPr="00472572" w:rsidRDefault="00472572" w:rsidP="00472572">
            <w:r w:rsidRPr="00472572">
              <w:t>6.36672</w:t>
            </w:r>
          </w:p>
        </w:tc>
        <w:tc>
          <w:tcPr>
            <w:tcW w:w="1129" w:type="dxa"/>
            <w:noWrap/>
            <w:hideMark/>
          </w:tcPr>
          <w:p w14:paraId="4AD03564" w14:textId="77777777" w:rsidR="00472572" w:rsidRPr="00472572" w:rsidRDefault="00472572" w:rsidP="00472572">
            <w:r w:rsidRPr="00472572">
              <w:t>4.431753</w:t>
            </w:r>
          </w:p>
        </w:tc>
        <w:tc>
          <w:tcPr>
            <w:tcW w:w="1129" w:type="dxa"/>
            <w:noWrap/>
            <w:hideMark/>
          </w:tcPr>
          <w:p w14:paraId="309D118C" w14:textId="77777777" w:rsidR="00472572" w:rsidRPr="00472572" w:rsidRDefault="00472572" w:rsidP="00472572">
            <w:r w:rsidRPr="00472572">
              <w:t>5.263866</w:t>
            </w:r>
          </w:p>
        </w:tc>
        <w:tc>
          <w:tcPr>
            <w:tcW w:w="1129" w:type="dxa"/>
            <w:noWrap/>
            <w:hideMark/>
          </w:tcPr>
          <w:p w14:paraId="14B707FF" w14:textId="77777777" w:rsidR="00472572" w:rsidRPr="00472572" w:rsidRDefault="00472572" w:rsidP="00472572">
            <w:r w:rsidRPr="00472572">
              <w:t>12.99343</w:t>
            </w:r>
          </w:p>
        </w:tc>
        <w:tc>
          <w:tcPr>
            <w:tcW w:w="1129" w:type="dxa"/>
            <w:noWrap/>
            <w:hideMark/>
          </w:tcPr>
          <w:p w14:paraId="4CBA76D6" w14:textId="77777777" w:rsidR="00472572" w:rsidRPr="00472572" w:rsidRDefault="00472572" w:rsidP="00472572">
            <w:r w:rsidRPr="00472572">
              <w:t>6.904748</w:t>
            </w:r>
          </w:p>
        </w:tc>
        <w:tc>
          <w:tcPr>
            <w:tcW w:w="1129" w:type="dxa"/>
            <w:noWrap/>
            <w:hideMark/>
          </w:tcPr>
          <w:p w14:paraId="286DC83C" w14:textId="77777777" w:rsidR="00472572" w:rsidRPr="00472572" w:rsidRDefault="00472572" w:rsidP="00472572">
            <w:r w:rsidRPr="00472572">
              <w:t>2.933581</w:t>
            </w:r>
          </w:p>
        </w:tc>
        <w:tc>
          <w:tcPr>
            <w:tcW w:w="1129" w:type="dxa"/>
            <w:noWrap/>
            <w:hideMark/>
          </w:tcPr>
          <w:p w14:paraId="16A76D22" w14:textId="77777777" w:rsidR="00472572" w:rsidRPr="00472572" w:rsidRDefault="00472572" w:rsidP="00472572">
            <w:r w:rsidRPr="00472572">
              <w:t>7.659468</w:t>
            </w:r>
          </w:p>
        </w:tc>
        <w:tc>
          <w:tcPr>
            <w:tcW w:w="1129" w:type="dxa"/>
            <w:noWrap/>
            <w:hideMark/>
          </w:tcPr>
          <w:p w14:paraId="301261D5" w14:textId="77777777" w:rsidR="00472572" w:rsidRPr="00472572" w:rsidRDefault="00472572" w:rsidP="00472572">
            <w:r w:rsidRPr="00472572">
              <w:t>8.221559</w:t>
            </w:r>
          </w:p>
        </w:tc>
      </w:tr>
      <w:tr w:rsidR="00472572" w:rsidRPr="00472572" w14:paraId="080BFDA0" w14:textId="77777777" w:rsidTr="00472572">
        <w:trPr>
          <w:trHeight w:val="261"/>
        </w:trPr>
        <w:tc>
          <w:tcPr>
            <w:tcW w:w="1129" w:type="dxa"/>
            <w:noWrap/>
            <w:hideMark/>
          </w:tcPr>
          <w:p w14:paraId="4BE1AFB3" w14:textId="77777777" w:rsidR="00472572" w:rsidRPr="00472572" w:rsidRDefault="00472572" w:rsidP="00472572">
            <w:r w:rsidRPr="00472572">
              <w:t>4.486647</w:t>
            </w:r>
          </w:p>
        </w:tc>
        <w:tc>
          <w:tcPr>
            <w:tcW w:w="1129" w:type="dxa"/>
            <w:noWrap/>
            <w:hideMark/>
          </w:tcPr>
          <w:p w14:paraId="2C1E4BA2" w14:textId="77777777" w:rsidR="00472572" w:rsidRPr="00472572" w:rsidRDefault="00472572" w:rsidP="00472572">
            <w:r w:rsidRPr="00472572">
              <w:t>2.447933</w:t>
            </w:r>
          </w:p>
        </w:tc>
        <w:tc>
          <w:tcPr>
            <w:tcW w:w="1129" w:type="dxa"/>
            <w:noWrap/>
            <w:hideMark/>
          </w:tcPr>
          <w:p w14:paraId="21484505" w14:textId="77777777" w:rsidR="00472572" w:rsidRPr="00472572" w:rsidRDefault="00472572" w:rsidP="00472572">
            <w:r w:rsidRPr="00472572">
              <w:t>8.976574</w:t>
            </w:r>
          </w:p>
        </w:tc>
        <w:tc>
          <w:tcPr>
            <w:tcW w:w="1129" w:type="dxa"/>
            <w:noWrap/>
            <w:hideMark/>
          </w:tcPr>
          <w:p w14:paraId="6C8C8903" w14:textId="77777777" w:rsidR="00472572" w:rsidRPr="00472572" w:rsidRDefault="00472572" w:rsidP="00472572">
            <w:r w:rsidRPr="00472572">
              <w:t>6.932525</w:t>
            </w:r>
          </w:p>
        </w:tc>
        <w:tc>
          <w:tcPr>
            <w:tcW w:w="1129" w:type="dxa"/>
            <w:noWrap/>
            <w:hideMark/>
          </w:tcPr>
          <w:p w14:paraId="66711AC5" w14:textId="77777777" w:rsidR="00472572" w:rsidRPr="00472572" w:rsidRDefault="00472572" w:rsidP="00472572">
            <w:r w:rsidRPr="00472572">
              <w:t>7.163043</w:t>
            </w:r>
          </w:p>
        </w:tc>
        <w:tc>
          <w:tcPr>
            <w:tcW w:w="1129" w:type="dxa"/>
            <w:noWrap/>
            <w:hideMark/>
          </w:tcPr>
          <w:p w14:paraId="1C1CD9F3" w14:textId="77777777" w:rsidR="00472572" w:rsidRPr="00472572" w:rsidRDefault="00472572" w:rsidP="00472572">
            <w:r w:rsidRPr="00472572">
              <w:t>3.196703</w:t>
            </w:r>
          </w:p>
        </w:tc>
        <w:tc>
          <w:tcPr>
            <w:tcW w:w="1129" w:type="dxa"/>
            <w:noWrap/>
            <w:hideMark/>
          </w:tcPr>
          <w:p w14:paraId="19E205B6" w14:textId="77777777" w:rsidR="00472572" w:rsidRPr="00472572" w:rsidRDefault="00472572" w:rsidP="00472572">
            <w:r w:rsidRPr="00472572">
              <w:t>8.396662</w:t>
            </w:r>
          </w:p>
        </w:tc>
        <w:tc>
          <w:tcPr>
            <w:tcW w:w="1129" w:type="dxa"/>
            <w:noWrap/>
            <w:hideMark/>
          </w:tcPr>
          <w:p w14:paraId="0F01E712" w14:textId="77777777" w:rsidR="00472572" w:rsidRPr="00472572" w:rsidRDefault="00472572" w:rsidP="00472572">
            <w:r w:rsidRPr="00472572">
              <w:t>8.58517</w:t>
            </w:r>
          </w:p>
        </w:tc>
        <w:tc>
          <w:tcPr>
            <w:tcW w:w="1129" w:type="dxa"/>
            <w:noWrap/>
            <w:hideMark/>
          </w:tcPr>
          <w:p w14:paraId="570A49BF" w14:textId="77777777" w:rsidR="00472572" w:rsidRPr="00472572" w:rsidRDefault="00472572" w:rsidP="00472572">
            <w:r w:rsidRPr="00472572">
              <w:t>3.436611</w:t>
            </w:r>
          </w:p>
        </w:tc>
        <w:tc>
          <w:tcPr>
            <w:tcW w:w="1129" w:type="dxa"/>
            <w:noWrap/>
            <w:hideMark/>
          </w:tcPr>
          <w:p w14:paraId="40BC04AB" w14:textId="77777777" w:rsidR="00472572" w:rsidRPr="00472572" w:rsidRDefault="00472572" w:rsidP="00472572">
            <w:r w:rsidRPr="00472572">
              <w:t>7.13161</w:t>
            </w:r>
          </w:p>
        </w:tc>
      </w:tr>
      <w:tr w:rsidR="00472572" w:rsidRPr="00472572" w14:paraId="16F09D2A" w14:textId="77777777" w:rsidTr="00472572">
        <w:trPr>
          <w:trHeight w:val="261"/>
        </w:trPr>
        <w:tc>
          <w:tcPr>
            <w:tcW w:w="1129" w:type="dxa"/>
            <w:noWrap/>
            <w:hideMark/>
          </w:tcPr>
          <w:p w14:paraId="4F0D8D02" w14:textId="77777777" w:rsidR="00472572" w:rsidRPr="00472572" w:rsidRDefault="00472572" w:rsidP="00472572">
            <w:r w:rsidRPr="00472572">
              <w:t>4.503661</w:t>
            </w:r>
          </w:p>
        </w:tc>
        <w:tc>
          <w:tcPr>
            <w:tcW w:w="1129" w:type="dxa"/>
            <w:noWrap/>
            <w:hideMark/>
          </w:tcPr>
          <w:p w14:paraId="55E7742B" w14:textId="77777777" w:rsidR="00472572" w:rsidRPr="00472572" w:rsidRDefault="00472572" w:rsidP="00472572">
            <w:r w:rsidRPr="00472572">
              <w:t>7.247682</w:t>
            </w:r>
          </w:p>
        </w:tc>
        <w:tc>
          <w:tcPr>
            <w:tcW w:w="1129" w:type="dxa"/>
            <w:noWrap/>
            <w:hideMark/>
          </w:tcPr>
          <w:p w14:paraId="2B608BC9" w14:textId="77777777" w:rsidR="00472572" w:rsidRPr="00472572" w:rsidRDefault="00472572" w:rsidP="00472572">
            <w:r w:rsidRPr="00472572">
              <w:t>2.969459</w:t>
            </w:r>
          </w:p>
        </w:tc>
        <w:tc>
          <w:tcPr>
            <w:tcW w:w="1129" w:type="dxa"/>
            <w:noWrap/>
            <w:hideMark/>
          </w:tcPr>
          <w:p w14:paraId="31DF62A8" w14:textId="77777777" w:rsidR="00472572" w:rsidRPr="00472572" w:rsidRDefault="00472572" w:rsidP="00472572">
            <w:r w:rsidRPr="00472572">
              <w:t>12.77147</w:t>
            </w:r>
          </w:p>
        </w:tc>
        <w:tc>
          <w:tcPr>
            <w:tcW w:w="1129" w:type="dxa"/>
            <w:noWrap/>
            <w:hideMark/>
          </w:tcPr>
          <w:p w14:paraId="61D88931" w14:textId="77777777" w:rsidR="00472572" w:rsidRPr="00472572" w:rsidRDefault="00472572" w:rsidP="00472572">
            <w:r w:rsidRPr="00472572">
              <w:t>8.519328</w:t>
            </w:r>
          </w:p>
        </w:tc>
        <w:tc>
          <w:tcPr>
            <w:tcW w:w="1129" w:type="dxa"/>
            <w:noWrap/>
            <w:hideMark/>
          </w:tcPr>
          <w:p w14:paraId="4B14058D" w14:textId="77777777" w:rsidR="00472572" w:rsidRPr="00472572" w:rsidRDefault="00472572" w:rsidP="00472572">
            <w:r w:rsidRPr="00472572">
              <w:t>5.45505</w:t>
            </w:r>
          </w:p>
        </w:tc>
        <w:tc>
          <w:tcPr>
            <w:tcW w:w="1129" w:type="dxa"/>
            <w:noWrap/>
            <w:hideMark/>
          </w:tcPr>
          <w:p w14:paraId="5A25C983" w14:textId="77777777" w:rsidR="00472572" w:rsidRPr="00472572" w:rsidRDefault="00472572" w:rsidP="00472572">
            <w:r w:rsidRPr="00472572">
              <w:t>2.323613</w:t>
            </w:r>
          </w:p>
        </w:tc>
        <w:tc>
          <w:tcPr>
            <w:tcW w:w="1129" w:type="dxa"/>
            <w:noWrap/>
            <w:hideMark/>
          </w:tcPr>
          <w:p w14:paraId="76B097E1" w14:textId="77777777" w:rsidR="00472572" w:rsidRPr="00472572" w:rsidRDefault="00472572" w:rsidP="00472572">
            <w:r w:rsidRPr="00472572">
              <w:t>7.296618</w:t>
            </w:r>
          </w:p>
        </w:tc>
        <w:tc>
          <w:tcPr>
            <w:tcW w:w="1129" w:type="dxa"/>
            <w:noWrap/>
            <w:hideMark/>
          </w:tcPr>
          <w:p w14:paraId="6FBF8527" w14:textId="77777777" w:rsidR="00472572" w:rsidRPr="00472572" w:rsidRDefault="00472572" w:rsidP="00472572">
            <w:r w:rsidRPr="00472572">
              <w:t>7.747564</w:t>
            </w:r>
          </w:p>
        </w:tc>
        <w:tc>
          <w:tcPr>
            <w:tcW w:w="1129" w:type="dxa"/>
            <w:noWrap/>
            <w:hideMark/>
          </w:tcPr>
          <w:p w14:paraId="21641119" w14:textId="77777777" w:rsidR="00472572" w:rsidRPr="00472572" w:rsidRDefault="00472572" w:rsidP="00472572">
            <w:r w:rsidRPr="00472572">
              <w:t>7.341936</w:t>
            </w:r>
          </w:p>
        </w:tc>
      </w:tr>
      <w:tr w:rsidR="00472572" w:rsidRPr="00472572" w14:paraId="02A8EBAF" w14:textId="77777777" w:rsidTr="00472572">
        <w:trPr>
          <w:trHeight w:val="261"/>
        </w:trPr>
        <w:tc>
          <w:tcPr>
            <w:tcW w:w="1129" w:type="dxa"/>
            <w:noWrap/>
            <w:hideMark/>
          </w:tcPr>
          <w:p w14:paraId="27CA06C3" w14:textId="77777777" w:rsidR="00472572" w:rsidRPr="00472572" w:rsidRDefault="00472572" w:rsidP="00472572">
            <w:r w:rsidRPr="00472572">
              <w:t>3.826524</w:t>
            </w:r>
          </w:p>
        </w:tc>
        <w:tc>
          <w:tcPr>
            <w:tcW w:w="1129" w:type="dxa"/>
            <w:noWrap/>
            <w:hideMark/>
          </w:tcPr>
          <w:p w14:paraId="0C722AA7" w14:textId="77777777" w:rsidR="00472572" w:rsidRPr="00472572" w:rsidRDefault="00472572" w:rsidP="00472572">
            <w:r w:rsidRPr="00472572">
              <w:t>12.77959</w:t>
            </w:r>
          </w:p>
        </w:tc>
        <w:tc>
          <w:tcPr>
            <w:tcW w:w="1129" w:type="dxa"/>
            <w:noWrap/>
            <w:hideMark/>
          </w:tcPr>
          <w:p w14:paraId="12DB0AE8" w14:textId="77777777" w:rsidR="00472572" w:rsidRPr="00472572" w:rsidRDefault="00472572" w:rsidP="00472572">
            <w:r w:rsidRPr="00472572">
              <w:t>6.256021</w:t>
            </w:r>
          </w:p>
        </w:tc>
        <w:tc>
          <w:tcPr>
            <w:tcW w:w="1129" w:type="dxa"/>
            <w:noWrap/>
            <w:hideMark/>
          </w:tcPr>
          <w:p w14:paraId="783E2FA2" w14:textId="77777777" w:rsidR="00472572" w:rsidRPr="00472572" w:rsidRDefault="00472572" w:rsidP="00472572">
            <w:r w:rsidRPr="00472572">
              <w:t>2.78235</w:t>
            </w:r>
          </w:p>
        </w:tc>
        <w:tc>
          <w:tcPr>
            <w:tcW w:w="1129" w:type="dxa"/>
            <w:noWrap/>
            <w:hideMark/>
          </w:tcPr>
          <w:p w14:paraId="04B65364" w14:textId="77777777" w:rsidR="00472572" w:rsidRPr="00472572" w:rsidRDefault="00472572" w:rsidP="00472572">
            <w:r w:rsidRPr="00472572">
              <w:t>7.162256</w:t>
            </w:r>
          </w:p>
        </w:tc>
        <w:tc>
          <w:tcPr>
            <w:tcW w:w="1129" w:type="dxa"/>
            <w:noWrap/>
            <w:hideMark/>
          </w:tcPr>
          <w:p w14:paraId="61A9C86A" w14:textId="77777777" w:rsidR="00472572" w:rsidRPr="00472572" w:rsidRDefault="00472572" w:rsidP="00472572">
            <w:r w:rsidRPr="00472572">
              <w:t>12.82172</w:t>
            </w:r>
          </w:p>
        </w:tc>
        <w:tc>
          <w:tcPr>
            <w:tcW w:w="1129" w:type="dxa"/>
            <w:noWrap/>
            <w:hideMark/>
          </w:tcPr>
          <w:p w14:paraId="497A8757" w14:textId="77777777" w:rsidR="00472572" w:rsidRPr="00472572" w:rsidRDefault="00472572" w:rsidP="00472572">
            <w:r w:rsidRPr="00472572">
              <w:t>8.134205</w:t>
            </w:r>
          </w:p>
        </w:tc>
        <w:tc>
          <w:tcPr>
            <w:tcW w:w="1129" w:type="dxa"/>
            <w:noWrap/>
            <w:hideMark/>
          </w:tcPr>
          <w:p w14:paraId="7CA6DF9B" w14:textId="77777777" w:rsidR="00472572" w:rsidRPr="00472572" w:rsidRDefault="00472572" w:rsidP="00472572">
            <w:r w:rsidRPr="00472572">
              <w:t>3.3771</w:t>
            </w:r>
          </w:p>
        </w:tc>
        <w:tc>
          <w:tcPr>
            <w:tcW w:w="1129" w:type="dxa"/>
            <w:noWrap/>
            <w:hideMark/>
          </w:tcPr>
          <w:p w14:paraId="28DD36B2" w14:textId="77777777" w:rsidR="00472572" w:rsidRPr="00472572" w:rsidRDefault="00472572" w:rsidP="00472572">
            <w:r w:rsidRPr="00472572">
              <w:t>11.38409</w:t>
            </w:r>
          </w:p>
        </w:tc>
        <w:tc>
          <w:tcPr>
            <w:tcW w:w="1129" w:type="dxa"/>
            <w:noWrap/>
            <w:hideMark/>
          </w:tcPr>
          <w:p w14:paraId="49880808" w14:textId="77777777" w:rsidR="00472572" w:rsidRPr="00472572" w:rsidRDefault="00472572" w:rsidP="00472572">
            <w:r w:rsidRPr="00472572">
              <w:t>7.122968</w:t>
            </w:r>
          </w:p>
        </w:tc>
      </w:tr>
      <w:tr w:rsidR="00472572" w:rsidRPr="00472572" w14:paraId="62E1DE65" w14:textId="77777777" w:rsidTr="00472572">
        <w:trPr>
          <w:trHeight w:val="261"/>
        </w:trPr>
        <w:tc>
          <w:tcPr>
            <w:tcW w:w="1129" w:type="dxa"/>
            <w:noWrap/>
            <w:hideMark/>
          </w:tcPr>
          <w:p w14:paraId="256644B5" w14:textId="77777777" w:rsidR="00472572" w:rsidRPr="00472572" w:rsidRDefault="00472572" w:rsidP="00472572">
            <w:r w:rsidRPr="00472572">
              <w:t>4.615255</w:t>
            </w:r>
          </w:p>
        </w:tc>
        <w:tc>
          <w:tcPr>
            <w:tcW w:w="1129" w:type="dxa"/>
            <w:noWrap/>
            <w:hideMark/>
          </w:tcPr>
          <w:p w14:paraId="5F66AD12" w14:textId="77777777" w:rsidR="00472572" w:rsidRPr="00472572" w:rsidRDefault="00472572" w:rsidP="00472572">
            <w:r w:rsidRPr="00472572">
              <w:t>2.401484</w:t>
            </w:r>
          </w:p>
        </w:tc>
        <w:tc>
          <w:tcPr>
            <w:tcW w:w="1129" w:type="dxa"/>
            <w:noWrap/>
            <w:hideMark/>
          </w:tcPr>
          <w:p w14:paraId="010A69CE" w14:textId="77777777" w:rsidR="00472572" w:rsidRPr="00472572" w:rsidRDefault="00472572" w:rsidP="00472572">
            <w:r w:rsidRPr="00472572">
              <w:t>12.92154</w:t>
            </w:r>
          </w:p>
        </w:tc>
        <w:tc>
          <w:tcPr>
            <w:tcW w:w="1129" w:type="dxa"/>
            <w:noWrap/>
            <w:hideMark/>
          </w:tcPr>
          <w:p w14:paraId="0789A449" w14:textId="77777777" w:rsidR="00472572" w:rsidRPr="00472572" w:rsidRDefault="00472572" w:rsidP="00472572">
            <w:r w:rsidRPr="00472572">
              <w:t>6.805413</w:t>
            </w:r>
          </w:p>
        </w:tc>
        <w:tc>
          <w:tcPr>
            <w:tcW w:w="1129" w:type="dxa"/>
            <w:noWrap/>
            <w:hideMark/>
          </w:tcPr>
          <w:p w14:paraId="46702A96" w14:textId="77777777" w:rsidR="00472572" w:rsidRPr="00472572" w:rsidRDefault="00472572" w:rsidP="00472572">
            <w:r w:rsidRPr="00472572">
              <w:t>7.533437</w:t>
            </w:r>
          </w:p>
        </w:tc>
        <w:tc>
          <w:tcPr>
            <w:tcW w:w="1129" w:type="dxa"/>
            <w:noWrap/>
            <w:hideMark/>
          </w:tcPr>
          <w:p w14:paraId="581E85F5" w14:textId="77777777" w:rsidR="00472572" w:rsidRPr="00472572" w:rsidRDefault="00472572" w:rsidP="00472572">
            <w:r w:rsidRPr="00472572">
              <w:t>7.416274</w:t>
            </w:r>
          </w:p>
        </w:tc>
        <w:tc>
          <w:tcPr>
            <w:tcW w:w="1129" w:type="dxa"/>
            <w:noWrap/>
            <w:hideMark/>
          </w:tcPr>
          <w:p w14:paraId="2605F8D9" w14:textId="77777777" w:rsidR="00472572" w:rsidRPr="00472572" w:rsidRDefault="00472572" w:rsidP="00472572">
            <w:r w:rsidRPr="00472572">
              <w:t>4.665012</w:t>
            </w:r>
          </w:p>
        </w:tc>
        <w:tc>
          <w:tcPr>
            <w:tcW w:w="1129" w:type="dxa"/>
            <w:noWrap/>
            <w:hideMark/>
          </w:tcPr>
          <w:p w14:paraId="4E286570" w14:textId="77777777" w:rsidR="00472572" w:rsidRPr="00472572" w:rsidRDefault="00472572" w:rsidP="00472572">
            <w:r w:rsidRPr="00472572">
              <w:t>3.428534</w:t>
            </w:r>
          </w:p>
        </w:tc>
        <w:tc>
          <w:tcPr>
            <w:tcW w:w="1129" w:type="dxa"/>
            <w:noWrap/>
            <w:hideMark/>
          </w:tcPr>
          <w:p w14:paraId="7EC853E6" w14:textId="77777777" w:rsidR="00472572" w:rsidRPr="00472572" w:rsidRDefault="00472572" w:rsidP="00472572">
            <w:r w:rsidRPr="00472572">
              <w:t>6.793164</w:t>
            </w:r>
          </w:p>
        </w:tc>
        <w:tc>
          <w:tcPr>
            <w:tcW w:w="1129" w:type="dxa"/>
            <w:noWrap/>
            <w:hideMark/>
          </w:tcPr>
          <w:p w14:paraId="66479311" w14:textId="77777777" w:rsidR="00472572" w:rsidRPr="00472572" w:rsidRDefault="00472572" w:rsidP="00472572">
            <w:r w:rsidRPr="00472572">
              <w:t>7.84333</w:t>
            </w:r>
          </w:p>
        </w:tc>
      </w:tr>
      <w:tr w:rsidR="00472572" w:rsidRPr="00472572" w14:paraId="3D1DF25A" w14:textId="77777777" w:rsidTr="00472572">
        <w:trPr>
          <w:trHeight w:val="261"/>
        </w:trPr>
        <w:tc>
          <w:tcPr>
            <w:tcW w:w="1129" w:type="dxa"/>
            <w:noWrap/>
            <w:hideMark/>
          </w:tcPr>
          <w:p w14:paraId="0E1DC620" w14:textId="77777777" w:rsidR="00472572" w:rsidRPr="00472572" w:rsidRDefault="00472572" w:rsidP="00472572">
            <w:r w:rsidRPr="00472572">
              <w:t>7.678827</w:t>
            </w:r>
          </w:p>
        </w:tc>
        <w:tc>
          <w:tcPr>
            <w:tcW w:w="1129" w:type="dxa"/>
            <w:noWrap/>
            <w:hideMark/>
          </w:tcPr>
          <w:p w14:paraId="27466FA6" w14:textId="77777777" w:rsidR="00472572" w:rsidRPr="00472572" w:rsidRDefault="00472572" w:rsidP="00472572">
            <w:r w:rsidRPr="00472572">
              <w:t>7.256057</w:t>
            </w:r>
          </w:p>
        </w:tc>
        <w:tc>
          <w:tcPr>
            <w:tcW w:w="1129" w:type="dxa"/>
            <w:noWrap/>
            <w:hideMark/>
          </w:tcPr>
          <w:p w14:paraId="54360BB8" w14:textId="77777777" w:rsidR="00472572" w:rsidRPr="00472572" w:rsidRDefault="00472572" w:rsidP="00472572">
            <w:r w:rsidRPr="00472572">
              <w:t>7.917866</w:t>
            </w:r>
          </w:p>
        </w:tc>
        <w:tc>
          <w:tcPr>
            <w:tcW w:w="1129" w:type="dxa"/>
            <w:noWrap/>
            <w:hideMark/>
          </w:tcPr>
          <w:p w14:paraId="386C7892" w14:textId="77777777" w:rsidR="00472572" w:rsidRPr="00472572" w:rsidRDefault="00472572" w:rsidP="00472572">
            <w:r w:rsidRPr="00472572">
              <w:t>2.504192</w:t>
            </w:r>
          </w:p>
        </w:tc>
        <w:tc>
          <w:tcPr>
            <w:tcW w:w="1129" w:type="dxa"/>
            <w:noWrap/>
            <w:hideMark/>
          </w:tcPr>
          <w:p w14:paraId="345A5401" w14:textId="77777777" w:rsidR="00472572" w:rsidRPr="00472572" w:rsidRDefault="00472572" w:rsidP="00472572">
            <w:r w:rsidRPr="00472572">
              <w:t>7.531959</w:t>
            </w:r>
          </w:p>
        </w:tc>
        <w:tc>
          <w:tcPr>
            <w:tcW w:w="1129" w:type="dxa"/>
            <w:noWrap/>
            <w:hideMark/>
          </w:tcPr>
          <w:p w14:paraId="08557179" w14:textId="77777777" w:rsidR="00472572" w:rsidRPr="00472572" w:rsidRDefault="00472572" w:rsidP="00472572">
            <w:r w:rsidRPr="00472572">
              <w:t>13.18073</w:t>
            </w:r>
          </w:p>
        </w:tc>
        <w:tc>
          <w:tcPr>
            <w:tcW w:w="1129" w:type="dxa"/>
            <w:noWrap/>
            <w:hideMark/>
          </w:tcPr>
          <w:p w14:paraId="50EEF0E5" w14:textId="77777777" w:rsidR="00472572" w:rsidRPr="00472572" w:rsidRDefault="00472572" w:rsidP="00472572">
            <w:r w:rsidRPr="00472572">
              <w:t>6.849037</w:t>
            </w:r>
          </w:p>
        </w:tc>
        <w:tc>
          <w:tcPr>
            <w:tcW w:w="1129" w:type="dxa"/>
            <w:noWrap/>
            <w:hideMark/>
          </w:tcPr>
          <w:p w14:paraId="799C5508" w14:textId="77777777" w:rsidR="00472572" w:rsidRPr="00472572" w:rsidRDefault="00472572" w:rsidP="00472572">
            <w:r w:rsidRPr="00472572">
              <w:t>9.298749</w:t>
            </w:r>
          </w:p>
        </w:tc>
        <w:tc>
          <w:tcPr>
            <w:tcW w:w="1129" w:type="dxa"/>
            <w:noWrap/>
            <w:hideMark/>
          </w:tcPr>
          <w:p w14:paraId="7D771DEC" w14:textId="77777777" w:rsidR="00472572" w:rsidRPr="00472572" w:rsidRDefault="00472572" w:rsidP="00472572">
            <w:r w:rsidRPr="00472572">
              <w:t>7.451655</w:t>
            </w:r>
          </w:p>
        </w:tc>
        <w:tc>
          <w:tcPr>
            <w:tcW w:w="1129" w:type="dxa"/>
            <w:noWrap/>
            <w:hideMark/>
          </w:tcPr>
          <w:p w14:paraId="5DC3D70D" w14:textId="77777777" w:rsidR="00472572" w:rsidRPr="00472572" w:rsidRDefault="00472572" w:rsidP="00472572">
            <w:r w:rsidRPr="00472572">
              <w:t>4.790552</w:t>
            </w:r>
          </w:p>
        </w:tc>
      </w:tr>
      <w:tr w:rsidR="00472572" w:rsidRPr="00472572" w14:paraId="5A0A6E8C" w14:textId="77777777" w:rsidTr="00472572">
        <w:trPr>
          <w:trHeight w:val="261"/>
        </w:trPr>
        <w:tc>
          <w:tcPr>
            <w:tcW w:w="1129" w:type="dxa"/>
            <w:noWrap/>
            <w:hideMark/>
          </w:tcPr>
          <w:p w14:paraId="40E73E5D" w14:textId="77777777" w:rsidR="00472572" w:rsidRPr="00472572" w:rsidRDefault="00472572" w:rsidP="00472572">
            <w:r w:rsidRPr="00472572">
              <w:t>12.32069</w:t>
            </w:r>
          </w:p>
        </w:tc>
        <w:tc>
          <w:tcPr>
            <w:tcW w:w="1129" w:type="dxa"/>
            <w:noWrap/>
            <w:hideMark/>
          </w:tcPr>
          <w:p w14:paraId="02503D32" w14:textId="77777777" w:rsidR="00472572" w:rsidRPr="00472572" w:rsidRDefault="00472572" w:rsidP="00472572">
            <w:r w:rsidRPr="00472572">
              <w:t>2.473064</w:t>
            </w:r>
          </w:p>
        </w:tc>
        <w:tc>
          <w:tcPr>
            <w:tcW w:w="1129" w:type="dxa"/>
            <w:noWrap/>
            <w:hideMark/>
          </w:tcPr>
          <w:p w14:paraId="5B485E9C" w14:textId="77777777" w:rsidR="00472572" w:rsidRPr="00472572" w:rsidRDefault="00472572" w:rsidP="00472572">
            <w:r w:rsidRPr="00472572">
              <w:t>7.821649</w:t>
            </w:r>
          </w:p>
        </w:tc>
        <w:tc>
          <w:tcPr>
            <w:tcW w:w="1129" w:type="dxa"/>
            <w:noWrap/>
            <w:hideMark/>
          </w:tcPr>
          <w:p w14:paraId="02627067" w14:textId="77777777" w:rsidR="00472572" w:rsidRPr="00472572" w:rsidRDefault="00472572" w:rsidP="00472572">
            <w:r w:rsidRPr="00472572">
              <w:t>8.484601</w:t>
            </w:r>
          </w:p>
        </w:tc>
        <w:tc>
          <w:tcPr>
            <w:tcW w:w="1129" w:type="dxa"/>
            <w:noWrap/>
            <w:hideMark/>
          </w:tcPr>
          <w:p w14:paraId="157ECEDA" w14:textId="77777777" w:rsidR="00472572" w:rsidRPr="00472572" w:rsidRDefault="00472572" w:rsidP="00472572">
            <w:r w:rsidRPr="00472572">
              <w:t>6.29036</w:t>
            </w:r>
          </w:p>
        </w:tc>
        <w:tc>
          <w:tcPr>
            <w:tcW w:w="1129" w:type="dxa"/>
            <w:noWrap/>
            <w:hideMark/>
          </w:tcPr>
          <w:p w14:paraId="3CD233DA" w14:textId="77777777" w:rsidR="00472572" w:rsidRPr="00472572" w:rsidRDefault="00472572" w:rsidP="00472572">
            <w:r w:rsidRPr="00472572">
              <w:t>3.660866</w:t>
            </w:r>
          </w:p>
        </w:tc>
        <w:tc>
          <w:tcPr>
            <w:tcW w:w="1129" w:type="dxa"/>
            <w:noWrap/>
            <w:hideMark/>
          </w:tcPr>
          <w:p w14:paraId="671BF494" w14:textId="77777777" w:rsidR="00472572" w:rsidRPr="00472572" w:rsidRDefault="00472572" w:rsidP="00472572">
            <w:r w:rsidRPr="00472572">
              <w:t>7.626289</w:t>
            </w:r>
          </w:p>
        </w:tc>
        <w:tc>
          <w:tcPr>
            <w:tcW w:w="1129" w:type="dxa"/>
            <w:noWrap/>
            <w:hideMark/>
          </w:tcPr>
          <w:p w14:paraId="3682CF6C" w14:textId="77777777" w:rsidR="00472572" w:rsidRPr="00472572" w:rsidRDefault="00472572" w:rsidP="00472572">
            <w:r w:rsidRPr="00472572">
              <w:t>3.23996</w:t>
            </w:r>
          </w:p>
        </w:tc>
        <w:tc>
          <w:tcPr>
            <w:tcW w:w="1129" w:type="dxa"/>
            <w:noWrap/>
            <w:hideMark/>
          </w:tcPr>
          <w:p w14:paraId="535C2D29" w14:textId="77777777" w:rsidR="00472572" w:rsidRPr="00472572" w:rsidRDefault="00472572" w:rsidP="00472572">
            <w:r w:rsidRPr="00472572">
              <w:t>8.339038</w:t>
            </w:r>
          </w:p>
        </w:tc>
        <w:tc>
          <w:tcPr>
            <w:tcW w:w="1129" w:type="dxa"/>
            <w:noWrap/>
            <w:hideMark/>
          </w:tcPr>
          <w:p w14:paraId="123D7050" w14:textId="77777777" w:rsidR="00472572" w:rsidRPr="00472572" w:rsidRDefault="00472572" w:rsidP="00472572">
            <w:r w:rsidRPr="00472572">
              <w:t>7.864225</w:t>
            </w:r>
          </w:p>
        </w:tc>
      </w:tr>
      <w:tr w:rsidR="00472572" w:rsidRPr="00472572" w14:paraId="6FC5BE5C" w14:textId="77777777" w:rsidTr="00472572">
        <w:trPr>
          <w:trHeight w:val="261"/>
        </w:trPr>
        <w:tc>
          <w:tcPr>
            <w:tcW w:w="1129" w:type="dxa"/>
            <w:noWrap/>
            <w:hideMark/>
          </w:tcPr>
          <w:p w14:paraId="5D3FE79F" w14:textId="77777777" w:rsidR="00472572" w:rsidRPr="00472572" w:rsidRDefault="00472572" w:rsidP="00472572">
            <w:pPr>
              <w:rPr>
                <w:b/>
                <w:bCs/>
              </w:rPr>
            </w:pPr>
            <w:r w:rsidRPr="00472572">
              <w:rPr>
                <w:b/>
                <w:bCs/>
              </w:rPr>
              <w:t>7.127333</w:t>
            </w:r>
          </w:p>
        </w:tc>
        <w:tc>
          <w:tcPr>
            <w:tcW w:w="1129" w:type="dxa"/>
            <w:noWrap/>
            <w:hideMark/>
          </w:tcPr>
          <w:p w14:paraId="77A594C7" w14:textId="77777777" w:rsidR="00472572" w:rsidRPr="00472572" w:rsidRDefault="00472572" w:rsidP="00472572">
            <w:pPr>
              <w:rPr>
                <w:b/>
                <w:bCs/>
              </w:rPr>
            </w:pPr>
            <w:r w:rsidRPr="00472572">
              <w:rPr>
                <w:b/>
                <w:bCs/>
              </w:rPr>
              <w:t>6.856008</w:t>
            </w:r>
          </w:p>
        </w:tc>
        <w:tc>
          <w:tcPr>
            <w:tcW w:w="1129" w:type="dxa"/>
            <w:noWrap/>
            <w:hideMark/>
          </w:tcPr>
          <w:p w14:paraId="26498437" w14:textId="77777777" w:rsidR="00472572" w:rsidRPr="00472572" w:rsidRDefault="00472572" w:rsidP="00472572">
            <w:pPr>
              <w:rPr>
                <w:b/>
                <w:bCs/>
              </w:rPr>
            </w:pPr>
            <w:r w:rsidRPr="00472572">
              <w:rPr>
                <w:b/>
                <w:bCs/>
              </w:rPr>
              <w:t>7.557343</w:t>
            </w:r>
          </w:p>
        </w:tc>
        <w:tc>
          <w:tcPr>
            <w:tcW w:w="1129" w:type="dxa"/>
            <w:noWrap/>
            <w:hideMark/>
          </w:tcPr>
          <w:p w14:paraId="6D61F770" w14:textId="77777777" w:rsidR="00472572" w:rsidRPr="00472572" w:rsidRDefault="00472572" w:rsidP="00472572">
            <w:pPr>
              <w:rPr>
                <w:b/>
                <w:bCs/>
              </w:rPr>
            </w:pPr>
            <w:r w:rsidRPr="00472572">
              <w:rPr>
                <w:b/>
                <w:bCs/>
              </w:rPr>
              <w:t>6.480517</w:t>
            </w:r>
          </w:p>
        </w:tc>
        <w:tc>
          <w:tcPr>
            <w:tcW w:w="1129" w:type="dxa"/>
            <w:noWrap/>
            <w:hideMark/>
          </w:tcPr>
          <w:p w14:paraId="625E6C23" w14:textId="77777777" w:rsidR="00472572" w:rsidRPr="00472572" w:rsidRDefault="00472572" w:rsidP="00472572">
            <w:pPr>
              <w:rPr>
                <w:b/>
                <w:bCs/>
              </w:rPr>
            </w:pPr>
            <w:r w:rsidRPr="00472572">
              <w:rPr>
                <w:b/>
                <w:bCs/>
              </w:rPr>
              <w:t>7.438731</w:t>
            </w:r>
          </w:p>
        </w:tc>
        <w:tc>
          <w:tcPr>
            <w:tcW w:w="1129" w:type="dxa"/>
            <w:noWrap/>
            <w:hideMark/>
          </w:tcPr>
          <w:p w14:paraId="5B675CA5" w14:textId="77777777" w:rsidR="00472572" w:rsidRPr="00472572" w:rsidRDefault="00472572" w:rsidP="00472572">
            <w:pPr>
              <w:rPr>
                <w:b/>
                <w:bCs/>
              </w:rPr>
            </w:pPr>
            <w:r w:rsidRPr="00472572">
              <w:rPr>
                <w:b/>
                <w:bCs/>
              </w:rPr>
              <w:t>7.431009</w:t>
            </w:r>
          </w:p>
        </w:tc>
        <w:tc>
          <w:tcPr>
            <w:tcW w:w="1129" w:type="dxa"/>
            <w:noWrap/>
            <w:hideMark/>
          </w:tcPr>
          <w:p w14:paraId="275A0F4B" w14:textId="77777777" w:rsidR="00472572" w:rsidRPr="00472572" w:rsidRDefault="00472572" w:rsidP="00472572">
            <w:pPr>
              <w:rPr>
                <w:b/>
                <w:bCs/>
              </w:rPr>
            </w:pPr>
            <w:r w:rsidRPr="00472572">
              <w:rPr>
                <w:b/>
                <w:bCs/>
              </w:rPr>
              <w:t>6.006594</w:t>
            </w:r>
          </w:p>
        </w:tc>
        <w:tc>
          <w:tcPr>
            <w:tcW w:w="1129" w:type="dxa"/>
            <w:noWrap/>
            <w:hideMark/>
          </w:tcPr>
          <w:p w14:paraId="4509728F" w14:textId="77777777" w:rsidR="00472572" w:rsidRPr="00472572" w:rsidRDefault="00472572" w:rsidP="00472572">
            <w:pPr>
              <w:rPr>
                <w:b/>
                <w:bCs/>
              </w:rPr>
            </w:pPr>
            <w:r w:rsidRPr="00472572">
              <w:rPr>
                <w:b/>
                <w:bCs/>
              </w:rPr>
              <w:t>6.300835</w:t>
            </w:r>
          </w:p>
        </w:tc>
        <w:tc>
          <w:tcPr>
            <w:tcW w:w="1129" w:type="dxa"/>
            <w:noWrap/>
            <w:hideMark/>
          </w:tcPr>
          <w:p w14:paraId="167CA846" w14:textId="77777777" w:rsidR="00472572" w:rsidRPr="00472572" w:rsidRDefault="00472572" w:rsidP="00472572">
            <w:pPr>
              <w:rPr>
                <w:b/>
                <w:bCs/>
              </w:rPr>
            </w:pPr>
            <w:r w:rsidRPr="00472572">
              <w:rPr>
                <w:b/>
                <w:bCs/>
              </w:rPr>
              <w:t>7.654303</w:t>
            </w:r>
          </w:p>
        </w:tc>
        <w:tc>
          <w:tcPr>
            <w:tcW w:w="1129" w:type="dxa"/>
            <w:noWrap/>
            <w:hideMark/>
          </w:tcPr>
          <w:p w14:paraId="4750547B" w14:textId="77777777" w:rsidR="00472572" w:rsidRPr="00472572" w:rsidRDefault="00472572" w:rsidP="00472572">
            <w:pPr>
              <w:rPr>
                <w:b/>
                <w:bCs/>
              </w:rPr>
            </w:pPr>
            <w:r w:rsidRPr="00472572">
              <w:rPr>
                <w:b/>
                <w:bCs/>
              </w:rPr>
              <w:t>7.461812</w:t>
            </w:r>
          </w:p>
        </w:tc>
      </w:tr>
    </w:tbl>
    <w:p w14:paraId="45148A71" w14:textId="0F9622B2" w:rsidR="00472572" w:rsidRDefault="00472572" w:rsidP="00DD05AD"/>
    <w:p w14:paraId="12348DC7" w14:textId="77777777" w:rsidR="00472572" w:rsidRDefault="00472572" w:rsidP="00DD05AD">
      <w:r>
        <w:t>3</w:t>
      </w:r>
      <w:r w:rsidRPr="00472572">
        <w:rPr>
          <w:vertAlign w:val="superscript"/>
        </w:rPr>
        <w:t>rd</w:t>
      </w:r>
      <w:r>
        <w:t xml:space="preserve"> Node</w:t>
      </w:r>
    </w:p>
    <w:tbl>
      <w:tblPr>
        <w:tblStyle w:val="TableGrid"/>
        <w:tblW w:w="0" w:type="auto"/>
        <w:tblLook w:val="04A0" w:firstRow="1" w:lastRow="0" w:firstColumn="1" w:lastColumn="0" w:noHBand="0" w:noVBand="1"/>
      </w:tblPr>
      <w:tblGrid>
        <w:gridCol w:w="1132"/>
        <w:gridCol w:w="1132"/>
        <w:gridCol w:w="1132"/>
        <w:gridCol w:w="1132"/>
        <w:gridCol w:w="1132"/>
        <w:gridCol w:w="1132"/>
        <w:gridCol w:w="1132"/>
        <w:gridCol w:w="1132"/>
        <w:gridCol w:w="1132"/>
        <w:gridCol w:w="1132"/>
      </w:tblGrid>
      <w:tr w:rsidR="00472572" w:rsidRPr="00472572" w14:paraId="7FF071A7" w14:textId="77777777" w:rsidTr="00472572">
        <w:trPr>
          <w:trHeight w:val="261"/>
        </w:trPr>
        <w:tc>
          <w:tcPr>
            <w:tcW w:w="1132" w:type="dxa"/>
            <w:noWrap/>
            <w:hideMark/>
          </w:tcPr>
          <w:p w14:paraId="052FD69A" w14:textId="77777777" w:rsidR="00472572" w:rsidRPr="00472572" w:rsidRDefault="00472572" w:rsidP="00472572">
            <w:r w:rsidRPr="00472572">
              <w:t>Tx01</w:t>
            </w:r>
          </w:p>
        </w:tc>
        <w:tc>
          <w:tcPr>
            <w:tcW w:w="1132" w:type="dxa"/>
            <w:noWrap/>
            <w:hideMark/>
          </w:tcPr>
          <w:p w14:paraId="1748741E" w14:textId="77777777" w:rsidR="00472572" w:rsidRPr="00472572" w:rsidRDefault="00472572" w:rsidP="00472572">
            <w:r w:rsidRPr="00472572">
              <w:t>Tx02</w:t>
            </w:r>
          </w:p>
        </w:tc>
        <w:tc>
          <w:tcPr>
            <w:tcW w:w="1132" w:type="dxa"/>
            <w:noWrap/>
            <w:hideMark/>
          </w:tcPr>
          <w:p w14:paraId="519B4FC8" w14:textId="77777777" w:rsidR="00472572" w:rsidRPr="00472572" w:rsidRDefault="00472572" w:rsidP="00472572">
            <w:r w:rsidRPr="00472572">
              <w:t>Tx03</w:t>
            </w:r>
          </w:p>
        </w:tc>
        <w:tc>
          <w:tcPr>
            <w:tcW w:w="1132" w:type="dxa"/>
            <w:noWrap/>
            <w:hideMark/>
          </w:tcPr>
          <w:p w14:paraId="4E507DED" w14:textId="77777777" w:rsidR="00472572" w:rsidRPr="00472572" w:rsidRDefault="00472572" w:rsidP="00472572">
            <w:r w:rsidRPr="00472572">
              <w:t>Tx04</w:t>
            </w:r>
          </w:p>
        </w:tc>
        <w:tc>
          <w:tcPr>
            <w:tcW w:w="1132" w:type="dxa"/>
            <w:noWrap/>
            <w:hideMark/>
          </w:tcPr>
          <w:p w14:paraId="00FBD7E0" w14:textId="77777777" w:rsidR="00472572" w:rsidRPr="00472572" w:rsidRDefault="00472572" w:rsidP="00472572">
            <w:r w:rsidRPr="00472572">
              <w:t>Tx05</w:t>
            </w:r>
          </w:p>
        </w:tc>
        <w:tc>
          <w:tcPr>
            <w:tcW w:w="1132" w:type="dxa"/>
            <w:noWrap/>
            <w:hideMark/>
          </w:tcPr>
          <w:p w14:paraId="589559A1" w14:textId="77777777" w:rsidR="00472572" w:rsidRPr="00472572" w:rsidRDefault="00472572" w:rsidP="00472572">
            <w:r w:rsidRPr="00472572">
              <w:t>Tx06</w:t>
            </w:r>
          </w:p>
        </w:tc>
        <w:tc>
          <w:tcPr>
            <w:tcW w:w="1132" w:type="dxa"/>
            <w:noWrap/>
            <w:hideMark/>
          </w:tcPr>
          <w:p w14:paraId="749C6A99" w14:textId="77777777" w:rsidR="00472572" w:rsidRPr="00472572" w:rsidRDefault="00472572" w:rsidP="00472572">
            <w:r w:rsidRPr="00472572">
              <w:t>Tx07</w:t>
            </w:r>
          </w:p>
        </w:tc>
        <w:tc>
          <w:tcPr>
            <w:tcW w:w="1132" w:type="dxa"/>
            <w:noWrap/>
            <w:hideMark/>
          </w:tcPr>
          <w:p w14:paraId="2FB27794" w14:textId="77777777" w:rsidR="00472572" w:rsidRPr="00472572" w:rsidRDefault="00472572" w:rsidP="00472572">
            <w:r w:rsidRPr="00472572">
              <w:t>Tx08</w:t>
            </w:r>
          </w:p>
        </w:tc>
        <w:tc>
          <w:tcPr>
            <w:tcW w:w="1132" w:type="dxa"/>
            <w:noWrap/>
            <w:hideMark/>
          </w:tcPr>
          <w:p w14:paraId="6CA23650" w14:textId="77777777" w:rsidR="00472572" w:rsidRPr="00472572" w:rsidRDefault="00472572" w:rsidP="00472572">
            <w:r w:rsidRPr="00472572">
              <w:t>Tx09</w:t>
            </w:r>
          </w:p>
        </w:tc>
        <w:tc>
          <w:tcPr>
            <w:tcW w:w="1132" w:type="dxa"/>
            <w:noWrap/>
            <w:hideMark/>
          </w:tcPr>
          <w:p w14:paraId="260A9B31" w14:textId="77777777" w:rsidR="00472572" w:rsidRPr="00472572" w:rsidRDefault="00472572" w:rsidP="00472572">
            <w:r w:rsidRPr="00472572">
              <w:t>Tx10</w:t>
            </w:r>
          </w:p>
        </w:tc>
      </w:tr>
      <w:tr w:rsidR="00472572" w:rsidRPr="00472572" w14:paraId="5D529032" w14:textId="77777777" w:rsidTr="00472572">
        <w:trPr>
          <w:trHeight w:val="261"/>
        </w:trPr>
        <w:tc>
          <w:tcPr>
            <w:tcW w:w="1132" w:type="dxa"/>
            <w:noWrap/>
            <w:hideMark/>
          </w:tcPr>
          <w:p w14:paraId="4644FF1D" w14:textId="77777777" w:rsidR="00472572" w:rsidRPr="00472572" w:rsidRDefault="00472572" w:rsidP="00472572">
            <w:r w:rsidRPr="00472572">
              <w:t>11.33187</w:t>
            </w:r>
          </w:p>
        </w:tc>
        <w:tc>
          <w:tcPr>
            <w:tcW w:w="1132" w:type="dxa"/>
            <w:noWrap/>
            <w:hideMark/>
          </w:tcPr>
          <w:p w14:paraId="5FFBE7A8" w14:textId="77777777" w:rsidR="00472572" w:rsidRPr="00472572" w:rsidRDefault="00472572" w:rsidP="00472572">
            <w:r w:rsidRPr="00472572">
              <w:t>11.73437</w:t>
            </w:r>
          </w:p>
        </w:tc>
        <w:tc>
          <w:tcPr>
            <w:tcW w:w="1132" w:type="dxa"/>
            <w:noWrap/>
            <w:hideMark/>
          </w:tcPr>
          <w:p w14:paraId="5DF2F5FD" w14:textId="77777777" w:rsidR="00472572" w:rsidRPr="00472572" w:rsidRDefault="00472572" w:rsidP="00472572">
            <w:r w:rsidRPr="00472572">
              <w:t>5.927689</w:t>
            </w:r>
          </w:p>
        </w:tc>
        <w:tc>
          <w:tcPr>
            <w:tcW w:w="1132" w:type="dxa"/>
            <w:noWrap/>
            <w:hideMark/>
          </w:tcPr>
          <w:p w14:paraId="4CD3E292" w14:textId="77777777" w:rsidR="00472572" w:rsidRPr="00472572" w:rsidRDefault="00472572" w:rsidP="00472572">
            <w:r w:rsidRPr="00472572">
              <w:t>5.182651</w:t>
            </w:r>
          </w:p>
        </w:tc>
        <w:tc>
          <w:tcPr>
            <w:tcW w:w="1132" w:type="dxa"/>
            <w:noWrap/>
            <w:hideMark/>
          </w:tcPr>
          <w:p w14:paraId="77A7D7F2" w14:textId="77777777" w:rsidR="00472572" w:rsidRPr="00472572" w:rsidRDefault="00472572" w:rsidP="00472572">
            <w:r w:rsidRPr="00472572">
              <w:t>6.77984</w:t>
            </w:r>
          </w:p>
        </w:tc>
        <w:tc>
          <w:tcPr>
            <w:tcW w:w="1132" w:type="dxa"/>
            <w:noWrap/>
            <w:hideMark/>
          </w:tcPr>
          <w:p w14:paraId="7D14681B" w14:textId="77777777" w:rsidR="00472572" w:rsidRPr="00472572" w:rsidRDefault="00472572" w:rsidP="00472572">
            <w:r w:rsidRPr="00472572">
              <w:t>6.623063</w:t>
            </w:r>
          </w:p>
        </w:tc>
        <w:tc>
          <w:tcPr>
            <w:tcW w:w="1132" w:type="dxa"/>
            <w:noWrap/>
            <w:hideMark/>
          </w:tcPr>
          <w:p w14:paraId="12EAC421" w14:textId="77777777" w:rsidR="00472572" w:rsidRPr="00472572" w:rsidRDefault="00472572" w:rsidP="00472572">
            <w:r w:rsidRPr="00472572">
              <w:t>5.813765</w:t>
            </w:r>
          </w:p>
        </w:tc>
        <w:tc>
          <w:tcPr>
            <w:tcW w:w="1132" w:type="dxa"/>
            <w:noWrap/>
            <w:hideMark/>
          </w:tcPr>
          <w:p w14:paraId="5372E441" w14:textId="77777777" w:rsidR="00472572" w:rsidRPr="00472572" w:rsidRDefault="00472572" w:rsidP="00472572">
            <w:r w:rsidRPr="00472572">
              <w:t>13.691</w:t>
            </w:r>
          </w:p>
        </w:tc>
        <w:tc>
          <w:tcPr>
            <w:tcW w:w="1132" w:type="dxa"/>
            <w:noWrap/>
            <w:hideMark/>
          </w:tcPr>
          <w:p w14:paraId="79AB6947" w14:textId="77777777" w:rsidR="00472572" w:rsidRPr="00472572" w:rsidRDefault="00472572" w:rsidP="00472572">
            <w:r w:rsidRPr="00472572">
              <w:t>13.27964</w:t>
            </w:r>
          </w:p>
        </w:tc>
        <w:tc>
          <w:tcPr>
            <w:tcW w:w="1132" w:type="dxa"/>
            <w:noWrap/>
            <w:hideMark/>
          </w:tcPr>
          <w:p w14:paraId="3FF2B690" w14:textId="77777777" w:rsidR="00472572" w:rsidRPr="00472572" w:rsidRDefault="00472572" w:rsidP="00472572">
            <w:r w:rsidRPr="00472572">
              <w:t>10.28363</w:t>
            </w:r>
          </w:p>
        </w:tc>
      </w:tr>
      <w:tr w:rsidR="00472572" w:rsidRPr="00472572" w14:paraId="07E83120" w14:textId="77777777" w:rsidTr="00472572">
        <w:trPr>
          <w:trHeight w:val="261"/>
        </w:trPr>
        <w:tc>
          <w:tcPr>
            <w:tcW w:w="1132" w:type="dxa"/>
            <w:noWrap/>
            <w:hideMark/>
          </w:tcPr>
          <w:p w14:paraId="4372BEDB" w14:textId="77777777" w:rsidR="00472572" w:rsidRPr="00472572" w:rsidRDefault="00472572" w:rsidP="00472572">
            <w:r w:rsidRPr="00472572">
              <w:t>6.818277</w:t>
            </w:r>
          </w:p>
        </w:tc>
        <w:tc>
          <w:tcPr>
            <w:tcW w:w="1132" w:type="dxa"/>
            <w:noWrap/>
            <w:hideMark/>
          </w:tcPr>
          <w:p w14:paraId="2410B898" w14:textId="77777777" w:rsidR="00472572" w:rsidRPr="00472572" w:rsidRDefault="00472572" w:rsidP="00472572">
            <w:r w:rsidRPr="00472572">
              <w:t>6.324543</w:t>
            </w:r>
          </w:p>
        </w:tc>
        <w:tc>
          <w:tcPr>
            <w:tcW w:w="1132" w:type="dxa"/>
            <w:noWrap/>
            <w:hideMark/>
          </w:tcPr>
          <w:p w14:paraId="30865B50" w14:textId="77777777" w:rsidR="00472572" w:rsidRPr="00472572" w:rsidRDefault="00472572" w:rsidP="00472572">
            <w:r w:rsidRPr="00472572">
              <w:t>10.68379</w:t>
            </w:r>
          </w:p>
        </w:tc>
        <w:tc>
          <w:tcPr>
            <w:tcW w:w="1132" w:type="dxa"/>
            <w:noWrap/>
            <w:hideMark/>
          </w:tcPr>
          <w:p w14:paraId="2D69D977" w14:textId="77777777" w:rsidR="00472572" w:rsidRPr="00472572" w:rsidRDefault="00472572" w:rsidP="00472572">
            <w:r w:rsidRPr="00472572">
              <w:t>6.26587</w:t>
            </w:r>
          </w:p>
        </w:tc>
        <w:tc>
          <w:tcPr>
            <w:tcW w:w="1132" w:type="dxa"/>
            <w:noWrap/>
            <w:hideMark/>
          </w:tcPr>
          <w:p w14:paraId="50C8760F" w14:textId="77777777" w:rsidR="00472572" w:rsidRPr="00472572" w:rsidRDefault="00472572" w:rsidP="00472572">
            <w:r w:rsidRPr="00472572">
              <w:t>4.89033</w:t>
            </w:r>
          </w:p>
        </w:tc>
        <w:tc>
          <w:tcPr>
            <w:tcW w:w="1132" w:type="dxa"/>
            <w:noWrap/>
            <w:hideMark/>
          </w:tcPr>
          <w:p w14:paraId="3565F065" w14:textId="77777777" w:rsidR="00472572" w:rsidRPr="00472572" w:rsidRDefault="00472572" w:rsidP="00472572">
            <w:r w:rsidRPr="00472572">
              <w:t>6.933696</w:t>
            </w:r>
          </w:p>
        </w:tc>
        <w:tc>
          <w:tcPr>
            <w:tcW w:w="1132" w:type="dxa"/>
            <w:noWrap/>
            <w:hideMark/>
          </w:tcPr>
          <w:p w14:paraId="22C42F74" w14:textId="77777777" w:rsidR="00472572" w:rsidRPr="00472572" w:rsidRDefault="00472572" w:rsidP="00472572">
            <w:r w:rsidRPr="00472572">
              <w:t>6.147301</w:t>
            </w:r>
          </w:p>
        </w:tc>
        <w:tc>
          <w:tcPr>
            <w:tcW w:w="1132" w:type="dxa"/>
            <w:noWrap/>
            <w:hideMark/>
          </w:tcPr>
          <w:p w14:paraId="5B5D4A08" w14:textId="77777777" w:rsidR="00472572" w:rsidRPr="00472572" w:rsidRDefault="00472572" w:rsidP="00472572">
            <w:r w:rsidRPr="00472572">
              <w:t>3.492173</w:t>
            </w:r>
          </w:p>
        </w:tc>
        <w:tc>
          <w:tcPr>
            <w:tcW w:w="1132" w:type="dxa"/>
            <w:noWrap/>
            <w:hideMark/>
          </w:tcPr>
          <w:p w14:paraId="24EE0D65" w14:textId="77777777" w:rsidR="00472572" w:rsidRPr="00472572" w:rsidRDefault="00472572" w:rsidP="00472572">
            <w:r w:rsidRPr="00472572">
              <w:t>6.519086</w:t>
            </w:r>
          </w:p>
        </w:tc>
        <w:tc>
          <w:tcPr>
            <w:tcW w:w="1132" w:type="dxa"/>
            <w:noWrap/>
            <w:hideMark/>
          </w:tcPr>
          <w:p w14:paraId="5B84922A" w14:textId="77777777" w:rsidR="00472572" w:rsidRPr="00472572" w:rsidRDefault="00472572" w:rsidP="00472572">
            <w:r w:rsidRPr="00472572">
              <w:t>7.396749</w:t>
            </w:r>
          </w:p>
        </w:tc>
      </w:tr>
      <w:tr w:rsidR="00472572" w:rsidRPr="00472572" w14:paraId="25BD8370" w14:textId="77777777" w:rsidTr="00472572">
        <w:trPr>
          <w:trHeight w:val="261"/>
        </w:trPr>
        <w:tc>
          <w:tcPr>
            <w:tcW w:w="1132" w:type="dxa"/>
            <w:noWrap/>
            <w:hideMark/>
          </w:tcPr>
          <w:p w14:paraId="71B14042" w14:textId="77777777" w:rsidR="00472572" w:rsidRPr="00472572" w:rsidRDefault="00472572" w:rsidP="00472572">
            <w:r w:rsidRPr="00472572">
              <w:t>12.82064</w:t>
            </w:r>
          </w:p>
        </w:tc>
        <w:tc>
          <w:tcPr>
            <w:tcW w:w="1132" w:type="dxa"/>
            <w:noWrap/>
            <w:hideMark/>
          </w:tcPr>
          <w:p w14:paraId="37FB278D" w14:textId="77777777" w:rsidR="00472572" w:rsidRPr="00472572" w:rsidRDefault="00472572" w:rsidP="00472572">
            <w:r w:rsidRPr="00472572">
              <w:t>7.529329</w:t>
            </w:r>
          </w:p>
        </w:tc>
        <w:tc>
          <w:tcPr>
            <w:tcW w:w="1132" w:type="dxa"/>
            <w:noWrap/>
            <w:hideMark/>
          </w:tcPr>
          <w:p w14:paraId="39292490" w14:textId="77777777" w:rsidR="00472572" w:rsidRPr="00472572" w:rsidRDefault="00472572" w:rsidP="00472572">
            <w:r w:rsidRPr="00472572">
              <w:t>6.119197</w:t>
            </w:r>
          </w:p>
        </w:tc>
        <w:tc>
          <w:tcPr>
            <w:tcW w:w="1132" w:type="dxa"/>
            <w:noWrap/>
            <w:hideMark/>
          </w:tcPr>
          <w:p w14:paraId="7A6C8811" w14:textId="77777777" w:rsidR="00472572" w:rsidRPr="00472572" w:rsidRDefault="00472572" w:rsidP="00472572">
            <w:r w:rsidRPr="00472572">
              <w:t>9.465351</w:t>
            </w:r>
          </w:p>
        </w:tc>
        <w:tc>
          <w:tcPr>
            <w:tcW w:w="1132" w:type="dxa"/>
            <w:noWrap/>
            <w:hideMark/>
          </w:tcPr>
          <w:p w14:paraId="30ACF9A0" w14:textId="77777777" w:rsidR="00472572" w:rsidRPr="00472572" w:rsidRDefault="00472572" w:rsidP="00472572">
            <w:r w:rsidRPr="00472572">
              <w:t>12.41894</w:t>
            </w:r>
          </w:p>
        </w:tc>
        <w:tc>
          <w:tcPr>
            <w:tcW w:w="1132" w:type="dxa"/>
            <w:noWrap/>
            <w:hideMark/>
          </w:tcPr>
          <w:p w14:paraId="76F135EE" w14:textId="77777777" w:rsidR="00472572" w:rsidRPr="00472572" w:rsidRDefault="00472572" w:rsidP="00472572">
            <w:r w:rsidRPr="00472572">
              <w:t>1.873331</w:t>
            </w:r>
          </w:p>
        </w:tc>
        <w:tc>
          <w:tcPr>
            <w:tcW w:w="1132" w:type="dxa"/>
            <w:noWrap/>
            <w:hideMark/>
          </w:tcPr>
          <w:p w14:paraId="1EAEDE41" w14:textId="77777777" w:rsidR="00472572" w:rsidRPr="00472572" w:rsidRDefault="00472572" w:rsidP="00472572">
            <w:r w:rsidRPr="00472572">
              <w:t>3.886914</w:t>
            </w:r>
          </w:p>
        </w:tc>
        <w:tc>
          <w:tcPr>
            <w:tcW w:w="1132" w:type="dxa"/>
            <w:noWrap/>
            <w:hideMark/>
          </w:tcPr>
          <w:p w14:paraId="35912194" w14:textId="77777777" w:rsidR="00472572" w:rsidRPr="00472572" w:rsidRDefault="00472572" w:rsidP="00472572">
            <w:r w:rsidRPr="00472572">
              <w:t>6.836403</w:t>
            </w:r>
          </w:p>
        </w:tc>
        <w:tc>
          <w:tcPr>
            <w:tcW w:w="1132" w:type="dxa"/>
            <w:noWrap/>
            <w:hideMark/>
          </w:tcPr>
          <w:p w14:paraId="1BC20CED" w14:textId="77777777" w:rsidR="00472572" w:rsidRPr="00472572" w:rsidRDefault="00472572" w:rsidP="00472572">
            <w:r w:rsidRPr="00472572">
              <w:t>4.867568</w:t>
            </w:r>
          </w:p>
        </w:tc>
        <w:tc>
          <w:tcPr>
            <w:tcW w:w="1132" w:type="dxa"/>
            <w:noWrap/>
            <w:hideMark/>
          </w:tcPr>
          <w:p w14:paraId="7E76919F" w14:textId="77777777" w:rsidR="00472572" w:rsidRPr="00472572" w:rsidRDefault="00472572" w:rsidP="00472572">
            <w:r w:rsidRPr="00472572">
              <w:t>6.922009</w:t>
            </w:r>
          </w:p>
        </w:tc>
      </w:tr>
      <w:tr w:rsidR="00472572" w:rsidRPr="00472572" w14:paraId="6192636C" w14:textId="77777777" w:rsidTr="00472572">
        <w:trPr>
          <w:trHeight w:val="261"/>
        </w:trPr>
        <w:tc>
          <w:tcPr>
            <w:tcW w:w="1132" w:type="dxa"/>
            <w:noWrap/>
            <w:hideMark/>
          </w:tcPr>
          <w:p w14:paraId="72683122" w14:textId="77777777" w:rsidR="00472572" w:rsidRPr="00472572" w:rsidRDefault="00472572" w:rsidP="00472572">
            <w:r w:rsidRPr="00472572">
              <w:t>2.472754</w:t>
            </w:r>
          </w:p>
        </w:tc>
        <w:tc>
          <w:tcPr>
            <w:tcW w:w="1132" w:type="dxa"/>
            <w:noWrap/>
            <w:hideMark/>
          </w:tcPr>
          <w:p w14:paraId="2231D034" w14:textId="77777777" w:rsidR="00472572" w:rsidRPr="00472572" w:rsidRDefault="00472572" w:rsidP="00472572">
            <w:r w:rsidRPr="00472572">
              <w:t>8.491238</w:t>
            </w:r>
          </w:p>
        </w:tc>
        <w:tc>
          <w:tcPr>
            <w:tcW w:w="1132" w:type="dxa"/>
            <w:noWrap/>
            <w:hideMark/>
          </w:tcPr>
          <w:p w14:paraId="6C0D0F43" w14:textId="77777777" w:rsidR="00472572" w:rsidRPr="00472572" w:rsidRDefault="00472572" w:rsidP="00472572">
            <w:r w:rsidRPr="00472572">
              <w:t>6.273514</w:t>
            </w:r>
          </w:p>
        </w:tc>
        <w:tc>
          <w:tcPr>
            <w:tcW w:w="1132" w:type="dxa"/>
            <w:noWrap/>
            <w:hideMark/>
          </w:tcPr>
          <w:p w14:paraId="4C0F7C45" w14:textId="77777777" w:rsidR="00472572" w:rsidRPr="00472572" w:rsidRDefault="00472572" w:rsidP="00472572">
            <w:r w:rsidRPr="00472572">
              <w:t>3.086421</w:t>
            </w:r>
          </w:p>
        </w:tc>
        <w:tc>
          <w:tcPr>
            <w:tcW w:w="1132" w:type="dxa"/>
            <w:noWrap/>
            <w:hideMark/>
          </w:tcPr>
          <w:p w14:paraId="091F3185" w14:textId="77777777" w:rsidR="00472572" w:rsidRPr="00472572" w:rsidRDefault="00472572" w:rsidP="00472572">
            <w:r w:rsidRPr="00472572">
              <w:t>5.614086</w:t>
            </w:r>
          </w:p>
        </w:tc>
        <w:tc>
          <w:tcPr>
            <w:tcW w:w="1132" w:type="dxa"/>
            <w:noWrap/>
            <w:hideMark/>
          </w:tcPr>
          <w:p w14:paraId="0CBB759D" w14:textId="77777777" w:rsidR="00472572" w:rsidRPr="00472572" w:rsidRDefault="00472572" w:rsidP="00472572">
            <w:r w:rsidRPr="00472572">
              <w:t>12.94679</w:t>
            </w:r>
          </w:p>
        </w:tc>
        <w:tc>
          <w:tcPr>
            <w:tcW w:w="1132" w:type="dxa"/>
            <w:noWrap/>
            <w:hideMark/>
          </w:tcPr>
          <w:p w14:paraId="0E9BC7A7" w14:textId="77777777" w:rsidR="00472572" w:rsidRPr="00472572" w:rsidRDefault="00472572" w:rsidP="00472572">
            <w:r w:rsidRPr="00472572">
              <w:t>6.164404</w:t>
            </w:r>
          </w:p>
        </w:tc>
        <w:tc>
          <w:tcPr>
            <w:tcW w:w="1132" w:type="dxa"/>
            <w:noWrap/>
            <w:hideMark/>
          </w:tcPr>
          <w:p w14:paraId="09470D51" w14:textId="77777777" w:rsidR="00472572" w:rsidRPr="00472572" w:rsidRDefault="00472572" w:rsidP="00472572">
            <w:r w:rsidRPr="00472572">
              <w:t>2.829371</w:t>
            </w:r>
          </w:p>
        </w:tc>
        <w:tc>
          <w:tcPr>
            <w:tcW w:w="1132" w:type="dxa"/>
            <w:noWrap/>
            <w:hideMark/>
          </w:tcPr>
          <w:p w14:paraId="05D68005" w14:textId="77777777" w:rsidR="00472572" w:rsidRPr="00472572" w:rsidRDefault="00472572" w:rsidP="00472572">
            <w:r w:rsidRPr="00472572">
              <w:t>7.675992</w:t>
            </w:r>
          </w:p>
        </w:tc>
        <w:tc>
          <w:tcPr>
            <w:tcW w:w="1132" w:type="dxa"/>
            <w:noWrap/>
            <w:hideMark/>
          </w:tcPr>
          <w:p w14:paraId="10F9FE03" w14:textId="77777777" w:rsidR="00472572" w:rsidRPr="00472572" w:rsidRDefault="00472572" w:rsidP="00472572">
            <w:r w:rsidRPr="00472572">
              <w:t>8.554669</w:t>
            </w:r>
          </w:p>
        </w:tc>
      </w:tr>
      <w:tr w:rsidR="00472572" w:rsidRPr="00472572" w14:paraId="58BD9701" w14:textId="77777777" w:rsidTr="00472572">
        <w:trPr>
          <w:trHeight w:val="261"/>
        </w:trPr>
        <w:tc>
          <w:tcPr>
            <w:tcW w:w="1132" w:type="dxa"/>
            <w:noWrap/>
            <w:hideMark/>
          </w:tcPr>
          <w:p w14:paraId="47FD1820" w14:textId="77777777" w:rsidR="00472572" w:rsidRPr="00472572" w:rsidRDefault="00472572" w:rsidP="00472572">
            <w:r w:rsidRPr="00472572">
              <w:t>4.14433</w:t>
            </w:r>
          </w:p>
        </w:tc>
        <w:tc>
          <w:tcPr>
            <w:tcW w:w="1132" w:type="dxa"/>
            <w:noWrap/>
            <w:hideMark/>
          </w:tcPr>
          <w:p w14:paraId="5393610F" w14:textId="77777777" w:rsidR="00472572" w:rsidRPr="00472572" w:rsidRDefault="00472572" w:rsidP="00472572">
            <w:r w:rsidRPr="00472572">
              <w:t>2.171333</w:t>
            </w:r>
          </w:p>
        </w:tc>
        <w:tc>
          <w:tcPr>
            <w:tcW w:w="1132" w:type="dxa"/>
            <w:noWrap/>
            <w:hideMark/>
          </w:tcPr>
          <w:p w14:paraId="57FF69B2" w14:textId="77777777" w:rsidR="00472572" w:rsidRPr="00472572" w:rsidRDefault="00472572" w:rsidP="00472572">
            <w:r w:rsidRPr="00472572">
              <w:t>8.260409</w:t>
            </w:r>
          </w:p>
        </w:tc>
        <w:tc>
          <w:tcPr>
            <w:tcW w:w="1132" w:type="dxa"/>
            <w:noWrap/>
            <w:hideMark/>
          </w:tcPr>
          <w:p w14:paraId="7C86A50E" w14:textId="77777777" w:rsidR="00472572" w:rsidRPr="00472572" w:rsidRDefault="00472572" w:rsidP="00472572">
            <w:r w:rsidRPr="00472572">
              <w:t>6.826353</w:t>
            </w:r>
          </w:p>
        </w:tc>
        <w:tc>
          <w:tcPr>
            <w:tcW w:w="1132" w:type="dxa"/>
            <w:noWrap/>
            <w:hideMark/>
          </w:tcPr>
          <w:p w14:paraId="547710A8" w14:textId="77777777" w:rsidR="00472572" w:rsidRPr="00472572" w:rsidRDefault="00472572" w:rsidP="00472572">
            <w:r w:rsidRPr="00472572">
              <w:t>7.945022</w:t>
            </w:r>
          </w:p>
        </w:tc>
        <w:tc>
          <w:tcPr>
            <w:tcW w:w="1132" w:type="dxa"/>
            <w:noWrap/>
            <w:hideMark/>
          </w:tcPr>
          <w:p w14:paraId="76C6DF8F" w14:textId="77777777" w:rsidR="00472572" w:rsidRPr="00472572" w:rsidRDefault="00472572" w:rsidP="00472572">
            <w:r w:rsidRPr="00472572">
              <w:t>2.746992</w:t>
            </w:r>
          </w:p>
        </w:tc>
        <w:tc>
          <w:tcPr>
            <w:tcW w:w="1132" w:type="dxa"/>
            <w:noWrap/>
            <w:hideMark/>
          </w:tcPr>
          <w:p w14:paraId="467B6BAF" w14:textId="77777777" w:rsidR="00472572" w:rsidRPr="00472572" w:rsidRDefault="00472572" w:rsidP="00472572">
            <w:r w:rsidRPr="00472572">
              <w:t>8.44528</w:t>
            </w:r>
          </w:p>
        </w:tc>
        <w:tc>
          <w:tcPr>
            <w:tcW w:w="1132" w:type="dxa"/>
            <w:noWrap/>
            <w:hideMark/>
          </w:tcPr>
          <w:p w14:paraId="07DEE06F" w14:textId="77777777" w:rsidR="00472572" w:rsidRPr="00472572" w:rsidRDefault="00472572" w:rsidP="00472572">
            <w:r w:rsidRPr="00472572">
              <w:t>8.601326</w:t>
            </w:r>
          </w:p>
        </w:tc>
        <w:tc>
          <w:tcPr>
            <w:tcW w:w="1132" w:type="dxa"/>
            <w:noWrap/>
            <w:hideMark/>
          </w:tcPr>
          <w:p w14:paraId="0C54BD39" w14:textId="77777777" w:rsidR="00472572" w:rsidRPr="00472572" w:rsidRDefault="00472572" w:rsidP="00472572">
            <w:r w:rsidRPr="00472572">
              <w:t>2.828163</w:t>
            </w:r>
          </w:p>
        </w:tc>
        <w:tc>
          <w:tcPr>
            <w:tcW w:w="1132" w:type="dxa"/>
            <w:noWrap/>
            <w:hideMark/>
          </w:tcPr>
          <w:p w14:paraId="29EBDE58" w14:textId="77777777" w:rsidR="00472572" w:rsidRPr="00472572" w:rsidRDefault="00472572" w:rsidP="00472572">
            <w:r w:rsidRPr="00472572">
              <w:t>7.526796</w:t>
            </w:r>
          </w:p>
        </w:tc>
      </w:tr>
      <w:tr w:rsidR="00472572" w:rsidRPr="00472572" w14:paraId="622190D9" w14:textId="77777777" w:rsidTr="00472572">
        <w:trPr>
          <w:trHeight w:val="261"/>
        </w:trPr>
        <w:tc>
          <w:tcPr>
            <w:tcW w:w="1132" w:type="dxa"/>
            <w:noWrap/>
            <w:hideMark/>
          </w:tcPr>
          <w:p w14:paraId="7C56F4AD" w14:textId="77777777" w:rsidR="00472572" w:rsidRPr="00472572" w:rsidRDefault="00472572" w:rsidP="00472572">
            <w:r w:rsidRPr="00472572">
              <w:t>4.149021</w:t>
            </w:r>
          </w:p>
        </w:tc>
        <w:tc>
          <w:tcPr>
            <w:tcW w:w="1132" w:type="dxa"/>
            <w:noWrap/>
            <w:hideMark/>
          </w:tcPr>
          <w:p w14:paraId="2EF57F98" w14:textId="77777777" w:rsidR="00472572" w:rsidRPr="00472572" w:rsidRDefault="00472572" w:rsidP="00472572">
            <w:r w:rsidRPr="00472572">
              <w:t>7.197301</w:t>
            </w:r>
          </w:p>
        </w:tc>
        <w:tc>
          <w:tcPr>
            <w:tcW w:w="1132" w:type="dxa"/>
            <w:noWrap/>
            <w:hideMark/>
          </w:tcPr>
          <w:p w14:paraId="1B2CAFAE" w14:textId="77777777" w:rsidR="00472572" w:rsidRPr="00472572" w:rsidRDefault="00472572" w:rsidP="00472572">
            <w:r w:rsidRPr="00472572">
              <w:t>2.473717</w:t>
            </w:r>
          </w:p>
        </w:tc>
        <w:tc>
          <w:tcPr>
            <w:tcW w:w="1132" w:type="dxa"/>
            <w:noWrap/>
            <w:hideMark/>
          </w:tcPr>
          <w:p w14:paraId="1C5C684D" w14:textId="77777777" w:rsidR="00472572" w:rsidRPr="00472572" w:rsidRDefault="00472572" w:rsidP="00472572">
            <w:r w:rsidRPr="00472572">
              <w:t>12.72541</w:t>
            </w:r>
          </w:p>
        </w:tc>
        <w:tc>
          <w:tcPr>
            <w:tcW w:w="1132" w:type="dxa"/>
            <w:noWrap/>
            <w:hideMark/>
          </w:tcPr>
          <w:p w14:paraId="201A0D65" w14:textId="77777777" w:rsidR="00472572" w:rsidRPr="00472572" w:rsidRDefault="00472572" w:rsidP="00472572">
            <w:r w:rsidRPr="00472572">
              <w:t>8.506517</w:t>
            </w:r>
          </w:p>
        </w:tc>
        <w:tc>
          <w:tcPr>
            <w:tcW w:w="1132" w:type="dxa"/>
            <w:noWrap/>
            <w:hideMark/>
          </w:tcPr>
          <w:p w14:paraId="228090BE" w14:textId="77777777" w:rsidR="00472572" w:rsidRPr="00472572" w:rsidRDefault="00472572" w:rsidP="00472572">
            <w:r w:rsidRPr="00472572">
              <w:t>5.477473</w:t>
            </w:r>
          </w:p>
        </w:tc>
        <w:tc>
          <w:tcPr>
            <w:tcW w:w="1132" w:type="dxa"/>
            <w:noWrap/>
            <w:hideMark/>
          </w:tcPr>
          <w:p w14:paraId="393D9394" w14:textId="77777777" w:rsidR="00472572" w:rsidRPr="00472572" w:rsidRDefault="00472572" w:rsidP="00472572">
            <w:r w:rsidRPr="00472572">
              <w:t>3.753066</w:t>
            </w:r>
          </w:p>
        </w:tc>
        <w:tc>
          <w:tcPr>
            <w:tcW w:w="1132" w:type="dxa"/>
            <w:noWrap/>
            <w:hideMark/>
          </w:tcPr>
          <w:p w14:paraId="0A536458" w14:textId="77777777" w:rsidR="00472572" w:rsidRPr="00472572" w:rsidRDefault="00472572" w:rsidP="00472572">
            <w:r w:rsidRPr="00472572">
              <w:t>7.615243</w:t>
            </w:r>
          </w:p>
        </w:tc>
        <w:tc>
          <w:tcPr>
            <w:tcW w:w="1132" w:type="dxa"/>
            <w:noWrap/>
            <w:hideMark/>
          </w:tcPr>
          <w:p w14:paraId="3C3D33B3" w14:textId="77777777" w:rsidR="00472572" w:rsidRPr="00472572" w:rsidRDefault="00472572" w:rsidP="00472572">
            <w:r w:rsidRPr="00472572">
              <w:t>7.076025</w:t>
            </w:r>
          </w:p>
        </w:tc>
        <w:tc>
          <w:tcPr>
            <w:tcW w:w="1132" w:type="dxa"/>
            <w:noWrap/>
            <w:hideMark/>
          </w:tcPr>
          <w:p w14:paraId="12F5288E" w14:textId="77777777" w:rsidR="00472572" w:rsidRPr="00472572" w:rsidRDefault="00472572" w:rsidP="00472572">
            <w:r w:rsidRPr="00472572">
              <w:t>7.331108</w:t>
            </w:r>
          </w:p>
        </w:tc>
      </w:tr>
      <w:tr w:rsidR="00472572" w:rsidRPr="00472572" w14:paraId="4BDB35EF" w14:textId="77777777" w:rsidTr="00472572">
        <w:trPr>
          <w:trHeight w:val="261"/>
        </w:trPr>
        <w:tc>
          <w:tcPr>
            <w:tcW w:w="1132" w:type="dxa"/>
            <w:noWrap/>
            <w:hideMark/>
          </w:tcPr>
          <w:p w14:paraId="3CBEB6B0" w14:textId="77777777" w:rsidR="00472572" w:rsidRPr="00472572" w:rsidRDefault="00472572" w:rsidP="00472572">
            <w:r w:rsidRPr="00472572">
              <w:t>3.832644</w:t>
            </w:r>
          </w:p>
        </w:tc>
        <w:tc>
          <w:tcPr>
            <w:tcW w:w="1132" w:type="dxa"/>
            <w:noWrap/>
            <w:hideMark/>
          </w:tcPr>
          <w:p w14:paraId="7B736051" w14:textId="77777777" w:rsidR="00472572" w:rsidRPr="00472572" w:rsidRDefault="00472572" w:rsidP="00472572">
            <w:r w:rsidRPr="00472572">
              <w:t>12.86796</w:t>
            </w:r>
          </w:p>
        </w:tc>
        <w:tc>
          <w:tcPr>
            <w:tcW w:w="1132" w:type="dxa"/>
            <w:noWrap/>
            <w:hideMark/>
          </w:tcPr>
          <w:p w14:paraId="1442F03A" w14:textId="77777777" w:rsidR="00472572" w:rsidRPr="00472572" w:rsidRDefault="00472572" w:rsidP="00472572">
            <w:r w:rsidRPr="00472572">
              <w:t>6.247425</w:t>
            </w:r>
          </w:p>
        </w:tc>
        <w:tc>
          <w:tcPr>
            <w:tcW w:w="1132" w:type="dxa"/>
            <w:noWrap/>
            <w:hideMark/>
          </w:tcPr>
          <w:p w14:paraId="67068AA7" w14:textId="77777777" w:rsidR="00472572" w:rsidRPr="00472572" w:rsidRDefault="00472572" w:rsidP="00472572">
            <w:r w:rsidRPr="00472572">
              <w:t>2.281388</w:t>
            </w:r>
          </w:p>
        </w:tc>
        <w:tc>
          <w:tcPr>
            <w:tcW w:w="1132" w:type="dxa"/>
            <w:noWrap/>
            <w:hideMark/>
          </w:tcPr>
          <w:p w14:paraId="0102219B" w14:textId="77777777" w:rsidR="00472572" w:rsidRPr="00472572" w:rsidRDefault="00472572" w:rsidP="00472572">
            <w:r w:rsidRPr="00472572">
              <w:t>7.709386</w:t>
            </w:r>
          </w:p>
        </w:tc>
        <w:tc>
          <w:tcPr>
            <w:tcW w:w="1132" w:type="dxa"/>
            <w:noWrap/>
            <w:hideMark/>
          </w:tcPr>
          <w:p w14:paraId="49CFF13A" w14:textId="77777777" w:rsidR="00472572" w:rsidRPr="00472572" w:rsidRDefault="00472572" w:rsidP="00472572">
            <w:r w:rsidRPr="00472572">
              <w:t>12.37143</w:t>
            </w:r>
          </w:p>
        </w:tc>
        <w:tc>
          <w:tcPr>
            <w:tcW w:w="1132" w:type="dxa"/>
            <w:noWrap/>
            <w:hideMark/>
          </w:tcPr>
          <w:p w14:paraId="49662792" w14:textId="77777777" w:rsidR="00472572" w:rsidRPr="00472572" w:rsidRDefault="00472572" w:rsidP="00472572">
            <w:r w:rsidRPr="00472572">
              <w:t>7.989612</w:t>
            </w:r>
          </w:p>
        </w:tc>
        <w:tc>
          <w:tcPr>
            <w:tcW w:w="1132" w:type="dxa"/>
            <w:noWrap/>
            <w:hideMark/>
          </w:tcPr>
          <w:p w14:paraId="6F08E7C0" w14:textId="77777777" w:rsidR="00472572" w:rsidRPr="00472572" w:rsidRDefault="00472572" w:rsidP="00472572">
            <w:r w:rsidRPr="00472572">
              <w:t>3.563381</w:t>
            </w:r>
          </w:p>
        </w:tc>
        <w:tc>
          <w:tcPr>
            <w:tcW w:w="1132" w:type="dxa"/>
            <w:noWrap/>
            <w:hideMark/>
          </w:tcPr>
          <w:p w14:paraId="43AF972D" w14:textId="77777777" w:rsidR="00472572" w:rsidRPr="00472572" w:rsidRDefault="00472572" w:rsidP="00472572">
            <w:r w:rsidRPr="00472572">
              <w:t>11.33486</w:t>
            </w:r>
          </w:p>
        </w:tc>
        <w:tc>
          <w:tcPr>
            <w:tcW w:w="1132" w:type="dxa"/>
            <w:noWrap/>
            <w:hideMark/>
          </w:tcPr>
          <w:p w14:paraId="42477EE0" w14:textId="77777777" w:rsidR="00472572" w:rsidRPr="00472572" w:rsidRDefault="00472572" w:rsidP="00472572">
            <w:r w:rsidRPr="00472572">
              <w:t>7.474431</w:t>
            </w:r>
          </w:p>
        </w:tc>
      </w:tr>
      <w:tr w:rsidR="00472572" w:rsidRPr="00472572" w14:paraId="0481584B" w14:textId="77777777" w:rsidTr="00472572">
        <w:trPr>
          <w:trHeight w:val="261"/>
        </w:trPr>
        <w:tc>
          <w:tcPr>
            <w:tcW w:w="1132" w:type="dxa"/>
            <w:noWrap/>
            <w:hideMark/>
          </w:tcPr>
          <w:p w14:paraId="33B0F481" w14:textId="77777777" w:rsidR="00472572" w:rsidRPr="00472572" w:rsidRDefault="00472572" w:rsidP="00472572">
            <w:r w:rsidRPr="00472572">
              <w:t>4.193033</w:t>
            </w:r>
          </w:p>
        </w:tc>
        <w:tc>
          <w:tcPr>
            <w:tcW w:w="1132" w:type="dxa"/>
            <w:noWrap/>
            <w:hideMark/>
          </w:tcPr>
          <w:p w14:paraId="26A0DB2C" w14:textId="77777777" w:rsidR="00472572" w:rsidRPr="00472572" w:rsidRDefault="00472572" w:rsidP="00472572">
            <w:r w:rsidRPr="00472572">
              <w:t>1.914934</w:t>
            </w:r>
          </w:p>
        </w:tc>
        <w:tc>
          <w:tcPr>
            <w:tcW w:w="1132" w:type="dxa"/>
            <w:noWrap/>
            <w:hideMark/>
          </w:tcPr>
          <w:p w14:paraId="0404E674" w14:textId="77777777" w:rsidR="00472572" w:rsidRPr="00472572" w:rsidRDefault="00472572" w:rsidP="00472572">
            <w:r w:rsidRPr="00472572">
              <w:t>12.87693</w:t>
            </w:r>
          </w:p>
        </w:tc>
        <w:tc>
          <w:tcPr>
            <w:tcW w:w="1132" w:type="dxa"/>
            <w:noWrap/>
            <w:hideMark/>
          </w:tcPr>
          <w:p w14:paraId="4B099DD9" w14:textId="77777777" w:rsidR="00472572" w:rsidRPr="00472572" w:rsidRDefault="00472572" w:rsidP="00472572">
            <w:r w:rsidRPr="00472572">
              <w:t>5.988047</w:t>
            </w:r>
          </w:p>
        </w:tc>
        <w:tc>
          <w:tcPr>
            <w:tcW w:w="1132" w:type="dxa"/>
            <w:noWrap/>
            <w:hideMark/>
          </w:tcPr>
          <w:p w14:paraId="4AF96007" w14:textId="77777777" w:rsidR="00472572" w:rsidRPr="00472572" w:rsidRDefault="00472572" w:rsidP="00472572">
            <w:r w:rsidRPr="00472572">
              <w:t>7.127922</w:t>
            </w:r>
          </w:p>
        </w:tc>
        <w:tc>
          <w:tcPr>
            <w:tcW w:w="1132" w:type="dxa"/>
            <w:noWrap/>
            <w:hideMark/>
          </w:tcPr>
          <w:p w14:paraId="5BE5D059" w14:textId="77777777" w:rsidR="00472572" w:rsidRPr="00472572" w:rsidRDefault="00472572" w:rsidP="00472572">
            <w:r w:rsidRPr="00472572">
              <w:t>7.913094</w:t>
            </w:r>
          </w:p>
        </w:tc>
        <w:tc>
          <w:tcPr>
            <w:tcW w:w="1132" w:type="dxa"/>
            <w:noWrap/>
            <w:hideMark/>
          </w:tcPr>
          <w:p w14:paraId="1A76BE13" w14:textId="77777777" w:rsidR="00472572" w:rsidRPr="00472572" w:rsidRDefault="00472572" w:rsidP="00472572">
            <w:r w:rsidRPr="00472572">
              <w:t>3.254609</w:t>
            </w:r>
          </w:p>
        </w:tc>
        <w:tc>
          <w:tcPr>
            <w:tcW w:w="1132" w:type="dxa"/>
            <w:noWrap/>
            <w:hideMark/>
          </w:tcPr>
          <w:p w14:paraId="5866AD47" w14:textId="77777777" w:rsidR="00472572" w:rsidRPr="00472572" w:rsidRDefault="00472572" w:rsidP="00472572">
            <w:r w:rsidRPr="00472572">
              <w:t>9.353578</w:t>
            </w:r>
          </w:p>
        </w:tc>
        <w:tc>
          <w:tcPr>
            <w:tcW w:w="1132" w:type="dxa"/>
            <w:noWrap/>
            <w:hideMark/>
          </w:tcPr>
          <w:p w14:paraId="7612567B" w14:textId="77777777" w:rsidR="00472572" w:rsidRPr="00472572" w:rsidRDefault="00472572" w:rsidP="00472572">
            <w:r w:rsidRPr="00472572">
              <w:t>7.158778</w:t>
            </w:r>
          </w:p>
        </w:tc>
        <w:tc>
          <w:tcPr>
            <w:tcW w:w="1132" w:type="dxa"/>
            <w:noWrap/>
            <w:hideMark/>
          </w:tcPr>
          <w:p w14:paraId="388C96C8" w14:textId="77777777" w:rsidR="00472572" w:rsidRPr="00472572" w:rsidRDefault="00472572" w:rsidP="00472572">
            <w:r w:rsidRPr="00472572">
              <w:t>7.661169</w:t>
            </w:r>
          </w:p>
        </w:tc>
      </w:tr>
      <w:tr w:rsidR="00472572" w:rsidRPr="00472572" w14:paraId="0ECAE181" w14:textId="77777777" w:rsidTr="00472572">
        <w:trPr>
          <w:trHeight w:val="261"/>
        </w:trPr>
        <w:tc>
          <w:tcPr>
            <w:tcW w:w="1132" w:type="dxa"/>
            <w:noWrap/>
            <w:hideMark/>
          </w:tcPr>
          <w:p w14:paraId="7124DC5B" w14:textId="77777777" w:rsidR="00472572" w:rsidRPr="00472572" w:rsidRDefault="00472572" w:rsidP="00472572">
            <w:r w:rsidRPr="00472572">
              <w:t>7.61642</w:t>
            </w:r>
          </w:p>
        </w:tc>
        <w:tc>
          <w:tcPr>
            <w:tcW w:w="1132" w:type="dxa"/>
            <w:noWrap/>
            <w:hideMark/>
          </w:tcPr>
          <w:p w14:paraId="2E268838" w14:textId="77777777" w:rsidR="00472572" w:rsidRPr="00472572" w:rsidRDefault="00472572" w:rsidP="00472572">
            <w:r w:rsidRPr="00472572">
              <w:t>7.235547</w:t>
            </w:r>
          </w:p>
        </w:tc>
        <w:tc>
          <w:tcPr>
            <w:tcW w:w="1132" w:type="dxa"/>
            <w:noWrap/>
            <w:hideMark/>
          </w:tcPr>
          <w:p w14:paraId="17449B3F" w14:textId="77777777" w:rsidR="00472572" w:rsidRPr="00472572" w:rsidRDefault="00472572" w:rsidP="00472572">
            <w:r w:rsidRPr="00472572">
              <w:t>8.767704</w:t>
            </w:r>
          </w:p>
        </w:tc>
        <w:tc>
          <w:tcPr>
            <w:tcW w:w="1132" w:type="dxa"/>
            <w:noWrap/>
            <w:hideMark/>
          </w:tcPr>
          <w:p w14:paraId="3E047DA1" w14:textId="77777777" w:rsidR="00472572" w:rsidRPr="00472572" w:rsidRDefault="00472572" w:rsidP="00472572">
            <w:r w:rsidRPr="00472572">
              <w:t>2.441079</w:t>
            </w:r>
          </w:p>
        </w:tc>
        <w:tc>
          <w:tcPr>
            <w:tcW w:w="1132" w:type="dxa"/>
            <w:noWrap/>
            <w:hideMark/>
          </w:tcPr>
          <w:p w14:paraId="4D5456BD" w14:textId="77777777" w:rsidR="00472572" w:rsidRPr="00472572" w:rsidRDefault="00472572" w:rsidP="00472572">
            <w:r w:rsidRPr="00472572">
              <w:t>7.443091</w:t>
            </w:r>
          </w:p>
        </w:tc>
        <w:tc>
          <w:tcPr>
            <w:tcW w:w="1132" w:type="dxa"/>
            <w:noWrap/>
            <w:hideMark/>
          </w:tcPr>
          <w:p w14:paraId="379074EA" w14:textId="77777777" w:rsidR="00472572" w:rsidRPr="00472572" w:rsidRDefault="00472572" w:rsidP="00472572">
            <w:r w:rsidRPr="00472572">
              <w:t>13.14685</w:t>
            </w:r>
          </w:p>
        </w:tc>
        <w:tc>
          <w:tcPr>
            <w:tcW w:w="1132" w:type="dxa"/>
            <w:noWrap/>
            <w:hideMark/>
          </w:tcPr>
          <w:p w14:paraId="3BE21032" w14:textId="77777777" w:rsidR="00472572" w:rsidRPr="00472572" w:rsidRDefault="00472572" w:rsidP="00472572">
            <w:r w:rsidRPr="00472572">
              <w:t>6.325618</w:t>
            </w:r>
          </w:p>
        </w:tc>
        <w:tc>
          <w:tcPr>
            <w:tcW w:w="1132" w:type="dxa"/>
            <w:noWrap/>
            <w:hideMark/>
          </w:tcPr>
          <w:p w14:paraId="6A942A2C" w14:textId="77777777" w:rsidR="00472572" w:rsidRPr="00472572" w:rsidRDefault="00472572" w:rsidP="00472572">
            <w:r w:rsidRPr="00472572">
              <w:t>9.354739</w:t>
            </w:r>
          </w:p>
        </w:tc>
        <w:tc>
          <w:tcPr>
            <w:tcW w:w="1132" w:type="dxa"/>
            <w:noWrap/>
            <w:hideMark/>
          </w:tcPr>
          <w:p w14:paraId="5122DC49" w14:textId="77777777" w:rsidR="00472572" w:rsidRPr="00472572" w:rsidRDefault="00472572" w:rsidP="00472572">
            <w:r w:rsidRPr="00472572">
              <w:t>7.303032</w:t>
            </w:r>
          </w:p>
        </w:tc>
        <w:tc>
          <w:tcPr>
            <w:tcW w:w="1132" w:type="dxa"/>
            <w:noWrap/>
            <w:hideMark/>
          </w:tcPr>
          <w:p w14:paraId="4169B17D" w14:textId="77777777" w:rsidR="00472572" w:rsidRPr="00472572" w:rsidRDefault="00472572" w:rsidP="00472572">
            <w:r w:rsidRPr="00472572">
              <w:t>4.688765</w:t>
            </w:r>
          </w:p>
        </w:tc>
      </w:tr>
      <w:tr w:rsidR="00472572" w:rsidRPr="00472572" w14:paraId="0CE6F657" w14:textId="77777777" w:rsidTr="00472572">
        <w:trPr>
          <w:trHeight w:val="261"/>
        </w:trPr>
        <w:tc>
          <w:tcPr>
            <w:tcW w:w="1132" w:type="dxa"/>
            <w:noWrap/>
            <w:hideMark/>
          </w:tcPr>
          <w:p w14:paraId="1839C438" w14:textId="77777777" w:rsidR="00472572" w:rsidRPr="00472572" w:rsidRDefault="00472572" w:rsidP="00472572">
            <w:r w:rsidRPr="00472572">
              <w:t>12.3482</w:t>
            </w:r>
          </w:p>
        </w:tc>
        <w:tc>
          <w:tcPr>
            <w:tcW w:w="1132" w:type="dxa"/>
            <w:noWrap/>
            <w:hideMark/>
          </w:tcPr>
          <w:p w14:paraId="7B294E37" w14:textId="77777777" w:rsidR="00472572" w:rsidRPr="00472572" w:rsidRDefault="00472572" w:rsidP="00472572">
            <w:r w:rsidRPr="00472572">
              <w:t>13.439</w:t>
            </w:r>
          </w:p>
        </w:tc>
        <w:tc>
          <w:tcPr>
            <w:tcW w:w="1132" w:type="dxa"/>
            <w:noWrap/>
            <w:hideMark/>
          </w:tcPr>
          <w:p w14:paraId="7AAA84D2" w14:textId="77777777" w:rsidR="00472572" w:rsidRPr="00472572" w:rsidRDefault="00472572" w:rsidP="00472572">
            <w:r w:rsidRPr="00472572">
              <w:t>7.478316</w:t>
            </w:r>
          </w:p>
        </w:tc>
        <w:tc>
          <w:tcPr>
            <w:tcW w:w="1132" w:type="dxa"/>
            <w:noWrap/>
            <w:hideMark/>
          </w:tcPr>
          <w:p w14:paraId="7AB65B68" w14:textId="77777777" w:rsidR="00472572" w:rsidRPr="00472572" w:rsidRDefault="00472572" w:rsidP="00472572">
            <w:r w:rsidRPr="00472572">
              <w:t>8.396982</w:t>
            </w:r>
          </w:p>
        </w:tc>
        <w:tc>
          <w:tcPr>
            <w:tcW w:w="1132" w:type="dxa"/>
            <w:noWrap/>
            <w:hideMark/>
          </w:tcPr>
          <w:p w14:paraId="40DD8D02" w14:textId="77777777" w:rsidR="00472572" w:rsidRPr="00472572" w:rsidRDefault="00472572" w:rsidP="00472572">
            <w:r w:rsidRPr="00472572">
              <w:t>6.711042</w:t>
            </w:r>
          </w:p>
        </w:tc>
        <w:tc>
          <w:tcPr>
            <w:tcW w:w="1132" w:type="dxa"/>
            <w:noWrap/>
            <w:hideMark/>
          </w:tcPr>
          <w:p w14:paraId="0E7752AE" w14:textId="77777777" w:rsidR="00472572" w:rsidRPr="00472572" w:rsidRDefault="00472572" w:rsidP="00472572">
            <w:r w:rsidRPr="00472572">
              <w:t>3.188977</w:t>
            </w:r>
          </w:p>
        </w:tc>
        <w:tc>
          <w:tcPr>
            <w:tcW w:w="1132" w:type="dxa"/>
            <w:noWrap/>
            <w:hideMark/>
          </w:tcPr>
          <w:p w14:paraId="12ABA598" w14:textId="77777777" w:rsidR="00472572" w:rsidRPr="00472572" w:rsidRDefault="00472572" w:rsidP="00472572">
            <w:r w:rsidRPr="00472572">
              <w:t>7.566303</w:t>
            </w:r>
          </w:p>
        </w:tc>
        <w:tc>
          <w:tcPr>
            <w:tcW w:w="1132" w:type="dxa"/>
            <w:noWrap/>
            <w:hideMark/>
          </w:tcPr>
          <w:p w14:paraId="5DFC7D87" w14:textId="77777777" w:rsidR="00472572" w:rsidRPr="00472572" w:rsidRDefault="00472572" w:rsidP="00472572">
            <w:r w:rsidRPr="00472572">
              <w:t>2.585821</w:t>
            </w:r>
          </w:p>
        </w:tc>
        <w:tc>
          <w:tcPr>
            <w:tcW w:w="1132" w:type="dxa"/>
            <w:noWrap/>
            <w:hideMark/>
          </w:tcPr>
          <w:p w14:paraId="3A687E8F" w14:textId="77777777" w:rsidR="00472572" w:rsidRPr="00472572" w:rsidRDefault="00472572" w:rsidP="00472572">
            <w:r w:rsidRPr="00472572">
              <w:t>8.311056</w:t>
            </w:r>
          </w:p>
        </w:tc>
        <w:tc>
          <w:tcPr>
            <w:tcW w:w="1132" w:type="dxa"/>
            <w:noWrap/>
            <w:hideMark/>
          </w:tcPr>
          <w:p w14:paraId="55CBF79C" w14:textId="77777777" w:rsidR="00472572" w:rsidRPr="00472572" w:rsidRDefault="00472572" w:rsidP="00472572">
            <w:r w:rsidRPr="00472572">
              <w:t>7.858678</w:t>
            </w:r>
          </w:p>
        </w:tc>
      </w:tr>
      <w:tr w:rsidR="00472572" w:rsidRPr="00472572" w14:paraId="4167C3B3" w14:textId="77777777" w:rsidTr="00472572">
        <w:trPr>
          <w:trHeight w:val="261"/>
        </w:trPr>
        <w:tc>
          <w:tcPr>
            <w:tcW w:w="1132" w:type="dxa"/>
            <w:noWrap/>
            <w:hideMark/>
          </w:tcPr>
          <w:p w14:paraId="138512D8" w14:textId="77777777" w:rsidR="00472572" w:rsidRPr="00472572" w:rsidRDefault="00472572" w:rsidP="00472572">
            <w:pPr>
              <w:rPr>
                <w:b/>
                <w:bCs/>
              </w:rPr>
            </w:pPr>
            <w:r w:rsidRPr="00472572">
              <w:rPr>
                <w:b/>
                <w:bCs/>
              </w:rPr>
              <w:t>6.972719</w:t>
            </w:r>
          </w:p>
        </w:tc>
        <w:tc>
          <w:tcPr>
            <w:tcW w:w="1132" w:type="dxa"/>
            <w:noWrap/>
            <w:hideMark/>
          </w:tcPr>
          <w:p w14:paraId="73309486" w14:textId="77777777" w:rsidR="00472572" w:rsidRPr="00472572" w:rsidRDefault="00472572" w:rsidP="00472572">
            <w:pPr>
              <w:rPr>
                <w:b/>
                <w:bCs/>
              </w:rPr>
            </w:pPr>
            <w:r w:rsidRPr="00472572">
              <w:rPr>
                <w:b/>
                <w:bCs/>
              </w:rPr>
              <w:t>7.890556</w:t>
            </w:r>
          </w:p>
        </w:tc>
        <w:tc>
          <w:tcPr>
            <w:tcW w:w="1132" w:type="dxa"/>
            <w:noWrap/>
            <w:hideMark/>
          </w:tcPr>
          <w:p w14:paraId="29BED164" w14:textId="77777777" w:rsidR="00472572" w:rsidRPr="00472572" w:rsidRDefault="00472572" w:rsidP="00472572">
            <w:pPr>
              <w:rPr>
                <w:b/>
                <w:bCs/>
              </w:rPr>
            </w:pPr>
            <w:r w:rsidRPr="00472572">
              <w:rPr>
                <w:b/>
                <w:bCs/>
              </w:rPr>
              <w:t>7.510869</w:t>
            </w:r>
          </w:p>
        </w:tc>
        <w:tc>
          <w:tcPr>
            <w:tcW w:w="1132" w:type="dxa"/>
            <w:noWrap/>
            <w:hideMark/>
          </w:tcPr>
          <w:p w14:paraId="1873B4C9" w14:textId="77777777" w:rsidR="00472572" w:rsidRPr="00472572" w:rsidRDefault="00472572" w:rsidP="00472572">
            <w:pPr>
              <w:rPr>
                <w:b/>
                <w:bCs/>
              </w:rPr>
            </w:pPr>
            <w:r w:rsidRPr="00472572">
              <w:rPr>
                <w:b/>
                <w:bCs/>
              </w:rPr>
              <w:t>6.265955</w:t>
            </w:r>
          </w:p>
        </w:tc>
        <w:tc>
          <w:tcPr>
            <w:tcW w:w="1132" w:type="dxa"/>
            <w:noWrap/>
            <w:hideMark/>
          </w:tcPr>
          <w:p w14:paraId="29EB3320" w14:textId="77777777" w:rsidR="00472572" w:rsidRPr="00472572" w:rsidRDefault="00472572" w:rsidP="00472572">
            <w:pPr>
              <w:rPr>
                <w:b/>
                <w:bCs/>
              </w:rPr>
            </w:pPr>
            <w:r w:rsidRPr="00472572">
              <w:rPr>
                <w:b/>
                <w:bCs/>
              </w:rPr>
              <w:t>7.514617</w:t>
            </w:r>
          </w:p>
        </w:tc>
        <w:tc>
          <w:tcPr>
            <w:tcW w:w="1132" w:type="dxa"/>
            <w:noWrap/>
            <w:hideMark/>
          </w:tcPr>
          <w:p w14:paraId="3F151DA1" w14:textId="77777777" w:rsidR="00472572" w:rsidRPr="00472572" w:rsidRDefault="00472572" w:rsidP="00472572">
            <w:pPr>
              <w:rPr>
                <w:b/>
                <w:bCs/>
              </w:rPr>
            </w:pPr>
            <w:r w:rsidRPr="00472572">
              <w:rPr>
                <w:b/>
                <w:bCs/>
              </w:rPr>
              <w:t>7.32217</w:t>
            </w:r>
          </w:p>
        </w:tc>
        <w:tc>
          <w:tcPr>
            <w:tcW w:w="1132" w:type="dxa"/>
            <w:noWrap/>
            <w:hideMark/>
          </w:tcPr>
          <w:p w14:paraId="281E7C83" w14:textId="77777777" w:rsidR="00472572" w:rsidRPr="00472572" w:rsidRDefault="00472572" w:rsidP="00472572">
            <w:pPr>
              <w:rPr>
                <w:b/>
                <w:bCs/>
              </w:rPr>
            </w:pPr>
            <w:r w:rsidRPr="00472572">
              <w:rPr>
                <w:b/>
                <w:bCs/>
              </w:rPr>
              <w:t>5.934687</w:t>
            </w:r>
          </w:p>
        </w:tc>
        <w:tc>
          <w:tcPr>
            <w:tcW w:w="1132" w:type="dxa"/>
            <w:noWrap/>
            <w:hideMark/>
          </w:tcPr>
          <w:p w14:paraId="349B6AF5" w14:textId="77777777" w:rsidR="00472572" w:rsidRPr="00472572" w:rsidRDefault="00472572" w:rsidP="00472572">
            <w:pPr>
              <w:rPr>
                <w:b/>
                <w:bCs/>
              </w:rPr>
            </w:pPr>
            <w:r w:rsidRPr="00472572">
              <w:rPr>
                <w:b/>
                <w:bCs/>
              </w:rPr>
              <w:t>6.792303</w:t>
            </w:r>
          </w:p>
        </w:tc>
        <w:tc>
          <w:tcPr>
            <w:tcW w:w="1132" w:type="dxa"/>
            <w:noWrap/>
            <w:hideMark/>
          </w:tcPr>
          <w:p w14:paraId="496309C7" w14:textId="77777777" w:rsidR="00472572" w:rsidRPr="00472572" w:rsidRDefault="00472572" w:rsidP="00472572">
            <w:pPr>
              <w:rPr>
                <w:b/>
                <w:bCs/>
              </w:rPr>
            </w:pPr>
            <w:r w:rsidRPr="00472572">
              <w:rPr>
                <w:b/>
                <w:bCs/>
              </w:rPr>
              <w:t>7.63542</w:t>
            </w:r>
          </w:p>
        </w:tc>
        <w:tc>
          <w:tcPr>
            <w:tcW w:w="1132" w:type="dxa"/>
            <w:noWrap/>
            <w:hideMark/>
          </w:tcPr>
          <w:p w14:paraId="777AE9C9" w14:textId="77777777" w:rsidR="00472572" w:rsidRPr="00472572" w:rsidRDefault="00472572" w:rsidP="00472572">
            <w:pPr>
              <w:rPr>
                <w:b/>
                <w:bCs/>
              </w:rPr>
            </w:pPr>
            <w:r w:rsidRPr="00472572">
              <w:rPr>
                <w:b/>
                <w:bCs/>
              </w:rPr>
              <w:t>7.569801</w:t>
            </w:r>
          </w:p>
        </w:tc>
      </w:tr>
    </w:tbl>
    <w:p w14:paraId="57AD5A34" w14:textId="77777777" w:rsidR="00472572" w:rsidRDefault="00472572" w:rsidP="00DD05AD"/>
    <w:p w14:paraId="7CA4BD8C" w14:textId="77777777" w:rsidR="00472572" w:rsidRDefault="00472572" w:rsidP="00DD05AD"/>
    <w:p w14:paraId="1410657D" w14:textId="77777777" w:rsidR="00472572" w:rsidRDefault="00472572" w:rsidP="00DD05AD">
      <w:r>
        <w:lastRenderedPageBreak/>
        <w:t>4</w:t>
      </w:r>
      <w:r w:rsidRPr="00472572">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472572" w:rsidRPr="00472572" w14:paraId="7F6676F6" w14:textId="77777777" w:rsidTr="00472572">
        <w:trPr>
          <w:trHeight w:val="300"/>
        </w:trPr>
        <w:tc>
          <w:tcPr>
            <w:tcW w:w="960" w:type="dxa"/>
            <w:noWrap/>
            <w:hideMark/>
          </w:tcPr>
          <w:p w14:paraId="5412383D" w14:textId="77777777" w:rsidR="00472572" w:rsidRPr="00472572" w:rsidRDefault="00472572" w:rsidP="00472572">
            <w:r w:rsidRPr="00472572">
              <w:t>Tx01</w:t>
            </w:r>
          </w:p>
        </w:tc>
        <w:tc>
          <w:tcPr>
            <w:tcW w:w="960" w:type="dxa"/>
            <w:noWrap/>
            <w:hideMark/>
          </w:tcPr>
          <w:p w14:paraId="5A044F1B" w14:textId="77777777" w:rsidR="00472572" w:rsidRPr="00472572" w:rsidRDefault="00472572" w:rsidP="00472572">
            <w:r w:rsidRPr="00472572">
              <w:t>Tx02</w:t>
            </w:r>
          </w:p>
        </w:tc>
        <w:tc>
          <w:tcPr>
            <w:tcW w:w="960" w:type="dxa"/>
            <w:noWrap/>
            <w:hideMark/>
          </w:tcPr>
          <w:p w14:paraId="725B9B91" w14:textId="77777777" w:rsidR="00472572" w:rsidRPr="00472572" w:rsidRDefault="00472572" w:rsidP="00472572">
            <w:r w:rsidRPr="00472572">
              <w:t>Tx03</w:t>
            </w:r>
          </w:p>
        </w:tc>
        <w:tc>
          <w:tcPr>
            <w:tcW w:w="960" w:type="dxa"/>
            <w:noWrap/>
            <w:hideMark/>
          </w:tcPr>
          <w:p w14:paraId="3F6C04EF" w14:textId="77777777" w:rsidR="00472572" w:rsidRPr="00472572" w:rsidRDefault="00472572" w:rsidP="00472572">
            <w:r w:rsidRPr="00472572">
              <w:t>Tx04</w:t>
            </w:r>
          </w:p>
        </w:tc>
        <w:tc>
          <w:tcPr>
            <w:tcW w:w="960" w:type="dxa"/>
            <w:noWrap/>
            <w:hideMark/>
          </w:tcPr>
          <w:p w14:paraId="2E061706" w14:textId="77777777" w:rsidR="00472572" w:rsidRPr="00472572" w:rsidRDefault="00472572" w:rsidP="00472572">
            <w:r w:rsidRPr="00472572">
              <w:t>Tx05</w:t>
            </w:r>
          </w:p>
        </w:tc>
        <w:tc>
          <w:tcPr>
            <w:tcW w:w="960" w:type="dxa"/>
            <w:noWrap/>
            <w:hideMark/>
          </w:tcPr>
          <w:p w14:paraId="3AADFE9F" w14:textId="77777777" w:rsidR="00472572" w:rsidRPr="00472572" w:rsidRDefault="00472572" w:rsidP="00472572">
            <w:r w:rsidRPr="00472572">
              <w:t>Tx06</w:t>
            </w:r>
          </w:p>
        </w:tc>
        <w:tc>
          <w:tcPr>
            <w:tcW w:w="960" w:type="dxa"/>
            <w:noWrap/>
            <w:hideMark/>
          </w:tcPr>
          <w:p w14:paraId="400DF181" w14:textId="77777777" w:rsidR="00472572" w:rsidRPr="00472572" w:rsidRDefault="00472572" w:rsidP="00472572">
            <w:r w:rsidRPr="00472572">
              <w:t>Tx07</w:t>
            </w:r>
          </w:p>
        </w:tc>
        <w:tc>
          <w:tcPr>
            <w:tcW w:w="960" w:type="dxa"/>
            <w:noWrap/>
            <w:hideMark/>
          </w:tcPr>
          <w:p w14:paraId="71F6B03C" w14:textId="77777777" w:rsidR="00472572" w:rsidRPr="00472572" w:rsidRDefault="00472572" w:rsidP="00472572">
            <w:r w:rsidRPr="00472572">
              <w:t>Tx08</w:t>
            </w:r>
          </w:p>
        </w:tc>
        <w:tc>
          <w:tcPr>
            <w:tcW w:w="960" w:type="dxa"/>
            <w:noWrap/>
            <w:hideMark/>
          </w:tcPr>
          <w:p w14:paraId="1FD3EDDA" w14:textId="77777777" w:rsidR="00472572" w:rsidRPr="00472572" w:rsidRDefault="00472572" w:rsidP="00472572">
            <w:r w:rsidRPr="00472572">
              <w:t>Tx09</w:t>
            </w:r>
          </w:p>
        </w:tc>
        <w:tc>
          <w:tcPr>
            <w:tcW w:w="960" w:type="dxa"/>
            <w:noWrap/>
            <w:hideMark/>
          </w:tcPr>
          <w:p w14:paraId="20588802" w14:textId="77777777" w:rsidR="00472572" w:rsidRPr="00472572" w:rsidRDefault="00472572" w:rsidP="00472572">
            <w:r w:rsidRPr="00472572">
              <w:t>Tx10</w:t>
            </w:r>
          </w:p>
        </w:tc>
      </w:tr>
      <w:tr w:rsidR="00472572" w:rsidRPr="00472572" w14:paraId="63051ED7" w14:textId="77777777" w:rsidTr="00472572">
        <w:trPr>
          <w:trHeight w:val="300"/>
        </w:trPr>
        <w:tc>
          <w:tcPr>
            <w:tcW w:w="960" w:type="dxa"/>
            <w:noWrap/>
            <w:hideMark/>
          </w:tcPr>
          <w:p w14:paraId="18EEAB17" w14:textId="77777777" w:rsidR="00472572" w:rsidRPr="00472572" w:rsidRDefault="00472572" w:rsidP="00472572">
            <w:r w:rsidRPr="00472572">
              <w:t>11.34841</w:t>
            </w:r>
          </w:p>
        </w:tc>
        <w:tc>
          <w:tcPr>
            <w:tcW w:w="960" w:type="dxa"/>
            <w:noWrap/>
            <w:hideMark/>
          </w:tcPr>
          <w:p w14:paraId="17263E3E" w14:textId="77777777" w:rsidR="00472572" w:rsidRPr="00472572" w:rsidRDefault="00472572" w:rsidP="00472572">
            <w:r w:rsidRPr="00472572">
              <w:t>11.84874</w:t>
            </w:r>
          </w:p>
        </w:tc>
        <w:tc>
          <w:tcPr>
            <w:tcW w:w="960" w:type="dxa"/>
            <w:noWrap/>
            <w:hideMark/>
          </w:tcPr>
          <w:p w14:paraId="312E7C6F" w14:textId="77777777" w:rsidR="00472572" w:rsidRPr="00472572" w:rsidRDefault="00472572" w:rsidP="00472572">
            <w:r w:rsidRPr="00472572">
              <w:t>6.151702</w:t>
            </w:r>
          </w:p>
        </w:tc>
        <w:tc>
          <w:tcPr>
            <w:tcW w:w="960" w:type="dxa"/>
            <w:noWrap/>
            <w:hideMark/>
          </w:tcPr>
          <w:p w14:paraId="5F6872BB" w14:textId="77777777" w:rsidR="00472572" w:rsidRPr="00472572" w:rsidRDefault="00472572" w:rsidP="00472572">
            <w:r w:rsidRPr="00472572">
              <w:t>4.924421</w:t>
            </w:r>
          </w:p>
        </w:tc>
        <w:tc>
          <w:tcPr>
            <w:tcW w:w="960" w:type="dxa"/>
            <w:noWrap/>
            <w:hideMark/>
          </w:tcPr>
          <w:p w14:paraId="450669EB" w14:textId="77777777" w:rsidR="00472572" w:rsidRPr="00472572" w:rsidRDefault="00472572" w:rsidP="00472572">
            <w:r w:rsidRPr="00472572">
              <w:t>7.157797</w:t>
            </w:r>
          </w:p>
        </w:tc>
        <w:tc>
          <w:tcPr>
            <w:tcW w:w="960" w:type="dxa"/>
            <w:noWrap/>
            <w:hideMark/>
          </w:tcPr>
          <w:p w14:paraId="221A2B1F" w14:textId="77777777" w:rsidR="00472572" w:rsidRPr="00472572" w:rsidRDefault="00472572" w:rsidP="00472572">
            <w:r w:rsidRPr="00472572">
              <w:t>5.964676</w:t>
            </w:r>
          </w:p>
        </w:tc>
        <w:tc>
          <w:tcPr>
            <w:tcW w:w="960" w:type="dxa"/>
            <w:noWrap/>
            <w:hideMark/>
          </w:tcPr>
          <w:p w14:paraId="60F51A6D" w14:textId="77777777" w:rsidR="00472572" w:rsidRPr="00472572" w:rsidRDefault="00472572" w:rsidP="00472572">
            <w:r w:rsidRPr="00472572">
              <w:t>6.247987</w:t>
            </w:r>
          </w:p>
        </w:tc>
        <w:tc>
          <w:tcPr>
            <w:tcW w:w="960" w:type="dxa"/>
            <w:noWrap/>
            <w:hideMark/>
          </w:tcPr>
          <w:p w14:paraId="3603C374" w14:textId="77777777" w:rsidR="00472572" w:rsidRPr="00472572" w:rsidRDefault="00472572" w:rsidP="00472572">
            <w:r w:rsidRPr="00472572">
              <w:t>13.67698</w:t>
            </w:r>
          </w:p>
        </w:tc>
        <w:tc>
          <w:tcPr>
            <w:tcW w:w="960" w:type="dxa"/>
            <w:noWrap/>
            <w:hideMark/>
          </w:tcPr>
          <w:p w14:paraId="496E1CA5" w14:textId="77777777" w:rsidR="00472572" w:rsidRPr="00472572" w:rsidRDefault="00472572" w:rsidP="00472572">
            <w:r w:rsidRPr="00472572">
              <w:t>13.32116</w:t>
            </w:r>
          </w:p>
        </w:tc>
        <w:tc>
          <w:tcPr>
            <w:tcW w:w="960" w:type="dxa"/>
            <w:noWrap/>
            <w:hideMark/>
          </w:tcPr>
          <w:p w14:paraId="204DC82D" w14:textId="77777777" w:rsidR="00472572" w:rsidRPr="00472572" w:rsidRDefault="00472572" w:rsidP="00472572">
            <w:r w:rsidRPr="00472572">
              <w:t>10.23625</w:t>
            </w:r>
          </w:p>
        </w:tc>
      </w:tr>
      <w:tr w:rsidR="00472572" w:rsidRPr="00472572" w14:paraId="3338101B" w14:textId="77777777" w:rsidTr="00472572">
        <w:trPr>
          <w:trHeight w:val="300"/>
        </w:trPr>
        <w:tc>
          <w:tcPr>
            <w:tcW w:w="960" w:type="dxa"/>
            <w:noWrap/>
            <w:hideMark/>
          </w:tcPr>
          <w:p w14:paraId="567D1CA9" w14:textId="77777777" w:rsidR="00472572" w:rsidRPr="00472572" w:rsidRDefault="00472572" w:rsidP="00472572">
            <w:r w:rsidRPr="00472572">
              <w:t>6.818774</w:t>
            </w:r>
          </w:p>
        </w:tc>
        <w:tc>
          <w:tcPr>
            <w:tcW w:w="960" w:type="dxa"/>
            <w:noWrap/>
            <w:hideMark/>
          </w:tcPr>
          <w:p w14:paraId="18C15138" w14:textId="77777777" w:rsidR="00472572" w:rsidRPr="00472572" w:rsidRDefault="00472572" w:rsidP="00472572">
            <w:r w:rsidRPr="00472572">
              <w:t>6.299777</w:t>
            </w:r>
          </w:p>
        </w:tc>
        <w:tc>
          <w:tcPr>
            <w:tcW w:w="960" w:type="dxa"/>
            <w:noWrap/>
            <w:hideMark/>
          </w:tcPr>
          <w:p w14:paraId="4B55924E" w14:textId="77777777" w:rsidR="00472572" w:rsidRPr="00472572" w:rsidRDefault="00472572" w:rsidP="00472572">
            <w:r w:rsidRPr="00472572">
              <w:t>10.6768</w:t>
            </w:r>
          </w:p>
        </w:tc>
        <w:tc>
          <w:tcPr>
            <w:tcW w:w="960" w:type="dxa"/>
            <w:noWrap/>
            <w:hideMark/>
          </w:tcPr>
          <w:p w14:paraId="2CDAA6AF" w14:textId="77777777" w:rsidR="00472572" w:rsidRPr="00472572" w:rsidRDefault="00472572" w:rsidP="00472572">
            <w:r w:rsidRPr="00472572">
              <w:t>5.843449</w:t>
            </w:r>
          </w:p>
        </w:tc>
        <w:tc>
          <w:tcPr>
            <w:tcW w:w="960" w:type="dxa"/>
            <w:noWrap/>
            <w:hideMark/>
          </w:tcPr>
          <w:p w14:paraId="5B395413" w14:textId="77777777" w:rsidR="00472572" w:rsidRPr="00472572" w:rsidRDefault="00472572" w:rsidP="00472572">
            <w:r w:rsidRPr="00472572">
              <w:t>4.926785</w:t>
            </w:r>
          </w:p>
        </w:tc>
        <w:tc>
          <w:tcPr>
            <w:tcW w:w="960" w:type="dxa"/>
            <w:noWrap/>
            <w:hideMark/>
          </w:tcPr>
          <w:p w14:paraId="415B4833" w14:textId="77777777" w:rsidR="00472572" w:rsidRPr="00472572" w:rsidRDefault="00472572" w:rsidP="00472572">
            <w:r w:rsidRPr="00472572">
              <w:t>6.887187</w:t>
            </w:r>
          </w:p>
        </w:tc>
        <w:tc>
          <w:tcPr>
            <w:tcW w:w="960" w:type="dxa"/>
            <w:noWrap/>
            <w:hideMark/>
          </w:tcPr>
          <w:p w14:paraId="65EDAA8F" w14:textId="77777777" w:rsidR="00472572" w:rsidRPr="00472572" w:rsidRDefault="00472572" w:rsidP="00472572">
            <w:r w:rsidRPr="00472572">
              <w:t>6.694748</w:t>
            </w:r>
          </w:p>
        </w:tc>
        <w:tc>
          <w:tcPr>
            <w:tcW w:w="960" w:type="dxa"/>
            <w:noWrap/>
            <w:hideMark/>
          </w:tcPr>
          <w:p w14:paraId="69B52E93" w14:textId="77777777" w:rsidR="00472572" w:rsidRPr="00472572" w:rsidRDefault="00472572" w:rsidP="00472572">
            <w:r w:rsidRPr="00472572">
              <w:t>5.929629</w:t>
            </w:r>
          </w:p>
        </w:tc>
        <w:tc>
          <w:tcPr>
            <w:tcW w:w="960" w:type="dxa"/>
            <w:noWrap/>
            <w:hideMark/>
          </w:tcPr>
          <w:p w14:paraId="66C8BC8E" w14:textId="77777777" w:rsidR="00472572" w:rsidRPr="00472572" w:rsidRDefault="00472572" w:rsidP="00472572">
            <w:r w:rsidRPr="00472572">
              <w:t>6.413834</w:t>
            </w:r>
          </w:p>
        </w:tc>
        <w:tc>
          <w:tcPr>
            <w:tcW w:w="960" w:type="dxa"/>
            <w:noWrap/>
            <w:hideMark/>
          </w:tcPr>
          <w:p w14:paraId="3DF676CB" w14:textId="77777777" w:rsidR="00472572" w:rsidRPr="00472572" w:rsidRDefault="00472572" w:rsidP="00472572">
            <w:r w:rsidRPr="00472572">
              <w:t>7.216832</w:t>
            </w:r>
          </w:p>
        </w:tc>
      </w:tr>
      <w:tr w:rsidR="00472572" w:rsidRPr="00472572" w14:paraId="2E8D8D6F" w14:textId="77777777" w:rsidTr="00472572">
        <w:trPr>
          <w:trHeight w:val="300"/>
        </w:trPr>
        <w:tc>
          <w:tcPr>
            <w:tcW w:w="960" w:type="dxa"/>
            <w:noWrap/>
            <w:hideMark/>
          </w:tcPr>
          <w:p w14:paraId="08CEA4CB" w14:textId="77777777" w:rsidR="00472572" w:rsidRPr="00472572" w:rsidRDefault="00472572" w:rsidP="00472572">
            <w:r w:rsidRPr="00472572">
              <w:t>12.75765</w:t>
            </w:r>
          </w:p>
        </w:tc>
        <w:tc>
          <w:tcPr>
            <w:tcW w:w="960" w:type="dxa"/>
            <w:noWrap/>
            <w:hideMark/>
          </w:tcPr>
          <w:p w14:paraId="7A94B012" w14:textId="77777777" w:rsidR="00472572" w:rsidRPr="00472572" w:rsidRDefault="00472572" w:rsidP="00472572">
            <w:r w:rsidRPr="00472572">
              <w:t>7.337864</w:t>
            </w:r>
          </w:p>
        </w:tc>
        <w:tc>
          <w:tcPr>
            <w:tcW w:w="960" w:type="dxa"/>
            <w:noWrap/>
            <w:hideMark/>
          </w:tcPr>
          <w:p w14:paraId="3533A8D0" w14:textId="77777777" w:rsidR="00472572" w:rsidRPr="00472572" w:rsidRDefault="00472572" w:rsidP="00472572">
            <w:r w:rsidRPr="00472572">
              <w:t>6.209666</w:t>
            </w:r>
          </w:p>
        </w:tc>
        <w:tc>
          <w:tcPr>
            <w:tcW w:w="960" w:type="dxa"/>
            <w:noWrap/>
            <w:hideMark/>
          </w:tcPr>
          <w:p w14:paraId="19DFFA39" w14:textId="77777777" w:rsidR="00472572" w:rsidRPr="00472572" w:rsidRDefault="00472572" w:rsidP="00472572">
            <w:r w:rsidRPr="00472572">
              <w:t>9.405379</w:t>
            </w:r>
          </w:p>
        </w:tc>
        <w:tc>
          <w:tcPr>
            <w:tcW w:w="960" w:type="dxa"/>
            <w:noWrap/>
            <w:hideMark/>
          </w:tcPr>
          <w:p w14:paraId="408F1B33" w14:textId="77777777" w:rsidR="00472572" w:rsidRPr="00472572" w:rsidRDefault="00472572" w:rsidP="00472572">
            <w:r w:rsidRPr="00472572">
              <w:t>13.14846</w:t>
            </w:r>
          </w:p>
        </w:tc>
        <w:tc>
          <w:tcPr>
            <w:tcW w:w="960" w:type="dxa"/>
            <w:noWrap/>
            <w:hideMark/>
          </w:tcPr>
          <w:p w14:paraId="4D1339BC" w14:textId="77777777" w:rsidR="00472572" w:rsidRPr="00472572" w:rsidRDefault="00472572" w:rsidP="00472572">
            <w:r w:rsidRPr="00472572">
              <w:t>1.696918</w:t>
            </w:r>
          </w:p>
        </w:tc>
        <w:tc>
          <w:tcPr>
            <w:tcW w:w="960" w:type="dxa"/>
            <w:noWrap/>
            <w:hideMark/>
          </w:tcPr>
          <w:p w14:paraId="759AC2B3" w14:textId="77777777" w:rsidR="00472572" w:rsidRPr="00472572" w:rsidRDefault="00472572" w:rsidP="00472572">
            <w:r w:rsidRPr="00472572">
              <w:t>2.693365</w:t>
            </w:r>
          </w:p>
        </w:tc>
        <w:tc>
          <w:tcPr>
            <w:tcW w:w="960" w:type="dxa"/>
            <w:noWrap/>
            <w:hideMark/>
          </w:tcPr>
          <w:p w14:paraId="4D2C5253" w14:textId="77777777" w:rsidR="00472572" w:rsidRPr="00472572" w:rsidRDefault="00472572" w:rsidP="00472572">
            <w:r w:rsidRPr="00472572">
              <w:t>6.806841</w:t>
            </w:r>
          </w:p>
        </w:tc>
        <w:tc>
          <w:tcPr>
            <w:tcW w:w="960" w:type="dxa"/>
            <w:noWrap/>
            <w:hideMark/>
          </w:tcPr>
          <w:p w14:paraId="385F1963" w14:textId="77777777" w:rsidR="00472572" w:rsidRPr="00472572" w:rsidRDefault="00472572" w:rsidP="00472572">
            <w:r w:rsidRPr="00472572">
              <w:t>4.435224</w:t>
            </w:r>
          </w:p>
        </w:tc>
        <w:tc>
          <w:tcPr>
            <w:tcW w:w="960" w:type="dxa"/>
            <w:noWrap/>
            <w:hideMark/>
          </w:tcPr>
          <w:p w14:paraId="335DBFA3" w14:textId="77777777" w:rsidR="00472572" w:rsidRPr="00472572" w:rsidRDefault="00472572" w:rsidP="00472572">
            <w:r w:rsidRPr="00472572">
              <w:t>6.453376</w:t>
            </w:r>
          </w:p>
        </w:tc>
      </w:tr>
      <w:tr w:rsidR="00472572" w:rsidRPr="00472572" w14:paraId="220FBA41" w14:textId="77777777" w:rsidTr="00472572">
        <w:trPr>
          <w:trHeight w:val="300"/>
        </w:trPr>
        <w:tc>
          <w:tcPr>
            <w:tcW w:w="960" w:type="dxa"/>
            <w:noWrap/>
            <w:hideMark/>
          </w:tcPr>
          <w:p w14:paraId="07779E2A" w14:textId="77777777" w:rsidR="00472572" w:rsidRPr="00472572" w:rsidRDefault="00472572" w:rsidP="00472572">
            <w:r w:rsidRPr="00472572">
              <w:t>2.817147</w:t>
            </w:r>
          </w:p>
        </w:tc>
        <w:tc>
          <w:tcPr>
            <w:tcW w:w="960" w:type="dxa"/>
            <w:noWrap/>
            <w:hideMark/>
          </w:tcPr>
          <w:p w14:paraId="12FB65A3" w14:textId="77777777" w:rsidR="00472572" w:rsidRPr="00472572" w:rsidRDefault="00472572" w:rsidP="00472572">
            <w:r w:rsidRPr="00472572">
              <w:t>8.600157</w:t>
            </w:r>
          </w:p>
        </w:tc>
        <w:tc>
          <w:tcPr>
            <w:tcW w:w="960" w:type="dxa"/>
            <w:noWrap/>
            <w:hideMark/>
          </w:tcPr>
          <w:p w14:paraId="5176D06B" w14:textId="77777777" w:rsidR="00472572" w:rsidRPr="00472572" w:rsidRDefault="00472572" w:rsidP="00472572">
            <w:r w:rsidRPr="00472572">
              <w:t>5.887176</w:t>
            </w:r>
          </w:p>
        </w:tc>
        <w:tc>
          <w:tcPr>
            <w:tcW w:w="960" w:type="dxa"/>
            <w:noWrap/>
            <w:hideMark/>
          </w:tcPr>
          <w:p w14:paraId="5626672C" w14:textId="77777777" w:rsidR="00472572" w:rsidRPr="00472572" w:rsidRDefault="00472572" w:rsidP="00472572">
            <w:r w:rsidRPr="00472572">
              <w:t>4.332485</w:t>
            </w:r>
          </w:p>
        </w:tc>
        <w:tc>
          <w:tcPr>
            <w:tcW w:w="960" w:type="dxa"/>
            <w:noWrap/>
            <w:hideMark/>
          </w:tcPr>
          <w:p w14:paraId="1A50D5B5" w14:textId="77777777" w:rsidR="00472572" w:rsidRPr="00472572" w:rsidRDefault="00472572" w:rsidP="00472572">
            <w:r w:rsidRPr="00472572">
              <w:t>5.612651</w:t>
            </w:r>
          </w:p>
        </w:tc>
        <w:tc>
          <w:tcPr>
            <w:tcW w:w="960" w:type="dxa"/>
            <w:noWrap/>
            <w:hideMark/>
          </w:tcPr>
          <w:p w14:paraId="2A23489D" w14:textId="77777777" w:rsidR="00472572" w:rsidRPr="00472572" w:rsidRDefault="00472572" w:rsidP="00472572">
            <w:r w:rsidRPr="00472572">
              <w:t>12.97434</w:t>
            </w:r>
          </w:p>
        </w:tc>
        <w:tc>
          <w:tcPr>
            <w:tcW w:w="960" w:type="dxa"/>
            <w:noWrap/>
            <w:hideMark/>
          </w:tcPr>
          <w:p w14:paraId="26A569EE" w14:textId="77777777" w:rsidR="00472572" w:rsidRPr="00472572" w:rsidRDefault="00472572" w:rsidP="00472572">
            <w:r w:rsidRPr="00472572">
              <w:t>5.556349</w:t>
            </w:r>
          </w:p>
        </w:tc>
        <w:tc>
          <w:tcPr>
            <w:tcW w:w="960" w:type="dxa"/>
            <w:noWrap/>
            <w:hideMark/>
          </w:tcPr>
          <w:p w14:paraId="32DDA076" w14:textId="77777777" w:rsidR="00472572" w:rsidRPr="00472572" w:rsidRDefault="00472572" w:rsidP="00472572">
            <w:r w:rsidRPr="00472572">
              <w:t>2.402643</w:t>
            </w:r>
          </w:p>
        </w:tc>
        <w:tc>
          <w:tcPr>
            <w:tcW w:w="960" w:type="dxa"/>
            <w:noWrap/>
            <w:hideMark/>
          </w:tcPr>
          <w:p w14:paraId="7B618FE7" w14:textId="77777777" w:rsidR="00472572" w:rsidRPr="00472572" w:rsidRDefault="00472572" w:rsidP="00472572">
            <w:r w:rsidRPr="00472572">
              <w:t>7.555906</w:t>
            </w:r>
          </w:p>
        </w:tc>
        <w:tc>
          <w:tcPr>
            <w:tcW w:w="960" w:type="dxa"/>
            <w:noWrap/>
            <w:hideMark/>
          </w:tcPr>
          <w:p w14:paraId="68DA843B" w14:textId="77777777" w:rsidR="00472572" w:rsidRPr="00472572" w:rsidRDefault="00472572" w:rsidP="00472572">
            <w:r w:rsidRPr="00472572">
              <w:t>8.464543</w:t>
            </w:r>
          </w:p>
        </w:tc>
      </w:tr>
      <w:tr w:rsidR="00472572" w:rsidRPr="00472572" w14:paraId="69F6E357" w14:textId="77777777" w:rsidTr="00472572">
        <w:trPr>
          <w:trHeight w:val="300"/>
        </w:trPr>
        <w:tc>
          <w:tcPr>
            <w:tcW w:w="960" w:type="dxa"/>
            <w:noWrap/>
            <w:hideMark/>
          </w:tcPr>
          <w:p w14:paraId="50691BE4" w14:textId="77777777" w:rsidR="00472572" w:rsidRPr="00472572" w:rsidRDefault="00472572" w:rsidP="00472572">
            <w:r w:rsidRPr="00472572">
              <w:t>4.446165</w:t>
            </w:r>
          </w:p>
        </w:tc>
        <w:tc>
          <w:tcPr>
            <w:tcW w:w="960" w:type="dxa"/>
            <w:noWrap/>
            <w:hideMark/>
          </w:tcPr>
          <w:p w14:paraId="6B5FD038" w14:textId="77777777" w:rsidR="00472572" w:rsidRPr="00472572" w:rsidRDefault="00472572" w:rsidP="00472572">
            <w:r w:rsidRPr="00472572">
              <w:t>1.897667</w:t>
            </w:r>
          </w:p>
        </w:tc>
        <w:tc>
          <w:tcPr>
            <w:tcW w:w="960" w:type="dxa"/>
            <w:noWrap/>
            <w:hideMark/>
          </w:tcPr>
          <w:p w14:paraId="55C3DEBE" w14:textId="77777777" w:rsidR="00472572" w:rsidRPr="00472572" w:rsidRDefault="00472572" w:rsidP="00472572">
            <w:r w:rsidRPr="00472572">
              <w:t>8.933343</w:t>
            </w:r>
          </w:p>
        </w:tc>
        <w:tc>
          <w:tcPr>
            <w:tcW w:w="960" w:type="dxa"/>
            <w:noWrap/>
            <w:hideMark/>
          </w:tcPr>
          <w:p w14:paraId="5644F62A" w14:textId="77777777" w:rsidR="00472572" w:rsidRPr="00472572" w:rsidRDefault="00472572" w:rsidP="00472572">
            <w:r w:rsidRPr="00472572">
              <w:t>6.853453</w:t>
            </w:r>
          </w:p>
        </w:tc>
        <w:tc>
          <w:tcPr>
            <w:tcW w:w="960" w:type="dxa"/>
            <w:noWrap/>
            <w:hideMark/>
          </w:tcPr>
          <w:p w14:paraId="2EA48C9D" w14:textId="77777777" w:rsidR="00472572" w:rsidRPr="00472572" w:rsidRDefault="00472572" w:rsidP="00472572">
            <w:r w:rsidRPr="00472572">
              <w:t>6.599129</w:t>
            </w:r>
          </w:p>
        </w:tc>
        <w:tc>
          <w:tcPr>
            <w:tcW w:w="960" w:type="dxa"/>
            <w:noWrap/>
            <w:hideMark/>
          </w:tcPr>
          <w:p w14:paraId="79B33754" w14:textId="77777777" w:rsidR="00472572" w:rsidRPr="00472572" w:rsidRDefault="00472572" w:rsidP="00472572">
            <w:r w:rsidRPr="00472572">
              <w:t>3.214121</w:t>
            </w:r>
          </w:p>
        </w:tc>
        <w:tc>
          <w:tcPr>
            <w:tcW w:w="960" w:type="dxa"/>
            <w:noWrap/>
            <w:hideMark/>
          </w:tcPr>
          <w:p w14:paraId="6B5E789D" w14:textId="77777777" w:rsidR="00472572" w:rsidRPr="00472572" w:rsidRDefault="00472572" w:rsidP="00472572">
            <w:r w:rsidRPr="00472572">
              <w:t>8.332444</w:t>
            </w:r>
          </w:p>
        </w:tc>
        <w:tc>
          <w:tcPr>
            <w:tcW w:w="960" w:type="dxa"/>
            <w:noWrap/>
            <w:hideMark/>
          </w:tcPr>
          <w:p w14:paraId="22461CD8" w14:textId="77777777" w:rsidR="00472572" w:rsidRPr="00472572" w:rsidRDefault="00472572" w:rsidP="00472572">
            <w:r w:rsidRPr="00472572">
              <w:t>8.602169</w:t>
            </w:r>
          </w:p>
        </w:tc>
        <w:tc>
          <w:tcPr>
            <w:tcW w:w="960" w:type="dxa"/>
            <w:noWrap/>
            <w:hideMark/>
          </w:tcPr>
          <w:p w14:paraId="76CD3D0B" w14:textId="77777777" w:rsidR="00472572" w:rsidRPr="00472572" w:rsidRDefault="00472572" w:rsidP="00472572">
            <w:r w:rsidRPr="00472572">
              <w:t>3.219057</w:t>
            </w:r>
          </w:p>
        </w:tc>
        <w:tc>
          <w:tcPr>
            <w:tcW w:w="960" w:type="dxa"/>
            <w:noWrap/>
            <w:hideMark/>
          </w:tcPr>
          <w:p w14:paraId="3AABC023" w14:textId="77777777" w:rsidR="00472572" w:rsidRPr="00472572" w:rsidRDefault="00472572" w:rsidP="00472572">
            <w:r w:rsidRPr="00472572">
              <w:t>7.497416</w:t>
            </w:r>
          </w:p>
        </w:tc>
      </w:tr>
      <w:tr w:rsidR="00472572" w:rsidRPr="00472572" w14:paraId="0655F19B" w14:textId="77777777" w:rsidTr="00472572">
        <w:trPr>
          <w:trHeight w:val="300"/>
        </w:trPr>
        <w:tc>
          <w:tcPr>
            <w:tcW w:w="960" w:type="dxa"/>
            <w:noWrap/>
            <w:hideMark/>
          </w:tcPr>
          <w:p w14:paraId="3F7C7EA3" w14:textId="77777777" w:rsidR="00472572" w:rsidRPr="00472572" w:rsidRDefault="00472572" w:rsidP="00472572">
            <w:r w:rsidRPr="00472572">
              <w:t>4.451349</w:t>
            </w:r>
          </w:p>
        </w:tc>
        <w:tc>
          <w:tcPr>
            <w:tcW w:w="960" w:type="dxa"/>
            <w:noWrap/>
            <w:hideMark/>
          </w:tcPr>
          <w:p w14:paraId="2612FAA0" w14:textId="77777777" w:rsidR="00472572" w:rsidRPr="00472572" w:rsidRDefault="00472572" w:rsidP="00472572">
            <w:r w:rsidRPr="00472572">
              <w:t>7.171605</w:t>
            </w:r>
          </w:p>
        </w:tc>
        <w:tc>
          <w:tcPr>
            <w:tcW w:w="960" w:type="dxa"/>
            <w:noWrap/>
            <w:hideMark/>
          </w:tcPr>
          <w:p w14:paraId="41258392" w14:textId="77777777" w:rsidR="00472572" w:rsidRPr="00472572" w:rsidRDefault="00472572" w:rsidP="00472572">
            <w:r w:rsidRPr="00472572">
              <w:t>2.91548</w:t>
            </w:r>
          </w:p>
        </w:tc>
        <w:tc>
          <w:tcPr>
            <w:tcW w:w="960" w:type="dxa"/>
            <w:noWrap/>
            <w:hideMark/>
          </w:tcPr>
          <w:p w14:paraId="573561C3" w14:textId="77777777" w:rsidR="00472572" w:rsidRPr="00472572" w:rsidRDefault="00472572" w:rsidP="00472572">
            <w:r w:rsidRPr="00472572">
              <w:t>12.76382</w:t>
            </w:r>
          </w:p>
        </w:tc>
        <w:tc>
          <w:tcPr>
            <w:tcW w:w="960" w:type="dxa"/>
            <w:noWrap/>
            <w:hideMark/>
          </w:tcPr>
          <w:p w14:paraId="35F45AFE" w14:textId="77777777" w:rsidR="00472572" w:rsidRPr="00472572" w:rsidRDefault="00472572" w:rsidP="00472572">
            <w:r w:rsidRPr="00472572">
              <w:t>8.443595</w:t>
            </w:r>
          </w:p>
        </w:tc>
        <w:tc>
          <w:tcPr>
            <w:tcW w:w="960" w:type="dxa"/>
            <w:noWrap/>
            <w:hideMark/>
          </w:tcPr>
          <w:p w14:paraId="7A53A45A" w14:textId="77777777" w:rsidR="00472572" w:rsidRPr="00472572" w:rsidRDefault="00472572" w:rsidP="00472572">
            <w:r w:rsidRPr="00472572">
              <w:t>5.447526</w:t>
            </w:r>
          </w:p>
        </w:tc>
        <w:tc>
          <w:tcPr>
            <w:tcW w:w="960" w:type="dxa"/>
            <w:noWrap/>
            <w:hideMark/>
          </w:tcPr>
          <w:p w14:paraId="75D507FA" w14:textId="77777777" w:rsidR="00472572" w:rsidRPr="00472572" w:rsidRDefault="00472572" w:rsidP="00472572">
            <w:r w:rsidRPr="00472572">
              <w:t>2.793211</w:t>
            </w:r>
          </w:p>
        </w:tc>
        <w:tc>
          <w:tcPr>
            <w:tcW w:w="960" w:type="dxa"/>
            <w:noWrap/>
            <w:hideMark/>
          </w:tcPr>
          <w:p w14:paraId="08A0089F" w14:textId="77777777" w:rsidR="00472572" w:rsidRPr="00472572" w:rsidRDefault="00472572" w:rsidP="00472572">
            <w:r w:rsidRPr="00472572">
              <w:t>7.637551</w:t>
            </w:r>
          </w:p>
        </w:tc>
        <w:tc>
          <w:tcPr>
            <w:tcW w:w="960" w:type="dxa"/>
            <w:noWrap/>
            <w:hideMark/>
          </w:tcPr>
          <w:p w14:paraId="7E77668B" w14:textId="77777777" w:rsidR="00472572" w:rsidRPr="00472572" w:rsidRDefault="00472572" w:rsidP="00472572">
            <w:r w:rsidRPr="00472572">
              <w:t>6.969669</w:t>
            </w:r>
          </w:p>
        </w:tc>
        <w:tc>
          <w:tcPr>
            <w:tcW w:w="960" w:type="dxa"/>
            <w:noWrap/>
            <w:hideMark/>
          </w:tcPr>
          <w:p w14:paraId="45A5D7D5" w14:textId="77777777" w:rsidR="00472572" w:rsidRPr="00472572" w:rsidRDefault="00472572" w:rsidP="00472572">
            <w:r w:rsidRPr="00472572">
              <w:t>6.729469</w:t>
            </w:r>
          </w:p>
        </w:tc>
      </w:tr>
      <w:tr w:rsidR="00472572" w:rsidRPr="00472572" w14:paraId="46555535" w14:textId="77777777" w:rsidTr="00472572">
        <w:trPr>
          <w:trHeight w:val="300"/>
        </w:trPr>
        <w:tc>
          <w:tcPr>
            <w:tcW w:w="960" w:type="dxa"/>
            <w:noWrap/>
            <w:hideMark/>
          </w:tcPr>
          <w:p w14:paraId="2A227803" w14:textId="77777777" w:rsidR="00472572" w:rsidRPr="00472572" w:rsidRDefault="00472572" w:rsidP="00472572">
            <w:r w:rsidRPr="00472572">
              <w:t>3.768265</w:t>
            </w:r>
          </w:p>
        </w:tc>
        <w:tc>
          <w:tcPr>
            <w:tcW w:w="960" w:type="dxa"/>
            <w:noWrap/>
            <w:hideMark/>
          </w:tcPr>
          <w:p w14:paraId="0762E77B" w14:textId="77777777" w:rsidR="00472572" w:rsidRPr="00472572" w:rsidRDefault="00472572" w:rsidP="00472572">
            <w:r w:rsidRPr="00472572">
              <w:t>12.73221</w:t>
            </w:r>
          </w:p>
        </w:tc>
        <w:tc>
          <w:tcPr>
            <w:tcW w:w="960" w:type="dxa"/>
            <w:noWrap/>
            <w:hideMark/>
          </w:tcPr>
          <w:p w14:paraId="78570BBC" w14:textId="77777777" w:rsidR="00472572" w:rsidRPr="00472572" w:rsidRDefault="00472572" w:rsidP="00472572">
            <w:r w:rsidRPr="00472572">
              <w:t>6.192788</w:t>
            </w:r>
          </w:p>
        </w:tc>
        <w:tc>
          <w:tcPr>
            <w:tcW w:w="960" w:type="dxa"/>
            <w:noWrap/>
            <w:hideMark/>
          </w:tcPr>
          <w:p w14:paraId="3E6A1206" w14:textId="77777777" w:rsidR="00472572" w:rsidRPr="00472572" w:rsidRDefault="00472572" w:rsidP="00472572">
            <w:r w:rsidRPr="00472572">
              <w:t>2.768983</w:t>
            </w:r>
          </w:p>
        </w:tc>
        <w:tc>
          <w:tcPr>
            <w:tcW w:w="960" w:type="dxa"/>
            <w:noWrap/>
            <w:hideMark/>
          </w:tcPr>
          <w:p w14:paraId="06424B39" w14:textId="77777777" w:rsidR="00472572" w:rsidRPr="00472572" w:rsidRDefault="00472572" w:rsidP="00472572">
            <w:r w:rsidRPr="00472572">
              <w:t>7.554196</w:t>
            </w:r>
          </w:p>
        </w:tc>
        <w:tc>
          <w:tcPr>
            <w:tcW w:w="960" w:type="dxa"/>
            <w:noWrap/>
            <w:hideMark/>
          </w:tcPr>
          <w:p w14:paraId="384C716B" w14:textId="77777777" w:rsidR="00472572" w:rsidRPr="00472572" w:rsidRDefault="00472572" w:rsidP="00472572">
            <w:r w:rsidRPr="00472572">
              <w:t>12.3629</w:t>
            </w:r>
          </w:p>
        </w:tc>
        <w:tc>
          <w:tcPr>
            <w:tcW w:w="960" w:type="dxa"/>
            <w:noWrap/>
            <w:hideMark/>
          </w:tcPr>
          <w:p w14:paraId="67A7FA0C" w14:textId="77777777" w:rsidR="00472572" w:rsidRPr="00472572" w:rsidRDefault="00472572" w:rsidP="00472572">
            <w:r w:rsidRPr="00472572">
              <w:t>8.671657</w:t>
            </w:r>
          </w:p>
        </w:tc>
        <w:tc>
          <w:tcPr>
            <w:tcW w:w="960" w:type="dxa"/>
            <w:noWrap/>
            <w:hideMark/>
          </w:tcPr>
          <w:p w14:paraId="323098F1" w14:textId="77777777" w:rsidR="00472572" w:rsidRPr="00472572" w:rsidRDefault="00472572" w:rsidP="00472572">
            <w:r w:rsidRPr="00472572">
              <w:t>2.772528</w:t>
            </w:r>
          </w:p>
        </w:tc>
        <w:tc>
          <w:tcPr>
            <w:tcW w:w="960" w:type="dxa"/>
            <w:noWrap/>
            <w:hideMark/>
          </w:tcPr>
          <w:p w14:paraId="0D6835B0" w14:textId="77777777" w:rsidR="00472572" w:rsidRPr="00472572" w:rsidRDefault="00472572" w:rsidP="00472572">
            <w:r w:rsidRPr="00472572">
              <w:t>11.25936</w:t>
            </w:r>
          </w:p>
        </w:tc>
        <w:tc>
          <w:tcPr>
            <w:tcW w:w="960" w:type="dxa"/>
            <w:noWrap/>
            <w:hideMark/>
          </w:tcPr>
          <w:p w14:paraId="71E05622" w14:textId="77777777" w:rsidR="00472572" w:rsidRPr="00472572" w:rsidRDefault="00472572" w:rsidP="00472572">
            <w:r w:rsidRPr="00472572">
              <w:t>7.395185</w:t>
            </w:r>
          </w:p>
        </w:tc>
      </w:tr>
      <w:tr w:rsidR="00472572" w:rsidRPr="00472572" w14:paraId="0C2F212C" w14:textId="77777777" w:rsidTr="00472572">
        <w:trPr>
          <w:trHeight w:val="300"/>
        </w:trPr>
        <w:tc>
          <w:tcPr>
            <w:tcW w:w="960" w:type="dxa"/>
            <w:noWrap/>
            <w:hideMark/>
          </w:tcPr>
          <w:p w14:paraId="52B299A9" w14:textId="77777777" w:rsidR="00472572" w:rsidRPr="00472572" w:rsidRDefault="00472572" w:rsidP="00472572">
            <w:r w:rsidRPr="00472572">
              <w:t>4.596157</w:t>
            </w:r>
          </w:p>
        </w:tc>
        <w:tc>
          <w:tcPr>
            <w:tcW w:w="960" w:type="dxa"/>
            <w:noWrap/>
            <w:hideMark/>
          </w:tcPr>
          <w:p w14:paraId="28BDC635" w14:textId="77777777" w:rsidR="00472572" w:rsidRPr="00472572" w:rsidRDefault="00472572" w:rsidP="00472572">
            <w:r w:rsidRPr="00472572">
              <w:t>2.238648</w:t>
            </w:r>
          </w:p>
        </w:tc>
        <w:tc>
          <w:tcPr>
            <w:tcW w:w="960" w:type="dxa"/>
            <w:noWrap/>
            <w:hideMark/>
          </w:tcPr>
          <w:p w14:paraId="1369A29E" w14:textId="77777777" w:rsidR="00472572" w:rsidRPr="00472572" w:rsidRDefault="00472572" w:rsidP="00472572">
            <w:r w:rsidRPr="00472572">
              <w:t>12.84067</w:t>
            </w:r>
          </w:p>
        </w:tc>
        <w:tc>
          <w:tcPr>
            <w:tcW w:w="960" w:type="dxa"/>
            <w:noWrap/>
            <w:hideMark/>
          </w:tcPr>
          <w:p w14:paraId="56904630" w14:textId="77777777" w:rsidR="00472572" w:rsidRPr="00472572" w:rsidRDefault="00472572" w:rsidP="00472572">
            <w:r w:rsidRPr="00472572">
              <w:t>6.705163</w:t>
            </w:r>
          </w:p>
        </w:tc>
        <w:tc>
          <w:tcPr>
            <w:tcW w:w="960" w:type="dxa"/>
            <w:noWrap/>
            <w:hideMark/>
          </w:tcPr>
          <w:p w14:paraId="77E18184" w14:textId="77777777" w:rsidR="00472572" w:rsidRPr="00472572" w:rsidRDefault="00472572" w:rsidP="00472572">
            <w:r w:rsidRPr="00472572">
              <w:t>6.505283</w:t>
            </w:r>
          </w:p>
        </w:tc>
        <w:tc>
          <w:tcPr>
            <w:tcW w:w="960" w:type="dxa"/>
            <w:noWrap/>
            <w:hideMark/>
          </w:tcPr>
          <w:p w14:paraId="21329C3E" w14:textId="77777777" w:rsidR="00472572" w:rsidRPr="00472572" w:rsidRDefault="00472572" w:rsidP="00472572">
            <w:r w:rsidRPr="00472572">
              <w:t>8.36472</w:t>
            </w:r>
          </w:p>
        </w:tc>
        <w:tc>
          <w:tcPr>
            <w:tcW w:w="960" w:type="dxa"/>
            <w:noWrap/>
            <w:hideMark/>
          </w:tcPr>
          <w:p w14:paraId="2DA0B098" w14:textId="77777777" w:rsidR="00472572" w:rsidRPr="00472572" w:rsidRDefault="00472572" w:rsidP="00472572">
            <w:r w:rsidRPr="00472572">
              <w:t>2.887051</w:t>
            </w:r>
          </w:p>
        </w:tc>
        <w:tc>
          <w:tcPr>
            <w:tcW w:w="960" w:type="dxa"/>
            <w:noWrap/>
            <w:hideMark/>
          </w:tcPr>
          <w:p w14:paraId="08A3884B" w14:textId="77777777" w:rsidR="00472572" w:rsidRPr="00472572" w:rsidRDefault="00472572" w:rsidP="00472572">
            <w:r w:rsidRPr="00472572">
              <w:t>9.364274</w:t>
            </w:r>
          </w:p>
        </w:tc>
        <w:tc>
          <w:tcPr>
            <w:tcW w:w="960" w:type="dxa"/>
            <w:noWrap/>
            <w:hideMark/>
          </w:tcPr>
          <w:p w14:paraId="04B06D42" w14:textId="77777777" w:rsidR="00472572" w:rsidRPr="00472572" w:rsidRDefault="00472572" w:rsidP="00472572">
            <w:r w:rsidRPr="00472572">
              <w:t>7.158838</w:t>
            </w:r>
          </w:p>
        </w:tc>
        <w:tc>
          <w:tcPr>
            <w:tcW w:w="960" w:type="dxa"/>
            <w:noWrap/>
            <w:hideMark/>
          </w:tcPr>
          <w:p w14:paraId="7F5C1F71" w14:textId="77777777" w:rsidR="00472572" w:rsidRPr="00472572" w:rsidRDefault="00472572" w:rsidP="00472572">
            <w:r w:rsidRPr="00472572">
              <w:t>7.615843</w:t>
            </w:r>
          </w:p>
        </w:tc>
      </w:tr>
      <w:tr w:rsidR="00472572" w:rsidRPr="00472572" w14:paraId="0D77F4AB" w14:textId="77777777" w:rsidTr="00472572">
        <w:trPr>
          <w:trHeight w:val="300"/>
        </w:trPr>
        <w:tc>
          <w:tcPr>
            <w:tcW w:w="960" w:type="dxa"/>
            <w:noWrap/>
            <w:hideMark/>
          </w:tcPr>
          <w:p w14:paraId="071856DA" w14:textId="77777777" w:rsidR="00472572" w:rsidRPr="00472572" w:rsidRDefault="00472572" w:rsidP="00472572">
            <w:r w:rsidRPr="00472572">
              <w:t>7.619743</w:t>
            </w:r>
          </w:p>
        </w:tc>
        <w:tc>
          <w:tcPr>
            <w:tcW w:w="960" w:type="dxa"/>
            <w:noWrap/>
            <w:hideMark/>
          </w:tcPr>
          <w:p w14:paraId="4BC88FB5" w14:textId="77777777" w:rsidR="00472572" w:rsidRPr="00472572" w:rsidRDefault="00472572" w:rsidP="00472572">
            <w:r w:rsidRPr="00472572">
              <w:t>7.168697</w:t>
            </w:r>
          </w:p>
        </w:tc>
        <w:tc>
          <w:tcPr>
            <w:tcW w:w="960" w:type="dxa"/>
            <w:noWrap/>
            <w:hideMark/>
          </w:tcPr>
          <w:p w14:paraId="683DFA87" w14:textId="77777777" w:rsidR="00472572" w:rsidRPr="00472572" w:rsidRDefault="00472572" w:rsidP="00472572">
            <w:r w:rsidRPr="00472572">
              <w:t>8.894031</w:t>
            </w:r>
          </w:p>
        </w:tc>
        <w:tc>
          <w:tcPr>
            <w:tcW w:w="960" w:type="dxa"/>
            <w:noWrap/>
            <w:hideMark/>
          </w:tcPr>
          <w:p w14:paraId="2CC0FCD6" w14:textId="77777777" w:rsidR="00472572" w:rsidRPr="00472572" w:rsidRDefault="00472572" w:rsidP="00472572">
            <w:r w:rsidRPr="00472572">
              <w:t>1.966874</w:t>
            </w:r>
          </w:p>
        </w:tc>
        <w:tc>
          <w:tcPr>
            <w:tcW w:w="960" w:type="dxa"/>
            <w:noWrap/>
            <w:hideMark/>
          </w:tcPr>
          <w:p w14:paraId="02B077E3" w14:textId="77777777" w:rsidR="00472572" w:rsidRPr="00472572" w:rsidRDefault="00472572" w:rsidP="00472572">
            <w:r w:rsidRPr="00472572">
              <w:t>7.484075</w:t>
            </w:r>
          </w:p>
        </w:tc>
        <w:tc>
          <w:tcPr>
            <w:tcW w:w="960" w:type="dxa"/>
            <w:noWrap/>
            <w:hideMark/>
          </w:tcPr>
          <w:p w14:paraId="46F3E049" w14:textId="77777777" w:rsidR="00472572" w:rsidRPr="00472572" w:rsidRDefault="00472572" w:rsidP="00472572">
            <w:r w:rsidRPr="00472572">
              <w:t>13.34679</w:t>
            </w:r>
          </w:p>
        </w:tc>
        <w:tc>
          <w:tcPr>
            <w:tcW w:w="960" w:type="dxa"/>
            <w:noWrap/>
            <w:hideMark/>
          </w:tcPr>
          <w:p w14:paraId="14F0196E" w14:textId="77777777" w:rsidR="00472572" w:rsidRPr="00472572" w:rsidRDefault="00472572" w:rsidP="00472572">
            <w:r w:rsidRPr="00472572">
              <w:t>6.821875</w:t>
            </w:r>
          </w:p>
        </w:tc>
        <w:tc>
          <w:tcPr>
            <w:tcW w:w="960" w:type="dxa"/>
            <w:noWrap/>
            <w:hideMark/>
          </w:tcPr>
          <w:p w14:paraId="5A0C5153" w14:textId="77777777" w:rsidR="00472572" w:rsidRPr="00472572" w:rsidRDefault="00472572" w:rsidP="00472572">
            <w:r w:rsidRPr="00472572">
              <w:t>9.36542</w:t>
            </w:r>
          </w:p>
        </w:tc>
        <w:tc>
          <w:tcPr>
            <w:tcW w:w="960" w:type="dxa"/>
            <w:noWrap/>
            <w:hideMark/>
          </w:tcPr>
          <w:p w14:paraId="2598B81E" w14:textId="77777777" w:rsidR="00472572" w:rsidRPr="00472572" w:rsidRDefault="00472572" w:rsidP="00472572">
            <w:r w:rsidRPr="00472572">
              <w:t>6.878791</w:t>
            </w:r>
          </w:p>
        </w:tc>
        <w:tc>
          <w:tcPr>
            <w:tcW w:w="960" w:type="dxa"/>
            <w:noWrap/>
            <w:hideMark/>
          </w:tcPr>
          <w:p w14:paraId="6EDC1E01" w14:textId="77777777" w:rsidR="00472572" w:rsidRPr="00472572" w:rsidRDefault="00472572" w:rsidP="00472572">
            <w:r w:rsidRPr="00472572">
              <w:t>4.222599</w:t>
            </w:r>
          </w:p>
        </w:tc>
      </w:tr>
      <w:tr w:rsidR="00472572" w:rsidRPr="00472572" w14:paraId="24B4431A" w14:textId="77777777" w:rsidTr="00472572">
        <w:trPr>
          <w:trHeight w:val="300"/>
        </w:trPr>
        <w:tc>
          <w:tcPr>
            <w:tcW w:w="960" w:type="dxa"/>
            <w:noWrap/>
            <w:hideMark/>
          </w:tcPr>
          <w:p w14:paraId="4DF1F19A" w14:textId="77777777" w:rsidR="00472572" w:rsidRPr="00472572" w:rsidRDefault="00472572" w:rsidP="00472572">
            <w:r w:rsidRPr="00472572">
              <w:t>12.24119</w:t>
            </w:r>
          </w:p>
        </w:tc>
        <w:tc>
          <w:tcPr>
            <w:tcW w:w="960" w:type="dxa"/>
            <w:noWrap/>
            <w:hideMark/>
          </w:tcPr>
          <w:p w14:paraId="55CE8499" w14:textId="77777777" w:rsidR="00472572" w:rsidRPr="00472572" w:rsidRDefault="00472572" w:rsidP="00472572">
            <w:r w:rsidRPr="00472572">
              <w:t>13.16346</w:t>
            </w:r>
          </w:p>
        </w:tc>
        <w:tc>
          <w:tcPr>
            <w:tcW w:w="960" w:type="dxa"/>
            <w:noWrap/>
            <w:hideMark/>
          </w:tcPr>
          <w:p w14:paraId="6EC1D1BF" w14:textId="77777777" w:rsidR="00472572" w:rsidRPr="00472572" w:rsidRDefault="00472572" w:rsidP="00472572">
            <w:r w:rsidRPr="00472572">
              <w:t>6.981226</w:t>
            </w:r>
          </w:p>
        </w:tc>
        <w:tc>
          <w:tcPr>
            <w:tcW w:w="960" w:type="dxa"/>
            <w:noWrap/>
            <w:hideMark/>
          </w:tcPr>
          <w:p w14:paraId="1C98895F" w14:textId="77777777" w:rsidR="00472572" w:rsidRPr="00472572" w:rsidRDefault="00472572" w:rsidP="00472572">
            <w:r w:rsidRPr="00472572">
              <w:t>8.392609</w:t>
            </w:r>
          </w:p>
        </w:tc>
        <w:tc>
          <w:tcPr>
            <w:tcW w:w="960" w:type="dxa"/>
            <w:noWrap/>
            <w:hideMark/>
          </w:tcPr>
          <w:p w14:paraId="22DAB417" w14:textId="77777777" w:rsidR="00472572" w:rsidRPr="00472572" w:rsidRDefault="00472572" w:rsidP="00472572">
            <w:r w:rsidRPr="00472572">
              <w:t>6.677561</w:t>
            </w:r>
          </w:p>
        </w:tc>
        <w:tc>
          <w:tcPr>
            <w:tcW w:w="960" w:type="dxa"/>
            <w:noWrap/>
            <w:hideMark/>
          </w:tcPr>
          <w:p w14:paraId="3B3BA122" w14:textId="77777777" w:rsidR="00472572" w:rsidRPr="00472572" w:rsidRDefault="00472572" w:rsidP="00472572">
            <w:r w:rsidRPr="00472572">
              <w:t>3.657031</w:t>
            </w:r>
          </w:p>
        </w:tc>
        <w:tc>
          <w:tcPr>
            <w:tcW w:w="960" w:type="dxa"/>
            <w:noWrap/>
            <w:hideMark/>
          </w:tcPr>
          <w:p w14:paraId="79A179D4" w14:textId="77777777" w:rsidR="00472572" w:rsidRPr="00472572" w:rsidRDefault="00472572" w:rsidP="00472572">
            <w:r w:rsidRPr="00472572">
              <w:t>7.486296</w:t>
            </w:r>
          </w:p>
        </w:tc>
        <w:tc>
          <w:tcPr>
            <w:tcW w:w="960" w:type="dxa"/>
            <w:noWrap/>
            <w:hideMark/>
          </w:tcPr>
          <w:p w14:paraId="42CBAA1C" w14:textId="77777777" w:rsidR="00472572" w:rsidRPr="00472572" w:rsidRDefault="00472572" w:rsidP="00472572">
            <w:r w:rsidRPr="00472572">
              <w:t>2.946629</w:t>
            </w:r>
          </w:p>
        </w:tc>
        <w:tc>
          <w:tcPr>
            <w:tcW w:w="960" w:type="dxa"/>
            <w:noWrap/>
            <w:hideMark/>
          </w:tcPr>
          <w:p w14:paraId="1A49C3D3" w14:textId="77777777" w:rsidR="00472572" w:rsidRPr="00472572" w:rsidRDefault="00472572" w:rsidP="00472572">
            <w:r w:rsidRPr="00472572">
              <w:t>8.221007</w:t>
            </w:r>
          </w:p>
        </w:tc>
        <w:tc>
          <w:tcPr>
            <w:tcW w:w="960" w:type="dxa"/>
            <w:noWrap/>
            <w:hideMark/>
          </w:tcPr>
          <w:p w14:paraId="1AEA2C5A" w14:textId="77777777" w:rsidR="00472572" w:rsidRPr="00472572" w:rsidRDefault="00472572" w:rsidP="00472572">
            <w:r w:rsidRPr="00472572">
              <w:t>7.797789</w:t>
            </w:r>
          </w:p>
        </w:tc>
      </w:tr>
      <w:tr w:rsidR="00472572" w:rsidRPr="00472572" w14:paraId="29796CCC" w14:textId="77777777" w:rsidTr="00472572">
        <w:trPr>
          <w:trHeight w:val="300"/>
        </w:trPr>
        <w:tc>
          <w:tcPr>
            <w:tcW w:w="960" w:type="dxa"/>
            <w:noWrap/>
            <w:hideMark/>
          </w:tcPr>
          <w:p w14:paraId="327EFE15" w14:textId="77777777" w:rsidR="00472572" w:rsidRPr="00472572" w:rsidRDefault="00472572" w:rsidP="00472572">
            <w:pPr>
              <w:rPr>
                <w:b/>
                <w:bCs/>
              </w:rPr>
            </w:pPr>
            <w:r w:rsidRPr="00472572">
              <w:rPr>
                <w:b/>
                <w:bCs/>
              </w:rPr>
              <w:t>7.086485</w:t>
            </w:r>
          </w:p>
        </w:tc>
        <w:tc>
          <w:tcPr>
            <w:tcW w:w="960" w:type="dxa"/>
            <w:noWrap/>
            <w:hideMark/>
          </w:tcPr>
          <w:p w14:paraId="4CE649F7" w14:textId="77777777" w:rsidR="00472572" w:rsidRPr="00472572" w:rsidRDefault="00472572" w:rsidP="00472572">
            <w:pPr>
              <w:rPr>
                <w:b/>
                <w:bCs/>
              </w:rPr>
            </w:pPr>
            <w:r w:rsidRPr="00472572">
              <w:rPr>
                <w:b/>
                <w:bCs/>
              </w:rPr>
              <w:t>7.845881</w:t>
            </w:r>
          </w:p>
        </w:tc>
        <w:tc>
          <w:tcPr>
            <w:tcW w:w="960" w:type="dxa"/>
            <w:noWrap/>
            <w:hideMark/>
          </w:tcPr>
          <w:p w14:paraId="39B05682" w14:textId="77777777" w:rsidR="00472572" w:rsidRPr="00472572" w:rsidRDefault="00472572" w:rsidP="00472572">
            <w:pPr>
              <w:rPr>
                <w:b/>
                <w:bCs/>
              </w:rPr>
            </w:pPr>
            <w:r w:rsidRPr="00472572">
              <w:rPr>
                <w:b/>
                <w:bCs/>
              </w:rPr>
              <w:t>7.568288</w:t>
            </w:r>
          </w:p>
        </w:tc>
        <w:tc>
          <w:tcPr>
            <w:tcW w:w="960" w:type="dxa"/>
            <w:noWrap/>
            <w:hideMark/>
          </w:tcPr>
          <w:p w14:paraId="3CF38188" w14:textId="77777777" w:rsidR="00472572" w:rsidRPr="00472572" w:rsidRDefault="00472572" w:rsidP="00472572">
            <w:pPr>
              <w:rPr>
                <w:b/>
                <w:bCs/>
              </w:rPr>
            </w:pPr>
            <w:r w:rsidRPr="00472572">
              <w:rPr>
                <w:b/>
                <w:bCs/>
              </w:rPr>
              <w:t>6.395664</w:t>
            </w:r>
          </w:p>
        </w:tc>
        <w:tc>
          <w:tcPr>
            <w:tcW w:w="960" w:type="dxa"/>
            <w:noWrap/>
            <w:hideMark/>
          </w:tcPr>
          <w:p w14:paraId="64BD231C" w14:textId="77777777" w:rsidR="00472572" w:rsidRPr="00472572" w:rsidRDefault="00472572" w:rsidP="00472572">
            <w:pPr>
              <w:rPr>
                <w:b/>
                <w:bCs/>
              </w:rPr>
            </w:pPr>
            <w:r w:rsidRPr="00472572">
              <w:rPr>
                <w:b/>
                <w:bCs/>
              </w:rPr>
              <w:t>7.410953</w:t>
            </w:r>
          </w:p>
        </w:tc>
        <w:tc>
          <w:tcPr>
            <w:tcW w:w="960" w:type="dxa"/>
            <w:noWrap/>
            <w:hideMark/>
          </w:tcPr>
          <w:p w14:paraId="46F8C7CE" w14:textId="77777777" w:rsidR="00472572" w:rsidRPr="00472572" w:rsidRDefault="00472572" w:rsidP="00472572">
            <w:pPr>
              <w:rPr>
                <w:b/>
                <w:bCs/>
              </w:rPr>
            </w:pPr>
            <w:r w:rsidRPr="00472572">
              <w:rPr>
                <w:b/>
                <w:bCs/>
              </w:rPr>
              <w:t>7.391621</w:t>
            </w:r>
          </w:p>
        </w:tc>
        <w:tc>
          <w:tcPr>
            <w:tcW w:w="960" w:type="dxa"/>
            <w:noWrap/>
            <w:hideMark/>
          </w:tcPr>
          <w:p w14:paraId="5116137C" w14:textId="77777777" w:rsidR="00472572" w:rsidRPr="00472572" w:rsidRDefault="00472572" w:rsidP="00472572">
            <w:pPr>
              <w:rPr>
                <w:b/>
                <w:bCs/>
              </w:rPr>
            </w:pPr>
            <w:r w:rsidRPr="00472572">
              <w:rPr>
                <w:b/>
                <w:bCs/>
              </w:rPr>
              <w:t>5.818498</w:t>
            </w:r>
          </w:p>
        </w:tc>
        <w:tc>
          <w:tcPr>
            <w:tcW w:w="960" w:type="dxa"/>
            <w:noWrap/>
            <w:hideMark/>
          </w:tcPr>
          <w:p w14:paraId="56F65A3B" w14:textId="77777777" w:rsidR="00472572" w:rsidRPr="00472572" w:rsidRDefault="00472572" w:rsidP="00472572">
            <w:pPr>
              <w:rPr>
                <w:b/>
                <w:bCs/>
              </w:rPr>
            </w:pPr>
            <w:r w:rsidRPr="00472572">
              <w:rPr>
                <w:b/>
                <w:bCs/>
              </w:rPr>
              <w:t>6.950466</w:t>
            </w:r>
          </w:p>
        </w:tc>
        <w:tc>
          <w:tcPr>
            <w:tcW w:w="960" w:type="dxa"/>
            <w:noWrap/>
            <w:hideMark/>
          </w:tcPr>
          <w:p w14:paraId="43F06FA3" w14:textId="77777777" w:rsidR="00472572" w:rsidRPr="00472572" w:rsidRDefault="00472572" w:rsidP="00472572">
            <w:pPr>
              <w:rPr>
                <w:b/>
                <w:bCs/>
              </w:rPr>
            </w:pPr>
            <w:r w:rsidRPr="00472572">
              <w:rPr>
                <w:b/>
                <w:bCs/>
              </w:rPr>
              <w:t>7.543285</w:t>
            </w:r>
          </w:p>
        </w:tc>
        <w:tc>
          <w:tcPr>
            <w:tcW w:w="960" w:type="dxa"/>
            <w:noWrap/>
            <w:hideMark/>
          </w:tcPr>
          <w:p w14:paraId="79F790C2" w14:textId="77777777" w:rsidR="00472572" w:rsidRPr="00472572" w:rsidRDefault="00472572" w:rsidP="00472572">
            <w:pPr>
              <w:rPr>
                <w:b/>
                <w:bCs/>
              </w:rPr>
            </w:pPr>
            <w:r w:rsidRPr="00472572">
              <w:rPr>
                <w:b/>
                <w:bCs/>
              </w:rPr>
              <w:t>7.36293</w:t>
            </w:r>
          </w:p>
        </w:tc>
      </w:tr>
    </w:tbl>
    <w:p w14:paraId="0DBDC7A1" w14:textId="0DB90D8D" w:rsidR="00472572" w:rsidRDefault="00472572" w:rsidP="00DD05AD"/>
    <w:p w14:paraId="017A1081" w14:textId="77777777" w:rsidR="00472572" w:rsidRDefault="00472572" w:rsidP="00DD05AD">
      <w:r>
        <w:t>5</w:t>
      </w:r>
      <w:r w:rsidRPr="00472572">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472572" w:rsidRPr="00472572" w14:paraId="7B069D14" w14:textId="77777777" w:rsidTr="00472572">
        <w:trPr>
          <w:trHeight w:val="300"/>
        </w:trPr>
        <w:tc>
          <w:tcPr>
            <w:tcW w:w="960" w:type="dxa"/>
            <w:noWrap/>
            <w:hideMark/>
          </w:tcPr>
          <w:p w14:paraId="42D7C6E2" w14:textId="77777777" w:rsidR="00472572" w:rsidRPr="00472572" w:rsidRDefault="00472572" w:rsidP="00472572">
            <w:r w:rsidRPr="00472572">
              <w:t>Tx01</w:t>
            </w:r>
          </w:p>
        </w:tc>
        <w:tc>
          <w:tcPr>
            <w:tcW w:w="960" w:type="dxa"/>
            <w:noWrap/>
            <w:hideMark/>
          </w:tcPr>
          <w:p w14:paraId="6AF59169" w14:textId="77777777" w:rsidR="00472572" w:rsidRPr="00472572" w:rsidRDefault="00472572" w:rsidP="00472572">
            <w:r w:rsidRPr="00472572">
              <w:t>Tx02</w:t>
            </w:r>
          </w:p>
        </w:tc>
        <w:tc>
          <w:tcPr>
            <w:tcW w:w="960" w:type="dxa"/>
            <w:noWrap/>
            <w:hideMark/>
          </w:tcPr>
          <w:p w14:paraId="69D84F1F" w14:textId="77777777" w:rsidR="00472572" w:rsidRPr="00472572" w:rsidRDefault="00472572" w:rsidP="00472572">
            <w:r w:rsidRPr="00472572">
              <w:t>Tx03</w:t>
            </w:r>
          </w:p>
        </w:tc>
        <w:tc>
          <w:tcPr>
            <w:tcW w:w="960" w:type="dxa"/>
            <w:noWrap/>
            <w:hideMark/>
          </w:tcPr>
          <w:p w14:paraId="2A603A58" w14:textId="77777777" w:rsidR="00472572" w:rsidRPr="00472572" w:rsidRDefault="00472572" w:rsidP="00472572">
            <w:r w:rsidRPr="00472572">
              <w:t>Tx04</w:t>
            </w:r>
          </w:p>
        </w:tc>
        <w:tc>
          <w:tcPr>
            <w:tcW w:w="960" w:type="dxa"/>
            <w:noWrap/>
            <w:hideMark/>
          </w:tcPr>
          <w:p w14:paraId="48AB12E4" w14:textId="77777777" w:rsidR="00472572" w:rsidRPr="00472572" w:rsidRDefault="00472572" w:rsidP="00472572">
            <w:r w:rsidRPr="00472572">
              <w:t>Tx05</w:t>
            </w:r>
          </w:p>
        </w:tc>
        <w:tc>
          <w:tcPr>
            <w:tcW w:w="960" w:type="dxa"/>
            <w:noWrap/>
            <w:hideMark/>
          </w:tcPr>
          <w:p w14:paraId="66009542" w14:textId="77777777" w:rsidR="00472572" w:rsidRPr="00472572" w:rsidRDefault="00472572" w:rsidP="00472572">
            <w:r w:rsidRPr="00472572">
              <w:t>Tx06</w:t>
            </w:r>
          </w:p>
        </w:tc>
        <w:tc>
          <w:tcPr>
            <w:tcW w:w="960" w:type="dxa"/>
            <w:noWrap/>
            <w:hideMark/>
          </w:tcPr>
          <w:p w14:paraId="3F6AFC6A" w14:textId="77777777" w:rsidR="00472572" w:rsidRPr="00472572" w:rsidRDefault="00472572" w:rsidP="00472572">
            <w:r w:rsidRPr="00472572">
              <w:t>Tx07</w:t>
            </w:r>
          </w:p>
        </w:tc>
        <w:tc>
          <w:tcPr>
            <w:tcW w:w="960" w:type="dxa"/>
            <w:noWrap/>
            <w:hideMark/>
          </w:tcPr>
          <w:p w14:paraId="06623685" w14:textId="77777777" w:rsidR="00472572" w:rsidRPr="00472572" w:rsidRDefault="00472572" w:rsidP="00472572">
            <w:r w:rsidRPr="00472572">
              <w:t>Tx08</w:t>
            </w:r>
          </w:p>
        </w:tc>
        <w:tc>
          <w:tcPr>
            <w:tcW w:w="960" w:type="dxa"/>
            <w:noWrap/>
            <w:hideMark/>
          </w:tcPr>
          <w:p w14:paraId="00D22ECA" w14:textId="77777777" w:rsidR="00472572" w:rsidRPr="00472572" w:rsidRDefault="00472572" w:rsidP="00472572">
            <w:r w:rsidRPr="00472572">
              <w:t>Tx09</w:t>
            </w:r>
          </w:p>
        </w:tc>
        <w:tc>
          <w:tcPr>
            <w:tcW w:w="960" w:type="dxa"/>
            <w:noWrap/>
            <w:hideMark/>
          </w:tcPr>
          <w:p w14:paraId="1A599DC7" w14:textId="77777777" w:rsidR="00472572" w:rsidRPr="00472572" w:rsidRDefault="00472572" w:rsidP="00472572">
            <w:r w:rsidRPr="00472572">
              <w:t>Tx10</w:t>
            </w:r>
          </w:p>
        </w:tc>
      </w:tr>
      <w:tr w:rsidR="00472572" w:rsidRPr="00472572" w14:paraId="5E7C8151" w14:textId="77777777" w:rsidTr="00472572">
        <w:trPr>
          <w:trHeight w:val="300"/>
        </w:trPr>
        <w:tc>
          <w:tcPr>
            <w:tcW w:w="960" w:type="dxa"/>
            <w:noWrap/>
            <w:hideMark/>
          </w:tcPr>
          <w:p w14:paraId="47C5000A" w14:textId="77777777" w:rsidR="00472572" w:rsidRPr="00472572" w:rsidRDefault="00472572" w:rsidP="00472572">
            <w:r w:rsidRPr="00472572">
              <w:t>11.15518</w:t>
            </w:r>
          </w:p>
        </w:tc>
        <w:tc>
          <w:tcPr>
            <w:tcW w:w="960" w:type="dxa"/>
            <w:noWrap/>
            <w:hideMark/>
          </w:tcPr>
          <w:p w14:paraId="6B9F53ED" w14:textId="77777777" w:rsidR="00472572" w:rsidRPr="00472572" w:rsidRDefault="00472572" w:rsidP="00472572">
            <w:r w:rsidRPr="00472572">
              <w:t>11.89337</w:t>
            </w:r>
          </w:p>
        </w:tc>
        <w:tc>
          <w:tcPr>
            <w:tcW w:w="960" w:type="dxa"/>
            <w:noWrap/>
            <w:hideMark/>
          </w:tcPr>
          <w:p w14:paraId="5A639233" w14:textId="77777777" w:rsidR="00472572" w:rsidRPr="00472572" w:rsidRDefault="00472572" w:rsidP="00472572">
            <w:r w:rsidRPr="00472572">
              <w:t>6.571993</w:t>
            </w:r>
          </w:p>
        </w:tc>
        <w:tc>
          <w:tcPr>
            <w:tcW w:w="960" w:type="dxa"/>
            <w:noWrap/>
            <w:hideMark/>
          </w:tcPr>
          <w:p w14:paraId="38EC85F8" w14:textId="77777777" w:rsidR="00472572" w:rsidRPr="00472572" w:rsidRDefault="00472572" w:rsidP="00472572">
            <w:r w:rsidRPr="00472572">
              <w:t>5.415179</w:t>
            </w:r>
          </w:p>
        </w:tc>
        <w:tc>
          <w:tcPr>
            <w:tcW w:w="960" w:type="dxa"/>
            <w:noWrap/>
            <w:hideMark/>
          </w:tcPr>
          <w:p w14:paraId="64DC53F5" w14:textId="77777777" w:rsidR="00472572" w:rsidRPr="00472572" w:rsidRDefault="00472572" w:rsidP="00472572">
            <w:r w:rsidRPr="00472572">
              <w:t>7.337013</w:t>
            </w:r>
          </w:p>
        </w:tc>
        <w:tc>
          <w:tcPr>
            <w:tcW w:w="960" w:type="dxa"/>
            <w:noWrap/>
            <w:hideMark/>
          </w:tcPr>
          <w:p w14:paraId="738DC82D" w14:textId="77777777" w:rsidR="00472572" w:rsidRPr="00472572" w:rsidRDefault="00472572" w:rsidP="00472572">
            <w:r w:rsidRPr="00472572">
              <w:t>5.640327</w:t>
            </w:r>
          </w:p>
        </w:tc>
        <w:tc>
          <w:tcPr>
            <w:tcW w:w="960" w:type="dxa"/>
            <w:noWrap/>
            <w:hideMark/>
          </w:tcPr>
          <w:p w14:paraId="21454EF3" w14:textId="77777777" w:rsidR="00472572" w:rsidRPr="00472572" w:rsidRDefault="00472572" w:rsidP="00472572">
            <w:r w:rsidRPr="00472572">
              <w:t>6.724391</w:t>
            </w:r>
          </w:p>
        </w:tc>
        <w:tc>
          <w:tcPr>
            <w:tcW w:w="960" w:type="dxa"/>
            <w:noWrap/>
            <w:hideMark/>
          </w:tcPr>
          <w:p w14:paraId="7AF289A1" w14:textId="77777777" w:rsidR="00472572" w:rsidRPr="00472572" w:rsidRDefault="00472572" w:rsidP="00472572">
            <w:r w:rsidRPr="00472572">
              <w:t>3.541715</w:t>
            </w:r>
          </w:p>
        </w:tc>
        <w:tc>
          <w:tcPr>
            <w:tcW w:w="960" w:type="dxa"/>
            <w:noWrap/>
            <w:hideMark/>
          </w:tcPr>
          <w:p w14:paraId="4596DF06" w14:textId="77777777" w:rsidR="00472572" w:rsidRPr="00472572" w:rsidRDefault="00472572" w:rsidP="00472572">
            <w:r w:rsidRPr="00472572">
              <w:t>12.74949</w:t>
            </w:r>
          </w:p>
        </w:tc>
        <w:tc>
          <w:tcPr>
            <w:tcW w:w="960" w:type="dxa"/>
            <w:noWrap/>
            <w:hideMark/>
          </w:tcPr>
          <w:p w14:paraId="47F6B4A2" w14:textId="77777777" w:rsidR="00472572" w:rsidRPr="00472572" w:rsidRDefault="00472572" w:rsidP="00472572">
            <w:r w:rsidRPr="00472572">
              <w:t>9.933508</w:t>
            </w:r>
          </w:p>
        </w:tc>
      </w:tr>
      <w:tr w:rsidR="00472572" w:rsidRPr="00472572" w14:paraId="1673D8DC" w14:textId="77777777" w:rsidTr="00472572">
        <w:trPr>
          <w:trHeight w:val="300"/>
        </w:trPr>
        <w:tc>
          <w:tcPr>
            <w:tcW w:w="960" w:type="dxa"/>
            <w:noWrap/>
            <w:hideMark/>
          </w:tcPr>
          <w:p w14:paraId="6979F1CA" w14:textId="77777777" w:rsidR="00472572" w:rsidRPr="00472572" w:rsidRDefault="00472572" w:rsidP="00472572">
            <w:r w:rsidRPr="00472572">
              <w:t>6.809706</w:t>
            </w:r>
          </w:p>
        </w:tc>
        <w:tc>
          <w:tcPr>
            <w:tcW w:w="960" w:type="dxa"/>
            <w:noWrap/>
            <w:hideMark/>
          </w:tcPr>
          <w:p w14:paraId="063DCBC5" w14:textId="77777777" w:rsidR="00472572" w:rsidRPr="00472572" w:rsidRDefault="00472572" w:rsidP="00472572">
            <w:r w:rsidRPr="00472572">
              <w:t>6.289176</w:t>
            </w:r>
          </w:p>
        </w:tc>
        <w:tc>
          <w:tcPr>
            <w:tcW w:w="960" w:type="dxa"/>
            <w:noWrap/>
            <w:hideMark/>
          </w:tcPr>
          <w:p w14:paraId="0BBF01F0" w14:textId="77777777" w:rsidR="00472572" w:rsidRPr="00472572" w:rsidRDefault="00472572" w:rsidP="00472572">
            <w:r w:rsidRPr="00472572">
              <w:t>10.22733</w:t>
            </w:r>
          </w:p>
        </w:tc>
        <w:tc>
          <w:tcPr>
            <w:tcW w:w="960" w:type="dxa"/>
            <w:noWrap/>
            <w:hideMark/>
          </w:tcPr>
          <w:p w14:paraId="39B9FE99" w14:textId="77777777" w:rsidR="00472572" w:rsidRPr="00472572" w:rsidRDefault="00472572" w:rsidP="00472572">
            <w:r w:rsidRPr="00472572">
              <w:t>7.113444</w:t>
            </w:r>
          </w:p>
        </w:tc>
        <w:tc>
          <w:tcPr>
            <w:tcW w:w="960" w:type="dxa"/>
            <w:noWrap/>
            <w:hideMark/>
          </w:tcPr>
          <w:p w14:paraId="2F690614" w14:textId="77777777" w:rsidR="00472572" w:rsidRPr="00472572" w:rsidRDefault="00472572" w:rsidP="00472572">
            <w:r w:rsidRPr="00472572">
              <w:t>5.41132</w:t>
            </w:r>
          </w:p>
        </w:tc>
        <w:tc>
          <w:tcPr>
            <w:tcW w:w="960" w:type="dxa"/>
            <w:noWrap/>
            <w:hideMark/>
          </w:tcPr>
          <w:p w14:paraId="6B1B0694" w14:textId="77777777" w:rsidR="00472572" w:rsidRPr="00472572" w:rsidRDefault="00472572" w:rsidP="00472572">
            <w:r w:rsidRPr="00472572">
              <w:t>8.255769</w:t>
            </w:r>
          </w:p>
        </w:tc>
        <w:tc>
          <w:tcPr>
            <w:tcW w:w="960" w:type="dxa"/>
            <w:noWrap/>
            <w:hideMark/>
          </w:tcPr>
          <w:p w14:paraId="06D84964" w14:textId="77777777" w:rsidR="00472572" w:rsidRPr="00472572" w:rsidRDefault="00472572" w:rsidP="00472572">
            <w:r w:rsidRPr="00472572">
              <w:t>2.630307</w:t>
            </w:r>
          </w:p>
        </w:tc>
        <w:tc>
          <w:tcPr>
            <w:tcW w:w="960" w:type="dxa"/>
            <w:noWrap/>
            <w:hideMark/>
          </w:tcPr>
          <w:p w14:paraId="32842AEA" w14:textId="77777777" w:rsidR="00472572" w:rsidRPr="00472572" w:rsidRDefault="00472572" w:rsidP="00472572">
            <w:r w:rsidRPr="00472572">
              <w:t>5.920783</w:t>
            </w:r>
          </w:p>
        </w:tc>
        <w:tc>
          <w:tcPr>
            <w:tcW w:w="960" w:type="dxa"/>
            <w:noWrap/>
            <w:hideMark/>
          </w:tcPr>
          <w:p w14:paraId="136F2595" w14:textId="77777777" w:rsidR="00472572" w:rsidRPr="00472572" w:rsidRDefault="00472572" w:rsidP="00472572">
            <w:r w:rsidRPr="00472572">
              <w:t>6.152518</w:t>
            </w:r>
          </w:p>
        </w:tc>
        <w:tc>
          <w:tcPr>
            <w:tcW w:w="960" w:type="dxa"/>
            <w:noWrap/>
            <w:hideMark/>
          </w:tcPr>
          <w:p w14:paraId="2A017F0D" w14:textId="77777777" w:rsidR="00472572" w:rsidRPr="00472572" w:rsidRDefault="00472572" w:rsidP="00472572">
            <w:r w:rsidRPr="00472572">
              <w:t>7.157789</w:t>
            </w:r>
          </w:p>
        </w:tc>
      </w:tr>
      <w:tr w:rsidR="00472572" w:rsidRPr="00472572" w14:paraId="1B0C3289" w14:textId="77777777" w:rsidTr="00472572">
        <w:trPr>
          <w:trHeight w:val="300"/>
        </w:trPr>
        <w:tc>
          <w:tcPr>
            <w:tcW w:w="960" w:type="dxa"/>
            <w:noWrap/>
            <w:hideMark/>
          </w:tcPr>
          <w:p w14:paraId="7553402B" w14:textId="77777777" w:rsidR="00472572" w:rsidRPr="00472572" w:rsidRDefault="00472572" w:rsidP="00472572">
            <w:r w:rsidRPr="00472572">
              <w:t>12.47712</w:t>
            </w:r>
          </w:p>
        </w:tc>
        <w:tc>
          <w:tcPr>
            <w:tcW w:w="960" w:type="dxa"/>
            <w:noWrap/>
            <w:hideMark/>
          </w:tcPr>
          <w:p w14:paraId="15D1A011" w14:textId="77777777" w:rsidR="00472572" w:rsidRPr="00472572" w:rsidRDefault="00472572" w:rsidP="00472572">
            <w:r w:rsidRPr="00472572">
              <w:t>7.321245</w:t>
            </w:r>
          </w:p>
        </w:tc>
        <w:tc>
          <w:tcPr>
            <w:tcW w:w="960" w:type="dxa"/>
            <w:noWrap/>
            <w:hideMark/>
          </w:tcPr>
          <w:p w14:paraId="25F67C20" w14:textId="77777777" w:rsidR="00472572" w:rsidRPr="00472572" w:rsidRDefault="00472572" w:rsidP="00472572">
            <w:r w:rsidRPr="00472572">
              <w:t>6.322506</w:t>
            </w:r>
          </w:p>
        </w:tc>
        <w:tc>
          <w:tcPr>
            <w:tcW w:w="960" w:type="dxa"/>
            <w:noWrap/>
            <w:hideMark/>
          </w:tcPr>
          <w:p w14:paraId="7C04AA31" w14:textId="77777777" w:rsidR="00472572" w:rsidRPr="00472572" w:rsidRDefault="00472572" w:rsidP="00472572">
            <w:r w:rsidRPr="00472572">
              <w:t>8.609711</w:t>
            </w:r>
          </w:p>
        </w:tc>
        <w:tc>
          <w:tcPr>
            <w:tcW w:w="960" w:type="dxa"/>
            <w:noWrap/>
            <w:hideMark/>
          </w:tcPr>
          <w:p w14:paraId="5A022072" w14:textId="77777777" w:rsidR="00472572" w:rsidRPr="00472572" w:rsidRDefault="00472572" w:rsidP="00472572">
            <w:r w:rsidRPr="00472572">
              <w:t>11.96898</w:t>
            </w:r>
          </w:p>
        </w:tc>
        <w:tc>
          <w:tcPr>
            <w:tcW w:w="960" w:type="dxa"/>
            <w:noWrap/>
            <w:hideMark/>
          </w:tcPr>
          <w:p w14:paraId="1EA39EFE" w14:textId="77777777" w:rsidR="00472572" w:rsidRPr="00472572" w:rsidRDefault="00472572" w:rsidP="00472572">
            <w:r w:rsidRPr="00472572">
              <w:t>2.849655</w:t>
            </w:r>
          </w:p>
        </w:tc>
        <w:tc>
          <w:tcPr>
            <w:tcW w:w="960" w:type="dxa"/>
            <w:noWrap/>
            <w:hideMark/>
          </w:tcPr>
          <w:p w14:paraId="06172721" w14:textId="77777777" w:rsidR="00472572" w:rsidRPr="00472572" w:rsidRDefault="00472572" w:rsidP="00472572">
            <w:r w:rsidRPr="00472572">
              <w:t>6.5589</w:t>
            </w:r>
          </w:p>
        </w:tc>
        <w:tc>
          <w:tcPr>
            <w:tcW w:w="960" w:type="dxa"/>
            <w:noWrap/>
            <w:hideMark/>
          </w:tcPr>
          <w:p w14:paraId="4144E0F3" w14:textId="77777777" w:rsidR="00472572" w:rsidRPr="00472572" w:rsidRDefault="00472572" w:rsidP="00472572">
            <w:r w:rsidRPr="00472572">
              <w:t>6.844639</w:t>
            </w:r>
          </w:p>
        </w:tc>
        <w:tc>
          <w:tcPr>
            <w:tcW w:w="960" w:type="dxa"/>
            <w:noWrap/>
            <w:hideMark/>
          </w:tcPr>
          <w:p w14:paraId="0A769A74" w14:textId="77777777" w:rsidR="00472572" w:rsidRPr="00472572" w:rsidRDefault="00472572" w:rsidP="00472572">
            <w:r w:rsidRPr="00472572">
              <w:t>4.876354</w:t>
            </w:r>
          </w:p>
        </w:tc>
        <w:tc>
          <w:tcPr>
            <w:tcW w:w="960" w:type="dxa"/>
            <w:noWrap/>
            <w:hideMark/>
          </w:tcPr>
          <w:p w14:paraId="03101542" w14:textId="77777777" w:rsidR="00472572" w:rsidRPr="00472572" w:rsidRDefault="00472572" w:rsidP="00472572">
            <w:r w:rsidRPr="00472572">
              <w:t>6.902648</w:t>
            </w:r>
          </w:p>
        </w:tc>
      </w:tr>
      <w:tr w:rsidR="00472572" w:rsidRPr="00472572" w14:paraId="752BDC38" w14:textId="77777777" w:rsidTr="00472572">
        <w:trPr>
          <w:trHeight w:val="300"/>
        </w:trPr>
        <w:tc>
          <w:tcPr>
            <w:tcW w:w="960" w:type="dxa"/>
            <w:noWrap/>
            <w:hideMark/>
          </w:tcPr>
          <w:p w14:paraId="3DFB7608" w14:textId="77777777" w:rsidR="00472572" w:rsidRPr="00472572" w:rsidRDefault="00472572" w:rsidP="00472572">
            <w:r w:rsidRPr="00472572">
              <w:t>2.92747</w:t>
            </w:r>
          </w:p>
        </w:tc>
        <w:tc>
          <w:tcPr>
            <w:tcW w:w="960" w:type="dxa"/>
            <w:noWrap/>
            <w:hideMark/>
          </w:tcPr>
          <w:p w14:paraId="72EBED97" w14:textId="77777777" w:rsidR="00472572" w:rsidRPr="00472572" w:rsidRDefault="00472572" w:rsidP="00472572">
            <w:r w:rsidRPr="00472572">
              <w:t>8.743573</w:t>
            </w:r>
          </w:p>
        </w:tc>
        <w:tc>
          <w:tcPr>
            <w:tcW w:w="960" w:type="dxa"/>
            <w:noWrap/>
            <w:hideMark/>
          </w:tcPr>
          <w:p w14:paraId="6006AE24" w14:textId="77777777" w:rsidR="00472572" w:rsidRPr="00472572" w:rsidRDefault="00472572" w:rsidP="00472572">
            <w:r w:rsidRPr="00472572">
              <w:t>6.293877</w:t>
            </w:r>
          </w:p>
        </w:tc>
        <w:tc>
          <w:tcPr>
            <w:tcW w:w="960" w:type="dxa"/>
            <w:noWrap/>
            <w:hideMark/>
          </w:tcPr>
          <w:p w14:paraId="7B5397AE" w14:textId="77777777" w:rsidR="00472572" w:rsidRPr="00472572" w:rsidRDefault="00472572" w:rsidP="00472572">
            <w:r w:rsidRPr="00472572">
              <w:t>3.307942</w:t>
            </w:r>
          </w:p>
        </w:tc>
        <w:tc>
          <w:tcPr>
            <w:tcW w:w="960" w:type="dxa"/>
            <w:noWrap/>
            <w:hideMark/>
          </w:tcPr>
          <w:p w14:paraId="50EEF109" w14:textId="77777777" w:rsidR="00472572" w:rsidRPr="00472572" w:rsidRDefault="00472572" w:rsidP="00472572">
            <w:r w:rsidRPr="00472572">
              <w:t>5.60262</w:t>
            </w:r>
          </w:p>
        </w:tc>
        <w:tc>
          <w:tcPr>
            <w:tcW w:w="960" w:type="dxa"/>
            <w:noWrap/>
            <w:hideMark/>
          </w:tcPr>
          <w:p w14:paraId="79A1C5CD" w14:textId="77777777" w:rsidR="00472572" w:rsidRPr="00472572" w:rsidRDefault="00472572" w:rsidP="00472572">
            <w:r w:rsidRPr="00472572">
              <w:t>12.43361</w:t>
            </w:r>
          </w:p>
        </w:tc>
        <w:tc>
          <w:tcPr>
            <w:tcW w:w="960" w:type="dxa"/>
            <w:noWrap/>
            <w:hideMark/>
          </w:tcPr>
          <w:p w14:paraId="4E2E3A04" w14:textId="77777777" w:rsidR="00472572" w:rsidRPr="00472572" w:rsidRDefault="00472572" w:rsidP="00472572">
            <w:r w:rsidRPr="00472572">
              <w:t>7.828576</w:t>
            </w:r>
          </w:p>
        </w:tc>
        <w:tc>
          <w:tcPr>
            <w:tcW w:w="960" w:type="dxa"/>
            <w:noWrap/>
            <w:hideMark/>
          </w:tcPr>
          <w:p w14:paraId="5E747EB2" w14:textId="77777777" w:rsidR="00472572" w:rsidRPr="00472572" w:rsidRDefault="00472572" w:rsidP="00472572">
            <w:r w:rsidRPr="00472572">
              <w:t>2.872294</w:t>
            </w:r>
          </w:p>
        </w:tc>
        <w:tc>
          <w:tcPr>
            <w:tcW w:w="960" w:type="dxa"/>
            <w:noWrap/>
            <w:hideMark/>
          </w:tcPr>
          <w:p w14:paraId="362D6B4D" w14:textId="77777777" w:rsidR="00472572" w:rsidRPr="00472572" w:rsidRDefault="00472572" w:rsidP="00472572">
            <w:r w:rsidRPr="00472572">
              <w:t>7.138185</w:t>
            </w:r>
          </w:p>
        </w:tc>
        <w:tc>
          <w:tcPr>
            <w:tcW w:w="960" w:type="dxa"/>
            <w:noWrap/>
            <w:hideMark/>
          </w:tcPr>
          <w:p w14:paraId="077A2D63" w14:textId="77777777" w:rsidR="00472572" w:rsidRPr="00472572" w:rsidRDefault="00472572" w:rsidP="00472572">
            <w:r w:rsidRPr="00472572">
              <w:t>8.196044</w:t>
            </w:r>
          </w:p>
        </w:tc>
      </w:tr>
      <w:tr w:rsidR="00472572" w:rsidRPr="00472572" w14:paraId="73118FD2" w14:textId="77777777" w:rsidTr="00472572">
        <w:trPr>
          <w:trHeight w:val="300"/>
        </w:trPr>
        <w:tc>
          <w:tcPr>
            <w:tcW w:w="960" w:type="dxa"/>
            <w:noWrap/>
            <w:hideMark/>
          </w:tcPr>
          <w:p w14:paraId="2EAC4575" w14:textId="77777777" w:rsidR="00472572" w:rsidRPr="00472572" w:rsidRDefault="00472572" w:rsidP="00472572">
            <w:r w:rsidRPr="00472572">
              <w:t>3.256048</w:t>
            </w:r>
          </w:p>
        </w:tc>
        <w:tc>
          <w:tcPr>
            <w:tcW w:w="960" w:type="dxa"/>
            <w:noWrap/>
            <w:hideMark/>
          </w:tcPr>
          <w:p w14:paraId="21F16FC0" w14:textId="77777777" w:rsidR="00472572" w:rsidRPr="00472572" w:rsidRDefault="00472572" w:rsidP="00472572">
            <w:r w:rsidRPr="00472572">
              <w:t>2.396759</w:t>
            </w:r>
          </w:p>
        </w:tc>
        <w:tc>
          <w:tcPr>
            <w:tcW w:w="960" w:type="dxa"/>
            <w:noWrap/>
            <w:hideMark/>
          </w:tcPr>
          <w:p w14:paraId="4658CED9" w14:textId="77777777" w:rsidR="00472572" w:rsidRPr="00472572" w:rsidRDefault="00472572" w:rsidP="00472572">
            <w:r w:rsidRPr="00472572">
              <w:t>7.693489</w:t>
            </w:r>
          </w:p>
        </w:tc>
        <w:tc>
          <w:tcPr>
            <w:tcW w:w="960" w:type="dxa"/>
            <w:noWrap/>
            <w:hideMark/>
          </w:tcPr>
          <w:p w14:paraId="58043A37" w14:textId="77777777" w:rsidR="00472572" w:rsidRPr="00472572" w:rsidRDefault="00472572" w:rsidP="00472572">
            <w:r w:rsidRPr="00472572">
              <w:t>6.904692</w:t>
            </w:r>
          </w:p>
        </w:tc>
        <w:tc>
          <w:tcPr>
            <w:tcW w:w="960" w:type="dxa"/>
            <w:noWrap/>
            <w:hideMark/>
          </w:tcPr>
          <w:p w14:paraId="353A3296" w14:textId="77777777" w:rsidR="00472572" w:rsidRPr="00472572" w:rsidRDefault="00472572" w:rsidP="00472572">
            <w:r w:rsidRPr="00472572">
              <w:t>6.989087</w:t>
            </w:r>
          </w:p>
        </w:tc>
        <w:tc>
          <w:tcPr>
            <w:tcW w:w="960" w:type="dxa"/>
            <w:noWrap/>
            <w:hideMark/>
          </w:tcPr>
          <w:p w14:paraId="14B37FD5" w14:textId="77777777" w:rsidR="00472572" w:rsidRPr="00472572" w:rsidRDefault="00472572" w:rsidP="00472572">
            <w:r w:rsidRPr="00472572">
              <w:t>3.252756</w:t>
            </w:r>
          </w:p>
        </w:tc>
        <w:tc>
          <w:tcPr>
            <w:tcW w:w="960" w:type="dxa"/>
            <w:noWrap/>
            <w:hideMark/>
          </w:tcPr>
          <w:p w14:paraId="453BD1F7" w14:textId="77777777" w:rsidR="00472572" w:rsidRPr="00472572" w:rsidRDefault="00472572" w:rsidP="00472572">
            <w:r w:rsidRPr="00472572">
              <w:t>2.732116</w:t>
            </w:r>
          </w:p>
        </w:tc>
        <w:tc>
          <w:tcPr>
            <w:tcW w:w="960" w:type="dxa"/>
            <w:noWrap/>
            <w:hideMark/>
          </w:tcPr>
          <w:p w14:paraId="22F2C46D" w14:textId="77777777" w:rsidR="00472572" w:rsidRPr="00472572" w:rsidRDefault="00472572" w:rsidP="00472572">
            <w:r w:rsidRPr="00472572">
              <w:t>8.303976</w:t>
            </w:r>
          </w:p>
        </w:tc>
        <w:tc>
          <w:tcPr>
            <w:tcW w:w="960" w:type="dxa"/>
            <w:noWrap/>
            <w:hideMark/>
          </w:tcPr>
          <w:p w14:paraId="56665F51" w14:textId="77777777" w:rsidR="00472572" w:rsidRPr="00472572" w:rsidRDefault="00472572" w:rsidP="00472572">
            <w:r w:rsidRPr="00472572">
              <w:t>3.250386</w:t>
            </w:r>
          </w:p>
        </w:tc>
        <w:tc>
          <w:tcPr>
            <w:tcW w:w="960" w:type="dxa"/>
            <w:noWrap/>
            <w:hideMark/>
          </w:tcPr>
          <w:p w14:paraId="30637879" w14:textId="77777777" w:rsidR="00472572" w:rsidRPr="00472572" w:rsidRDefault="00472572" w:rsidP="00472572">
            <w:r w:rsidRPr="00472572">
              <w:t>7.482086</w:t>
            </w:r>
          </w:p>
        </w:tc>
      </w:tr>
      <w:tr w:rsidR="00472572" w:rsidRPr="00472572" w14:paraId="4B954A7F" w14:textId="77777777" w:rsidTr="00472572">
        <w:trPr>
          <w:trHeight w:val="300"/>
        </w:trPr>
        <w:tc>
          <w:tcPr>
            <w:tcW w:w="960" w:type="dxa"/>
            <w:noWrap/>
            <w:hideMark/>
          </w:tcPr>
          <w:p w14:paraId="03C771A4" w14:textId="77777777" w:rsidR="00472572" w:rsidRPr="00472572" w:rsidRDefault="00472572" w:rsidP="00472572">
            <w:r w:rsidRPr="00472572">
              <w:t>3.257519</w:t>
            </w:r>
          </w:p>
        </w:tc>
        <w:tc>
          <w:tcPr>
            <w:tcW w:w="960" w:type="dxa"/>
            <w:noWrap/>
            <w:hideMark/>
          </w:tcPr>
          <w:p w14:paraId="155F47EB" w14:textId="77777777" w:rsidR="00472572" w:rsidRPr="00472572" w:rsidRDefault="00472572" w:rsidP="00472572">
            <w:r w:rsidRPr="00472572">
              <w:t>7.184155</w:t>
            </w:r>
          </w:p>
        </w:tc>
        <w:tc>
          <w:tcPr>
            <w:tcW w:w="960" w:type="dxa"/>
            <w:noWrap/>
            <w:hideMark/>
          </w:tcPr>
          <w:p w14:paraId="0356C3B6" w14:textId="77777777" w:rsidR="00472572" w:rsidRPr="00472572" w:rsidRDefault="00472572" w:rsidP="00472572">
            <w:r w:rsidRPr="00472572">
              <w:t>2.917988</w:t>
            </w:r>
          </w:p>
        </w:tc>
        <w:tc>
          <w:tcPr>
            <w:tcW w:w="960" w:type="dxa"/>
            <w:noWrap/>
            <w:hideMark/>
          </w:tcPr>
          <w:p w14:paraId="329EDF94" w14:textId="77777777" w:rsidR="00472572" w:rsidRPr="00472572" w:rsidRDefault="00472572" w:rsidP="00472572">
            <w:r w:rsidRPr="00472572">
              <w:t>12.19283</w:t>
            </w:r>
          </w:p>
        </w:tc>
        <w:tc>
          <w:tcPr>
            <w:tcW w:w="960" w:type="dxa"/>
            <w:noWrap/>
            <w:hideMark/>
          </w:tcPr>
          <w:p w14:paraId="13F40F07" w14:textId="77777777" w:rsidR="00472572" w:rsidRPr="00472572" w:rsidRDefault="00472572" w:rsidP="00472572">
            <w:r w:rsidRPr="00472572">
              <w:t>7.953125</w:t>
            </w:r>
          </w:p>
        </w:tc>
        <w:tc>
          <w:tcPr>
            <w:tcW w:w="960" w:type="dxa"/>
            <w:noWrap/>
            <w:hideMark/>
          </w:tcPr>
          <w:p w14:paraId="14F1465A" w14:textId="77777777" w:rsidR="00472572" w:rsidRPr="00472572" w:rsidRDefault="00472572" w:rsidP="00472572">
            <w:r w:rsidRPr="00472572">
              <w:t>5.416524</w:t>
            </w:r>
          </w:p>
        </w:tc>
        <w:tc>
          <w:tcPr>
            <w:tcW w:w="960" w:type="dxa"/>
            <w:noWrap/>
            <w:hideMark/>
          </w:tcPr>
          <w:p w14:paraId="0724B720" w14:textId="77777777" w:rsidR="00472572" w:rsidRPr="00472572" w:rsidRDefault="00472572" w:rsidP="00472572">
            <w:r w:rsidRPr="00472572">
              <w:t>7.966014</w:t>
            </w:r>
          </w:p>
        </w:tc>
        <w:tc>
          <w:tcPr>
            <w:tcW w:w="960" w:type="dxa"/>
            <w:noWrap/>
            <w:hideMark/>
          </w:tcPr>
          <w:p w14:paraId="26920498" w14:textId="77777777" w:rsidR="00472572" w:rsidRPr="00472572" w:rsidRDefault="00472572" w:rsidP="00472572">
            <w:r w:rsidRPr="00472572">
              <w:t>7.637088</w:t>
            </w:r>
          </w:p>
        </w:tc>
        <w:tc>
          <w:tcPr>
            <w:tcW w:w="960" w:type="dxa"/>
            <w:noWrap/>
            <w:hideMark/>
          </w:tcPr>
          <w:p w14:paraId="4AC6F703" w14:textId="77777777" w:rsidR="00472572" w:rsidRPr="00472572" w:rsidRDefault="00472572" w:rsidP="00472572">
            <w:r w:rsidRPr="00472572">
              <w:t>6.994981</w:t>
            </w:r>
          </w:p>
        </w:tc>
        <w:tc>
          <w:tcPr>
            <w:tcW w:w="960" w:type="dxa"/>
            <w:noWrap/>
            <w:hideMark/>
          </w:tcPr>
          <w:p w14:paraId="4DFF05FB" w14:textId="77777777" w:rsidR="00472572" w:rsidRPr="00472572" w:rsidRDefault="00472572" w:rsidP="00472572">
            <w:r w:rsidRPr="00472572">
              <w:t>7.140615</w:t>
            </w:r>
          </w:p>
        </w:tc>
      </w:tr>
      <w:tr w:rsidR="00472572" w:rsidRPr="00472572" w14:paraId="3A53F2E4" w14:textId="77777777" w:rsidTr="00472572">
        <w:trPr>
          <w:trHeight w:val="300"/>
        </w:trPr>
        <w:tc>
          <w:tcPr>
            <w:tcW w:w="960" w:type="dxa"/>
            <w:noWrap/>
            <w:hideMark/>
          </w:tcPr>
          <w:p w14:paraId="3957BB96" w14:textId="77777777" w:rsidR="00472572" w:rsidRPr="00472572" w:rsidRDefault="00472572" w:rsidP="00472572">
            <w:r w:rsidRPr="00472572">
              <w:t>3.27766</w:t>
            </w:r>
          </w:p>
        </w:tc>
        <w:tc>
          <w:tcPr>
            <w:tcW w:w="960" w:type="dxa"/>
            <w:noWrap/>
            <w:hideMark/>
          </w:tcPr>
          <w:p w14:paraId="75C42DF9" w14:textId="77777777" w:rsidR="00472572" w:rsidRPr="00472572" w:rsidRDefault="00472572" w:rsidP="00472572">
            <w:r w:rsidRPr="00472572">
              <w:t>11.67633</w:t>
            </w:r>
          </w:p>
        </w:tc>
        <w:tc>
          <w:tcPr>
            <w:tcW w:w="960" w:type="dxa"/>
            <w:noWrap/>
            <w:hideMark/>
          </w:tcPr>
          <w:p w14:paraId="0224AA6A" w14:textId="77777777" w:rsidR="00472572" w:rsidRPr="00472572" w:rsidRDefault="00472572" w:rsidP="00472572">
            <w:r w:rsidRPr="00472572">
              <w:t>6.227276</w:t>
            </w:r>
          </w:p>
        </w:tc>
        <w:tc>
          <w:tcPr>
            <w:tcW w:w="960" w:type="dxa"/>
            <w:noWrap/>
            <w:hideMark/>
          </w:tcPr>
          <w:p w14:paraId="53AA48D9" w14:textId="77777777" w:rsidR="00472572" w:rsidRPr="00472572" w:rsidRDefault="00472572" w:rsidP="00472572">
            <w:r w:rsidRPr="00472572">
              <w:t>3.163658</w:t>
            </w:r>
          </w:p>
        </w:tc>
        <w:tc>
          <w:tcPr>
            <w:tcW w:w="960" w:type="dxa"/>
            <w:noWrap/>
            <w:hideMark/>
          </w:tcPr>
          <w:p w14:paraId="46B98A58" w14:textId="77777777" w:rsidR="00472572" w:rsidRPr="00472572" w:rsidRDefault="00472572" w:rsidP="00472572">
            <w:r w:rsidRPr="00472572">
              <w:t>7.631374</w:t>
            </w:r>
          </w:p>
        </w:tc>
        <w:tc>
          <w:tcPr>
            <w:tcW w:w="960" w:type="dxa"/>
            <w:noWrap/>
            <w:hideMark/>
          </w:tcPr>
          <w:p w14:paraId="56FD36D2" w14:textId="77777777" w:rsidR="00472572" w:rsidRPr="00472572" w:rsidRDefault="00472572" w:rsidP="00472572">
            <w:r w:rsidRPr="00472572">
              <w:t>11.85316</w:t>
            </w:r>
          </w:p>
        </w:tc>
        <w:tc>
          <w:tcPr>
            <w:tcW w:w="960" w:type="dxa"/>
            <w:noWrap/>
            <w:hideMark/>
          </w:tcPr>
          <w:p w14:paraId="4B2D02DC" w14:textId="77777777" w:rsidR="00472572" w:rsidRPr="00472572" w:rsidRDefault="00472572" w:rsidP="00472572">
            <w:r w:rsidRPr="00472572">
              <w:t>4.653306</w:t>
            </w:r>
          </w:p>
        </w:tc>
        <w:tc>
          <w:tcPr>
            <w:tcW w:w="960" w:type="dxa"/>
            <w:noWrap/>
            <w:hideMark/>
          </w:tcPr>
          <w:p w14:paraId="18D39355" w14:textId="77777777" w:rsidR="00472572" w:rsidRPr="00472572" w:rsidRDefault="00472572" w:rsidP="00472572">
            <w:r w:rsidRPr="00472572">
              <w:t>3.353619</w:t>
            </w:r>
          </w:p>
        </w:tc>
        <w:tc>
          <w:tcPr>
            <w:tcW w:w="960" w:type="dxa"/>
            <w:noWrap/>
            <w:hideMark/>
          </w:tcPr>
          <w:p w14:paraId="07C7DC74" w14:textId="77777777" w:rsidR="00472572" w:rsidRPr="00472572" w:rsidRDefault="00472572" w:rsidP="00472572">
            <w:r w:rsidRPr="00472572">
              <w:t>10.88461</w:t>
            </w:r>
          </w:p>
        </w:tc>
        <w:tc>
          <w:tcPr>
            <w:tcW w:w="960" w:type="dxa"/>
            <w:noWrap/>
            <w:hideMark/>
          </w:tcPr>
          <w:p w14:paraId="196106F0" w14:textId="77777777" w:rsidR="00472572" w:rsidRPr="00472572" w:rsidRDefault="00472572" w:rsidP="00472572">
            <w:r w:rsidRPr="00472572">
              <w:t>6.558179</w:t>
            </w:r>
          </w:p>
        </w:tc>
      </w:tr>
      <w:tr w:rsidR="00472572" w:rsidRPr="00472572" w14:paraId="4243CEF7" w14:textId="77777777" w:rsidTr="00472572">
        <w:trPr>
          <w:trHeight w:val="300"/>
        </w:trPr>
        <w:tc>
          <w:tcPr>
            <w:tcW w:w="960" w:type="dxa"/>
            <w:noWrap/>
            <w:hideMark/>
          </w:tcPr>
          <w:p w14:paraId="4199D62A" w14:textId="77777777" w:rsidR="00472572" w:rsidRPr="00472572" w:rsidRDefault="00472572" w:rsidP="00472572">
            <w:r w:rsidRPr="00472572">
              <w:t>4.508366</w:t>
            </w:r>
          </w:p>
        </w:tc>
        <w:tc>
          <w:tcPr>
            <w:tcW w:w="960" w:type="dxa"/>
            <w:noWrap/>
            <w:hideMark/>
          </w:tcPr>
          <w:p w14:paraId="45B9F215" w14:textId="77777777" w:rsidR="00472572" w:rsidRPr="00472572" w:rsidRDefault="00472572" w:rsidP="00472572">
            <w:r w:rsidRPr="00472572">
              <w:t>2.272037</w:t>
            </w:r>
          </w:p>
        </w:tc>
        <w:tc>
          <w:tcPr>
            <w:tcW w:w="960" w:type="dxa"/>
            <w:noWrap/>
            <w:hideMark/>
          </w:tcPr>
          <w:p w14:paraId="0988EDE4" w14:textId="77777777" w:rsidR="00472572" w:rsidRPr="00472572" w:rsidRDefault="00472572" w:rsidP="00472572">
            <w:r w:rsidRPr="00472572">
              <w:t>12.34817</w:t>
            </w:r>
          </w:p>
        </w:tc>
        <w:tc>
          <w:tcPr>
            <w:tcW w:w="960" w:type="dxa"/>
            <w:noWrap/>
            <w:hideMark/>
          </w:tcPr>
          <w:p w14:paraId="651B0AA2" w14:textId="77777777" w:rsidR="00472572" w:rsidRPr="00472572" w:rsidRDefault="00472572" w:rsidP="00472572">
            <w:r w:rsidRPr="00472572">
              <w:t>6.520822</w:t>
            </w:r>
          </w:p>
        </w:tc>
        <w:tc>
          <w:tcPr>
            <w:tcW w:w="960" w:type="dxa"/>
            <w:noWrap/>
            <w:hideMark/>
          </w:tcPr>
          <w:p w14:paraId="5973DBA4" w14:textId="77777777" w:rsidR="00472572" w:rsidRPr="00472572" w:rsidRDefault="00472572" w:rsidP="00472572">
            <w:r w:rsidRPr="00472572">
              <w:t>7.662911</w:t>
            </w:r>
          </w:p>
        </w:tc>
        <w:tc>
          <w:tcPr>
            <w:tcW w:w="960" w:type="dxa"/>
            <w:noWrap/>
            <w:hideMark/>
          </w:tcPr>
          <w:p w14:paraId="4CBE06E8" w14:textId="77777777" w:rsidR="00472572" w:rsidRPr="00472572" w:rsidRDefault="00472572" w:rsidP="00472572">
            <w:r w:rsidRPr="00472572">
              <w:t>7.797127</w:t>
            </w:r>
          </w:p>
        </w:tc>
        <w:tc>
          <w:tcPr>
            <w:tcW w:w="960" w:type="dxa"/>
            <w:noWrap/>
            <w:hideMark/>
          </w:tcPr>
          <w:p w14:paraId="311BD470" w14:textId="77777777" w:rsidR="00472572" w:rsidRPr="00472572" w:rsidRDefault="00472572" w:rsidP="00472572">
            <w:r w:rsidRPr="00472572">
              <w:t>6.769272</w:t>
            </w:r>
          </w:p>
        </w:tc>
        <w:tc>
          <w:tcPr>
            <w:tcW w:w="960" w:type="dxa"/>
            <w:noWrap/>
            <w:hideMark/>
          </w:tcPr>
          <w:p w14:paraId="13B1A495" w14:textId="77777777" w:rsidR="00472572" w:rsidRPr="00472572" w:rsidRDefault="00472572" w:rsidP="00472572">
            <w:r w:rsidRPr="00472572">
              <w:t>8.5458</w:t>
            </w:r>
          </w:p>
        </w:tc>
        <w:tc>
          <w:tcPr>
            <w:tcW w:w="960" w:type="dxa"/>
            <w:noWrap/>
            <w:hideMark/>
          </w:tcPr>
          <w:p w14:paraId="21039E14" w14:textId="77777777" w:rsidR="00472572" w:rsidRPr="00472572" w:rsidRDefault="00472572" w:rsidP="00472572">
            <w:r w:rsidRPr="00472572">
              <w:t>7.856473</w:t>
            </w:r>
          </w:p>
        </w:tc>
        <w:tc>
          <w:tcPr>
            <w:tcW w:w="960" w:type="dxa"/>
            <w:noWrap/>
            <w:hideMark/>
          </w:tcPr>
          <w:p w14:paraId="22D436B7" w14:textId="77777777" w:rsidR="00472572" w:rsidRPr="00472572" w:rsidRDefault="00472572" w:rsidP="00472572">
            <w:r w:rsidRPr="00472572">
              <w:t>7.636883</w:t>
            </w:r>
          </w:p>
        </w:tc>
      </w:tr>
      <w:tr w:rsidR="00472572" w:rsidRPr="00472572" w14:paraId="45DDD590" w14:textId="77777777" w:rsidTr="00472572">
        <w:trPr>
          <w:trHeight w:val="300"/>
        </w:trPr>
        <w:tc>
          <w:tcPr>
            <w:tcW w:w="960" w:type="dxa"/>
            <w:noWrap/>
            <w:hideMark/>
          </w:tcPr>
          <w:p w14:paraId="3E67B452" w14:textId="77777777" w:rsidR="00472572" w:rsidRPr="00472572" w:rsidRDefault="00472572" w:rsidP="00472572">
            <w:r w:rsidRPr="00472572">
              <w:t>7.62055</w:t>
            </w:r>
          </w:p>
        </w:tc>
        <w:tc>
          <w:tcPr>
            <w:tcW w:w="960" w:type="dxa"/>
            <w:noWrap/>
            <w:hideMark/>
          </w:tcPr>
          <w:p w14:paraId="2B7D786B" w14:textId="77777777" w:rsidR="00472572" w:rsidRPr="00472572" w:rsidRDefault="00472572" w:rsidP="00472572">
            <w:r w:rsidRPr="00472572">
              <w:t>7.192035</w:t>
            </w:r>
          </w:p>
        </w:tc>
        <w:tc>
          <w:tcPr>
            <w:tcW w:w="960" w:type="dxa"/>
            <w:noWrap/>
            <w:hideMark/>
          </w:tcPr>
          <w:p w14:paraId="0781776B" w14:textId="77777777" w:rsidR="00472572" w:rsidRPr="00472572" w:rsidRDefault="00472572" w:rsidP="00472572">
            <w:r w:rsidRPr="00472572">
              <w:t>8.130516</w:t>
            </w:r>
          </w:p>
        </w:tc>
        <w:tc>
          <w:tcPr>
            <w:tcW w:w="960" w:type="dxa"/>
            <w:noWrap/>
            <w:hideMark/>
          </w:tcPr>
          <w:p w14:paraId="0CCEEF7C" w14:textId="77777777" w:rsidR="00472572" w:rsidRPr="00472572" w:rsidRDefault="00472572" w:rsidP="00472572">
            <w:r w:rsidRPr="00472572">
              <w:t>2.420324</w:t>
            </w:r>
          </w:p>
        </w:tc>
        <w:tc>
          <w:tcPr>
            <w:tcW w:w="960" w:type="dxa"/>
            <w:noWrap/>
            <w:hideMark/>
          </w:tcPr>
          <w:p w14:paraId="79C61094" w14:textId="77777777" w:rsidR="00472572" w:rsidRPr="00472572" w:rsidRDefault="00472572" w:rsidP="00472572">
            <w:r w:rsidRPr="00472572">
              <w:t>7.556884</w:t>
            </w:r>
          </w:p>
        </w:tc>
        <w:tc>
          <w:tcPr>
            <w:tcW w:w="960" w:type="dxa"/>
            <w:noWrap/>
            <w:hideMark/>
          </w:tcPr>
          <w:p w14:paraId="3E77083C" w14:textId="77777777" w:rsidR="00472572" w:rsidRPr="00472572" w:rsidRDefault="00472572" w:rsidP="00472572">
            <w:r w:rsidRPr="00472572">
              <w:t>5.297452</w:t>
            </w:r>
          </w:p>
        </w:tc>
        <w:tc>
          <w:tcPr>
            <w:tcW w:w="960" w:type="dxa"/>
            <w:noWrap/>
            <w:hideMark/>
          </w:tcPr>
          <w:p w14:paraId="7783B30B" w14:textId="77777777" w:rsidR="00472572" w:rsidRPr="00472572" w:rsidRDefault="00472572" w:rsidP="00472572">
            <w:r w:rsidRPr="00472572">
              <w:t>7.485652</w:t>
            </w:r>
          </w:p>
        </w:tc>
        <w:tc>
          <w:tcPr>
            <w:tcW w:w="960" w:type="dxa"/>
            <w:noWrap/>
            <w:hideMark/>
          </w:tcPr>
          <w:p w14:paraId="1278B79E" w14:textId="77777777" w:rsidR="00472572" w:rsidRPr="00472572" w:rsidRDefault="00472572" w:rsidP="00472572">
            <w:r w:rsidRPr="00472572">
              <w:t>8.551637</w:t>
            </w:r>
          </w:p>
        </w:tc>
        <w:tc>
          <w:tcPr>
            <w:tcW w:w="960" w:type="dxa"/>
            <w:noWrap/>
            <w:hideMark/>
          </w:tcPr>
          <w:p w14:paraId="3C28DD60" w14:textId="77777777" w:rsidR="00472572" w:rsidRPr="00472572" w:rsidRDefault="00472572" w:rsidP="00472572">
            <w:r w:rsidRPr="00472572">
              <w:t>7.295369</w:t>
            </w:r>
          </w:p>
        </w:tc>
        <w:tc>
          <w:tcPr>
            <w:tcW w:w="960" w:type="dxa"/>
            <w:noWrap/>
            <w:hideMark/>
          </w:tcPr>
          <w:p w14:paraId="06C16F77" w14:textId="77777777" w:rsidR="00472572" w:rsidRPr="00472572" w:rsidRDefault="00472572" w:rsidP="00472572">
            <w:r w:rsidRPr="00472572">
              <w:t>4.627279</w:t>
            </w:r>
          </w:p>
        </w:tc>
      </w:tr>
      <w:tr w:rsidR="00472572" w:rsidRPr="00472572" w14:paraId="5500277E" w14:textId="77777777" w:rsidTr="00472572">
        <w:trPr>
          <w:trHeight w:val="300"/>
        </w:trPr>
        <w:tc>
          <w:tcPr>
            <w:tcW w:w="960" w:type="dxa"/>
            <w:noWrap/>
            <w:hideMark/>
          </w:tcPr>
          <w:p w14:paraId="6A56CB07" w14:textId="77777777" w:rsidR="00472572" w:rsidRPr="00472572" w:rsidRDefault="00472572" w:rsidP="00472572">
            <w:r w:rsidRPr="00472572">
              <w:t>11.8809</w:t>
            </w:r>
          </w:p>
        </w:tc>
        <w:tc>
          <w:tcPr>
            <w:tcW w:w="960" w:type="dxa"/>
            <w:noWrap/>
            <w:hideMark/>
          </w:tcPr>
          <w:p w14:paraId="1EB7C3F5" w14:textId="77777777" w:rsidR="00472572" w:rsidRPr="00472572" w:rsidRDefault="00472572" w:rsidP="00472572">
            <w:r w:rsidRPr="00472572">
              <w:t>12.70737</w:t>
            </w:r>
          </w:p>
        </w:tc>
        <w:tc>
          <w:tcPr>
            <w:tcW w:w="960" w:type="dxa"/>
            <w:noWrap/>
            <w:hideMark/>
          </w:tcPr>
          <w:p w14:paraId="0AE53D83" w14:textId="77777777" w:rsidR="00472572" w:rsidRPr="00472572" w:rsidRDefault="00472572" w:rsidP="00472572">
            <w:r w:rsidRPr="00472572">
              <w:t>7.407907</w:t>
            </w:r>
          </w:p>
        </w:tc>
        <w:tc>
          <w:tcPr>
            <w:tcW w:w="960" w:type="dxa"/>
            <w:noWrap/>
            <w:hideMark/>
          </w:tcPr>
          <w:p w14:paraId="17758436" w14:textId="77777777" w:rsidR="00472572" w:rsidRPr="00472572" w:rsidRDefault="00472572" w:rsidP="00472572">
            <w:r w:rsidRPr="00472572">
              <w:t>7.958778</w:t>
            </w:r>
          </w:p>
        </w:tc>
        <w:tc>
          <w:tcPr>
            <w:tcW w:w="960" w:type="dxa"/>
            <w:noWrap/>
            <w:hideMark/>
          </w:tcPr>
          <w:p w14:paraId="125DD93F" w14:textId="77777777" w:rsidR="00472572" w:rsidRPr="00472572" w:rsidRDefault="00472572" w:rsidP="00472572">
            <w:r w:rsidRPr="00472572">
              <w:t>6.712185</w:t>
            </w:r>
          </w:p>
        </w:tc>
        <w:tc>
          <w:tcPr>
            <w:tcW w:w="960" w:type="dxa"/>
            <w:noWrap/>
            <w:hideMark/>
          </w:tcPr>
          <w:p w14:paraId="35640042" w14:textId="77777777" w:rsidR="00472572" w:rsidRPr="00472572" w:rsidRDefault="00472572" w:rsidP="00472572">
            <w:r w:rsidRPr="00472572">
              <w:t>12.55643</w:t>
            </w:r>
          </w:p>
        </w:tc>
        <w:tc>
          <w:tcPr>
            <w:tcW w:w="960" w:type="dxa"/>
            <w:noWrap/>
            <w:hideMark/>
          </w:tcPr>
          <w:p w14:paraId="586AAA8F" w14:textId="77777777" w:rsidR="00472572" w:rsidRPr="00472572" w:rsidRDefault="00472572" w:rsidP="00472572">
            <w:r w:rsidRPr="00472572">
              <w:t>12.42345</w:t>
            </w:r>
          </w:p>
        </w:tc>
        <w:tc>
          <w:tcPr>
            <w:tcW w:w="960" w:type="dxa"/>
            <w:noWrap/>
            <w:hideMark/>
          </w:tcPr>
          <w:p w14:paraId="0F1E0DD6" w14:textId="77777777" w:rsidR="00472572" w:rsidRPr="00472572" w:rsidRDefault="00472572" w:rsidP="00472572">
            <w:r w:rsidRPr="00472572">
              <w:t>2.932646</w:t>
            </w:r>
          </w:p>
        </w:tc>
        <w:tc>
          <w:tcPr>
            <w:tcW w:w="960" w:type="dxa"/>
            <w:noWrap/>
            <w:hideMark/>
          </w:tcPr>
          <w:p w14:paraId="0F059513" w14:textId="77777777" w:rsidR="00472572" w:rsidRPr="00472572" w:rsidRDefault="00472572" w:rsidP="00472572">
            <w:r w:rsidRPr="00472572">
              <w:t>8.388209</w:t>
            </w:r>
          </w:p>
        </w:tc>
        <w:tc>
          <w:tcPr>
            <w:tcW w:w="960" w:type="dxa"/>
            <w:noWrap/>
            <w:hideMark/>
          </w:tcPr>
          <w:p w14:paraId="6434B492" w14:textId="77777777" w:rsidR="00472572" w:rsidRPr="00472572" w:rsidRDefault="00472572" w:rsidP="00472572">
            <w:r w:rsidRPr="00472572">
              <w:t>7.288761</w:t>
            </w:r>
          </w:p>
        </w:tc>
      </w:tr>
      <w:tr w:rsidR="00472572" w:rsidRPr="00472572" w14:paraId="2CADAC74" w14:textId="77777777" w:rsidTr="00472572">
        <w:trPr>
          <w:trHeight w:val="300"/>
        </w:trPr>
        <w:tc>
          <w:tcPr>
            <w:tcW w:w="960" w:type="dxa"/>
            <w:noWrap/>
            <w:hideMark/>
          </w:tcPr>
          <w:p w14:paraId="01F8008B" w14:textId="77777777" w:rsidR="00472572" w:rsidRPr="00472572" w:rsidRDefault="00472572" w:rsidP="00472572">
            <w:pPr>
              <w:rPr>
                <w:b/>
                <w:bCs/>
              </w:rPr>
            </w:pPr>
            <w:r w:rsidRPr="00472572">
              <w:rPr>
                <w:b/>
                <w:bCs/>
              </w:rPr>
              <w:t>6.717051</w:t>
            </w:r>
          </w:p>
        </w:tc>
        <w:tc>
          <w:tcPr>
            <w:tcW w:w="960" w:type="dxa"/>
            <w:noWrap/>
            <w:hideMark/>
          </w:tcPr>
          <w:p w14:paraId="223979F6" w14:textId="77777777" w:rsidR="00472572" w:rsidRPr="00472572" w:rsidRDefault="00472572" w:rsidP="00472572">
            <w:pPr>
              <w:rPr>
                <w:b/>
                <w:bCs/>
              </w:rPr>
            </w:pPr>
            <w:r w:rsidRPr="00472572">
              <w:rPr>
                <w:b/>
                <w:bCs/>
              </w:rPr>
              <w:t>7.767605</w:t>
            </w:r>
          </w:p>
        </w:tc>
        <w:tc>
          <w:tcPr>
            <w:tcW w:w="960" w:type="dxa"/>
            <w:noWrap/>
            <w:hideMark/>
          </w:tcPr>
          <w:p w14:paraId="1208A551" w14:textId="77777777" w:rsidR="00472572" w:rsidRPr="00472572" w:rsidRDefault="00472572" w:rsidP="00472572">
            <w:pPr>
              <w:rPr>
                <w:b/>
                <w:bCs/>
              </w:rPr>
            </w:pPr>
            <w:r w:rsidRPr="00472572">
              <w:rPr>
                <w:b/>
                <w:bCs/>
              </w:rPr>
              <w:t>7.414105</w:t>
            </w:r>
          </w:p>
        </w:tc>
        <w:tc>
          <w:tcPr>
            <w:tcW w:w="960" w:type="dxa"/>
            <w:noWrap/>
            <w:hideMark/>
          </w:tcPr>
          <w:p w14:paraId="70BAE1D3" w14:textId="77777777" w:rsidR="00472572" w:rsidRPr="00472572" w:rsidRDefault="00472572" w:rsidP="00472572">
            <w:pPr>
              <w:rPr>
                <w:b/>
                <w:bCs/>
              </w:rPr>
            </w:pPr>
            <w:r w:rsidRPr="00472572">
              <w:rPr>
                <w:b/>
                <w:bCs/>
              </w:rPr>
              <w:t>6.360738</w:t>
            </w:r>
          </w:p>
        </w:tc>
        <w:tc>
          <w:tcPr>
            <w:tcW w:w="960" w:type="dxa"/>
            <w:noWrap/>
            <w:hideMark/>
          </w:tcPr>
          <w:p w14:paraId="4C764DD8" w14:textId="77777777" w:rsidR="00472572" w:rsidRPr="00472572" w:rsidRDefault="00472572" w:rsidP="00472572">
            <w:pPr>
              <w:rPr>
                <w:b/>
                <w:bCs/>
              </w:rPr>
            </w:pPr>
            <w:r w:rsidRPr="00472572">
              <w:rPr>
                <w:b/>
                <w:bCs/>
              </w:rPr>
              <w:t>7.482549</w:t>
            </w:r>
          </w:p>
        </w:tc>
        <w:tc>
          <w:tcPr>
            <w:tcW w:w="960" w:type="dxa"/>
            <w:noWrap/>
            <w:hideMark/>
          </w:tcPr>
          <w:p w14:paraId="71952A69" w14:textId="77777777" w:rsidR="00472572" w:rsidRPr="00472572" w:rsidRDefault="00472572" w:rsidP="00472572">
            <w:pPr>
              <w:rPr>
                <w:b/>
                <w:bCs/>
              </w:rPr>
            </w:pPr>
            <w:r w:rsidRPr="00472572">
              <w:rPr>
                <w:b/>
                <w:bCs/>
              </w:rPr>
              <w:t>7.535281</w:t>
            </w:r>
          </w:p>
        </w:tc>
        <w:tc>
          <w:tcPr>
            <w:tcW w:w="960" w:type="dxa"/>
            <w:noWrap/>
            <w:hideMark/>
          </w:tcPr>
          <w:p w14:paraId="02890146" w14:textId="77777777" w:rsidR="00472572" w:rsidRPr="00472572" w:rsidRDefault="00472572" w:rsidP="00472572">
            <w:pPr>
              <w:rPr>
                <w:b/>
                <w:bCs/>
              </w:rPr>
            </w:pPr>
            <w:r w:rsidRPr="00472572">
              <w:rPr>
                <w:b/>
                <w:bCs/>
              </w:rPr>
              <w:t>6.577199</w:t>
            </w:r>
          </w:p>
        </w:tc>
        <w:tc>
          <w:tcPr>
            <w:tcW w:w="960" w:type="dxa"/>
            <w:noWrap/>
            <w:hideMark/>
          </w:tcPr>
          <w:p w14:paraId="5D02891C" w14:textId="77777777" w:rsidR="00472572" w:rsidRPr="00472572" w:rsidRDefault="00472572" w:rsidP="00472572">
            <w:pPr>
              <w:rPr>
                <w:b/>
                <w:bCs/>
              </w:rPr>
            </w:pPr>
            <w:r w:rsidRPr="00472572">
              <w:rPr>
                <w:b/>
                <w:bCs/>
              </w:rPr>
              <w:t>5.85042</w:t>
            </w:r>
          </w:p>
        </w:tc>
        <w:tc>
          <w:tcPr>
            <w:tcW w:w="960" w:type="dxa"/>
            <w:noWrap/>
            <w:hideMark/>
          </w:tcPr>
          <w:p w14:paraId="4552D73B" w14:textId="77777777" w:rsidR="00472572" w:rsidRPr="00472572" w:rsidRDefault="00472572" w:rsidP="00472572">
            <w:pPr>
              <w:rPr>
                <w:b/>
                <w:bCs/>
              </w:rPr>
            </w:pPr>
            <w:r w:rsidRPr="00472572">
              <w:rPr>
                <w:b/>
                <w:bCs/>
              </w:rPr>
              <w:t>7.558657</w:t>
            </w:r>
          </w:p>
        </w:tc>
        <w:tc>
          <w:tcPr>
            <w:tcW w:w="960" w:type="dxa"/>
            <w:noWrap/>
            <w:hideMark/>
          </w:tcPr>
          <w:p w14:paraId="1617DE09" w14:textId="77777777" w:rsidR="00472572" w:rsidRPr="00472572" w:rsidRDefault="00472572" w:rsidP="00472572">
            <w:pPr>
              <w:rPr>
                <w:b/>
                <w:bCs/>
              </w:rPr>
            </w:pPr>
            <w:r w:rsidRPr="00472572">
              <w:rPr>
                <w:b/>
                <w:bCs/>
              </w:rPr>
              <w:t>7.292379</w:t>
            </w:r>
          </w:p>
        </w:tc>
      </w:tr>
    </w:tbl>
    <w:p w14:paraId="6A759AA5" w14:textId="77777777" w:rsidR="00472572" w:rsidRDefault="00472572" w:rsidP="00DD05AD">
      <w:r>
        <w:lastRenderedPageBreak/>
        <w:t>6</w:t>
      </w:r>
      <w:r w:rsidRPr="00472572">
        <w:rPr>
          <w:vertAlign w:val="superscript"/>
        </w:rPr>
        <w:t>th</w:t>
      </w:r>
      <w:r>
        <w:t xml:space="preserve"> Node</w:t>
      </w:r>
    </w:p>
    <w:tbl>
      <w:tblPr>
        <w:tblStyle w:val="TableGrid"/>
        <w:tblW w:w="0" w:type="auto"/>
        <w:tblLook w:val="04A0" w:firstRow="1" w:lastRow="0" w:firstColumn="1" w:lastColumn="0" w:noHBand="0" w:noVBand="1"/>
      </w:tblPr>
      <w:tblGrid>
        <w:gridCol w:w="1118"/>
        <w:gridCol w:w="1118"/>
        <w:gridCol w:w="1118"/>
        <w:gridCol w:w="1118"/>
        <w:gridCol w:w="1118"/>
        <w:gridCol w:w="1118"/>
        <w:gridCol w:w="1118"/>
        <w:gridCol w:w="1118"/>
        <w:gridCol w:w="1118"/>
        <w:gridCol w:w="1118"/>
      </w:tblGrid>
      <w:tr w:rsidR="00472572" w:rsidRPr="00472572" w14:paraId="39B50B2B" w14:textId="77777777" w:rsidTr="00472572">
        <w:trPr>
          <w:trHeight w:val="261"/>
        </w:trPr>
        <w:tc>
          <w:tcPr>
            <w:tcW w:w="1118" w:type="dxa"/>
            <w:noWrap/>
            <w:hideMark/>
          </w:tcPr>
          <w:p w14:paraId="3CBA8974" w14:textId="77777777" w:rsidR="00472572" w:rsidRPr="00472572" w:rsidRDefault="00472572" w:rsidP="00472572">
            <w:r w:rsidRPr="00472572">
              <w:t>Tx01</w:t>
            </w:r>
          </w:p>
        </w:tc>
        <w:tc>
          <w:tcPr>
            <w:tcW w:w="1118" w:type="dxa"/>
            <w:noWrap/>
            <w:hideMark/>
          </w:tcPr>
          <w:p w14:paraId="5B37F4FD" w14:textId="77777777" w:rsidR="00472572" w:rsidRPr="00472572" w:rsidRDefault="00472572" w:rsidP="00472572">
            <w:r w:rsidRPr="00472572">
              <w:t>Tx02</w:t>
            </w:r>
          </w:p>
        </w:tc>
        <w:tc>
          <w:tcPr>
            <w:tcW w:w="1118" w:type="dxa"/>
            <w:noWrap/>
            <w:hideMark/>
          </w:tcPr>
          <w:p w14:paraId="0CBE838D" w14:textId="77777777" w:rsidR="00472572" w:rsidRPr="00472572" w:rsidRDefault="00472572" w:rsidP="00472572">
            <w:r w:rsidRPr="00472572">
              <w:t>Tx03</w:t>
            </w:r>
          </w:p>
        </w:tc>
        <w:tc>
          <w:tcPr>
            <w:tcW w:w="1118" w:type="dxa"/>
            <w:noWrap/>
            <w:hideMark/>
          </w:tcPr>
          <w:p w14:paraId="03C97272" w14:textId="77777777" w:rsidR="00472572" w:rsidRPr="00472572" w:rsidRDefault="00472572" w:rsidP="00472572">
            <w:r w:rsidRPr="00472572">
              <w:t>Tx04</w:t>
            </w:r>
          </w:p>
        </w:tc>
        <w:tc>
          <w:tcPr>
            <w:tcW w:w="1118" w:type="dxa"/>
            <w:noWrap/>
            <w:hideMark/>
          </w:tcPr>
          <w:p w14:paraId="6238380F" w14:textId="77777777" w:rsidR="00472572" w:rsidRPr="00472572" w:rsidRDefault="00472572" w:rsidP="00472572">
            <w:r w:rsidRPr="00472572">
              <w:t>Tx05</w:t>
            </w:r>
          </w:p>
        </w:tc>
        <w:tc>
          <w:tcPr>
            <w:tcW w:w="1118" w:type="dxa"/>
            <w:noWrap/>
            <w:hideMark/>
          </w:tcPr>
          <w:p w14:paraId="21CB7D94" w14:textId="77777777" w:rsidR="00472572" w:rsidRPr="00472572" w:rsidRDefault="00472572" w:rsidP="00472572">
            <w:r w:rsidRPr="00472572">
              <w:t>Tx06</w:t>
            </w:r>
          </w:p>
        </w:tc>
        <w:tc>
          <w:tcPr>
            <w:tcW w:w="1118" w:type="dxa"/>
            <w:noWrap/>
            <w:hideMark/>
          </w:tcPr>
          <w:p w14:paraId="169D6059" w14:textId="77777777" w:rsidR="00472572" w:rsidRPr="00472572" w:rsidRDefault="00472572" w:rsidP="00472572">
            <w:r w:rsidRPr="00472572">
              <w:t>Tx07</w:t>
            </w:r>
          </w:p>
        </w:tc>
        <w:tc>
          <w:tcPr>
            <w:tcW w:w="1118" w:type="dxa"/>
            <w:noWrap/>
            <w:hideMark/>
          </w:tcPr>
          <w:p w14:paraId="2E85F80C" w14:textId="77777777" w:rsidR="00472572" w:rsidRPr="00472572" w:rsidRDefault="00472572" w:rsidP="00472572">
            <w:r w:rsidRPr="00472572">
              <w:t>Tx08</w:t>
            </w:r>
          </w:p>
        </w:tc>
        <w:tc>
          <w:tcPr>
            <w:tcW w:w="1118" w:type="dxa"/>
            <w:noWrap/>
            <w:hideMark/>
          </w:tcPr>
          <w:p w14:paraId="6489A34C" w14:textId="77777777" w:rsidR="00472572" w:rsidRPr="00472572" w:rsidRDefault="00472572" w:rsidP="00472572">
            <w:r w:rsidRPr="00472572">
              <w:t>Tx09</w:t>
            </w:r>
          </w:p>
        </w:tc>
        <w:tc>
          <w:tcPr>
            <w:tcW w:w="1118" w:type="dxa"/>
            <w:noWrap/>
            <w:hideMark/>
          </w:tcPr>
          <w:p w14:paraId="0F4A8AA1" w14:textId="77777777" w:rsidR="00472572" w:rsidRPr="00472572" w:rsidRDefault="00472572" w:rsidP="00472572">
            <w:r w:rsidRPr="00472572">
              <w:t>Tx10</w:t>
            </w:r>
          </w:p>
        </w:tc>
      </w:tr>
      <w:tr w:rsidR="00472572" w:rsidRPr="00472572" w14:paraId="478800A7" w14:textId="77777777" w:rsidTr="00472572">
        <w:trPr>
          <w:trHeight w:val="261"/>
        </w:trPr>
        <w:tc>
          <w:tcPr>
            <w:tcW w:w="1118" w:type="dxa"/>
            <w:noWrap/>
            <w:hideMark/>
          </w:tcPr>
          <w:p w14:paraId="717A51CD" w14:textId="77777777" w:rsidR="00472572" w:rsidRPr="00472572" w:rsidRDefault="00472572" w:rsidP="00472572">
            <w:r w:rsidRPr="00472572">
              <w:t>11.3664</w:t>
            </w:r>
          </w:p>
        </w:tc>
        <w:tc>
          <w:tcPr>
            <w:tcW w:w="1118" w:type="dxa"/>
            <w:noWrap/>
            <w:hideMark/>
          </w:tcPr>
          <w:p w14:paraId="7CA115DD" w14:textId="77777777" w:rsidR="00472572" w:rsidRPr="00472572" w:rsidRDefault="00472572" w:rsidP="00472572">
            <w:r w:rsidRPr="00472572">
              <w:t>11.85953</w:t>
            </w:r>
          </w:p>
        </w:tc>
        <w:tc>
          <w:tcPr>
            <w:tcW w:w="1118" w:type="dxa"/>
            <w:noWrap/>
            <w:hideMark/>
          </w:tcPr>
          <w:p w14:paraId="4AD0AACF" w14:textId="77777777" w:rsidR="00472572" w:rsidRPr="00472572" w:rsidRDefault="00472572" w:rsidP="00472572">
            <w:r w:rsidRPr="00472572">
              <w:t>5.617506</w:t>
            </w:r>
          </w:p>
        </w:tc>
        <w:tc>
          <w:tcPr>
            <w:tcW w:w="1118" w:type="dxa"/>
            <w:noWrap/>
            <w:hideMark/>
          </w:tcPr>
          <w:p w14:paraId="423593DA" w14:textId="77777777" w:rsidR="00472572" w:rsidRPr="00472572" w:rsidRDefault="00472572" w:rsidP="00472572">
            <w:r w:rsidRPr="00472572">
              <w:t>5.556867</w:t>
            </w:r>
          </w:p>
        </w:tc>
        <w:tc>
          <w:tcPr>
            <w:tcW w:w="1118" w:type="dxa"/>
            <w:noWrap/>
            <w:hideMark/>
          </w:tcPr>
          <w:p w14:paraId="1C75E512" w14:textId="77777777" w:rsidR="00472572" w:rsidRPr="00472572" w:rsidRDefault="00472572" w:rsidP="00472572">
            <w:r w:rsidRPr="00472572">
              <w:t>7.241522</w:t>
            </w:r>
          </w:p>
        </w:tc>
        <w:tc>
          <w:tcPr>
            <w:tcW w:w="1118" w:type="dxa"/>
            <w:noWrap/>
            <w:hideMark/>
          </w:tcPr>
          <w:p w14:paraId="71E192F7" w14:textId="77777777" w:rsidR="00472572" w:rsidRPr="00472572" w:rsidRDefault="00472572" w:rsidP="00472572">
            <w:r w:rsidRPr="00472572">
              <w:t>6.725616</w:t>
            </w:r>
          </w:p>
        </w:tc>
        <w:tc>
          <w:tcPr>
            <w:tcW w:w="1118" w:type="dxa"/>
            <w:noWrap/>
            <w:hideMark/>
          </w:tcPr>
          <w:p w14:paraId="75D00D1B" w14:textId="77777777" w:rsidR="00472572" w:rsidRPr="00472572" w:rsidRDefault="00472572" w:rsidP="00472572">
            <w:r w:rsidRPr="00472572">
              <w:t>5.757189</w:t>
            </w:r>
          </w:p>
        </w:tc>
        <w:tc>
          <w:tcPr>
            <w:tcW w:w="1118" w:type="dxa"/>
            <w:noWrap/>
            <w:hideMark/>
          </w:tcPr>
          <w:p w14:paraId="4993BCEB" w14:textId="77777777" w:rsidR="00472572" w:rsidRPr="00472572" w:rsidRDefault="00472572" w:rsidP="00472572">
            <w:r w:rsidRPr="00472572">
              <w:t>13.80222</w:t>
            </w:r>
          </w:p>
        </w:tc>
        <w:tc>
          <w:tcPr>
            <w:tcW w:w="1118" w:type="dxa"/>
            <w:noWrap/>
            <w:hideMark/>
          </w:tcPr>
          <w:p w14:paraId="43C363CE" w14:textId="77777777" w:rsidR="00472572" w:rsidRPr="00472572" w:rsidRDefault="00472572" w:rsidP="00472572">
            <w:r w:rsidRPr="00472572">
              <w:t>13.35786</w:t>
            </w:r>
          </w:p>
        </w:tc>
        <w:tc>
          <w:tcPr>
            <w:tcW w:w="1118" w:type="dxa"/>
            <w:noWrap/>
            <w:hideMark/>
          </w:tcPr>
          <w:p w14:paraId="39D8A6E9" w14:textId="77777777" w:rsidR="00472572" w:rsidRPr="00472572" w:rsidRDefault="00472572" w:rsidP="00472572">
            <w:r w:rsidRPr="00472572">
              <w:t>10.43491</w:t>
            </w:r>
          </w:p>
        </w:tc>
      </w:tr>
      <w:tr w:rsidR="00472572" w:rsidRPr="00472572" w14:paraId="5A97D9C3" w14:textId="77777777" w:rsidTr="00472572">
        <w:trPr>
          <w:trHeight w:val="261"/>
        </w:trPr>
        <w:tc>
          <w:tcPr>
            <w:tcW w:w="1118" w:type="dxa"/>
            <w:noWrap/>
            <w:hideMark/>
          </w:tcPr>
          <w:p w14:paraId="478DCF80" w14:textId="77777777" w:rsidR="00472572" w:rsidRPr="00472572" w:rsidRDefault="00472572" w:rsidP="00472572">
            <w:r w:rsidRPr="00472572">
              <w:t>6.428402</w:t>
            </w:r>
          </w:p>
        </w:tc>
        <w:tc>
          <w:tcPr>
            <w:tcW w:w="1118" w:type="dxa"/>
            <w:noWrap/>
            <w:hideMark/>
          </w:tcPr>
          <w:p w14:paraId="265E2A42" w14:textId="77777777" w:rsidR="00472572" w:rsidRPr="00472572" w:rsidRDefault="00472572" w:rsidP="00472572">
            <w:r w:rsidRPr="00472572">
              <w:t>6.164627</w:t>
            </w:r>
          </w:p>
        </w:tc>
        <w:tc>
          <w:tcPr>
            <w:tcW w:w="1118" w:type="dxa"/>
            <w:noWrap/>
            <w:hideMark/>
          </w:tcPr>
          <w:p w14:paraId="0587E7C4" w14:textId="77777777" w:rsidR="00472572" w:rsidRPr="00472572" w:rsidRDefault="00472572" w:rsidP="00472572">
            <w:r w:rsidRPr="00472572">
              <w:t>10.59002</w:t>
            </w:r>
          </w:p>
        </w:tc>
        <w:tc>
          <w:tcPr>
            <w:tcW w:w="1118" w:type="dxa"/>
            <w:noWrap/>
            <w:hideMark/>
          </w:tcPr>
          <w:p w14:paraId="49D3101C" w14:textId="77777777" w:rsidR="00472572" w:rsidRPr="00472572" w:rsidRDefault="00472572" w:rsidP="00472572">
            <w:r w:rsidRPr="00472572">
              <w:t>6.841215</w:t>
            </w:r>
          </w:p>
        </w:tc>
        <w:tc>
          <w:tcPr>
            <w:tcW w:w="1118" w:type="dxa"/>
            <w:noWrap/>
            <w:hideMark/>
          </w:tcPr>
          <w:p w14:paraId="411DEE12" w14:textId="77777777" w:rsidR="00472572" w:rsidRPr="00472572" w:rsidRDefault="00472572" w:rsidP="00472572">
            <w:r w:rsidRPr="00472572">
              <w:t>4.349432</w:t>
            </w:r>
          </w:p>
        </w:tc>
        <w:tc>
          <w:tcPr>
            <w:tcW w:w="1118" w:type="dxa"/>
            <w:noWrap/>
            <w:hideMark/>
          </w:tcPr>
          <w:p w14:paraId="3442F198" w14:textId="77777777" w:rsidR="00472572" w:rsidRPr="00472572" w:rsidRDefault="00472572" w:rsidP="00472572">
            <w:r w:rsidRPr="00472572">
              <w:t>7.560931</w:t>
            </w:r>
          </w:p>
        </w:tc>
        <w:tc>
          <w:tcPr>
            <w:tcW w:w="1118" w:type="dxa"/>
            <w:noWrap/>
            <w:hideMark/>
          </w:tcPr>
          <w:p w14:paraId="073B31E2" w14:textId="77777777" w:rsidR="00472572" w:rsidRPr="00472572" w:rsidRDefault="00472572" w:rsidP="00472572">
            <w:r w:rsidRPr="00472572">
              <w:t>7.141863</w:t>
            </w:r>
          </w:p>
        </w:tc>
        <w:tc>
          <w:tcPr>
            <w:tcW w:w="1118" w:type="dxa"/>
            <w:noWrap/>
            <w:hideMark/>
          </w:tcPr>
          <w:p w14:paraId="04F56088" w14:textId="77777777" w:rsidR="00472572" w:rsidRPr="00472572" w:rsidRDefault="00472572" w:rsidP="00472572">
            <w:r w:rsidRPr="00472572">
              <w:t>4.647115</w:t>
            </w:r>
          </w:p>
        </w:tc>
        <w:tc>
          <w:tcPr>
            <w:tcW w:w="1118" w:type="dxa"/>
            <w:noWrap/>
            <w:hideMark/>
          </w:tcPr>
          <w:p w14:paraId="5484E213" w14:textId="77777777" w:rsidR="00472572" w:rsidRPr="00472572" w:rsidRDefault="00472572" w:rsidP="00472572">
            <w:r w:rsidRPr="00472572">
              <w:t>6.299461</w:t>
            </w:r>
          </w:p>
        </w:tc>
        <w:tc>
          <w:tcPr>
            <w:tcW w:w="1118" w:type="dxa"/>
            <w:noWrap/>
            <w:hideMark/>
          </w:tcPr>
          <w:p w14:paraId="08E1D43D" w14:textId="77777777" w:rsidR="00472572" w:rsidRPr="00472572" w:rsidRDefault="00472572" w:rsidP="00472572">
            <w:r w:rsidRPr="00472572">
              <w:t>7.322369</w:t>
            </w:r>
          </w:p>
        </w:tc>
      </w:tr>
      <w:tr w:rsidR="00472572" w:rsidRPr="00472572" w14:paraId="76B349F9" w14:textId="77777777" w:rsidTr="00472572">
        <w:trPr>
          <w:trHeight w:val="261"/>
        </w:trPr>
        <w:tc>
          <w:tcPr>
            <w:tcW w:w="1118" w:type="dxa"/>
            <w:noWrap/>
            <w:hideMark/>
          </w:tcPr>
          <w:p w14:paraId="0E89F120" w14:textId="77777777" w:rsidR="00472572" w:rsidRPr="00472572" w:rsidRDefault="00472572" w:rsidP="00472572">
            <w:r w:rsidRPr="00472572">
              <w:t>12.80488</w:t>
            </w:r>
          </w:p>
        </w:tc>
        <w:tc>
          <w:tcPr>
            <w:tcW w:w="1118" w:type="dxa"/>
            <w:noWrap/>
            <w:hideMark/>
          </w:tcPr>
          <w:p w14:paraId="5CF3FF96" w14:textId="77777777" w:rsidR="00472572" w:rsidRPr="00472572" w:rsidRDefault="00472572" w:rsidP="00472572">
            <w:r w:rsidRPr="00472572">
              <w:t>7.42129</w:t>
            </w:r>
          </w:p>
        </w:tc>
        <w:tc>
          <w:tcPr>
            <w:tcW w:w="1118" w:type="dxa"/>
            <w:noWrap/>
            <w:hideMark/>
          </w:tcPr>
          <w:p w14:paraId="17A108B8" w14:textId="77777777" w:rsidR="00472572" w:rsidRPr="00472572" w:rsidRDefault="00472572" w:rsidP="00472572">
            <w:r w:rsidRPr="00472572">
              <w:t>5.992734</w:t>
            </w:r>
          </w:p>
        </w:tc>
        <w:tc>
          <w:tcPr>
            <w:tcW w:w="1118" w:type="dxa"/>
            <w:noWrap/>
            <w:hideMark/>
          </w:tcPr>
          <w:p w14:paraId="17D82B8D" w14:textId="77777777" w:rsidR="00472572" w:rsidRPr="00472572" w:rsidRDefault="00472572" w:rsidP="00472572">
            <w:r w:rsidRPr="00472572">
              <w:t>9.339009</w:t>
            </w:r>
          </w:p>
        </w:tc>
        <w:tc>
          <w:tcPr>
            <w:tcW w:w="1118" w:type="dxa"/>
            <w:noWrap/>
            <w:hideMark/>
          </w:tcPr>
          <w:p w14:paraId="5B0B763F" w14:textId="77777777" w:rsidR="00472572" w:rsidRPr="00472572" w:rsidRDefault="00472572" w:rsidP="00472572">
            <w:r w:rsidRPr="00472572">
              <w:t>12.46191</w:t>
            </w:r>
          </w:p>
        </w:tc>
        <w:tc>
          <w:tcPr>
            <w:tcW w:w="1118" w:type="dxa"/>
            <w:noWrap/>
            <w:hideMark/>
          </w:tcPr>
          <w:p w14:paraId="61C4274D" w14:textId="77777777" w:rsidR="00472572" w:rsidRPr="00472572" w:rsidRDefault="00472572" w:rsidP="00472572">
            <w:r w:rsidRPr="00472572">
              <w:t>1.989081</w:t>
            </w:r>
          </w:p>
        </w:tc>
        <w:tc>
          <w:tcPr>
            <w:tcW w:w="1118" w:type="dxa"/>
            <w:noWrap/>
            <w:hideMark/>
          </w:tcPr>
          <w:p w14:paraId="3D249BB3" w14:textId="77777777" w:rsidR="00472572" w:rsidRPr="00472572" w:rsidRDefault="00472572" w:rsidP="00472572">
            <w:r w:rsidRPr="00472572">
              <w:t>2.553935</w:t>
            </w:r>
          </w:p>
        </w:tc>
        <w:tc>
          <w:tcPr>
            <w:tcW w:w="1118" w:type="dxa"/>
            <w:noWrap/>
            <w:hideMark/>
          </w:tcPr>
          <w:p w14:paraId="4075FCFE" w14:textId="77777777" w:rsidR="00472572" w:rsidRPr="00472572" w:rsidRDefault="00472572" w:rsidP="00472572">
            <w:r w:rsidRPr="00472572">
              <w:t>6.26032</w:t>
            </w:r>
          </w:p>
        </w:tc>
        <w:tc>
          <w:tcPr>
            <w:tcW w:w="1118" w:type="dxa"/>
            <w:noWrap/>
            <w:hideMark/>
          </w:tcPr>
          <w:p w14:paraId="09776362" w14:textId="77777777" w:rsidR="00472572" w:rsidRPr="00472572" w:rsidRDefault="00472572" w:rsidP="00472572">
            <w:r w:rsidRPr="00472572">
              <w:t>4.792111</w:t>
            </w:r>
          </w:p>
        </w:tc>
        <w:tc>
          <w:tcPr>
            <w:tcW w:w="1118" w:type="dxa"/>
            <w:noWrap/>
            <w:hideMark/>
          </w:tcPr>
          <w:p w14:paraId="442C688A" w14:textId="77777777" w:rsidR="00472572" w:rsidRPr="00472572" w:rsidRDefault="00472572" w:rsidP="00472572">
            <w:r w:rsidRPr="00472572">
              <w:t>6.846769</w:t>
            </w:r>
          </w:p>
        </w:tc>
      </w:tr>
      <w:tr w:rsidR="00472572" w:rsidRPr="00472572" w14:paraId="71B1AE1F" w14:textId="77777777" w:rsidTr="00472572">
        <w:trPr>
          <w:trHeight w:val="261"/>
        </w:trPr>
        <w:tc>
          <w:tcPr>
            <w:tcW w:w="1118" w:type="dxa"/>
            <w:noWrap/>
            <w:hideMark/>
          </w:tcPr>
          <w:p w14:paraId="5729DF79" w14:textId="77777777" w:rsidR="00472572" w:rsidRPr="00472572" w:rsidRDefault="00472572" w:rsidP="00472572">
            <w:r w:rsidRPr="00472572">
              <w:t>2.8438</w:t>
            </w:r>
          </w:p>
        </w:tc>
        <w:tc>
          <w:tcPr>
            <w:tcW w:w="1118" w:type="dxa"/>
            <w:noWrap/>
            <w:hideMark/>
          </w:tcPr>
          <w:p w14:paraId="7C6F1545" w14:textId="77777777" w:rsidR="00472572" w:rsidRPr="00472572" w:rsidRDefault="00472572" w:rsidP="00472572">
            <w:r w:rsidRPr="00472572">
              <w:t>8.439431</w:t>
            </w:r>
          </w:p>
        </w:tc>
        <w:tc>
          <w:tcPr>
            <w:tcW w:w="1118" w:type="dxa"/>
            <w:noWrap/>
            <w:hideMark/>
          </w:tcPr>
          <w:p w14:paraId="4C9002FC" w14:textId="77777777" w:rsidR="00472572" w:rsidRPr="00472572" w:rsidRDefault="00472572" w:rsidP="00472572">
            <w:r w:rsidRPr="00472572">
              <w:t>6.149473</w:t>
            </w:r>
          </w:p>
        </w:tc>
        <w:tc>
          <w:tcPr>
            <w:tcW w:w="1118" w:type="dxa"/>
            <w:noWrap/>
            <w:hideMark/>
          </w:tcPr>
          <w:p w14:paraId="4BCF4E65" w14:textId="77777777" w:rsidR="00472572" w:rsidRPr="00472572" w:rsidRDefault="00472572" w:rsidP="00472572">
            <w:r w:rsidRPr="00472572">
              <w:t>4.391153</w:t>
            </w:r>
          </w:p>
        </w:tc>
        <w:tc>
          <w:tcPr>
            <w:tcW w:w="1118" w:type="dxa"/>
            <w:noWrap/>
            <w:hideMark/>
          </w:tcPr>
          <w:p w14:paraId="6AFF5227" w14:textId="77777777" w:rsidR="00472572" w:rsidRPr="00472572" w:rsidRDefault="00472572" w:rsidP="00472572">
            <w:r w:rsidRPr="00472572">
              <w:t>5.468011</w:t>
            </w:r>
          </w:p>
        </w:tc>
        <w:tc>
          <w:tcPr>
            <w:tcW w:w="1118" w:type="dxa"/>
            <w:noWrap/>
            <w:hideMark/>
          </w:tcPr>
          <w:p w14:paraId="5FFF9DB9" w14:textId="77777777" w:rsidR="00472572" w:rsidRPr="00472572" w:rsidRDefault="00472572" w:rsidP="00472572">
            <w:r w:rsidRPr="00472572">
              <w:t>12.88918</w:t>
            </w:r>
          </w:p>
        </w:tc>
        <w:tc>
          <w:tcPr>
            <w:tcW w:w="1118" w:type="dxa"/>
            <w:noWrap/>
            <w:hideMark/>
          </w:tcPr>
          <w:p w14:paraId="6C52B046" w14:textId="77777777" w:rsidR="00472572" w:rsidRPr="00472572" w:rsidRDefault="00472572" w:rsidP="00472572">
            <w:r w:rsidRPr="00472572">
              <w:t>5.890721</w:t>
            </w:r>
          </w:p>
        </w:tc>
        <w:tc>
          <w:tcPr>
            <w:tcW w:w="1118" w:type="dxa"/>
            <w:noWrap/>
            <w:hideMark/>
          </w:tcPr>
          <w:p w14:paraId="3B41671D" w14:textId="77777777" w:rsidR="00472572" w:rsidRPr="00472572" w:rsidRDefault="00472572" w:rsidP="00472572">
            <w:r w:rsidRPr="00472572">
              <w:t>2.938109</w:t>
            </w:r>
          </w:p>
        </w:tc>
        <w:tc>
          <w:tcPr>
            <w:tcW w:w="1118" w:type="dxa"/>
            <w:noWrap/>
            <w:hideMark/>
          </w:tcPr>
          <w:p w14:paraId="571D9CC6" w14:textId="77777777" w:rsidR="00472572" w:rsidRPr="00472572" w:rsidRDefault="00472572" w:rsidP="00472572">
            <w:r w:rsidRPr="00472572">
              <w:t>7.462027</w:t>
            </w:r>
          </w:p>
        </w:tc>
        <w:tc>
          <w:tcPr>
            <w:tcW w:w="1118" w:type="dxa"/>
            <w:noWrap/>
            <w:hideMark/>
          </w:tcPr>
          <w:p w14:paraId="26143E95" w14:textId="77777777" w:rsidR="00472572" w:rsidRPr="00472572" w:rsidRDefault="00472572" w:rsidP="00472572">
            <w:r w:rsidRPr="00472572">
              <w:t>7.999434</w:t>
            </w:r>
          </w:p>
        </w:tc>
      </w:tr>
      <w:tr w:rsidR="00472572" w:rsidRPr="00472572" w14:paraId="2A337773" w14:textId="77777777" w:rsidTr="00472572">
        <w:trPr>
          <w:trHeight w:val="261"/>
        </w:trPr>
        <w:tc>
          <w:tcPr>
            <w:tcW w:w="1118" w:type="dxa"/>
            <w:noWrap/>
            <w:hideMark/>
          </w:tcPr>
          <w:p w14:paraId="4871CCDA" w14:textId="77777777" w:rsidR="00472572" w:rsidRPr="00472572" w:rsidRDefault="00472572" w:rsidP="00472572">
            <w:r w:rsidRPr="00472572">
              <w:t>4.404734</w:t>
            </w:r>
          </w:p>
        </w:tc>
        <w:tc>
          <w:tcPr>
            <w:tcW w:w="1118" w:type="dxa"/>
            <w:noWrap/>
            <w:hideMark/>
          </w:tcPr>
          <w:p w14:paraId="50CCAF1F" w14:textId="77777777" w:rsidR="00472572" w:rsidRPr="00472572" w:rsidRDefault="00472572" w:rsidP="00472572">
            <w:r w:rsidRPr="00472572">
              <w:t>1.803037</w:t>
            </w:r>
          </w:p>
        </w:tc>
        <w:tc>
          <w:tcPr>
            <w:tcW w:w="1118" w:type="dxa"/>
            <w:noWrap/>
            <w:hideMark/>
          </w:tcPr>
          <w:p w14:paraId="57670FA1" w14:textId="77777777" w:rsidR="00472572" w:rsidRPr="00472572" w:rsidRDefault="00472572" w:rsidP="00472572">
            <w:r w:rsidRPr="00472572">
              <w:t>8.351668</w:t>
            </w:r>
          </w:p>
        </w:tc>
        <w:tc>
          <w:tcPr>
            <w:tcW w:w="1118" w:type="dxa"/>
            <w:noWrap/>
            <w:hideMark/>
          </w:tcPr>
          <w:p w14:paraId="27CF6563" w14:textId="77777777" w:rsidR="00472572" w:rsidRPr="00472572" w:rsidRDefault="00472572" w:rsidP="00472572">
            <w:r w:rsidRPr="00472572">
              <w:t>6.282554</w:t>
            </w:r>
          </w:p>
        </w:tc>
        <w:tc>
          <w:tcPr>
            <w:tcW w:w="1118" w:type="dxa"/>
            <w:noWrap/>
            <w:hideMark/>
          </w:tcPr>
          <w:p w14:paraId="5A714EE5" w14:textId="77777777" w:rsidR="00472572" w:rsidRPr="00472572" w:rsidRDefault="00472572" w:rsidP="00472572">
            <w:r w:rsidRPr="00472572">
              <w:t>7.465523</w:t>
            </w:r>
          </w:p>
        </w:tc>
        <w:tc>
          <w:tcPr>
            <w:tcW w:w="1118" w:type="dxa"/>
            <w:noWrap/>
            <w:hideMark/>
          </w:tcPr>
          <w:p w14:paraId="47EC8F6B" w14:textId="77777777" w:rsidR="00472572" w:rsidRPr="00472572" w:rsidRDefault="00472572" w:rsidP="00472572">
            <w:r w:rsidRPr="00472572">
              <w:t>3.216211</w:t>
            </w:r>
          </w:p>
        </w:tc>
        <w:tc>
          <w:tcPr>
            <w:tcW w:w="1118" w:type="dxa"/>
            <w:noWrap/>
            <w:hideMark/>
          </w:tcPr>
          <w:p w14:paraId="5946C8BF" w14:textId="77777777" w:rsidR="00472572" w:rsidRPr="00472572" w:rsidRDefault="00472572" w:rsidP="00472572">
            <w:r w:rsidRPr="00472572">
              <w:t>8.291146</w:t>
            </w:r>
          </w:p>
        </w:tc>
        <w:tc>
          <w:tcPr>
            <w:tcW w:w="1118" w:type="dxa"/>
            <w:noWrap/>
            <w:hideMark/>
          </w:tcPr>
          <w:p w14:paraId="0B902F2A" w14:textId="77777777" w:rsidR="00472572" w:rsidRPr="00472572" w:rsidRDefault="00472572" w:rsidP="00472572">
            <w:r w:rsidRPr="00472572">
              <w:t>8.661372</w:t>
            </w:r>
          </w:p>
        </w:tc>
        <w:tc>
          <w:tcPr>
            <w:tcW w:w="1118" w:type="dxa"/>
            <w:noWrap/>
            <w:hideMark/>
          </w:tcPr>
          <w:p w14:paraId="356E27B0" w14:textId="77777777" w:rsidR="00472572" w:rsidRPr="00472572" w:rsidRDefault="00472572" w:rsidP="00472572">
            <w:r w:rsidRPr="00472572">
              <w:t>3.190502</w:t>
            </w:r>
          </w:p>
        </w:tc>
        <w:tc>
          <w:tcPr>
            <w:tcW w:w="1118" w:type="dxa"/>
            <w:noWrap/>
            <w:hideMark/>
          </w:tcPr>
          <w:p w14:paraId="5DF56513" w14:textId="77777777" w:rsidR="00472572" w:rsidRPr="00472572" w:rsidRDefault="00472572" w:rsidP="00472572">
            <w:r w:rsidRPr="00472572">
              <w:t>7.381856</w:t>
            </w:r>
          </w:p>
        </w:tc>
      </w:tr>
      <w:tr w:rsidR="00472572" w:rsidRPr="00472572" w14:paraId="28CFC241" w14:textId="77777777" w:rsidTr="00472572">
        <w:trPr>
          <w:trHeight w:val="261"/>
        </w:trPr>
        <w:tc>
          <w:tcPr>
            <w:tcW w:w="1118" w:type="dxa"/>
            <w:noWrap/>
            <w:hideMark/>
          </w:tcPr>
          <w:p w14:paraId="137A3FB0" w14:textId="77777777" w:rsidR="00472572" w:rsidRPr="00472572" w:rsidRDefault="00472572" w:rsidP="00472572">
            <w:r w:rsidRPr="00472572">
              <w:t>4.406204</w:t>
            </w:r>
          </w:p>
        </w:tc>
        <w:tc>
          <w:tcPr>
            <w:tcW w:w="1118" w:type="dxa"/>
            <w:noWrap/>
            <w:hideMark/>
          </w:tcPr>
          <w:p w14:paraId="53E9EC4C" w14:textId="77777777" w:rsidR="00472572" w:rsidRPr="00472572" w:rsidRDefault="00472572" w:rsidP="00472572">
            <w:r w:rsidRPr="00472572">
              <w:t>6.647828</w:t>
            </w:r>
          </w:p>
        </w:tc>
        <w:tc>
          <w:tcPr>
            <w:tcW w:w="1118" w:type="dxa"/>
            <w:noWrap/>
            <w:hideMark/>
          </w:tcPr>
          <w:p w14:paraId="501B03A3" w14:textId="77777777" w:rsidR="00472572" w:rsidRPr="00472572" w:rsidRDefault="00472572" w:rsidP="00472572">
            <w:r w:rsidRPr="00472572">
              <w:t>2.771886</w:t>
            </w:r>
          </w:p>
        </w:tc>
        <w:tc>
          <w:tcPr>
            <w:tcW w:w="1118" w:type="dxa"/>
            <w:noWrap/>
            <w:hideMark/>
          </w:tcPr>
          <w:p w14:paraId="376770DD" w14:textId="77777777" w:rsidR="00472572" w:rsidRPr="00472572" w:rsidRDefault="00472572" w:rsidP="00472572">
            <w:r w:rsidRPr="00472572">
              <w:t>12.68534</w:t>
            </w:r>
          </w:p>
        </w:tc>
        <w:tc>
          <w:tcPr>
            <w:tcW w:w="1118" w:type="dxa"/>
            <w:noWrap/>
            <w:hideMark/>
          </w:tcPr>
          <w:p w14:paraId="1661904D" w14:textId="77777777" w:rsidR="00472572" w:rsidRPr="00472572" w:rsidRDefault="00472572" w:rsidP="00472572">
            <w:r w:rsidRPr="00472572">
              <w:t>8.386293</w:t>
            </w:r>
          </w:p>
        </w:tc>
        <w:tc>
          <w:tcPr>
            <w:tcW w:w="1118" w:type="dxa"/>
            <w:noWrap/>
            <w:hideMark/>
          </w:tcPr>
          <w:p w14:paraId="37E98E6C" w14:textId="77777777" w:rsidR="00472572" w:rsidRPr="00472572" w:rsidRDefault="00472572" w:rsidP="00472572">
            <w:r w:rsidRPr="00472572">
              <w:t>4.886381</w:t>
            </w:r>
          </w:p>
        </w:tc>
        <w:tc>
          <w:tcPr>
            <w:tcW w:w="1118" w:type="dxa"/>
            <w:noWrap/>
            <w:hideMark/>
          </w:tcPr>
          <w:p w14:paraId="1609A4C5" w14:textId="77777777" w:rsidR="00472572" w:rsidRPr="00472572" w:rsidRDefault="00472572" w:rsidP="00472572">
            <w:r w:rsidRPr="00472572">
              <w:t>2.831387</w:t>
            </w:r>
          </w:p>
        </w:tc>
        <w:tc>
          <w:tcPr>
            <w:tcW w:w="1118" w:type="dxa"/>
            <w:noWrap/>
            <w:hideMark/>
          </w:tcPr>
          <w:p w14:paraId="0B02E3C0" w14:textId="77777777" w:rsidR="00472572" w:rsidRPr="00472572" w:rsidRDefault="00472572" w:rsidP="00472572">
            <w:r w:rsidRPr="00472572">
              <w:t>7.590761</w:t>
            </w:r>
          </w:p>
        </w:tc>
        <w:tc>
          <w:tcPr>
            <w:tcW w:w="1118" w:type="dxa"/>
            <w:noWrap/>
            <w:hideMark/>
          </w:tcPr>
          <w:p w14:paraId="08E7E97C" w14:textId="77777777" w:rsidR="00472572" w:rsidRPr="00472572" w:rsidRDefault="00472572" w:rsidP="00472572">
            <w:r w:rsidRPr="00472572">
              <w:t>6.429026</w:t>
            </w:r>
          </w:p>
        </w:tc>
        <w:tc>
          <w:tcPr>
            <w:tcW w:w="1118" w:type="dxa"/>
            <w:noWrap/>
            <w:hideMark/>
          </w:tcPr>
          <w:p w14:paraId="43F4FE62" w14:textId="77777777" w:rsidR="00472572" w:rsidRPr="00472572" w:rsidRDefault="00472572" w:rsidP="00472572">
            <w:r w:rsidRPr="00472572">
              <w:t>7.142281</w:t>
            </w:r>
          </w:p>
        </w:tc>
      </w:tr>
      <w:tr w:rsidR="00472572" w:rsidRPr="00472572" w14:paraId="3A45057F" w14:textId="77777777" w:rsidTr="00472572">
        <w:trPr>
          <w:trHeight w:val="261"/>
        </w:trPr>
        <w:tc>
          <w:tcPr>
            <w:tcW w:w="1118" w:type="dxa"/>
            <w:noWrap/>
            <w:hideMark/>
          </w:tcPr>
          <w:p w14:paraId="455C0A7C" w14:textId="77777777" w:rsidR="00472572" w:rsidRPr="00472572" w:rsidRDefault="00472572" w:rsidP="00472572">
            <w:r w:rsidRPr="00472572">
              <w:t>3.688115</w:t>
            </w:r>
          </w:p>
        </w:tc>
        <w:tc>
          <w:tcPr>
            <w:tcW w:w="1118" w:type="dxa"/>
            <w:noWrap/>
            <w:hideMark/>
          </w:tcPr>
          <w:p w14:paraId="770B0CD6" w14:textId="77777777" w:rsidR="00472572" w:rsidRPr="00472572" w:rsidRDefault="00472572" w:rsidP="00472572">
            <w:r w:rsidRPr="00472572">
              <w:t>12.75468</w:t>
            </w:r>
          </w:p>
        </w:tc>
        <w:tc>
          <w:tcPr>
            <w:tcW w:w="1118" w:type="dxa"/>
            <w:noWrap/>
            <w:hideMark/>
          </w:tcPr>
          <w:p w14:paraId="7DF86D1E" w14:textId="77777777" w:rsidR="00472572" w:rsidRPr="00472572" w:rsidRDefault="00472572" w:rsidP="00472572">
            <w:r w:rsidRPr="00472572">
              <w:t>5.709378</w:t>
            </w:r>
          </w:p>
        </w:tc>
        <w:tc>
          <w:tcPr>
            <w:tcW w:w="1118" w:type="dxa"/>
            <w:noWrap/>
            <w:hideMark/>
          </w:tcPr>
          <w:p w14:paraId="3E7F1002" w14:textId="77777777" w:rsidR="00472572" w:rsidRPr="00472572" w:rsidRDefault="00472572" w:rsidP="00472572">
            <w:r w:rsidRPr="00472572">
              <w:t>2.766673</w:t>
            </w:r>
          </w:p>
        </w:tc>
        <w:tc>
          <w:tcPr>
            <w:tcW w:w="1118" w:type="dxa"/>
            <w:noWrap/>
            <w:hideMark/>
          </w:tcPr>
          <w:p w14:paraId="2B95FD29" w14:textId="77777777" w:rsidR="00472572" w:rsidRPr="00472572" w:rsidRDefault="00472572" w:rsidP="00472572">
            <w:r w:rsidRPr="00472572">
              <w:t>7.407452</w:t>
            </w:r>
          </w:p>
        </w:tc>
        <w:tc>
          <w:tcPr>
            <w:tcW w:w="1118" w:type="dxa"/>
            <w:noWrap/>
            <w:hideMark/>
          </w:tcPr>
          <w:p w14:paraId="341DDEF8" w14:textId="77777777" w:rsidR="00472572" w:rsidRPr="00472572" w:rsidRDefault="00472572" w:rsidP="00472572">
            <w:r w:rsidRPr="00472572">
              <w:t>12.28578</w:t>
            </w:r>
          </w:p>
        </w:tc>
        <w:tc>
          <w:tcPr>
            <w:tcW w:w="1118" w:type="dxa"/>
            <w:noWrap/>
            <w:hideMark/>
          </w:tcPr>
          <w:p w14:paraId="78FF9819" w14:textId="77777777" w:rsidR="00472572" w:rsidRPr="00472572" w:rsidRDefault="00472572" w:rsidP="00472572">
            <w:r w:rsidRPr="00472572">
              <w:t>7.36059</w:t>
            </w:r>
          </w:p>
        </w:tc>
        <w:tc>
          <w:tcPr>
            <w:tcW w:w="1118" w:type="dxa"/>
            <w:noWrap/>
            <w:hideMark/>
          </w:tcPr>
          <w:p w14:paraId="007AE648" w14:textId="77777777" w:rsidR="00472572" w:rsidRPr="00472572" w:rsidRDefault="00472572" w:rsidP="00472572">
            <w:r w:rsidRPr="00472572">
              <w:t>3.20443</w:t>
            </w:r>
          </w:p>
        </w:tc>
        <w:tc>
          <w:tcPr>
            <w:tcW w:w="1118" w:type="dxa"/>
            <w:noWrap/>
            <w:hideMark/>
          </w:tcPr>
          <w:p w14:paraId="05E0FA8D" w14:textId="77777777" w:rsidR="00472572" w:rsidRPr="00472572" w:rsidRDefault="00472572" w:rsidP="00472572">
            <w:r w:rsidRPr="00472572">
              <w:t>11.26505</w:t>
            </w:r>
          </w:p>
        </w:tc>
        <w:tc>
          <w:tcPr>
            <w:tcW w:w="1118" w:type="dxa"/>
            <w:noWrap/>
            <w:hideMark/>
          </w:tcPr>
          <w:p w14:paraId="22F8B503" w14:textId="77777777" w:rsidR="00472572" w:rsidRPr="00472572" w:rsidRDefault="00472572" w:rsidP="00472572">
            <w:r w:rsidRPr="00472572">
              <w:t>6.959581</w:t>
            </w:r>
          </w:p>
        </w:tc>
      </w:tr>
      <w:tr w:rsidR="00472572" w:rsidRPr="00472572" w14:paraId="033EB27B" w14:textId="77777777" w:rsidTr="00472572">
        <w:trPr>
          <w:trHeight w:val="261"/>
        </w:trPr>
        <w:tc>
          <w:tcPr>
            <w:tcW w:w="1118" w:type="dxa"/>
            <w:noWrap/>
            <w:hideMark/>
          </w:tcPr>
          <w:p w14:paraId="04F0A5AE" w14:textId="77777777" w:rsidR="00472572" w:rsidRPr="00472572" w:rsidRDefault="00472572" w:rsidP="00472572">
            <w:r w:rsidRPr="00472572">
              <w:t>4.502079</w:t>
            </w:r>
          </w:p>
        </w:tc>
        <w:tc>
          <w:tcPr>
            <w:tcW w:w="1118" w:type="dxa"/>
            <w:noWrap/>
            <w:hideMark/>
          </w:tcPr>
          <w:p w14:paraId="1F10B96A" w14:textId="77777777" w:rsidR="00472572" w:rsidRPr="00472572" w:rsidRDefault="00472572" w:rsidP="00472572">
            <w:r w:rsidRPr="00472572">
              <w:t>2.372884</w:t>
            </w:r>
          </w:p>
        </w:tc>
        <w:tc>
          <w:tcPr>
            <w:tcW w:w="1118" w:type="dxa"/>
            <w:noWrap/>
            <w:hideMark/>
          </w:tcPr>
          <w:p w14:paraId="5FA5C9A2" w14:textId="77777777" w:rsidR="00472572" w:rsidRPr="00472572" w:rsidRDefault="00472572" w:rsidP="00472572">
            <w:r w:rsidRPr="00472572">
              <w:t>12.78081</w:t>
            </w:r>
          </w:p>
        </w:tc>
        <w:tc>
          <w:tcPr>
            <w:tcW w:w="1118" w:type="dxa"/>
            <w:noWrap/>
            <w:hideMark/>
          </w:tcPr>
          <w:p w14:paraId="7635398B" w14:textId="77777777" w:rsidR="00472572" w:rsidRPr="00472572" w:rsidRDefault="00472572" w:rsidP="00472572">
            <w:r w:rsidRPr="00472572">
              <w:t>5.379024</w:t>
            </w:r>
          </w:p>
        </w:tc>
        <w:tc>
          <w:tcPr>
            <w:tcW w:w="1118" w:type="dxa"/>
            <w:noWrap/>
            <w:hideMark/>
          </w:tcPr>
          <w:p w14:paraId="72ED86B3" w14:textId="77777777" w:rsidR="00472572" w:rsidRPr="00472572" w:rsidRDefault="00472572" w:rsidP="00472572">
            <w:r w:rsidRPr="00472572">
              <w:t>6.908584</w:t>
            </w:r>
          </w:p>
        </w:tc>
        <w:tc>
          <w:tcPr>
            <w:tcW w:w="1118" w:type="dxa"/>
            <w:noWrap/>
            <w:hideMark/>
          </w:tcPr>
          <w:p w14:paraId="1D556EF3" w14:textId="77777777" w:rsidR="00472572" w:rsidRPr="00472572" w:rsidRDefault="00472572" w:rsidP="00472572">
            <w:r w:rsidRPr="00472572">
              <w:t>7.751013</w:t>
            </w:r>
          </w:p>
        </w:tc>
        <w:tc>
          <w:tcPr>
            <w:tcW w:w="1118" w:type="dxa"/>
            <w:noWrap/>
            <w:hideMark/>
          </w:tcPr>
          <w:p w14:paraId="718E25BC" w14:textId="77777777" w:rsidR="00472572" w:rsidRPr="00472572" w:rsidRDefault="00472572" w:rsidP="00472572">
            <w:r w:rsidRPr="00472572">
              <w:t>3.300308</w:t>
            </w:r>
          </w:p>
        </w:tc>
        <w:tc>
          <w:tcPr>
            <w:tcW w:w="1118" w:type="dxa"/>
            <w:noWrap/>
            <w:hideMark/>
          </w:tcPr>
          <w:p w14:paraId="754A85BE" w14:textId="77777777" w:rsidR="00472572" w:rsidRPr="00472572" w:rsidRDefault="00472572" w:rsidP="00472572">
            <w:r w:rsidRPr="00472572">
              <w:t>9.324637</w:t>
            </w:r>
          </w:p>
        </w:tc>
        <w:tc>
          <w:tcPr>
            <w:tcW w:w="1118" w:type="dxa"/>
            <w:noWrap/>
            <w:hideMark/>
          </w:tcPr>
          <w:p w14:paraId="46F9D251" w14:textId="77777777" w:rsidR="00472572" w:rsidRPr="00472572" w:rsidRDefault="00472572" w:rsidP="00472572">
            <w:r w:rsidRPr="00472572">
              <w:t>7.707644</w:t>
            </w:r>
          </w:p>
        </w:tc>
        <w:tc>
          <w:tcPr>
            <w:tcW w:w="1118" w:type="dxa"/>
            <w:noWrap/>
            <w:hideMark/>
          </w:tcPr>
          <w:p w14:paraId="790656D9" w14:textId="77777777" w:rsidR="00472572" w:rsidRPr="00472572" w:rsidRDefault="00472572" w:rsidP="00472572">
            <w:r w:rsidRPr="00472572">
              <w:t>7.475134</w:t>
            </w:r>
          </w:p>
        </w:tc>
      </w:tr>
      <w:tr w:rsidR="00472572" w:rsidRPr="00472572" w14:paraId="409FF17B" w14:textId="77777777" w:rsidTr="00472572">
        <w:trPr>
          <w:trHeight w:val="261"/>
        </w:trPr>
        <w:tc>
          <w:tcPr>
            <w:tcW w:w="1118" w:type="dxa"/>
            <w:noWrap/>
            <w:hideMark/>
          </w:tcPr>
          <w:p w14:paraId="1751BEAD" w14:textId="77777777" w:rsidR="00472572" w:rsidRPr="00472572" w:rsidRDefault="00472572" w:rsidP="00472572">
            <w:r w:rsidRPr="00472572">
              <w:t>7.188464</w:t>
            </w:r>
          </w:p>
        </w:tc>
        <w:tc>
          <w:tcPr>
            <w:tcW w:w="1118" w:type="dxa"/>
            <w:noWrap/>
            <w:hideMark/>
          </w:tcPr>
          <w:p w14:paraId="360CA9D9" w14:textId="77777777" w:rsidR="00472572" w:rsidRPr="00472572" w:rsidRDefault="00472572" w:rsidP="00472572">
            <w:r w:rsidRPr="00472572">
              <w:t>6.653349</w:t>
            </w:r>
          </w:p>
        </w:tc>
        <w:tc>
          <w:tcPr>
            <w:tcW w:w="1118" w:type="dxa"/>
            <w:noWrap/>
            <w:hideMark/>
          </w:tcPr>
          <w:p w14:paraId="1EDCC0C0" w14:textId="77777777" w:rsidR="00472572" w:rsidRPr="00472572" w:rsidRDefault="00472572" w:rsidP="00472572">
            <w:r w:rsidRPr="00472572">
              <w:t>8.269145</w:t>
            </w:r>
          </w:p>
        </w:tc>
        <w:tc>
          <w:tcPr>
            <w:tcW w:w="1118" w:type="dxa"/>
            <w:noWrap/>
            <w:hideMark/>
          </w:tcPr>
          <w:p w14:paraId="15DB5434" w14:textId="77777777" w:rsidR="00472572" w:rsidRPr="00472572" w:rsidRDefault="00472572" w:rsidP="00472572">
            <w:r w:rsidRPr="00472572">
              <w:t>2.714906</w:t>
            </w:r>
          </w:p>
        </w:tc>
        <w:tc>
          <w:tcPr>
            <w:tcW w:w="1118" w:type="dxa"/>
            <w:noWrap/>
            <w:hideMark/>
          </w:tcPr>
          <w:p w14:paraId="1A3A0930" w14:textId="77777777" w:rsidR="00472572" w:rsidRPr="00472572" w:rsidRDefault="00472572" w:rsidP="00472572">
            <w:r w:rsidRPr="00472572">
              <w:t>7.5275</w:t>
            </w:r>
          </w:p>
        </w:tc>
        <w:tc>
          <w:tcPr>
            <w:tcW w:w="1118" w:type="dxa"/>
            <w:noWrap/>
            <w:hideMark/>
          </w:tcPr>
          <w:p w14:paraId="3F7F360D" w14:textId="77777777" w:rsidR="00472572" w:rsidRPr="00472572" w:rsidRDefault="00472572" w:rsidP="00472572">
            <w:r w:rsidRPr="00472572">
              <w:t>13.17212</w:t>
            </w:r>
          </w:p>
        </w:tc>
        <w:tc>
          <w:tcPr>
            <w:tcW w:w="1118" w:type="dxa"/>
            <w:noWrap/>
            <w:hideMark/>
          </w:tcPr>
          <w:p w14:paraId="0E4972BB" w14:textId="77777777" w:rsidR="00472572" w:rsidRPr="00472572" w:rsidRDefault="00472572" w:rsidP="00472572">
            <w:r w:rsidRPr="00472572">
              <w:t>6.67626</w:t>
            </w:r>
          </w:p>
        </w:tc>
        <w:tc>
          <w:tcPr>
            <w:tcW w:w="1118" w:type="dxa"/>
            <w:noWrap/>
            <w:hideMark/>
          </w:tcPr>
          <w:p w14:paraId="32C339E4" w14:textId="77777777" w:rsidR="00472572" w:rsidRPr="00472572" w:rsidRDefault="00472572" w:rsidP="00472572">
            <w:r w:rsidRPr="00472572">
              <w:t>9.325379</w:t>
            </w:r>
          </w:p>
        </w:tc>
        <w:tc>
          <w:tcPr>
            <w:tcW w:w="1118" w:type="dxa"/>
            <w:noWrap/>
            <w:hideMark/>
          </w:tcPr>
          <w:p w14:paraId="06909E06" w14:textId="77777777" w:rsidR="00472572" w:rsidRPr="00472572" w:rsidRDefault="00472572" w:rsidP="00472572">
            <w:r w:rsidRPr="00472572">
              <w:t>7.28831</w:t>
            </w:r>
          </w:p>
        </w:tc>
        <w:tc>
          <w:tcPr>
            <w:tcW w:w="1118" w:type="dxa"/>
            <w:noWrap/>
            <w:hideMark/>
          </w:tcPr>
          <w:p w14:paraId="750AF683" w14:textId="77777777" w:rsidR="00472572" w:rsidRPr="00472572" w:rsidRDefault="00472572" w:rsidP="00472572">
            <w:r w:rsidRPr="00472572">
              <w:t>4.611185</w:t>
            </w:r>
          </w:p>
        </w:tc>
      </w:tr>
      <w:tr w:rsidR="00472572" w:rsidRPr="00472572" w14:paraId="2A70C118" w14:textId="77777777" w:rsidTr="00472572">
        <w:trPr>
          <w:trHeight w:val="261"/>
        </w:trPr>
        <w:tc>
          <w:tcPr>
            <w:tcW w:w="1118" w:type="dxa"/>
            <w:noWrap/>
            <w:hideMark/>
          </w:tcPr>
          <w:p w14:paraId="52FFD91E" w14:textId="77777777" w:rsidR="00472572" w:rsidRPr="00472572" w:rsidRDefault="00472572" w:rsidP="00472572">
            <w:r w:rsidRPr="00472572">
              <w:t>12.30177</w:t>
            </w:r>
          </w:p>
        </w:tc>
        <w:tc>
          <w:tcPr>
            <w:tcW w:w="1118" w:type="dxa"/>
            <w:noWrap/>
            <w:hideMark/>
          </w:tcPr>
          <w:p w14:paraId="3C394125" w14:textId="77777777" w:rsidR="00472572" w:rsidRPr="00472572" w:rsidRDefault="00472572" w:rsidP="00472572">
            <w:r w:rsidRPr="00472572">
              <w:t>13.18483</w:t>
            </w:r>
          </w:p>
        </w:tc>
        <w:tc>
          <w:tcPr>
            <w:tcW w:w="1118" w:type="dxa"/>
            <w:noWrap/>
            <w:hideMark/>
          </w:tcPr>
          <w:p w14:paraId="7B84FBD5" w14:textId="77777777" w:rsidR="00472572" w:rsidRPr="00472572" w:rsidRDefault="00472572" w:rsidP="00472572">
            <w:r w:rsidRPr="00472572">
              <w:t>7.385165</w:t>
            </w:r>
          </w:p>
        </w:tc>
        <w:tc>
          <w:tcPr>
            <w:tcW w:w="1118" w:type="dxa"/>
            <w:noWrap/>
            <w:hideMark/>
          </w:tcPr>
          <w:p w14:paraId="37BE20F3" w14:textId="77777777" w:rsidR="00472572" w:rsidRPr="00472572" w:rsidRDefault="00472572" w:rsidP="00472572">
            <w:r w:rsidRPr="00472572">
              <w:t>8.464887</w:t>
            </w:r>
          </w:p>
        </w:tc>
        <w:tc>
          <w:tcPr>
            <w:tcW w:w="1118" w:type="dxa"/>
            <w:noWrap/>
            <w:hideMark/>
          </w:tcPr>
          <w:p w14:paraId="1402ECD0" w14:textId="77777777" w:rsidR="00472572" w:rsidRPr="00472572" w:rsidRDefault="00472572" w:rsidP="00472572">
            <w:r w:rsidRPr="00472572">
              <w:t>6.713302</w:t>
            </w:r>
          </w:p>
        </w:tc>
        <w:tc>
          <w:tcPr>
            <w:tcW w:w="1118" w:type="dxa"/>
            <w:noWrap/>
            <w:hideMark/>
          </w:tcPr>
          <w:p w14:paraId="4F439591" w14:textId="77777777" w:rsidR="00472572" w:rsidRPr="00472572" w:rsidRDefault="00472572" w:rsidP="00472572">
            <w:r w:rsidRPr="00472572">
              <w:t>3.651225</w:t>
            </w:r>
          </w:p>
        </w:tc>
        <w:tc>
          <w:tcPr>
            <w:tcW w:w="1118" w:type="dxa"/>
            <w:noWrap/>
            <w:hideMark/>
          </w:tcPr>
          <w:p w14:paraId="6ECDC9BE" w14:textId="77777777" w:rsidR="00472572" w:rsidRPr="00472572" w:rsidRDefault="00472572" w:rsidP="00472572">
            <w:r w:rsidRPr="00472572">
              <w:t>6.856728</w:t>
            </w:r>
          </w:p>
        </w:tc>
        <w:tc>
          <w:tcPr>
            <w:tcW w:w="1118" w:type="dxa"/>
            <w:noWrap/>
            <w:hideMark/>
          </w:tcPr>
          <w:p w14:paraId="67C177B4" w14:textId="77777777" w:rsidR="00472572" w:rsidRPr="00472572" w:rsidRDefault="00472572" w:rsidP="00472572">
            <w:r w:rsidRPr="00472572">
              <w:t>2.921839</w:t>
            </w:r>
          </w:p>
        </w:tc>
        <w:tc>
          <w:tcPr>
            <w:tcW w:w="1118" w:type="dxa"/>
            <w:noWrap/>
            <w:hideMark/>
          </w:tcPr>
          <w:p w14:paraId="041A33FF" w14:textId="77777777" w:rsidR="00472572" w:rsidRPr="00472572" w:rsidRDefault="00472572" w:rsidP="00472572">
            <w:r w:rsidRPr="00472572">
              <w:t>8.270322</w:t>
            </w:r>
          </w:p>
        </w:tc>
        <w:tc>
          <w:tcPr>
            <w:tcW w:w="1118" w:type="dxa"/>
            <w:noWrap/>
            <w:hideMark/>
          </w:tcPr>
          <w:p w14:paraId="7C497DEC" w14:textId="77777777" w:rsidR="00472572" w:rsidRPr="00472572" w:rsidRDefault="00472572" w:rsidP="00472572">
            <w:r w:rsidRPr="00472572">
              <w:t>7.812735</w:t>
            </w:r>
          </w:p>
        </w:tc>
      </w:tr>
      <w:tr w:rsidR="00472572" w:rsidRPr="00472572" w14:paraId="1E89A909" w14:textId="77777777" w:rsidTr="00472572">
        <w:trPr>
          <w:trHeight w:val="261"/>
        </w:trPr>
        <w:tc>
          <w:tcPr>
            <w:tcW w:w="1118" w:type="dxa"/>
            <w:noWrap/>
            <w:hideMark/>
          </w:tcPr>
          <w:p w14:paraId="42AC8106" w14:textId="77777777" w:rsidR="00472572" w:rsidRPr="00472572" w:rsidRDefault="00472572" w:rsidP="00472572">
            <w:pPr>
              <w:rPr>
                <w:b/>
                <w:bCs/>
              </w:rPr>
            </w:pPr>
            <w:r w:rsidRPr="00472572">
              <w:rPr>
                <w:b/>
                <w:bCs/>
              </w:rPr>
              <w:t>6.993485</w:t>
            </w:r>
          </w:p>
        </w:tc>
        <w:tc>
          <w:tcPr>
            <w:tcW w:w="1118" w:type="dxa"/>
            <w:noWrap/>
            <w:hideMark/>
          </w:tcPr>
          <w:p w14:paraId="6EDE8BB5" w14:textId="77777777" w:rsidR="00472572" w:rsidRPr="00472572" w:rsidRDefault="00472572" w:rsidP="00472572">
            <w:pPr>
              <w:rPr>
                <w:b/>
                <w:bCs/>
              </w:rPr>
            </w:pPr>
            <w:r w:rsidRPr="00472572">
              <w:rPr>
                <w:b/>
                <w:bCs/>
              </w:rPr>
              <w:t>7.730149</w:t>
            </w:r>
          </w:p>
        </w:tc>
        <w:tc>
          <w:tcPr>
            <w:tcW w:w="1118" w:type="dxa"/>
            <w:noWrap/>
            <w:hideMark/>
          </w:tcPr>
          <w:p w14:paraId="6AA2985C" w14:textId="77777777" w:rsidR="00472572" w:rsidRPr="00472572" w:rsidRDefault="00472572" w:rsidP="00472572">
            <w:pPr>
              <w:rPr>
                <w:b/>
                <w:bCs/>
              </w:rPr>
            </w:pPr>
            <w:r w:rsidRPr="00472572">
              <w:rPr>
                <w:b/>
                <w:bCs/>
              </w:rPr>
              <w:t>7.361778</w:t>
            </w:r>
          </w:p>
        </w:tc>
        <w:tc>
          <w:tcPr>
            <w:tcW w:w="1118" w:type="dxa"/>
            <w:noWrap/>
            <w:hideMark/>
          </w:tcPr>
          <w:p w14:paraId="7ABBFA21" w14:textId="77777777" w:rsidR="00472572" w:rsidRPr="00472572" w:rsidRDefault="00472572" w:rsidP="00472572">
            <w:pPr>
              <w:rPr>
                <w:b/>
                <w:bCs/>
              </w:rPr>
            </w:pPr>
            <w:r w:rsidRPr="00472572">
              <w:rPr>
                <w:b/>
                <w:bCs/>
              </w:rPr>
              <w:t>6.442163</w:t>
            </w:r>
          </w:p>
        </w:tc>
        <w:tc>
          <w:tcPr>
            <w:tcW w:w="1118" w:type="dxa"/>
            <w:noWrap/>
            <w:hideMark/>
          </w:tcPr>
          <w:p w14:paraId="1877B5BB" w14:textId="77777777" w:rsidR="00472572" w:rsidRPr="00472572" w:rsidRDefault="00472572" w:rsidP="00472572">
            <w:pPr>
              <w:rPr>
                <w:b/>
                <w:bCs/>
              </w:rPr>
            </w:pPr>
            <w:r w:rsidRPr="00472572">
              <w:rPr>
                <w:b/>
                <w:bCs/>
              </w:rPr>
              <w:t>7.392953</w:t>
            </w:r>
          </w:p>
        </w:tc>
        <w:tc>
          <w:tcPr>
            <w:tcW w:w="1118" w:type="dxa"/>
            <w:noWrap/>
            <w:hideMark/>
          </w:tcPr>
          <w:p w14:paraId="43839695" w14:textId="77777777" w:rsidR="00472572" w:rsidRPr="00472572" w:rsidRDefault="00472572" w:rsidP="00472572">
            <w:pPr>
              <w:rPr>
                <w:b/>
                <w:bCs/>
              </w:rPr>
            </w:pPr>
            <w:r w:rsidRPr="00472572">
              <w:rPr>
                <w:b/>
                <w:bCs/>
              </w:rPr>
              <w:t>7.412754</w:t>
            </w:r>
          </w:p>
        </w:tc>
        <w:tc>
          <w:tcPr>
            <w:tcW w:w="1118" w:type="dxa"/>
            <w:noWrap/>
            <w:hideMark/>
          </w:tcPr>
          <w:p w14:paraId="2A34AF31" w14:textId="77777777" w:rsidR="00472572" w:rsidRPr="00472572" w:rsidRDefault="00472572" w:rsidP="00472572">
            <w:pPr>
              <w:rPr>
                <w:b/>
                <w:bCs/>
              </w:rPr>
            </w:pPr>
            <w:r w:rsidRPr="00472572">
              <w:rPr>
                <w:b/>
                <w:bCs/>
              </w:rPr>
              <w:t>5.666013</w:t>
            </w:r>
          </w:p>
        </w:tc>
        <w:tc>
          <w:tcPr>
            <w:tcW w:w="1118" w:type="dxa"/>
            <w:noWrap/>
            <w:hideMark/>
          </w:tcPr>
          <w:p w14:paraId="4231B534" w14:textId="77777777" w:rsidR="00472572" w:rsidRPr="00472572" w:rsidRDefault="00472572" w:rsidP="00472572">
            <w:pPr>
              <w:rPr>
                <w:b/>
                <w:bCs/>
              </w:rPr>
            </w:pPr>
            <w:r w:rsidRPr="00472572">
              <w:rPr>
                <w:b/>
                <w:bCs/>
              </w:rPr>
              <w:t>6.867618</w:t>
            </w:r>
          </w:p>
        </w:tc>
        <w:tc>
          <w:tcPr>
            <w:tcW w:w="1118" w:type="dxa"/>
            <w:noWrap/>
            <w:hideMark/>
          </w:tcPr>
          <w:p w14:paraId="080173E5" w14:textId="77777777" w:rsidR="00472572" w:rsidRPr="00472572" w:rsidRDefault="00472572" w:rsidP="00472572">
            <w:pPr>
              <w:rPr>
                <w:b/>
                <w:bCs/>
              </w:rPr>
            </w:pPr>
            <w:r w:rsidRPr="00472572">
              <w:rPr>
                <w:b/>
                <w:bCs/>
              </w:rPr>
              <w:t>7.606231</w:t>
            </w:r>
          </w:p>
        </w:tc>
        <w:tc>
          <w:tcPr>
            <w:tcW w:w="1118" w:type="dxa"/>
            <w:noWrap/>
            <w:hideMark/>
          </w:tcPr>
          <w:p w14:paraId="3AC7D02A" w14:textId="77777777" w:rsidR="00472572" w:rsidRPr="00472572" w:rsidRDefault="00472572" w:rsidP="00472572">
            <w:pPr>
              <w:rPr>
                <w:b/>
                <w:bCs/>
              </w:rPr>
            </w:pPr>
            <w:r w:rsidRPr="00472572">
              <w:rPr>
                <w:b/>
                <w:bCs/>
              </w:rPr>
              <w:t>7.398626</w:t>
            </w:r>
          </w:p>
        </w:tc>
      </w:tr>
    </w:tbl>
    <w:p w14:paraId="0F499711" w14:textId="4C3D21FF" w:rsidR="00472572" w:rsidRDefault="00472572" w:rsidP="00DD05AD"/>
    <w:p w14:paraId="604E0814" w14:textId="59E030AC" w:rsidR="00472572" w:rsidRDefault="00472572" w:rsidP="00DD05AD">
      <w:r>
        <w:t>Raw data for Section 4.4.2.3 with 5 active nodes</w:t>
      </w:r>
    </w:p>
    <w:p w14:paraId="4DA9B413" w14:textId="77777777" w:rsidR="00472572" w:rsidRDefault="00472572" w:rsidP="00DD05AD">
      <w:r>
        <w:t>1</w:t>
      </w:r>
      <w:r w:rsidRPr="00472572">
        <w:rPr>
          <w:vertAlign w:val="superscript"/>
        </w:rPr>
        <w:t>st</w:t>
      </w:r>
      <w:r>
        <w:t xml:space="preserve"> Node</w:t>
      </w:r>
    </w:p>
    <w:tbl>
      <w:tblPr>
        <w:tblStyle w:val="TableGrid"/>
        <w:tblW w:w="0" w:type="auto"/>
        <w:tblLook w:val="04A0" w:firstRow="1" w:lastRow="0" w:firstColumn="1" w:lastColumn="0" w:noHBand="0" w:noVBand="1"/>
      </w:tblPr>
      <w:tblGrid>
        <w:gridCol w:w="1117"/>
        <w:gridCol w:w="1117"/>
        <w:gridCol w:w="1117"/>
        <w:gridCol w:w="1117"/>
        <w:gridCol w:w="1117"/>
        <w:gridCol w:w="1117"/>
        <w:gridCol w:w="1117"/>
        <w:gridCol w:w="1117"/>
        <w:gridCol w:w="1117"/>
        <w:gridCol w:w="1117"/>
      </w:tblGrid>
      <w:tr w:rsidR="00472572" w:rsidRPr="00472572" w14:paraId="12E31A33" w14:textId="77777777" w:rsidTr="00472572">
        <w:trPr>
          <w:trHeight w:val="261"/>
        </w:trPr>
        <w:tc>
          <w:tcPr>
            <w:tcW w:w="1117" w:type="dxa"/>
            <w:noWrap/>
            <w:hideMark/>
          </w:tcPr>
          <w:p w14:paraId="026E2369" w14:textId="77777777" w:rsidR="00472572" w:rsidRPr="00472572" w:rsidRDefault="00472572" w:rsidP="00472572">
            <w:r w:rsidRPr="00472572">
              <w:t>Tx01</w:t>
            </w:r>
          </w:p>
        </w:tc>
        <w:tc>
          <w:tcPr>
            <w:tcW w:w="1117" w:type="dxa"/>
            <w:noWrap/>
            <w:hideMark/>
          </w:tcPr>
          <w:p w14:paraId="565112D7" w14:textId="77777777" w:rsidR="00472572" w:rsidRPr="00472572" w:rsidRDefault="00472572" w:rsidP="00472572">
            <w:r w:rsidRPr="00472572">
              <w:t>Tx02</w:t>
            </w:r>
          </w:p>
        </w:tc>
        <w:tc>
          <w:tcPr>
            <w:tcW w:w="1117" w:type="dxa"/>
            <w:noWrap/>
            <w:hideMark/>
          </w:tcPr>
          <w:p w14:paraId="7F4C9593" w14:textId="77777777" w:rsidR="00472572" w:rsidRPr="00472572" w:rsidRDefault="00472572" w:rsidP="00472572">
            <w:r w:rsidRPr="00472572">
              <w:t>Tx03</w:t>
            </w:r>
          </w:p>
        </w:tc>
        <w:tc>
          <w:tcPr>
            <w:tcW w:w="1117" w:type="dxa"/>
            <w:noWrap/>
            <w:hideMark/>
          </w:tcPr>
          <w:p w14:paraId="38132695" w14:textId="77777777" w:rsidR="00472572" w:rsidRPr="00472572" w:rsidRDefault="00472572" w:rsidP="00472572">
            <w:r w:rsidRPr="00472572">
              <w:t>Tx04</w:t>
            </w:r>
          </w:p>
        </w:tc>
        <w:tc>
          <w:tcPr>
            <w:tcW w:w="1117" w:type="dxa"/>
            <w:noWrap/>
            <w:hideMark/>
          </w:tcPr>
          <w:p w14:paraId="51BBF779" w14:textId="77777777" w:rsidR="00472572" w:rsidRPr="00472572" w:rsidRDefault="00472572" w:rsidP="00472572">
            <w:r w:rsidRPr="00472572">
              <w:t>Tx05</w:t>
            </w:r>
          </w:p>
        </w:tc>
        <w:tc>
          <w:tcPr>
            <w:tcW w:w="1117" w:type="dxa"/>
            <w:noWrap/>
            <w:hideMark/>
          </w:tcPr>
          <w:p w14:paraId="3311B287" w14:textId="77777777" w:rsidR="00472572" w:rsidRPr="00472572" w:rsidRDefault="00472572" w:rsidP="00472572">
            <w:r w:rsidRPr="00472572">
              <w:t>Tx06</w:t>
            </w:r>
          </w:p>
        </w:tc>
        <w:tc>
          <w:tcPr>
            <w:tcW w:w="1117" w:type="dxa"/>
            <w:noWrap/>
            <w:hideMark/>
          </w:tcPr>
          <w:p w14:paraId="48FAA927" w14:textId="77777777" w:rsidR="00472572" w:rsidRPr="00472572" w:rsidRDefault="00472572" w:rsidP="00472572">
            <w:r w:rsidRPr="00472572">
              <w:t>Tx07</w:t>
            </w:r>
          </w:p>
        </w:tc>
        <w:tc>
          <w:tcPr>
            <w:tcW w:w="1117" w:type="dxa"/>
            <w:noWrap/>
            <w:hideMark/>
          </w:tcPr>
          <w:p w14:paraId="53381B47" w14:textId="77777777" w:rsidR="00472572" w:rsidRPr="00472572" w:rsidRDefault="00472572" w:rsidP="00472572">
            <w:r w:rsidRPr="00472572">
              <w:t>Tx08</w:t>
            </w:r>
          </w:p>
        </w:tc>
        <w:tc>
          <w:tcPr>
            <w:tcW w:w="1117" w:type="dxa"/>
            <w:noWrap/>
            <w:hideMark/>
          </w:tcPr>
          <w:p w14:paraId="2A7B5207" w14:textId="77777777" w:rsidR="00472572" w:rsidRPr="00472572" w:rsidRDefault="00472572" w:rsidP="00472572">
            <w:r w:rsidRPr="00472572">
              <w:t>Tx09</w:t>
            </w:r>
          </w:p>
        </w:tc>
        <w:tc>
          <w:tcPr>
            <w:tcW w:w="1117" w:type="dxa"/>
            <w:noWrap/>
            <w:hideMark/>
          </w:tcPr>
          <w:p w14:paraId="5806AB36" w14:textId="77777777" w:rsidR="00472572" w:rsidRPr="00472572" w:rsidRDefault="00472572" w:rsidP="00472572">
            <w:r w:rsidRPr="00472572">
              <w:t>Tx10</w:t>
            </w:r>
          </w:p>
        </w:tc>
      </w:tr>
      <w:tr w:rsidR="00472572" w:rsidRPr="00472572" w14:paraId="1B5B5E82" w14:textId="77777777" w:rsidTr="00472572">
        <w:trPr>
          <w:trHeight w:val="261"/>
        </w:trPr>
        <w:tc>
          <w:tcPr>
            <w:tcW w:w="1117" w:type="dxa"/>
            <w:noWrap/>
            <w:hideMark/>
          </w:tcPr>
          <w:p w14:paraId="2D70D95D" w14:textId="77777777" w:rsidR="00472572" w:rsidRPr="00472572" w:rsidRDefault="00472572" w:rsidP="00472572">
            <w:r w:rsidRPr="00472572">
              <w:t>3.986688</w:t>
            </w:r>
          </w:p>
        </w:tc>
        <w:tc>
          <w:tcPr>
            <w:tcW w:w="1117" w:type="dxa"/>
            <w:noWrap/>
            <w:hideMark/>
          </w:tcPr>
          <w:p w14:paraId="5D4F9F86" w14:textId="77777777" w:rsidR="00472572" w:rsidRPr="00472572" w:rsidRDefault="00472572" w:rsidP="00472572">
            <w:r w:rsidRPr="00472572">
              <w:t>6.632686</w:t>
            </w:r>
          </w:p>
        </w:tc>
        <w:tc>
          <w:tcPr>
            <w:tcW w:w="1117" w:type="dxa"/>
            <w:noWrap/>
            <w:hideMark/>
          </w:tcPr>
          <w:p w14:paraId="52A7B03E" w14:textId="77777777" w:rsidR="00472572" w:rsidRPr="00472572" w:rsidRDefault="00472572" w:rsidP="00472572">
            <w:r w:rsidRPr="00472572">
              <w:t>10.48263</w:t>
            </w:r>
          </w:p>
        </w:tc>
        <w:tc>
          <w:tcPr>
            <w:tcW w:w="1117" w:type="dxa"/>
            <w:noWrap/>
            <w:hideMark/>
          </w:tcPr>
          <w:p w14:paraId="06212F31" w14:textId="77777777" w:rsidR="00472572" w:rsidRPr="00472572" w:rsidRDefault="00472572" w:rsidP="00472572">
            <w:r w:rsidRPr="00472572">
              <w:t>7.446025</w:t>
            </w:r>
          </w:p>
        </w:tc>
        <w:tc>
          <w:tcPr>
            <w:tcW w:w="1117" w:type="dxa"/>
            <w:noWrap/>
            <w:hideMark/>
          </w:tcPr>
          <w:p w14:paraId="421C1729" w14:textId="77777777" w:rsidR="00472572" w:rsidRPr="00472572" w:rsidRDefault="00472572" w:rsidP="00472572">
            <w:r w:rsidRPr="00472572">
              <w:t>5.916561</w:t>
            </w:r>
          </w:p>
        </w:tc>
        <w:tc>
          <w:tcPr>
            <w:tcW w:w="1117" w:type="dxa"/>
            <w:noWrap/>
            <w:hideMark/>
          </w:tcPr>
          <w:p w14:paraId="4AB147C0" w14:textId="77777777" w:rsidR="00472572" w:rsidRPr="00472572" w:rsidRDefault="00472572" w:rsidP="00472572">
            <w:r w:rsidRPr="00472572">
              <w:t>13.29078</w:t>
            </w:r>
          </w:p>
        </w:tc>
        <w:tc>
          <w:tcPr>
            <w:tcW w:w="1117" w:type="dxa"/>
            <w:noWrap/>
            <w:hideMark/>
          </w:tcPr>
          <w:p w14:paraId="0E1A7203" w14:textId="77777777" w:rsidR="00472572" w:rsidRPr="00472572" w:rsidRDefault="00472572" w:rsidP="00472572">
            <w:r w:rsidRPr="00472572">
              <w:t>10.35086</w:t>
            </w:r>
          </w:p>
        </w:tc>
        <w:tc>
          <w:tcPr>
            <w:tcW w:w="1117" w:type="dxa"/>
            <w:noWrap/>
            <w:hideMark/>
          </w:tcPr>
          <w:p w14:paraId="279487BA" w14:textId="77777777" w:rsidR="00472572" w:rsidRPr="00472572" w:rsidRDefault="00472572" w:rsidP="00472572">
            <w:r w:rsidRPr="00472572">
              <w:t>3.349684</w:t>
            </w:r>
          </w:p>
        </w:tc>
        <w:tc>
          <w:tcPr>
            <w:tcW w:w="1117" w:type="dxa"/>
            <w:noWrap/>
            <w:hideMark/>
          </w:tcPr>
          <w:p w14:paraId="0827AB9D" w14:textId="77777777" w:rsidR="00472572" w:rsidRPr="00472572" w:rsidRDefault="00472572" w:rsidP="00472572">
            <w:r w:rsidRPr="00472572">
              <w:t>13.42117</w:t>
            </w:r>
          </w:p>
        </w:tc>
        <w:tc>
          <w:tcPr>
            <w:tcW w:w="1117" w:type="dxa"/>
            <w:noWrap/>
            <w:hideMark/>
          </w:tcPr>
          <w:p w14:paraId="74EF4C9F" w14:textId="77777777" w:rsidR="00472572" w:rsidRPr="00472572" w:rsidRDefault="00472572" w:rsidP="00472572">
            <w:r w:rsidRPr="00472572">
              <w:t>2.724086</w:t>
            </w:r>
          </w:p>
        </w:tc>
      </w:tr>
      <w:tr w:rsidR="00472572" w:rsidRPr="00472572" w14:paraId="127D5624" w14:textId="77777777" w:rsidTr="00472572">
        <w:trPr>
          <w:trHeight w:val="261"/>
        </w:trPr>
        <w:tc>
          <w:tcPr>
            <w:tcW w:w="1117" w:type="dxa"/>
            <w:noWrap/>
            <w:hideMark/>
          </w:tcPr>
          <w:p w14:paraId="1B4566B0" w14:textId="77777777" w:rsidR="00472572" w:rsidRPr="00472572" w:rsidRDefault="00472572" w:rsidP="00472572">
            <w:r w:rsidRPr="00472572">
              <w:t>11.90735</w:t>
            </w:r>
          </w:p>
        </w:tc>
        <w:tc>
          <w:tcPr>
            <w:tcW w:w="1117" w:type="dxa"/>
            <w:noWrap/>
            <w:hideMark/>
          </w:tcPr>
          <w:p w14:paraId="50813006" w14:textId="77777777" w:rsidR="00472572" w:rsidRPr="00472572" w:rsidRDefault="00472572" w:rsidP="00472572">
            <w:r w:rsidRPr="00472572">
              <w:t>7.383919</w:t>
            </w:r>
          </w:p>
        </w:tc>
        <w:tc>
          <w:tcPr>
            <w:tcW w:w="1117" w:type="dxa"/>
            <w:noWrap/>
            <w:hideMark/>
          </w:tcPr>
          <w:p w14:paraId="071C37F7" w14:textId="77777777" w:rsidR="00472572" w:rsidRPr="00472572" w:rsidRDefault="00472572" w:rsidP="00472572">
            <w:r w:rsidRPr="00472572">
              <w:t>8.211287</w:t>
            </w:r>
          </w:p>
        </w:tc>
        <w:tc>
          <w:tcPr>
            <w:tcW w:w="1117" w:type="dxa"/>
            <w:noWrap/>
            <w:hideMark/>
          </w:tcPr>
          <w:p w14:paraId="609BB3C7" w14:textId="77777777" w:rsidR="00472572" w:rsidRPr="00472572" w:rsidRDefault="00472572" w:rsidP="00472572">
            <w:r w:rsidRPr="00472572">
              <w:t>6.790804</w:t>
            </w:r>
          </w:p>
        </w:tc>
        <w:tc>
          <w:tcPr>
            <w:tcW w:w="1117" w:type="dxa"/>
            <w:noWrap/>
            <w:hideMark/>
          </w:tcPr>
          <w:p w14:paraId="504CCA36" w14:textId="77777777" w:rsidR="00472572" w:rsidRPr="00472572" w:rsidRDefault="00472572" w:rsidP="00472572">
            <w:r w:rsidRPr="00472572">
              <w:t>6.376931</w:t>
            </w:r>
          </w:p>
        </w:tc>
        <w:tc>
          <w:tcPr>
            <w:tcW w:w="1117" w:type="dxa"/>
            <w:noWrap/>
            <w:hideMark/>
          </w:tcPr>
          <w:p w14:paraId="2CF64931" w14:textId="77777777" w:rsidR="00472572" w:rsidRPr="00472572" w:rsidRDefault="00472572" w:rsidP="00472572">
            <w:r w:rsidRPr="00472572">
              <w:t>7.227767</w:t>
            </w:r>
          </w:p>
        </w:tc>
        <w:tc>
          <w:tcPr>
            <w:tcW w:w="1117" w:type="dxa"/>
            <w:noWrap/>
            <w:hideMark/>
          </w:tcPr>
          <w:p w14:paraId="7F62B2E4" w14:textId="77777777" w:rsidR="00472572" w:rsidRPr="00472572" w:rsidRDefault="00472572" w:rsidP="00472572">
            <w:r w:rsidRPr="00472572">
              <w:t>3.447641</w:t>
            </w:r>
          </w:p>
        </w:tc>
        <w:tc>
          <w:tcPr>
            <w:tcW w:w="1117" w:type="dxa"/>
            <w:noWrap/>
            <w:hideMark/>
          </w:tcPr>
          <w:p w14:paraId="0875C9B8" w14:textId="77777777" w:rsidR="00472572" w:rsidRPr="00472572" w:rsidRDefault="00472572" w:rsidP="00472572">
            <w:r w:rsidRPr="00472572">
              <w:t>5.358191</w:t>
            </w:r>
          </w:p>
        </w:tc>
        <w:tc>
          <w:tcPr>
            <w:tcW w:w="1117" w:type="dxa"/>
            <w:noWrap/>
            <w:hideMark/>
          </w:tcPr>
          <w:p w14:paraId="29C8591C" w14:textId="77777777" w:rsidR="00472572" w:rsidRPr="00472572" w:rsidRDefault="00472572" w:rsidP="00472572">
            <w:r w:rsidRPr="00472572">
              <w:t>5.728222</w:t>
            </w:r>
          </w:p>
        </w:tc>
        <w:tc>
          <w:tcPr>
            <w:tcW w:w="1117" w:type="dxa"/>
            <w:noWrap/>
            <w:hideMark/>
          </w:tcPr>
          <w:p w14:paraId="060F42AB" w14:textId="77777777" w:rsidR="00472572" w:rsidRPr="00472572" w:rsidRDefault="00472572" w:rsidP="00472572">
            <w:r w:rsidRPr="00472572">
              <w:t>4.262106</w:t>
            </w:r>
          </w:p>
        </w:tc>
      </w:tr>
      <w:tr w:rsidR="00472572" w:rsidRPr="00472572" w14:paraId="494FB456" w14:textId="77777777" w:rsidTr="00472572">
        <w:trPr>
          <w:trHeight w:val="261"/>
        </w:trPr>
        <w:tc>
          <w:tcPr>
            <w:tcW w:w="1117" w:type="dxa"/>
            <w:noWrap/>
            <w:hideMark/>
          </w:tcPr>
          <w:p w14:paraId="6D5E6982" w14:textId="77777777" w:rsidR="00472572" w:rsidRPr="00472572" w:rsidRDefault="00472572" w:rsidP="00472572">
            <w:r w:rsidRPr="00472572">
              <w:t>7.349292</w:t>
            </w:r>
          </w:p>
        </w:tc>
        <w:tc>
          <w:tcPr>
            <w:tcW w:w="1117" w:type="dxa"/>
            <w:noWrap/>
            <w:hideMark/>
          </w:tcPr>
          <w:p w14:paraId="5A029689" w14:textId="77777777" w:rsidR="00472572" w:rsidRPr="00472572" w:rsidRDefault="00472572" w:rsidP="00472572">
            <w:r w:rsidRPr="00472572">
              <w:t>8.271763</w:t>
            </w:r>
          </w:p>
        </w:tc>
        <w:tc>
          <w:tcPr>
            <w:tcW w:w="1117" w:type="dxa"/>
            <w:noWrap/>
            <w:hideMark/>
          </w:tcPr>
          <w:p w14:paraId="3055FEC8" w14:textId="77777777" w:rsidR="00472572" w:rsidRPr="00472572" w:rsidRDefault="00472572" w:rsidP="00472572">
            <w:r w:rsidRPr="00472572">
              <w:t>7.660125</w:t>
            </w:r>
          </w:p>
        </w:tc>
        <w:tc>
          <w:tcPr>
            <w:tcW w:w="1117" w:type="dxa"/>
            <w:noWrap/>
            <w:hideMark/>
          </w:tcPr>
          <w:p w14:paraId="6E1BFF8B" w14:textId="77777777" w:rsidR="00472572" w:rsidRPr="00472572" w:rsidRDefault="00472572" w:rsidP="00472572">
            <w:r w:rsidRPr="00472572">
              <w:t>7.141525</w:t>
            </w:r>
          </w:p>
        </w:tc>
        <w:tc>
          <w:tcPr>
            <w:tcW w:w="1117" w:type="dxa"/>
            <w:noWrap/>
            <w:hideMark/>
          </w:tcPr>
          <w:p w14:paraId="43275CE0" w14:textId="77777777" w:rsidR="00472572" w:rsidRPr="00472572" w:rsidRDefault="00472572" w:rsidP="00472572">
            <w:r w:rsidRPr="00472572">
              <w:t>7.232295</w:t>
            </w:r>
          </w:p>
        </w:tc>
        <w:tc>
          <w:tcPr>
            <w:tcW w:w="1117" w:type="dxa"/>
            <w:noWrap/>
            <w:hideMark/>
          </w:tcPr>
          <w:p w14:paraId="5822CE12" w14:textId="77777777" w:rsidR="00472572" w:rsidRPr="00472572" w:rsidRDefault="00472572" w:rsidP="00472572">
            <w:r w:rsidRPr="00472572">
              <w:t>6.343785</w:t>
            </w:r>
          </w:p>
        </w:tc>
        <w:tc>
          <w:tcPr>
            <w:tcW w:w="1117" w:type="dxa"/>
            <w:noWrap/>
            <w:hideMark/>
          </w:tcPr>
          <w:p w14:paraId="4A487A6E" w14:textId="77777777" w:rsidR="00472572" w:rsidRPr="00472572" w:rsidRDefault="00472572" w:rsidP="00472572">
            <w:r w:rsidRPr="00472572">
              <w:t>4.908368</w:t>
            </w:r>
          </w:p>
        </w:tc>
        <w:tc>
          <w:tcPr>
            <w:tcW w:w="1117" w:type="dxa"/>
            <w:noWrap/>
            <w:hideMark/>
          </w:tcPr>
          <w:p w14:paraId="598DAB65" w14:textId="77777777" w:rsidR="00472572" w:rsidRPr="00472572" w:rsidRDefault="00472572" w:rsidP="00472572">
            <w:r w:rsidRPr="00472572">
              <w:t>6.451343</w:t>
            </w:r>
          </w:p>
        </w:tc>
        <w:tc>
          <w:tcPr>
            <w:tcW w:w="1117" w:type="dxa"/>
            <w:noWrap/>
            <w:hideMark/>
          </w:tcPr>
          <w:p w14:paraId="2AF52EF0" w14:textId="77777777" w:rsidR="00472572" w:rsidRPr="00472572" w:rsidRDefault="00472572" w:rsidP="00472572">
            <w:r w:rsidRPr="00472572">
              <w:t>4.610986</w:t>
            </w:r>
          </w:p>
        </w:tc>
        <w:tc>
          <w:tcPr>
            <w:tcW w:w="1117" w:type="dxa"/>
            <w:noWrap/>
            <w:hideMark/>
          </w:tcPr>
          <w:p w14:paraId="1B168096" w14:textId="77777777" w:rsidR="00472572" w:rsidRPr="00472572" w:rsidRDefault="00472572" w:rsidP="00472572">
            <w:r w:rsidRPr="00472572">
              <w:t>3.858552</w:t>
            </w:r>
          </w:p>
        </w:tc>
      </w:tr>
      <w:tr w:rsidR="00472572" w:rsidRPr="00472572" w14:paraId="6755F404" w14:textId="77777777" w:rsidTr="00472572">
        <w:trPr>
          <w:trHeight w:val="261"/>
        </w:trPr>
        <w:tc>
          <w:tcPr>
            <w:tcW w:w="1117" w:type="dxa"/>
            <w:noWrap/>
            <w:hideMark/>
          </w:tcPr>
          <w:p w14:paraId="11C629C7" w14:textId="77777777" w:rsidR="00472572" w:rsidRPr="00472572" w:rsidRDefault="00472572" w:rsidP="00472572">
            <w:r w:rsidRPr="00472572">
              <w:t>5.355022</w:t>
            </w:r>
          </w:p>
        </w:tc>
        <w:tc>
          <w:tcPr>
            <w:tcW w:w="1117" w:type="dxa"/>
            <w:noWrap/>
            <w:hideMark/>
          </w:tcPr>
          <w:p w14:paraId="7A3D654C" w14:textId="77777777" w:rsidR="00472572" w:rsidRPr="00472572" w:rsidRDefault="00472572" w:rsidP="00472572">
            <w:r w:rsidRPr="00472572">
              <w:t>6.636519</w:t>
            </w:r>
          </w:p>
        </w:tc>
        <w:tc>
          <w:tcPr>
            <w:tcW w:w="1117" w:type="dxa"/>
            <w:noWrap/>
            <w:hideMark/>
          </w:tcPr>
          <w:p w14:paraId="206402AE" w14:textId="77777777" w:rsidR="00472572" w:rsidRPr="00472572" w:rsidRDefault="00472572" w:rsidP="00472572">
            <w:r w:rsidRPr="00472572">
              <w:t>8.119421</w:t>
            </w:r>
          </w:p>
        </w:tc>
        <w:tc>
          <w:tcPr>
            <w:tcW w:w="1117" w:type="dxa"/>
            <w:noWrap/>
            <w:hideMark/>
          </w:tcPr>
          <w:p w14:paraId="37C7A09B" w14:textId="77777777" w:rsidR="00472572" w:rsidRPr="00472572" w:rsidRDefault="00472572" w:rsidP="00472572">
            <w:r w:rsidRPr="00472572">
              <w:t>7.465883</w:t>
            </w:r>
          </w:p>
        </w:tc>
        <w:tc>
          <w:tcPr>
            <w:tcW w:w="1117" w:type="dxa"/>
            <w:noWrap/>
            <w:hideMark/>
          </w:tcPr>
          <w:p w14:paraId="00693A85" w14:textId="77777777" w:rsidR="00472572" w:rsidRPr="00472572" w:rsidRDefault="00472572" w:rsidP="00472572">
            <w:r w:rsidRPr="00472572">
              <w:t>7.756409</w:t>
            </w:r>
          </w:p>
        </w:tc>
        <w:tc>
          <w:tcPr>
            <w:tcW w:w="1117" w:type="dxa"/>
            <w:noWrap/>
            <w:hideMark/>
          </w:tcPr>
          <w:p w14:paraId="5FF6BC7B" w14:textId="77777777" w:rsidR="00472572" w:rsidRPr="00472572" w:rsidRDefault="00472572" w:rsidP="00472572">
            <w:r w:rsidRPr="00472572">
              <w:t>8.108793</w:t>
            </w:r>
          </w:p>
        </w:tc>
        <w:tc>
          <w:tcPr>
            <w:tcW w:w="1117" w:type="dxa"/>
            <w:noWrap/>
            <w:hideMark/>
          </w:tcPr>
          <w:p w14:paraId="17A9B56C" w14:textId="77777777" w:rsidR="00472572" w:rsidRPr="00472572" w:rsidRDefault="00472572" w:rsidP="00472572">
            <w:r w:rsidRPr="00472572">
              <w:t>3.717245</w:t>
            </w:r>
          </w:p>
        </w:tc>
        <w:tc>
          <w:tcPr>
            <w:tcW w:w="1117" w:type="dxa"/>
            <w:noWrap/>
            <w:hideMark/>
          </w:tcPr>
          <w:p w14:paraId="64A19FF6" w14:textId="77777777" w:rsidR="00472572" w:rsidRPr="00472572" w:rsidRDefault="00472572" w:rsidP="00472572">
            <w:r w:rsidRPr="00472572">
              <w:t>7.762134</w:t>
            </w:r>
          </w:p>
        </w:tc>
        <w:tc>
          <w:tcPr>
            <w:tcW w:w="1117" w:type="dxa"/>
            <w:noWrap/>
            <w:hideMark/>
          </w:tcPr>
          <w:p w14:paraId="27829542" w14:textId="77777777" w:rsidR="00472572" w:rsidRPr="00472572" w:rsidRDefault="00472572" w:rsidP="00472572">
            <w:r w:rsidRPr="00472572">
              <w:t>10.27966</w:t>
            </w:r>
          </w:p>
        </w:tc>
        <w:tc>
          <w:tcPr>
            <w:tcW w:w="1117" w:type="dxa"/>
            <w:noWrap/>
            <w:hideMark/>
          </w:tcPr>
          <w:p w14:paraId="57A4C63D" w14:textId="77777777" w:rsidR="00472572" w:rsidRPr="00472572" w:rsidRDefault="00472572" w:rsidP="00472572">
            <w:r w:rsidRPr="00472572">
              <w:t>11.5124</w:t>
            </w:r>
          </w:p>
        </w:tc>
      </w:tr>
      <w:tr w:rsidR="00472572" w:rsidRPr="00472572" w14:paraId="5945AC4C" w14:textId="77777777" w:rsidTr="00472572">
        <w:trPr>
          <w:trHeight w:val="261"/>
        </w:trPr>
        <w:tc>
          <w:tcPr>
            <w:tcW w:w="1117" w:type="dxa"/>
            <w:noWrap/>
            <w:hideMark/>
          </w:tcPr>
          <w:p w14:paraId="677F1FD5" w14:textId="77777777" w:rsidR="00472572" w:rsidRPr="00472572" w:rsidRDefault="00472572" w:rsidP="00472572">
            <w:r w:rsidRPr="00472572">
              <w:t>8.656236</w:t>
            </w:r>
          </w:p>
        </w:tc>
        <w:tc>
          <w:tcPr>
            <w:tcW w:w="1117" w:type="dxa"/>
            <w:noWrap/>
            <w:hideMark/>
          </w:tcPr>
          <w:p w14:paraId="12F51B2E" w14:textId="77777777" w:rsidR="00472572" w:rsidRPr="00472572" w:rsidRDefault="00472572" w:rsidP="00472572">
            <w:r w:rsidRPr="00472572">
              <w:t>5.66878</w:t>
            </w:r>
          </w:p>
        </w:tc>
        <w:tc>
          <w:tcPr>
            <w:tcW w:w="1117" w:type="dxa"/>
            <w:noWrap/>
            <w:hideMark/>
          </w:tcPr>
          <w:p w14:paraId="60205D4B" w14:textId="77777777" w:rsidR="00472572" w:rsidRPr="00472572" w:rsidRDefault="00472572" w:rsidP="00472572">
            <w:r w:rsidRPr="00472572">
              <w:t>8.559476</w:t>
            </w:r>
          </w:p>
        </w:tc>
        <w:tc>
          <w:tcPr>
            <w:tcW w:w="1117" w:type="dxa"/>
            <w:noWrap/>
            <w:hideMark/>
          </w:tcPr>
          <w:p w14:paraId="54A7FF2E" w14:textId="77777777" w:rsidR="00472572" w:rsidRPr="00472572" w:rsidRDefault="00472572" w:rsidP="00472572">
            <w:r w:rsidRPr="00472572">
              <w:t>7.489747</w:t>
            </w:r>
          </w:p>
        </w:tc>
        <w:tc>
          <w:tcPr>
            <w:tcW w:w="1117" w:type="dxa"/>
            <w:noWrap/>
            <w:hideMark/>
          </w:tcPr>
          <w:p w14:paraId="4BF567FE" w14:textId="77777777" w:rsidR="00472572" w:rsidRPr="00472572" w:rsidRDefault="00472572" w:rsidP="00472572">
            <w:r w:rsidRPr="00472572">
              <w:t>7.19916</w:t>
            </w:r>
          </w:p>
        </w:tc>
        <w:tc>
          <w:tcPr>
            <w:tcW w:w="1117" w:type="dxa"/>
            <w:noWrap/>
            <w:hideMark/>
          </w:tcPr>
          <w:p w14:paraId="20A364C6" w14:textId="77777777" w:rsidR="00472572" w:rsidRPr="00472572" w:rsidRDefault="00472572" w:rsidP="00472572">
            <w:r w:rsidRPr="00472572">
              <w:t>8.119435</w:t>
            </w:r>
          </w:p>
        </w:tc>
        <w:tc>
          <w:tcPr>
            <w:tcW w:w="1117" w:type="dxa"/>
            <w:noWrap/>
            <w:hideMark/>
          </w:tcPr>
          <w:p w14:paraId="375DD02E" w14:textId="77777777" w:rsidR="00472572" w:rsidRPr="00472572" w:rsidRDefault="00472572" w:rsidP="00472572">
            <w:r w:rsidRPr="00472572">
              <w:t>4.930182</w:t>
            </w:r>
          </w:p>
        </w:tc>
        <w:tc>
          <w:tcPr>
            <w:tcW w:w="1117" w:type="dxa"/>
            <w:noWrap/>
            <w:hideMark/>
          </w:tcPr>
          <w:p w14:paraId="25083CCB" w14:textId="77777777" w:rsidR="00472572" w:rsidRPr="00472572" w:rsidRDefault="00472572" w:rsidP="00472572">
            <w:r w:rsidRPr="00472572">
              <w:t>6.401261</w:t>
            </w:r>
          </w:p>
        </w:tc>
        <w:tc>
          <w:tcPr>
            <w:tcW w:w="1117" w:type="dxa"/>
            <w:noWrap/>
            <w:hideMark/>
          </w:tcPr>
          <w:p w14:paraId="4811078B" w14:textId="77777777" w:rsidR="00472572" w:rsidRPr="00472572" w:rsidRDefault="00472572" w:rsidP="00472572">
            <w:r w:rsidRPr="00472572">
              <w:t>8.757926</w:t>
            </w:r>
          </w:p>
        </w:tc>
        <w:tc>
          <w:tcPr>
            <w:tcW w:w="1117" w:type="dxa"/>
            <w:noWrap/>
            <w:hideMark/>
          </w:tcPr>
          <w:p w14:paraId="505B4A7E" w14:textId="77777777" w:rsidR="00472572" w:rsidRPr="00472572" w:rsidRDefault="00472572" w:rsidP="00472572">
            <w:r w:rsidRPr="00472572">
              <w:t>9.119999</w:t>
            </w:r>
          </w:p>
        </w:tc>
      </w:tr>
      <w:tr w:rsidR="00472572" w:rsidRPr="00472572" w14:paraId="7630B44C" w14:textId="77777777" w:rsidTr="00472572">
        <w:trPr>
          <w:trHeight w:val="261"/>
        </w:trPr>
        <w:tc>
          <w:tcPr>
            <w:tcW w:w="1117" w:type="dxa"/>
            <w:noWrap/>
            <w:hideMark/>
          </w:tcPr>
          <w:p w14:paraId="60EFC85C" w14:textId="77777777" w:rsidR="00472572" w:rsidRPr="00472572" w:rsidRDefault="00472572" w:rsidP="00472572">
            <w:r w:rsidRPr="00472572">
              <w:t>8.298255</w:t>
            </w:r>
          </w:p>
        </w:tc>
        <w:tc>
          <w:tcPr>
            <w:tcW w:w="1117" w:type="dxa"/>
            <w:noWrap/>
            <w:hideMark/>
          </w:tcPr>
          <w:p w14:paraId="69E648B6" w14:textId="77777777" w:rsidR="00472572" w:rsidRPr="00472572" w:rsidRDefault="00472572" w:rsidP="00472572">
            <w:r w:rsidRPr="00472572">
              <w:t>7.110044</w:t>
            </w:r>
          </w:p>
        </w:tc>
        <w:tc>
          <w:tcPr>
            <w:tcW w:w="1117" w:type="dxa"/>
            <w:noWrap/>
            <w:hideMark/>
          </w:tcPr>
          <w:p w14:paraId="42805F69" w14:textId="77777777" w:rsidR="00472572" w:rsidRPr="00472572" w:rsidRDefault="00472572" w:rsidP="00472572">
            <w:r w:rsidRPr="00472572">
              <w:t>4.788246</w:t>
            </w:r>
          </w:p>
        </w:tc>
        <w:tc>
          <w:tcPr>
            <w:tcW w:w="1117" w:type="dxa"/>
            <w:noWrap/>
            <w:hideMark/>
          </w:tcPr>
          <w:p w14:paraId="51D90B32" w14:textId="77777777" w:rsidR="00472572" w:rsidRPr="00472572" w:rsidRDefault="00472572" w:rsidP="00472572">
            <w:r w:rsidRPr="00472572">
              <w:t>7.217113</w:t>
            </w:r>
          </w:p>
        </w:tc>
        <w:tc>
          <w:tcPr>
            <w:tcW w:w="1117" w:type="dxa"/>
            <w:noWrap/>
            <w:hideMark/>
          </w:tcPr>
          <w:p w14:paraId="0E8F6505" w14:textId="77777777" w:rsidR="00472572" w:rsidRPr="00472572" w:rsidRDefault="00472572" w:rsidP="00472572">
            <w:r w:rsidRPr="00472572">
              <w:t>8.398348</w:t>
            </w:r>
          </w:p>
        </w:tc>
        <w:tc>
          <w:tcPr>
            <w:tcW w:w="1117" w:type="dxa"/>
            <w:noWrap/>
            <w:hideMark/>
          </w:tcPr>
          <w:p w14:paraId="2E231ADA" w14:textId="77777777" w:rsidR="00472572" w:rsidRPr="00472572" w:rsidRDefault="00472572" w:rsidP="00472572">
            <w:r w:rsidRPr="00472572">
              <w:t>7.944344</w:t>
            </w:r>
          </w:p>
        </w:tc>
        <w:tc>
          <w:tcPr>
            <w:tcW w:w="1117" w:type="dxa"/>
            <w:noWrap/>
            <w:hideMark/>
          </w:tcPr>
          <w:p w14:paraId="13C9F337" w14:textId="77777777" w:rsidR="00472572" w:rsidRPr="00472572" w:rsidRDefault="00472572" w:rsidP="00472572">
            <w:r w:rsidRPr="00472572">
              <w:t>12.58665</w:t>
            </w:r>
          </w:p>
        </w:tc>
        <w:tc>
          <w:tcPr>
            <w:tcW w:w="1117" w:type="dxa"/>
            <w:noWrap/>
            <w:hideMark/>
          </w:tcPr>
          <w:p w14:paraId="45844C89" w14:textId="77777777" w:rsidR="00472572" w:rsidRPr="00472572" w:rsidRDefault="00472572" w:rsidP="00472572">
            <w:r w:rsidRPr="00472572">
              <w:t>6.43074</w:t>
            </w:r>
          </w:p>
        </w:tc>
        <w:tc>
          <w:tcPr>
            <w:tcW w:w="1117" w:type="dxa"/>
            <w:noWrap/>
            <w:hideMark/>
          </w:tcPr>
          <w:p w14:paraId="7F790F83" w14:textId="77777777" w:rsidR="00472572" w:rsidRPr="00472572" w:rsidRDefault="00472572" w:rsidP="00472572">
            <w:r w:rsidRPr="00472572">
              <w:t>2.685092</w:t>
            </w:r>
          </w:p>
        </w:tc>
        <w:tc>
          <w:tcPr>
            <w:tcW w:w="1117" w:type="dxa"/>
            <w:noWrap/>
            <w:hideMark/>
          </w:tcPr>
          <w:p w14:paraId="62551C6F" w14:textId="77777777" w:rsidR="00472572" w:rsidRPr="00472572" w:rsidRDefault="00472572" w:rsidP="00472572">
            <w:r w:rsidRPr="00472572">
              <w:t>3.365822</w:t>
            </w:r>
          </w:p>
        </w:tc>
      </w:tr>
      <w:tr w:rsidR="00472572" w:rsidRPr="00472572" w14:paraId="1A7E353A" w14:textId="77777777" w:rsidTr="00472572">
        <w:trPr>
          <w:trHeight w:val="261"/>
        </w:trPr>
        <w:tc>
          <w:tcPr>
            <w:tcW w:w="1117" w:type="dxa"/>
            <w:noWrap/>
            <w:hideMark/>
          </w:tcPr>
          <w:p w14:paraId="4581CFFB" w14:textId="77777777" w:rsidR="00472572" w:rsidRPr="00472572" w:rsidRDefault="00472572" w:rsidP="00472572">
            <w:r w:rsidRPr="00472572">
              <w:t>2.848842</w:t>
            </w:r>
          </w:p>
        </w:tc>
        <w:tc>
          <w:tcPr>
            <w:tcW w:w="1117" w:type="dxa"/>
            <w:noWrap/>
            <w:hideMark/>
          </w:tcPr>
          <w:p w14:paraId="20149A24" w14:textId="77777777" w:rsidR="00472572" w:rsidRPr="00472572" w:rsidRDefault="00472572" w:rsidP="00472572">
            <w:r w:rsidRPr="00472572">
              <w:t>6.714535</w:t>
            </w:r>
          </w:p>
        </w:tc>
        <w:tc>
          <w:tcPr>
            <w:tcW w:w="1117" w:type="dxa"/>
            <w:noWrap/>
            <w:hideMark/>
          </w:tcPr>
          <w:p w14:paraId="516A1545" w14:textId="77777777" w:rsidR="00472572" w:rsidRPr="00472572" w:rsidRDefault="00472572" w:rsidP="00472572">
            <w:r w:rsidRPr="00472572">
              <w:t>4.979436</w:t>
            </w:r>
          </w:p>
        </w:tc>
        <w:tc>
          <w:tcPr>
            <w:tcW w:w="1117" w:type="dxa"/>
            <w:noWrap/>
            <w:hideMark/>
          </w:tcPr>
          <w:p w14:paraId="6DBEC8C3" w14:textId="77777777" w:rsidR="00472572" w:rsidRPr="00472572" w:rsidRDefault="00472572" w:rsidP="00472572">
            <w:r w:rsidRPr="00472572">
              <w:t>7.635227</w:t>
            </w:r>
          </w:p>
        </w:tc>
        <w:tc>
          <w:tcPr>
            <w:tcW w:w="1117" w:type="dxa"/>
            <w:noWrap/>
            <w:hideMark/>
          </w:tcPr>
          <w:p w14:paraId="4B28D2BB" w14:textId="77777777" w:rsidR="00472572" w:rsidRPr="00472572" w:rsidRDefault="00472572" w:rsidP="00472572">
            <w:r w:rsidRPr="00472572">
              <w:t>2.916885</w:t>
            </w:r>
          </w:p>
        </w:tc>
        <w:tc>
          <w:tcPr>
            <w:tcW w:w="1117" w:type="dxa"/>
            <w:noWrap/>
            <w:hideMark/>
          </w:tcPr>
          <w:p w14:paraId="78292D5E" w14:textId="77777777" w:rsidR="00472572" w:rsidRPr="00472572" w:rsidRDefault="00472572" w:rsidP="00472572">
            <w:r w:rsidRPr="00472572">
              <w:t>8.968004</w:t>
            </w:r>
          </w:p>
        </w:tc>
        <w:tc>
          <w:tcPr>
            <w:tcW w:w="1117" w:type="dxa"/>
            <w:noWrap/>
            <w:hideMark/>
          </w:tcPr>
          <w:p w14:paraId="5EBE5C64" w14:textId="77777777" w:rsidR="00472572" w:rsidRPr="00472572" w:rsidRDefault="00472572" w:rsidP="00472572">
            <w:r w:rsidRPr="00472572">
              <w:t>9.208777</w:t>
            </w:r>
          </w:p>
        </w:tc>
        <w:tc>
          <w:tcPr>
            <w:tcW w:w="1117" w:type="dxa"/>
            <w:noWrap/>
            <w:hideMark/>
          </w:tcPr>
          <w:p w14:paraId="47EB623C" w14:textId="77777777" w:rsidR="00472572" w:rsidRPr="00472572" w:rsidRDefault="00472572" w:rsidP="00472572">
            <w:r w:rsidRPr="00472572">
              <w:t>7.199736</w:t>
            </w:r>
          </w:p>
        </w:tc>
        <w:tc>
          <w:tcPr>
            <w:tcW w:w="1117" w:type="dxa"/>
            <w:noWrap/>
            <w:hideMark/>
          </w:tcPr>
          <w:p w14:paraId="2C2485F1" w14:textId="77777777" w:rsidR="00472572" w:rsidRPr="00472572" w:rsidRDefault="00472572" w:rsidP="00472572">
            <w:r w:rsidRPr="00472572">
              <w:t>8.372393</w:t>
            </w:r>
          </w:p>
        </w:tc>
        <w:tc>
          <w:tcPr>
            <w:tcW w:w="1117" w:type="dxa"/>
            <w:noWrap/>
            <w:hideMark/>
          </w:tcPr>
          <w:p w14:paraId="103348D8" w14:textId="77777777" w:rsidR="00472572" w:rsidRPr="00472572" w:rsidRDefault="00472572" w:rsidP="00472572">
            <w:r w:rsidRPr="00472572">
              <w:t>12.4629</w:t>
            </w:r>
          </w:p>
        </w:tc>
      </w:tr>
      <w:tr w:rsidR="00472572" w:rsidRPr="00472572" w14:paraId="42F35B35" w14:textId="77777777" w:rsidTr="00472572">
        <w:trPr>
          <w:trHeight w:val="261"/>
        </w:trPr>
        <w:tc>
          <w:tcPr>
            <w:tcW w:w="1117" w:type="dxa"/>
            <w:noWrap/>
            <w:hideMark/>
          </w:tcPr>
          <w:p w14:paraId="76CCB2BB" w14:textId="77777777" w:rsidR="00472572" w:rsidRPr="00472572" w:rsidRDefault="00472572" w:rsidP="00472572">
            <w:r w:rsidRPr="00472572">
              <w:t>7.686563</w:t>
            </w:r>
          </w:p>
        </w:tc>
        <w:tc>
          <w:tcPr>
            <w:tcW w:w="1117" w:type="dxa"/>
            <w:noWrap/>
            <w:hideMark/>
          </w:tcPr>
          <w:p w14:paraId="25F1A6C6" w14:textId="77777777" w:rsidR="00472572" w:rsidRPr="00472572" w:rsidRDefault="00472572" w:rsidP="00472572">
            <w:r w:rsidRPr="00472572">
              <w:t>7.488843</w:t>
            </w:r>
          </w:p>
        </w:tc>
        <w:tc>
          <w:tcPr>
            <w:tcW w:w="1117" w:type="dxa"/>
            <w:noWrap/>
            <w:hideMark/>
          </w:tcPr>
          <w:p w14:paraId="4297B0B4" w14:textId="77777777" w:rsidR="00472572" w:rsidRPr="00472572" w:rsidRDefault="00472572" w:rsidP="00472572">
            <w:r w:rsidRPr="00472572">
              <w:t>6.402843</w:t>
            </w:r>
          </w:p>
        </w:tc>
        <w:tc>
          <w:tcPr>
            <w:tcW w:w="1117" w:type="dxa"/>
            <w:noWrap/>
            <w:hideMark/>
          </w:tcPr>
          <w:p w14:paraId="5062BAC3" w14:textId="77777777" w:rsidR="00472572" w:rsidRPr="00472572" w:rsidRDefault="00472572" w:rsidP="00472572">
            <w:r w:rsidRPr="00472572">
              <w:t>6.843481</w:t>
            </w:r>
          </w:p>
        </w:tc>
        <w:tc>
          <w:tcPr>
            <w:tcW w:w="1117" w:type="dxa"/>
            <w:noWrap/>
            <w:hideMark/>
          </w:tcPr>
          <w:p w14:paraId="76A3AEB7" w14:textId="77777777" w:rsidR="00472572" w:rsidRPr="00472572" w:rsidRDefault="00472572" w:rsidP="00472572">
            <w:r w:rsidRPr="00472572">
              <w:t>11.94107</w:t>
            </w:r>
          </w:p>
        </w:tc>
        <w:tc>
          <w:tcPr>
            <w:tcW w:w="1117" w:type="dxa"/>
            <w:noWrap/>
            <w:hideMark/>
          </w:tcPr>
          <w:p w14:paraId="0072A78F" w14:textId="77777777" w:rsidR="00472572" w:rsidRPr="00472572" w:rsidRDefault="00472572" w:rsidP="00472572">
            <w:r w:rsidRPr="00472572">
              <w:t>8.37979</w:t>
            </w:r>
          </w:p>
        </w:tc>
        <w:tc>
          <w:tcPr>
            <w:tcW w:w="1117" w:type="dxa"/>
            <w:noWrap/>
            <w:hideMark/>
          </w:tcPr>
          <w:p w14:paraId="4992BCD7" w14:textId="77777777" w:rsidR="00472572" w:rsidRPr="00472572" w:rsidRDefault="00472572" w:rsidP="00472572">
            <w:r w:rsidRPr="00472572">
              <w:t>7.237741</w:t>
            </w:r>
          </w:p>
        </w:tc>
        <w:tc>
          <w:tcPr>
            <w:tcW w:w="1117" w:type="dxa"/>
            <w:noWrap/>
            <w:hideMark/>
          </w:tcPr>
          <w:p w14:paraId="1D635E2C" w14:textId="77777777" w:rsidR="00472572" w:rsidRPr="00472572" w:rsidRDefault="00472572" w:rsidP="00472572">
            <w:r w:rsidRPr="00472572">
              <w:t>8.169939</w:t>
            </w:r>
          </w:p>
        </w:tc>
        <w:tc>
          <w:tcPr>
            <w:tcW w:w="1117" w:type="dxa"/>
            <w:noWrap/>
            <w:hideMark/>
          </w:tcPr>
          <w:p w14:paraId="082089AA" w14:textId="77777777" w:rsidR="00472572" w:rsidRPr="00472572" w:rsidRDefault="00472572" w:rsidP="00472572">
            <w:r w:rsidRPr="00472572">
              <w:t>7.530727</w:t>
            </w:r>
          </w:p>
        </w:tc>
        <w:tc>
          <w:tcPr>
            <w:tcW w:w="1117" w:type="dxa"/>
            <w:noWrap/>
            <w:hideMark/>
          </w:tcPr>
          <w:p w14:paraId="634E03C4" w14:textId="77777777" w:rsidR="00472572" w:rsidRPr="00472572" w:rsidRDefault="00472572" w:rsidP="00472572">
            <w:r w:rsidRPr="00472572">
              <w:t>8.947207</w:t>
            </w:r>
          </w:p>
        </w:tc>
      </w:tr>
      <w:tr w:rsidR="00472572" w:rsidRPr="00472572" w14:paraId="1D311A37" w14:textId="77777777" w:rsidTr="00472572">
        <w:trPr>
          <w:trHeight w:val="261"/>
        </w:trPr>
        <w:tc>
          <w:tcPr>
            <w:tcW w:w="1117" w:type="dxa"/>
            <w:noWrap/>
            <w:hideMark/>
          </w:tcPr>
          <w:p w14:paraId="0CFED467" w14:textId="77777777" w:rsidR="00472572" w:rsidRPr="00472572" w:rsidRDefault="00472572" w:rsidP="00472572">
            <w:r w:rsidRPr="00472572">
              <w:t>8.156631</w:t>
            </w:r>
          </w:p>
        </w:tc>
        <w:tc>
          <w:tcPr>
            <w:tcW w:w="1117" w:type="dxa"/>
            <w:noWrap/>
            <w:hideMark/>
          </w:tcPr>
          <w:p w14:paraId="27272639" w14:textId="77777777" w:rsidR="00472572" w:rsidRPr="00472572" w:rsidRDefault="00472572" w:rsidP="00472572">
            <w:r w:rsidRPr="00472572">
              <w:t>2.969335</w:t>
            </w:r>
          </w:p>
        </w:tc>
        <w:tc>
          <w:tcPr>
            <w:tcW w:w="1117" w:type="dxa"/>
            <w:noWrap/>
            <w:hideMark/>
          </w:tcPr>
          <w:p w14:paraId="23F21207" w14:textId="77777777" w:rsidR="00472572" w:rsidRPr="00472572" w:rsidRDefault="00472572" w:rsidP="00472572">
            <w:r w:rsidRPr="00472572">
              <w:t>3.359371</w:t>
            </w:r>
          </w:p>
        </w:tc>
        <w:tc>
          <w:tcPr>
            <w:tcW w:w="1117" w:type="dxa"/>
            <w:noWrap/>
            <w:hideMark/>
          </w:tcPr>
          <w:p w14:paraId="18AA6EA9" w14:textId="77777777" w:rsidR="00472572" w:rsidRPr="00472572" w:rsidRDefault="00472572" w:rsidP="00472572">
            <w:r w:rsidRPr="00472572">
              <w:t>8.954284</w:t>
            </w:r>
          </w:p>
        </w:tc>
        <w:tc>
          <w:tcPr>
            <w:tcW w:w="1117" w:type="dxa"/>
            <w:noWrap/>
            <w:hideMark/>
          </w:tcPr>
          <w:p w14:paraId="5D64143F" w14:textId="77777777" w:rsidR="00472572" w:rsidRPr="00472572" w:rsidRDefault="00472572" w:rsidP="00472572">
            <w:r w:rsidRPr="00472572">
              <w:t>8.844841</w:t>
            </w:r>
          </w:p>
        </w:tc>
        <w:tc>
          <w:tcPr>
            <w:tcW w:w="1117" w:type="dxa"/>
            <w:noWrap/>
            <w:hideMark/>
          </w:tcPr>
          <w:p w14:paraId="6369A055" w14:textId="77777777" w:rsidR="00472572" w:rsidRPr="00472572" w:rsidRDefault="00472572" w:rsidP="00472572">
            <w:r w:rsidRPr="00472572">
              <w:t>7.415364</w:t>
            </w:r>
          </w:p>
        </w:tc>
        <w:tc>
          <w:tcPr>
            <w:tcW w:w="1117" w:type="dxa"/>
            <w:noWrap/>
            <w:hideMark/>
          </w:tcPr>
          <w:p w14:paraId="6638C8D9" w14:textId="77777777" w:rsidR="00472572" w:rsidRPr="00472572" w:rsidRDefault="00472572" w:rsidP="00472572">
            <w:r w:rsidRPr="00472572">
              <w:t>8.692452</w:t>
            </w:r>
          </w:p>
        </w:tc>
        <w:tc>
          <w:tcPr>
            <w:tcW w:w="1117" w:type="dxa"/>
            <w:noWrap/>
            <w:hideMark/>
          </w:tcPr>
          <w:p w14:paraId="2B7E2338" w14:textId="77777777" w:rsidR="00472572" w:rsidRPr="00472572" w:rsidRDefault="00472572" w:rsidP="00472572">
            <w:r w:rsidRPr="00472572">
              <w:t>8.651698</w:t>
            </w:r>
          </w:p>
        </w:tc>
        <w:tc>
          <w:tcPr>
            <w:tcW w:w="1117" w:type="dxa"/>
            <w:noWrap/>
            <w:hideMark/>
          </w:tcPr>
          <w:p w14:paraId="2119F4E3" w14:textId="77777777" w:rsidR="00472572" w:rsidRPr="00472572" w:rsidRDefault="00472572" w:rsidP="00472572">
            <w:r w:rsidRPr="00472572">
              <w:t>3.304293</w:t>
            </w:r>
          </w:p>
        </w:tc>
        <w:tc>
          <w:tcPr>
            <w:tcW w:w="1117" w:type="dxa"/>
            <w:noWrap/>
            <w:hideMark/>
          </w:tcPr>
          <w:p w14:paraId="7BD45E43" w14:textId="77777777" w:rsidR="00472572" w:rsidRPr="00472572" w:rsidRDefault="00472572" w:rsidP="00472572">
            <w:r w:rsidRPr="00472572">
              <w:t>3.948762</w:t>
            </w:r>
          </w:p>
        </w:tc>
      </w:tr>
      <w:tr w:rsidR="00472572" w:rsidRPr="00472572" w14:paraId="2E85766A" w14:textId="77777777" w:rsidTr="00472572">
        <w:trPr>
          <w:trHeight w:val="261"/>
        </w:trPr>
        <w:tc>
          <w:tcPr>
            <w:tcW w:w="1117" w:type="dxa"/>
            <w:noWrap/>
            <w:hideMark/>
          </w:tcPr>
          <w:p w14:paraId="7FC77CC7" w14:textId="77777777" w:rsidR="00472572" w:rsidRPr="00472572" w:rsidRDefault="00472572" w:rsidP="00472572">
            <w:r w:rsidRPr="00472572">
              <w:t>3.46077</w:t>
            </w:r>
          </w:p>
        </w:tc>
        <w:tc>
          <w:tcPr>
            <w:tcW w:w="1117" w:type="dxa"/>
            <w:noWrap/>
            <w:hideMark/>
          </w:tcPr>
          <w:p w14:paraId="230AE577" w14:textId="77777777" w:rsidR="00472572" w:rsidRPr="00472572" w:rsidRDefault="00472572" w:rsidP="00472572">
            <w:r w:rsidRPr="00472572">
              <w:t>7.503521</w:t>
            </w:r>
          </w:p>
        </w:tc>
        <w:tc>
          <w:tcPr>
            <w:tcW w:w="1117" w:type="dxa"/>
            <w:noWrap/>
            <w:hideMark/>
          </w:tcPr>
          <w:p w14:paraId="7411D3C7" w14:textId="77777777" w:rsidR="00472572" w:rsidRPr="00472572" w:rsidRDefault="00472572" w:rsidP="00472572">
            <w:r w:rsidRPr="00472572">
              <w:t>12.42625</w:t>
            </w:r>
          </w:p>
        </w:tc>
        <w:tc>
          <w:tcPr>
            <w:tcW w:w="1117" w:type="dxa"/>
            <w:noWrap/>
            <w:hideMark/>
          </w:tcPr>
          <w:p w14:paraId="6AF6796B" w14:textId="77777777" w:rsidR="00472572" w:rsidRPr="00472572" w:rsidRDefault="00472572" w:rsidP="00472572">
            <w:r w:rsidRPr="00472572">
              <w:t>7.564354</w:t>
            </w:r>
          </w:p>
        </w:tc>
        <w:tc>
          <w:tcPr>
            <w:tcW w:w="1117" w:type="dxa"/>
            <w:noWrap/>
            <w:hideMark/>
          </w:tcPr>
          <w:p w14:paraId="0C9CEF17" w14:textId="77777777" w:rsidR="00472572" w:rsidRPr="00472572" w:rsidRDefault="00472572" w:rsidP="00472572">
            <w:r w:rsidRPr="00472572">
              <w:t>6.876175</w:t>
            </w:r>
          </w:p>
        </w:tc>
        <w:tc>
          <w:tcPr>
            <w:tcW w:w="1117" w:type="dxa"/>
            <w:noWrap/>
            <w:hideMark/>
          </w:tcPr>
          <w:p w14:paraId="7B8D0A83" w14:textId="77777777" w:rsidR="00472572" w:rsidRPr="00472572" w:rsidRDefault="00472572" w:rsidP="00472572">
            <w:r w:rsidRPr="00472572">
              <w:t>6.138341</w:t>
            </w:r>
          </w:p>
        </w:tc>
        <w:tc>
          <w:tcPr>
            <w:tcW w:w="1117" w:type="dxa"/>
            <w:noWrap/>
            <w:hideMark/>
          </w:tcPr>
          <w:p w14:paraId="6CD93687" w14:textId="77777777" w:rsidR="00472572" w:rsidRPr="00472572" w:rsidRDefault="00472572" w:rsidP="00472572">
            <w:r w:rsidRPr="00472572">
              <w:t>7.369541</w:t>
            </w:r>
          </w:p>
        </w:tc>
        <w:tc>
          <w:tcPr>
            <w:tcW w:w="1117" w:type="dxa"/>
            <w:noWrap/>
            <w:hideMark/>
          </w:tcPr>
          <w:p w14:paraId="640DCB75" w14:textId="77777777" w:rsidR="00472572" w:rsidRPr="00472572" w:rsidRDefault="00472572" w:rsidP="00472572">
            <w:r w:rsidRPr="00472572">
              <w:t>8.143337</w:t>
            </w:r>
          </w:p>
        </w:tc>
        <w:tc>
          <w:tcPr>
            <w:tcW w:w="1117" w:type="dxa"/>
            <w:noWrap/>
            <w:hideMark/>
          </w:tcPr>
          <w:p w14:paraId="00432F6F" w14:textId="77777777" w:rsidR="00472572" w:rsidRPr="00472572" w:rsidRDefault="00472572" w:rsidP="00472572">
            <w:r w:rsidRPr="00472572">
              <w:t>12.3921</w:t>
            </w:r>
          </w:p>
        </w:tc>
        <w:tc>
          <w:tcPr>
            <w:tcW w:w="1117" w:type="dxa"/>
            <w:noWrap/>
            <w:hideMark/>
          </w:tcPr>
          <w:p w14:paraId="2C7F6654" w14:textId="77777777" w:rsidR="00472572" w:rsidRPr="00472572" w:rsidRDefault="00472572" w:rsidP="00472572">
            <w:r w:rsidRPr="00472572">
              <w:t>12.32633</w:t>
            </w:r>
          </w:p>
        </w:tc>
      </w:tr>
      <w:tr w:rsidR="00472572" w:rsidRPr="00472572" w14:paraId="5FEF745D" w14:textId="77777777" w:rsidTr="00472572">
        <w:trPr>
          <w:trHeight w:val="261"/>
        </w:trPr>
        <w:tc>
          <w:tcPr>
            <w:tcW w:w="1117" w:type="dxa"/>
            <w:noWrap/>
            <w:hideMark/>
          </w:tcPr>
          <w:p w14:paraId="511C96D3" w14:textId="77777777" w:rsidR="00472572" w:rsidRPr="00472572" w:rsidRDefault="00472572" w:rsidP="00472572">
            <w:pPr>
              <w:rPr>
                <w:b/>
                <w:bCs/>
              </w:rPr>
            </w:pPr>
            <w:r w:rsidRPr="00472572">
              <w:rPr>
                <w:b/>
                <w:bCs/>
              </w:rPr>
              <w:t>6.770565</w:t>
            </w:r>
          </w:p>
        </w:tc>
        <w:tc>
          <w:tcPr>
            <w:tcW w:w="1117" w:type="dxa"/>
            <w:noWrap/>
            <w:hideMark/>
          </w:tcPr>
          <w:p w14:paraId="50D30015" w14:textId="77777777" w:rsidR="00472572" w:rsidRPr="00472572" w:rsidRDefault="00472572" w:rsidP="00472572">
            <w:pPr>
              <w:rPr>
                <w:b/>
                <w:bCs/>
              </w:rPr>
            </w:pPr>
            <w:r w:rsidRPr="00472572">
              <w:rPr>
                <w:b/>
                <w:bCs/>
              </w:rPr>
              <w:t>6.637995</w:t>
            </w:r>
          </w:p>
        </w:tc>
        <w:tc>
          <w:tcPr>
            <w:tcW w:w="1117" w:type="dxa"/>
            <w:noWrap/>
            <w:hideMark/>
          </w:tcPr>
          <w:p w14:paraId="49B700E4" w14:textId="77777777" w:rsidR="00472572" w:rsidRPr="00472572" w:rsidRDefault="00472572" w:rsidP="00472572">
            <w:pPr>
              <w:rPr>
                <w:b/>
                <w:bCs/>
              </w:rPr>
            </w:pPr>
            <w:r w:rsidRPr="00472572">
              <w:rPr>
                <w:b/>
                <w:bCs/>
              </w:rPr>
              <w:t>7.498908</w:t>
            </w:r>
          </w:p>
        </w:tc>
        <w:tc>
          <w:tcPr>
            <w:tcW w:w="1117" w:type="dxa"/>
            <w:noWrap/>
            <w:hideMark/>
          </w:tcPr>
          <w:p w14:paraId="0CAA0DD0" w14:textId="77777777" w:rsidR="00472572" w:rsidRPr="00472572" w:rsidRDefault="00472572" w:rsidP="00472572">
            <w:pPr>
              <w:rPr>
                <w:b/>
                <w:bCs/>
              </w:rPr>
            </w:pPr>
            <w:r w:rsidRPr="00472572">
              <w:rPr>
                <w:b/>
                <w:bCs/>
              </w:rPr>
              <w:t>7.454844</w:t>
            </w:r>
          </w:p>
        </w:tc>
        <w:tc>
          <w:tcPr>
            <w:tcW w:w="1117" w:type="dxa"/>
            <w:noWrap/>
            <w:hideMark/>
          </w:tcPr>
          <w:p w14:paraId="72E09603" w14:textId="77777777" w:rsidR="00472572" w:rsidRPr="00472572" w:rsidRDefault="00472572" w:rsidP="00472572">
            <w:pPr>
              <w:rPr>
                <w:b/>
                <w:bCs/>
              </w:rPr>
            </w:pPr>
            <w:r w:rsidRPr="00472572">
              <w:rPr>
                <w:b/>
                <w:bCs/>
              </w:rPr>
              <w:t>7.345867</w:t>
            </w:r>
          </w:p>
        </w:tc>
        <w:tc>
          <w:tcPr>
            <w:tcW w:w="1117" w:type="dxa"/>
            <w:noWrap/>
            <w:hideMark/>
          </w:tcPr>
          <w:p w14:paraId="2CE7ECCC" w14:textId="77777777" w:rsidR="00472572" w:rsidRPr="00472572" w:rsidRDefault="00472572" w:rsidP="00472572">
            <w:pPr>
              <w:rPr>
                <w:b/>
                <w:bCs/>
              </w:rPr>
            </w:pPr>
            <w:r w:rsidRPr="00472572">
              <w:rPr>
                <w:b/>
                <w:bCs/>
              </w:rPr>
              <w:t>8.19364</w:t>
            </w:r>
          </w:p>
        </w:tc>
        <w:tc>
          <w:tcPr>
            <w:tcW w:w="1117" w:type="dxa"/>
            <w:noWrap/>
            <w:hideMark/>
          </w:tcPr>
          <w:p w14:paraId="587423C0" w14:textId="77777777" w:rsidR="00472572" w:rsidRPr="00472572" w:rsidRDefault="00472572" w:rsidP="00472572">
            <w:pPr>
              <w:rPr>
                <w:b/>
                <w:bCs/>
              </w:rPr>
            </w:pPr>
            <w:r w:rsidRPr="00472572">
              <w:rPr>
                <w:b/>
                <w:bCs/>
              </w:rPr>
              <w:t>7.244945</w:t>
            </w:r>
          </w:p>
        </w:tc>
        <w:tc>
          <w:tcPr>
            <w:tcW w:w="1117" w:type="dxa"/>
            <w:noWrap/>
            <w:hideMark/>
          </w:tcPr>
          <w:p w14:paraId="7A8C6E30" w14:textId="77777777" w:rsidR="00472572" w:rsidRPr="00472572" w:rsidRDefault="00472572" w:rsidP="00472572">
            <w:pPr>
              <w:rPr>
                <w:b/>
                <w:bCs/>
              </w:rPr>
            </w:pPr>
            <w:r w:rsidRPr="00472572">
              <w:rPr>
                <w:b/>
                <w:bCs/>
              </w:rPr>
              <w:t>6.791806</w:t>
            </w:r>
          </w:p>
        </w:tc>
        <w:tc>
          <w:tcPr>
            <w:tcW w:w="1117" w:type="dxa"/>
            <w:noWrap/>
            <w:hideMark/>
          </w:tcPr>
          <w:p w14:paraId="786C27C9" w14:textId="77777777" w:rsidR="00472572" w:rsidRPr="00472572" w:rsidRDefault="00472572" w:rsidP="00472572">
            <w:pPr>
              <w:rPr>
                <w:b/>
                <w:bCs/>
              </w:rPr>
            </w:pPr>
            <w:r w:rsidRPr="00472572">
              <w:rPr>
                <w:b/>
                <w:bCs/>
              </w:rPr>
              <w:t>7.708257</w:t>
            </w:r>
          </w:p>
        </w:tc>
        <w:tc>
          <w:tcPr>
            <w:tcW w:w="1117" w:type="dxa"/>
            <w:noWrap/>
            <w:hideMark/>
          </w:tcPr>
          <w:p w14:paraId="683F5010" w14:textId="77777777" w:rsidR="00472572" w:rsidRPr="00472572" w:rsidRDefault="00472572" w:rsidP="00472572">
            <w:pPr>
              <w:rPr>
                <w:b/>
                <w:bCs/>
              </w:rPr>
            </w:pPr>
            <w:r w:rsidRPr="00472572">
              <w:rPr>
                <w:b/>
                <w:bCs/>
              </w:rPr>
              <w:t>7.252816</w:t>
            </w:r>
          </w:p>
        </w:tc>
      </w:tr>
    </w:tbl>
    <w:p w14:paraId="08B82EBF" w14:textId="449CBC99" w:rsidR="00472572" w:rsidRDefault="00472572" w:rsidP="00DD05AD"/>
    <w:p w14:paraId="35CDD114" w14:textId="77777777" w:rsidR="00472572" w:rsidRDefault="00472572" w:rsidP="00DD05AD">
      <w:r>
        <w:lastRenderedPageBreak/>
        <w:t>2</w:t>
      </w:r>
      <w:r w:rsidRPr="00472572">
        <w:rPr>
          <w:vertAlign w:val="superscript"/>
        </w:rPr>
        <w:t>nd</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472572" w:rsidRPr="00472572" w14:paraId="62F44A9A" w14:textId="77777777" w:rsidTr="00472572">
        <w:trPr>
          <w:trHeight w:val="300"/>
        </w:trPr>
        <w:tc>
          <w:tcPr>
            <w:tcW w:w="960" w:type="dxa"/>
            <w:noWrap/>
            <w:hideMark/>
          </w:tcPr>
          <w:p w14:paraId="33DACCD9" w14:textId="77777777" w:rsidR="00472572" w:rsidRPr="00472572" w:rsidRDefault="00472572" w:rsidP="00472572">
            <w:r w:rsidRPr="00472572">
              <w:t>Tx01</w:t>
            </w:r>
          </w:p>
        </w:tc>
        <w:tc>
          <w:tcPr>
            <w:tcW w:w="960" w:type="dxa"/>
            <w:noWrap/>
            <w:hideMark/>
          </w:tcPr>
          <w:p w14:paraId="6BF17FD7" w14:textId="77777777" w:rsidR="00472572" w:rsidRPr="00472572" w:rsidRDefault="00472572" w:rsidP="00472572">
            <w:r w:rsidRPr="00472572">
              <w:t>Tx02</w:t>
            </w:r>
          </w:p>
        </w:tc>
        <w:tc>
          <w:tcPr>
            <w:tcW w:w="960" w:type="dxa"/>
            <w:noWrap/>
            <w:hideMark/>
          </w:tcPr>
          <w:p w14:paraId="2AC2413C" w14:textId="77777777" w:rsidR="00472572" w:rsidRPr="00472572" w:rsidRDefault="00472572" w:rsidP="00472572">
            <w:r w:rsidRPr="00472572">
              <w:t>Tx03</w:t>
            </w:r>
          </w:p>
        </w:tc>
        <w:tc>
          <w:tcPr>
            <w:tcW w:w="960" w:type="dxa"/>
            <w:noWrap/>
            <w:hideMark/>
          </w:tcPr>
          <w:p w14:paraId="794D6473" w14:textId="77777777" w:rsidR="00472572" w:rsidRPr="00472572" w:rsidRDefault="00472572" w:rsidP="00472572">
            <w:r w:rsidRPr="00472572">
              <w:t>Tx04</w:t>
            </w:r>
          </w:p>
        </w:tc>
        <w:tc>
          <w:tcPr>
            <w:tcW w:w="960" w:type="dxa"/>
            <w:noWrap/>
            <w:hideMark/>
          </w:tcPr>
          <w:p w14:paraId="29137ED3" w14:textId="77777777" w:rsidR="00472572" w:rsidRPr="00472572" w:rsidRDefault="00472572" w:rsidP="00472572">
            <w:r w:rsidRPr="00472572">
              <w:t>Tx05</w:t>
            </w:r>
          </w:p>
        </w:tc>
        <w:tc>
          <w:tcPr>
            <w:tcW w:w="960" w:type="dxa"/>
            <w:noWrap/>
            <w:hideMark/>
          </w:tcPr>
          <w:p w14:paraId="6BF51F9E" w14:textId="77777777" w:rsidR="00472572" w:rsidRPr="00472572" w:rsidRDefault="00472572" w:rsidP="00472572">
            <w:r w:rsidRPr="00472572">
              <w:t>Tx06</w:t>
            </w:r>
          </w:p>
        </w:tc>
        <w:tc>
          <w:tcPr>
            <w:tcW w:w="960" w:type="dxa"/>
            <w:noWrap/>
            <w:hideMark/>
          </w:tcPr>
          <w:p w14:paraId="35CAEEBA" w14:textId="77777777" w:rsidR="00472572" w:rsidRPr="00472572" w:rsidRDefault="00472572" w:rsidP="00472572">
            <w:r w:rsidRPr="00472572">
              <w:t>Tx07</w:t>
            </w:r>
          </w:p>
        </w:tc>
        <w:tc>
          <w:tcPr>
            <w:tcW w:w="960" w:type="dxa"/>
            <w:noWrap/>
            <w:hideMark/>
          </w:tcPr>
          <w:p w14:paraId="45353900" w14:textId="77777777" w:rsidR="00472572" w:rsidRPr="00472572" w:rsidRDefault="00472572" w:rsidP="00472572">
            <w:r w:rsidRPr="00472572">
              <w:t>Tx08</w:t>
            </w:r>
          </w:p>
        </w:tc>
        <w:tc>
          <w:tcPr>
            <w:tcW w:w="960" w:type="dxa"/>
            <w:noWrap/>
            <w:hideMark/>
          </w:tcPr>
          <w:p w14:paraId="25D89044" w14:textId="77777777" w:rsidR="00472572" w:rsidRPr="00472572" w:rsidRDefault="00472572" w:rsidP="00472572">
            <w:r w:rsidRPr="00472572">
              <w:t>Tx09</w:t>
            </w:r>
          </w:p>
        </w:tc>
        <w:tc>
          <w:tcPr>
            <w:tcW w:w="960" w:type="dxa"/>
            <w:noWrap/>
            <w:hideMark/>
          </w:tcPr>
          <w:p w14:paraId="00233D53" w14:textId="77777777" w:rsidR="00472572" w:rsidRPr="00472572" w:rsidRDefault="00472572" w:rsidP="00472572">
            <w:r w:rsidRPr="00472572">
              <w:t>Tx10</w:t>
            </w:r>
          </w:p>
        </w:tc>
      </w:tr>
      <w:tr w:rsidR="00472572" w:rsidRPr="00472572" w14:paraId="34692189" w14:textId="77777777" w:rsidTr="00472572">
        <w:trPr>
          <w:trHeight w:val="300"/>
        </w:trPr>
        <w:tc>
          <w:tcPr>
            <w:tcW w:w="960" w:type="dxa"/>
            <w:noWrap/>
            <w:hideMark/>
          </w:tcPr>
          <w:p w14:paraId="50DEF1A7" w14:textId="77777777" w:rsidR="00472572" w:rsidRPr="00472572" w:rsidRDefault="00472572" w:rsidP="00472572">
            <w:r w:rsidRPr="00472572">
              <w:t>3.959136</w:t>
            </w:r>
          </w:p>
        </w:tc>
        <w:tc>
          <w:tcPr>
            <w:tcW w:w="960" w:type="dxa"/>
            <w:noWrap/>
            <w:hideMark/>
          </w:tcPr>
          <w:p w14:paraId="13E977A0" w14:textId="77777777" w:rsidR="00472572" w:rsidRPr="00472572" w:rsidRDefault="00472572" w:rsidP="00472572">
            <w:r w:rsidRPr="00472572">
              <w:t>6.59611</w:t>
            </w:r>
          </w:p>
        </w:tc>
        <w:tc>
          <w:tcPr>
            <w:tcW w:w="960" w:type="dxa"/>
            <w:noWrap/>
            <w:hideMark/>
          </w:tcPr>
          <w:p w14:paraId="7E9EF470" w14:textId="77777777" w:rsidR="00472572" w:rsidRPr="00472572" w:rsidRDefault="00472572" w:rsidP="00472572">
            <w:r w:rsidRPr="00472572">
              <w:t>10.46228</w:t>
            </w:r>
          </w:p>
        </w:tc>
        <w:tc>
          <w:tcPr>
            <w:tcW w:w="960" w:type="dxa"/>
            <w:noWrap/>
            <w:hideMark/>
          </w:tcPr>
          <w:p w14:paraId="3314592F" w14:textId="77777777" w:rsidR="00472572" w:rsidRPr="00472572" w:rsidRDefault="00472572" w:rsidP="00472572">
            <w:r w:rsidRPr="00472572">
              <w:t>6.967747</w:t>
            </w:r>
          </w:p>
        </w:tc>
        <w:tc>
          <w:tcPr>
            <w:tcW w:w="960" w:type="dxa"/>
            <w:noWrap/>
            <w:hideMark/>
          </w:tcPr>
          <w:p w14:paraId="2EAE3A84" w14:textId="77777777" w:rsidR="00472572" w:rsidRPr="00472572" w:rsidRDefault="00472572" w:rsidP="00472572">
            <w:r w:rsidRPr="00472572">
              <w:t>5.558667</w:t>
            </w:r>
          </w:p>
        </w:tc>
        <w:tc>
          <w:tcPr>
            <w:tcW w:w="960" w:type="dxa"/>
            <w:noWrap/>
            <w:hideMark/>
          </w:tcPr>
          <w:p w14:paraId="6D0796A5" w14:textId="77777777" w:rsidR="00472572" w:rsidRPr="00472572" w:rsidRDefault="00472572" w:rsidP="00472572">
            <w:r w:rsidRPr="00472572">
              <w:t>13.57204</w:t>
            </w:r>
          </w:p>
        </w:tc>
        <w:tc>
          <w:tcPr>
            <w:tcW w:w="960" w:type="dxa"/>
            <w:noWrap/>
            <w:hideMark/>
          </w:tcPr>
          <w:p w14:paraId="572B16BA" w14:textId="77777777" w:rsidR="00472572" w:rsidRPr="00472572" w:rsidRDefault="00472572" w:rsidP="00472572">
            <w:r w:rsidRPr="00472572">
              <w:t>10.21416</w:t>
            </w:r>
          </w:p>
        </w:tc>
        <w:tc>
          <w:tcPr>
            <w:tcW w:w="960" w:type="dxa"/>
            <w:noWrap/>
            <w:hideMark/>
          </w:tcPr>
          <w:p w14:paraId="2B13AEDE" w14:textId="77777777" w:rsidR="00472572" w:rsidRPr="00472572" w:rsidRDefault="00472572" w:rsidP="00472572">
            <w:r w:rsidRPr="00472572">
              <w:t>2.962196</w:t>
            </w:r>
          </w:p>
        </w:tc>
        <w:tc>
          <w:tcPr>
            <w:tcW w:w="960" w:type="dxa"/>
            <w:noWrap/>
            <w:hideMark/>
          </w:tcPr>
          <w:p w14:paraId="2D285790" w14:textId="77777777" w:rsidR="00472572" w:rsidRPr="00472572" w:rsidRDefault="00472572" w:rsidP="00472572">
            <w:r w:rsidRPr="00472572">
              <w:t>13.44244</w:t>
            </w:r>
          </w:p>
        </w:tc>
        <w:tc>
          <w:tcPr>
            <w:tcW w:w="960" w:type="dxa"/>
            <w:noWrap/>
            <w:hideMark/>
          </w:tcPr>
          <w:p w14:paraId="7FB3EBC7" w14:textId="77777777" w:rsidR="00472572" w:rsidRPr="00472572" w:rsidRDefault="00472572" w:rsidP="00472572">
            <w:r w:rsidRPr="00472572">
              <w:t>2.721348</w:t>
            </w:r>
          </w:p>
        </w:tc>
      </w:tr>
      <w:tr w:rsidR="00472572" w:rsidRPr="00472572" w14:paraId="5C9E4124" w14:textId="77777777" w:rsidTr="00472572">
        <w:trPr>
          <w:trHeight w:val="300"/>
        </w:trPr>
        <w:tc>
          <w:tcPr>
            <w:tcW w:w="960" w:type="dxa"/>
            <w:noWrap/>
            <w:hideMark/>
          </w:tcPr>
          <w:p w14:paraId="40386281" w14:textId="77777777" w:rsidR="00472572" w:rsidRPr="00472572" w:rsidRDefault="00472572" w:rsidP="00472572">
            <w:r w:rsidRPr="00472572">
              <w:t>11.90886</w:t>
            </w:r>
          </w:p>
        </w:tc>
        <w:tc>
          <w:tcPr>
            <w:tcW w:w="960" w:type="dxa"/>
            <w:noWrap/>
            <w:hideMark/>
          </w:tcPr>
          <w:p w14:paraId="4E27D19E" w14:textId="77777777" w:rsidR="00472572" w:rsidRPr="00472572" w:rsidRDefault="00472572" w:rsidP="00472572">
            <w:r w:rsidRPr="00472572">
              <w:t>7.167331</w:t>
            </w:r>
          </w:p>
        </w:tc>
        <w:tc>
          <w:tcPr>
            <w:tcW w:w="960" w:type="dxa"/>
            <w:noWrap/>
            <w:hideMark/>
          </w:tcPr>
          <w:p w14:paraId="68A183AC" w14:textId="77777777" w:rsidR="00472572" w:rsidRPr="00472572" w:rsidRDefault="00472572" w:rsidP="00472572">
            <w:r w:rsidRPr="00472572">
              <w:t>8.177128</w:t>
            </w:r>
          </w:p>
        </w:tc>
        <w:tc>
          <w:tcPr>
            <w:tcW w:w="960" w:type="dxa"/>
            <w:noWrap/>
            <w:hideMark/>
          </w:tcPr>
          <w:p w14:paraId="17453F32" w14:textId="77777777" w:rsidR="00472572" w:rsidRPr="00472572" w:rsidRDefault="00472572" w:rsidP="00472572">
            <w:r w:rsidRPr="00472572">
              <w:t>6.582189</w:t>
            </w:r>
          </w:p>
        </w:tc>
        <w:tc>
          <w:tcPr>
            <w:tcW w:w="960" w:type="dxa"/>
            <w:noWrap/>
            <w:hideMark/>
          </w:tcPr>
          <w:p w14:paraId="56960F3E" w14:textId="77777777" w:rsidR="00472572" w:rsidRPr="00472572" w:rsidRDefault="00472572" w:rsidP="00472572">
            <w:r w:rsidRPr="00472572">
              <w:t>6.371108</w:t>
            </w:r>
          </w:p>
        </w:tc>
        <w:tc>
          <w:tcPr>
            <w:tcW w:w="960" w:type="dxa"/>
            <w:noWrap/>
            <w:hideMark/>
          </w:tcPr>
          <w:p w14:paraId="55D3B28F" w14:textId="77777777" w:rsidR="00472572" w:rsidRPr="00472572" w:rsidRDefault="00472572" w:rsidP="00472572">
            <w:r w:rsidRPr="00472572">
              <w:t>7.197462</w:t>
            </w:r>
          </w:p>
        </w:tc>
        <w:tc>
          <w:tcPr>
            <w:tcW w:w="960" w:type="dxa"/>
            <w:noWrap/>
            <w:hideMark/>
          </w:tcPr>
          <w:p w14:paraId="35760D83" w14:textId="77777777" w:rsidR="00472572" w:rsidRPr="00472572" w:rsidRDefault="00472572" w:rsidP="00472572">
            <w:r w:rsidRPr="00472572">
              <w:t>3.125824</w:t>
            </w:r>
          </w:p>
        </w:tc>
        <w:tc>
          <w:tcPr>
            <w:tcW w:w="960" w:type="dxa"/>
            <w:noWrap/>
            <w:hideMark/>
          </w:tcPr>
          <w:p w14:paraId="0CF13435" w14:textId="77777777" w:rsidR="00472572" w:rsidRPr="00472572" w:rsidRDefault="00472572" w:rsidP="00472572">
            <w:r w:rsidRPr="00472572">
              <w:t>5.394726</w:t>
            </w:r>
          </w:p>
        </w:tc>
        <w:tc>
          <w:tcPr>
            <w:tcW w:w="960" w:type="dxa"/>
            <w:noWrap/>
            <w:hideMark/>
          </w:tcPr>
          <w:p w14:paraId="1C6C9206" w14:textId="77777777" w:rsidR="00472572" w:rsidRPr="00472572" w:rsidRDefault="00472572" w:rsidP="00472572">
            <w:r w:rsidRPr="00472572">
              <w:t>5.679819</w:t>
            </w:r>
          </w:p>
        </w:tc>
        <w:tc>
          <w:tcPr>
            <w:tcW w:w="960" w:type="dxa"/>
            <w:noWrap/>
            <w:hideMark/>
          </w:tcPr>
          <w:p w14:paraId="0C2AAF93" w14:textId="77777777" w:rsidR="00472572" w:rsidRPr="00472572" w:rsidRDefault="00472572" w:rsidP="00472572">
            <w:r w:rsidRPr="00472572">
              <w:t>3.817444</w:t>
            </w:r>
          </w:p>
        </w:tc>
      </w:tr>
      <w:tr w:rsidR="00472572" w:rsidRPr="00472572" w14:paraId="4CDBA1D3" w14:textId="77777777" w:rsidTr="00472572">
        <w:trPr>
          <w:trHeight w:val="300"/>
        </w:trPr>
        <w:tc>
          <w:tcPr>
            <w:tcW w:w="960" w:type="dxa"/>
            <w:noWrap/>
            <w:hideMark/>
          </w:tcPr>
          <w:p w14:paraId="3E35D865" w14:textId="77777777" w:rsidR="00472572" w:rsidRPr="00472572" w:rsidRDefault="00472572" w:rsidP="00472572">
            <w:r w:rsidRPr="00472572">
              <w:t>7.367707</w:t>
            </w:r>
          </w:p>
        </w:tc>
        <w:tc>
          <w:tcPr>
            <w:tcW w:w="960" w:type="dxa"/>
            <w:noWrap/>
            <w:hideMark/>
          </w:tcPr>
          <w:p w14:paraId="32BB7E1F" w14:textId="77777777" w:rsidR="00472572" w:rsidRPr="00472572" w:rsidRDefault="00472572" w:rsidP="00472572">
            <w:r w:rsidRPr="00472572">
              <w:t>8.138834</w:t>
            </w:r>
          </w:p>
        </w:tc>
        <w:tc>
          <w:tcPr>
            <w:tcW w:w="960" w:type="dxa"/>
            <w:noWrap/>
            <w:hideMark/>
          </w:tcPr>
          <w:p w14:paraId="5DE24686" w14:textId="77777777" w:rsidR="00472572" w:rsidRPr="00472572" w:rsidRDefault="00472572" w:rsidP="00472572">
            <w:r w:rsidRPr="00472572">
              <w:t>7.359141</w:t>
            </w:r>
          </w:p>
        </w:tc>
        <w:tc>
          <w:tcPr>
            <w:tcW w:w="960" w:type="dxa"/>
            <w:noWrap/>
            <w:hideMark/>
          </w:tcPr>
          <w:p w14:paraId="4CB865A9" w14:textId="77777777" w:rsidR="00472572" w:rsidRPr="00472572" w:rsidRDefault="00472572" w:rsidP="00472572">
            <w:r w:rsidRPr="00472572">
              <w:t>7.133794</w:t>
            </w:r>
          </w:p>
        </w:tc>
        <w:tc>
          <w:tcPr>
            <w:tcW w:w="960" w:type="dxa"/>
            <w:noWrap/>
            <w:hideMark/>
          </w:tcPr>
          <w:p w14:paraId="5920DC36" w14:textId="77777777" w:rsidR="00472572" w:rsidRPr="00472572" w:rsidRDefault="00472572" w:rsidP="00472572">
            <w:r w:rsidRPr="00472572">
              <w:t>7.302862</w:t>
            </w:r>
          </w:p>
        </w:tc>
        <w:tc>
          <w:tcPr>
            <w:tcW w:w="960" w:type="dxa"/>
            <w:noWrap/>
            <w:hideMark/>
          </w:tcPr>
          <w:p w14:paraId="5CACD8F6" w14:textId="77777777" w:rsidR="00472572" w:rsidRPr="00472572" w:rsidRDefault="00472572" w:rsidP="00472572">
            <w:r w:rsidRPr="00472572">
              <w:t>6.760427</w:t>
            </w:r>
          </w:p>
        </w:tc>
        <w:tc>
          <w:tcPr>
            <w:tcW w:w="960" w:type="dxa"/>
            <w:noWrap/>
            <w:hideMark/>
          </w:tcPr>
          <w:p w14:paraId="6E0C2AEF" w14:textId="77777777" w:rsidR="00472572" w:rsidRPr="00472572" w:rsidRDefault="00472572" w:rsidP="00472572">
            <w:r w:rsidRPr="00472572">
              <w:t>4.375628</w:t>
            </w:r>
          </w:p>
        </w:tc>
        <w:tc>
          <w:tcPr>
            <w:tcW w:w="960" w:type="dxa"/>
            <w:noWrap/>
            <w:hideMark/>
          </w:tcPr>
          <w:p w14:paraId="63D7FD4C" w14:textId="77777777" w:rsidR="00472572" w:rsidRPr="00472572" w:rsidRDefault="00472572" w:rsidP="00472572">
            <w:r w:rsidRPr="00472572">
              <w:t>6.256479</w:t>
            </w:r>
          </w:p>
        </w:tc>
        <w:tc>
          <w:tcPr>
            <w:tcW w:w="960" w:type="dxa"/>
            <w:noWrap/>
            <w:hideMark/>
          </w:tcPr>
          <w:p w14:paraId="701D2ACB" w14:textId="77777777" w:rsidR="00472572" w:rsidRPr="00472572" w:rsidRDefault="00472572" w:rsidP="00472572">
            <w:r w:rsidRPr="00472572">
              <w:t>6.492425</w:t>
            </w:r>
          </w:p>
        </w:tc>
        <w:tc>
          <w:tcPr>
            <w:tcW w:w="960" w:type="dxa"/>
            <w:noWrap/>
            <w:hideMark/>
          </w:tcPr>
          <w:p w14:paraId="29FF93F3" w14:textId="77777777" w:rsidR="00472572" w:rsidRPr="00472572" w:rsidRDefault="00472572" w:rsidP="00472572">
            <w:r w:rsidRPr="00472572">
              <w:t>3.874794</w:t>
            </w:r>
          </w:p>
        </w:tc>
      </w:tr>
      <w:tr w:rsidR="00472572" w:rsidRPr="00472572" w14:paraId="100ECF1C" w14:textId="77777777" w:rsidTr="00472572">
        <w:trPr>
          <w:trHeight w:val="300"/>
        </w:trPr>
        <w:tc>
          <w:tcPr>
            <w:tcW w:w="960" w:type="dxa"/>
            <w:noWrap/>
            <w:hideMark/>
          </w:tcPr>
          <w:p w14:paraId="20DBFF9C" w14:textId="77777777" w:rsidR="00472572" w:rsidRPr="00472572" w:rsidRDefault="00472572" w:rsidP="00472572">
            <w:r w:rsidRPr="00472572">
              <w:t>5.692839</w:t>
            </w:r>
          </w:p>
        </w:tc>
        <w:tc>
          <w:tcPr>
            <w:tcW w:w="960" w:type="dxa"/>
            <w:noWrap/>
            <w:hideMark/>
          </w:tcPr>
          <w:p w14:paraId="32E9C2FD" w14:textId="77777777" w:rsidR="00472572" w:rsidRPr="00472572" w:rsidRDefault="00472572" w:rsidP="00472572">
            <w:r w:rsidRPr="00472572">
              <w:t>6.652458</w:t>
            </w:r>
          </w:p>
        </w:tc>
        <w:tc>
          <w:tcPr>
            <w:tcW w:w="960" w:type="dxa"/>
            <w:noWrap/>
            <w:hideMark/>
          </w:tcPr>
          <w:p w14:paraId="4CEA2A0B" w14:textId="77777777" w:rsidR="00472572" w:rsidRPr="00472572" w:rsidRDefault="00472572" w:rsidP="00472572">
            <w:r w:rsidRPr="00472572">
              <w:t>8.150662</w:t>
            </w:r>
          </w:p>
        </w:tc>
        <w:tc>
          <w:tcPr>
            <w:tcW w:w="960" w:type="dxa"/>
            <w:noWrap/>
            <w:hideMark/>
          </w:tcPr>
          <w:p w14:paraId="4E5BC26F" w14:textId="77777777" w:rsidR="00472572" w:rsidRPr="00472572" w:rsidRDefault="00472572" w:rsidP="00472572">
            <w:r w:rsidRPr="00472572">
              <w:t>7.107996</w:t>
            </w:r>
          </w:p>
        </w:tc>
        <w:tc>
          <w:tcPr>
            <w:tcW w:w="960" w:type="dxa"/>
            <w:noWrap/>
            <w:hideMark/>
          </w:tcPr>
          <w:p w14:paraId="313EFF61" w14:textId="77777777" w:rsidR="00472572" w:rsidRPr="00472572" w:rsidRDefault="00472572" w:rsidP="00472572">
            <w:r w:rsidRPr="00472572">
              <w:t>7.44164</w:t>
            </w:r>
          </w:p>
        </w:tc>
        <w:tc>
          <w:tcPr>
            <w:tcW w:w="960" w:type="dxa"/>
            <w:noWrap/>
            <w:hideMark/>
          </w:tcPr>
          <w:p w14:paraId="58D80B05" w14:textId="77777777" w:rsidR="00472572" w:rsidRPr="00472572" w:rsidRDefault="00472572" w:rsidP="00472572">
            <w:r w:rsidRPr="00472572">
              <w:t>8.113272</w:t>
            </w:r>
          </w:p>
        </w:tc>
        <w:tc>
          <w:tcPr>
            <w:tcW w:w="960" w:type="dxa"/>
            <w:noWrap/>
            <w:hideMark/>
          </w:tcPr>
          <w:p w14:paraId="732BB666" w14:textId="77777777" w:rsidR="00472572" w:rsidRPr="00472572" w:rsidRDefault="00472572" w:rsidP="00472572">
            <w:r w:rsidRPr="00472572">
              <w:t>3.715688</w:t>
            </w:r>
          </w:p>
        </w:tc>
        <w:tc>
          <w:tcPr>
            <w:tcW w:w="960" w:type="dxa"/>
            <w:noWrap/>
            <w:hideMark/>
          </w:tcPr>
          <w:p w14:paraId="6F01635C" w14:textId="77777777" w:rsidR="00472572" w:rsidRPr="00472572" w:rsidRDefault="00472572" w:rsidP="00472572">
            <w:r w:rsidRPr="00472572">
              <w:t>7.409827</w:t>
            </w:r>
          </w:p>
        </w:tc>
        <w:tc>
          <w:tcPr>
            <w:tcW w:w="960" w:type="dxa"/>
            <w:noWrap/>
            <w:hideMark/>
          </w:tcPr>
          <w:p w14:paraId="234DA773" w14:textId="77777777" w:rsidR="00472572" w:rsidRPr="00472572" w:rsidRDefault="00472572" w:rsidP="00472572">
            <w:r w:rsidRPr="00472572">
              <w:t>10.29791</w:t>
            </w:r>
          </w:p>
        </w:tc>
        <w:tc>
          <w:tcPr>
            <w:tcW w:w="960" w:type="dxa"/>
            <w:noWrap/>
            <w:hideMark/>
          </w:tcPr>
          <w:p w14:paraId="751DB753" w14:textId="77777777" w:rsidR="00472572" w:rsidRPr="00472572" w:rsidRDefault="00472572" w:rsidP="00472572">
            <w:r w:rsidRPr="00472572">
              <w:t>11.55023</w:t>
            </w:r>
          </w:p>
        </w:tc>
      </w:tr>
      <w:tr w:rsidR="00472572" w:rsidRPr="00472572" w14:paraId="2B1CB0B8" w14:textId="77777777" w:rsidTr="00472572">
        <w:trPr>
          <w:trHeight w:val="300"/>
        </w:trPr>
        <w:tc>
          <w:tcPr>
            <w:tcW w:w="960" w:type="dxa"/>
            <w:noWrap/>
            <w:hideMark/>
          </w:tcPr>
          <w:p w14:paraId="232C24A3" w14:textId="77777777" w:rsidR="00472572" w:rsidRPr="00472572" w:rsidRDefault="00472572" w:rsidP="00472572">
            <w:r w:rsidRPr="00472572">
              <w:t>8.758763</w:t>
            </w:r>
          </w:p>
        </w:tc>
        <w:tc>
          <w:tcPr>
            <w:tcW w:w="960" w:type="dxa"/>
            <w:noWrap/>
            <w:hideMark/>
          </w:tcPr>
          <w:p w14:paraId="6F865548" w14:textId="77777777" w:rsidR="00472572" w:rsidRPr="00472572" w:rsidRDefault="00472572" w:rsidP="00472572">
            <w:r w:rsidRPr="00472572">
              <w:t>4.761524</w:t>
            </w:r>
          </w:p>
        </w:tc>
        <w:tc>
          <w:tcPr>
            <w:tcW w:w="960" w:type="dxa"/>
            <w:noWrap/>
            <w:hideMark/>
          </w:tcPr>
          <w:p w14:paraId="0F82A3B8" w14:textId="77777777" w:rsidR="00472572" w:rsidRPr="00472572" w:rsidRDefault="00472572" w:rsidP="00472572">
            <w:r w:rsidRPr="00472572">
              <w:t>8.601385</w:t>
            </w:r>
          </w:p>
        </w:tc>
        <w:tc>
          <w:tcPr>
            <w:tcW w:w="960" w:type="dxa"/>
            <w:noWrap/>
            <w:hideMark/>
          </w:tcPr>
          <w:p w14:paraId="21CF875D" w14:textId="77777777" w:rsidR="00472572" w:rsidRPr="00472572" w:rsidRDefault="00472572" w:rsidP="00472572">
            <w:r w:rsidRPr="00472572">
              <w:t>7.522348</w:t>
            </w:r>
          </w:p>
        </w:tc>
        <w:tc>
          <w:tcPr>
            <w:tcW w:w="960" w:type="dxa"/>
            <w:noWrap/>
            <w:hideMark/>
          </w:tcPr>
          <w:p w14:paraId="3188B322" w14:textId="77777777" w:rsidR="00472572" w:rsidRPr="00472572" w:rsidRDefault="00472572" w:rsidP="00472572">
            <w:r w:rsidRPr="00472572">
              <w:t>7.382893</w:t>
            </w:r>
          </w:p>
        </w:tc>
        <w:tc>
          <w:tcPr>
            <w:tcW w:w="960" w:type="dxa"/>
            <w:noWrap/>
            <w:hideMark/>
          </w:tcPr>
          <w:p w14:paraId="644CE99B" w14:textId="77777777" w:rsidR="00472572" w:rsidRPr="00472572" w:rsidRDefault="00472572" w:rsidP="00472572">
            <w:r w:rsidRPr="00472572">
              <w:t>8.103928</w:t>
            </w:r>
          </w:p>
        </w:tc>
        <w:tc>
          <w:tcPr>
            <w:tcW w:w="960" w:type="dxa"/>
            <w:noWrap/>
            <w:hideMark/>
          </w:tcPr>
          <w:p w14:paraId="75AAB95F" w14:textId="77777777" w:rsidR="00472572" w:rsidRPr="00472572" w:rsidRDefault="00472572" w:rsidP="00472572">
            <w:r w:rsidRPr="00472572">
              <w:t>4.935216</w:t>
            </w:r>
          </w:p>
        </w:tc>
        <w:tc>
          <w:tcPr>
            <w:tcW w:w="960" w:type="dxa"/>
            <w:noWrap/>
            <w:hideMark/>
          </w:tcPr>
          <w:p w14:paraId="31965817" w14:textId="77777777" w:rsidR="00472572" w:rsidRPr="00472572" w:rsidRDefault="00472572" w:rsidP="00472572">
            <w:r w:rsidRPr="00472572">
              <w:t>6.377328</w:t>
            </w:r>
          </w:p>
        </w:tc>
        <w:tc>
          <w:tcPr>
            <w:tcW w:w="960" w:type="dxa"/>
            <w:noWrap/>
            <w:hideMark/>
          </w:tcPr>
          <w:p w14:paraId="6FBE3774" w14:textId="77777777" w:rsidR="00472572" w:rsidRPr="00472572" w:rsidRDefault="00472572" w:rsidP="00472572">
            <w:r w:rsidRPr="00472572">
              <w:t>8.767124</w:t>
            </w:r>
          </w:p>
        </w:tc>
        <w:tc>
          <w:tcPr>
            <w:tcW w:w="960" w:type="dxa"/>
            <w:noWrap/>
            <w:hideMark/>
          </w:tcPr>
          <w:p w14:paraId="6F6259D2" w14:textId="77777777" w:rsidR="00472572" w:rsidRPr="00472572" w:rsidRDefault="00472572" w:rsidP="00472572">
            <w:r w:rsidRPr="00472572">
              <w:t>8.556623</w:t>
            </w:r>
          </w:p>
        </w:tc>
      </w:tr>
      <w:tr w:rsidR="00472572" w:rsidRPr="00472572" w14:paraId="01825FBE" w14:textId="77777777" w:rsidTr="00472572">
        <w:trPr>
          <w:trHeight w:val="300"/>
        </w:trPr>
        <w:tc>
          <w:tcPr>
            <w:tcW w:w="960" w:type="dxa"/>
            <w:noWrap/>
            <w:hideMark/>
          </w:tcPr>
          <w:p w14:paraId="06B45E2F" w14:textId="77777777" w:rsidR="00472572" w:rsidRPr="00472572" w:rsidRDefault="00472572" w:rsidP="00472572">
            <w:r w:rsidRPr="00472572">
              <w:t>8.310455</w:t>
            </w:r>
          </w:p>
        </w:tc>
        <w:tc>
          <w:tcPr>
            <w:tcW w:w="960" w:type="dxa"/>
            <w:noWrap/>
            <w:hideMark/>
          </w:tcPr>
          <w:p w14:paraId="508DF4A9" w14:textId="77777777" w:rsidR="00472572" w:rsidRPr="00472572" w:rsidRDefault="00472572" w:rsidP="00472572">
            <w:r w:rsidRPr="00472572">
              <w:t>7.102238</w:t>
            </w:r>
          </w:p>
        </w:tc>
        <w:tc>
          <w:tcPr>
            <w:tcW w:w="960" w:type="dxa"/>
            <w:noWrap/>
            <w:hideMark/>
          </w:tcPr>
          <w:p w14:paraId="70EFCB16" w14:textId="77777777" w:rsidR="00472572" w:rsidRPr="00472572" w:rsidRDefault="00472572" w:rsidP="00472572">
            <w:r w:rsidRPr="00472572">
              <w:t>4.418051</w:t>
            </w:r>
          </w:p>
        </w:tc>
        <w:tc>
          <w:tcPr>
            <w:tcW w:w="960" w:type="dxa"/>
            <w:noWrap/>
            <w:hideMark/>
          </w:tcPr>
          <w:p w14:paraId="3A4F0713" w14:textId="77777777" w:rsidR="00472572" w:rsidRPr="00472572" w:rsidRDefault="00472572" w:rsidP="00472572">
            <w:r w:rsidRPr="00472572">
              <w:t>7.285576</w:t>
            </w:r>
          </w:p>
        </w:tc>
        <w:tc>
          <w:tcPr>
            <w:tcW w:w="960" w:type="dxa"/>
            <w:noWrap/>
            <w:hideMark/>
          </w:tcPr>
          <w:p w14:paraId="04CF35F4" w14:textId="77777777" w:rsidR="00472572" w:rsidRPr="00472572" w:rsidRDefault="00472572" w:rsidP="00472572">
            <w:r w:rsidRPr="00472572">
              <w:t>9.122022</w:t>
            </w:r>
          </w:p>
        </w:tc>
        <w:tc>
          <w:tcPr>
            <w:tcW w:w="960" w:type="dxa"/>
            <w:noWrap/>
            <w:hideMark/>
          </w:tcPr>
          <w:p w14:paraId="1C558126" w14:textId="77777777" w:rsidR="00472572" w:rsidRPr="00472572" w:rsidRDefault="00472572" w:rsidP="00472572">
            <w:r w:rsidRPr="00472572">
              <w:t>7.58757</w:t>
            </w:r>
          </w:p>
        </w:tc>
        <w:tc>
          <w:tcPr>
            <w:tcW w:w="960" w:type="dxa"/>
            <w:noWrap/>
            <w:hideMark/>
          </w:tcPr>
          <w:p w14:paraId="1748486D" w14:textId="77777777" w:rsidR="00472572" w:rsidRPr="00472572" w:rsidRDefault="00472572" w:rsidP="00472572">
            <w:r w:rsidRPr="00472572">
              <w:t>12.61697</w:t>
            </w:r>
          </w:p>
        </w:tc>
        <w:tc>
          <w:tcPr>
            <w:tcW w:w="960" w:type="dxa"/>
            <w:noWrap/>
            <w:hideMark/>
          </w:tcPr>
          <w:p w14:paraId="4B0F4B39" w14:textId="77777777" w:rsidR="00472572" w:rsidRPr="00472572" w:rsidRDefault="00472572" w:rsidP="00472572">
            <w:r w:rsidRPr="00472572">
              <w:t>6.464004</w:t>
            </w:r>
          </w:p>
        </w:tc>
        <w:tc>
          <w:tcPr>
            <w:tcW w:w="960" w:type="dxa"/>
            <w:noWrap/>
            <w:hideMark/>
          </w:tcPr>
          <w:p w14:paraId="24C5AA71" w14:textId="77777777" w:rsidR="00472572" w:rsidRPr="00472572" w:rsidRDefault="00472572" w:rsidP="00472572">
            <w:r w:rsidRPr="00472572">
              <w:t>3.204946</w:t>
            </w:r>
          </w:p>
        </w:tc>
        <w:tc>
          <w:tcPr>
            <w:tcW w:w="960" w:type="dxa"/>
            <w:noWrap/>
            <w:hideMark/>
          </w:tcPr>
          <w:p w14:paraId="4E2877A2" w14:textId="77777777" w:rsidR="00472572" w:rsidRPr="00472572" w:rsidRDefault="00472572" w:rsidP="00472572">
            <w:r w:rsidRPr="00472572">
              <w:t>3.368258</w:t>
            </w:r>
          </w:p>
        </w:tc>
      </w:tr>
      <w:tr w:rsidR="00472572" w:rsidRPr="00472572" w14:paraId="1B5ADB51" w14:textId="77777777" w:rsidTr="00472572">
        <w:trPr>
          <w:trHeight w:val="300"/>
        </w:trPr>
        <w:tc>
          <w:tcPr>
            <w:tcW w:w="960" w:type="dxa"/>
            <w:noWrap/>
            <w:hideMark/>
          </w:tcPr>
          <w:p w14:paraId="019F9FFE" w14:textId="77777777" w:rsidR="00472572" w:rsidRPr="00472572" w:rsidRDefault="00472572" w:rsidP="00472572">
            <w:r w:rsidRPr="00472572">
              <w:t>2.831033</w:t>
            </w:r>
          </w:p>
        </w:tc>
        <w:tc>
          <w:tcPr>
            <w:tcW w:w="960" w:type="dxa"/>
            <w:noWrap/>
            <w:hideMark/>
          </w:tcPr>
          <w:p w14:paraId="63C98DF1" w14:textId="77777777" w:rsidR="00472572" w:rsidRPr="00472572" w:rsidRDefault="00472572" w:rsidP="00472572">
            <w:r w:rsidRPr="00472572">
              <w:t>6.72838</w:t>
            </w:r>
          </w:p>
        </w:tc>
        <w:tc>
          <w:tcPr>
            <w:tcW w:w="960" w:type="dxa"/>
            <w:noWrap/>
            <w:hideMark/>
          </w:tcPr>
          <w:p w14:paraId="46574481" w14:textId="77777777" w:rsidR="00472572" w:rsidRPr="00472572" w:rsidRDefault="00472572" w:rsidP="00472572">
            <w:r w:rsidRPr="00472572">
              <w:t>4.914769</w:t>
            </w:r>
          </w:p>
        </w:tc>
        <w:tc>
          <w:tcPr>
            <w:tcW w:w="960" w:type="dxa"/>
            <w:noWrap/>
            <w:hideMark/>
          </w:tcPr>
          <w:p w14:paraId="1CEBF450" w14:textId="77777777" w:rsidR="00472572" w:rsidRPr="00472572" w:rsidRDefault="00472572" w:rsidP="00472572">
            <w:r w:rsidRPr="00472572">
              <w:t>7.239663</w:t>
            </w:r>
          </w:p>
        </w:tc>
        <w:tc>
          <w:tcPr>
            <w:tcW w:w="960" w:type="dxa"/>
            <w:noWrap/>
            <w:hideMark/>
          </w:tcPr>
          <w:p w14:paraId="230866AC" w14:textId="77777777" w:rsidR="00472572" w:rsidRPr="00472572" w:rsidRDefault="00472572" w:rsidP="00472572">
            <w:r w:rsidRPr="00472572">
              <w:t>1.115505</w:t>
            </w:r>
          </w:p>
        </w:tc>
        <w:tc>
          <w:tcPr>
            <w:tcW w:w="960" w:type="dxa"/>
            <w:noWrap/>
            <w:hideMark/>
          </w:tcPr>
          <w:p w14:paraId="1457A483" w14:textId="77777777" w:rsidR="00472572" w:rsidRPr="00472572" w:rsidRDefault="00472572" w:rsidP="00472572">
            <w:r w:rsidRPr="00472572">
              <w:t>8.914134</w:t>
            </w:r>
          </w:p>
        </w:tc>
        <w:tc>
          <w:tcPr>
            <w:tcW w:w="960" w:type="dxa"/>
            <w:noWrap/>
            <w:hideMark/>
          </w:tcPr>
          <w:p w14:paraId="014EE8C5" w14:textId="77777777" w:rsidR="00472572" w:rsidRPr="00472572" w:rsidRDefault="00472572" w:rsidP="00472572">
            <w:r w:rsidRPr="00472572">
              <w:t>8.684188</w:t>
            </w:r>
          </w:p>
        </w:tc>
        <w:tc>
          <w:tcPr>
            <w:tcW w:w="960" w:type="dxa"/>
            <w:noWrap/>
            <w:hideMark/>
          </w:tcPr>
          <w:p w14:paraId="4B44835D" w14:textId="77777777" w:rsidR="00472572" w:rsidRPr="00472572" w:rsidRDefault="00472572" w:rsidP="00472572">
            <w:r w:rsidRPr="00472572">
              <w:t>6.834232</w:t>
            </w:r>
          </w:p>
        </w:tc>
        <w:tc>
          <w:tcPr>
            <w:tcW w:w="960" w:type="dxa"/>
            <w:noWrap/>
            <w:hideMark/>
          </w:tcPr>
          <w:p w14:paraId="1E7070AA" w14:textId="77777777" w:rsidR="00472572" w:rsidRPr="00472572" w:rsidRDefault="00472572" w:rsidP="00472572">
            <w:r w:rsidRPr="00472572">
              <w:t>8.361374</w:t>
            </w:r>
          </w:p>
        </w:tc>
        <w:tc>
          <w:tcPr>
            <w:tcW w:w="960" w:type="dxa"/>
            <w:noWrap/>
            <w:hideMark/>
          </w:tcPr>
          <w:p w14:paraId="5A9EDB95" w14:textId="77777777" w:rsidR="00472572" w:rsidRPr="00472572" w:rsidRDefault="00472572" w:rsidP="00472572">
            <w:r w:rsidRPr="00472572">
              <w:t>12.47717</w:t>
            </w:r>
          </w:p>
        </w:tc>
      </w:tr>
      <w:tr w:rsidR="00472572" w:rsidRPr="00472572" w14:paraId="22C8D090" w14:textId="77777777" w:rsidTr="00472572">
        <w:trPr>
          <w:trHeight w:val="300"/>
        </w:trPr>
        <w:tc>
          <w:tcPr>
            <w:tcW w:w="960" w:type="dxa"/>
            <w:noWrap/>
            <w:hideMark/>
          </w:tcPr>
          <w:p w14:paraId="079C7364" w14:textId="77777777" w:rsidR="00472572" w:rsidRPr="00472572" w:rsidRDefault="00472572" w:rsidP="00472572">
            <w:r w:rsidRPr="00472572">
              <w:t>7.658665</w:t>
            </w:r>
          </w:p>
        </w:tc>
        <w:tc>
          <w:tcPr>
            <w:tcW w:w="960" w:type="dxa"/>
            <w:noWrap/>
            <w:hideMark/>
          </w:tcPr>
          <w:p w14:paraId="18038950" w14:textId="77777777" w:rsidR="00472572" w:rsidRPr="00472572" w:rsidRDefault="00472572" w:rsidP="00472572">
            <w:r w:rsidRPr="00472572">
              <w:t>7.19099</w:t>
            </w:r>
          </w:p>
        </w:tc>
        <w:tc>
          <w:tcPr>
            <w:tcW w:w="960" w:type="dxa"/>
            <w:noWrap/>
            <w:hideMark/>
          </w:tcPr>
          <w:p w14:paraId="5AB78E90" w14:textId="77777777" w:rsidR="00472572" w:rsidRPr="00472572" w:rsidRDefault="00472572" w:rsidP="00472572">
            <w:r w:rsidRPr="00472572">
              <w:t>6.357043</w:t>
            </w:r>
          </w:p>
        </w:tc>
        <w:tc>
          <w:tcPr>
            <w:tcW w:w="960" w:type="dxa"/>
            <w:noWrap/>
            <w:hideMark/>
          </w:tcPr>
          <w:p w14:paraId="4EE5159C" w14:textId="77777777" w:rsidR="00472572" w:rsidRPr="00472572" w:rsidRDefault="00472572" w:rsidP="00472572">
            <w:r w:rsidRPr="00472572">
              <w:t>6.790308</w:t>
            </w:r>
          </w:p>
        </w:tc>
        <w:tc>
          <w:tcPr>
            <w:tcW w:w="960" w:type="dxa"/>
            <w:noWrap/>
            <w:hideMark/>
          </w:tcPr>
          <w:p w14:paraId="457ADFB5" w14:textId="77777777" w:rsidR="00472572" w:rsidRPr="00472572" w:rsidRDefault="00472572" w:rsidP="00472572">
            <w:r w:rsidRPr="00472572">
              <w:t>11.94112</w:t>
            </w:r>
          </w:p>
        </w:tc>
        <w:tc>
          <w:tcPr>
            <w:tcW w:w="960" w:type="dxa"/>
            <w:noWrap/>
            <w:hideMark/>
          </w:tcPr>
          <w:p w14:paraId="15E4FB06" w14:textId="77777777" w:rsidR="00472572" w:rsidRPr="00472572" w:rsidRDefault="00472572" w:rsidP="00472572">
            <w:r w:rsidRPr="00472572">
              <w:t>8.479601</w:t>
            </w:r>
          </w:p>
        </w:tc>
        <w:tc>
          <w:tcPr>
            <w:tcW w:w="960" w:type="dxa"/>
            <w:noWrap/>
            <w:hideMark/>
          </w:tcPr>
          <w:p w14:paraId="0C7EC79C" w14:textId="77777777" w:rsidR="00472572" w:rsidRPr="00472572" w:rsidRDefault="00472572" w:rsidP="00472572">
            <w:r w:rsidRPr="00472572">
              <w:t>6.912217</w:t>
            </w:r>
          </w:p>
        </w:tc>
        <w:tc>
          <w:tcPr>
            <w:tcW w:w="960" w:type="dxa"/>
            <w:noWrap/>
            <w:hideMark/>
          </w:tcPr>
          <w:p w14:paraId="76BC6883" w14:textId="77777777" w:rsidR="00472572" w:rsidRPr="00472572" w:rsidRDefault="00472572" w:rsidP="00472572">
            <w:r w:rsidRPr="00472572">
              <w:t>8.190156</w:t>
            </w:r>
          </w:p>
        </w:tc>
        <w:tc>
          <w:tcPr>
            <w:tcW w:w="960" w:type="dxa"/>
            <w:noWrap/>
            <w:hideMark/>
          </w:tcPr>
          <w:p w14:paraId="35025650" w14:textId="77777777" w:rsidR="00472572" w:rsidRPr="00472572" w:rsidRDefault="00472572" w:rsidP="00472572">
            <w:r w:rsidRPr="00472572">
              <w:t>7.54705</w:t>
            </w:r>
          </w:p>
        </w:tc>
        <w:tc>
          <w:tcPr>
            <w:tcW w:w="960" w:type="dxa"/>
            <w:noWrap/>
            <w:hideMark/>
          </w:tcPr>
          <w:p w14:paraId="35B6041E" w14:textId="77777777" w:rsidR="00472572" w:rsidRPr="00472572" w:rsidRDefault="00472572" w:rsidP="00472572">
            <w:r w:rsidRPr="00472572">
              <w:t>8.993918</w:t>
            </w:r>
          </w:p>
        </w:tc>
      </w:tr>
      <w:tr w:rsidR="00472572" w:rsidRPr="00472572" w14:paraId="0A7494DA" w14:textId="77777777" w:rsidTr="00472572">
        <w:trPr>
          <w:trHeight w:val="300"/>
        </w:trPr>
        <w:tc>
          <w:tcPr>
            <w:tcW w:w="960" w:type="dxa"/>
            <w:noWrap/>
            <w:hideMark/>
          </w:tcPr>
          <w:p w14:paraId="0CF5D9BD" w14:textId="77777777" w:rsidR="00472572" w:rsidRPr="00472572" w:rsidRDefault="00472572" w:rsidP="00472572">
            <w:r w:rsidRPr="00472572">
              <w:t>8.317832</w:t>
            </w:r>
          </w:p>
        </w:tc>
        <w:tc>
          <w:tcPr>
            <w:tcW w:w="960" w:type="dxa"/>
            <w:noWrap/>
            <w:hideMark/>
          </w:tcPr>
          <w:p w14:paraId="4EAEEEB1" w14:textId="77777777" w:rsidR="00472572" w:rsidRPr="00472572" w:rsidRDefault="00472572" w:rsidP="00472572">
            <w:r w:rsidRPr="00472572">
              <w:t>2.979941</w:t>
            </w:r>
          </w:p>
        </w:tc>
        <w:tc>
          <w:tcPr>
            <w:tcW w:w="960" w:type="dxa"/>
            <w:noWrap/>
            <w:hideMark/>
          </w:tcPr>
          <w:p w14:paraId="2807DDA2" w14:textId="77777777" w:rsidR="00472572" w:rsidRPr="00472572" w:rsidRDefault="00472572" w:rsidP="00472572">
            <w:r w:rsidRPr="00472572">
              <w:t>3.824889</w:t>
            </w:r>
          </w:p>
        </w:tc>
        <w:tc>
          <w:tcPr>
            <w:tcW w:w="960" w:type="dxa"/>
            <w:noWrap/>
            <w:hideMark/>
          </w:tcPr>
          <w:p w14:paraId="50CE67D1" w14:textId="77777777" w:rsidR="00472572" w:rsidRPr="00472572" w:rsidRDefault="00472572" w:rsidP="00472572">
            <w:r w:rsidRPr="00472572">
              <w:t>8.9282</w:t>
            </w:r>
          </w:p>
        </w:tc>
        <w:tc>
          <w:tcPr>
            <w:tcW w:w="960" w:type="dxa"/>
            <w:noWrap/>
            <w:hideMark/>
          </w:tcPr>
          <w:p w14:paraId="1971A035" w14:textId="77777777" w:rsidR="00472572" w:rsidRPr="00472572" w:rsidRDefault="00472572" w:rsidP="00472572">
            <w:r w:rsidRPr="00472572">
              <w:t>8.822945</w:t>
            </w:r>
          </w:p>
        </w:tc>
        <w:tc>
          <w:tcPr>
            <w:tcW w:w="960" w:type="dxa"/>
            <w:noWrap/>
            <w:hideMark/>
          </w:tcPr>
          <w:p w14:paraId="371BDE95" w14:textId="77777777" w:rsidR="00472572" w:rsidRPr="00472572" w:rsidRDefault="00472572" w:rsidP="00472572">
            <w:r w:rsidRPr="00472572">
              <w:t>7.984649</w:t>
            </w:r>
          </w:p>
        </w:tc>
        <w:tc>
          <w:tcPr>
            <w:tcW w:w="960" w:type="dxa"/>
            <w:noWrap/>
            <w:hideMark/>
          </w:tcPr>
          <w:p w14:paraId="4336BEFD" w14:textId="77777777" w:rsidR="00472572" w:rsidRPr="00472572" w:rsidRDefault="00472572" w:rsidP="00472572">
            <w:r w:rsidRPr="00472572">
              <w:t>8.656559</w:t>
            </w:r>
          </w:p>
        </w:tc>
        <w:tc>
          <w:tcPr>
            <w:tcW w:w="960" w:type="dxa"/>
            <w:noWrap/>
            <w:hideMark/>
          </w:tcPr>
          <w:p w14:paraId="2649C6FB" w14:textId="77777777" w:rsidR="00472572" w:rsidRPr="00472572" w:rsidRDefault="00472572" w:rsidP="00472572">
            <w:r w:rsidRPr="00472572">
              <w:t>8.69778</w:t>
            </w:r>
          </w:p>
        </w:tc>
        <w:tc>
          <w:tcPr>
            <w:tcW w:w="960" w:type="dxa"/>
            <w:noWrap/>
            <w:hideMark/>
          </w:tcPr>
          <w:p w14:paraId="77634134" w14:textId="77777777" w:rsidR="00472572" w:rsidRPr="00472572" w:rsidRDefault="00472572" w:rsidP="00472572">
            <w:r w:rsidRPr="00472572">
              <w:t>3.30976</w:t>
            </w:r>
          </w:p>
        </w:tc>
        <w:tc>
          <w:tcPr>
            <w:tcW w:w="960" w:type="dxa"/>
            <w:noWrap/>
            <w:hideMark/>
          </w:tcPr>
          <w:p w14:paraId="35C966AC" w14:textId="77777777" w:rsidR="00472572" w:rsidRPr="00472572" w:rsidRDefault="00472572" w:rsidP="00472572">
            <w:r w:rsidRPr="00472572">
              <w:t>3.271072</w:t>
            </w:r>
          </w:p>
        </w:tc>
      </w:tr>
      <w:tr w:rsidR="00472572" w:rsidRPr="00472572" w14:paraId="401A685E" w14:textId="77777777" w:rsidTr="00472572">
        <w:trPr>
          <w:trHeight w:val="300"/>
        </w:trPr>
        <w:tc>
          <w:tcPr>
            <w:tcW w:w="960" w:type="dxa"/>
            <w:noWrap/>
            <w:hideMark/>
          </w:tcPr>
          <w:p w14:paraId="357F23CC" w14:textId="77777777" w:rsidR="00472572" w:rsidRPr="00472572" w:rsidRDefault="00472572" w:rsidP="00472572">
            <w:r w:rsidRPr="00472572">
              <w:t>3.458694</w:t>
            </w:r>
          </w:p>
        </w:tc>
        <w:tc>
          <w:tcPr>
            <w:tcW w:w="960" w:type="dxa"/>
            <w:noWrap/>
            <w:hideMark/>
          </w:tcPr>
          <w:p w14:paraId="698D1037" w14:textId="77777777" w:rsidR="00472572" w:rsidRPr="00472572" w:rsidRDefault="00472572" w:rsidP="00472572">
            <w:r w:rsidRPr="00472572">
              <w:t>6.759596</w:t>
            </w:r>
          </w:p>
        </w:tc>
        <w:tc>
          <w:tcPr>
            <w:tcW w:w="960" w:type="dxa"/>
            <w:noWrap/>
            <w:hideMark/>
          </w:tcPr>
          <w:p w14:paraId="63B3F647" w14:textId="77777777" w:rsidR="00472572" w:rsidRPr="00472572" w:rsidRDefault="00472572" w:rsidP="00472572">
            <w:r w:rsidRPr="00472572">
              <w:t>12.44492</w:t>
            </w:r>
          </w:p>
        </w:tc>
        <w:tc>
          <w:tcPr>
            <w:tcW w:w="960" w:type="dxa"/>
            <w:noWrap/>
            <w:hideMark/>
          </w:tcPr>
          <w:p w14:paraId="09FBFC01" w14:textId="77777777" w:rsidR="00472572" w:rsidRPr="00472572" w:rsidRDefault="00472572" w:rsidP="00472572">
            <w:r w:rsidRPr="00472572">
              <w:t>7.217619</w:t>
            </w:r>
          </w:p>
        </w:tc>
        <w:tc>
          <w:tcPr>
            <w:tcW w:w="960" w:type="dxa"/>
            <w:noWrap/>
            <w:hideMark/>
          </w:tcPr>
          <w:p w14:paraId="22FF6FA8" w14:textId="77777777" w:rsidR="00472572" w:rsidRPr="00472572" w:rsidRDefault="00472572" w:rsidP="00472572">
            <w:r w:rsidRPr="00472572">
              <w:t>6.569718</w:t>
            </w:r>
          </w:p>
        </w:tc>
        <w:tc>
          <w:tcPr>
            <w:tcW w:w="960" w:type="dxa"/>
            <w:noWrap/>
            <w:hideMark/>
          </w:tcPr>
          <w:p w14:paraId="3C6B49D6" w14:textId="77777777" w:rsidR="00472572" w:rsidRPr="00472572" w:rsidRDefault="00472572" w:rsidP="00472572">
            <w:r w:rsidRPr="00472572">
              <w:t>6.182641</w:t>
            </w:r>
          </w:p>
        </w:tc>
        <w:tc>
          <w:tcPr>
            <w:tcW w:w="960" w:type="dxa"/>
            <w:noWrap/>
            <w:hideMark/>
          </w:tcPr>
          <w:p w14:paraId="7AFC6D5B" w14:textId="77777777" w:rsidR="00472572" w:rsidRPr="00472572" w:rsidRDefault="00472572" w:rsidP="00472572">
            <w:r w:rsidRPr="00472572">
              <w:t>8.334729</w:t>
            </w:r>
          </w:p>
        </w:tc>
        <w:tc>
          <w:tcPr>
            <w:tcW w:w="960" w:type="dxa"/>
            <w:noWrap/>
            <w:hideMark/>
          </w:tcPr>
          <w:p w14:paraId="40FC3B5D" w14:textId="77777777" w:rsidR="00472572" w:rsidRPr="00472572" w:rsidRDefault="00472572" w:rsidP="00472572">
            <w:r w:rsidRPr="00472572">
              <w:t>7.75018</w:t>
            </w:r>
          </w:p>
        </w:tc>
        <w:tc>
          <w:tcPr>
            <w:tcW w:w="960" w:type="dxa"/>
            <w:noWrap/>
            <w:hideMark/>
          </w:tcPr>
          <w:p w14:paraId="277E29A4" w14:textId="77777777" w:rsidR="00472572" w:rsidRPr="00472572" w:rsidRDefault="00472572" w:rsidP="00472572">
            <w:r w:rsidRPr="00472572">
              <w:t>12.8852</w:t>
            </w:r>
          </w:p>
        </w:tc>
        <w:tc>
          <w:tcPr>
            <w:tcW w:w="960" w:type="dxa"/>
            <w:noWrap/>
            <w:hideMark/>
          </w:tcPr>
          <w:p w14:paraId="2E103DAA" w14:textId="77777777" w:rsidR="00472572" w:rsidRPr="00472572" w:rsidRDefault="00472572" w:rsidP="00472572">
            <w:r w:rsidRPr="00472572">
              <w:t>12.35476</w:t>
            </w:r>
          </w:p>
        </w:tc>
      </w:tr>
      <w:tr w:rsidR="00472572" w:rsidRPr="00472572" w14:paraId="27BDC6B2" w14:textId="77777777" w:rsidTr="00472572">
        <w:trPr>
          <w:trHeight w:val="300"/>
        </w:trPr>
        <w:tc>
          <w:tcPr>
            <w:tcW w:w="960" w:type="dxa"/>
            <w:noWrap/>
            <w:hideMark/>
          </w:tcPr>
          <w:p w14:paraId="5022AE2C" w14:textId="77777777" w:rsidR="00472572" w:rsidRPr="00472572" w:rsidRDefault="00472572" w:rsidP="00472572">
            <w:pPr>
              <w:rPr>
                <w:b/>
                <w:bCs/>
              </w:rPr>
            </w:pPr>
            <w:r w:rsidRPr="00472572">
              <w:rPr>
                <w:b/>
                <w:bCs/>
              </w:rPr>
              <w:t>6.826398</w:t>
            </w:r>
          </w:p>
        </w:tc>
        <w:tc>
          <w:tcPr>
            <w:tcW w:w="960" w:type="dxa"/>
            <w:noWrap/>
            <w:hideMark/>
          </w:tcPr>
          <w:p w14:paraId="5D80A786" w14:textId="77777777" w:rsidR="00472572" w:rsidRPr="00472572" w:rsidRDefault="00472572" w:rsidP="00472572">
            <w:pPr>
              <w:rPr>
                <w:b/>
                <w:bCs/>
              </w:rPr>
            </w:pPr>
            <w:r w:rsidRPr="00472572">
              <w:rPr>
                <w:b/>
                <w:bCs/>
              </w:rPr>
              <w:t>6.40774</w:t>
            </w:r>
          </w:p>
        </w:tc>
        <w:tc>
          <w:tcPr>
            <w:tcW w:w="960" w:type="dxa"/>
            <w:noWrap/>
            <w:hideMark/>
          </w:tcPr>
          <w:p w14:paraId="2BA79BD8" w14:textId="77777777" w:rsidR="00472572" w:rsidRPr="00472572" w:rsidRDefault="00472572" w:rsidP="00472572">
            <w:pPr>
              <w:rPr>
                <w:b/>
                <w:bCs/>
              </w:rPr>
            </w:pPr>
            <w:r w:rsidRPr="00472572">
              <w:rPr>
                <w:b/>
                <w:bCs/>
              </w:rPr>
              <w:t>7.471027</w:t>
            </w:r>
          </w:p>
        </w:tc>
        <w:tc>
          <w:tcPr>
            <w:tcW w:w="960" w:type="dxa"/>
            <w:noWrap/>
            <w:hideMark/>
          </w:tcPr>
          <w:p w14:paraId="581270FA" w14:textId="77777777" w:rsidR="00472572" w:rsidRPr="00472572" w:rsidRDefault="00472572" w:rsidP="00472572">
            <w:pPr>
              <w:rPr>
                <w:b/>
                <w:bCs/>
              </w:rPr>
            </w:pPr>
            <w:r w:rsidRPr="00472572">
              <w:rPr>
                <w:b/>
                <w:bCs/>
              </w:rPr>
              <w:t>7.277544</w:t>
            </w:r>
          </w:p>
        </w:tc>
        <w:tc>
          <w:tcPr>
            <w:tcW w:w="960" w:type="dxa"/>
            <w:noWrap/>
            <w:hideMark/>
          </w:tcPr>
          <w:p w14:paraId="568519E9" w14:textId="77777777" w:rsidR="00472572" w:rsidRPr="00472572" w:rsidRDefault="00472572" w:rsidP="00472572">
            <w:pPr>
              <w:rPr>
                <w:b/>
                <w:bCs/>
              </w:rPr>
            </w:pPr>
            <w:r w:rsidRPr="00472572">
              <w:rPr>
                <w:b/>
                <w:bCs/>
              </w:rPr>
              <w:t>7.162848</w:t>
            </w:r>
          </w:p>
        </w:tc>
        <w:tc>
          <w:tcPr>
            <w:tcW w:w="960" w:type="dxa"/>
            <w:noWrap/>
            <w:hideMark/>
          </w:tcPr>
          <w:p w14:paraId="4B3FD97C" w14:textId="77777777" w:rsidR="00472572" w:rsidRPr="00472572" w:rsidRDefault="00472572" w:rsidP="00472572">
            <w:pPr>
              <w:rPr>
                <w:b/>
                <w:bCs/>
              </w:rPr>
            </w:pPr>
            <w:r w:rsidRPr="00472572">
              <w:rPr>
                <w:b/>
                <w:bCs/>
              </w:rPr>
              <w:t>8.289573</w:t>
            </w:r>
          </w:p>
        </w:tc>
        <w:tc>
          <w:tcPr>
            <w:tcW w:w="960" w:type="dxa"/>
            <w:noWrap/>
            <w:hideMark/>
          </w:tcPr>
          <w:p w14:paraId="6B873BB7" w14:textId="77777777" w:rsidR="00472572" w:rsidRPr="00472572" w:rsidRDefault="00472572" w:rsidP="00472572">
            <w:pPr>
              <w:rPr>
                <w:b/>
                <w:bCs/>
              </w:rPr>
            </w:pPr>
            <w:r w:rsidRPr="00472572">
              <w:rPr>
                <w:b/>
                <w:bCs/>
              </w:rPr>
              <w:t>7.157118</w:t>
            </w:r>
          </w:p>
        </w:tc>
        <w:tc>
          <w:tcPr>
            <w:tcW w:w="960" w:type="dxa"/>
            <w:noWrap/>
            <w:hideMark/>
          </w:tcPr>
          <w:p w14:paraId="3E0ADB3C" w14:textId="77777777" w:rsidR="00472572" w:rsidRPr="00472572" w:rsidRDefault="00472572" w:rsidP="00472572">
            <w:pPr>
              <w:rPr>
                <w:b/>
                <w:bCs/>
              </w:rPr>
            </w:pPr>
            <w:r w:rsidRPr="00472572">
              <w:rPr>
                <w:b/>
                <w:bCs/>
              </w:rPr>
              <w:t>6.633691</w:t>
            </w:r>
          </w:p>
        </w:tc>
        <w:tc>
          <w:tcPr>
            <w:tcW w:w="960" w:type="dxa"/>
            <w:noWrap/>
            <w:hideMark/>
          </w:tcPr>
          <w:p w14:paraId="41895B19" w14:textId="77777777" w:rsidR="00472572" w:rsidRPr="00472572" w:rsidRDefault="00472572" w:rsidP="00472572">
            <w:pPr>
              <w:rPr>
                <w:b/>
                <w:bCs/>
              </w:rPr>
            </w:pPr>
            <w:r w:rsidRPr="00472572">
              <w:rPr>
                <w:b/>
                <w:bCs/>
              </w:rPr>
              <w:t>7.998805</w:t>
            </w:r>
          </w:p>
        </w:tc>
        <w:tc>
          <w:tcPr>
            <w:tcW w:w="960" w:type="dxa"/>
            <w:noWrap/>
            <w:hideMark/>
          </w:tcPr>
          <w:p w14:paraId="4D78A0CD" w14:textId="77777777" w:rsidR="00472572" w:rsidRPr="00472572" w:rsidRDefault="00472572" w:rsidP="00472572">
            <w:pPr>
              <w:rPr>
                <w:b/>
                <w:bCs/>
              </w:rPr>
            </w:pPr>
            <w:r w:rsidRPr="00472572">
              <w:rPr>
                <w:b/>
                <w:bCs/>
              </w:rPr>
              <w:t>7.098562</w:t>
            </w:r>
          </w:p>
        </w:tc>
      </w:tr>
    </w:tbl>
    <w:p w14:paraId="4BFC08C8" w14:textId="4BE376E1" w:rsidR="00472572" w:rsidRDefault="00472572" w:rsidP="00DD05AD"/>
    <w:p w14:paraId="3E52096E" w14:textId="77777777" w:rsidR="00472572" w:rsidRDefault="00472572" w:rsidP="00DD05AD">
      <w:r>
        <w:t>3</w:t>
      </w:r>
      <w:r w:rsidRPr="00472572">
        <w:rPr>
          <w:vertAlign w:val="superscript"/>
        </w:rPr>
        <w:t>rd</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472572" w:rsidRPr="00472572" w14:paraId="30C6BEEC" w14:textId="77777777" w:rsidTr="00472572">
        <w:trPr>
          <w:trHeight w:val="300"/>
        </w:trPr>
        <w:tc>
          <w:tcPr>
            <w:tcW w:w="960" w:type="dxa"/>
            <w:noWrap/>
            <w:hideMark/>
          </w:tcPr>
          <w:p w14:paraId="6C409D45" w14:textId="77777777" w:rsidR="00472572" w:rsidRPr="00472572" w:rsidRDefault="00472572" w:rsidP="00472572">
            <w:r w:rsidRPr="00472572">
              <w:t>Tx01</w:t>
            </w:r>
          </w:p>
        </w:tc>
        <w:tc>
          <w:tcPr>
            <w:tcW w:w="960" w:type="dxa"/>
            <w:noWrap/>
            <w:hideMark/>
          </w:tcPr>
          <w:p w14:paraId="05DE57E1" w14:textId="77777777" w:rsidR="00472572" w:rsidRPr="00472572" w:rsidRDefault="00472572" w:rsidP="00472572">
            <w:r w:rsidRPr="00472572">
              <w:t>Tx02</w:t>
            </w:r>
          </w:p>
        </w:tc>
        <w:tc>
          <w:tcPr>
            <w:tcW w:w="960" w:type="dxa"/>
            <w:noWrap/>
            <w:hideMark/>
          </w:tcPr>
          <w:p w14:paraId="3DDE174C" w14:textId="77777777" w:rsidR="00472572" w:rsidRPr="00472572" w:rsidRDefault="00472572" w:rsidP="00472572">
            <w:r w:rsidRPr="00472572">
              <w:t>Tx03</w:t>
            </w:r>
          </w:p>
        </w:tc>
        <w:tc>
          <w:tcPr>
            <w:tcW w:w="960" w:type="dxa"/>
            <w:noWrap/>
            <w:hideMark/>
          </w:tcPr>
          <w:p w14:paraId="0C30A02B" w14:textId="77777777" w:rsidR="00472572" w:rsidRPr="00472572" w:rsidRDefault="00472572" w:rsidP="00472572">
            <w:r w:rsidRPr="00472572">
              <w:t>Tx04</w:t>
            </w:r>
          </w:p>
        </w:tc>
        <w:tc>
          <w:tcPr>
            <w:tcW w:w="960" w:type="dxa"/>
            <w:noWrap/>
            <w:hideMark/>
          </w:tcPr>
          <w:p w14:paraId="407D5821" w14:textId="77777777" w:rsidR="00472572" w:rsidRPr="00472572" w:rsidRDefault="00472572" w:rsidP="00472572">
            <w:r w:rsidRPr="00472572">
              <w:t>Tx05</w:t>
            </w:r>
          </w:p>
        </w:tc>
        <w:tc>
          <w:tcPr>
            <w:tcW w:w="960" w:type="dxa"/>
            <w:noWrap/>
            <w:hideMark/>
          </w:tcPr>
          <w:p w14:paraId="23AAC0E8" w14:textId="77777777" w:rsidR="00472572" w:rsidRPr="00472572" w:rsidRDefault="00472572" w:rsidP="00472572">
            <w:r w:rsidRPr="00472572">
              <w:t>Tx06</w:t>
            </w:r>
          </w:p>
        </w:tc>
        <w:tc>
          <w:tcPr>
            <w:tcW w:w="960" w:type="dxa"/>
            <w:noWrap/>
            <w:hideMark/>
          </w:tcPr>
          <w:p w14:paraId="68B752BB" w14:textId="77777777" w:rsidR="00472572" w:rsidRPr="00472572" w:rsidRDefault="00472572" w:rsidP="00472572">
            <w:r w:rsidRPr="00472572">
              <w:t>Tx07</w:t>
            </w:r>
          </w:p>
        </w:tc>
        <w:tc>
          <w:tcPr>
            <w:tcW w:w="960" w:type="dxa"/>
            <w:noWrap/>
            <w:hideMark/>
          </w:tcPr>
          <w:p w14:paraId="5BEDB097" w14:textId="77777777" w:rsidR="00472572" w:rsidRPr="00472572" w:rsidRDefault="00472572" w:rsidP="00472572">
            <w:r w:rsidRPr="00472572">
              <w:t>Tx08</w:t>
            </w:r>
          </w:p>
        </w:tc>
        <w:tc>
          <w:tcPr>
            <w:tcW w:w="960" w:type="dxa"/>
            <w:noWrap/>
            <w:hideMark/>
          </w:tcPr>
          <w:p w14:paraId="489C76D5" w14:textId="77777777" w:rsidR="00472572" w:rsidRPr="00472572" w:rsidRDefault="00472572" w:rsidP="00472572">
            <w:r w:rsidRPr="00472572">
              <w:t>Tx09</w:t>
            </w:r>
          </w:p>
        </w:tc>
        <w:tc>
          <w:tcPr>
            <w:tcW w:w="960" w:type="dxa"/>
            <w:noWrap/>
            <w:hideMark/>
          </w:tcPr>
          <w:p w14:paraId="3587AB63" w14:textId="77777777" w:rsidR="00472572" w:rsidRPr="00472572" w:rsidRDefault="00472572" w:rsidP="00472572">
            <w:r w:rsidRPr="00472572">
              <w:t>Tx10</w:t>
            </w:r>
          </w:p>
        </w:tc>
      </w:tr>
      <w:tr w:rsidR="00472572" w:rsidRPr="00472572" w14:paraId="60B938C1" w14:textId="77777777" w:rsidTr="00472572">
        <w:trPr>
          <w:trHeight w:val="300"/>
        </w:trPr>
        <w:tc>
          <w:tcPr>
            <w:tcW w:w="960" w:type="dxa"/>
            <w:noWrap/>
            <w:hideMark/>
          </w:tcPr>
          <w:p w14:paraId="539721ED" w14:textId="77777777" w:rsidR="00472572" w:rsidRPr="00472572" w:rsidRDefault="00472572" w:rsidP="00472572">
            <w:r w:rsidRPr="00472572">
              <w:t>3.776415</w:t>
            </w:r>
          </w:p>
        </w:tc>
        <w:tc>
          <w:tcPr>
            <w:tcW w:w="960" w:type="dxa"/>
            <w:noWrap/>
            <w:hideMark/>
          </w:tcPr>
          <w:p w14:paraId="67FD51CB" w14:textId="77777777" w:rsidR="00472572" w:rsidRPr="00472572" w:rsidRDefault="00472572" w:rsidP="00472572">
            <w:r w:rsidRPr="00472572">
              <w:t>6.581263</w:t>
            </w:r>
          </w:p>
        </w:tc>
        <w:tc>
          <w:tcPr>
            <w:tcW w:w="960" w:type="dxa"/>
            <w:noWrap/>
            <w:hideMark/>
          </w:tcPr>
          <w:p w14:paraId="7C37CAA2" w14:textId="77777777" w:rsidR="00472572" w:rsidRPr="00472572" w:rsidRDefault="00472572" w:rsidP="00472572">
            <w:r w:rsidRPr="00472572">
              <w:t>10.45049</w:t>
            </w:r>
          </w:p>
        </w:tc>
        <w:tc>
          <w:tcPr>
            <w:tcW w:w="960" w:type="dxa"/>
            <w:noWrap/>
            <w:hideMark/>
          </w:tcPr>
          <w:p w14:paraId="0365ACA8" w14:textId="77777777" w:rsidR="00472572" w:rsidRPr="00472572" w:rsidRDefault="00472572" w:rsidP="00472572">
            <w:r w:rsidRPr="00472572">
              <w:t>7.315597</w:t>
            </w:r>
          </w:p>
        </w:tc>
        <w:tc>
          <w:tcPr>
            <w:tcW w:w="960" w:type="dxa"/>
            <w:noWrap/>
            <w:hideMark/>
          </w:tcPr>
          <w:p w14:paraId="6E9D499F" w14:textId="77777777" w:rsidR="00472572" w:rsidRPr="00472572" w:rsidRDefault="00472572" w:rsidP="00472572">
            <w:r w:rsidRPr="00472572">
              <w:t>5.874998</w:t>
            </w:r>
          </w:p>
        </w:tc>
        <w:tc>
          <w:tcPr>
            <w:tcW w:w="960" w:type="dxa"/>
            <w:noWrap/>
            <w:hideMark/>
          </w:tcPr>
          <w:p w14:paraId="231E597E" w14:textId="77777777" w:rsidR="00472572" w:rsidRPr="00472572" w:rsidRDefault="00472572" w:rsidP="00472572">
            <w:r w:rsidRPr="00472572">
              <w:t>13.22618</w:t>
            </w:r>
          </w:p>
        </w:tc>
        <w:tc>
          <w:tcPr>
            <w:tcW w:w="960" w:type="dxa"/>
            <w:noWrap/>
            <w:hideMark/>
          </w:tcPr>
          <w:p w14:paraId="5E5BECA5" w14:textId="77777777" w:rsidR="00472572" w:rsidRPr="00472572" w:rsidRDefault="00472572" w:rsidP="00472572">
            <w:r w:rsidRPr="00472572">
              <w:t>10.26433</w:t>
            </w:r>
          </w:p>
        </w:tc>
        <w:tc>
          <w:tcPr>
            <w:tcW w:w="960" w:type="dxa"/>
            <w:noWrap/>
            <w:hideMark/>
          </w:tcPr>
          <w:p w14:paraId="079266CA" w14:textId="77777777" w:rsidR="00472572" w:rsidRPr="00472572" w:rsidRDefault="00472572" w:rsidP="00472572">
            <w:r w:rsidRPr="00472572">
              <w:t>3.3256</w:t>
            </w:r>
          </w:p>
        </w:tc>
        <w:tc>
          <w:tcPr>
            <w:tcW w:w="960" w:type="dxa"/>
            <w:noWrap/>
            <w:hideMark/>
          </w:tcPr>
          <w:p w14:paraId="167DF5A1" w14:textId="77777777" w:rsidR="00472572" w:rsidRPr="00472572" w:rsidRDefault="00472572" w:rsidP="00472572">
            <w:r w:rsidRPr="00472572">
              <w:t>13.39637</w:t>
            </w:r>
          </w:p>
        </w:tc>
        <w:tc>
          <w:tcPr>
            <w:tcW w:w="960" w:type="dxa"/>
            <w:noWrap/>
            <w:hideMark/>
          </w:tcPr>
          <w:p w14:paraId="7944D556" w14:textId="77777777" w:rsidR="00472572" w:rsidRPr="00472572" w:rsidRDefault="00472572" w:rsidP="00472572">
            <w:r w:rsidRPr="00472572">
              <w:t>2.686266</w:t>
            </w:r>
          </w:p>
        </w:tc>
      </w:tr>
      <w:tr w:rsidR="00472572" w:rsidRPr="00472572" w14:paraId="3981D957" w14:textId="77777777" w:rsidTr="00472572">
        <w:trPr>
          <w:trHeight w:val="300"/>
        </w:trPr>
        <w:tc>
          <w:tcPr>
            <w:tcW w:w="960" w:type="dxa"/>
            <w:noWrap/>
            <w:hideMark/>
          </w:tcPr>
          <w:p w14:paraId="3CC32F56" w14:textId="77777777" w:rsidR="00472572" w:rsidRPr="00472572" w:rsidRDefault="00472572" w:rsidP="00472572">
            <w:r w:rsidRPr="00472572">
              <w:t>11.85639</w:t>
            </w:r>
          </w:p>
        </w:tc>
        <w:tc>
          <w:tcPr>
            <w:tcW w:w="960" w:type="dxa"/>
            <w:noWrap/>
            <w:hideMark/>
          </w:tcPr>
          <w:p w14:paraId="26FBCD50" w14:textId="77777777" w:rsidR="00472572" w:rsidRPr="00472572" w:rsidRDefault="00472572" w:rsidP="00472572">
            <w:r w:rsidRPr="00472572">
              <w:t>7.3647</w:t>
            </w:r>
          </w:p>
        </w:tc>
        <w:tc>
          <w:tcPr>
            <w:tcW w:w="960" w:type="dxa"/>
            <w:noWrap/>
            <w:hideMark/>
          </w:tcPr>
          <w:p w14:paraId="25002C16" w14:textId="77777777" w:rsidR="00472572" w:rsidRPr="00472572" w:rsidRDefault="00472572" w:rsidP="00472572">
            <w:r w:rsidRPr="00472572">
              <w:t>8.146281</w:t>
            </w:r>
          </w:p>
        </w:tc>
        <w:tc>
          <w:tcPr>
            <w:tcW w:w="960" w:type="dxa"/>
            <w:noWrap/>
            <w:hideMark/>
          </w:tcPr>
          <w:p w14:paraId="12A82069" w14:textId="77777777" w:rsidR="00472572" w:rsidRPr="00472572" w:rsidRDefault="00472572" w:rsidP="00472572">
            <w:r w:rsidRPr="00472572">
              <w:t>6.484483</w:t>
            </w:r>
          </w:p>
        </w:tc>
        <w:tc>
          <w:tcPr>
            <w:tcW w:w="960" w:type="dxa"/>
            <w:noWrap/>
            <w:hideMark/>
          </w:tcPr>
          <w:p w14:paraId="56F01C82" w14:textId="77777777" w:rsidR="00472572" w:rsidRPr="00472572" w:rsidRDefault="00472572" w:rsidP="00472572">
            <w:r w:rsidRPr="00472572">
              <w:t>6.320663</w:t>
            </w:r>
          </w:p>
        </w:tc>
        <w:tc>
          <w:tcPr>
            <w:tcW w:w="960" w:type="dxa"/>
            <w:noWrap/>
            <w:hideMark/>
          </w:tcPr>
          <w:p w14:paraId="54828230" w14:textId="77777777" w:rsidR="00472572" w:rsidRPr="00472572" w:rsidRDefault="00472572" w:rsidP="00472572">
            <w:r w:rsidRPr="00472572">
              <w:t>7.167187</w:t>
            </w:r>
          </w:p>
        </w:tc>
        <w:tc>
          <w:tcPr>
            <w:tcW w:w="960" w:type="dxa"/>
            <w:noWrap/>
            <w:hideMark/>
          </w:tcPr>
          <w:p w14:paraId="2DC958E9" w14:textId="77777777" w:rsidR="00472572" w:rsidRPr="00472572" w:rsidRDefault="00472572" w:rsidP="00472572">
            <w:r w:rsidRPr="00472572">
              <w:t>3.464609</w:t>
            </w:r>
          </w:p>
        </w:tc>
        <w:tc>
          <w:tcPr>
            <w:tcW w:w="960" w:type="dxa"/>
            <w:noWrap/>
            <w:hideMark/>
          </w:tcPr>
          <w:p w14:paraId="2064A495" w14:textId="77777777" w:rsidR="00472572" w:rsidRPr="00472572" w:rsidRDefault="00472572" w:rsidP="00472572">
            <w:r w:rsidRPr="00472572">
              <w:t>5.365371</w:t>
            </w:r>
          </w:p>
        </w:tc>
        <w:tc>
          <w:tcPr>
            <w:tcW w:w="960" w:type="dxa"/>
            <w:noWrap/>
            <w:hideMark/>
          </w:tcPr>
          <w:p w14:paraId="500ABBF9" w14:textId="77777777" w:rsidR="00472572" w:rsidRPr="00472572" w:rsidRDefault="00472572" w:rsidP="00472572">
            <w:r w:rsidRPr="00472572">
              <w:t>5.668589</w:t>
            </w:r>
          </w:p>
        </w:tc>
        <w:tc>
          <w:tcPr>
            <w:tcW w:w="960" w:type="dxa"/>
            <w:noWrap/>
            <w:hideMark/>
          </w:tcPr>
          <w:p w14:paraId="46DA231D" w14:textId="77777777" w:rsidR="00472572" w:rsidRPr="00472572" w:rsidRDefault="00472572" w:rsidP="00472572">
            <w:r w:rsidRPr="00472572">
              <w:t>3.721053</w:t>
            </w:r>
          </w:p>
        </w:tc>
      </w:tr>
      <w:tr w:rsidR="00472572" w:rsidRPr="00472572" w14:paraId="1BB3DF7C" w14:textId="77777777" w:rsidTr="00472572">
        <w:trPr>
          <w:trHeight w:val="300"/>
        </w:trPr>
        <w:tc>
          <w:tcPr>
            <w:tcW w:w="960" w:type="dxa"/>
            <w:noWrap/>
            <w:hideMark/>
          </w:tcPr>
          <w:p w14:paraId="457BB539" w14:textId="77777777" w:rsidR="00472572" w:rsidRPr="00472572" w:rsidRDefault="00472572" w:rsidP="00472572">
            <w:r w:rsidRPr="00472572">
              <w:t>7.371479</w:t>
            </w:r>
          </w:p>
        </w:tc>
        <w:tc>
          <w:tcPr>
            <w:tcW w:w="960" w:type="dxa"/>
            <w:noWrap/>
            <w:hideMark/>
          </w:tcPr>
          <w:p w14:paraId="35E424A6" w14:textId="77777777" w:rsidR="00472572" w:rsidRPr="00472572" w:rsidRDefault="00472572" w:rsidP="00472572">
            <w:r w:rsidRPr="00472572">
              <w:t>8.674475</w:t>
            </w:r>
          </w:p>
        </w:tc>
        <w:tc>
          <w:tcPr>
            <w:tcW w:w="960" w:type="dxa"/>
            <w:noWrap/>
            <w:hideMark/>
          </w:tcPr>
          <w:p w14:paraId="0C5EBF16" w14:textId="77777777" w:rsidR="00472572" w:rsidRPr="00472572" w:rsidRDefault="00472572" w:rsidP="00472572">
            <w:r w:rsidRPr="00472572">
              <w:t>7.603366</w:t>
            </w:r>
          </w:p>
        </w:tc>
        <w:tc>
          <w:tcPr>
            <w:tcW w:w="960" w:type="dxa"/>
            <w:noWrap/>
            <w:hideMark/>
          </w:tcPr>
          <w:p w14:paraId="29D56D1C" w14:textId="77777777" w:rsidR="00472572" w:rsidRPr="00472572" w:rsidRDefault="00472572" w:rsidP="00472572">
            <w:r w:rsidRPr="00472572">
              <w:t>7.404767</w:t>
            </w:r>
          </w:p>
        </w:tc>
        <w:tc>
          <w:tcPr>
            <w:tcW w:w="960" w:type="dxa"/>
            <w:noWrap/>
            <w:hideMark/>
          </w:tcPr>
          <w:p w14:paraId="7BC794E6" w14:textId="77777777" w:rsidR="00472572" w:rsidRPr="00472572" w:rsidRDefault="00472572" w:rsidP="00472572">
            <w:r w:rsidRPr="00472572">
              <w:t>7.239019</w:t>
            </w:r>
          </w:p>
        </w:tc>
        <w:tc>
          <w:tcPr>
            <w:tcW w:w="960" w:type="dxa"/>
            <w:noWrap/>
            <w:hideMark/>
          </w:tcPr>
          <w:p w14:paraId="32A83191" w14:textId="77777777" w:rsidR="00472572" w:rsidRPr="00472572" w:rsidRDefault="00472572" w:rsidP="00472572">
            <w:r w:rsidRPr="00472572">
              <w:t>6.345778</w:t>
            </w:r>
          </w:p>
        </w:tc>
        <w:tc>
          <w:tcPr>
            <w:tcW w:w="960" w:type="dxa"/>
            <w:noWrap/>
            <w:hideMark/>
          </w:tcPr>
          <w:p w14:paraId="798264CF" w14:textId="77777777" w:rsidR="00472572" w:rsidRPr="00472572" w:rsidRDefault="00472572" w:rsidP="00472572">
            <w:r w:rsidRPr="00472572">
              <w:t>4.338227</w:t>
            </w:r>
          </w:p>
        </w:tc>
        <w:tc>
          <w:tcPr>
            <w:tcW w:w="960" w:type="dxa"/>
            <w:noWrap/>
            <w:hideMark/>
          </w:tcPr>
          <w:p w14:paraId="1A6250F0" w14:textId="77777777" w:rsidR="00472572" w:rsidRPr="00472572" w:rsidRDefault="00472572" w:rsidP="00472572">
            <w:r w:rsidRPr="00472572">
              <w:t>6.20997</w:t>
            </w:r>
          </w:p>
        </w:tc>
        <w:tc>
          <w:tcPr>
            <w:tcW w:w="960" w:type="dxa"/>
            <w:noWrap/>
            <w:hideMark/>
          </w:tcPr>
          <w:p w14:paraId="48C7C4DA" w14:textId="77777777" w:rsidR="00472572" w:rsidRPr="00472572" w:rsidRDefault="00472572" w:rsidP="00472572">
            <w:r w:rsidRPr="00472572">
              <w:t>4.246499</w:t>
            </w:r>
          </w:p>
        </w:tc>
        <w:tc>
          <w:tcPr>
            <w:tcW w:w="960" w:type="dxa"/>
            <w:noWrap/>
            <w:hideMark/>
          </w:tcPr>
          <w:p w14:paraId="32D7CBD8" w14:textId="77777777" w:rsidR="00472572" w:rsidRPr="00472572" w:rsidRDefault="00472572" w:rsidP="00472572">
            <w:r w:rsidRPr="00472572">
              <w:t>3.48018</w:t>
            </w:r>
          </w:p>
        </w:tc>
      </w:tr>
      <w:tr w:rsidR="00472572" w:rsidRPr="00472572" w14:paraId="2B2E9BE7" w14:textId="77777777" w:rsidTr="00472572">
        <w:trPr>
          <w:trHeight w:val="300"/>
        </w:trPr>
        <w:tc>
          <w:tcPr>
            <w:tcW w:w="960" w:type="dxa"/>
            <w:noWrap/>
            <w:hideMark/>
          </w:tcPr>
          <w:p w14:paraId="5E914C7F" w14:textId="77777777" w:rsidR="00472572" w:rsidRPr="00472572" w:rsidRDefault="00472572" w:rsidP="00472572">
            <w:r w:rsidRPr="00472572">
              <w:t>5.349543</w:t>
            </w:r>
          </w:p>
        </w:tc>
        <w:tc>
          <w:tcPr>
            <w:tcW w:w="960" w:type="dxa"/>
            <w:noWrap/>
            <w:hideMark/>
          </w:tcPr>
          <w:p w14:paraId="073083AD" w14:textId="77777777" w:rsidR="00472572" w:rsidRPr="00472572" w:rsidRDefault="00472572" w:rsidP="00472572">
            <w:r w:rsidRPr="00472572">
              <w:t>6.855874</w:t>
            </w:r>
          </w:p>
        </w:tc>
        <w:tc>
          <w:tcPr>
            <w:tcW w:w="960" w:type="dxa"/>
            <w:noWrap/>
            <w:hideMark/>
          </w:tcPr>
          <w:p w14:paraId="6B3827A9" w14:textId="77777777" w:rsidR="00472572" w:rsidRPr="00472572" w:rsidRDefault="00472572" w:rsidP="00472572">
            <w:r w:rsidRPr="00472572">
              <w:t>8.649856</w:t>
            </w:r>
          </w:p>
        </w:tc>
        <w:tc>
          <w:tcPr>
            <w:tcW w:w="960" w:type="dxa"/>
            <w:noWrap/>
            <w:hideMark/>
          </w:tcPr>
          <w:p w14:paraId="645677DA" w14:textId="77777777" w:rsidR="00472572" w:rsidRPr="00472572" w:rsidRDefault="00472572" w:rsidP="00472572">
            <w:r w:rsidRPr="00472572">
              <w:t>7.422055</w:t>
            </w:r>
          </w:p>
        </w:tc>
        <w:tc>
          <w:tcPr>
            <w:tcW w:w="960" w:type="dxa"/>
            <w:noWrap/>
            <w:hideMark/>
          </w:tcPr>
          <w:p w14:paraId="6440D0F7" w14:textId="77777777" w:rsidR="00472572" w:rsidRPr="00472572" w:rsidRDefault="00472572" w:rsidP="00472572">
            <w:r w:rsidRPr="00472572">
              <w:t>7.743221</w:t>
            </w:r>
          </w:p>
        </w:tc>
        <w:tc>
          <w:tcPr>
            <w:tcW w:w="960" w:type="dxa"/>
            <w:noWrap/>
            <w:hideMark/>
          </w:tcPr>
          <w:p w14:paraId="259D8DB7" w14:textId="77777777" w:rsidR="00472572" w:rsidRPr="00472572" w:rsidRDefault="00472572" w:rsidP="00472572">
            <w:r w:rsidRPr="00472572">
              <w:t>8.123602</w:t>
            </w:r>
          </w:p>
        </w:tc>
        <w:tc>
          <w:tcPr>
            <w:tcW w:w="960" w:type="dxa"/>
            <w:noWrap/>
            <w:hideMark/>
          </w:tcPr>
          <w:p w14:paraId="2852743B" w14:textId="77777777" w:rsidR="00472572" w:rsidRPr="00472572" w:rsidRDefault="00472572" w:rsidP="00472572">
            <w:r w:rsidRPr="00472572">
              <w:t>3.661275</w:t>
            </w:r>
          </w:p>
        </w:tc>
        <w:tc>
          <w:tcPr>
            <w:tcW w:w="960" w:type="dxa"/>
            <w:noWrap/>
            <w:hideMark/>
          </w:tcPr>
          <w:p w14:paraId="7E41D199" w14:textId="77777777" w:rsidR="00472572" w:rsidRPr="00472572" w:rsidRDefault="00472572" w:rsidP="00472572">
            <w:r w:rsidRPr="00472572">
              <w:t>7.744713</w:t>
            </w:r>
          </w:p>
        </w:tc>
        <w:tc>
          <w:tcPr>
            <w:tcW w:w="960" w:type="dxa"/>
            <w:noWrap/>
            <w:hideMark/>
          </w:tcPr>
          <w:p w14:paraId="3E12D670" w14:textId="77777777" w:rsidR="00472572" w:rsidRPr="00472572" w:rsidRDefault="00472572" w:rsidP="00472572">
            <w:r w:rsidRPr="00472572">
              <w:t>10.2001</w:t>
            </w:r>
          </w:p>
        </w:tc>
        <w:tc>
          <w:tcPr>
            <w:tcW w:w="960" w:type="dxa"/>
            <w:noWrap/>
            <w:hideMark/>
          </w:tcPr>
          <w:p w14:paraId="73B96A44" w14:textId="77777777" w:rsidR="00472572" w:rsidRPr="00472572" w:rsidRDefault="00472572" w:rsidP="00472572">
            <w:r w:rsidRPr="00472572">
              <w:t>11.52444</w:t>
            </w:r>
          </w:p>
        </w:tc>
      </w:tr>
      <w:tr w:rsidR="00472572" w:rsidRPr="00472572" w14:paraId="12966FD0" w14:textId="77777777" w:rsidTr="00472572">
        <w:trPr>
          <w:trHeight w:val="300"/>
        </w:trPr>
        <w:tc>
          <w:tcPr>
            <w:tcW w:w="960" w:type="dxa"/>
            <w:noWrap/>
            <w:hideMark/>
          </w:tcPr>
          <w:p w14:paraId="361FC7A8" w14:textId="77777777" w:rsidR="00472572" w:rsidRPr="00472572" w:rsidRDefault="00472572" w:rsidP="00472572">
            <w:r w:rsidRPr="00472572">
              <w:t>8.71322</w:t>
            </w:r>
          </w:p>
        </w:tc>
        <w:tc>
          <w:tcPr>
            <w:tcW w:w="960" w:type="dxa"/>
            <w:noWrap/>
            <w:hideMark/>
          </w:tcPr>
          <w:p w14:paraId="7C3B5098" w14:textId="77777777" w:rsidR="00472572" w:rsidRPr="00472572" w:rsidRDefault="00472572" w:rsidP="00472572">
            <w:r w:rsidRPr="00472572">
              <w:t>5.249415</w:t>
            </w:r>
          </w:p>
        </w:tc>
        <w:tc>
          <w:tcPr>
            <w:tcW w:w="960" w:type="dxa"/>
            <w:noWrap/>
            <w:hideMark/>
          </w:tcPr>
          <w:p w14:paraId="0A8FCBE3" w14:textId="77777777" w:rsidR="00472572" w:rsidRPr="00472572" w:rsidRDefault="00472572" w:rsidP="00472572">
            <w:r w:rsidRPr="00472572">
              <w:t>8.515927</w:t>
            </w:r>
          </w:p>
        </w:tc>
        <w:tc>
          <w:tcPr>
            <w:tcW w:w="960" w:type="dxa"/>
            <w:noWrap/>
            <w:hideMark/>
          </w:tcPr>
          <w:p w14:paraId="498D6FE6" w14:textId="77777777" w:rsidR="00472572" w:rsidRPr="00472572" w:rsidRDefault="00472572" w:rsidP="00472572">
            <w:r w:rsidRPr="00472572">
              <w:t>7.460731</w:t>
            </w:r>
          </w:p>
        </w:tc>
        <w:tc>
          <w:tcPr>
            <w:tcW w:w="960" w:type="dxa"/>
            <w:noWrap/>
            <w:hideMark/>
          </w:tcPr>
          <w:p w14:paraId="520A9961" w14:textId="77777777" w:rsidR="00472572" w:rsidRPr="00472572" w:rsidRDefault="00472572" w:rsidP="00472572">
            <w:r w:rsidRPr="00472572">
              <w:t>7.976684</w:t>
            </w:r>
          </w:p>
        </w:tc>
        <w:tc>
          <w:tcPr>
            <w:tcW w:w="960" w:type="dxa"/>
            <w:noWrap/>
            <w:hideMark/>
          </w:tcPr>
          <w:p w14:paraId="7BAAFB5F" w14:textId="77777777" w:rsidR="00472572" w:rsidRPr="00472572" w:rsidRDefault="00472572" w:rsidP="00472572">
            <w:r w:rsidRPr="00472572">
              <w:t>8.822906</w:t>
            </w:r>
          </w:p>
        </w:tc>
        <w:tc>
          <w:tcPr>
            <w:tcW w:w="960" w:type="dxa"/>
            <w:noWrap/>
            <w:hideMark/>
          </w:tcPr>
          <w:p w14:paraId="697A633F" w14:textId="77777777" w:rsidR="00472572" w:rsidRPr="00472572" w:rsidRDefault="00472572" w:rsidP="00472572">
            <w:r w:rsidRPr="00472572">
              <w:t>4.626538</w:t>
            </w:r>
          </w:p>
        </w:tc>
        <w:tc>
          <w:tcPr>
            <w:tcW w:w="960" w:type="dxa"/>
            <w:noWrap/>
            <w:hideMark/>
          </w:tcPr>
          <w:p w14:paraId="173E4BEB" w14:textId="77777777" w:rsidR="00472572" w:rsidRPr="00472572" w:rsidRDefault="00472572" w:rsidP="00472572">
            <w:r w:rsidRPr="00472572">
              <w:t>6.333813</w:t>
            </w:r>
          </w:p>
        </w:tc>
        <w:tc>
          <w:tcPr>
            <w:tcW w:w="960" w:type="dxa"/>
            <w:noWrap/>
            <w:hideMark/>
          </w:tcPr>
          <w:p w14:paraId="4BF33CA7" w14:textId="77777777" w:rsidR="00472572" w:rsidRPr="00472572" w:rsidRDefault="00472572" w:rsidP="00472572">
            <w:r w:rsidRPr="00472572">
              <w:t>8.710245</w:t>
            </w:r>
          </w:p>
        </w:tc>
        <w:tc>
          <w:tcPr>
            <w:tcW w:w="960" w:type="dxa"/>
            <w:noWrap/>
            <w:hideMark/>
          </w:tcPr>
          <w:p w14:paraId="4D6ABB0B" w14:textId="77777777" w:rsidR="00472572" w:rsidRPr="00472572" w:rsidRDefault="00472572" w:rsidP="00472572">
            <w:r w:rsidRPr="00472572">
              <w:t>8.57423</w:t>
            </w:r>
          </w:p>
        </w:tc>
      </w:tr>
      <w:tr w:rsidR="00472572" w:rsidRPr="00472572" w14:paraId="081264C4" w14:textId="77777777" w:rsidTr="00472572">
        <w:trPr>
          <w:trHeight w:val="300"/>
        </w:trPr>
        <w:tc>
          <w:tcPr>
            <w:tcW w:w="960" w:type="dxa"/>
            <w:noWrap/>
            <w:hideMark/>
          </w:tcPr>
          <w:p w14:paraId="304C37BC" w14:textId="77777777" w:rsidR="00472572" w:rsidRPr="00472572" w:rsidRDefault="00472572" w:rsidP="00472572">
            <w:r w:rsidRPr="00472572">
              <w:t>8.226366</w:t>
            </w:r>
          </w:p>
        </w:tc>
        <w:tc>
          <w:tcPr>
            <w:tcW w:w="960" w:type="dxa"/>
            <w:noWrap/>
            <w:hideMark/>
          </w:tcPr>
          <w:p w14:paraId="7702F179" w14:textId="77777777" w:rsidR="00472572" w:rsidRPr="00472572" w:rsidRDefault="00472572" w:rsidP="00472572">
            <w:r w:rsidRPr="00472572">
              <w:t>7.959646</w:t>
            </w:r>
          </w:p>
        </w:tc>
        <w:tc>
          <w:tcPr>
            <w:tcW w:w="960" w:type="dxa"/>
            <w:noWrap/>
            <w:hideMark/>
          </w:tcPr>
          <w:p w14:paraId="46F6A86A" w14:textId="77777777" w:rsidR="00472572" w:rsidRPr="00472572" w:rsidRDefault="00472572" w:rsidP="00472572">
            <w:r w:rsidRPr="00472572">
              <w:t>4.707951</w:t>
            </w:r>
          </w:p>
        </w:tc>
        <w:tc>
          <w:tcPr>
            <w:tcW w:w="960" w:type="dxa"/>
            <w:noWrap/>
            <w:hideMark/>
          </w:tcPr>
          <w:p w14:paraId="7FA7D547" w14:textId="77777777" w:rsidR="00472572" w:rsidRPr="00472572" w:rsidRDefault="00472572" w:rsidP="00472572">
            <w:r w:rsidRPr="00472572">
              <w:t>7.435213</w:t>
            </w:r>
          </w:p>
        </w:tc>
        <w:tc>
          <w:tcPr>
            <w:tcW w:w="960" w:type="dxa"/>
            <w:noWrap/>
            <w:hideMark/>
          </w:tcPr>
          <w:p w14:paraId="64ADFEC6" w14:textId="77777777" w:rsidR="00472572" w:rsidRPr="00472572" w:rsidRDefault="00472572" w:rsidP="00472572">
            <w:r w:rsidRPr="00472572">
              <w:t>8.306948</w:t>
            </w:r>
          </w:p>
        </w:tc>
        <w:tc>
          <w:tcPr>
            <w:tcW w:w="960" w:type="dxa"/>
            <w:noWrap/>
            <w:hideMark/>
          </w:tcPr>
          <w:p w14:paraId="0213E70C" w14:textId="77777777" w:rsidR="00472572" w:rsidRPr="00472572" w:rsidRDefault="00472572" w:rsidP="00472572">
            <w:r w:rsidRPr="00472572">
              <w:t>8.597205</w:t>
            </w:r>
          </w:p>
        </w:tc>
        <w:tc>
          <w:tcPr>
            <w:tcW w:w="960" w:type="dxa"/>
            <w:noWrap/>
            <w:hideMark/>
          </w:tcPr>
          <w:p w14:paraId="5093672A" w14:textId="77777777" w:rsidR="00472572" w:rsidRPr="00472572" w:rsidRDefault="00472572" w:rsidP="00472572">
            <w:r w:rsidRPr="00472572">
              <w:t>12.58044</w:t>
            </w:r>
          </w:p>
        </w:tc>
        <w:tc>
          <w:tcPr>
            <w:tcW w:w="960" w:type="dxa"/>
            <w:noWrap/>
            <w:hideMark/>
          </w:tcPr>
          <w:p w14:paraId="41E98BC1" w14:textId="77777777" w:rsidR="00472572" w:rsidRPr="00472572" w:rsidRDefault="00472572" w:rsidP="00472572">
            <w:r w:rsidRPr="00472572">
              <w:t>6.369615</w:t>
            </w:r>
          </w:p>
        </w:tc>
        <w:tc>
          <w:tcPr>
            <w:tcW w:w="960" w:type="dxa"/>
            <w:noWrap/>
            <w:hideMark/>
          </w:tcPr>
          <w:p w14:paraId="37A33F42" w14:textId="77777777" w:rsidR="00472572" w:rsidRPr="00472572" w:rsidRDefault="00472572" w:rsidP="00472572">
            <w:r w:rsidRPr="00472572">
              <w:t>2.844009</w:t>
            </w:r>
          </w:p>
        </w:tc>
        <w:tc>
          <w:tcPr>
            <w:tcW w:w="960" w:type="dxa"/>
            <w:noWrap/>
            <w:hideMark/>
          </w:tcPr>
          <w:p w14:paraId="0CBEA025" w14:textId="77777777" w:rsidR="00472572" w:rsidRPr="00472572" w:rsidRDefault="00472572" w:rsidP="00472572">
            <w:r w:rsidRPr="00472572">
              <w:t>3.234511</w:t>
            </w:r>
          </w:p>
        </w:tc>
      </w:tr>
      <w:tr w:rsidR="00472572" w:rsidRPr="00472572" w14:paraId="54C03378" w14:textId="77777777" w:rsidTr="00472572">
        <w:trPr>
          <w:trHeight w:val="300"/>
        </w:trPr>
        <w:tc>
          <w:tcPr>
            <w:tcW w:w="960" w:type="dxa"/>
            <w:noWrap/>
            <w:hideMark/>
          </w:tcPr>
          <w:p w14:paraId="44B064F5" w14:textId="77777777" w:rsidR="00472572" w:rsidRPr="00472572" w:rsidRDefault="00472572" w:rsidP="00472572">
            <w:r w:rsidRPr="00472572">
              <w:t>2.576045</w:t>
            </w:r>
          </w:p>
        </w:tc>
        <w:tc>
          <w:tcPr>
            <w:tcW w:w="960" w:type="dxa"/>
            <w:noWrap/>
            <w:hideMark/>
          </w:tcPr>
          <w:p w14:paraId="3E1DD5DC" w14:textId="77777777" w:rsidR="00472572" w:rsidRPr="00472572" w:rsidRDefault="00472572" w:rsidP="00472572">
            <w:r w:rsidRPr="00472572">
              <w:t>6.714923</w:t>
            </w:r>
          </w:p>
        </w:tc>
        <w:tc>
          <w:tcPr>
            <w:tcW w:w="960" w:type="dxa"/>
            <w:noWrap/>
            <w:hideMark/>
          </w:tcPr>
          <w:p w14:paraId="19A21E02" w14:textId="77777777" w:rsidR="00472572" w:rsidRPr="00472572" w:rsidRDefault="00472572" w:rsidP="00472572">
            <w:r w:rsidRPr="00472572">
              <w:t>4.110002</w:t>
            </w:r>
          </w:p>
        </w:tc>
        <w:tc>
          <w:tcPr>
            <w:tcW w:w="960" w:type="dxa"/>
            <w:noWrap/>
            <w:hideMark/>
          </w:tcPr>
          <w:p w14:paraId="7B65F855" w14:textId="77777777" w:rsidR="00472572" w:rsidRPr="00472572" w:rsidRDefault="00472572" w:rsidP="00472572">
            <w:r w:rsidRPr="00472572">
              <w:t>7.562615</w:t>
            </w:r>
          </w:p>
        </w:tc>
        <w:tc>
          <w:tcPr>
            <w:tcW w:w="960" w:type="dxa"/>
            <w:noWrap/>
            <w:hideMark/>
          </w:tcPr>
          <w:p w14:paraId="11F4CB45" w14:textId="77777777" w:rsidR="00472572" w:rsidRPr="00472572" w:rsidRDefault="00472572" w:rsidP="00472572">
            <w:r w:rsidRPr="00472572">
              <w:t>1.208349</w:t>
            </w:r>
          </w:p>
        </w:tc>
        <w:tc>
          <w:tcPr>
            <w:tcW w:w="960" w:type="dxa"/>
            <w:noWrap/>
            <w:hideMark/>
          </w:tcPr>
          <w:p w14:paraId="7726C93D" w14:textId="77777777" w:rsidR="00472572" w:rsidRPr="00472572" w:rsidRDefault="00472572" w:rsidP="00472572">
            <w:r w:rsidRPr="00472572">
              <w:t>8.930551</w:t>
            </w:r>
          </w:p>
        </w:tc>
        <w:tc>
          <w:tcPr>
            <w:tcW w:w="960" w:type="dxa"/>
            <w:noWrap/>
            <w:hideMark/>
          </w:tcPr>
          <w:p w14:paraId="26032BB0" w14:textId="77777777" w:rsidR="00472572" w:rsidRPr="00472572" w:rsidRDefault="00472572" w:rsidP="00472572">
            <w:r w:rsidRPr="00472572">
              <w:t>8.662832</w:t>
            </w:r>
          </w:p>
        </w:tc>
        <w:tc>
          <w:tcPr>
            <w:tcW w:w="960" w:type="dxa"/>
            <w:noWrap/>
            <w:hideMark/>
          </w:tcPr>
          <w:p w14:paraId="62AFC299" w14:textId="77777777" w:rsidR="00472572" w:rsidRPr="00472572" w:rsidRDefault="00472572" w:rsidP="00472572">
            <w:r w:rsidRPr="00472572">
              <w:t>7.194204</w:t>
            </w:r>
          </w:p>
        </w:tc>
        <w:tc>
          <w:tcPr>
            <w:tcW w:w="960" w:type="dxa"/>
            <w:noWrap/>
            <w:hideMark/>
          </w:tcPr>
          <w:p w14:paraId="0BC94240" w14:textId="77777777" w:rsidR="00472572" w:rsidRPr="00472572" w:rsidRDefault="00472572" w:rsidP="00472572">
            <w:r w:rsidRPr="00472572">
              <w:t>8.372783</w:t>
            </w:r>
          </w:p>
        </w:tc>
        <w:tc>
          <w:tcPr>
            <w:tcW w:w="960" w:type="dxa"/>
            <w:noWrap/>
            <w:hideMark/>
          </w:tcPr>
          <w:p w14:paraId="42FF3C7C" w14:textId="77777777" w:rsidR="00472572" w:rsidRPr="00472572" w:rsidRDefault="00472572" w:rsidP="00472572">
            <w:r w:rsidRPr="00472572">
              <w:t>12.40624</w:t>
            </w:r>
          </w:p>
        </w:tc>
      </w:tr>
      <w:tr w:rsidR="00472572" w:rsidRPr="00472572" w14:paraId="07616C21" w14:textId="77777777" w:rsidTr="00472572">
        <w:trPr>
          <w:trHeight w:val="300"/>
        </w:trPr>
        <w:tc>
          <w:tcPr>
            <w:tcW w:w="960" w:type="dxa"/>
            <w:noWrap/>
            <w:hideMark/>
          </w:tcPr>
          <w:p w14:paraId="6C8354F0" w14:textId="77777777" w:rsidR="00472572" w:rsidRPr="00472572" w:rsidRDefault="00472572" w:rsidP="00472572">
            <w:r w:rsidRPr="00472572">
              <w:t>7.62689</w:t>
            </w:r>
          </w:p>
        </w:tc>
        <w:tc>
          <w:tcPr>
            <w:tcW w:w="960" w:type="dxa"/>
            <w:noWrap/>
            <w:hideMark/>
          </w:tcPr>
          <w:p w14:paraId="055E6CEF" w14:textId="77777777" w:rsidR="00472572" w:rsidRPr="00472572" w:rsidRDefault="00472572" w:rsidP="00472572">
            <w:r w:rsidRPr="00472572">
              <w:t>7.468891</w:t>
            </w:r>
          </w:p>
        </w:tc>
        <w:tc>
          <w:tcPr>
            <w:tcW w:w="960" w:type="dxa"/>
            <w:noWrap/>
            <w:hideMark/>
          </w:tcPr>
          <w:p w14:paraId="1285B61D" w14:textId="77777777" w:rsidR="00472572" w:rsidRPr="00472572" w:rsidRDefault="00472572" w:rsidP="00472572">
            <w:r w:rsidRPr="00472572">
              <w:t>6.375867</w:t>
            </w:r>
          </w:p>
        </w:tc>
        <w:tc>
          <w:tcPr>
            <w:tcW w:w="960" w:type="dxa"/>
            <w:noWrap/>
            <w:hideMark/>
          </w:tcPr>
          <w:p w14:paraId="2EA82D3C" w14:textId="77777777" w:rsidR="00472572" w:rsidRPr="00472572" w:rsidRDefault="00472572" w:rsidP="00472572">
            <w:r w:rsidRPr="00472572">
              <w:t>7.235679</w:t>
            </w:r>
          </w:p>
        </w:tc>
        <w:tc>
          <w:tcPr>
            <w:tcW w:w="960" w:type="dxa"/>
            <w:noWrap/>
            <w:hideMark/>
          </w:tcPr>
          <w:p w14:paraId="04DC2134" w14:textId="77777777" w:rsidR="00472572" w:rsidRPr="00472572" w:rsidRDefault="00472572" w:rsidP="00472572">
            <w:r w:rsidRPr="00472572">
              <w:t>11.90465</w:t>
            </w:r>
          </w:p>
        </w:tc>
        <w:tc>
          <w:tcPr>
            <w:tcW w:w="960" w:type="dxa"/>
            <w:noWrap/>
            <w:hideMark/>
          </w:tcPr>
          <w:p w14:paraId="0BF28988" w14:textId="77777777" w:rsidR="00472572" w:rsidRPr="00472572" w:rsidRDefault="00472572" w:rsidP="00472572">
            <w:r w:rsidRPr="00472572">
              <w:t>8.292722</w:t>
            </w:r>
          </w:p>
        </w:tc>
        <w:tc>
          <w:tcPr>
            <w:tcW w:w="960" w:type="dxa"/>
            <w:noWrap/>
            <w:hideMark/>
          </w:tcPr>
          <w:p w14:paraId="7292DE60" w14:textId="77777777" w:rsidR="00472572" w:rsidRPr="00472572" w:rsidRDefault="00472572" w:rsidP="00472572">
            <w:r w:rsidRPr="00472572">
              <w:t>7.990905</w:t>
            </w:r>
          </w:p>
        </w:tc>
        <w:tc>
          <w:tcPr>
            <w:tcW w:w="960" w:type="dxa"/>
            <w:noWrap/>
            <w:hideMark/>
          </w:tcPr>
          <w:p w14:paraId="0769FD05" w14:textId="77777777" w:rsidR="00472572" w:rsidRPr="00472572" w:rsidRDefault="00472572" w:rsidP="00472572">
            <w:r w:rsidRPr="00472572">
              <w:t>8.128546</w:t>
            </w:r>
          </w:p>
        </w:tc>
        <w:tc>
          <w:tcPr>
            <w:tcW w:w="960" w:type="dxa"/>
            <w:noWrap/>
            <w:hideMark/>
          </w:tcPr>
          <w:p w14:paraId="081C4AEA" w14:textId="77777777" w:rsidR="00472572" w:rsidRPr="00472572" w:rsidRDefault="00472572" w:rsidP="00472572">
            <w:r w:rsidRPr="00472572">
              <w:t>7.546951</w:t>
            </w:r>
          </w:p>
        </w:tc>
        <w:tc>
          <w:tcPr>
            <w:tcW w:w="960" w:type="dxa"/>
            <w:noWrap/>
            <w:hideMark/>
          </w:tcPr>
          <w:p w14:paraId="407298EC" w14:textId="77777777" w:rsidR="00472572" w:rsidRPr="00472572" w:rsidRDefault="00472572" w:rsidP="00472572">
            <w:r w:rsidRPr="00472572">
              <w:t>8.900563</w:t>
            </w:r>
          </w:p>
        </w:tc>
      </w:tr>
      <w:tr w:rsidR="00472572" w:rsidRPr="00472572" w14:paraId="2B449001" w14:textId="77777777" w:rsidTr="00472572">
        <w:trPr>
          <w:trHeight w:val="300"/>
        </w:trPr>
        <w:tc>
          <w:tcPr>
            <w:tcW w:w="960" w:type="dxa"/>
            <w:noWrap/>
            <w:hideMark/>
          </w:tcPr>
          <w:p w14:paraId="3F7DF206" w14:textId="77777777" w:rsidR="00472572" w:rsidRPr="00472572" w:rsidRDefault="00472572" w:rsidP="00472572">
            <w:r w:rsidRPr="00472572">
              <w:t>8.143036</w:t>
            </w:r>
          </w:p>
        </w:tc>
        <w:tc>
          <w:tcPr>
            <w:tcW w:w="960" w:type="dxa"/>
            <w:noWrap/>
            <w:hideMark/>
          </w:tcPr>
          <w:p w14:paraId="5DBAA752" w14:textId="77777777" w:rsidR="00472572" w:rsidRPr="00472572" w:rsidRDefault="00472572" w:rsidP="00472572">
            <w:r w:rsidRPr="00472572">
              <w:t>2.879283</w:t>
            </w:r>
          </w:p>
        </w:tc>
        <w:tc>
          <w:tcPr>
            <w:tcW w:w="960" w:type="dxa"/>
            <w:noWrap/>
            <w:hideMark/>
          </w:tcPr>
          <w:p w14:paraId="5CB1D824" w14:textId="77777777" w:rsidR="00472572" w:rsidRPr="00472572" w:rsidRDefault="00472572" w:rsidP="00472572">
            <w:r w:rsidRPr="00472572">
              <w:t>3.668418</w:t>
            </w:r>
          </w:p>
        </w:tc>
        <w:tc>
          <w:tcPr>
            <w:tcW w:w="960" w:type="dxa"/>
            <w:noWrap/>
            <w:hideMark/>
          </w:tcPr>
          <w:p w14:paraId="2DBDD7BD" w14:textId="77777777" w:rsidR="00472572" w:rsidRPr="00472572" w:rsidRDefault="00472572" w:rsidP="00472572">
            <w:r w:rsidRPr="00472572">
              <w:t>8.96673</w:t>
            </w:r>
          </w:p>
        </w:tc>
        <w:tc>
          <w:tcPr>
            <w:tcW w:w="960" w:type="dxa"/>
            <w:noWrap/>
            <w:hideMark/>
          </w:tcPr>
          <w:p w14:paraId="670A2E65" w14:textId="77777777" w:rsidR="00472572" w:rsidRPr="00472572" w:rsidRDefault="00472572" w:rsidP="00472572">
            <w:r w:rsidRPr="00472572">
              <w:t>8.837162</w:t>
            </w:r>
          </w:p>
        </w:tc>
        <w:tc>
          <w:tcPr>
            <w:tcW w:w="960" w:type="dxa"/>
            <w:noWrap/>
            <w:hideMark/>
          </w:tcPr>
          <w:p w14:paraId="0CA2D680" w14:textId="77777777" w:rsidR="00472572" w:rsidRPr="00472572" w:rsidRDefault="00472572" w:rsidP="00472572">
            <w:r w:rsidRPr="00472572">
              <w:t>7.415097</w:t>
            </w:r>
          </w:p>
        </w:tc>
        <w:tc>
          <w:tcPr>
            <w:tcW w:w="960" w:type="dxa"/>
            <w:noWrap/>
            <w:hideMark/>
          </w:tcPr>
          <w:p w14:paraId="5E0B9F00" w14:textId="77777777" w:rsidR="00472572" w:rsidRPr="00472572" w:rsidRDefault="00472572" w:rsidP="00472572">
            <w:r w:rsidRPr="00472572">
              <w:t>8.6596</w:t>
            </w:r>
          </w:p>
        </w:tc>
        <w:tc>
          <w:tcPr>
            <w:tcW w:w="960" w:type="dxa"/>
            <w:noWrap/>
            <w:hideMark/>
          </w:tcPr>
          <w:p w14:paraId="7EDFAD2B" w14:textId="77777777" w:rsidR="00472572" w:rsidRPr="00472572" w:rsidRDefault="00472572" w:rsidP="00472572">
            <w:r w:rsidRPr="00472572">
              <w:t>8.64954</w:t>
            </w:r>
          </w:p>
        </w:tc>
        <w:tc>
          <w:tcPr>
            <w:tcW w:w="960" w:type="dxa"/>
            <w:noWrap/>
            <w:hideMark/>
          </w:tcPr>
          <w:p w14:paraId="66035995" w14:textId="77777777" w:rsidR="00472572" w:rsidRPr="00472572" w:rsidRDefault="00472572" w:rsidP="00472572">
            <w:r w:rsidRPr="00472572">
              <w:t>2.929503</w:t>
            </w:r>
          </w:p>
        </w:tc>
        <w:tc>
          <w:tcPr>
            <w:tcW w:w="960" w:type="dxa"/>
            <w:noWrap/>
            <w:hideMark/>
          </w:tcPr>
          <w:p w14:paraId="299098D9" w14:textId="77777777" w:rsidR="00472572" w:rsidRPr="00472572" w:rsidRDefault="00472572" w:rsidP="00472572">
            <w:r w:rsidRPr="00472572">
              <w:t>2.859643</w:t>
            </w:r>
          </w:p>
        </w:tc>
      </w:tr>
      <w:tr w:rsidR="00472572" w:rsidRPr="00472572" w14:paraId="5C7ACA35" w14:textId="77777777" w:rsidTr="00472572">
        <w:trPr>
          <w:trHeight w:val="300"/>
        </w:trPr>
        <w:tc>
          <w:tcPr>
            <w:tcW w:w="960" w:type="dxa"/>
            <w:noWrap/>
            <w:hideMark/>
          </w:tcPr>
          <w:p w14:paraId="005541AC" w14:textId="77777777" w:rsidR="00472572" w:rsidRPr="00472572" w:rsidRDefault="00472572" w:rsidP="00472572">
            <w:r w:rsidRPr="00472572">
              <w:t>3.190723</w:t>
            </w:r>
          </w:p>
        </w:tc>
        <w:tc>
          <w:tcPr>
            <w:tcW w:w="960" w:type="dxa"/>
            <w:noWrap/>
            <w:hideMark/>
          </w:tcPr>
          <w:p w14:paraId="61C505A6" w14:textId="77777777" w:rsidR="00472572" w:rsidRPr="00472572" w:rsidRDefault="00472572" w:rsidP="00472572">
            <w:r w:rsidRPr="00472572">
              <w:t>7.580934</w:t>
            </w:r>
          </w:p>
        </w:tc>
        <w:tc>
          <w:tcPr>
            <w:tcW w:w="960" w:type="dxa"/>
            <w:noWrap/>
            <w:hideMark/>
          </w:tcPr>
          <w:p w14:paraId="5E76AAEA" w14:textId="77777777" w:rsidR="00472572" w:rsidRPr="00472572" w:rsidRDefault="00472572" w:rsidP="00472572">
            <w:r w:rsidRPr="00472572">
              <w:t>12.39151</w:t>
            </w:r>
          </w:p>
        </w:tc>
        <w:tc>
          <w:tcPr>
            <w:tcW w:w="960" w:type="dxa"/>
            <w:noWrap/>
            <w:hideMark/>
          </w:tcPr>
          <w:p w14:paraId="0987B3AB" w14:textId="77777777" w:rsidR="00472572" w:rsidRPr="00472572" w:rsidRDefault="00472572" w:rsidP="00472572">
            <w:r w:rsidRPr="00472572">
              <w:t>7.548576</w:t>
            </w:r>
          </w:p>
        </w:tc>
        <w:tc>
          <w:tcPr>
            <w:tcW w:w="960" w:type="dxa"/>
            <w:noWrap/>
            <w:hideMark/>
          </w:tcPr>
          <w:p w14:paraId="360466BC" w14:textId="77777777" w:rsidR="00472572" w:rsidRPr="00472572" w:rsidRDefault="00472572" w:rsidP="00472572">
            <w:r w:rsidRPr="00472572">
              <w:t>6.86269</w:t>
            </w:r>
          </w:p>
        </w:tc>
        <w:tc>
          <w:tcPr>
            <w:tcW w:w="960" w:type="dxa"/>
            <w:noWrap/>
            <w:hideMark/>
          </w:tcPr>
          <w:p w14:paraId="61E61C4D" w14:textId="77777777" w:rsidR="00472572" w:rsidRPr="00472572" w:rsidRDefault="00472572" w:rsidP="00472572">
            <w:r w:rsidRPr="00472572">
              <w:t>6.112367</w:t>
            </w:r>
          </w:p>
        </w:tc>
        <w:tc>
          <w:tcPr>
            <w:tcW w:w="960" w:type="dxa"/>
            <w:noWrap/>
            <w:hideMark/>
          </w:tcPr>
          <w:p w14:paraId="53D8A64A" w14:textId="77777777" w:rsidR="00472572" w:rsidRPr="00472572" w:rsidRDefault="00472572" w:rsidP="00472572">
            <w:r w:rsidRPr="00472572">
              <w:t>7.3573</w:t>
            </w:r>
          </w:p>
        </w:tc>
        <w:tc>
          <w:tcPr>
            <w:tcW w:w="960" w:type="dxa"/>
            <w:noWrap/>
            <w:hideMark/>
          </w:tcPr>
          <w:p w14:paraId="39704970" w14:textId="77777777" w:rsidR="00472572" w:rsidRPr="00472572" w:rsidRDefault="00472572" w:rsidP="00472572">
            <w:r w:rsidRPr="00472572">
              <w:t>8.771213</w:t>
            </w:r>
          </w:p>
        </w:tc>
        <w:tc>
          <w:tcPr>
            <w:tcW w:w="960" w:type="dxa"/>
            <w:noWrap/>
            <w:hideMark/>
          </w:tcPr>
          <w:p w14:paraId="23BE1E63" w14:textId="77777777" w:rsidR="00472572" w:rsidRPr="00472572" w:rsidRDefault="00472572" w:rsidP="00472572">
            <w:r w:rsidRPr="00472572">
              <w:t>12.40397</w:t>
            </w:r>
          </w:p>
        </w:tc>
        <w:tc>
          <w:tcPr>
            <w:tcW w:w="960" w:type="dxa"/>
            <w:noWrap/>
            <w:hideMark/>
          </w:tcPr>
          <w:p w14:paraId="4FA0877E" w14:textId="77777777" w:rsidR="00472572" w:rsidRPr="00472572" w:rsidRDefault="00472572" w:rsidP="00472572">
            <w:r w:rsidRPr="00472572">
              <w:t>14.81387</w:t>
            </w:r>
          </w:p>
        </w:tc>
      </w:tr>
      <w:tr w:rsidR="00472572" w:rsidRPr="00472572" w14:paraId="6B23B251" w14:textId="77777777" w:rsidTr="00472572">
        <w:trPr>
          <w:trHeight w:val="300"/>
        </w:trPr>
        <w:tc>
          <w:tcPr>
            <w:tcW w:w="960" w:type="dxa"/>
            <w:noWrap/>
            <w:hideMark/>
          </w:tcPr>
          <w:p w14:paraId="6DAC407F" w14:textId="77777777" w:rsidR="00472572" w:rsidRPr="00472572" w:rsidRDefault="00472572" w:rsidP="00472572">
            <w:pPr>
              <w:rPr>
                <w:b/>
                <w:bCs/>
              </w:rPr>
            </w:pPr>
            <w:r w:rsidRPr="00472572">
              <w:rPr>
                <w:b/>
                <w:bCs/>
              </w:rPr>
              <w:t>6.683011</w:t>
            </w:r>
          </w:p>
        </w:tc>
        <w:tc>
          <w:tcPr>
            <w:tcW w:w="960" w:type="dxa"/>
            <w:noWrap/>
            <w:hideMark/>
          </w:tcPr>
          <w:p w14:paraId="043341E6" w14:textId="77777777" w:rsidR="00472572" w:rsidRPr="00472572" w:rsidRDefault="00472572" w:rsidP="00472572">
            <w:pPr>
              <w:rPr>
                <w:b/>
                <w:bCs/>
              </w:rPr>
            </w:pPr>
            <w:r w:rsidRPr="00472572">
              <w:rPr>
                <w:b/>
                <w:bCs/>
              </w:rPr>
              <w:t>6.73294</w:t>
            </w:r>
          </w:p>
        </w:tc>
        <w:tc>
          <w:tcPr>
            <w:tcW w:w="960" w:type="dxa"/>
            <w:noWrap/>
            <w:hideMark/>
          </w:tcPr>
          <w:p w14:paraId="3D73CE7A" w14:textId="77777777" w:rsidR="00472572" w:rsidRPr="00472572" w:rsidRDefault="00472572" w:rsidP="00472572">
            <w:pPr>
              <w:rPr>
                <w:b/>
                <w:bCs/>
              </w:rPr>
            </w:pPr>
            <w:r w:rsidRPr="00472572">
              <w:rPr>
                <w:b/>
                <w:bCs/>
              </w:rPr>
              <w:t>7.461967</w:t>
            </w:r>
          </w:p>
        </w:tc>
        <w:tc>
          <w:tcPr>
            <w:tcW w:w="960" w:type="dxa"/>
            <w:noWrap/>
            <w:hideMark/>
          </w:tcPr>
          <w:p w14:paraId="1EC4E175" w14:textId="77777777" w:rsidR="00472572" w:rsidRPr="00472572" w:rsidRDefault="00472572" w:rsidP="00472572">
            <w:pPr>
              <w:rPr>
                <w:b/>
                <w:bCs/>
              </w:rPr>
            </w:pPr>
            <w:r w:rsidRPr="00472572">
              <w:rPr>
                <w:b/>
                <w:bCs/>
              </w:rPr>
              <w:t>7.483645</w:t>
            </w:r>
          </w:p>
        </w:tc>
        <w:tc>
          <w:tcPr>
            <w:tcW w:w="960" w:type="dxa"/>
            <w:noWrap/>
            <w:hideMark/>
          </w:tcPr>
          <w:p w14:paraId="020A15C2" w14:textId="77777777" w:rsidR="00472572" w:rsidRPr="00472572" w:rsidRDefault="00472572" w:rsidP="00472572">
            <w:pPr>
              <w:rPr>
                <w:b/>
                <w:bCs/>
              </w:rPr>
            </w:pPr>
            <w:r w:rsidRPr="00472572">
              <w:rPr>
                <w:b/>
                <w:bCs/>
              </w:rPr>
              <w:t>7.227438</w:t>
            </w:r>
          </w:p>
        </w:tc>
        <w:tc>
          <w:tcPr>
            <w:tcW w:w="960" w:type="dxa"/>
            <w:noWrap/>
            <w:hideMark/>
          </w:tcPr>
          <w:p w14:paraId="57F15531" w14:textId="77777777" w:rsidR="00472572" w:rsidRPr="00472572" w:rsidRDefault="00472572" w:rsidP="00472572">
            <w:pPr>
              <w:rPr>
                <w:b/>
                <w:bCs/>
              </w:rPr>
            </w:pPr>
            <w:r w:rsidRPr="00472572">
              <w:rPr>
                <w:b/>
                <w:bCs/>
              </w:rPr>
              <w:t>8.303359</w:t>
            </w:r>
          </w:p>
        </w:tc>
        <w:tc>
          <w:tcPr>
            <w:tcW w:w="960" w:type="dxa"/>
            <w:noWrap/>
            <w:hideMark/>
          </w:tcPr>
          <w:p w14:paraId="605E2EF7" w14:textId="77777777" w:rsidR="00472572" w:rsidRPr="00472572" w:rsidRDefault="00472572" w:rsidP="00472572">
            <w:pPr>
              <w:rPr>
                <w:b/>
                <w:bCs/>
              </w:rPr>
            </w:pPr>
            <w:r w:rsidRPr="00472572">
              <w:rPr>
                <w:b/>
                <w:bCs/>
              </w:rPr>
              <w:t>7.160606</w:t>
            </w:r>
          </w:p>
        </w:tc>
        <w:tc>
          <w:tcPr>
            <w:tcW w:w="960" w:type="dxa"/>
            <w:noWrap/>
            <w:hideMark/>
          </w:tcPr>
          <w:p w14:paraId="183C955F" w14:textId="77777777" w:rsidR="00472572" w:rsidRPr="00472572" w:rsidRDefault="00472572" w:rsidP="00472572">
            <w:pPr>
              <w:rPr>
                <w:b/>
                <w:bCs/>
              </w:rPr>
            </w:pPr>
            <w:r w:rsidRPr="00472572">
              <w:rPr>
                <w:b/>
                <w:bCs/>
              </w:rPr>
              <w:t>6.809258</w:t>
            </w:r>
          </w:p>
        </w:tc>
        <w:tc>
          <w:tcPr>
            <w:tcW w:w="960" w:type="dxa"/>
            <w:noWrap/>
            <w:hideMark/>
          </w:tcPr>
          <w:p w14:paraId="673B169B" w14:textId="77777777" w:rsidR="00472572" w:rsidRPr="00472572" w:rsidRDefault="00472572" w:rsidP="00472572">
            <w:pPr>
              <w:rPr>
                <w:b/>
                <w:bCs/>
              </w:rPr>
            </w:pPr>
            <w:r w:rsidRPr="00472572">
              <w:rPr>
                <w:b/>
                <w:bCs/>
              </w:rPr>
              <w:t>7.631901</w:t>
            </w:r>
          </w:p>
        </w:tc>
        <w:tc>
          <w:tcPr>
            <w:tcW w:w="960" w:type="dxa"/>
            <w:noWrap/>
            <w:hideMark/>
          </w:tcPr>
          <w:p w14:paraId="60DF21E2" w14:textId="77777777" w:rsidR="00472572" w:rsidRPr="00472572" w:rsidRDefault="00472572" w:rsidP="00472572">
            <w:pPr>
              <w:rPr>
                <w:b/>
                <w:bCs/>
              </w:rPr>
            </w:pPr>
            <w:r w:rsidRPr="00472572">
              <w:rPr>
                <w:b/>
                <w:bCs/>
              </w:rPr>
              <w:t>7.220099</w:t>
            </w:r>
          </w:p>
        </w:tc>
      </w:tr>
    </w:tbl>
    <w:p w14:paraId="6CF890CE" w14:textId="77777777" w:rsidR="00472572" w:rsidRDefault="00472572" w:rsidP="00DD05AD">
      <w:r>
        <w:lastRenderedPageBreak/>
        <w:t>4</w:t>
      </w:r>
      <w:r w:rsidRPr="00472572">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472572" w:rsidRPr="00472572" w14:paraId="67E27C5E" w14:textId="77777777" w:rsidTr="00472572">
        <w:trPr>
          <w:trHeight w:val="300"/>
        </w:trPr>
        <w:tc>
          <w:tcPr>
            <w:tcW w:w="960" w:type="dxa"/>
            <w:noWrap/>
            <w:hideMark/>
          </w:tcPr>
          <w:p w14:paraId="16D8260D" w14:textId="77777777" w:rsidR="00472572" w:rsidRPr="00472572" w:rsidRDefault="00472572" w:rsidP="00472572">
            <w:r w:rsidRPr="00472572">
              <w:t>Tx01</w:t>
            </w:r>
          </w:p>
        </w:tc>
        <w:tc>
          <w:tcPr>
            <w:tcW w:w="960" w:type="dxa"/>
            <w:noWrap/>
            <w:hideMark/>
          </w:tcPr>
          <w:p w14:paraId="7D3873E5" w14:textId="77777777" w:rsidR="00472572" w:rsidRPr="00472572" w:rsidRDefault="00472572" w:rsidP="00472572">
            <w:r w:rsidRPr="00472572">
              <w:t>Tx02</w:t>
            </w:r>
          </w:p>
        </w:tc>
        <w:tc>
          <w:tcPr>
            <w:tcW w:w="960" w:type="dxa"/>
            <w:noWrap/>
            <w:hideMark/>
          </w:tcPr>
          <w:p w14:paraId="79C31AB7" w14:textId="77777777" w:rsidR="00472572" w:rsidRPr="00472572" w:rsidRDefault="00472572" w:rsidP="00472572">
            <w:r w:rsidRPr="00472572">
              <w:t>Tx03</w:t>
            </w:r>
          </w:p>
        </w:tc>
        <w:tc>
          <w:tcPr>
            <w:tcW w:w="960" w:type="dxa"/>
            <w:noWrap/>
            <w:hideMark/>
          </w:tcPr>
          <w:p w14:paraId="4CE4C881" w14:textId="77777777" w:rsidR="00472572" w:rsidRPr="00472572" w:rsidRDefault="00472572" w:rsidP="00472572">
            <w:r w:rsidRPr="00472572">
              <w:t>Tx04</w:t>
            </w:r>
          </w:p>
        </w:tc>
        <w:tc>
          <w:tcPr>
            <w:tcW w:w="960" w:type="dxa"/>
            <w:noWrap/>
            <w:hideMark/>
          </w:tcPr>
          <w:p w14:paraId="7FECD799" w14:textId="77777777" w:rsidR="00472572" w:rsidRPr="00472572" w:rsidRDefault="00472572" w:rsidP="00472572">
            <w:r w:rsidRPr="00472572">
              <w:t>Tx05</w:t>
            </w:r>
          </w:p>
        </w:tc>
        <w:tc>
          <w:tcPr>
            <w:tcW w:w="960" w:type="dxa"/>
            <w:noWrap/>
            <w:hideMark/>
          </w:tcPr>
          <w:p w14:paraId="3C180783" w14:textId="77777777" w:rsidR="00472572" w:rsidRPr="00472572" w:rsidRDefault="00472572" w:rsidP="00472572">
            <w:r w:rsidRPr="00472572">
              <w:t>Tx06</w:t>
            </w:r>
          </w:p>
        </w:tc>
        <w:tc>
          <w:tcPr>
            <w:tcW w:w="960" w:type="dxa"/>
            <w:noWrap/>
            <w:hideMark/>
          </w:tcPr>
          <w:p w14:paraId="00E4FB0B" w14:textId="77777777" w:rsidR="00472572" w:rsidRPr="00472572" w:rsidRDefault="00472572" w:rsidP="00472572">
            <w:r w:rsidRPr="00472572">
              <w:t>Tx07</w:t>
            </w:r>
          </w:p>
        </w:tc>
        <w:tc>
          <w:tcPr>
            <w:tcW w:w="960" w:type="dxa"/>
            <w:noWrap/>
            <w:hideMark/>
          </w:tcPr>
          <w:p w14:paraId="6B7F8F4A" w14:textId="77777777" w:rsidR="00472572" w:rsidRPr="00472572" w:rsidRDefault="00472572" w:rsidP="00472572">
            <w:r w:rsidRPr="00472572">
              <w:t>Tx08</w:t>
            </w:r>
          </w:p>
        </w:tc>
        <w:tc>
          <w:tcPr>
            <w:tcW w:w="960" w:type="dxa"/>
            <w:noWrap/>
            <w:hideMark/>
          </w:tcPr>
          <w:p w14:paraId="17A8EFDD" w14:textId="77777777" w:rsidR="00472572" w:rsidRPr="00472572" w:rsidRDefault="00472572" w:rsidP="00472572">
            <w:r w:rsidRPr="00472572">
              <w:t>Tx09</w:t>
            </w:r>
          </w:p>
        </w:tc>
        <w:tc>
          <w:tcPr>
            <w:tcW w:w="960" w:type="dxa"/>
            <w:noWrap/>
            <w:hideMark/>
          </w:tcPr>
          <w:p w14:paraId="4706B88B" w14:textId="77777777" w:rsidR="00472572" w:rsidRPr="00472572" w:rsidRDefault="00472572" w:rsidP="00472572">
            <w:r w:rsidRPr="00472572">
              <w:t>Tx10</w:t>
            </w:r>
          </w:p>
        </w:tc>
      </w:tr>
      <w:tr w:rsidR="00472572" w:rsidRPr="00472572" w14:paraId="177AC096" w14:textId="77777777" w:rsidTr="00472572">
        <w:trPr>
          <w:trHeight w:val="300"/>
        </w:trPr>
        <w:tc>
          <w:tcPr>
            <w:tcW w:w="960" w:type="dxa"/>
            <w:noWrap/>
            <w:hideMark/>
          </w:tcPr>
          <w:p w14:paraId="76CA141D" w14:textId="77777777" w:rsidR="00472572" w:rsidRPr="00472572" w:rsidRDefault="00472572" w:rsidP="00472572">
            <w:r w:rsidRPr="00472572">
              <w:t>3.977609</w:t>
            </w:r>
          </w:p>
        </w:tc>
        <w:tc>
          <w:tcPr>
            <w:tcW w:w="960" w:type="dxa"/>
            <w:noWrap/>
            <w:hideMark/>
          </w:tcPr>
          <w:p w14:paraId="417280F0" w14:textId="77777777" w:rsidR="00472572" w:rsidRPr="00472572" w:rsidRDefault="00472572" w:rsidP="00472572">
            <w:r w:rsidRPr="00472572">
              <w:t>6.580979</w:t>
            </w:r>
          </w:p>
        </w:tc>
        <w:tc>
          <w:tcPr>
            <w:tcW w:w="960" w:type="dxa"/>
            <w:noWrap/>
            <w:hideMark/>
          </w:tcPr>
          <w:p w14:paraId="60C9604F" w14:textId="77777777" w:rsidR="00472572" w:rsidRPr="00472572" w:rsidRDefault="00472572" w:rsidP="00472572">
            <w:r w:rsidRPr="00472572">
              <w:t>10.15227</w:t>
            </w:r>
          </w:p>
        </w:tc>
        <w:tc>
          <w:tcPr>
            <w:tcW w:w="960" w:type="dxa"/>
            <w:noWrap/>
            <w:hideMark/>
          </w:tcPr>
          <w:p w14:paraId="2880B0D6" w14:textId="77777777" w:rsidR="00472572" w:rsidRPr="00472572" w:rsidRDefault="00472572" w:rsidP="00472572">
            <w:r w:rsidRPr="00472572">
              <w:t>7.278134</w:t>
            </w:r>
          </w:p>
        </w:tc>
        <w:tc>
          <w:tcPr>
            <w:tcW w:w="960" w:type="dxa"/>
            <w:noWrap/>
            <w:hideMark/>
          </w:tcPr>
          <w:p w14:paraId="6C0CB810" w14:textId="77777777" w:rsidR="00472572" w:rsidRPr="00472572" w:rsidRDefault="00472572" w:rsidP="00472572">
            <w:r w:rsidRPr="00472572">
              <w:t>5.777487</w:t>
            </w:r>
          </w:p>
        </w:tc>
        <w:tc>
          <w:tcPr>
            <w:tcW w:w="960" w:type="dxa"/>
            <w:noWrap/>
            <w:hideMark/>
          </w:tcPr>
          <w:p w14:paraId="3EFE321A" w14:textId="77777777" w:rsidR="00472572" w:rsidRPr="00472572" w:rsidRDefault="00472572" w:rsidP="00472572">
            <w:r w:rsidRPr="00472572">
              <w:t>12.80964</w:t>
            </w:r>
          </w:p>
        </w:tc>
        <w:tc>
          <w:tcPr>
            <w:tcW w:w="960" w:type="dxa"/>
            <w:noWrap/>
            <w:hideMark/>
          </w:tcPr>
          <w:p w14:paraId="38D4E5B0" w14:textId="77777777" w:rsidR="00472572" w:rsidRPr="00472572" w:rsidRDefault="00472572" w:rsidP="00472572">
            <w:r w:rsidRPr="00472572">
              <w:t>10.19433</w:t>
            </w:r>
          </w:p>
        </w:tc>
        <w:tc>
          <w:tcPr>
            <w:tcW w:w="960" w:type="dxa"/>
            <w:noWrap/>
            <w:hideMark/>
          </w:tcPr>
          <w:p w14:paraId="5A7C6D66" w14:textId="77777777" w:rsidR="00472572" w:rsidRPr="00472572" w:rsidRDefault="00472572" w:rsidP="00472572">
            <w:r w:rsidRPr="00472572">
              <w:t>3.319096</w:t>
            </w:r>
          </w:p>
        </w:tc>
        <w:tc>
          <w:tcPr>
            <w:tcW w:w="960" w:type="dxa"/>
            <w:noWrap/>
            <w:hideMark/>
          </w:tcPr>
          <w:p w14:paraId="727DC170" w14:textId="77777777" w:rsidR="00472572" w:rsidRPr="00472572" w:rsidRDefault="00472572" w:rsidP="00472572">
            <w:r w:rsidRPr="00472572">
              <w:t>13.19418</w:t>
            </w:r>
          </w:p>
        </w:tc>
        <w:tc>
          <w:tcPr>
            <w:tcW w:w="960" w:type="dxa"/>
            <w:noWrap/>
            <w:hideMark/>
          </w:tcPr>
          <w:p w14:paraId="5D72C84B" w14:textId="77777777" w:rsidR="00472572" w:rsidRPr="00472572" w:rsidRDefault="00472572" w:rsidP="00472572">
            <w:r w:rsidRPr="00472572">
              <w:t>2.338303</w:t>
            </w:r>
          </w:p>
        </w:tc>
      </w:tr>
      <w:tr w:rsidR="00472572" w:rsidRPr="00472572" w14:paraId="3CA165D1" w14:textId="77777777" w:rsidTr="00472572">
        <w:trPr>
          <w:trHeight w:val="300"/>
        </w:trPr>
        <w:tc>
          <w:tcPr>
            <w:tcW w:w="960" w:type="dxa"/>
            <w:noWrap/>
            <w:hideMark/>
          </w:tcPr>
          <w:p w14:paraId="5B3AFE14" w14:textId="77777777" w:rsidR="00472572" w:rsidRPr="00472572" w:rsidRDefault="00472572" w:rsidP="00472572">
            <w:r w:rsidRPr="00472572">
              <w:t>11.64802</w:t>
            </w:r>
          </w:p>
        </w:tc>
        <w:tc>
          <w:tcPr>
            <w:tcW w:w="960" w:type="dxa"/>
            <w:noWrap/>
            <w:hideMark/>
          </w:tcPr>
          <w:p w14:paraId="013218F7" w14:textId="77777777" w:rsidR="00472572" w:rsidRPr="00472572" w:rsidRDefault="00472572" w:rsidP="00472572">
            <w:r w:rsidRPr="00472572">
              <w:t>7.372787</w:t>
            </w:r>
          </w:p>
        </w:tc>
        <w:tc>
          <w:tcPr>
            <w:tcW w:w="960" w:type="dxa"/>
            <w:noWrap/>
            <w:hideMark/>
          </w:tcPr>
          <w:p w14:paraId="79F46B15" w14:textId="77777777" w:rsidR="00472572" w:rsidRPr="00472572" w:rsidRDefault="00472572" w:rsidP="00472572">
            <w:r w:rsidRPr="00472572">
              <w:t>8.161859</w:t>
            </w:r>
          </w:p>
        </w:tc>
        <w:tc>
          <w:tcPr>
            <w:tcW w:w="960" w:type="dxa"/>
            <w:noWrap/>
            <w:hideMark/>
          </w:tcPr>
          <w:p w14:paraId="30BCFD0B" w14:textId="77777777" w:rsidR="00472572" w:rsidRPr="00472572" w:rsidRDefault="00472572" w:rsidP="00472572">
            <w:r w:rsidRPr="00472572">
              <w:t>6.194194</w:t>
            </w:r>
          </w:p>
        </w:tc>
        <w:tc>
          <w:tcPr>
            <w:tcW w:w="960" w:type="dxa"/>
            <w:noWrap/>
            <w:hideMark/>
          </w:tcPr>
          <w:p w14:paraId="5D444A1D" w14:textId="77777777" w:rsidR="00472572" w:rsidRPr="00472572" w:rsidRDefault="00472572" w:rsidP="00472572">
            <w:r w:rsidRPr="00472572">
              <w:t>5.941812</w:t>
            </w:r>
          </w:p>
        </w:tc>
        <w:tc>
          <w:tcPr>
            <w:tcW w:w="960" w:type="dxa"/>
            <w:noWrap/>
            <w:hideMark/>
          </w:tcPr>
          <w:p w14:paraId="1FDC2071" w14:textId="77777777" w:rsidR="00472572" w:rsidRPr="00472572" w:rsidRDefault="00472572" w:rsidP="00472572">
            <w:r w:rsidRPr="00472572">
              <w:t>7.16055</w:t>
            </w:r>
          </w:p>
        </w:tc>
        <w:tc>
          <w:tcPr>
            <w:tcW w:w="960" w:type="dxa"/>
            <w:noWrap/>
            <w:hideMark/>
          </w:tcPr>
          <w:p w14:paraId="5AD543B9" w14:textId="77777777" w:rsidR="00472572" w:rsidRPr="00472572" w:rsidRDefault="00472572" w:rsidP="00472572">
            <w:r w:rsidRPr="00472572">
              <w:t>3.452689</w:t>
            </w:r>
          </w:p>
        </w:tc>
        <w:tc>
          <w:tcPr>
            <w:tcW w:w="960" w:type="dxa"/>
            <w:noWrap/>
            <w:hideMark/>
          </w:tcPr>
          <w:p w14:paraId="429404A5" w14:textId="77777777" w:rsidR="00472572" w:rsidRPr="00472572" w:rsidRDefault="00472572" w:rsidP="00472572">
            <w:r w:rsidRPr="00472572">
              <w:t>4.978478</w:t>
            </w:r>
          </w:p>
        </w:tc>
        <w:tc>
          <w:tcPr>
            <w:tcW w:w="960" w:type="dxa"/>
            <w:noWrap/>
            <w:hideMark/>
          </w:tcPr>
          <w:p w14:paraId="4383121F" w14:textId="77777777" w:rsidR="00472572" w:rsidRPr="00472572" w:rsidRDefault="00472572" w:rsidP="00472572">
            <w:r w:rsidRPr="00472572">
              <w:t>5.589793</w:t>
            </w:r>
          </w:p>
        </w:tc>
        <w:tc>
          <w:tcPr>
            <w:tcW w:w="960" w:type="dxa"/>
            <w:noWrap/>
            <w:hideMark/>
          </w:tcPr>
          <w:p w14:paraId="165B037C" w14:textId="77777777" w:rsidR="00472572" w:rsidRPr="00472572" w:rsidRDefault="00472572" w:rsidP="00472572">
            <w:r w:rsidRPr="00472572">
              <w:t>3.671693</w:t>
            </w:r>
          </w:p>
        </w:tc>
      </w:tr>
      <w:tr w:rsidR="00472572" w:rsidRPr="00472572" w14:paraId="443A9C50" w14:textId="77777777" w:rsidTr="00472572">
        <w:trPr>
          <w:trHeight w:val="300"/>
        </w:trPr>
        <w:tc>
          <w:tcPr>
            <w:tcW w:w="960" w:type="dxa"/>
            <w:noWrap/>
            <w:hideMark/>
          </w:tcPr>
          <w:p w14:paraId="16CBDE7E" w14:textId="77777777" w:rsidR="00472572" w:rsidRPr="00472572" w:rsidRDefault="00472572" w:rsidP="00472572">
            <w:r w:rsidRPr="00472572">
              <w:t>7.344305</w:t>
            </w:r>
          </w:p>
        </w:tc>
        <w:tc>
          <w:tcPr>
            <w:tcW w:w="960" w:type="dxa"/>
            <w:noWrap/>
            <w:hideMark/>
          </w:tcPr>
          <w:p w14:paraId="262339E7" w14:textId="77777777" w:rsidR="00472572" w:rsidRPr="00472572" w:rsidRDefault="00472572" w:rsidP="00472572">
            <w:r w:rsidRPr="00472572">
              <w:t>7.820257</w:t>
            </w:r>
          </w:p>
        </w:tc>
        <w:tc>
          <w:tcPr>
            <w:tcW w:w="960" w:type="dxa"/>
            <w:noWrap/>
            <w:hideMark/>
          </w:tcPr>
          <w:p w14:paraId="30711A40" w14:textId="77777777" w:rsidR="00472572" w:rsidRPr="00472572" w:rsidRDefault="00472572" w:rsidP="00472572">
            <w:r w:rsidRPr="00472572">
              <w:t>7.563017</w:t>
            </w:r>
          </w:p>
        </w:tc>
        <w:tc>
          <w:tcPr>
            <w:tcW w:w="960" w:type="dxa"/>
            <w:noWrap/>
            <w:hideMark/>
          </w:tcPr>
          <w:p w14:paraId="7E08E017" w14:textId="77777777" w:rsidR="00472572" w:rsidRPr="00472572" w:rsidRDefault="00472572" w:rsidP="00472572">
            <w:r w:rsidRPr="00472572">
              <w:t>7.309581</w:t>
            </w:r>
          </w:p>
        </w:tc>
        <w:tc>
          <w:tcPr>
            <w:tcW w:w="960" w:type="dxa"/>
            <w:noWrap/>
            <w:hideMark/>
          </w:tcPr>
          <w:p w14:paraId="3589C034" w14:textId="77777777" w:rsidR="00472572" w:rsidRPr="00472572" w:rsidRDefault="00472572" w:rsidP="00472572">
            <w:r w:rsidRPr="00472572">
              <w:t>7.209228</w:t>
            </w:r>
          </w:p>
        </w:tc>
        <w:tc>
          <w:tcPr>
            <w:tcW w:w="960" w:type="dxa"/>
            <w:noWrap/>
            <w:hideMark/>
          </w:tcPr>
          <w:p w14:paraId="009F4976" w14:textId="77777777" w:rsidR="00472572" w:rsidRPr="00472572" w:rsidRDefault="00472572" w:rsidP="00472572">
            <w:r w:rsidRPr="00472572">
              <w:t>6.326743</w:t>
            </w:r>
          </w:p>
        </w:tc>
        <w:tc>
          <w:tcPr>
            <w:tcW w:w="960" w:type="dxa"/>
            <w:noWrap/>
            <w:hideMark/>
          </w:tcPr>
          <w:p w14:paraId="79D1DAAD" w14:textId="77777777" w:rsidR="00472572" w:rsidRPr="00472572" w:rsidRDefault="00472572" w:rsidP="00472572">
            <w:r w:rsidRPr="00472572">
              <w:t>3.945996</w:t>
            </w:r>
          </w:p>
        </w:tc>
        <w:tc>
          <w:tcPr>
            <w:tcW w:w="960" w:type="dxa"/>
            <w:noWrap/>
            <w:hideMark/>
          </w:tcPr>
          <w:p w14:paraId="02BF2280" w14:textId="77777777" w:rsidR="00472572" w:rsidRPr="00472572" w:rsidRDefault="00472572" w:rsidP="00472572">
            <w:r w:rsidRPr="00472572">
              <w:t>6.210284</w:t>
            </w:r>
          </w:p>
        </w:tc>
        <w:tc>
          <w:tcPr>
            <w:tcW w:w="960" w:type="dxa"/>
            <w:noWrap/>
            <w:hideMark/>
          </w:tcPr>
          <w:p w14:paraId="799B4D0E" w14:textId="77777777" w:rsidR="00472572" w:rsidRPr="00472572" w:rsidRDefault="00472572" w:rsidP="00472572">
            <w:r w:rsidRPr="00472572">
              <w:t>5.989181</w:t>
            </w:r>
          </w:p>
        </w:tc>
        <w:tc>
          <w:tcPr>
            <w:tcW w:w="960" w:type="dxa"/>
            <w:noWrap/>
            <w:hideMark/>
          </w:tcPr>
          <w:p w14:paraId="55E81A02" w14:textId="77777777" w:rsidR="00472572" w:rsidRPr="00472572" w:rsidRDefault="00472572" w:rsidP="00472572">
            <w:r w:rsidRPr="00472572">
              <w:t>3.823436</w:t>
            </w:r>
          </w:p>
        </w:tc>
      </w:tr>
      <w:tr w:rsidR="00472572" w:rsidRPr="00472572" w14:paraId="09D4F52D" w14:textId="77777777" w:rsidTr="00472572">
        <w:trPr>
          <w:trHeight w:val="300"/>
        </w:trPr>
        <w:tc>
          <w:tcPr>
            <w:tcW w:w="960" w:type="dxa"/>
            <w:noWrap/>
            <w:hideMark/>
          </w:tcPr>
          <w:p w14:paraId="178B7DE2" w14:textId="77777777" w:rsidR="00472572" w:rsidRPr="00472572" w:rsidRDefault="00472572" w:rsidP="00472572">
            <w:r w:rsidRPr="00472572">
              <w:t>5.308925</w:t>
            </w:r>
          </w:p>
        </w:tc>
        <w:tc>
          <w:tcPr>
            <w:tcW w:w="960" w:type="dxa"/>
            <w:noWrap/>
            <w:hideMark/>
          </w:tcPr>
          <w:p w14:paraId="5D691241" w14:textId="77777777" w:rsidR="00472572" w:rsidRPr="00472572" w:rsidRDefault="00472572" w:rsidP="00472572">
            <w:r w:rsidRPr="00472572">
              <w:t>6.749395</w:t>
            </w:r>
          </w:p>
        </w:tc>
        <w:tc>
          <w:tcPr>
            <w:tcW w:w="960" w:type="dxa"/>
            <w:noWrap/>
            <w:hideMark/>
          </w:tcPr>
          <w:p w14:paraId="22EE2893" w14:textId="77777777" w:rsidR="00472572" w:rsidRPr="00472572" w:rsidRDefault="00472572" w:rsidP="00472572">
            <w:r w:rsidRPr="00472572">
              <w:t>8.205956</w:t>
            </w:r>
          </w:p>
        </w:tc>
        <w:tc>
          <w:tcPr>
            <w:tcW w:w="960" w:type="dxa"/>
            <w:noWrap/>
            <w:hideMark/>
          </w:tcPr>
          <w:p w14:paraId="25974487" w14:textId="77777777" w:rsidR="00472572" w:rsidRPr="00472572" w:rsidRDefault="00472572" w:rsidP="00472572">
            <w:r w:rsidRPr="00472572">
              <w:t>7.380865</w:t>
            </w:r>
          </w:p>
        </w:tc>
        <w:tc>
          <w:tcPr>
            <w:tcW w:w="960" w:type="dxa"/>
            <w:noWrap/>
            <w:hideMark/>
          </w:tcPr>
          <w:p w14:paraId="372CC091" w14:textId="77777777" w:rsidR="00472572" w:rsidRPr="00472572" w:rsidRDefault="00472572" w:rsidP="00472572">
            <w:r w:rsidRPr="00472572">
              <w:t>7.708106</w:t>
            </w:r>
          </w:p>
        </w:tc>
        <w:tc>
          <w:tcPr>
            <w:tcW w:w="960" w:type="dxa"/>
            <w:noWrap/>
            <w:hideMark/>
          </w:tcPr>
          <w:p w14:paraId="4AE44621" w14:textId="77777777" w:rsidR="00472572" w:rsidRPr="00472572" w:rsidRDefault="00472572" w:rsidP="00472572">
            <w:r w:rsidRPr="00472572">
              <w:t>7.747603</w:t>
            </w:r>
          </w:p>
        </w:tc>
        <w:tc>
          <w:tcPr>
            <w:tcW w:w="960" w:type="dxa"/>
            <w:noWrap/>
            <w:hideMark/>
          </w:tcPr>
          <w:p w14:paraId="32633675" w14:textId="77777777" w:rsidR="00472572" w:rsidRPr="00472572" w:rsidRDefault="00472572" w:rsidP="00472572">
            <w:r w:rsidRPr="00472572">
              <w:t>3.634165</w:t>
            </w:r>
          </w:p>
        </w:tc>
        <w:tc>
          <w:tcPr>
            <w:tcW w:w="960" w:type="dxa"/>
            <w:noWrap/>
            <w:hideMark/>
          </w:tcPr>
          <w:p w14:paraId="232CF182" w14:textId="77777777" w:rsidR="00472572" w:rsidRPr="00472572" w:rsidRDefault="00472572" w:rsidP="00472572">
            <w:r w:rsidRPr="00472572">
              <w:t>7.758667</w:t>
            </w:r>
          </w:p>
        </w:tc>
        <w:tc>
          <w:tcPr>
            <w:tcW w:w="960" w:type="dxa"/>
            <w:noWrap/>
            <w:hideMark/>
          </w:tcPr>
          <w:p w14:paraId="0E39DB40" w14:textId="77777777" w:rsidR="00472572" w:rsidRPr="00472572" w:rsidRDefault="00472572" w:rsidP="00472572">
            <w:r w:rsidRPr="00472572">
              <w:t>9.890347</w:t>
            </w:r>
          </w:p>
        </w:tc>
        <w:tc>
          <w:tcPr>
            <w:tcW w:w="960" w:type="dxa"/>
            <w:noWrap/>
            <w:hideMark/>
          </w:tcPr>
          <w:p w14:paraId="5C9CE39D" w14:textId="77777777" w:rsidR="00472572" w:rsidRPr="00472572" w:rsidRDefault="00472572" w:rsidP="00472572">
            <w:r w:rsidRPr="00472572">
              <w:t>11.10753</w:t>
            </w:r>
          </w:p>
        </w:tc>
      </w:tr>
      <w:tr w:rsidR="00472572" w:rsidRPr="00472572" w14:paraId="19EE99C8" w14:textId="77777777" w:rsidTr="00472572">
        <w:trPr>
          <w:trHeight w:val="300"/>
        </w:trPr>
        <w:tc>
          <w:tcPr>
            <w:tcW w:w="960" w:type="dxa"/>
            <w:noWrap/>
            <w:hideMark/>
          </w:tcPr>
          <w:p w14:paraId="49CE6B7B" w14:textId="77777777" w:rsidR="00472572" w:rsidRPr="00472572" w:rsidRDefault="00472572" w:rsidP="00472572">
            <w:r w:rsidRPr="00472572">
              <w:t>8.374919</w:t>
            </w:r>
          </w:p>
        </w:tc>
        <w:tc>
          <w:tcPr>
            <w:tcW w:w="960" w:type="dxa"/>
            <w:noWrap/>
            <w:hideMark/>
          </w:tcPr>
          <w:p w14:paraId="0EFE2700" w14:textId="77777777" w:rsidR="00472572" w:rsidRPr="00472572" w:rsidRDefault="00472572" w:rsidP="00472572">
            <w:r w:rsidRPr="00472572">
              <w:t>4.991546</w:t>
            </w:r>
          </w:p>
        </w:tc>
        <w:tc>
          <w:tcPr>
            <w:tcW w:w="960" w:type="dxa"/>
            <w:noWrap/>
            <w:hideMark/>
          </w:tcPr>
          <w:p w14:paraId="472AF242" w14:textId="77777777" w:rsidR="00472572" w:rsidRPr="00472572" w:rsidRDefault="00472572" w:rsidP="00472572">
            <w:r w:rsidRPr="00472572">
              <w:t>8.494132</w:t>
            </w:r>
          </w:p>
        </w:tc>
        <w:tc>
          <w:tcPr>
            <w:tcW w:w="960" w:type="dxa"/>
            <w:noWrap/>
            <w:hideMark/>
          </w:tcPr>
          <w:p w14:paraId="559C9DD9" w14:textId="77777777" w:rsidR="00472572" w:rsidRPr="00472572" w:rsidRDefault="00472572" w:rsidP="00472572">
            <w:r w:rsidRPr="00472572">
              <w:t>7.147431</w:t>
            </w:r>
          </w:p>
        </w:tc>
        <w:tc>
          <w:tcPr>
            <w:tcW w:w="960" w:type="dxa"/>
            <w:noWrap/>
            <w:hideMark/>
          </w:tcPr>
          <w:p w14:paraId="74607FCC" w14:textId="77777777" w:rsidR="00472572" w:rsidRPr="00472572" w:rsidRDefault="00472572" w:rsidP="00472572">
            <w:r w:rsidRPr="00472572">
              <w:t>6.800638</w:t>
            </w:r>
          </w:p>
        </w:tc>
        <w:tc>
          <w:tcPr>
            <w:tcW w:w="960" w:type="dxa"/>
            <w:noWrap/>
            <w:hideMark/>
          </w:tcPr>
          <w:p w14:paraId="35139984" w14:textId="77777777" w:rsidR="00472572" w:rsidRPr="00472572" w:rsidRDefault="00472572" w:rsidP="00472572">
            <w:r w:rsidRPr="00472572">
              <w:t>8.646793</w:t>
            </w:r>
          </w:p>
        </w:tc>
        <w:tc>
          <w:tcPr>
            <w:tcW w:w="960" w:type="dxa"/>
            <w:noWrap/>
            <w:hideMark/>
          </w:tcPr>
          <w:p w14:paraId="4BF51FB7" w14:textId="77777777" w:rsidR="00472572" w:rsidRPr="00472572" w:rsidRDefault="00472572" w:rsidP="00472572">
            <w:r w:rsidRPr="00472572">
              <w:t>4.918747</w:t>
            </w:r>
          </w:p>
        </w:tc>
        <w:tc>
          <w:tcPr>
            <w:tcW w:w="960" w:type="dxa"/>
            <w:noWrap/>
            <w:hideMark/>
          </w:tcPr>
          <w:p w14:paraId="15CE8341" w14:textId="77777777" w:rsidR="00472572" w:rsidRPr="00472572" w:rsidRDefault="00472572" w:rsidP="00472572">
            <w:r w:rsidRPr="00472572">
              <w:t>5.995571</w:t>
            </w:r>
          </w:p>
        </w:tc>
        <w:tc>
          <w:tcPr>
            <w:tcW w:w="960" w:type="dxa"/>
            <w:noWrap/>
            <w:hideMark/>
          </w:tcPr>
          <w:p w14:paraId="2E8E0AF0" w14:textId="77777777" w:rsidR="00472572" w:rsidRPr="00472572" w:rsidRDefault="00472572" w:rsidP="00472572">
            <w:r w:rsidRPr="00472572">
              <w:t>8.711453</w:t>
            </w:r>
          </w:p>
        </w:tc>
        <w:tc>
          <w:tcPr>
            <w:tcW w:w="960" w:type="dxa"/>
            <w:noWrap/>
            <w:hideMark/>
          </w:tcPr>
          <w:p w14:paraId="1A46671E" w14:textId="77777777" w:rsidR="00472572" w:rsidRPr="00472572" w:rsidRDefault="00472572" w:rsidP="00472572">
            <w:r w:rsidRPr="00472572">
              <w:t>9.404007</w:t>
            </w:r>
          </w:p>
        </w:tc>
      </w:tr>
      <w:tr w:rsidR="00472572" w:rsidRPr="00472572" w14:paraId="317105B8" w14:textId="77777777" w:rsidTr="00472572">
        <w:trPr>
          <w:trHeight w:val="300"/>
        </w:trPr>
        <w:tc>
          <w:tcPr>
            <w:tcW w:w="960" w:type="dxa"/>
            <w:noWrap/>
            <w:hideMark/>
          </w:tcPr>
          <w:p w14:paraId="718E43C0" w14:textId="77777777" w:rsidR="00472572" w:rsidRPr="00472572" w:rsidRDefault="00472572" w:rsidP="00472572">
            <w:r w:rsidRPr="00472572">
              <w:t>8.252009</w:t>
            </w:r>
          </w:p>
        </w:tc>
        <w:tc>
          <w:tcPr>
            <w:tcW w:w="960" w:type="dxa"/>
            <w:noWrap/>
            <w:hideMark/>
          </w:tcPr>
          <w:p w14:paraId="79CA227E" w14:textId="77777777" w:rsidR="00472572" w:rsidRPr="00472572" w:rsidRDefault="00472572" w:rsidP="00472572">
            <w:r w:rsidRPr="00472572">
              <w:t>6.780687</w:t>
            </w:r>
          </w:p>
        </w:tc>
        <w:tc>
          <w:tcPr>
            <w:tcW w:w="960" w:type="dxa"/>
            <w:noWrap/>
            <w:hideMark/>
          </w:tcPr>
          <w:p w14:paraId="5A9A44D1" w14:textId="77777777" w:rsidR="00472572" w:rsidRPr="00472572" w:rsidRDefault="00472572" w:rsidP="00472572">
            <w:r w:rsidRPr="00472572">
              <w:t>4.680262</w:t>
            </w:r>
          </w:p>
        </w:tc>
        <w:tc>
          <w:tcPr>
            <w:tcW w:w="960" w:type="dxa"/>
            <w:noWrap/>
            <w:hideMark/>
          </w:tcPr>
          <w:p w14:paraId="6B4EE84E" w14:textId="77777777" w:rsidR="00472572" w:rsidRPr="00472572" w:rsidRDefault="00472572" w:rsidP="00472572">
            <w:r w:rsidRPr="00472572">
              <w:t>7.17579</w:t>
            </w:r>
          </w:p>
        </w:tc>
        <w:tc>
          <w:tcPr>
            <w:tcW w:w="960" w:type="dxa"/>
            <w:noWrap/>
            <w:hideMark/>
          </w:tcPr>
          <w:p w14:paraId="4D32E522" w14:textId="77777777" w:rsidR="00472572" w:rsidRPr="00472572" w:rsidRDefault="00472572" w:rsidP="00472572">
            <w:r w:rsidRPr="00472572">
              <w:t>8.850444</w:t>
            </w:r>
          </w:p>
        </w:tc>
        <w:tc>
          <w:tcPr>
            <w:tcW w:w="960" w:type="dxa"/>
            <w:noWrap/>
            <w:hideMark/>
          </w:tcPr>
          <w:p w14:paraId="348D194D" w14:textId="77777777" w:rsidR="00472572" w:rsidRPr="00472572" w:rsidRDefault="00472572" w:rsidP="00472572">
            <w:r w:rsidRPr="00472572">
              <w:t>8.259087</w:t>
            </w:r>
          </w:p>
        </w:tc>
        <w:tc>
          <w:tcPr>
            <w:tcW w:w="960" w:type="dxa"/>
            <w:noWrap/>
            <w:hideMark/>
          </w:tcPr>
          <w:p w14:paraId="2410718C" w14:textId="77777777" w:rsidR="00472572" w:rsidRPr="00472572" w:rsidRDefault="00472572" w:rsidP="00472572">
            <w:r w:rsidRPr="00472572">
              <w:t>12.21901</w:t>
            </w:r>
          </w:p>
        </w:tc>
        <w:tc>
          <w:tcPr>
            <w:tcW w:w="960" w:type="dxa"/>
            <w:noWrap/>
            <w:hideMark/>
          </w:tcPr>
          <w:p w14:paraId="25E0C1C8" w14:textId="77777777" w:rsidR="00472572" w:rsidRPr="00472572" w:rsidRDefault="00472572" w:rsidP="00472572">
            <w:r w:rsidRPr="00472572">
              <w:t>6.367842</w:t>
            </w:r>
          </w:p>
        </w:tc>
        <w:tc>
          <w:tcPr>
            <w:tcW w:w="960" w:type="dxa"/>
            <w:noWrap/>
            <w:hideMark/>
          </w:tcPr>
          <w:p w14:paraId="3A76D8CB" w14:textId="77777777" w:rsidR="00472572" w:rsidRPr="00472572" w:rsidRDefault="00472572" w:rsidP="00472572">
            <w:r w:rsidRPr="00472572">
              <w:t>2.627376</w:t>
            </w:r>
          </w:p>
        </w:tc>
        <w:tc>
          <w:tcPr>
            <w:tcW w:w="960" w:type="dxa"/>
            <w:noWrap/>
            <w:hideMark/>
          </w:tcPr>
          <w:p w14:paraId="7C67B3FE" w14:textId="77777777" w:rsidR="00472572" w:rsidRPr="00472572" w:rsidRDefault="00472572" w:rsidP="00472572">
            <w:r w:rsidRPr="00472572">
              <w:t>3.32672</w:t>
            </w:r>
          </w:p>
        </w:tc>
      </w:tr>
      <w:tr w:rsidR="00472572" w:rsidRPr="00472572" w14:paraId="07447CBB" w14:textId="77777777" w:rsidTr="00472572">
        <w:trPr>
          <w:trHeight w:val="300"/>
        </w:trPr>
        <w:tc>
          <w:tcPr>
            <w:tcW w:w="960" w:type="dxa"/>
            <w:noWrap/>
            <w:hideMark/>
          </w:tcPr>
          <w:p w14:paraId="57F533CB" w14:textId="77777777" w:rsidR="00472572" w:rsidRPr="00472572" w:rsidRDefault="00472572" w:rsidP="00472572">
            <w:r w:rsidRPr="00472572">
              <w:t>2.784106</w:t>
            </w:r>
          </w:p>
        </w:tc>
        <w:tc>
          <w:tcPr>
            <w:tcW w:w="960" w:type="dxa"/>
            <w:noWrap/>
            <w:hideMark/>
          </w:tcPr>
          <w:p w14:paraId="74D0C550" w14:textId="77777777" w:rsidR="00472572" w:rsidRPr="00472572" w:rsidRDefault="00472572" w:rsidP="00472572">
            <w:r w:rsidRPr="00472572">
              <w:t>6.685362</w:t>
            </w:r>
          </w:p>
        </w:tc>
        <w:tc>
          <w:tcPr>
            <w:tcW w:w="960" w:type="dxa"/>
            <w:noWrap/>
            <w:hideMark/>
          </w:tcPr>
          <w:p w14:paraId="082E94B6" w14:textId="77777777" w:rsidR="00472572" w:rsidRPr="00472572" w:rsidRDefault="00472572" w:rsidP="00472572">
            <w:r w:rsidRPr="00472572">
              <w:t>3.758944</w:t>
            </w:r>
          </w:p>
        </w:tc>
        <w:tc>
          <w:tcPr>
            <w:tcW w:w="960" w:type="dxa"/>
            <w:noWrap/>
            <w:hideMark/>
          </w:tcPr>
          <w:p w14:paraId="7E0BCD53" w14:textId="77777777" w:rsidR="00472572" w:rsidRPr="00472572" w:rsidRDefault="00472572" w:rsidP="00472572">
            <w:r w:rsidRPr="00472572">
              <w:t>7.605582</w:t>
            </w:r>
          </w:p>
        </w:tc>
        <w:tc>
          <w:tcPr>
            <w:tcW w:w="960" w:type="dxa"/>
            <w:noWrap/>
            <w:hideMark/>
          </w:tcPr>
          <w:p w14:paraId="25D0E6BC" w14:textId="77777777" w:rsidR="00472572" w:rsidRPr="00472572" w:rsidRDefault="00472572" w:rsidP="00472572">
            <w:r w:rsidRPr="00472572">
              <w:t>1.14197</w:t>
            </w:r>
          </w:p>
        </w:tc>
        <w:tc>
          <w:tcPr>
            <w:tcW w:w="960" w:type="dxa"/>
            <w:noWrap/>
            <w:hideMark/>
          </w:tcPr>
          <w:p w14:paraId="5A307E41" w14:textId="77777777" w:rsidR="00472572" w:rsidRPr="00472572" w:rsidRDefault="00472572" w:rsidP="00472572">
            <w:r w:rsidRPr="00472572">
              <w:t>8.562343</w:t>
            </w:r>
          </w:p>
        </w:tc>
        <w:tc>
          <w:tcPr>
            <w:tcW w:w="960" w:type="dxa"/>
            <w:noWrap/>
            <w:hideMark/>
          </w:tcPr>
          <w:p w14:paraId="11687A27" w14:textId="77777777" w:rsidR="00472572" w:rsidRPr="00472572" w:rsidRDefault="00472572" w:rsidP="00472572">
            <w:r w:rsidRPr="00472572">
              <w:t>8.606757</w:t>
            </w:r>
          </w:p>
        </w:tc>
        <w:tc>
          <w:tcPr>
            <w:tcW w:w="960" w:type="dxa"/>
            <w:noWrap/>
            <w:hideMark/>
          </w:tcPr>
          <w:p w14:paraId="7022EB47" w14:textId="77777777" w:rsidR="00472572" w:rsidRPr="00472572" w:rsidRDefault="00472572" w:rsidP="00472572">
            <w:r w:rsidRPr="00472572">
              <w:t>7.132525</w:t>
            </w:r>
          </w:p>
        </w:tc>
        <w:tc>
          <w:tcPr>
            <w:tcW w:w="960" w:type="dxa"/>
            <w:noWrap/>
            <w:hideMark/>
          </w:tcPr>
          <w:p w14:paraId="06A8FD14" w14:textId="77777777" w:rsidR="00472572" w:rsidRPr="00472572" w:rsidRDefault="00472572" w:rsidP="00472572">
            <w:r w:rsidRPr="00472572">
              <w:t>8.042631</w:t>
            </w:r>
          </w:p>
        </w:tc>
        <w:tc>
          <w:tcPr>
            <w:tcW w:w="960" w:type="dxa"/>
            <w:noWrap/>
            <w:hideMark/>
          </w:tcPr>
          <w:p w14:paraId="1C01AC87" w14:textId="77777777" w:rsidR="00472572" w:rsidRPr="00472572" w:rsidRDefault="00472572" w:rsidP="00472572">
            <w:r w:rsidRPr="00472572">
              <w:t>12.31368</w:t>
            </w:r>
          </w:p>
        </w:tc>
      </w:tr>
      <w:tr w:rsidR="00472572" w:rsidRPr="00472572" w14:paraId="56D4BA64" w14:textId="77777777" w:rsidTr="00472572">
        <w:trPr>
          <w:trHeight w:val="300"/>
        </w:trPr>
        <w:tc>
          <w:tcPr>
            <w:tcW w:w="960" w:type="dxa"/>
            <w:noWrap/>
            <w:hideMark/>
          </w:tcPr>
          <w:p w14:paraId="6971C28F" w14:textId="77777777" w:rsidR="00472572" w:rsidRPr="00472572" w:rsidRDefault="00472572" w:rsidP="00472572">
            <w:r w:rsidRPr="00472572">
              <w:t>7.366497</w:t>
            </w:r>
          </w:p>
        </w:tc>
        <w:tc>
          <w:tcPr>
            <w:tcW w:w="960" w:type="dxa"/>
            <w:noWrap/>
            <w:hideMark/>
          </w:tcPr>
          <w:p w14:paraId="4C41E3BB" w14:textId="77777777" w:rsidR="00472572" w:rsidRPr="00472572" w:rsidRDefault="00472572" w:rsidP="00472572">
            <w:r w:rsidRPr="00472572">
              <w:t>7.449764</w:t>
            </w:r>
          </w:p>
        </w:tc>
        <w:tc>
          <w:tcPr>
            <w:tcW w:w="960" w:type="dxa"/>
            <w:noWrap/>
            <w:hideMark/>
          </w:tcPr>
          <w:p w14:paraId="16CA5979" w14:textId="77777777" w:rsidR="00472572" w:rsidRPr="00472572" w:rsidRDefault="00472572" w:rsidP="00472572">
            <w:r w:rsidRPr="00472572">
              <w:t>6.356741</w:t>
            </w:r>
          </w:p>
        </w:tc>
        <w:tc>
          <w:tcPr>
            <w:tcW w:w="960" w:type="dxa"/>
            <w:noWrap/>
            <w:hideMark/>
          </w:tcPr>
          <w:p w14:paraId="6BD736F2" w14:textId="77777777" w:rsidR="00472572" w:rsidRPr="00472572" w:rsidRDefault="00472572" w:rsidP="00472572">
            <w:r w:rsidRPr="00472572">
              <w:t>6.457597</w:t>
            </w:r>
          </w:p>
        </w:tc>
        <w:tc>
          <w:tcPr>
            <w:tcW w:w="960" w:type="dxa"/>
            <w:noWrap/>
            <w:hideMark/>
          </w:tcPr>
          <w:p w14:paraId="3A63C066" w14:textId="77777777" w:rsidR="00472572" w:rsidRPr="00472572" w:rsidRDefault="00472572" w:rsidP="00472572">
            <w:r w:rsidRPr="00472572">
              <w:t>11.53589</w:t>
            </w:r>
          </w:p>
        </w:tc>
        <w:tc>
          <w:tcPr>
            <w:tcW w:w="960" w:type="dxa"/>
            <w:noWrap/>
            <w:hideMark/>
          </w:tcPr>
          <w:p w14:paraId="1FD8E4D8" w14:textId="77777777" w:rsidR="00472572" w:rsidRPr="00472572" w:rsidRDefault="00472572" w:rsidP="00472572">
            <w:r w:rsidRPr="00472572">
              <w:t>8.21753</w:t>
            </w:r>
          </w:p>
        </w:tc>
        <w:tc>
          <w:tcPr>
            <w:tcW w:w="960" w:type="dxa"/>
            <w:noWrap/>
            <w:hideMark/>
          </w:tcPr>
          <w:p w14:paraId="5ECFF980" w14:textId="77777777" w:rsidR="00472572" w:rsidRPr="00472572" w:rsidRDefault="00472572" w:rsidP="00472572">
            <w:r w:rsidRPr="00472572">
              <w:t>7.223147</w:t>
            </w:r>
          </w:p>
        </w:tc>
        <w:tc>
          <w:tcPr>
            <w:tcW w:w="960" w:type="dxa"/>
            <w:noWrap/>
            <w:hideMark/>
          </w:tcPr>
          <w:p w14:paraId="6BA384D4" w14:textId="77777777" w:rsidR="00472572" w:rsidRPr="00472572" w:rsidRDefault="00472572" w:rsidP="00472572">
            <w:r w:rsidRPr="00472572">
              <w:t>7.82796</w:t>
            </w:r>
          </w:p>
        </w:tc>
        <w:tc>
          <w:tcPr>
            <w:tcW w:w="960" w:type="dxa"/>
            <w:noWrap/>
            <w:hideMark/>
          </w:tcPr>
          <w:p w14:paraId="7B2BB757" w14:textId="77777777" w:rsidR="00472572" w:rsidRPr="00472572" w:rsidRDefault="00472572" w:rsidP="00472572">
            <w:r w:rsidRPr="00472572">
              <w:t>7.545286</w:t>
            </w:r>
          </w:p>
        </w:tc>
        <w:tc>
          <w:tcPr>
            <w:tcW w:w="960" w:type="dxa"/>
            <w:noWrap/>
            <w:hideMark/>
          </w:tcPr>
          <w:p w14:paraId="57258E66" w14:textId="77777777" w:rsidR="00472572" w:rsidRPr="00472572" w:rsidRDefault="00472572" w:rsidP="00472572">
            <w:r w:rsidRPr="00472572">
              <w:t>8.918757</w:t>
            </w:r>
          </w:p>
        </w:tc>
      </w:tr>
      <w:tr w:rsidR="00472572" w:rsidRPr="00472572" w14:paraId="1F914D09" w14:textId="77777777" w:rsidTr="00472572">
        <w:trPr>
          <w:trHeight w:val="300"/>
        </w:trPr>
        <w:tc>
          <w:tcPr>
            <w:tcW w:w="960" w:type="dxa"/>
            <w:noWrap/>
            <w:hideMark/>
          </w:tcPr>
          <w:p w14:paraId="39FF7847" w14:textId="77777777" w:rsidR="00472572" w:rsidRPr="00472572" w:rsidRDefault="00472572" w:rsidP="00472572">
            <w:r w:rsidRPr="00472572">
              <w:t>8.729406</w:t>
            </w:r>
          </w:p>
        </w:tc>
        <w:tc>
          <w:tcPr>
            <w:tcW w:w="960" w:type="dxa"/>
            <w:noWrap/>
            <w:hideMark/>
          </w:tcPr>
          <w:p w14:paraId="18B60F7E" w14:textId="77777777" w:rsidR="00472572" w:rsidRPr="00472572" w:rsidRDefault="00472572" w:rsidP="00472572">
            <w:r w:rsidRPr="00472572">
              <w:t>3.637095</w:t>
            </w:r>
          </w:p>
        </w:tc>
        <w:tc>
          <w:tcPr>
            <w:tcW w:w="960" w:type="dxa"/>
            <w:noWrap/>
            <w:hideMark/>
          </w:tcPr>
          <w:p w14:paraId="1B7D0421" w14:textId="77777777" w:rsidR="00472572" w:rsidRPr="00472572" w:rsidRDefault="00472572" w:rsidP="00472572">
            <w:r w:rsidRPr="00472572">
              <w:t>3.328197</w:t>
            </w:r>
          </w:p>
        </w:tc>
        <w:tc>
          <w:tcPr>
            <w:tcW w:w="960" w:type="dxa"/>
            <w:noWrap/>
            <w:hideMark/>
          </w:tcPr>
          <w:p w14:paraId="26143809" w14:textId="77777777" w:rsidR="00472572" w:rsidRPr="00472572" w:rsidRDefault="00472572" w:rsidP="00472572">
            <w:r w:rsidRPr="00472572">
              <w:t>8.926978</w:t>
            </w:r>
          </w:p>
        </w:tc>
        <w:tc>
          <w:tcPr>
            <w:tcW w:w="960" w:type="dxa"/>
            <w:noWrap/>
            <w:hideMark/>
          </w:tcPr>
          <w:p w14:paraId="70B68722" w14:textId="77777777" w:rsidR="00472572" w:rsidRPr="00472572" w:rsidRDefault="00472572" w:rsidP="00472572">
            <w:r w:rsidRPr="00472572">
              <w:t>8.763516</w:t>
            </w:r>
          </w:p>
        </w:tc>
        <w:tc>
          <w:tcPr>
            <w:tcW w:w="960" w:type="dxa"/>
            <w:noWrap/>
            <w:hideMark/>
          </w:tcPr>
          <w:p w14:paraId="256B29B3" w14:textId="77777777" w:rsidR="00472572" w:rsidRPr="00472572" w:rsidRDefault="00472572" w:rsidP="00472572">
            <w:r w:rsidRPr="00472572">
              <w:t>7.42161</w:t>
            </w:r>
          </w:p>
        </w:tc>
        <w:tc>
          <w:tcPr>
            <w:tcW w:w="960" w:type="dxa"/>
            <w:noWrap/>
            <w:hideMark/>
          </w:tcPr>
          <w:p w14:paraId="1B2B85BB" w14:textId="77777777" w:rsidR="00472572" w:rsidRPr="00472572" w:rsidRDefault="00472572" w:rsidP="00472572">
            <w:r w:rsidRPr="00472572">
              <w:t>8.299753</w:t>
            </w:r>
          </w:p>
        </w:tc>
        <w:tc>
          <w:tcPr>
            <w:tcW w:w="960" w:type="dxa"/>
            <w:noWrap/>
            <w:hideMark/>
          </w:tcPr>
          <w:p w14:paraId="6FB61845" w14:textId="77777777" w:rsidR="00472572" w:rsidRPr="00472572" w:rsidRDefault="00472572" w:rsidP="00472572">
            <w:r w:rsidRPr="00472572">
              <w:t>8.731073</w:t>
            </w:r>
          </w:p>
        </w:tc>
        <w:tc>
          <w:tcPr>
            <w:tcW w:w="960" w:type="dxa"/>
            <w:noWrap/>
            <w:hideMark/>
          </w:tcPr>
          <w:p w14:paraId="37CDF7E4" w14:textId="77777777" w:rsidR="00472572" w:rsidRPr="00472572" w:rsidRDefault="00472572" w:rsidP="00472572">
            <w:r w:rsidRPr="00472572">
              <w:t>3.217482</w:t>
            </w:r>
          </w:p>
        </w:tc>
        <w:tc>
          <w:tcPr>
            <w:tcW w:w="960" w:type="dxa"/>
            <w:noWrap/>
            <w:hideMark/>
          </w:tcPr>
          <w:p w14:paraId="73ABC429" w14:textId="77777777" w:rsidR="00472572" w:rsidRPr="00472572" w:rsidRDefault="00472572" w:rsidP="00472572">
            <w:r w:rsidRPr="00472572">
              <w:t>3.239328</w:t>
            </w:r>
          </w:p>
        </w:tc>
      </w:tr>
      <w:tr w:rsidR="00472572" w:rsidRPr="00472572" w14:paraId="13F84CE6" w14:textId="77777777" w:rsidTr="00472572">
        <w:trPr>
          <w:trHeight w:val="300"/>
        </w:trPr>
        <w:tc>
          <w:tcPr>
            <w:tcW w:w="960" w:type="dxa"/>
            <w:noWrap/>
            <w:hideMark/>
          </w:tcPr>
          <w:p w14:paraId="24451ABA" w14:textId="77777777" w:rsidR="00472572" w:rsidRPr="00472572" w:rsidRDefault="00472572" w:rsidP="00472572">
            <w:r w:rsidRPr="00472572">
              <w:t>3.575057</w:t>
            </w:r>
          </w:p>
        </w:tc>
        <w:tc>
          <w:tcPr>
            <w:tcW w:w="960" w:type="dxa"/>
            <w:noWrap/>
            <w:hideMark/>
          </w:tcPr>
          <w:p w14:paraId="0A1F1DDA" w14:textId="77777777" w:rsidR="00472572" w:rsidRPr="00472572" w:rsidRDefault="00472572" w:rsidP="00472572">
            <w:r w:rsidRPr="00472572">
              <w:t>7.045734</w:t>
            </w:r>
          </w:p>
        </w:tc>
        <w:tc>
          <w:tcPr>
            <w:tcW w:w="960" w:type="dxa"/>
            <w:noWrap/>
            <w:hideMark/>
          </w:tcPr>
          <w:p w14:paraId="66C8E439" w14:textId="77777777" w:rsidR="00472572" w:rsidRPr="00472572" w:rsidRDefault="00472572" w:rsidP="00472572">
            <w:r w:rsidRPr="00472572">
              <w:t>11.87541</w:t>
            </w:r>
          </w:p>
        </w:tc>
        <w:tc>
          <w:tcPr>
            <w:tcW w:w="960" w:type="dxa"/>
            <w:noWrap/>
            <w:hideMark/>
          </w:tcPr>
          <w:p w14:paraId="43E8491B" w14:textId="77777777" w:rsidR="00472572" w:rsidRPr="00472572" w:rsidRDefault="00472572" w:rsidP="00472572">
            <w:r w:rsidRPr="00472572">
              <w:t>7.499659</w:t>
            </w:r>
          </w:p>
        </w:tc>
        <w:tc>
          <w:tcPr>
            <w:tcW w:w="960" w:type="dxa"/>
            <w:noWrap/>
            <w:hideMark/>
          </w:tcPr>
          <w:p w14:paraId="414967F3" w14:textId="77777777" w:rsidR="00472572" w:rsidRPr="00472572" w:rsidRDefault="00472572" w:rsidP="00472572">
            <w:r w:rsidRPr="00472572">
              <w:t>6.850935</w:t>
            </w:r>
          </w:p>
        </w:tc>
        <w:tc>
          <w:tcPr>
            <w:tcW w:w="960" w:type="dxa"/>
            <w:noWrap/>
            <w:hideMark/>
          </w:tcPr>
          <w:p w14:paraId="3825B8A2" w14:textId="77777777" w:rsidR="00472572" w:rsidRPr="00472572" w:rsidRDefault="00472572" w:rsidP="00472572">
            <w:r w:rsidRPr="00472572">
              <w:t>5.734439</w:t>
            </w:r>
          </w:p>
        </w:tc>
        <w:tc>
          <w:tcPr>
            <w:tcW w:w="960" w:type="dxa"/>
            <w:noWrap/>
            <w:hideMark/>
          </w:tcPr>
          <w:p w14:paraId="1A28F326" w14:textId="77777777" w:rsidR="00472572" w:rsidRPr="00472572" w:rsidRDefault="00472572" w:rsidP="00472572">
            <w:r w:rsidRPr="00472572">
              <w:t>8.559898</w:t>
            </w:r>
          </w:p>
        </w:tc>
        <w:tc>
          <w:tcPr>
            <w:tcW w:w="960" w:type="dxa"/>
            <w:noWrap/>
            <w:hideMark/>
          </w:tcPr>
          <w:p w14:paraId="3004B98B" w14:textId="77777777" w:rsidR="00472572" w:rsidRPr="00472572" w:rsidRDefault="00472572" w:rsidP="00472572">
            <w:r w:rsidRPr="00472572">
              <w:t>8.920597</w:t>
            </w:r>
          </w:p>
        </w:tc>
        <w:tc>
          <w:tcPr>
            <w:tcW w:w="960" w:type="dxa"/>
            <w:noWrap/>
            <w:hideMark/>
          </w:tcPr>
          <w:p w14:paraId="404EE0F0" w14:textId="77777777" w:rsidR="00472572" w:rsidRPr="00472572" w:rsidRDefault="00472572" w:rsidP="00472572">
            <w:r w:rsidRPr="00472572">
              <w:t>12.29899</w:t>
            </w:r>
          </w:p>
        </w:tc>
        <w:tc>
          <w:tcPr>
            <w:tcW w:w="960" w:type="dxa"/>
            <w:noWrap/>
            <w:hideMark/>
          </w:tcPr>
          <w:p w14:paraId="2D18300E" w14:textId="77777777" w:rsidR="00472572" w:rsidRPr="00472572" w:rsidRDefault="00472572" w:rsidP="00472572">
            <w:r w:rsidRPr="00472572">
              <w:t>11.9915</w:t>
            </w:r>
          </w:p>
        </w:tc>
      </w:tr>
      <w:tr w:rsidR="00472572" w:rsidRPr="00472572" w14:paraId="5BDF0367" w14:textId="77777777" w:rsidTr="00472572">
        <w:trPr>
          <w:trHeight w:val="300"/>
        </w:trPr>
        <w:tc>
          <w:tcPr>
            <w:tcW w:w="960" w:type="dxa"/>
            <w:noWrap/>
            <w:hideMark/>
          </w:tcPr>
          <w:p w14:paraId="37AAD5CB" w14:textId="77777777" w:rsidR="00472572" w:rsidRPr="00472572" w:rsidRDefault="00472572" w:rsidP="00472572">
            <w:pPr>
              <w:rPr>
                <w:b/>
                <w:bCs/>
              </w:rPr>
            </w:pPr>
            <w:r w:rsidRPr="00472572">
              <w:rPr>
                <w:b/>
                <w:bCs/>
              </w:rPr>
              <w:t>6.736085</w:t>
            </w:r>
          </w:p>
        </w:tc>
        <w:tc>
          <w:tcPr>
            <w:tcW w:w="960" w:type="dxa"/>
            <w:noWrap/>
            <w:hideMark/>
          </w:tcPr>
          <w:p w14:paraId="2FD8961A" w14:textId="77777777" w:rsidR="00472572" w:rsidRPr="00472572" w:rsidRDefault="00472572" w:rsidP="00472572">
            <w:pPr>
              <w:rPr>
                <w:b/>
                <w:bCs/>
              </w:rPr>
            </w:pPr>
            <w:r w:rsidRPr="00472572">
              <w:rPr>
                <w:b/>
                <w:bCs/>
              </w:rPr>
              <w:t>6.511361</w:t>
            </w:r>
          </w:p>
        </w:tc>
        <w:tc>
          <w:tcPr>
            <w:tcW w:w="960" w:type="dxa"/>
            <w:noWrap/>
            <w:hideMark/>
          </w:tcPr>
          <w:p w14:paraId="2303369E" w14:textId="77777777" w:rsidR="00472572" w:rsidRPr="00472572" w:rsidRDefault="00472572" w:rsidP="00472572">
            <w:pPr>
              <w:rPr>
                <w:b/>
                <w:bCs/>
              </w:rPr>
            </w:pPr>
            <w:r w:rsidRPr="00472572">
              <w:rPr>
                <w:b/>
                <w:bCs/>
              </w:rPr>
              <w:t>7.257679</w:t>
            </w:r>
          </w:p>
        </w:tc>
        <w:tc>
          <w:tcPr>
            <w:tcW w:w="960" w:type="dxa"/>
            <w:noWrap/>
            <w:hideMark/>
          </w:tcPr>
          <w:p w14:paraId="4D5316B3" w14:textId="77777777" w:rsidR="00472572" w:rsidRPr="00472572" w:rsidRDefault="00472572" w:rsidP="00472572">
            <w:pPr>
              <w:rPr>
                <w:b/>
                <w:bCs/>
              </w:rPr>
            </w:pPr>
            <w:r w:rsidRPr="00472572">
              <w:rPr>
                <w:b/>
                <w:bCs/>
              </w:rPr>
              <w:t>7.297581</w:t>
            </w:r>
          </w:p>
        </w:tc>
        <w:tc>
          <w:tcPr>
            <w:tcW w:w="960" w:type="dxa"/>
            <w:noWrap/>
            <w:hideMark/>
          </w:tcPr>
          <w:p w14:paraId="079ABFED" w14:textId="77777777" w:rsidR="00472572" w:rsidRPr="00472572" w:rsidRDefault="00472572" w:rsidP="00472572">
            <w:pPr>
              <w:rPr>
                <w:b/>
                <w:bCs/>
              </w:rPr>
            </w:pPr>
            <w:r w:rsidRPr="00472572">
              <w:rPr>
                <w:b/>
                <w:bCs/>
              </w:rPr>
              <w:t>7.058003</w:t>
            </w:r>
          </w:p>
        </w:tc>
        <w:tc>
          <w:tcPr>
            <w:tcW w:w="960" w:type="dxa"/>
            <w:noWrap/>
            <w:hideMark/>
          </w:tcPr>
          <w:p w14:paraId="56C193FB" w14:textId="77777777" w:rsidR="00472572" w:rsidRPr="00472572" w:rsidRDefault="00472572" w:rsidP="00472572">
            <w:pPr>
              <w:rPr>
                <w:b/>
                <w:bCs/>
              </w:rPr>
            </w:pPr>
            <w:r w:rsidRPr="00472572">
              <w:rPr>
                <w:b/>
                <w:bCs/>
              </w:rPr>
              <w:t>8.088634</w:t>
            </w:r>
          </w:p>
        </w:tc>
        <w:tc>
          <w:tcPr>
            <w:tcW w:w="960" w:type="dxa"/>
            <w:noWrap/>
            <w:hideMark/>
          </w:tcPr>
          <w:p w14:paraId="5B56D674" w14:textId="77777777" w:rsidR="00472572" w:rsidRPr="00472572" w:rsidRDefault="00472572" w:rsidP="00472572">
            <w:pPr>
              <w:rPr>
                <w:b/>
                <w:bCs/>
              </w:rPr>
            </w:pPr>
            <w:r w:rsidRPr="00472572">
              <w:rPr>
                <w:b/>
                <w:bCs/>
              </w:rPr>
              <w:t>7.105449</w:t>
            </w:r>
          </w:p>
        </w:tc>
        <w:tc>
          <w:tcPr>
            <w:tcW w:w="960" w:type="dxa"/>
            <w:noWrap/>
            <w:hideMark/>
          </w:tcPr>
          <w:p w14:paraId="2D6E0AEA" w14:textId="77777777" w:rsidR="00472572" w:rsidRPr="00472572" w:rsidRDefault="00472572" w:rsidP="00472572">
            <w:pPr>
              <w:rPr>
                <w:b/>
                <w:bCs/>
              </w:rPr>
            </w:pPr>
            <w:r w:rsidRPr="00472572">
              <w:rPr>
                <w:b/>
                <w:bCs/>
              </w:rPr>
              <w:t>6.724209</w:t>
            </w:r>
          </w:p>
        </w:tc>
        <w:tc>
          <w:tcPr>
            <w:tcW w:w="960" w:type="dxa"/>
            <w:noWrap/>
            <w:hideMark/>
          </w:tcPr>
          <w:p w14:paraId="71A586A0" w14:textId="77777777" w:rsidR="00472572" w:rsidRPr="00472572" w:rsidRDefault="00472572" w:rsidP="00472572">
            <w:pPr>
              <w:rPr>
                <w:b/>
                <w:bCs/>
              </w:rPr>
            </w:pPr>
            <w:r w:rsidRPr="00472572">
              <w:rPr>
                <w:b/>
                <w:bCs/>
              </w:rPr>
              <w:t>7.710672</w:t>
            </w:r>
          </w:p>
        </w:tc>
        <w:tc>
          <w:tcPr>
            <w:tcW w:w="960" w:type="dxa"/>
            <w:noWrap/>
            <w:hideMark/>
          </w:tcPr>
          <w:p w14:paraId="762A9D3C" w14:textId="77777777" w:rsidR="00472572" w:rsidRPr="00472572" w:rsidRDefault="00472572" w:rsidP="00472572">
            <w:pPr>
              <w:rPr>
                <w:b/>
                <w:bCs/>
              </w:rPr>
            </w:pPr>
            <w:r w:rsidRPr="00472572">
              <w:rPr>
                <w:b/>
                <w:bCs/>
              </w:rPr>
              <w:t>7.013495</w:t>
            </w:r>
          </w:p>
        </w:tc>
      </w:tr>
    </w:tbl>
    <w:p w14:paraId="70546C34" w14:textId="01FF3DD0" w:rsidR="00472572" w:rsidRDefault="00472572" w:rsidP="00DD05AD"/>
    <w:p w14:paraId="02C90B16" w14:textId="77777777" w:rsidR="00472572" w:rsidRDefault="00472572" w:rsidP="00DD05AD">
      <w:r>
        <w:t>5</w:t>
      </w:r>
      <w:r w:rsidRPr="00472572">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472572" w:rsidRPr="00472572" w14:paraId="405B7932" w14:textId="77777777" w:rsidTr="00472572">
        <w:trPr>
          <w:trHeight w:val="300"/>
        </w:trPr>
        <w:tc>
          <w:tcPr>
            <w:tcW w:w="960" w:type="dxa"/>
            <w:noWrap/>
            <w:hideMark/>
          </w:tcPr>
          <w:p w14:paraId="75BAEC2F" w14:textId="77777777" w:rsidR="00472572" w:rsidRPr="00472572" w:rsidRDefault="00472572" w:rsidP="00472572">
            <w:r w:rsidRPr="00472572">
              <w:t>Tx01</w:t>
            </w:r>
          </w:p>
        </w:tc>
        <w:tc>
          <w:tcPr>
            <w:tcW w:w="960" w:type="dxa"/>
            <w:noWrap/>
            <w:hideMark/>
          </w:tcPr>
          <w:p w14:paraId="1F03B2D3" w14:textId="77777777" w:rsidR="00472572" w:rsidRPr="00472572" w:rsidRDefault="00472572" w:rsidP="00472572">
            <w:r w:rsidRPr="00472572">
              <w:t>Tx02</w:t>
            </w:r>
          </w:p>
        </w:tc>
        <w:tc>
          <w:tcPr>
            <w:tcW w:w="960" w:type="dxa"/>
            <w:noWrap/>
            <w:hideMark/>
          </w:tcPr>
          <w:p w14:paraId="6BF01AD9" w14:textId="77777777" w:rsidR="00472572" w:rsidRPr="00472572" w:rsidRDefault="00472572" w:rsidP="00472572">
            <w:r w:rsidRPr="00472572">
              <w:t>Tx03</w:t>
            </w:r>
          </w:p>
        </w:tc>
        <w:tc>
          <w:tcPr>
            <w:tcW w:w="960" w:type="dxa"/>
            <w:noWrap/>
            <w:hideMark/>
          </w:tcPr>
          <w:p w14:paraId="7542DAA2" w14:textId="77777777" w:rsidR="00472572" w:rsidRPr="00472572" w:rsidRDefault="00472572" w:rsidP="00472572">
            <w:r w:rsidRPr="00472572">
              <w:t>Tx04</w:t>
            </w:r>
          </w:p>
        </w:tc>
        <w:tc>
          <w:tcPr>
            <w:tcW w:w="960" w:type="dxa"/>
            <w:noWrap/>
            <w:hideMark/>
          </w:tcPr>
          <w:p w14:paraId="20CA76F5" w14:textId="77777777" w:rsidR="00472572" w:rsidRPr="00472572" w:rsidRDefault="00472572" w:rsidP="00472572">
            <w:r w:rsidRPr="00472572">
              <w:t>Tx05</w:t>
            </w:r>
          </w:p>
        </w:tc>
        <w:tc>
          <w:tcPr>
            <w:tcW w:w="960" w:type="dxa"/>
            <w:noWrap/>
            <w:hideMark/>
          </w:tcPr>
          <w:p w14:paraId="12426375" w14:textId="77777777" w:rsidR="00472572" w:rsidRPr="00472572" w:rsidRDefault="00472572" w:rsidP="00472572">
            <w:r w:rsidRPr="00472572">
              <w:t>Tx06</w:t>
            </w:r>
          </w:p>
        </w:tc>
        <w:tc>
          <w:tcPr>
            <w:tcW w:w="960" w:type="dxa"/>
            <w:noWrap/>
            <w:hideMark/>
          </w:tcPr>
          <w:p w14:paraId="17EE39CD" w14:textId="77777777" w:rsidR="00472572" w:rsidRPr="00472572" w:rsidRDefault="00472572" w:rsidP="00472572">
            <w:r w:rsidRPr="00472572">
              <w:t>Tx07</w:t>
            </w:r>
          </w:p>
        </w:tc>
        <w:tc>
          <w:tcPr>
            <w:tcW w:w="960" w:type="dxa"/>
            <w:noWrap/>
            <w:hideMark/>
          </w:tcPr>
          <w:p w14:paraId="292C2D17" w14:textId="77777777" w:rsidR="00472572" w:rsidRPr="00472572" w:rsidRDefault="00472572" w:rsidP="00472572">
            <w:r w:rsidRPr="00472572">
              <w:t>Tx08</w:t>
            </w:r>
          </w:p>
        </w:tc>
        <w:tc>
          <w:tcPr>
            <w:tcW w:w="960" w:type="dxa"/>
            <w:noWrap/>
            <w:hideMark/>
          </w:tcPr>
          <w:p w14:paraId="1ECA8700" w14:textId="77777777" w:rsidR="00472572" w:rsidRPr="00472572" w:rsidRDefault="00472572" w:rsidP="00472572">
            <w:r w:rsidRPr="00472572">
              <w:t>Tx09</w:t>
            </w:r>
          </w:p>
        </w:tc>
        <w:tc>
          <w:tcPr>
            <w:tcW w:w="960" w:type="dxa"/>
            <w:noWrap/>
            <w:hideMark/>
          </w:tcPr>
          <w:p w14:paraId="5AA9D4F4" w14:textId="77777777" w:rsidR="00472572" w:rsidRPr="00472572" w:rsidRDefault="00472572" w:rsidP="00472572">
            <w:r w:rsidRPr="00472572">
              <w:t>Tx10</w:t>
            </w:r>
          </w:p>
        </w:tc>
      </w:tr>
      <w:tr w:rsidR="00472572" w:rsidRPr="00472572" w14:paraId="124A485F" w14:textId="77777777" w:rsidTr="00472572">
        <w:trPr>
          <w:trHeight w:val="300"/>
        </w:trPr>
        <w:tc>
          <w:tcPr>
            <w:tcW w:w="960" w:type="dxa"/>
            <w:noWrap/>
            <w:hideMark/>
          </w:tcPr>
          <w:p w14:paraId="104543DD" w14:textId="77777777" w:rsidR="00472572" w:rsidRPr="00472572" w:rsidRDefault="00472572" w:rsidP="00472572">
            <w:r w:rsidRPr="00472572">
              <w:t>4.133716</w:t>
            </w:r>
          </w:p>
        </w:tc>
        <w:tc>
          <w:tcPr>
            <w:tcW w:w="960" w:type="dxa"/>
            <w:noWrap/>
            <w:hideMark/>
          </w:tcPr>
          <w:p w14:paraId="4C4940D0" w14:textId="77777777" w:rsidR="00472572" w:rsidRPr="00472572" w:rsidRDefault="00472572" w:rsidP="00472572">
            <w:r w:rsidRPr="00472572">
              <w:t>6.36949</w:t>
            </w:r>
          </w:p>
        </w:tc>
        <w:tc>
          <w:tcPr>
            <w:tcW w:w="960" w:type="dxa"/>
            <w:noWrap/>
            <w:hideMark/>
          </w:tcPr>
          <w:p w14:paraId="31484900" w14:textId="77777777" w:rsidR="00472572" w:rsidRPr="00472572" w:rsidRDefault="00472572" w:rsidP="00472572">
            <w:r w:rsidRPr="00472572">
              <w:t>10.50015</w:t>
            </w:r>
          </w:p>
        </w:tc>
        <w:tc>
          <w:tcPr>
            <w:tcW w:w="960" w:type="dxa"/>
            <w:noWrap/>
            <w:hideMark/>
          </w:tcPr>
          <w:p w14:paraId="3D254BE2" w14:textId="77777777" w:rsidR="00472572" w:rsidRPr="00472572" w:rsidRDefault="00472572" w:rsidP="00472572">
            <w:r w:rsidRPr="00472572">
              <w:t>7.436478</w:t>
            </w:r>
          </w:p>
        </w:tc>
        <w:tc>
          <w:tcPr>
            <w:tcW w:w="960" w:type="dxa"/>
            <w:noWrap/>
            <w:hideMark/>
          </w:tcPr>
          <w:p w14:paraId="5ADCF07F" w14:textId="77777777" w:rsidR="00472572" w:rsidRPr="00472572" w:rsidRDefault="00472572" w:rsidP="00472572">
            <w:r w:rsidRPr="00472572">
              <w:t>6.114637</w:t>
            </w:r>
          </w:p>
        </w:tc>
        <w:tc>
          <w:tcPr>
            <w:tcW w:w="960" w:type="dxa"/>
            <w:noWrap/>
            <w:hideMark/>
          </w:tcPr>
          <w:p w14:paraId="69031858" w14:textId="77777777" w:rsidR="00472572" w:rsidRPr="00472572" w:rsidRDefault="00472572" w:rsidP="00472572">
            <w:r w:rsidRPr="00472572">
              <w:t>13.29313</w:t>
            </w:r>
          </w:p>
        </w:tc>
        <w:tc>
          <w:tcPr>
            <w:tcW w:w="960" w:type="dxa"/>
            <w:noWrap/>
            <w:hideMark/>
          </w:tcPr>
          <w:p w14:paraId="36C9CA80" w14:textId="77777777" w:rsidR="00472572" w:rsidRPr="00472572" w:rsidRDefault="00472572" w:rsidP="00472572">
            <w:r w:rsidRPr="00472572">
              <w:t>9.956421</w:t>
            </w:r>
          </w:p>
        </w:tc>
        <w:tc>
          <w:tcPr>
            <w:tcW w:w="960" w:type="dxa"/>
            <w:noWrap/>
            <w:hideMark/>
          </w:tcPr>
          <w:p w14:paraId="766A64DE" w14:textId="77777777" w:rsidR="00472572" w:rsidRPr="00472572" w:rsidRDefault="00472572" w:rsidP="00472572">
            <w:r w:rsidRPr="00472572">
              <w:t>3.318059</w:t>
            </w:r>
          </w:p>
        </w:tc>
        <w:tc>
          <w:tcPr>
            <w:tcW w:w="960" w:type="dxa"/>
            <w:noWrap/>
            <w:hideMark/>
          </w:tcPr>
          <w:p w14:paraId="6AAC86B7" w14:textId="77777777" w:rsidR="00472572" w:rsidRPr="00472572" w:rsidRDefault="00472572" w:rsidP="00472572">
            <w:r w:rsidRPr="00472572">
              <w:t>13.34496</w:t>
            </w:r>
          </w:p>
        </w:tc>
        <w:tc>
          <w:tcPr>
            <w:tcW w:w="960" w:type="dxa"/>
            <w:noWrap/>
            <w:hideMark/>
          </w:tcPr>
          <w:p w14:paraId="77B9143C" w14:textId="77777777" w:rsidR="00472572" w:rsidRPr="00472572" w:rsidRDefault="00472572" w:rsidP="00472572">
            <w:r w:rsidRPr="00472572">
              <w:t>3.061889</w:t>
            </w:r>
          </w:p>
        </w:tc>
      </w:tr>
      <w:tr w:rsidR="00472572" w:rsidRPr="00472572" w14:paraId="3FD9ED99" w14:textId="77777777" w:rsidTr="00472572">
        <w:trPr>
          <w:trHeight w:val="300"/>
        </w:trPr>
        <w:tc>
          <w:tcPr>
            <w:tcW w:w="960" w:type="dxa"/>
            <w:noWrap/>
            <w:hideMark/>
          </w:tcPr>
          <w:p w14:paraId="46C720AE" w14:textId="77777777" w:rsidR="00472572" w:rsidRPr="00472572" w:rsidRDefault="00472572" w:rsidP="00472572">
            <w:r w:rsidRPr="00472572">
              <w:t>11.80437</w:t>
            </w:r>
          </w:p>
        </w:tc>
        <w:tc>
          <w:tcPr>
            <w:tcW w:w="960" w:type="dxa"/>
            <w:noWrap/>
            <w:hideMark/>
          </w:tcPr>
          <w:p w14:paraId="603D8794" w14:textId="77777777" w:rsidR="00472572" w:rsidRPr="00472572" w:rsidRDefault="00472572" w:rsidP="00472572">
            <w:r w:rsidRPr="00472572">
              <w:t>7.327603</w:t>
            </w:r>
          </w:p>
        </w:tc>
        <w:tc>
          <w:tcPr>
            <w:tcW w:w="960" w:type="dxa"/>
            <w:noWrap/>
            <w:hideMark/>
          </w:tcPr>
          <w:p w14:paraId="338726D6" w14:textId="77777777" w:rsidR="00472572" w:rsidRPr="00472572" w:rsidRDefault="00472572" w:rsidP="00472572">
            <w:r w:rsidRPr="00472572">
              <w:t>7.802286</w:t>
            </w:r>
          </w:p>
        </w:tc>
        <w:tc>
          <w:tcPr>
            <w:tcW w:w="960" w:type="dxa"/>
            <w:noWrap/>
            <w:hideMark/>
          </w:tcPr>
          <w:p w14:paraId="62E9B310" w14:textId="77777777" w:rsidR="00472572" w:rsidRPr="00472572" w:rsidRDefault="00472572" w:rsidP="00472572">
            <w:r w:rsidRPr="00472572">
              <w:t>6.523071</w:t>
            </w:r>
          </w:p>
        </w:tc>
        <w:tc>
          <w:tcPr>
            <w:tcW w:w="960" w:type="dxa"/>
            <w:noWrap/>
            <w:hideMark/>
          </w:tcPr>
          <w:p w14:paraId="3A87460E" w14:textId="77777777" w:rsidR="00472572" w:rsidRPr="00472572" w:rsidRDefault="00472572" w:rsidP="00472572">
            <w:r w:rsidRPr="00472572">
              <w:t>6.238013</w:t>
            </w:r>
          </w:p>
        </w:tc>
        <w:tc>
          <w:tcPr>
            <w:tcW w:w="960" w:type="dxa"/>
            <w:noWrap/>
            <w:hideMark/>
          </w:tcPr>
          <w:p w14:paraId="7297475F" w14:textId="77777777" w:rsidR="00472572" w:rsidRPr="00472572" w:rsidRDefault="00472572" w:rsidP="00472572">
            <w:r w:rsidRPr="00472572">
              <w:t>6.800424</w:t>
            </w:r>
          </w:p>
        </w:tc>
        <w:tc>
          <w:tcPr>
            <w:tcW w:w="960" w:type="dxa"/>
            <w:noWrap/>
            <w:hideMark/>
          </w:tcPr>
          <w:p w14:paraId="309A01DF" w14:textId="77777777" w:rsidR="00472572" w:rsidRPr="00472572" w:rsidRDefault="00472572" w:rsidP="00472572">
            <w:r w:rsidRPr="00472572">
              <w:t>3.41107</w:t>
            </w:r>
          </w:p>
        </w:tc>
        <w:tc>
          <w:tcPr>
            <w:tcW w:w="960" w:type="dxa"/>
            <w:noWrap/>
            <w:hideMark/>
          </w:tcPr>
          <w:p w14:paraId="1F469351" w14:textId="77777777" w:rsidR="00472572" w:rsidRPr="00472572" w:rsidRDefault="00472572" w:rsidP="00472572">
            <w:r w:rsidRPr="00472572">
              <w:t>5.51678</w:t>
            </w:r>
          </w:p>
        </w:tc>
        <w:tc>
          <w:tcPr>
            <w:tcW w:w="960" w:type="dxa"/>
            <w:noWrap/>
            <w:hideMark/>
          </w:tcPr>
          <w:p w14:paraId="718E52F4" w14:textId="77777777" w:rsidR="00472572" w:rsidRPr="00472572" w:rsidRDefault="00472572" w:rsidP="00472572">
            <w:r w:rsidRPr="00472572">
              <w:t>5.155935</w:t>
            </w:r>
          </w:p>
        </w:tc>
        <w:tc>
          <w:tcPr>
            <w:tcW w:w="960" w:type="dxa"/>
            <w:noWrap/>
            <w:hideMark/>
          </w:tcPr>
          <w:p w14:paraId="7C11543F" w14:textId="77777777" w:rsidR="00472572" w:rsidRPr="00472572" w:rsidRDefault="00472572" w:rsidP="00472572">
            <w:r w:rsidRPr="00472572">
              <w:t>3.537589</w:t>
            </w:r>
          </w:p>
        </w:tc>
      </w:tr>
      <w:tr w:rsidR="00472572" w:rsidRPr="00472572" w14:paraId="3C7F19F4" w14:textId="77777777" w:rsidTr="00472572">
        <w:trPr>
          <w:trHeight w:val="300"/>
        </w:trPr>
        <w:tc>
          <w:tcPr>
            <w:tcW w:w="960" w:type="dxa"/>
            <w:noWrap/>
            <w:hideMark/>
          </w:tcPr>
          <w:p w14:paraId="267CD209" w14:textId="77777777" w:rsidR="00472572" w:rsidRPr="00472572" w:rsidRDefault="00472572" w:rsidP="00472572">
            <w:r w:rsidRPr="00472572">
              <w:t>7.12583</w:t>
            </w:r>
          </w:p>
        </w:tc>
        <w:tc>
          <w:tcPr>
            <w:tcW w:w="960" w:type="dxa"/>
            <w:noWrap/>
            <w:hideMark/>
          </w:tcPr>
          <w:p w14:paraId="1D9279BD" w14:textId="77777777" w:rsidR="00472572" w:rsidRPr="00472572" w:rsidRDefault="00472572" w:rsidP="00472572">
            <w:r w:rsidRPr="00472572">
              <w:t>8.851277</w:t>
            </w:r>
          </w:p>
        </w:tc>
        <w:tc>
          <w:tcPr>
            <w:tcW w:w="960" w:type="dxa"/>
            <w:noWrap/>
            <w:hideMark/>
          </w:tcPr>
          <w:p w14:paraId="175512AB" w14:textId="77777777" w:rsidR="00472572" w:rsidRPr="00472572" w:rsidRDefault="00472572" w:rsidP="00472572">
            <w:r w:rsidRPr="00472572">
              <w:t>7.471287</w:t>
            </w:r>
          </w:p>
        </w:tc>
        <w:tc>
          <w:tcPr>
            <w:tcW w:w="960" w:type="dxa"/>
            <w:noWrap/>
            <w:hideMark/>
          </w:tcPr>
          <w:p w14:paraId="35B9D6C8" w14:textId="77777777" w:rsidR="00472572" w:rsidRPr="00472572" w:rsidRDefault="00472572" w:rsidP="00472572">
            <w:r w:rsidRPr="00472572">
              <w:t>6.746043</w:t>
            </w:r>
          </w:p>
        </w:tc>
        <w:tc>
          <w:tcPr>
            <w:tcW w:w="960" w:type="dxa"/>
            <w:noWrap/>
            <w:hideMark/>
          </w:tcPr>
          <w:p w14:paraId="35717406" w14:textId="77777777" w:rsidR="00472572" w:rsidRPr="00472572" w:rsidRDefault="00472572" w:rsidP="00472572">
            <w:r w:rsidRPr="00472572">
              <w:t>6.797209</w:t>
            </w:r>
          </w:p>
        </w:tc>
        <w:tc>
          <w:tcPr>
            <w:tcW w:w="960" w:type="dxa"/>
            <w:noWrap/>
            <w:hideMark/>
          </w:tcPr>
          <w:p w14:paraId="5C7CDAF3" w14:textId="77777777" w:rsidR="00472572" w:rsidRPr="00472572" w:rsidRDefault="00472572" w:rsidP="00472572">
            <w:r w:rsidRPr="00472572">
              <w:t>6.29819</w:t>
            </w:r>
          </w:p>
        </w:tc>
        <w:tc>
          <w:tcPr>
            <w:tcW w:w="960" w:type="dxa"/>
            <w:noWrap/>
            <w:hideMark/>
          </w:tcPr>
          <w:p w14:paraId="3CE89523" w14:textId="77777777" w:rsidR="00472572" w:rsidRPr="00472572" w:rsidRDefault="00472572" w:rsidP="00472572">
            <w:r w:rsidRPr="00472572">
              <w:t>4.258077</w:t>
            </w:r>
          </w:p>
        </w:tc>
        <w:tc>
          <w:tcPr>
            <w:tcW w:w="960" w:type="dxa"/>
            <w:noWrap/>
            <w:hideMark/>
          </w:tcPr>
          <w:p w14:paraId="41AE3908" w14:textId="77777777" w:rsidR="00472572" w:rsidRPr="00472572" w:rsidRDefault="00472572" w:rsidP="00472572">
            <w:r w:rsidRPr="00472572">
              <w:t>5.818925</w:t>
            </w:r>
          </w:p>
        </w:tc>
        <w:tc>
          <w:tcPr>
            <w:tcW w:w="960" w:type="dxa"/>
            <w:noWrap/>
            <w:hideMark/>
          </w:tcPr>
          <w:p w14:paraId="53CEAF2A" w14:textId="77777777" w:rsidR="00472572" w:rsidRPr="00472572" w:rsidRDefault="00472572" w:rsidP="00472572">
            <w:r w:rsidRPr="00472572">
              <w:t>4.506848</w:t>
            </w:r>
          </w:p>
        </w:tc>
        <w:tc>
          <w:tcPr>
            <w:tcW w:w="960" w:type="dxa"/>
            <w:noWrap/>
            <w:hideMark/>
          </w:tcPr>
          <w:p w14:paraId="3B22AE22" w14:textId="77777777" w:rsidR="00472572" w:rsidRPr="00472572" w:rsidRDefault="00472572" w:rsidP="00472572">
            <w:r w:rsidRPr="00472572">
              <w:t>3.798731</w:t>
            </w:r>
          </w:p>
        </w:tc>
      </w:tr>
      <w:tr w:rsidR="00472572" w:rsidRPr="00472572" w14:paraId="27B783DC" w14:textId="77777777" w:rsidTr="00472572">
        <w:trPr>
          <w:trHeight w:val="300"/>
        </w:trPr>
        <w:tc>
          <w:tcPr>
            <w:tcW w:w="960" w:type="dxa"/>
            <w:noWrap/>
            <w:hideMark/>
          </w:tcPr>
          <w:p w14:paraId="73138A0B" w14:textId="77777777" w:rsidR="00472572" w:rsidRPr="00472572" w:rsidRDefault="00472572" w:rsidP="00472572">
            <w:r w:rsidRPr="00472572">
              <w:t>5.284841</w:t>
            </w:r>
          </w:p>
        </w:tc>
        <w:tc>
          <w:tcPr>
            <w:tcW w:w="960" w:type="dxa"/>
            <w:noWrap/>
            <w:hideMark/>
          </w:tcPr>
          <w:p w14:paraId="4FA3B11F" w14:textId="77777777" w:rsidR="00472572" w:rsidRPr="00472572" w:rsidRDefault="00472572" w:rsidP="00472572">
            <w:r w:rsidRPr="00472572">
              <w:t>6.281399</w:t>
            </w:r>
          </w:p>
        </w:tc>
        <w:tc>
          <w:tcPr>
            <w:tcW w:w="960" w:type="dxa"/>
            <w:noWrap/>
            <w:hideMark/>
          </w:tcPr>
          <w:p w14:paraId="55CEC61B" w14:textId="77777777" w:rsidR="00472572" w:rsidRPr="00472572" w:rsidRDefault="00472572" w:rsidP="00472572">
            <w:r w:rsidRPr="00472572">
              <w:t>8.496799</w:t>
            </w:r>
          </w:p>
        </w:tc>
        <w:tc>
          <w:tcPr>
            <w:tcW w:w="960" w:type="dxa"/>
            <w:noWrap/>
            <w:hideMark/>
          </w:tcPr>
          <w:p w14:paraId="7892DD76" w14:textId="77777777" w:rsidR="00472572" w:rsidRPr="00472572" w:rsidRDefault="00472572" w:rsidP="00472572">
            <w:r w:rsidRPr="00472572">
              <w:t>7.342205</w:t>
            </w:r>
          </w:p>
        </w:tc>
        <w:tc>
          <w:tcPr>
            <w:tcW w:w="960" w:type="dxa"/>
            <w:noWrap/>
            <w:hideMark/>
          </w:tcPr>
          <w:p w14:paraId="3546E809" w14:textId="77777777" w:rsidR="00472572" w:rsidRPr="00472572" w:rsidRDefault="00472572" w:rsidP="00472572">
            <w:r w:rsidRPr="00472572">
              <w:t>7.695585</w:t>
            </w:r>
          </w:p>
        </w:tc>
        <w:tc>
          <w:tcPr>
            <w:tcW w:w="960" w:type="dxa"/>
            <w:noWrap/>
            <w:hideMark/>
          </w:tcPr>
          <w:p w14:paraId="7C4077F5" w14:textId="77777777" w:rsidR="00472572" w:rsidRPr="00472572" w:rsidRDefault="00472572" w:rsidP="00472572">
            <w:r w:rsidRPr="00472572">
              <w:t>8.288721</w:t>
            </w:r>
          </w:p>
        </w:tc>
        <w:tc>
          <w:tcPr>
            <w:tcW w:w="960" w:type="dxa"/>
            <w:noWrap/>
            <w:hideMark/>
          </w:tcPr>
          <w:p w14:paraId="5046F846" w14:textId="77777777" w:rsidR="00472572" w:rsidRPr="00472572" w:rsidRDefault="00472572" w:rsidP="00472572">
            <w:r w:rsidRPr="00472572">
              <w:t>3.224047</w:t>
            </w:r>
          </w:p>
        </w:tc>
        <w:tc>
          <w:tcPr>
            <w:tcW w:w="960" w:type="dxa"/>
            <w:noWrap/>
            <w:hideMark/>
          </w:tcPr>
          <w:p w14:paraId="4DAF8273" w14:textId="77777777" w:rsidR="00472572" w:rsidRPr="00472572" w:rsidRDefault="00472572" w:rsidP="00472572">
            <w:r w:rsidRPr="00472572">
              <w:t>7.681043</w:t>
            </w:r>
          </w:p>
        </w:tc>
        <w:tc>
          <w:tcPr>
            <w:tcW w:w="960" w:type="dxa"/>
            <w:noWrap/>
            <w:hideMark/>
          </w:tcPr>
          <w:p w14:paraId="612C5AA1" w14:textId="77777777" w:rsidR="00472572" w:rsidRPr="00472572" w:rsidRDefault="00472572" w:rsidP="00472572">
            <w:r w:rsidRPr="00472572">
              <w:t>10.2198</w:t>
            </w:r>
          </w:p>
        </w:tc>
        <w:tc>
          <w:tcPr>
            <w:tcW w:w="960" w:type="dxa"/>
            <w:noWrap/>
            <w:hideMark/>
          </w:tcPr>
          <w:p w14:paraId="7D9DBF0E" w14:textId="77777777" w:rsidR="00472572" w:rsidRPr="00472572" w:rsidRDefault="00472572" w:rsidP="00472572">
            <w:r w:rsidRPr="00472572">
              <w:t>11.43297</w:t>
            </w:r>
          </w:p>
        </w:tc>
      </w:tr>
      <w:tr w:rsidR="00472572" w:rsidRPr="00472572" w14:paraId="6E531417" w14:textId="77777777" w:rsidTr="00472572">
        <w:trPr>
          <w:trHeight w:val="300"/>
        </w:trPr>
        <w:tc>
          <w:tcPr>
            <w:tcW w:w="960" w:type="dxa"/>
            <w:noWrap/>
            <w:hideMark/>
          </w:tcPr>
          <w:p w14:paraId="464A477E" w14:textId="77777777" w:rsidR="00472572" w:rsidRPr="00472572" w:rsidRDefault="00472572" w:rsidP="00472572">
            <w:r w:rsidRPr="00472572">
              <w:t>8.693872</w:t>
            </w:r>
          </w:p>
        </w:tc>
        <w:tc>
          <w:tcPr>
            <w:tcW w:w="960" w:type="dxa"/>
            <w:noWrap/>
            <w:hideMark/>
          </w:tcPr>
          <w:p w14:paraId="2AA58BEF" w14:textId="77777777" w:rsidR="00472572" w:rsidRPr="00472572" w:rsidRDefault="00472572" w:rsidP="00472572">
            <w:r w:rsidRPr="00472572">
              <w:t>5.207055</w:t>
            </w:r>
          </w:p>
        </w:tc>
        <w:tc>
          <w:tcPr>
            <w:tcW w:w="960" w:type="dxa"/>
            <w:noWrap/>
            <w:hideMark/>
          </w:tcPr>
          <w:p w14:paraId="2BF61D87" w14:textId="77777777" w:rsidR="00472572" w:rsidRPr="00472572" w:rsidRDefault="00472572" w:rsidP="00472572">
            <w:r w:rsidRPr="00472572">
              <w:t>8.165197</w:t>
            </w:r>
          </w:p>
        </w:tc>
        <w:tc>
          <w:tcPr>
            <w:tcW w:w="960" w:type="dxa"/>
            <w:noWrap/>
            <w:hideMark/>
          </w:tcPr>
          <w:p w14:paraId="1BD78562" w14:textId="77777777" w:rsidR="00472572" w:rsidRPr="00472572" w:rsidRDefault="00472572" w:rsidP="00472572">
            <w:r w:rsidRPr="00472572">
              <w:t>7.377328</w:t>
            </w:r>
          </w:p>
        </w:tc>
        <w:tc>
          <w:tcPr>
            <w:tcW w:w="960" w:type="dxa"/>
            <w:noWrap/>
            <w:hideMark/>
          </w:tcPr>
          <w:p w14:paraId="3624C310" w14:textId="77777777" w:rsidR="00472572" w:rsidRPr="00472572" w:rsidRDefault="00472572" w:rsidP="00472572">
            <w:r w:rsidRPr="00472572">
              <w:t>7.589147</w:t>
            </w:r>
          </w:p>
        </w:tc>
        <w:tc>
          <w:tcPr>
            <w:tcW w:w="960" w:type="dxa"/>
            <w:noWrap/>
            <w:hideMark/>
          </w:tcPr>
          <w:p w14:paraId="3B5C1B13" w14:textId="77777777" w:rsidR="00472572" w:rsidRPr="00472572" w:rsidRDefault="00472572" w:rsidP="00472572">
            <w:r w:rsidRPr="00472572">
              <w:t>7.716005</w:t>
            </w:r>
          </w:p>
        </w:tc>
        <w:tc>
          <w:tcPr>
            <w:tcW w:w="960" w:type="dxa"/>
            <w:noWrap/>
            <w:hideMark/>
          </w:tcPr>
          <w:p w14:paraId="57876EB5" w14:textId="77777777" w:rsidR="00472572" w:rsidRPr="00472572" w:rsidRDefault="00472572" w:rsidP="00472572">
            <w:r w:rsidRPr="00472572">
              <w:t>4.840333</w:t>
            </w:r>
          </w:p>
        </w:tc>
        <w:tc>
          <w:tcPr>
            <w:tcW w:w="960" w:type="dxa"/>
            <w:noWrap/>
            <w:hideMark/>
          </w:tcPr>
          <w:p w14:paraId="01AF088C" w14:textId="77777777" w:rsidR="00472572" w:rsidRPr="00472572" w:rsidRDefault="00472572" w:rsidP="00472572">
            <w:r w:rsidRPr="00472572">
              <w:t>6.32816</w:t>
            </w:r>
          </w:p>
        </w:tc>
        <w:tc>
          <w:tcPr>
            <w:tcW w:w="960" w:type="dxa"/>
            <w:noWrap/>
            <w:hideMark/>
          </w:tcPr>
          <w:p w14:paraId="32E7A0D4" w14:textId="77777777" w:rsidR="00472572" w:rsidRPr="00472572" w:rsidRDefault="00472572" w:rsidP="00472572">
            <w:r w:rsidRPr="00472572">
              <w:t>9.219844</w:t>
            </w:r>
          </w:p>
        </w:tc>
        <w:tc>
          <w:tcPr>
            <w:tcW w:w="960" w:type="dxa"/>
            <w:noWrap/>
            <w:hideMark/>
          </w:tcPr>
          <w:p w14:paraId="7B11A0CF" w14:textId="77777777" w:rsidR="00472572" w:rsidRPr="00472572" w:rsidRDefault="00472572" w:rsidP="00472572">
            <w:r w:rsidRPr="00472572">
              <w:t>8.556724</w:t>
            </w:r>
          </w:p>
        </w:tc>
      </w:tr>
      <w:tr w:rsidR="00472572" w:rsidRPr="00472572" w14:paraId="55197CA5" w14:textId="77777777" w:rsidTr="00472572">
        <w:trPr>
          <w:trHeight w:val="300"/>
        </w:trPr>
        <w:tc>
          <w:tcPr>
            <w:tcW w:w="960" w:type="dxa"/>
            <w:noWrap/>
            <w:hideMark/>
          </w:tcPr>
          <w:p w14:paraId="0436AFF8" w14:textId="77777777" w:rsidR="00472572" w:rsidRPr="00472572" w:rsidRDefault="00472572" w:rsidP="00472572">
            <w:r w:rsidRPr="00472572">
              <w:t>7.99516</w:t>
            </w:r>
          </w:p>
        </w:tc>
        <w:tc>
          <w:tcPr>
            <w:tcW w:w="960" w:type="dxa"/>
            <w:noWrap/>
            <w:hideMark/>
          </w:tcPr>
          <w:p w14:paraId="41096914" w14:textId="77777777" w:rsidR="00472572" w:rsidRPr="00472572" w:rsidRDefault="00472572" w:rsidP="00472572">
            <w:r w:rsidRPr="00472572">
              <w:t>6.980871</w:t>
            </w:r>
          </w:p>
        </w:tc>
        <w:tc>
          <w:tcPr>
            <w:tcW w:w="960" w:type="dxa"/>
            <w:noWrap/>
            <w:hideMark/>
          </w:tcPr>
          <w:p w14:paraId="2110EFA5" w14:textId="77777777" w:rsidR="00472572" w:rsidRPr="00472572" w:rsidRDefault="00472572" w:rsidP="00472572">
            <w:r w:rsidRPr="00472572">
              <w:t>4.662798</w:t>
            </w:r>
          </w:p>
        </w:tc>
        <w:tc>
          <w:tcPr>
            <w:tcW w:w="960" w:type="dxa"/>
            <w:noWrap/>
            <w:hideMark/>
          </w:tcPr>
          <w:p w14:paraId="21C65C71" w14:textId="77777777" w:rsidR="00472572" w:rsidRPr="00472572" w:rsidRDefault="00472572" w:rsidP="00472572">
            <w:r w:rsidRPr="00472572">
              <w:t>6.911014</w:t>
            </w:r>
          </w:p>
        </w:tc>
        <w:tc>
          <w:tcPr>
            <w:tcW w:w="960" w:type="dxa"/>
            <w:noWrap/>
            <w:hideMark/>
          </w:tcPr>
          <w:p w14:paraId="51D52A2D" w14:textId="77777777" w:rsidR="00472572" w:rsidRPr="00472572" w:rsidRDefault="00472572" w:rsidP="00472572">
            <w:r w:rsidRPr="00472572">
              <w:t>7.93563</w:t>
            </w:r>
          </w:p>
        </w:tc>
        <w:tc>
          <w:tcPr>
            <w:tcW w:w="960" w:type="dxa"/>
            <w:noWrap/>
            <w:hideMark/>
          </w:tcPr>
          <w:p w14:paraId="79BFD2FE" w14:textId="77777777" w:rsidR="00472572" w:rsidRPr="00472572" w:rsidRDefault="00472572" w:rsidP="00472572">
            <w:r w:rsidRPr="00472572">
              <w:t>7.877424</w:t>
            </w:r>
          </w:p>
        </w:tc>
        <w:tc>
          <w:tcPr>
            <w:tcW w:w="960" w:type="dxa"/>
            <w:noWrap/>
            <w:hideMark/>
          </w:tcPr>
          <w:p w14:paraId="4F0E4186" w14:textId="77777777" w:rsidR="00472572" w:rsidRPr="00472572" w:rsidRDefault="00472572" w:rsidP="00472572">
            <w:r w:rsidRPr="00472572">
              <w:t>12.5149</w:t>
            </w:r>
          </w:p>
        </w:tc>
        <w:tc>
          <w:tcPr>
            <w:tcW w:w="960" w:type="dxa"/>
            <w:noWrap/>
            <w:hideMark/>
          </w:tcPr>
          <w:p w14:paraId="70F49734" w14:textId="77777777" w:rsidR="00472572" w:rsidRPr="00472572" w:rsidRDefault="00472572" w:rsidP="00472572">
            <w:r w:rsidRPr="00472572">
              <w:t>5.999896</w:t>
            </w:r>
          </w:p>
        </w:tc>
        <w:tc>
          <w:tcPr>
            <w:tcW w:w="960" w:type="dxa"/>
            <w:noWrap/>
            <w:hideMark/>
          </w:tcPr>
          <w:p w14:paraId="7259AAD0" w14:textId="77777777" w:rsidR="00472572" w:rsidRPr="00472572" w:rsidRDefault="00472572" w:rsidP="00472572">
            <w:r w:rsidRPr="00472572">
              <w:t>2.596846</w:t>
            </w:r>
          </w:p>
        </w:tc>
        <w:tc>
          <w:tcPr>
            <w:tcW w:w="960" w:type="dxa"/>
            <w:noWrap/>
            <w:hideMark/>
          </w:tcPr>
          <w:p w14:paraId="74FAD064" w14:textId="77777777" w:rsidR="00472572" w:rsidRPr="00472572" w:rsidRDefault="00472572" w:rsidP="00472572">
            <w:r w:rsidRPr="00472572">
              <w:t>3.298813</w:t>
            </w:r>
          </w:p>
        </w:tc>
      </w:tr>
      <w:tr w:rsidR="00472572" w:rsidRPr="00472572" w14:paraId="0E17A011" w14:textId="77777777" w:rsidTr="00472572">
        <w:trPr>
          <w:trHeight w:val="300"/>
        </w:trPr>
        <w:tc>
          <w:tcPr>
            <w:tcW w:w="960" w:type="dxa"/>
            <w:noWrap/>
            <w:hideMark/>
          </w:tcPr>
          <w:p w14:paraId="4DCFAA92" w14:textId="77777777" w:rsidR="00472572" w:rsidRPr="00472572" w:rsidRDefault="00472572" w:rsidP="00472572">
            <w:r w:rsidRPr="00472572">
              <w:t>2.779498</w:t>
            </w:r>
          </w:p>
        </w:tc>
        <w:tc>
          <w:tcPr>
            <w:tcW w:w="960" w:type="dxa"/>
            <w:noWrap/>
            <w:hideMark/>
          </w:tcPr>
          <w:p w14:paraId="32CF7AB5" w14:textId="77777777" w:rsidR="00472572" w:rsidRPr="00472572" w:rsidRDefault="00472572" w:rsidP="00472572">
            <w:r w:rsidRPr="00472572">
              <w:t>6.39006</w:t>
            </w:r>
          </w:p>
        </w:tc>
        <w:tc>
          <w:tcPr>
            <w:tcW w:w="960" w:type="dxa"/>
            <w:noWrap/>
            <w:hideMark/>
          </w:tcPr>
          <w:p w14:paraId="5CA33929" w14:textId="77777777" w:rsidR="00472572" w:rsidRPr="00472572" w:rsidRDefault="00472572" w:rsidP="00472572">
            <w:r w:rsidRPr="00472572">
              <w:t>3.952347</w:t>
            </w:r>
          </w:p>
        </w:tc>
        <w:tc>
          <w:tcPr>
            <w:tcW w:w="960" w:type="dxa"/>
            <w:noWrap/>
            <w:hideMark/>
          </w:tcPr>
          <w:p w14:paraId="7CD4B7B4" w14:textId="77777777" w:rsidR="00472572" w:rsidRPr="00472572" w:rsidRDefault="00472572" w:rsidP="00472572">
            <w:r w:rsidRPr="00472572">
              <w:t>7.567019</w:t>
            </w:r>
          </w:p>
        </w:tc>
        <w:tc>
          <w:tcPr>
            <w:tcW w:w="960" w:type="dxa"/>
            <w:noWrap/>
            <w:hideMark/>
          </w:tcPr>
          <w:p w14:paraId="07985E1E" w14:textId="77777777" w:rsidR="00472572" w:rsidRPr="00472572" w:rsidRDefault="00472572" w:rsidP="00472572">
            <w:r w:rsidRPr="00472572">
              <w:t>1.215112</w:t>
            </w:r>
          </w:p>
        </w:tc>
        <w:tc>
          <w:tcPr>
            <w:tcW w:w="960" w:type="dxa"/>
            <w:noWrap/>
            <w:hideMark/>
          </w:tcPr>
          <w:p w14:paraId="7B5F63C3" w14:textId="77777777" w:rsidR="00472572" w:rsidRPr="00472572" w:rsidRDefault="00472572" w:rsidP="00472572">
            <w:r w:rsidRPr="00472572">
              <w:t>8.848928</w:t>
            </w:r>
          </w:p>
        </w:tc>
        <w:tc>
          <w:tcPr>
            <w:tcW w:w="960" w:type="dxa"/>
            <w:noWrap/>
            <w:hideMark/>
          </w:tcPr>
          <w:p w14:paraId="158318E4" w14:textId="77777777" w:rsidR="00472572" w:rsidRPr="00472572" w:rsidRDefault="00472572" w:rsidP="00472572">
            <w:r w:rsidRPr="00472572">
              <w:t>8.280428</w:t>
            </w:r>
          </w:p>
        </w:tc>
        <w:tc>
          <w:tcPr>
            <w:tcW w:w="960" w:type="dxa"/>
            <w:noWrap/>
            <w:hideMark/>
          </w:tcPr>
          <w:p w14:paraId="615EAFC7" w14:textId="77777777" w:rsidR="00472572" w:rsidRPr="00472572" w:rsidRDefault="00472572" w:rsidP="00472572">
            <w:r w:rsidRPr="00472572">
              <w:t>6.992094</w:t>
            </w:r>
          </w:p>
        </w:tc>
        <w:tc>
          <w:tcPr>
            <w:tcW w:w="960" w:type="dxa"/>
            <w:noWrap/>
            <w:hideMark/>
          </w:tcPr>
          <w:p w14:paraId="088A540A" w14:textId="77777777" w:rsidR="00472572" w:rsidRPr="00472572" w:rsidRDefault="00472572" w:rsidP="00472572">
            <w:r w:rsidRPr="00472572">
              <w:t>8.36846</w:t>
            </w:r>
          </w:p>
        </w:tc>
        <w:tc>
          <w:tcPr>
            <w:tcW w:w="960" w:type="dxa"/>
            <w:noWrap/>
            <w:hideMark/>
          </w:tcPr>
          <w:p w14:paraId="3DC6C8F1" w14:textId="77777777" w:rsidR="00472572" w:rsidRPr="00472572" w:rsidRDefault="00472572" w:rsidP="00472572">
            <w:r w:rsidRPr="00472572">
              <w:t>12.35583</w:t>
            </w:r>
          </w:p>
        </w:tc>
      </w:tr>
      <w:tr w:rsidR="00472572" w:rsidRPr="00472572" w14:paraId="3F1524A9" w14:textId="77777777" w:rsidTr="00472572">
        <w:trPr>
          <w:trHeight w:val="300"/>
        </w:trPr>
        <w:tc>
          <w:tcPr>
            <w:tcW w:w="960" w:type="dxa"/>
            <w:noWrap/>
            <w:hideMark/>
          </w:tcPr>
          <w:p w14:paraId="3B646FD6" w14:textId="77777777" w:rsidR="00472572" w:rsidRPr="00472572" w:rsidRDefault="00472572" w:rsidP="00472572">
            <w:r w:rsidRPr="00472572">
              <w:t>7.553701</w:t>
            </w:r>
          </w:p>
        </w:tc>
        <w:tc>
          <w:tcPr>
            <w:tcW w:w="960" w:type="dxa"/>
            <w:noWrap/>
            <w:hideMark/>
          </w:tcPr>
          <w:p w14:paraId="17233F69" w14:textId="77777777" w:rsidR="00472572" w:rsidRPr="00472572" w:rsidRDefault="00472572" w:rsidP="00472572">
            <w:r w:rsidRPr="00472572">
              <w:t>7.411974</w:t>
            </w:r>
          </w:p>
        </w:tc>
        <w:tc>
          <w:tcPr>
            <w:tcW w:w="960" w:type="dxa"/>
            <w:noWrap/>
            <w:hideMark/>
          </w:tcPr>
          <w:p w14:paraId="3E444A61" w14:textId="77777777" w:rsidR="00472572" w:rsidRPr="00472572" w:rsidRDefault="00472572" w:rsidP="00472572">
            <w:r w:rsidRPr="00472572">
              <w:t>6.36832</w:t>
            </w:r>
          </w:p>
        </w:tc>
        <w:tc>
          <w:tcPr>
            <w:tcW w:w="960" w:type="dxa"/>
            <w:noWrap/>
            <w:hideMark/>
          </w:tcPr>
          <w:p w14:paraId="5CE63DA8" w14:textId="77777777" w:rsidR="00472572" w:rsidRPr="00472572" w:rsidRDefault="00472572" w:rsidP="00472572">
            <w:r w:rsidRPr="00472572">
              <w:t>6.712312</w:t>
            </w:r>
          </w:p>
        </w:tc>
        <w:tc>
          <w:tcPr>
            <w:tcW w:w="960" w:type="dxa"/>
            <w:noWrap/>
            <w:hideMark/>
          </w:tcPr>
          <w:p w14:paraId="07D84EBF" w14:textId="77777777" w:rsidR="00472572" w:rsidRPr="00472572" w:rsidRDefault="00472572" w:rsidP="00472572">
            <w:r w:rsidRPr="00472572">
              <w:t>12.17958</w:t>
            </w:r>
          </w:p>
        </w:tc>
        <w:tc>
          <w:tcPr>
            <w:tcW w:w="960" w:type="dxa"/>
            <w:noWrap/>
            <w:hideMark/>
          </w:tcPr>
          <w:p w14:paraId="10519A68" w14:textId="77777777" w:rsidR="00472572" w:rsidRPr="00472572" w:rsidRDefault="00472572" w:rsidP="00472572">
            <w:r w:rsidRPr="00472572">
              <w:t>7.847606</w:t>
            </w:r>
          </w:p>
        </w:tc>
        <w:tc>
          <w:tcPr>
            <w:tcW w:w="960" w:type="dxa"/>
            <w:noWrap/>
            <w:hideMark/>
          </w:tcPr>
          <w:p w14:paraId="259D30EB" w14:textId="77777777" w:rsidR="00472572" w:rsidRPr="00472572" w:rsidRDefault="00472572" w:rsidP="00472572">
            <w:r w:rsidRPr="00472572">
              <w:t>7.160346</w:t>
            </w:r>
          </w:p>
        </w:tc>
        <w:tc>
          <w:tcPr>
            <w:tcW w:w="960" w:type="dxa"/>
            <w:noWrap/>
            <w:hideMark/>
          </w:tcPr>
          <w:p w14:paraId="1A6A767F" w14:textId="77777777" w:rsidR="00472572" w:rsidRPr="00472572" w:rsidRDefault="00472572" w:rsidP="00472572">
            <w:r w:rsidRPr="00472572">
              <w:t>8.571596</w:t>
            </w:r>
          </w:p>
        </w:tc>
        <w:tc>
          <w:tcPr>
            <w:tcW w:w="960" w:type="dxa"/>
            <w:noWrap/>
            <w:hideMark/>
          </w:tcPr>
          <w:p w14:paraId="0150B8C9" w14:textId="77777777" w:rsidR="00472572" w:rsidRPr="00472572" w:rsidRDefault="00472572" w:rsidP="00472572">
            <w:r w:rsidRPr="00472572">
              <w:t>7.118682</w:t>
            </w:r>
          </w:p>
        </w:tc>
        <w:tc>
          <w:tcPr>
            <w:tcW w:w="960" w:type="dxa"/>
            <w:noWrap/>
            <w:hideMark/>
          </w:tcPr>
          <w:p w14:paraId="10CDB7E9" w14:textId="77777777" w:rsidR="00472572" w:rsidRPr="00472572" w:rsidRDefault="00472572" w:rsidP="00472572">
            <w:r w:rsidRPr="00472572">
              <w:t>8.501103</w:t>
            </w:r>
          </w:p>
        </w:tc>
      </w:tr>
      <w:tr w:rsidR="00472572" w:rsidRPr="00472572" w14:paraId="4847E3A2" w14:textId="77777777" w:rsidTr="00472572">
        <w:trPr>
          <w:trHeight w:val="300"/>
        </w:trPr>
        <w:tc>
          <w:tcPr>
            <w:tcW w:w="960" w:type="dxa"/>
            <w:noWrap/>
            <w:hideMark/>
          </w:tcPr>
          <w:p w14:paraId="292C4385" w14:textId="77777777" w:rsidR="00472572" w:rsidRPr="00472572" w:rsidRDefault="00472572" w:rsidP="00472572">
            <w:r w:rsidRPr="00472572">
              <w:t>7.794419</w:t>
            </w:r>
          </w:p>
        </w:tc>
        <w:tc>
          <w:tcPr>
            <w:tcW w:w="960" w:type="dxa"/>
            <w:noWrap/>
            <w:hideMark/>
          </w:tcPr>
          <w:p w14:paraId="2227187D" w14:textId="77777777" w:rsidR="00472572" w:rsidRPr="00472572" w:rsidRDefault="00472572" w:rsidP="00472572">
            <w:r w:rsidRPr="00472572">
              <w:t>2.624962</w:t>
            </w:r>
          </w:p>
        </w:tc>
        <w:tc>
          <w:tcPr>
            <w:tcW w:w="960" w:type="dxa"/>
            <w:noWrap/>
            <w:hideMark/>
          </w:tcPr>
          <w:p w14:paraId="50E33EB6" w14:textId="77777777" w:rsidR="00472572" w:rsidRPr="00472572" w:rsidRDefault="00472572" w:rsidP="00472572">
            <w:r w:rsidRPr="00472572">
              <w:t>3.722359</w:t>
            </w:r>
          </w:p>
        </w:tc>
        <w:tc>
          <w:tcPr>
            <w:tcW w:w="960" w:type="dxa"/>
            <w:noWrap/>
            <w:hideMark/>
          </w:tcPr>
          <w:p w14:paraId="38E9BB03" w14:textId="77777777" w:rsidR="00472572" w:rsidRPr="00472572" w:rsidRDefault="00472572" w:rsidP="00472572">
            <w:r w:rsidRPr="00472572">
              <w:t>8.575097</w:t>
            </w:r>
          </w:p>
        </w:tc>
        <w:tc>
          <w:tcPr>
            <w:tcW w:w="960" w:type="dxa"/>
            <w:noWrap/>
            <w:hideMark/>
          </w:tcPr>
          <w:p w14:paraId="79B83555" w14:textId="77777777" w:rsidR="00472572" w:rsidRPr="00472572" w:rsidRDefault="00472572" w:rsidP="00472572">
            <w:r w:rsidRPr="00472572">
              <w:t>8.477446</w:t>
            </w:r>
          </w:p>
        </w:tc>
        <w:tc>
          <w:tcPr>
            <w:tcW w:w="960" w:type="dxa"/>
            <w:noWrap/>
            <w:hideMark/>
          </w:tcPr>
          <w:p w14:paraId="2AE2F684" w14:textId="77777777" w:rsidR="00472572" w:rsidRPr="00472572" w:rsidRDefault="00472572" w:rsidP="00472572">
            <w:r w:rsidRPr="00472572">
              <w:t>7.805358</w:t>
            </w:r>
          </w:p>
        </w:tc>
        <w:tc>
          <w:tcPr>
            <w:tcW w:w="960" w:type="dxa"/>
            <w:noWrap/>
            <w:hideMark/>
          </w:tcPr>
          <w:p w14:paraId="6017EA83" w14:textId="77777777" w:rsidR="00472572" w:rsidRPr="00472572" w:rsidRDefault="00472572" w:rsidP="00472572">
            <w:r w:rsidRPr="00472572">
              <w:t>8.596277</w:t>
            </w:r>
          </w:p>
        </w:tc>
        <w:tc>
          <w:tcPr>
            <w:tcW w:w="960" w:type="dxa"/>
            <w:noWrap/>
            <w:hideMark/>
          </w:tcPr>
          <w:p w14:paraId="108C8526" w14:textId="77777777" w:rsidR="00472572" w:rsidRPr="00472572" w:rsidRDefault="00472572" w:rsidP="00472572">
            <w:r w:rsidRPr="00472572">
              <w:t>8.275898</w:t>
            </w:r>
          </w:p>
        </w:tc>
        <w:tc>
          <w:tcPr>
            <w:tcW w:w="960" w:type="dxa"/>
            <w:noWrap/>
            <w:hideMark/>
          </w:tcPr>
          <w:p w14:paraId="79DCC94F" w14:textId="77777777" w:rsidR="00472572" w:rsidRPr="00472572" w:rsidRDefault="00472572" w:rsidP="00472572">
            <w:r w:rsidRPr="00472572">
              <w:t>3.253307</w:t>
            </w:r>
          </w:p>
        </w:tc>
        <w:tc>
          <w:tcPr>
            <w:tcW w:w="960" w:type="dxa"/>
            <w:noWrap/>
            <w:hideMark/>
          </w:tcPr>
          <w:p w14:paraId="2623D8FB" w14:textId="77777777" w:rsidR="00472572" w:rsidRPr="00472572" w:rsidRDefault="00472572" w:rsidP="00472572">
            <w:r w:rsidRPr="00472572">
              <w:t>3.16661</w:t>
            </w:r>
          </w:p>
        </w:tc>
      </w:tr>
      <w:tr w:rsidR="00472572" w:rsidRPr="00472572" w14:paraId="3C50E8BC" w14:textId="77777777" w:rsidTr="00472572">
        <w:trPr>
          <w:trHeight w:val="300"/>
        </w:trPr>
        <w:tc>
          <w:tcPr>
            <w:tcW w:w="960" w:type="dxa"/>
            <w:noWrap/>
            <w:hideMark/>
          </w:tcPr>
          <w:p w14:paraId="08F49E83" w14:textId="77777777" w:rsidR="00472572" w:rsidRPr="00472572" w:rsidRDefault="00472572" w:rsidP="00472572">
            <w:r w:rsidRPr="00472572">
              <w:t>3.480102</w:t>
            </w:r>
          </w:p>
        </w:tc>
        <w:tc>
          <w:tcPr>
            <w:tcW w:w="960" w:type="dxa"/>
            <w:noWrap/>
            <w:hideMark/>
          </w:tcPr>
          <w:p w14:paraId="2B71C735" w14:textId="77777777" w:rsidR="00472572" w:rsidRPr="00472572" w:rsidRDefault="00472572" w:rsidP="00472572">
            <w:r w:rsidRPr="00472572">
              <w:t>6.955257</w:t>
            </w:r>
          </w:p>
        </w:tc>
        <w:tc>
          <w:tcPr>
            <w:tcW w:w="960" w:type="dxa"/>
            <w:noWrap/>
            <w:hideMark/>
          </w:tcPr>
          <w:p w14:paraId="46F3F7E6" w14:textId="77777777" w:rsidR="00472572" w:rsidRPr="00472572" w:rsidRDefault="00472572" w:rsidP="00472572">
            <w:r w:rsidRPr="00472572">
              <w:t>12.39572</w:t>
            </w:r>
          </w:p>
        </w:tc>
        <w:tc>
          <w:tcPr>
            <w:tcW w:w="960" w:type="dxa"/>
            <w:noWrap/>
            <w:hideMark/>
          </w:tcPr>
          <w:p w14:paraId="1879FC83" w14:textId="77777777" w:rsidR="00472572" w:rsidRPr="00472572" w:rsidRDefault="00472572" w:rsidP="00472572">
            <w:r w:rsidRPr="00472572">
              <w:t>7.901804</w:t>
            </w:r>
          </w:p>
        </w:tc>
        <w:tc>
          <w:tcPr>
            <w:tcW w:w="960" w:type="dxa"/>
            <w:noWrap/>
            <w:hideMark/>
          </w:tcPr>
          <w:p w14:paraId="1AD8EBC8" w14:textId="77777777" w:rsidR="00472572" w:rsidRPr="00472572" w:rsidRDefault="00472572" w:rsidP="00472572">
            <w:r w:rsidRPr="00472572">
              <w:t>6.782149</w:t>
            </w:r>
          </w:p>
        </w:tc>
        <w:tc>
          <w:tcPr>
            <w:tcW w:w="960" w:type="dxa"/>
            <w:noWrap/>
            <w:hideMark/>
          </w:tcPr>
          <w:p w14:paraId="0EDA285B" w14:textId="77777777" w:rsidR="00472572" w:rsidRPr="00472572" w:rsidRDefault="00472572" w:rsidP="00472572">
            <w:r w:rsidRPr="00472572">
              <w:t>6.991466</w:t>
            </w:r>
          </w:p>
        </w:tc>
        <w:tc>
          <w:tcPr>
            <w:tcW w:w="960" w:type="dxa"/>
            <w:noWrap/>
            <w:hideMark/>
          </w:tcPr>
          <w:p w14:paraId="624AF696" w14:textId="77777777" w:rsidR="00472572" w:rsidRPr="00472572" w:rsidRDefault="00472572" w:rsidP="00472572">
            <w:r w:rsidRPr="00472572">
              <w:t>6.864312</w:t>
            </w:r>
          </w:p>
        </w:tc>
        <w:tc>
          <w:tcPr>
            <w:tcW w:w="960" w:type="dxa"/>
            <w:noWrap/>
            <w:hideMark/>
          </w:tcPr>
          <w:p w14:paraId="70E2B5ED" w14:textId="77777777" w:rsidR="00472572" w:rsidRPr="00472572" w:rsidRDefault="00472572" w:rsidP="00472572">
            <w:r w:rsidRPr="00472572">
              <w:t>7.956795</w:t>
            </w:r>
          </w:p>
        </w:tc>
        <w:tc>
          <w:tcPr>
            <w:tcW w:w="960" w:type="dxa"/>
            <w:noWrap/>
            <w:hideMark/>
          </w:tcPr>
          <w:p w14:paraId="446A3258" w14:textId="77777777" w:rsidR="00472572" w:rsidRPr="00472572" w:rsidRDefault="00472572" w:rsidP="00472572">
            <w:r w:rsidRPr="00472572">
              <w:t>12.33392</w:t>
            </w:r>
          </w:p>
        </w:tc>
        <w:tc>
          <w:tcPr>
            <w:tcW w:w="960" w:type="dxa"/>
            <w:noWrap/>
            <w:hideMark/>
          </w:tcPr>
          <w:p w14:paraId="391A2D84" w14:textId="77777777" w:rsidR="00472572" w:rsidRPr="00472572" w:rsidRDefault="00472572" w:rsidP="00472572">
            <w:r w:rsidRPr="00472572">
              <w:t>14.79422</w:t>
            </w:r>
          </w:p>
        </w:tc>
      </w:tr>
      <w:tr w:rsidR="00472572" w:rsidRPr="00472572" w14:paraId="491BA8E0" w14:textId="77777777" w:rsidTr="00472572">
        <w:trPr>
          <w:trHeight w:val="300"/>
        </w:trPr>
        <w:tc>
          <w:tcPr>
            <w:tcW w:w="960" w:type="dxa"/>
            <w:noWrap/>
            <w:hideMark/>
          </w:tcPr>
          <w:p w14:paraId="06FD4E97" w14:textId="77777777" w:rsidR="00472572" w:rsidRPr="00472572" w:rsidRDefault="00472572" w:rsidP="00472572">
            <w:pPr>
              <w:rPr>
                <w:b/>
                <w:bCs/>
              </w:rPr>
            </w:pPr>
            <w:r w:rsidRPr="00472572">
              <w:rPr>
                <w:b/>
                <w:bCs/>
              </w:rPr>
              <w:t>6.664551</w:t>
            </w:r>
          </w:p>
        </w:tc>
        <w:tc>
          <w:tcPr>
            <w:tcW w:w="960" w:type="dxa"/>
            <w:noWrap/>
            <w:hideMark/>
          </w:tcPr>
          <w:p w14:paraId="3EBCA59C" w14:textId="77777777" w:rsidR="00472572" w:rsidRPr="00472572" w:rsidRDefault="00472572" w:rsidP="00472572">
            <w:pPr>
              <w:rPr>
                <w:b/>
                <w:bCs/>
              </w:rPr>
            </w:pPr>
            <w:r w:rsidRPr="00472572">
              <w:rPr>
                <w:b/>
                <w:bCs/>
              </w:rPr>
              <w:t>6.439995</w:t>
            </w:r>
          </w:p>
        </w:tc>
        <w:tc>
          <w:tcPr>
            <w:tcW w:w="960" w:type="dxa"/>
            <w:noWrap/>
            <w:hideMark/>
          </w:tcPr>
          <w:p w14:paraId="662A38B2" w14:textId="77777777" w:rsidR="00472572" w:rsidRPr="00472572" w:rsidRDefault="00472572" w:rsidP="00472572">
            <w:pPr>
              <w:rPr>
                <w:b/>
                <w:bCs/>
              </w:rPr>
            </w:pPr>
            <w:r w:rsidRPr="00472572">
              <w:rPr>
                <w:b/>
                <w:bCs/>
              </w:rPr>
              <w:t>7.353727</w:t>
            </w:r>
          </w:p>
        </w:tc>
        <w:tc>
          <w:tcPr>
            <w:tcW w:w="960" w:type="dxa"/>
            <w:noWrap/>
            <w:hideMark/>
          </w:tcPr>
          <w:p w14:paraId="7CCDFB7F" w14:textId="77777777" w:rsidR="00472572" w:rsidRPr="00472572" w:rsidRDefault="00472572" w:rsidP="00472572">
            <w:pPr>
              <w:rPr>
                <w:b/>
                <w:bCs/>
              </w:rPr>
            </w:pPr>
            <w:r w:rsidRPr="00472572">
              <w:rPr>
                <w:b/>
                <w:bCs/>
              </w:rPr>
              <w:t>7.309237</w:t>
            </w:r>
          </w:p>
        </w:tc>
        <w:tc>
          <w:tcPr>
            <w:tcW w:w="960" w:type="dxa"/>
            <w:noWrap/>
            <w:hideMark/>
          </w:tcPr>
          <w:p w14:paraId="05363A7D" w14:textId="77777777" w:rsidR="00472572" w:rsidRPr="00472572" w:rsidRDefault="00472572" w:rsidP="00472572">
            <w:pPr>
              <w:rPr>
                <w:b/>
                <w:bCs/>
              </w:rPr>
            </w:pPr>
            <w:r w:rsidRPr="00472572">
              <w:rPr>
                <w:b/>
                <w:bCs/>
              </w:rPr>
              <w:t>7.10245</w:t>
            </w:r>
          </w:p>
        </w:tc>
        <w:tc>
          <w:tcPr>
            <w:tcW w:w="960" w:type="dxa"/>
            <w:noWrap/>
            <w:hideMark/>
          </w:tcPr>
          <w:p w14:paraId="0C6E90ED" w14:textId="77777777" w:rsidR="00472572" w:rsidRPr="00472572" w:rsidRDefault="00472572" w:rsidP="00472572">
            <w:pPr>
              <w:rPr>
                <w:b/>
                <w:bCs/>
              </w:rPr>
            </w:pPr>
            <w:r w:rsidRPr="00472572">
              <w:rPr>
                <w:b/>
                <w:bCs/>
              </w:rPr>
              <w:t>8.176725</w:t>
            </w:r>
          </w:p>
        </w:tc>
        <w:tc>
          <w:tcPr>
            <w:tcW w:w="960" w:type="dxa"/>
            <w:noWrap/>
            <w:hideMark/>
          </w:tcPr>
          <w:p w14:paraId="08BA7A77" w14:textId="77777777" w:rsidR="00472572" w:rsidRPr="00472572" w:rsidRDefault="00472572" w:rsidP="00472572">
            <w:pPr>
              <w:rPr>
                <w:b/>
                <w:bCs/>
              </w:rPr>
            </w:pPr>
            <w:r w:rsidRPr="00472572">
              <w:rPr>
                <w:b/>
                <w:bCs/>
              </w:rPr>
              <w:t>6.910621</w:t>
            </w:r>
          </w:p>
        </w:tc>
        <w:tc>
          <w:tcPr>
            <w:tcW w:w="960" w:type="dxa"/>
            <w:noWrap/>
            <w:hideMark/>
          </w:tcPr>
          <w:p w14:paraId="74F8DAB4" w14:textId="77777777" w:rsidR="00472572" w:rsidRPr="00472572" w:rsidRDefault="00472572" w:rsidP="00472572">
            <w:pPr>
              <w:rPr>
                <w:b/>
                <w:bCs/>
              </w:rPr>
            </w:pPr>
            <w:r w:rsidRPr="00472572">
              <w:rPr>
                <w:b/>
                <w:bCs/>
              </w:rPr>
              <w:t>6.645925</w:t>
            </w:r>
          </w:p>
        </w:tc>
        <w:tc>
          <w:tcPr>
            <w:tcW w:w="960" w:type="dxa"/>
            <w:noWrap/>
            <w:hideMark/>
          </w:tcPr>
          <w:p w14:paraId="09EB236E" w14:textId="77777777" w:rsidR="00472572" w:rsidRPr="00472572" w:rsidRDefault="00472572" w:rsidP="00472572">
            <w:pPr>
              <w:rPr>
                <w:b/>
                <w:bCs/>
              </w:rPr>
            </w:pPr>
            <w:r w:rsidRPr="00472572">
              <w:rPr>
                <w:b/>
                <w:bCs/>
              </w:rPr>
              <w:t>7.61186</w:t>
            </w:r>
          </w:p>
        </w:tc>
        <w:tc>
          <w:tcPr>
            <w:tcW w:w="960" w:type="dxa"/>
            <w:noWrap/>
            <w:hideMark/>
          </w:tcPr>
          <w:p w14:paraId="1CBAE624" w14:textId="77777777" w:rsidR="00472572" w:rsidRPr="00472572" w:rsidRDefault="00472572" w:rsidP="00472572">
            <w:pPr>
              <w:rPr>
                <w:b/>
                <w:bCs/>
              </w:rPr>
            </w:pPr>
            <w:r w:rsidRPr="00472572">
              <w:rPr>
                <w:b/>
                <w:bCs/>
              </w:rPr>
              <w:t>7.250448</w:t>
            </w:r>
          </w:p>
        </w:tc>
      </w:tr>
    </w:tbl>
    <w:p w14:paraId="37F3026B" w14:textId="6427D86B" w:rsidR="00472572" w:rsidRDefault="00F31354" w:rsidP="00DD05AD">
      <w:r>
        <w:lastRenderedPageBreak/>
        <w:t>Raw data for Section 4.4.2.6 with 7 active nodes</w:t>
      </w:r>
    </w:p>
    <w:p w14:paraId="5BF750DE" w14:textId="77777777" w:rsidR="00F31354" w:rsidRDefault="00F31354" w:rsidP="00DD05AD">
      <w:r>
        <w:t>1</w:t>
      </w:r>
      <w:r w:rsidRPr="00F31354">
        <w:rPr>
          <w:vertAlign w:val="superscript"/>
        </w:rPr>
        <w:t>st</w:t>
      </w:r>
      <w:r>
        <w:t xml:space="preserve"> Node</w:t>
      </w:r>
    </w:p>
    <w:tbl>
      <w:tblPr>
        <w:tblStyle w:val="TableGrid"/>
        <w:tblW w:w="0" w:type="auto"/>
        <w:tblLook w:val="04A0" w:firstRow="1" w:lastRow="0" w:firstColumn="1" w:lastColumn="0" w:noHBand="0" w:noVBand="1"/>
      </w:tblPr>
      <w:tblGrid>
        <w:gridCol w:w="1142"/>
        <w:gridCol w:w="1142"/>
        <w:gridCol w:w="1142"/>
        <w:gridCol w:w="1142"/>
        <w:gridCol w:w="1142"/>
        <w:gridCol w:w="1142"/>
        <w:gridCol w:w="1142"/>
        <w:gridCol w:w="1142"/>
        <w:gridCol w:w="1142"/>
        <w:gridCol w:w="1142"/>
      </w:tblGrid>
      <w:tr w:rsidR="00F31354" w:rsidRPr="00F31354" w14:paraId="73FB1DAC" w14:textId="77777777" w:rsidTr="00F31354">
        <w:trPr>
          <w:trHeight w:val="261"/>
        </w:trPr>
        <w:tc>
          <w:tcPr>
            <w:tcW w:w="1142" w:type="dxa"/>
            <w:noWrap/>
            <w:hideMark/>
          </w:tcPr>
          <w:p w14:paraId="39E631A3" w14:textId="77777777" w:rsidR="00F31354" w:rsidRPr="00F31354" w:rsidRDefault="00F31354" w:rsidP="00F31354">
            <w:r w:rsidRPr="00F31354">
              <w:t>Tx01</w:t>
            </w:r>
          </w:p>
        </w:tc>
        <w:tc>
          <w:tcPr>
            <w:tcW w:w="1142" w:type="dxa"/>
            <w:noWrap/>
            <w:hideMark/>
          </w:tcPr>
          <w:p w14:paraId="4F0AFDA6" w14:textId="77777777" w:rsidR="00F31354" w:rsidRPr="00F31354" w:rsidRDefault="00F31354" w:rsidP="00F31354">
            <w:r w:rsidRPr="00F31354">
              <w:t>Tx02</w:t>
            </w:r>
          </w:p>
        </w:tc>
        <w:tc>
          <w:tcPr>
            <w:tcW w:w="1142" w:type="dxa"/>
            <w:noWrap/>
            <w:hideMark/>
          </w:tcPr>
          <w:p w14:paraId="73B1B56C" w14:textId="77777777" w:rsidR="00F31354" w:rsidRPr="00F31354" w:rsidRDefault="00F31354" w:rsidP="00F31354">
            <w:r w:rsidRPr="00F31354">
              <w:t>Tx03</w:t>
            </w:r>
          </w:p>
        </w:tc>
        <w:tc>
          <w:tcPr>
            <w:tcW w:w="1142" w:type="dxa"/>
            <w:noWrap/>
            <w:hideMark/>
          </w:tcPr>
          <w:p w14:paraId="0389F490" w14:textId="77777777" w:rsidR="00F31354" w:rsidRPr="00F31354" w:rsidRDefault="00F31354" w:rsidP="00F31354">
            <w:r w:rsidRPr="00F31354">
              <w:t>Tx04</w:t>
            </w:r>
          </w:p>
        </w:tc>
        <w:tc>
          <w:tcPr>
            <w:tcW w:w="1142" w:type="dxa"/>
            <w:noWrap/>
            <w:hideMark/>
          </w:tcPr>
          <w:p w14:paraId="5E77E365" w14:textId="77777777" w:rsidR="00F31354" w:rsidRPr="00F31354" w:rsidRDefault="00F31354" w:rsidP="00F31354">
            <w:r w:rsidRPr="00F31354">
              <w:t>Tx05</w:t>
            </w:r>
          </w:p>
        </w:tc>
        <w:tc>
          <w:tcPr>
            <w:tcW w:w="1142" w:type="dxa"/>
            <w:noWrap/>
            <w:hideMark/>
          </w:tcPr>
          <w:p w14:paraId="385B848A" w14:textId="77777777" w:rsidR="00F31354" w:rsidRPr="00F31354" w:rsidRDefault="00F31354" w:rsidP="00F31354">
            <w:r w:rsidRPr="00F31354">
              <w:t>Tx06</w:t>
            </w:r>
          </w:p>
        </w:tc>
        <w:tc>
          <w:tcPr>
            <w:tcW w:w="1142" w:type="dxa"/>
            <w:noWrap/>
            <w:hideMark/>
          </w:tcPr>
          <w:p w14:paraId="29F87CB9" w14:textId="77777777" w:rsidR="00F31354" w:rsidRPr="00F31354" w:rsidRDefault="00F31354" w:rsidP="00F31354">
            <w:r w:rsidRPr="00F31354">
              <w:t>Tx07</w:t>
            </w:r>
          </w:p>
        </w:tc>
        <w:tc>
          <w:tcPr>
            <w:tcW w:w="1142" w:type="dxa"/>
            <w:noWrap/>
            <w:hideMark/>
          </w:tcPr>
          <w:p w14:paraId="3CD58FD6" w14:textId="77777777" w:rsidR="00F31354" w:rsidRPr="00F31354" w:rsidRDefault="00F31354" w:rsidP="00F31354">
            <w:r w:rsidRPr="00F31354">
              <w:t>Tx08</w:t>
            </w:r>
          </w:p>
        </w:tc>
        <w:tc>
          <w:tcPr>
            <w:tcW w:w="1142" w:type="dxa"/>
            <w:noWrap/>
            <w:hideMark/>
          </w:tcPr>
          <w:p w14:paraId="67FBDB48" w14:textId="77777777" w:rsidR="00F31354" w:rsidRPr="00F31354" w:rsidRDefault="00F31354" w:rsidP="00F31354">
            <w:r w:rsidRPr="00F31354">
              <w:t>Tx09</w:t>
            </w:r>
          </w:p>
        </w:tc>
        <w:tc>
          <w:tcPr>
            <w:tcW w:w="1142" w:type="dxa"/>
            <w:noWrap/>
            <w:hideMark/>
          </w:tcPr>
          <w:p w14:paraId="4418517E" w14:textId="77777777" w:rsidR="00F31354" w:rsidRPr="00F31354" w:rsidRDefault="00F31354" w:rsidP="00F31354">
            <w:r w:rsidRPr="00F31354">
              <w:t>Tx10</w:t>
            </w:r>
          </w:p>
        </w:tc>
      </w:tr>
      <w:tr w:rsidR="00F31354" w:rsidRPr="00F31354" w14:paraId="090EA8B9" w14:textId="77777777" w:rsidTr="00F31354">
        <w:trPr>
          <w:trHeight w:val="261"/>
        </w:trPr>
        <w:tc>
          <w:tcPr>
            <w:tcW w:w="1142" w:type="dxa"/>
            <w:noWrap/>
            <w:hideMark/>
          </w:tcPr>
          <w:p w14:paraId="03AE3398" w14:textId="77777777" w:rsidR="00F31354" w:rsidRPr="00F31354" w:rsidRDefault="00F31354" w:rsidP="00F31354">
            <w:r w:rsidRPr="00F31354">
              <w:t>9.354991</w:t>
            </w:r>
          </w:p>
        </w:tc>
        <w:tc>
          <w:tcPr>
            <w:tcW w:w="1142" w:type="dxa"/>
            <w:noWrap/>
            <w:hideMark/>
          </w:tcPr>
          <w:p w14:paraId="4CFDF51B" w14:textId="77777777" w:rsidR="00F31354" w:rsidRPr="00F31354" w:rsidRDefault="00F31354" w:rsidP="00F31354">
            <w:r w:rsidRPr="00F31354">
              <w:t>6.181495</w:t>
            </w:r>
          </w:p>
        </w:tc>
        <w:tc>
          <w:tcPr>
            <w:tcW w:w="1142" w:type="dxa"/>
            <w:noWrap/>
            <w:hideMark/>
          </w:tcPr>
          <w:p w14:paraId="45B0F110" w14:textId="77777777" w:rsidR="00F31354" w:rsidRPr="00F31354" w:rsidRDefault="00F31354" w:rsidP="00F31354">
            <w:r w:rsidRPr="00F31354">
              <w:t>10.99878</w:t>
            </w:r>
          </w:p>
        </w:tc>
        <w:tc>
          <w:tcPr>
            <w:tcW w:w="1142" w:type="dxa"/>
            <w:noWrap/>
            <w:hideMark/>
          </w:tcPr>
          <w:p w14:paraId="301CCE00" w14:textId="77777777" w:rsidR="00F31354" w:rsidRPr="00F31354" w:rsidRDefault="00F31354" w:rsidP="00F31354">
            <w:r w:rsidRPr="00F31354">
              <w:t>12.44329</w:t>
            </w:r>
          </w:p>
        </w:tc>
        <w:tc>
          <w:tcPr>
            <w:tcW w:w="1142" w:type="dxa"/>
            <w:noWrap/>
            <w:hideMark/>
          </w:tcPr>
          <w:p w14:paraId="5C17B203" w14:textId="77777777" w:rsidR="00F31354" w:rsidRPr="00F31354" w:rsidRDefault="00F31354" w:rsidP="00F31354">
            <w:r w:rsidRPr="00F31354">
              <w:t>12.91413</w:t>
            </w:r>
          </w:p>
        </w:tc>
        <w:tc>
          <w:tcPr>
            <w:tcW w:w="1142" w:type="dxa"/>
            <w:noWrap/>
            <w:hideMark/>
          </w:tcPr>
          <w:p w14:paraId="1414F908" w14:textId="77777777" w:rsidR="00F31354" w:rsidRPr="00F31354" w:rsidRDefault="00F31354" w:rsidP="00F31354">
            <w:r w:rsidRPr="00F31354">
              <w:t>9.222523</w:t>
            </w:r>
          </w:p>
        </w:tc>
        <w:tc>
          <w:tcPr>
            <w:tcW w:w="1142" w:type="dxa"/>
            <w:noWrap/>
            <w:hideMark/>
          </w:tcPr>
          <w:p w14:paraId="03A25684" w14:textId="77777777" w:rsidR="00F31354" w:rsidRPr="00F31354" w:rsidRDefault="00F31354" w:rsidP="00F31354">
            <w:r w:rsidRPr="00F31354">
              <w:t>5.512126</w:t>
            </w:r>
          </w:p>
        </w:tc>
        <w:tc>
          <w:tcPr>
            <w:tcW w:w="1142" w:type="dxa"/>
            <w:noWrap/>
            <w:hideMark/>
          </w:tcPr>
          <w:p w14:paraId="05DDB8AF" w14:textId="77777777" w:rsidR="00F31354" w:rsidRPr="00F31354" w:rsidRDefault="00F31354" w:rsidP="00F31354">
            <w:r w:rsidRPr="00F31354">
              <w:t>9.410267</w:t>
            </w:r>
          </w:p>
        </w:tc>
        <w:tc>
          <w:tcPr>
            <w:tcW w:w="1142" w:type="dxa"/>
            <w:noWrap/>
            <w:hideMark/>
          </w:tcPr>
          <w:p w14:paraId="2602C3EE" w14:textId="77777777" w:rsidR="00F31354" w:rsidRPr="00F31354" w:rsidRDefault="00F31354" w:rsidP="00F31354">
            <w:r w:rsidRPr="00F31354">
              <w:t>11.22815</w:t>
            </w:r>
          </w:p>
        </w:tc>
        <w:tc>
          <w:tcPr>
            <w:tcW w:w="1142" w:type="dxa"/>
            <w:noWrap/>
            <w:hideMark/>
          </w:tcPr>
          <w:p w14:paraId="53233755" w14:textId="77777777" w:rsidR="00F31354" w:rsidRPr="00F31354" w:rsidRDefault="00F31354" w:rsidP="00F31354">
            <w:r w:rsidRPr="00F31354">
              <w:t>14.63084</w:t>
            </w:r>
          </w:p>
        </w:tc>
      </w:tr>
      <w:tr w:rsidR="00F31354" w:rsidRPr="00F31354" w14:paraId="567D2320" w14:textId="77777777" w:rsidTr="00F31354">
        <w:trPr>
          <w:trHeight w:val="261"/>
        </w:trPr>
        <w:tc>
          <w:tcPr>
            <w:tcW w:w="1142" w:type="dxa"/>
            <w:noWrap/>
            <w:hideMark/>
          </w:tcPr>
          <w:p w14:paraId="126B89D1" w14:textId="77777777" w:rsidR="00F31354" w:rsidRPr="00F31354" w:rsidRDefault="00F31354" w:rsidP="00F31354">
            <w:r w:rsidRPr="00F31354">
              <w:t>6.220997</w:t>
            </w:r>
          </w:p>
        </w:tc>
        <w:tc>
          <w:tcPr>
            <w:tcW w:w="1142" w:type="dxa"/>
            <w:noWrap/>
            <w:hideMark/>
          </w:tcPr>
          <w:p w14:paraId="4292CAC7" w14:textId="77777777" w:rsidR="00F31354" w:rsidRPr="00F31354" w:rsidRDefault="00F31354" w:rsidP="00F31354">
            <w:r w:rsidRPr="00F31354">
              <w:t>9.359747</w:t>
            </w:r>
          </w:p>
        </w:tc>
        <w:tc>
          <w:tcPr>
            <w:tcW w:w="1142" w:type="dxa"/>
            <w:noWrap/>
            <w:hideMark/>
          </w:tcPr>
          <w:p w14:paraId="147A0272" w14:textId="77777777" w:rsidR="00F31354" w:rsidRPr="00F31354" w:rsidRDefault="00F31354" w:rsidP="00F31354">
            <w:r w:rsidRPr="00F31354">
              <w:t>10.7683</w:t>
            </w:r>
          </w:p>
        </w:tc>
        <w:tc>
          <w:tcPr>
            <w:tcW w:w="1142" w:type="dxa"/>
            <w:noWrap/>
            <w:hideMark/>
          </w:tcPr>
          <w:p w14:paraId="27BC9433" w14:textId="77777777" w:rsidR="00F31354" w:rsidRPr="00F31354" w:rsidRDefault="00F31354" w:rsidP="00F31354">
            <w:r w:rsidRPr="00F31354">
              <w:t>11.8901</w:t>
            </w:r>
          </w:p>
        </w:tc>
        <w:tc>
          <w:tcPr>
            <w:tcW w:w="1142" w:type="dxa"/>
            <w:noWrap/>
            <w:hideMark/>
          </w:tcPr>
          <w:p w14:paraId="088E38A1" w14:textId="77777777" w:rsidR="00F31354" w:rsidRPr="00F31354" w:rsidRDefault="00F31354" w:rsidP="00F31354">
            <w:r w:rsidRPr="00F31354">
              <w:t>13.9177</w:t>
            </w:r>
          </w:p>
        </w:tc>
        <w:tc>
          <w:tcPr>
            <w:tcW w:w="1142" w:type="dxa"/>
            <w:noWrap/>
            <w:hideMark/>
          </w:tcPr>
          <w:p w14:paraId="531F32A2" w14:textId="77777777" w:rsidR="00F31354" w:rsidRPr="00F31354" w:rsidRDefault="00F31354" w:rsidP="00F31354">
            <w:r w:rsidRPr="00F31354">
              <w:t>5.634824</w:t>
            </w:r>
          </w:p>
        </w:tc>
        <w:tc>
          <w:tcPr>
            <w:tcW w:w="1142" w:type="dxa"/>
            <w:noWrap/>
            <w:hideMark/>
          </w:tcPr>
          <w:p w14:paraId="6EE648E4" w14:textId="77777777" w:rsidR="00F31354" w:rsidRPr="00F31354" w:rsidRDefault="00F31354" w:rsidP="00F31354">
            <w:r w:rsidRPr="00F31354">
              <w:t>9.377141</w:t>
            </w:r>
          </w:p>
        </w:tc>
        <w:tc>
          <w:tcPr>
            <w:tcW w:w="1142" w:type="dxa"/>
            <w:noWrap/>
            <w:hideMark/>
          </w:tcPr>
          <w:p w14:paraId="13873D14" w14:textId="77777777" w:rsidR="00F31354" w:rsidRPr="00F31354" w:rsidRDefault="00F31354" w:rsidP="00F31354">
            <w:r w:rsidRPr="00F31354">
              <w:t>9.373849</w:t>
            </w:r>
          </w:p>
        </w:tc>
        <w:tc>
          <w:tcPr>
            <w:tcW w:w="1142" w:type="dxa"/>
            <w:noWrap/>
            <w:hideMark/>
          </w:tcPr>
          <w:p w14:paraId="463EF19F" w14:textId="77777777" w:rsidR="00F31354" w:rsidRPr="00F31354" w:rsidRDefault="00F31354" w:rsidP="00F31354">
            <w:r w:rsidRPr="00F31354">
              <w:t>8.497758</w:t>
            </w:r>
          </w:p>
        </w:tc>
        <w:tc>
          <w:tcPr>
            <w:tcW w:w="1142" w:type="dxa"/>
            <w:noWrap/>
            <w:hideMark/>
          </w:tcPr>
          <w:p w14:paraId="77C833EE" w14:textId="77777777" w:rsidR="00F31354" w:rsidRPr="00F31354" w:rsidRDefault="00F31354" w:rsidP="00F31354">
            <w:r w:rsidRPr="00F31354">
              <w:t>17.54392</w:t>
            </w:r>
          </w:p>
        </w:tc>
      </w:tr>
      <w:tr w:rsidR="00F31354" w:rsidRPr="00F31354" w14:paraId="5457BCAB" w14:textId="77777777" w:rsidTr="00F31354">
        <w:trPr>
          <w:trHeight w:val="261"/>
        </w:trPr>
        <w:tc>
          <w:tcPr>
            <w:tcW w:w="1142" w:type="dxa"/>
            <w:noWrap/>
            <w:hideMark/>
          </w:tcPr>
          <w:p w14:paraId="19B97199" w14:textId="77777777" w:rsidR="00F31354" w:rsidRPr="00F31354" w:rsidRDefault="00F31354" w:rsidP="00F31354">
            <w:r w:rsidRPr="00F31354">
              <w:t>8.758062</w:t>
            </w:r>
          </w:p>
        </w:tc>
        <w:tc>
          <w:tcPr>
            <w:tcW w:w="1142" w:type="dxa"/>
            <w:noWrap/>
            <w:hideMark/>
          </w:tcPr>
          <w:p w14:paraId="7A47AE6E" w14:textId="77777777" w:rsidR="00F31354" w:rsidRPr="00F31354" w:rsidRDefault="00F31354" w:rsidP="00F31354">
            <w:r w:rsidRPr="00F31354">
              <w:t>7.694936</w:t>
            </w:r>
          </w:p>
        </w:tc>
        <w:tc>
          <w:tcPr>
            <w:tcW w:w="1142" w:type="dxa"/>
            <w:noWrap/>
            <w:hideMark/>
          </w:tcPr>
          <w:p w14:paraId="2AFBA67A" w14:textId="77777777" w:rsidR="00F31354" w:rsidRPr="00F31354" w:rsidRDefault="00F31354" w:rsidP="00F31354">
            <w:r w:rsidRPr="00F31354">
              <w:t>15.64953</w:t>
            </w:r>
          </w:p>
        </w:tc>
        <w:tc>
          <w:tcPr>
            <w:tcW w:w="1142" w:type="dxa"/>
            <w:noWrap/>
            <w:hideMark/>
          </w:tcPr>
          <w:p w14:paraId="132E5B2F" w14:textId="77777777" w:rsidR="00F31354" w:rsidRPr="00F31354" w:rsidRDefault="00F31354" w:rsidP="00F31354">
            <w:r w:rsidRPr="00F31354">
              <w:t>11.44431</w:t>
            </w:r>
          </w:p>
        </w:tc>
        <w:tc>
          <w:tcPr>
            <w:tcW w:w="1142" w:type="dxa"/>
            <w:noWrap/>
            <w:hideMark/>
          </w:tcPr>
          <w:p w14:paraId="746CCAC6" w14:textId="77777777" w:rsidR="00F31354" w:rsidRPr="00F31354" w:rsidRDefault="00F31354" w:rsidP="00F31354">
            <w:r w:rsidRPr="00F31354">
              <w:t>16.94866</w:t>
            </w:r>
          </w:p>
        </w:tc>
        <w:tc>
          <w:tcPr>
            <w:tcW w:w="1142" w:type="dxa"/>
            <w:noWrap/>
            <w:hideMark/>
          </w:tcPr>
          <w:p w14:paraId="0CAC10AF" w14:textId="77777777" w:rsidR="00F31354" w:rsidRPr="00F31354" w:rsidRDefault="00F31354" w:rsidP="00F31354">
            <w:r w:rsidRPr="00F31354">
              <w:t>8.990652</w:t>
            </w:r>
          </w:p>
        </w:tc>
        <w:tc>
          <w:tcPr>
            <w:tcW w:w="1142" w:type="dxa"/>
            <w:noWrap/>
            <w:hideMark/>
          </w:tcPr>
          <w:p w14:paraId="4008BBB4" w14:textId="77777777" w:rsidR="00F31354" w:rsidRPr="00F31354" w:rsidRDefault="00F31354" w:rsidP="00F31354">
            <w:r w:rsidRPr="00F31354">
              <w:t>4.247952</w:t>
            </w:r>
          </w:p>
        </w:tc>
        <w:tc>
          <w:tcPr>
            <w:tcW w:w="1142" w:type="dxa"/>
            <w:noWrap/>
            <w:hideMark/>
          </w:tcPr>
          <w:p w14:paraId="2A15AFB9" w14:textId="77777777" w:rsidR="00F31354" w:rsidRPr="00F31354" w:rsidRDefault="00F31354" w:rsidP="00F31354">
            <w:r w:rsidRPr="00F31354">
              <w:t>10.19404</w:t>
            </w:r>
          </w:p>
        </w:tc>
        <w:tc>
          <w:tcPr>
            <w:tcW w:w="1142" w:type="dxa"/>
            <w:noWrap/>
            <w:hideMark/>
          </w:tcPr>
          <w:p w14:paraId="1D03230D" w14:textId="77777777" w:rsidR="00F31354" w:rsidRPr="00F31354" w:rsidRDefault="00F31354" w:rsidP="00F31354">
            <w:r w:rsidRPr="00F31354">
              <w:t>10.8137</w:t>
            </w:r>
          </w:p>
        </w:tc>
        <w:tc>
          <w:tcPr>
            <w:tcW w:w="1142" w:type="dxa"/>
            <w:noWrap/>
            <w:hideMark/>
          </w:tcPr>
          <w:p w14:paraId="1C647135" w14:textId="77777777" w:rsidR="00F31354" w:rsidRPr="00F31354" w:rsidRDefault="00F31354" w:rsidP="00F31354">
            <w:r w:rsidRPr="00F31354">
              <w:t>18.27393</w:t>
            </w:r>
          </w:p>
        </w:tc>
      </w:tr>
      <w:tr w:rsidR="00F31354" w:rsidRPr="00F31354" w14:paraId="605FC610" w14:textId="77777777" w:rsidTr="00F31354">
        <w:trPr>
          <w:trHeight w:val="261"/>
        </w:trPr>
        <w:tc>
          <w:tcPr>
            <w:tcW w:w="1142" w:type="dxa"/>
            <w:noWrap/>
            <w:hideMark/>
          </w:tcPr>
          <w:p w14:paraId="44EDD1B9" w14:textId="77777777" w:rsidR="00F31354" w:rsidRPr="00F31354" w:rsidRDefault="00F31354" w:rsidP="00F31354">
            <w:r w:rsidRPr="00F31354">
              <w:t>10.36775</w:t>
            </w:r>
          </w:p>
        </w:tc>
        <w:tc>
          <w:tcPr>
            <w:tcW w:w="1142" w:type="dxa"/>
            <w:noWrap/>
            <w:hideMark/>
          </w:tcPr>
          <w:p w14:paraId="72938BBB" w14:textId="77777777" w:rsidR="00F31354" w:rsidRPr="00F31354" w:rsidRDefault="00F31354" w:rsidP="00F31354">
            <w:r w:rsidRPr="00F31354">
              <w:t>8.480315</w:t>
            </w:r>
          </w:p>
        </w:tc>
        <w:tc>
          <w:tcPr>
            <w:tcW w:w="1142" w:type="dxa"/>
            <w:noWrap/>
            <w:hideMark/>
          </w:tcPr>
          <w:p w14:paraId="216489DC" w14:textId="77777777" w:rsidR="00F31354" w:rsidRPr="00F31354" w:rsidRDefault="00F31354" w:rsidP="00F31354">
            <w:r w:rsidRPr="00F31354">
              <w:t>8.411745</w:t>
            </w:r>
          </w:p>
        </w:tc>
        <w:tc>
          <w:tcPr>
            <w:tcW w:w="1142" w:type="dxa"/>
            <w:noWrap/>
            <w:hideMark/>
          </w:tcPr>
          <w:p w14:paraId="29097964" w14:textId="77777777" w:rsidR="00F31354" w:rsidRPr="00F31354" w:rsidRDefault="00F31354" w:rsidP="00F31354">
            <w:r w:rsidRPr="00F31354">
              <w:t>13.26821</w:t>
            </w:r>
          </w:p>
        </w:tc>
        <w:tc>
          <w:tcPr>
            <w:tcW w:w="1142" w:type="dxa"/>
            <w:noWrap/>
            <w:hideMark/>
          </w:tcPr>
          <w:p w14:paraId="6B82BB35" w14:textId="77777777" w:rsidR="00F31354" w:rsidRPr="00F31354" w:rsidRDefault="00F31354" w:rsidP="00F31354">
            <w:r w:rsidRPr="00F31354">
              <w:t>14.70972</w:t>
            </w:r>
          </w:p>
        </w:tc>
        <w:tc>
          <w:tcPr>
            <w:tcW w:w="1142" w:type="dxa"/>
            <w:noWrap/>
            <w:hideMark/>
          </w:tcPr>
          <w:p w14:paraId="1154BDD8" w14:textId="77777777" w:rsidR="00F31354" w:rsidRPr="00F31354" w:rsidRDefault="00F31354" w:rsidP="00F31354">
            <w:r w:rsidRPr="00F31354">
              <w:t>7.917703</w:t>
            </w:r>
          </w:p>
        </w:tc>
        <w:tc>
          <w:tcPr>
            <w:tcW w:w="1142" w:type="dxa"/>
            <w:noWrap/>
            <w:hideMark/>
          </w:tcPr>
          <w:p w14:paraId="7B03B5FF" w14:textId="77777777" w:rsidR="00F31354" w:rsidRPr="00F31354" w:rsidRDefault="00F31354" w:rsidP="00F31354">
            <w:r w:rsidRPr="00F31354">
              <w:t>8.992862</w:t>
            </w:r>
          </w:p>
        </w:tc>
        <w:tc>
          <w:tcPr>
            <w:tcW w:w="1142" w:type="dxa"/>
            <w:noWrap/>
            <w:hideMark/>
          </w:tcPr>
          <w:p w14:paraId="5869F01F" w14:textId="77777777" w:rsidR="00F31354" w:rsidRPr="00F31354" w:rsidRDefault="00F31354" w:rsidP="00F31354">
            <w:r w:rsidRPr="00F31354">
              <w:t>13.60359</w:t>
            </w:r>
          </w:p>
        </w:tc>
        <w:tc>
          <w:tcPr>
            <w:tcW w:w="1142" w:type="dxa"/>
            <w:noWrap/>
            <w:hideMark/>
          </w:tcPr>
          <w:p w14:paraId="732DB218" w14:textId="77777777" w:rsidR="00F31354" w:rsidRPr="00F31354" w:rsidRDefault="00F31354" w:rsidP="00F31354">
            <w:r w:rsidRPr="00F31354">
              <w:t>8.631554</w:t>
            </w:r>
          </w:p>
        </w:tc>
        <w:tc>
          <w:tcPr>
            <w:tcW w:w="1142" w:type="dxa"/>
            <w:noWrap/>
            <w:hideMark/>
          </w:tcPr>
          <w:p w14:paraId="3B1644F2" w14:textId="77777777" w:rsidR="00F31354" w:rsidRPr="00F31354" w:rsidRDefault="00F31354" w:rsidP="00F31354">
            <w:r w:rsidRPr="00F31354">
              <w:t>13.7417</w:t>
            </w:r>
          </w:p>
        </w:tc>
      </w:tr>
      <w:tr w:rsidR="00F31354" w:rsidRPr="00F31354" w14:paraId="21EDE031" w14:textId="77777777" w:rsidTr="00F31354">
        <w:trPr>
          <w:trHeight w:val="261"/>
        </w:trPr>
        <w:tc>
          <w:tcPr>
            <w:tcW w:w="1142" w:type="dxa"/>
            <w:noWrap/>
            <w:hideMark/>
          </w:tcPr>
          <w:p w14:paraId="553E3EF6" w14:textId="77777777" w:rsidR="00F31354" w:rsidRPr="00F31354" w:rsidRDefault="00F31354" w:rsidP="00F31354">
            <w:r w:rsidRPr="00F31354">
              <w:t>4.938108</w:t>
            </w:r>
          </w:p>
        </w:tc>
        <w:tc>
          <w:tcPr>
            <w:tcW w:w="1142" w:type="dxa"/>
            <w:noWrap/>
            <w:hideMark/>
          </w:tcPr>
          <w:p w14:paraId="50023377" w14:textId="77777777" w:rsidR="00F31354" w:rsidRPr="00F31354" w:rsidRDefault="00F31354" w:rsidP="00F31354">
            <w:r w:rsidRPr="00F31354">
              <w:t>5.585059</w:t>
            </w:r>
          </w:p>
        </w:tc>
        <w:tc>
          <w:tcPr>
            <w:tcW w:w="1142" w:type="dxa"/>
            <w:noWrap/>
            <w:hideMark/>
          </w:tcPr>
          <w:p w14:paraId="7F7D3CBC" w14:textId="77777777" w:rsidR="00F31354" w:rsidRPr="00F31354" w:rsidRDefault="00F31354" w:rsidP="00F31354">
            <w:r w:rsidRPr="00F31354">
              <w:t>12.86497</w:t>
            </w:r>
          </w:p>
        </w:tc>
        <w:tc>
          <w:tcPr>
            <w:tcW w:w="1142" w:type="dxa"/>
            <w:noWrap/>
            <w:hideMark/>
          </w:tcPr>
          <w:p w14:paraId="028FF6B4" w14:textId="77777777" w:rsidR="00F31354" w:rsidRPr="00F31354" w:rsidRDefault="00F31354" w:rsidP="00F31354">
            <w:r w:rsidRPr="00F31354">
              <w:t>12.87941</w:t>
            </w:r>
          </w:p>
        </w:tc>
        <w:tc>
          <w:tcPr>
            <w:tcW w:w="1142" w:type="dxa"/>
            <w:noWrap/>
            <w:hideMark/>
          </w:tcPr>
          <w:p w14:paraId="67F81B59" w14:textId="77777777" w:rsidR="00F31354" w:rsidRPr="00F31354" w:rsidRDefault="00F31354" w:rsidP="00F31354">
            <w:r w:rsidRPr="00F31354">
              <w:t>9.51582</w:t>
            </w:r>
          </w:p>
        </w:tc>
        <w:tc>
          <w:tcPr>
            <w:tcW w:w="1142" w:type="dxa"/>
            <w:noWrap/>
            <w:hideMark/>
          </w:tcPr>
          <w:p w14:paraId="343E1BDF" w14:textId="77777777" w:rsidR="00F31354" w:rsidRPr="00F31354" w:rsidRDefault="00F31354" w:rsidP="00F31354">
            <w:r w:rsidRPr="00F31354">
              <w:t>8.914895</w:t>
            </w:r>
          </w:p>
        </w:tc>
        <w:tc>
          <w:tcPr>
            <w:tcW w:w="1142" w:type="dxa"/>
            <w:noWrap/>
            <w:hideMark/>
          </w:tcPr>
          <w:p w14:paraId="4DC01220" w14:textId="77777777" w:rsidR="00F31354" w:rsidRPr="00F31354" w:rsidRDefault="00F31354" w:rsidP="00F31354">
            <w:r w:rsidRPr="00F31354">
              <w:t>8.279584</w:t>
            </w:r>
          </w:p>
        </w:tc>
        <w:tc>
          <w:tcPr>
            <w:tcW w:w="1142" w:type="dxa"/>
            <w:noWrap/>
            <w:hideMark/>
          </w:tcPr>
          <w:p w14:paraId="5C8446D7" w14:textId="77777777" w:rsidR="00F31354" w:rsidRPr="00F31354" w:rsidRDefault="00F31354" w:rsidP="00F31354">
            <w:r w:rsidRPr="00F31354">
              <w:t>7.404539</w:t>
            </w:r>
          </w:p>
        </w:tc>
        <w:tc>
          <w:tcPr>
            <w:tcW w:w="1142" w:type="dxa"/>
            <w:noWrap/>
            <w:hideMark/>
          </w:tcPr>
          <w:p w14:paraId="599E918D" w14:textId="77777777" w:rsidR="00F31354" w:rsidRPr="00F31354" w:rsidRDefault="00F31354" w:rsidP="00F31354">
            <w:r w:rsidRPr="00F31354">
              <w:t>8.716153</w:t>
            </w:r>
          </w:p>
        </w:tc>
        <w:tc>
          <w:tcPr>
            <w:tcW w:w="1142" w:type="dxa"/>
            <w:noWrap/>
            <w:hideMark/>
          </w:tcPr>
          <w:p w14:paraId="3342BA32" w14:textId="77777777" w:rsidR="00F31354" w:rsidRPr="00F31354" w:rsidRDefault="00F31354" w:rsidP="00F31354">
            <w:r w:rsidRPr="00F31354">
              <w:t>15.64791</w:t>
            </w:r>
          </w:p>
        </w:tc>
      </w:tr>
      <w:tr w:rsidR="00F31354" w:rsidRPr="00F31354" w14:paraId="3C0D0364" w14:textId="77777777" w:rsidTr="00F31354">
        <w:trPr>
          <w:trHeight w:val="261"/>
        </w:trPr>
        <w:tc>
          <w:tcPr>
            <w:tcW w:w="1142" w:type="dxa"/>
            <w:noWrap/>
            <w:hideMark/>
          </w:tcPr>
          <w:p w14:paraId="3DBE6AFA" w14:textId="77777777" w:rsidR="00F31354" w:rsidRPr="00F31354" w:rsidRDefault="00F31354" w:rsidP="00F31354">
            <w:r w:rsidRPr="00F31354">
              <w:t>4.658653</w:t>
            </w:r>
          </w:p>
        </w:tc>
        <w:tc>
          <w:tcPr>
            <w:tcW w:w="1142" w:type="dxa"/>
            <w:noWrap/>
            <w:hideMark/>
          </w:tcPr>
          <w:p w14:paraId="4D1AD4FB" w14:textId="77777777" w:rsidR="00F31354" w:rsidRPr="00F31354" w:rsidRDefault="00F31354" w:rsidP="00F31354">
            <w:r w:rsidRPr="00F31354">
              <w:t>8.763382</w:t>
            </w:r>
          </w:p>
        </w:tc>
        <w:tc>
          <w:tcPr>
            <w:tcW w:w="1142" w:type="dxa"/>
            <w:noWrap/>
            <w:hideMark/>
          </w:tcPr>
          <w:p w14:paraId="19698B0F" w14:textId="77777777" w:rsidR="00F31354" w:rsidRPr="00F31354" w:rsidRDefault="00F31354" w:rsidP="00F31354">
            <w:r w:rsidRPr="00F31354">
              <w:t>10.59123</w:t>
            </w:r>
          </w:p>
        </w:tc>
        <w:tc>
          <w:tcPr>
            <w:tcW w:w="1142" w:type="dxa"/>
            <w:noWrap/>
            <w:hideMark/>
          </w:tcPr>
          <w:p w14:paraId="01088B2E" w14:textId="77777777" w:rsidR="00F31354" w:rsidRPr="00F31354" w:rsidRDefault="00F31354" w:rsidP="00F31354">
            <w:r w:rsidRPr="00F31354">
              <w:t>12.29373</w:t>
            </w:r>
          </w:p>
        </w:tc>
        <w:tc>
          <w:tcPr>
            <w:tcW w:w="1142" w:type="dxa"/>
            <w:noWrap/>
            <w:hideMark/>
          </w:tcPr>
          <w:p w14:paraId="3FD01730" w14:textId="77777777" w:rsidR="00F31354" w:rsidRPr="00F31354" w:rsidRDefault="00F31354" w:rsidP="00F31354">
            <w:r w:rsidRPr="00F31354">
              <w:t>15.57782</w:t>
            </w:r>
          </w:p>
        </w:tc>
        <w:tc>
          <w:tcPr>
            <w:tcW w:w="1142" w:type="dxa"/>
            <w:noWrap/>
            <w:hideMark/>
          </w:tcPr>
          <w:p w14:paraId="2D165E1D" w14:textId="77777777" w:rsidR="00F31354" w:rsidRPr="00F31354" w:rsidRDefault="00F31354" w:rsidP="00F31354">
            <w:r w:rsidRPr="00F31354">
              <w:t>7.764818</w:t>
            </w:r>
          </w:p>
        </w:tc>
        <w:tc>
          <w:tcPr>
            <w:tcW w:w="1142" w:type="dxa"/>
            <w:noWrap/>
            <w:hideMark/>
          </w:tcPr>
          <w:p w14:paraId="4E253D06" w14:textId="77777777" w:rsidR="00F31354" w:rsidRPr="00F31354" w:rsidRDefault="00F31354" w:rsidP="00F31354">
            <w:r w:rsidRPr="00F31354">
              <w:t>9.902902</w:t>
            </w:r>
          </w:p>
        </w:tc>
        <w:tc>
          <w:tcPr>
            <w:tcW w:w="1142" w:type="dxa"/>
            <w:noWrap/>
            <w:hideMark/>
          </w:tcPr>
          <w:p w14:paraId="05A2FBC1" w14:textId="77777777" w:rsidR="00F31354" w:rsidRPr="00F31354" w:rsidRDefault="00F31354" w:rsidP="00F31354">
            <w:r w:rsidRPr="00F31354">
              <w:t>8.809201</w:t>
            </w:r>
          </w:p>
        </w:tc>
        <w:tc>
          <w:tcPr>
            <w:tcW w:w="1142" w:type="dxa"/>
            <w:noWrap/>
            <w:hideMark/>
          </w:tcPr>
          <w:p w14:paraId="58A0D628" w14:textId="77777777" w:rsidR="00F31354" w:rsidRPr="00F31354" w:rsidRDefault="00F31354" w:rsidP="00F31354">
            <w:r w:rsidRPr="00F31354">
              <w:t>12.41077</w:t>
            </w:r>
          </w:p>
        </w:tc>
        <w:tc>
          <w:tcPr>
            <w:tcW w:w="1142" w:type="dxa"/>
            <w:noWrap/>
            <w:hideMark/>
          </w:tcPr>
          <w:p w14:paraId="2D449B78" w14:textId="77777777" w:rsidR="00F31354" w:rsidRPr="00F31354" w:rsidRDefault="00F31354" w:rsidP="00F31354">
            <w:r w:rsidRPr="00F31354">
              <w:t>11.39779</w:t>
            </w:r>
          </w:p>
        </w:tc>
      </w:tr>
      <w:tr w:rsidR="00F31354" w:rsidRPr="00F31354" w14:paraId="6A4FEF59" w14:textId="77777777" w:rsidTr="00F31354">
        <w:trPr>
          <w:trHeight w:val="261"/>
        </w:trPr>
        <w:tc>
          <w:tcPr>
            <w:tcW w:w="1142" w:type="dxa"/>
            <w:noWrap/>
            <w:hideMark/>
          </w:tcPr>
          <w:p w14:paraId="5A47E107" w14:textId="77777777" w:rsidR="00F31354" w:rsidRPr="00F31354" w:rsidRDefault="00F31354" w:rsidP="00F31354">
            <w:r w:rsidRPr="00F31354">
              <w:t>6.701448</w:t>
            </w:r>
          </w:p>
        </w:tc>
        <w:tc>
          <w:tcPr>
            <w:tcW w:w="1142" w:type="dxa"/>
            <w:noWrap/>
            <w:hideMark/>
          </w:tcPr>
          <w:p w14:paraId="1290B13F" w14:textId="77777777" w:rsidR="00F31354" w:rsidRPr="00F31354" w:rsidRDefault="00F31354" w:rsidP="00F31354">
            <w:r w:rsidRPr="00F31354">
              <w:t>4.989417</w:t>
            </w:r>
          </w:p>
        </w:tc>
        <w:tc>
          <w:tcPr>
            <w:tcW w:w="1142" w:type="dxa"/>
            <w:noWrap/>
            <w:hideMark/>
          </w:tcPr>
          <w:p w14:paraId="53EC8059" w14:textId="77777777" w:rsidR="00F31354" w:rsidRPr="00F31354" w:rsidRDefault="00F31354" w:rsidP="00F31354">
            <w:r w:rsidRPr="00F31354">
              <w:t>11.83509</w:t>
            </w:r>
          </w:p>
        </w:tc>
        <w:tc>
          <w:tcPr>
            <w:tcW w:w="1142" w:type="dxa"/>
            <w:noWrap/>
            <w:hideMark/>
          </w:tcPr>
          <w:p w14:paraId="3304B498" w14:textId="77777777" w:rsidR="00F31354" w:rsidRPr="00F31354" w:rsidRDefault="00F31354" w:rsidP="00F31354">
            <w:r w:rsidRPr="00F31354">
              <w:t>12.77098</w:t>
            </w:r>
          </w:p>
        </w:tc>
        <w:tc>
          <w:tcPr>
            <w:tcW w:w="1142" w:type="dxa"/>
            <w:noWrap/>
            <w:hideMark/>
          </w:tcPr>
          <w:p w14:paraId="5690F206" w14:textId="77777777" w:rsidR="00F31354" w:rsidRPr="00F31354" w:rsidRDefault="00F31354" w:rsidP="00F31354">
            <w:r w:rsidRPr="00F31354">
              <w:t>19.58617</w:t>
            </w:r>
          </w:p>
        </w:tc>
        <w:tc>
          <w:tcPr>
            <w:tcW w:w="1142" w:type="dxa"/>
            <w:noWrap/>
            <w:hideMark/>
          </w:tcPr>
          <w:p w14:paraId="11A1C2F9" w14:textId="77777777" w:rsidR="00F31354" w:rsidRPr="00F31354" w:rsidRDefault="00F31354" w:rsidP="00F31354">
            <w:r w:rsidRPr="00F31354">
              <w:t>9.583422</w:t>
            </w:r>
          </w:p>
        </w:tc>
        <w:tc>
          <w:tcPr>
            <w:tcW w:w="1142" w:type="dxa"/>
            <w:noWrap/>
            <w:hideMark/>
          </w:tcPr>
          <w:p w14:paraId="05C1886D" w14:textId="77777777" w:rsidR="00F31354" w:rsidRPr="00F31354" w:rsidRDefault="00F31354" w:rsidP="00F31354">
            <w:r w:rsidRPr="00F31354">
              <w:t>9.257553</w:t>
            </w:r>
          </w:p>
        </w:tc>
        <w:tc>
          <w:tcPr>
            <w:tcW w:w="1142" w:type="dxa"/>
            <w:noWrap/>
            <w:hideMark/>
          </w:tcPr>
          <w:p w14:paraId="6C9B7963" w14:textId="77777777" w:rsidR="00F31354" w:rsidRPr="00F31354" w:rsidRDefault="00F31354" w:rsidP="00F31354">
            <w:r w:rsidRPr="00F31354">
              <w:t>11.89923</w:t>
            </w:r>
          </w:p>
        </w:tc>
        <w:tc>
          <w:tcPr>
            <w:tcW w:w="1142" w:type="dxa"/>
            <w:noWrap/>
            <w:hideMark/>
          </w:tcPr>
          <w:p w14:paraId="238CC939" w14:textId="77777777" w:rsidR="00F31354" w:rsidRPr="00F31354" w:rsidRDefault="00F31354" w:rsidP="00F31354">
            <w:r w:rsidRPr="00F31354">
              <w:t>13.26488</w:t>
            </w:r>
          </w:p>
        </w:tc>
        <w:tc>
          <w:tcPr>
            <w:tcW w:w="1142" w:type="dxa"/>
            <w:noWrap/>
            <w:hideMark/>
          </w:tcPr>
          <w:p w14:paraId="6B1045BA" w14:textId="77777777" w:rsidR="00F31354" w:rsidRPr="00F31354" w:rsidRDefault="00F31354" w:rsidP="00F31354">
            <w:r w:rsidRPr="00F31354">
              <w:t>15.50423</w:t>
            </w:r>
          </w:p>
        </w:tc>
      </w:tr>
      <w:tr w:rsidR="00F31354" w:rsidRPr="00F31354" w14:paraId="361528F1" w14:textId="77777777" w:rsidTr="00F31354">
        <w:trPr>
          <w:trHeight w:val="261"/>
        </w:trPr>
        <w:tc>
          <w:tcPr>
            <w:tcW w:w="1142" w:type="dxa"/>
            <w:noWrap/>
            <w:hideMark/>
          </w:tcPr>
          <w:p w14:paraId="179E1010" w14:textId="77777777" w:rsidR="00F31354" w:rsidRPr="00F31354" w:rsidRDefault="00F31354" w:rsidP="00F31354">
            <w:r w:rsidRPr="00F31354">
              <w:t>4.944515</w:t>
            </w:r>
          </w:p>
        </w:tc>
        <w:tc>
          <w:tcPr>
            <w:tcW w:w="1142" w:type="dxa"/>
            <w:noWrap/>
            <w:hideMark/>
          </w:tcPr>
          <w:p w14:paraId="25DAEA6A" w14:textId="77777777" w:rsidR="00F31354" w:rsidRPr="00F31354" w:rsidRDefault="00F31354" w:rsidP="00F31354">
            <w:r w:rsidRPr="00F31354">
              <w:t>10.6923</w:t>
            </w:r>
          </w:p>
        </w:tc>
        <w:tc>
          <w:tcPr>
            <w:tcW w:w="1142" w:type="dxa"/>
            <w:noWrap/>
            <w:hideMark/>
          </w:tcPr>
          <w:p w14:paraId="5A5FAB9D" w14:textId="77777777" w:rsidR="00F31354" w:rsidRPr="00F31354" w:rsidRDefault="00F31354" w:rsidP="00F31354">
            <w:r w:rsidRPr="00F31354">
              <w:t>11.54142</w:t>
            </w:r>
          </w:p>
        </w:tc>
        <w:tc>
          <w:tcPr>
            <w:tcW w:w="1142" w:type="dxa"/>
            <w:noWrap/>
            <w:hideMark/>
          </w:tcPr>
          <w:p w14:paraId="23478E56" w14:textId="77777777" w:rsidR="00F31354" w:rsidRPr="00F31354" w:rsidRDefault="00F31354" w:rsidP="00F31354">
            <w:r w:rsidRPr="00F31354">
              <w:t>12.29351</w:t>
            </w:r>
          </w:p>
        </w:tc>
        <w:tc>
          <w:tcPr>
            <w:tcW w:w="1142" w:type="dxa"/>
            <w:noWrap/>
            <w:hideMark/>
          </w:tcPr>
          <w:p w14:paraId="0B2C4D17" w14:textId="77777777" w:rsidR="00F31354" w:rsidRPr="00F31354" w:rsidRDefault="00F31354" w:rsidP="00F31354">
            <w:r w:rsidRPr="00F31354">
              <w:t>11.48276</w:t>
            </w:r>
          </w:p>
        </w:tc>
        <w:tc>
          <w:tcPr>
            <w:tcW w:w="1142" w:type="dxa"/>
            <w:noWrap/>
            <w:hideMark/>
          </w:tcPr>
          <w:p w14:paraId="3D9628A6" w14:textId="77777777" w:rsidR="00F31354" w:rsidRPr="00F31354" w:rsidRDefault="00F31354" w:rsidP="00F31354">
            <w:r w:rsidRPr="00F31354">
              <w:t>7.778218</w:t>
            </w:r>
          </w:p>
        </w:tc>
        <w:tc>
          <w:tcPr>
            <w:tcW w:w="1142" w:type="dxa"/>
            <w:noWrap/>
            <w:hideMark/>
          </w:tcPr>
          <w:p w14:paraId="44A2321C" w14:textId="77777777" w:rsidR="00F31354" w:rsidRPr="00F31354" w:rsidRDefault="00F31354" w:rsidP="00F31354">
            <w:r w:rsidRPr="00F31354">
              <w:t>11.28529</w:t>
            </w:r>
          </w:p>
        </w:tc>
        <w:tc>
          <w:tcPr>
            <w:tcW w:w="1142" w:type="dxa"/>
            <w:noWrap/>
            <w:hideMark/>
          </w:tcPr>
          <w:p w14:paraId="1D6932CB" w14:textId="77777777" w:rsidR="00F31354" w:rsidRPr="00F31354" w:rsidRDefault="00F31354" w:rsidP="00F31354">
            <w:r w:rsidRPr="00F31354">
              <w:t>8.735538</w:t>
            </w:r>
          </w:p>
        </w:tc>
        <w:tc>
          <w:tcPr>
            <w:tcW w:w="1142" w:type="dxa"/>
            <w:noWrap/>
            <w:hideMark/>
          </w:tcPr>
          <w:p w14:paraId="67CE4852" w14:textId="77777777" w:rsidR="00F31354" w:rsidRPr="00F31354" w:rsidRDefault="00F31354" w:rsidP="00F31354">
            <w:r w:rsidRPr="00F31354">
              <w:t>11.8737</w:t>
            </w:r>
          </w:p>
        </w:tc>
        <w:tc>
          <w:tcPr>
            <w:tcW w:w="1142" w:type="dxa"/>
            <w:noWrap/>
            <w:hideMark/>
          </w:tcPr>
          <w:p w14:paraId="6FB962EE" w14:textId="77777777" w:rsidR="00F31354" w:rsidRPr="00F31354" w:rsidRDefault="00F31354" w:rsidP="00F31354">
            <w:r w:rsidRPr="00F31354">
              <w:t>19.41342</w:t>
            </w:r>
          </w:p>
        </w:tc>
      </w:tr>
      <w:tr w:rsidR="00F31354" w:rsidRPr="00F31354" w14:paraId="7989EF68" w14:textId="77777777" w:rsidTr="00F31354">
        <w:trPr>
          <w:trHeight w:val="261"/>
        </w:trPr>
        <w:tc>
          <w:tcPr>
            <w:tcW w:w="1142" w:type="dxa"/>
            <w:noWrap/>
            <w:hideMark/>
          </w:tcPr>
          <w:p w14:paraId="64D06F5A" w14:textId="77777777" w:rsidR="00F31354" w:rsidRPr="00F31354" w:rsidRDefault="00F31354" w:rsidP="00F31354">
            <w:r w:rsidRPr="00F31354">
              <w:t>6.277191</w:t>
            </w:r>
          </w:p>
        </w:tc>
        <w:tc>
          <w:tcPr>
            <w:tcW w:w="1142" w:type="dxa"/>
            <w:noWrap/>
            <w:hideMark/>
          </w:tcPr>
          <w:p w14:paraId="2B4CCCAD" w14:textId="77777777" w:rsidR="00F31354" w:rsidRPr="00F31354" w:rsidRDefault="00F31354" w:rsidP="00F31354">
            <w:r w:rsidRPr="00F31354">
              <w:t>8.189495</w:t>
            </w:r>
          </w:p>
        </w:tc>
        <w:tc>
          <w:tcPr>
            <w:tcW w:w="1142" w:type="dxa"/>
            <w:noWrap/>
            <w:hideMark/>
          </w:tcPr>
          <w:p w14:paraId="3C54E1CA" w14:textId="77777777" w:rsidR="00F31354" w:rsidRPr="00F31354" w:rsidRDefault="00F31354" w:rsidP="00F31354">
            <w:r w:rsidRPr="00F31354">
              <w:t>12.13792</w:t>
            </w:r>
          </w:p>
        </w:tc>
        <w:tc>
          <w:tcPr>
            <w:tcW w:w="1142" w:type="dxa"/>
            <w:noWrap/>
            <w:hideMark/>
          </w:tcPr>
          <w:p w14:paraId="1F66CD2A" w14:textId="77777777" w:rsidR="00F31354" w:rsidRPr="00F31354" w:rsidRDefault="00F31354" w:rsidP="00F31354">
            <w:r w:rsidRPr="00F31354">
              <w:t>12.18501</w:t>
            </w:r>
          </w:p>
        </w:tc>
        <w:tc>
          <w:tcPr>
            <w:tcW w:w="1142" w:type="dxa"/>
            <w:noWrap/>
            <w:hideMark/>
          </w:tcPr>
          <w:p w14:paraId="45D98260" w14:textId="77777777" w:rsidR="00F31354" w:rsidRPr="00F31354" w:rsidRDefault="00F31354" w:rsidP="00F31354">
            <w:r w:rsidRPr="00F31354">
              <w:t>12.2397</w:t>
            </w:r>
          </w:p>
        </w:tc>
        <w:tc>
          <w:tcPr>
            <w:tcW w:w="1142" w:type="dxa"/>
            <w:noWrap/>
            <w:hideMark/>
          </w:tcPr>
          <w:p w14:paraId="446B669B" w14:textId="77777777" w:rsidR="00F31354" w:rsidRPr="00F31354" w:rsidRDefault="00F31354" w:rsidP="00F31354">
            <w:r w:rsidRPr="00F31354">
              <w:t>6.165804</w:t>
            </w:r>
          </w:p>
        </w:tc>
        <w:tc>
          <w:tcPr>
            <w:tcW w:w="1142" w:type="dxa"/>
            <w:noWrap/>
            <w:hideMark/>
          </w:tcPr>
          <w:p w14:paraId="674C17F5" w14:textId="77777777" w:rsidR="00F31354" w:rsidRPr="00F31354" w:rsidRDefault="00F31354" w:rsidP="00F31354">
            <w:r w:rsidRPr="00F31354">
              <w:t>5.850107</w:t>
            </w:r>
          </w:p>
        </w:tc>
        <w:tc>
          <w:tcPr>
            <w:tcW w:w="1142" w:type="dxa"/>
            <w:noWrap/>
            <w:hideMark/>
          </w:tcPr>
          <w:p w14:paraId="6D3FEF10" w14:textId="77777777" w:rsidR="00F31354" w:rsidRPr="00F31354" w:rsidRDefault="00F31354" w:rsidP="00F31354">
            <w:r w:rsidRPr="00F31354">
              <w:t>13.30286</w:t>
            </w:r>
          </w:p>
        </w:tc>
        <w:tc>
          <w:tcPr>
            <w:tcW w:w="1142" w:type="dxa"/>
            <w:noWrap/>
            <w:hideMark/>
          </w:tcPr>
          <w:p w14:paraId="48C32994" w14:textId="77777777" w:rsidR="00F31354" w:rsidRPr="00F31354" w:rsidRDefault="00F31354" w:rsidP="00F31354">
            <w:r w:rsidRPr="00F31354">
              <w:t>19.64593</w:t>
            </w:r>
          </w:p>
        </w:tc>
        <w:tc>
          <w:tcPr>
            <w:tcW w:w="1142" w:type="dxa"/>
            <w:noWrap/>
            <w:hideMark/>
          </w:tcPr>
          <w:p w14:paraId="021EFAD8" w14:textId="77777777" w:rsidR="00F31354" w:rsidRPr="00F31354" w:rsidRDefault="00F31354" w:rsidP="00F31354">
            <w:r w:rsidRPr="00F31354">
              <w:t>19.82339</w:t>
            </w:r>
          </w:p>
        </w:tc>
      </w:tr>
      <w:tr w:rsidR="00F31354" w:rsidRPr="00F31354" w14:paraId="19606AA4" w14:textId="77777777" w:rsidTr="00F31354">
        <w:trPr>
          <w:trHeight w:val="261"/>
        </w:trPr>
        <w:tc>
          <w:tcPr>
            <w:tcW w:w="1142" w:type="dxa"/>
            <w:noWrap/>
            <w:hideMark/>
          </w:tcPr>
          <w:p w14:paraId="3BB258CD" w14:textId="77777777" w:rsidR="00F31354" w:rsidRPr="00F31354" w:rsidRDefault="00F31354" w:rsidP="00F31354">
            <w:r w:rsidRPr="00F31354">
              <w:t>4.382608</w:t>
            </w:r>
          </w:p>
        </w:tc>
        <w:tc>
          <w:tcPr>
            <w:tcW w:w="1142" w:type="dxa"/>
            <w:noWrap/>
            <w:hideMark/>
          </w:tcPr>
          <w:p w14:paraId="44059028" w14:textId="77777777" w:rsidR="00F31354" w:rsidRPr="00F31354" w:rsidRDefault="00F31354" w:rsidP="00F31354">
            <w:r w:rsidRPr="00F31354">
              <w:t>13.10561</w:t>
            </w:r>
          </w:p>
        </w:tc>
        <w:tc>
          <w:tcPr>
            <w:tcW w:w="1142" w:type="dxa"/>
            <w:noWrap/>
            <w:hideMark/>
          </w:tcPr>
          <w:p w14:paraId="247826A6" w14:textId="77777777" w:rsidR="00F31354" w:rsidRPr="00F31354" w:rsidRDefault="00F31354" w:rsidP="00F31354">
            <w:r w:rsidRPr="00F31354">
              <w:t>9.484642</w:t>
            </w:r>
          </w:p>
        </w:tc>
        <w:tc>
          <w:tcPr>
            <w:tcW w:w="1142" w:type="dxa"/>
            <w:noWrap/>
            <w:hideMark/>
          </w:tcPr>
          <w:p w14:paraId="306F7929" w14:textId="77777777" w:rsidR="00F31354" w:rsidRPr="00F31354" w:rsidRDefault="00F31354" w:rsidP="00F31354">
            <w:r w:rsidRPr="00F31354">
              <w:t>14.26659</w:t>
            </w:r>
          </w:p>
        </w:tc>
        <w:tc>
          <w:tcPr>
            <w:tcW w:w="1142" w:type="dxa"/>
            <w:noWrap/>
            <w:hideMark/>
          </w:tcPr>
          <w:p w14:paraId="3F87DEFB" w14:textId="77777777" w:rsidR="00F31354" w:rsidRPr="00F31354" w:rsidRDefault="00F31354" w:rsidP="00F31354">
            <w:r w:rsidRPr="00F31354">
              <w:t>20.11534</w:t>
            </w:r>
          </w:p>
        </w:tc>
        <w:tc>
          <w:tcPr>
            <w:tcW w:w="1142" w:type="dxa"/>
            <w:noWrap/>
            <w:hideMark/>
          </w:tcPr>
          <w:p w14:paraId="5A8208CA" w14:textId="77777777" w:rsidR="00F31354" w:rsidRPr="00F31354" w:rsidRDefault="00F31354" w:rsidP="00F31354">
            <w:r w:rsidRPr="00F31354">
              <w:t>5.116272</w:t>
            </w:r>
          </w:p>
        </w:tc>
        <w:tc>
          <w:tcPr>
            <w:tcW w:w="1142" w:type="dxa"/>
            <w:noWrap/>
            <w:hideMark/>
          </w:tcPr>
          <w:p w14:paraId="499823C5" w14:textId="77777777" w:rsidR="00F31354" w:rsidRPr="00F31354" w:rsidRDefault="00F31354" w:rsidP="00F31354">
            <w:r w:rsidRPr="00F31354">
              <w:t>9.592226</w:t>
            </w:r>
          </w:p>
        </w:tc>
        <w:tc>
          <w:tcPr>
            <w:tcW w:w="1142" w:type="dxa"/>
            <w:noWrap/>
            <w:hideMark/>
          </w:tcPr>
          <w:p w14:paraId="6CA1161A" w14:textId="77777777" w:rsidR="00F31354" w:rsidRPr="00F31354" w:rsidRDefault="00F31354" w:rsidP="00F31354">
            <w:r w:rsidRPr="00F31354">
              <w:t>16.45718</w:t>
            </w:r>
          </w:p>
        </w:tc>
        <w:tc>
          <w:tcPr>
            <w:tcW w:w="1142" w:type="dxa"/>
            <w:noWrap/>
            <w:hideMark/>
          </w:tcPr>
          <w:p w14:paraId="7AD9E5F8" w14:textId="77777777" w:rsidR="00F31354" w:rsidRPr="00F31354" w:rsidRDefault="00F31354" w:rsidP="00F31354">
            <w:r w:rsidRPr="00F31354">
              <w:t>14.62344</w:t>
            </w:r>
          </w:p>
        </w:tc>
        <w:tc>
          <w:tcPr>
            <w:tcW w:w="1142" w:type="dxa"/>
            <w:noWrap/>
            <w:hideMark/>
          </w:tcPr>
          <w:p w14:paraId="1458451F" w14:textId="77777777" w:rsidR="00F31354" w:rsidRPr="00F31354" w:rsidRDefault="00F31354" w:rsidP="00F31354">
            <w:r w:rsidRPr="00F31354">
              <w:t>20.92799</w:t>
            </w:r>
          </w:p>
        </w:tc>
      </w:tr>
      <w:tr w:rsidR="00F31354" w:rsidRPr="00F31354" w14:paraId="7974228C" w14:textId="77777777" w:rsidTr="00F31354">
        <w:trPr>
          <w:trHeight w:val="261"/>
        </w:trPr>
        <w:tc>
          <w:tcPr>
            <w:tcW w:w="1142" w:type="dxa"/>
            <w:noWrap/>
            <w:hideMark/>
          </w:tcPr>
          <w:p w14:paraId="22E7C7C8" w14:textId="77777777" w:rsidR="00F31354" w:rsidRPr="00F31354" w:rsidRDefault="00F31354" w:rsidP="00F31354">
            <w:pPr>
              <w:rPr>
                <w:b/>
                <w:bCs/>
              </w:rPr>
            </w:pPr>
            <w:r w:rsidRPr="00F31354">
              <w:rPr>
                <w:b/>
                <w:bCs/>
              </w:rPr>
              <w:t>6.660432</w:t>
            </w:r>
          </w:p>
        </w:tc>
        <w:tc>
          <w:tcPr>
            <w:tcW w:w="1142" w:type="dxa"/>
            <w:noWrap/>
            <w:hideMark/>
          </w:tcPr>
          <w:p w14:paraId="30E811F5" w14:textId="77777777" w:rsidR="00F31354" w:rsidRPr="00F31354" w:rsidRDefault="00F31354" w:rsidP="00F31354">
            <w:pPr>
              <w:rPr>
                <w:b/>
                <w:bCs/>
              </w:rPr>
            </w:pPr>
            <w:r w:rsidRPr="00F31354">
              <w:rPr>
                <w:b/>
                <w:bCs/>
              </w:rPr>
              <w:t>8.304175</w:t>
            </w:r>
          </w:p>
        </w:tc>
        <w:tc>
          <w:tcPr>
            <w:tcW w:w="1142" w:type="dxa"/>
            <w:noWrap/>
            <w:hideMark/>
          </w:tcPr>
          <w:p w14:paraId="5205B6B9" w14:textId="77777777" w:rsidR="00F31354" w:rsidRPr="00F31354" w:rsidRDefault="00F31354" w:rsidP="00F31354">
            <w:pPr>
              <w:rPr>
                <w:b/>
                <w:bCs/>
              </w:rPr>
            </w:pPr>
            <w:r w:rsidRPr="00F31354">
              <w:rPr>
                <w:b/>
                <w:bCs/>
              </w:rPr>
              <w:t>11.42836</w:t>
            </w:r>
          </w:p>
        </w:tc>
        <w:tc>
          <w:tcPr>
            <w:tcW w:w="1142" w:type="dxa"/>
            <w:noWrap/>
            <w:hideMark/>
          </w:tcPr>
          <w:p w14:paraId="403FC56D" w14:textId="77777777" w:rsidR="00F31354" w:rsidRPr="00F31354" w:rsidRDefault="00F31354" w:rsidP="00F31354">
            <w:pPr>
              <w:rPr>
                <w:b/>
                <w:bCs/>
              </w:rPr>
            </w:pPr>
            <w:r w:rsidRPr="00F31354">
              <w:rPr>
                <w:b/>
                <w:bCs/>
              </w:rPr>
              <w:t>12.57351</w:t>
            </w:r>
          </w:p>
        </w:tc>
        <w:tc>
          <w:tcPr>
            <w:tcW w:w="1142" w:type="dxa"/>
            <w:noWrap/>
            <w:hideMark/>
          </w:tcPr>
          <w:p w14:paraId="6985C7DA" w14:textId="77777777" w:rsidR="00F31354" w:rsidRPr="00F31354" w:rsidRDefault="00F31354" w:rsidP="00F31354">
            <w:pPr>
              <w:rPr>
                <w:b/>
                <w:bCs/>
              </w:rPr>
            </w:pPr>
            <w:r w:rsidRPr="00F31354">
              <w:rPr>
                <w:b/>
                <w:bCs/>
              </w:rPr>
              <w:t>14.70078</w:t>
            </w:r>
          </w:p>
        </w:tc>
        <w:tc>
          <w:tcPr>
            <w:tcW w:w="1142" w:type="dxa"/>
            <w:noWrap/>
            <w:hideMark/>
          </w:tcPr>
          <w:p w14:paraId="4C50ED8E" w14:textId="77777777" w:rsidR="00F31354" w:rsidRPr="00F31354" w:rsidRDefault="00F31354" w:rsidP="00F31354">
            <w:pPr>
              <w:rPr>
                <w:b/>
                <w:bCs/>
              </w:rPr>
            </w:pPr>
            <w:r w:rsidRPr="00F31354">
              <w:rPr>
                <w:b/>
                <w:bCs/>
              </w:rPr>
              <w:t>7.708913</w:t>
            </w:r>
          </w:p>
        </w:tc>
        <w:tc>
          <w:tcPr>
            <w:tcW w:w="1142" w:type="dxa"/>
            <w:noWrap/>
            <w:hideMark/>
          </w:tcPr>
          <w:p w14:paraId="57B647FC" w14:textId="77777777" w:rsidR="00F31354" w:rsidRPr="00F31354" w:rsidRDefault="00F31354" w:rsidP="00F31354">
            <w:pPr>
              <w:rPr>
                <w:b/>
                <w:bCs/>
              </w:rPr>
            </w:pPr>
            <w:r w:rsidRPr="00F31354">
              <w:rPr>
                <w:b/>
                <w:bCs/>
              </w:rPr>
              <w:t>8.229774</w:t>
            </w:r>
          </w:p>
        </w:tc>
        <w:tc>
          <w:tcPr>
            <w:tcW w:w="1142" w:type="dxa"/>
            <w:noWrap/>
            <w:hideMark/>
          </w:tcPr>
          <w:p w14:paraId="06F481DE" w14:textId="77777777" w:rsidR="00F31354" w:rsidRPr="00F31354" w:rsidRDefault="00F31354" w:rsidP="00F31354">
            <w:pPr>
              <w:rPr>
                <w:b/>
                <w:bCs/>
              </w:rPr>
            </w:pPr>
            <w:r w:rsidRPr="00F31354">
              <w:rPr>
                <w:b/>
                <w:bCs/>
              </w:rPr>
              <w:t>10.91903</w:t>
            </w:r>
          </w:p>
        </w:tc>
        <w:tc>
          <w:tcPr>
            <w:tcW w:w="1142" w:type="dxa"/>
            <w:noWrap/>
            <w:hideMark/>
          </w:tcPr>
          <w:p w14:paraId="6D26C3AA" w14:textId="77777777" w:rsidR="00F31354" w:rsidRPr="00F31354" w:rsidRDefault="00F31354" w:rsidP="00F31354">
            <w:pPr>
              <w:rPr>
                <w:b/>
                <w:bCs/>
              </w:rPr>
            </w:pPr>
            <w:r w:rsidRPr="00F31354">
              <w:rPr>
                <w:b/>
                <w:bCs/>
              </w:rPr>
              <w:t>11.9706</w:t>
            </w:r>
          </w:p>
        </w:tc>
        <w:tc>
          <w:tcPr>
            <w:tcW w:w="1142" w:type="dxa"/>
            <w:noWrap/>
            <w:hideMark/>
          </w:tcPr>
          <w:p w14:paraId="032D3C6F" w14:textId="77777777" w:rsidR="00F31354" w:rsidRPr="00F31354" w:rsidRDefault="00F31354" w:rsidP="00F31354">
            <w:pPr>
              <w:rPr>
                <w:b/>
                <w:bCs/>
              </w:rPr>
            </w:pPr>
            <w:r w:rsidRPr="00F31354">
              <w:rPr>
                <w:b/>
                <w:bCs/>
              </w:rPr>
              <w:t>16.69051</w:t>
            </w:r>
          </w:p>
        </w:tc>
      </w:tr>
    </w:tbl>
    <w:p w14:paraId="67A6753C" w14:textId="55EB3541" w:rsidR="00F31354" w:rsidRDefault="00F31354" w:rsidP="00DD05AD"/>
    <w:p w14:paraId="18277104" w14:textId="77777777" w:rsidR="00F31354" w:rsidRDefault="00F31354" w:rsidP="00DD05AD">
      <w:r>
        <w:t>2</w:t>
      </w:r>
      <w:r w:rsidRPr="00F31354">
        <w:rPr>
          <w:vertAlign w:val="superscript"/>
        </w:rPr>
        <w:t>nd</w:t>
      </w:r>
      <w:r>
        <w:t xml:space="preserve"> Node</w:t>
      </w:r>
    </w:p>
    <w:tbl>
      <w:tblPr>
        <w:tblStyle w:val="TableGrid"/>
        <w:tblW w:w="0" w:type="auto"/>
        <w:tblLook w:val="04A0" w:firstRow="1" w:lastRow="0" w:firstColumn="1" w:lastColumn="0" w:noHBand="0" w:noVBand="1"/>
      </w:tblPr>
      <w:tblGrid>
        <w:gridCol w:w="1145"/>
        <w:gridCol w:w="1145"/>
        <w:gridCol w:w="1145"/>
        <w:gridCol w:w="1145"/>
        <w:gridCol w:w="1145"/>
        <w:gridCol w:w="1145"/>
        <w:gridCol w:w="1145"/>
        <w:gridCol w:w="1145"/>
        <w:gridCol w:w="1145"/>
        <w:gridCol w:w="1145"/>
      </w:tblGrid>
      <w:tr w:rsidR="00F31354" w:rsidRPr="00F31354" w14:paraId="200811B9" w14:textId="77777777" w:rsidTr="00F31354">
        <w:trPr>
          <w:trHeight w:val="261"/>
        </w:trPr>
        <w:tc>
          <w:tcPr>
            <w:tcW w:w="1145" w:type="dxa"/>
            <w:noWrap/>
            <w:hideMark/>
          </w:tcPr>
          <w:p w14:paraId="3C275429" w14:textId="77777777" w:rsidR="00F31354" w:rsidRPr="00F31354" w:rsidRDefault="00F31354" w:rsidP="00F31354">
            <w:r w:rsidRPr="00F31354">
              <w:t>Tx01</w:t>
            </w:r>
          </w:p>
        </w:tc>
        <w:tc>
          <w:tcPr>
            <w:tcW w:w="1145" w:type="dxa"/>
            <w:noWrap/>
            <w:hideMark/>
          </w:tcPr>
          <w:p w14:paraId="4BD47B17" w14:textId="77777777" w:rsidR="00F31354" w:rsidRPr="00F31354" w:rsidRDefault="00F31354" w:rsidP="00F31354">
            <w:r w:rsidRPr="00F31354">
              <w:t>Tx02</w:t>
            </w:r>
          </w:p>
        </w:tc>
        <w:tc>
          <w:tcPr>
            <w:tcW w:w="1145" w:type="dxa"/>
            <w:noWrap/>
            <w:hideMark/>
          </w:tcPr>
          <w:p w14:paraId="31830529" w14:textId="77777777" w:rsidR="00F31354" w:rsidRPr="00F31354" w:rsidRDefault="00F31354" w:rsidP="00F31354">
            <w:r w:rsidRPr="00F31354">
              <w:t>Tx03</w:t>
            </w:r>
          </w:p>
        </w:tc>
        <w:tc>
          <w:tcPr>
            <w:tcW w:w="1145" w:type="dxa"/>
            <w:noWrap/>
            <w:hideMark/>
          </w:tcPr>
          <w:p w14:paraId="0A69CDA4" w14:textId="77777777" w:rsidR="00F31354" w:rsidRPr="00F31354" w:rsidRDefault="00F31354" w:rsidP="00F31354">
            <w:r w:rsidRPr="00F31354">
              <w:t>Tx04</w:t>
            </w:r>
          </w:p>
        </w:tc>
        <w:tc>
          <w:tcPr>
            <w:tcW w:w="1145" w:type="dxa"/>
            <w:noWrap/>
            <w:hideMark/>
          </w:tcPr>
          <w:p w14:paraId="1802B498" w14:textId="77777777" w:rsidR="00F31354" w:rsidRPr="00F31354" w:rsidRDefault="00F31354" w:rsidP="00F31354">
            <w:r w:rsidRPr="00F31354">
              <w:t>Tx05</w:t>
            </w:r>
          </w:p>
        </w:tc>
        <w:tc>
          <w:tcPr>
            <w:tcW w:w="1145" w:type="dxa"/>
            <w:noWrap/>
            <w:hideMark/>
          </w:tcPr>
          <w:p w14:paraId="3AD6DE8C" w14:textId="77777777" w:rsidR="00F31354" w:rsidRPr="00F31354" w:rsidRDefault="00F31354" w:rsidP="00F31354">
            <w:r w:rsidRPr="00F31354">
              <w:t>Tx06</w:t>
            </w:r>
          </w:p>
        </w:tc>
        <w:tc>
          <w:tcPr>
            <w:tcW w:w="1145" w:type="dxa"/>
            <w:noWrap/>
            <w:hideMark/>
          </w:tcPr>
          <w:p w14:paraId="60246498" w14:textId="77777777" w:rsidR="00F31354" w:rsidRPr="00F31354" w:rsidRDefault="00F31354" w:rsidP="00F31354">
            <w:r w:rsidRPr="00F31354">
              <w:t>Tx07</w:t>
            </w:r>
          </w:p>
        </w:tc>
        <w:tc>
          <w:tcPr>
            <w:tcW w:w="1145" w:type="dxa"/>
            <w:noWrap/>
            <w:hideMark/>
          </w:tcPr>
          <w:p w14:paraId="6F33FCD9" w14:textId="77777777" w:rsidR="00F31354" w:rsidRPr="00F31354" w:rsidRDefault="00F31354" w:rsidP="00F31354">
            <w:r w:rsidRPr="00F31354">
              <w:t>Tx08</w:t>
            </w:r>
          </w:p>
        </w:tc>
        <w:tc>
          <w:tcPr>
            <w:tcW w:w="1145" w:type="dxa"/>
            <w:noWrap/>
            <w:hideMark/>
          </w:tcPr>
          <w:p w14:paraId="387804AC" w14:textId="77777777" w:rsidR="00F31354" w:rsidRPr="00F31354" w:rsidRDefault="00F31354" w:rsidP="00F31354">
            <w:r w:rsidRPr="00F31354">
              <w:t>Tx09</w:t>
            </w:r>
          </w:p>
        </w:tc>
        <w:tc>
          <w:tcPr>
            <w:tcW w:w="1145" w:type="dxa"/>
            <w:noWrap/>
            <w:hideMark/>
          </w:tcPr>
          <w:p w14:paraId="6F580D6D" w14:textId="77777777" w:rsidR="00F31354" w:rsidRPr="00F31354" w:rsidRDefault="00F31354" w:rsidP="00F31354">
            <w:r w:rsidRPr="00F31354">
              <w:t>Tx10</w:t>
            </w:r>
          </w:p>
        </w:tc>
      </w:tr>
      <w:tr w:rsidR="00F31354" w:rsidRPr="00F31354" w14:paraId="5D1AA64E" w14:textId="77777777" w:rsidTr="00F31354">
        <w:trPr>
          <w:trHeight w:val="261"/>
        </w:trPr>
        <w:tc>
          <w:tcPr>
            <w:tcW w:w="1145" w:type="dxa"/>
            <w:noWrap/>
            <w:hideMark/>
          </w:tcPr>
          <w:p w14:paraId="709CBB3F" w14:textId="77777777" w:rsidR="00F31354" w:rsidRPr="00F31354" w:rsidRDefault="00F31354" w:rsidP="00F31354">
            <w:r w:rsidRPr="00F31354">
              <w:t>8.943964</w:t>
            </w:r>
          </w:p>
        </w:tc>
        <w:tc>
          <w:tcPr>
            <w:tcW w:w="1145" w:type="dxa"/>
            <w:noWrap/>
            <w:hideMark/>
          </w:tcPr>
          <w:p w14:paraId="47C8664F" w14:textId="77777777" w:rsidR="00F31354" w:rsidRPr="00F31354" w:rsidRDefault="00F31354" w:rsidP="00F31354">
            <w:r w:rsidRPr="00F31354">
              <w:t>5.488248</w:t>
            </w:r>
          </w:p>
        </w:tc>
        <w:tc>
          <w:tcPr>
            <w:tcW w:w="1145" w:type="dxa"/>
            <w:noWrap/>
            <w:hideMark/>
          </w:tcPr>
          <w:p w14:paraId="6E09B971" w14:textId="77777777" w:rsidR="00F31354" w:rsidRPr="00F31354" w:rsidRDefault="00F31354" w:rsidP="00F31354">
            <w:r w:rsidRPr="00F31354">
              <w:t>11.61758</w:t>
            </w:r>
          </w:p>
        </w:tc>
        <w:tc>
          <w:tcPr>
            <w:tcW w:w="1145" w:type="dxa"/>
            <w:noWrap/>
            <w:hideMark/>
          </w:tcPr>
          <w:p w14:paraId="061C0E9A" w14:textId="77777777" w:rsidR="00F31354" w:rsidRPr="00F31354" w:rsidRDefault="00F31354" w:rsidP="00F31354">
            <w:r w:rsidRPr="00F31354">
              <w:t>12.42357</w:t>
            </w:r>
          </w:p>
        </w:tc>
        <w:tc>
          <w:tcPr>
            <w:tcW w:w="1145" w:type="dxa"/>
            <w:noWrap/>
            <w:hideMark/>
          </w:tcPr>
          <w:p w14:paraId="7D68E8CF" w14:textId="77777777" w:rsidR="00F31354" w:rsidRPr="00F31354" w:rsidRDefault="00F31354" w:rsidP="00F31354">
            <w:r w:rsidRPr="00F31354">
              <w:t>13.32048</w:t>
            </w:r>
          </w:p>
        </w:tc>
        <w:tc>
          <w:tcPr>
            <w:tcW w:w="1145" w:type="dxa"/>
            <w:noWrap/>
            <w:hideMark/>
          </w:tcPr>
          <w:p w14:paraId="3CB83640" w14:textId="77777777" w:rsidR="00F31354" w:rsidRPr="00F31354" w:rsidRDefault="00F31354" w:rsidP="00F31354">
            <w:r w:rsidRPr="00F31354">
              <w:t>8.41597</w:t>
            </w:r>
          </w:p>
        </w:tc>
        <w:tc>
          <w:tcPr>
            <w:tcW w:w="1145" w:type="dxa"/>
            <w:noWrap/>
            <w:hideMark/>
          </w:tcPr>
          <w:p w14:paraId="02060235" w14:textId="77777777" w:rsidR="00F31354" w:rsidRPr="00F31354" w:rsidRDefault="00F31354" w:rsidP="00F31354">
            <w:r w:rsidRPr="00F31354">
              <w:t>8.880283</w:t>
            </w:r>
          </w:p>
        </w:tc>
        <w:tc>
          <w:tcPr>
            <w:tcW w:w="1145" w:type="dxa"/>
            <w:noWrap/>
            <w:hideMark/>
          </w:tcPr>
          <w:p w14:paraId="3B8F4D46" w14:textId="77777777" w:rsidR="00F31354" w:rsidRPr="00F31354" w:rsidRDefault="00F31354" w:rsidP="00F31354">
            <w:r w:rsidRPr="00F31354">
              <w:t>9.520489</w:t>
            </w:r>
          </w:p>
        </w:tc>
        <w:tc>
          <w:tcPr>
            <w:tcW w:w="1145" w:type="dxa"/>
            <w:noWrap/>
            <w:hideMark/>
          </w:tcPr>
          <w:p w14:paraId="03943BBF" w14:textId="77777777" w:rsidR="00F31354" w:rsidRPr="00F31354" w:rsidRDefault="00F31354" w:rsidP="00F31354">
            <w:r w:rsidRPr="00F31354">
              <w:t>9.622287</w:t>
            </w:r>
          </w:p>
        </w:tc>
        <w:tc>
          <w:tcPr>
            <w:tcW w:w="1145" w:type="dxa"/>
            <w:noWrap/>
            <w:hideMark/>
          </w:tcPr>
          <w:p w14:paraId="68C4B32D" w14:textId="77777777" w:rsidR="00F31354" w:rsidRPr="00F31354" w:rsidRDefault="00F31354" w:rsidP="00F31354">
            <w:r w:rsidRPr="00F31354">
              <w:t>14.22346</w:t>
            </w:r>
          </w:p>
        </w:tc>
      </w:tr>
      <w:tr w:rsidR="00F31354" w:rsidRPr="00F31354" w14:paraId="09CA526F" w14:textId="77777777" w:rsidTr="00F31354">
        <w:trPr>
          <w:trHeight w:val="261"/>
        </w:trPr>
        <w:tc>
          <w:tcPr>
            <w:tcW w:w="1145" w:type="dxa"/>
            <w:noWrap/>
            <w:hideMark/>
          </w:tcPr>
          <w:p w14:paraId="626AD9D2" w14:textId="77777777" w:rsidR="00F31354" w:rsidRPr="00F31354" w:rsidRDefault="00F31354" w:rsidP="00F31354">
            <w:r w:rsidRPr="00F31354">
              <w:t>6.581323</w:t>
            </w:r>
          </w:p>
        </w:tc>
        <w:tc>
          <w:tcPr>
            <w:tcW w:w="1145" w:type="dxa"/>
            <w:noWrap/>
            <w:hideMark/>
          </w:tcPr>
          <w:p w14:paraId="3833452D" w14:textId="77777777" w:rsidR="00F31354" w:rsidRPr="00F31354" w:rsidRDefault="00F31354" w:rsidP="00F31354">
            <w:r w:rsidRPr="00F31354">
              <w:t>8.983191</w:t>
            </w:r>
          </w:p>
        </w:tc>
        <w:tc>
          <w:tcPr>
            <w:tcW w:w="1145" w:type="dxa"/>
            <w:noWrap/>
            <w:hideMark/>
          </w:tcPr>
          <w:p w14:paraId="21F19ACD" w14:textId="77777777" w:rsidR="00F31354" w:rsidRPr="00F31354" w:rsidRDefault="00F31354" w:rsidP="00F31354">
            <w:r w:rsidRPr="00F31354">
              <w:t>10.49507</w:t>
            </w:r>
          </w:p>
        </w:tc>
        <w:tc>
          <w:tcPr>
            <w:tcW w:w="1145" w:type="dxa"/>
            <w:noWrap/>
            <w:hideMark/>
          </w:tcPr>
          <w:p w14:paraId="4CCC80F0" w14:textId="77777777" w:rsidR="00F31354" w:rsidRPr="00F31354" w:rsidRDefault="00F31354" w:rsidP="00F31354">
            <w:r w:rsidRPr="00F31354">
              <w:t>12.34718</w:t>
            </w:r>
          </w:p>
        </w:tc>
        <w:tc>
          <w:tcPr>
            <w:tcW w:w="1145" w:type="dxa"/>
            <w:noWrap/>
            <w:hideMark/>
          </w:tcPr>
          <w:p w14:paraId="5C7B688D" w14:textId="77777777" w:rsidR="00F31354" w:rsidRPr="00F31354" w:rsidRDefault="00F31354" w:rsidP="00F31354">
            <w:r w:rsidRPr="00F31354">
              <w:t>13.22538</w:t>
            </w:r>
          </w:p>
        </w:tc>
        <w:tc>
          <w:tcPr>
            <w:tcW w:w="1145" w:type="dxa"/>
            <w:noWrap/>
            <w:hideMark/>
          </w:tcPr>
          <w:p w14:paraId="0566E29C" w14:textId="77777777" w:rsidR="00F31354" w:rsidRPr="00F31354" w:rsidRDefault="00F31354" w:rsidP="00F31354">
            <w:r w:rsidRPr="00F31354">
              <w:t>5.458893</w:t>
            </w:r>
          </w:p>
        </w:tc>
        <w:tc>
          <w:tcPr>
            <w:tcW w:w="1145" w:type="dxa"/>
            <w:noWrap/>
            <w:hideMark/>
          </w:tcPr>
          <w:p w14:paraId="57103809" w14:textId="77777777" w:rsidR="00F31354" w:rsidRPr="00F31354" w:rsidRDefault="00F31354" w:rsidP="00F31354">
            <w:r w:rsidRPr="00F31354">
              <w:t>9.66549</w:t>
            </w:r>
          </w:p>
        </w:tc>
        <w:tc>
          <w:tcPr>
            <w:tcW w:w="1145" w:type="dxa"/>
            <w:noWrap/>
            <w:hideMark/>
          </w:tcPr>
          <w:p w14:paraId="2442A868" w14:textId="77777777" w:rsidR="00F31354" w:rsidRPr="00F31354" w:rsidRDefault="00F31354" w:rsidP="00F31354">
            <w:r w:rsidRPr="00F31354">
              <w:t>9.64393</w:t>
            </w:r>
          </w:p>
        </w:tc>
        <w:tc>
          <w:tcPr>
            <w:tcW w:w="1145" w:type="dxa"/>
            <w:noWrap/>
            <w:hideMark/>
          </w:tcPr>
          <w:p w14:paraId="2C437047" w14:textId="77777777" w:rsidR="00F31354" w:rsidRPr="00F31354" w:rsidRDefault="00F31354" w:rsidP="00F31354">
            <w:r w:rsidRPr="00F31354">
              <w:t>13.51681</w:t>
            </w:r>
          </w:p>
        </w:tc>
        <w:tc>
          <w:tcPr>
            <w:tcW w:w="1145" w:type="dxa"/>
            <w:noWrap/>
            <w:hideMark/>
          </w:tcPr>
          <w:p w14:paraId="32372D1C" w14:textId="77777777" w:rsidR="00F31354" w:rsidRPr="00F31354" w:rsidRDefault="00F31354" w:rsidP="00F31354">
            <w:r w:rsidRPr="00F31354">
              <w:t>16.64221</w:t>
            </w:r>
          </w:p>
        </w:tc>
      </w:tr>
      <w:tr w:rsidR="00F31354" w:rsidRPr="00F31354" w14:paraId="405BAF1A" w14:textId="77777777" w:rsidTr="00F31354">
        <w:trPr>
          <w:trHeight w:val="261"/>
        </w:trPr>
        <w:tc>
          <w:tcPr>
            <w:tcW w:w="1145" w:type="dxa"/>
            <w:noWrap/>
            <w:hideMark/>
          </w:tcPr>
          <w:p w14:paraId="31C915D6" w14:textId="77777777" w:rsidR="00F31354" w:rsidRPr="00F31354" w:rsidRDefault="00F31354" w:rsidP="00F31354">
            <w:r w:rsidRPr="00F31354">
              <w:t>8.87379</w:t>
            </w:r>
          </w:p>
        </w:tc>
        <w:tc>
          <w:tcPr>
            <w:tcW w:w="1145" w:type="dxa"/>
            <w:noWrap/>
            <w:hideMark/>
          </w:tcPr>
          <w:p w14:paraId="0A577E59" w14:textId="77777777" w:rsidR="00F31354" w:rsidRPr="00F31354" w:rsidRDefault="00F31354" w:rsidP="00F31354">
            <w:r w:rsidRPr="00F31354">
              <w:t>6.549736</w:t>
            </w:r>
          </w:p>
        </w:tc>
        <w:tc>
          <w:tcPr>
            <w:tcW w:w="1145" w:type="dxa"/>
            <w:noWrap/>
            <w:hideMark/>
          </w:tcPr>
          <w:p w14:paraId="5996DA5F" w14:textId="77777777" w:rsidR="00F31354" w:rsidRPr="00F31354" w:rsidRDefault="00F31354" w:rsidP="00F31354">
            <w:r w:rsidRPr="00F31354">
              <w:t>16.24462</w:t>
            </w:r>
          </w:p>
        </w:tc>
        <w:tc>
          <w:tcPr>
            <w:tcW w:w="1145" w:type="dxa"/>
            <w:noWrap/>
            <w:hideMark/>
          </w:tcPr>
          <w:p w14:paraId="0B4457A4" w14:textId="77777777" w:rsidR="00F31354" w:rsidRPr="00F31354" w:rsidRDefault="00F31354" w:rsidP="00F31354">
            <w:r w:rsidRPr="00F31354">
              <w:t>12.13515</w:t>
            </w:r>
          </w:p>
        </w:tc>
        <w:tc>
          <w:tcPr>
            <w:tcW w:w="1145" w:type="dxa"/>
            <w:noWrap/>
            <w:hideMark/>
          </w:tcPr>
          <w:p w14:paraId="57E2DBFC" w14:textId="77777777" w:rsidR="00F31354" w:rsidRPr="00F31354" w:rsidRDefault="00F31354" w:rsidP="00F31354">
            <w:r w:rsidRPr="00F31354">
              <w:t>16.41962</w:t>
            </w:r>
          </w:p>
        </w:tc>
        <w:tc>
          <w:tcPr>
            <w:tcW w:w="1145" w:type="dxa"/>
            <w:noWrap/>
            <w:hideMark/>
          </w:tcPr>
          <w:p w14:paraId="351E2F3C" w14:textId="77777777" w:rsidR="00F31354" w:rsidRPr="00F31354" w:rsidRDefault="00F31354" w:rsidP="00F31354">
            <w:r w:rsidRPr="00F31354">
              <w:t>9.413332</w:t>
            </w:r>
          </w:p>
        </w:tc>
        <w:tc>
          <w:tcPr>
            <w:tcW w:w="1145" w:type="dxa"/>
            <w:noWrap/>
            <w:hideMark/>
          </w:tcPr>
          <w:p w14:paraId="6206DEB8" w14:textId="77777777" w:rsidR="00F31354" w:rsidRPr="00F31354" w:rsidRDefault="00F31354" w:rsidP="00F31354">
            <w:r w:rsidRPr="00F31354">
              <w:t>4.574573</w:t>
            </w:r>
          </w:p>
        </w:tc>
        <w:tc>
          <w:tcPr>
            <w:tcW w:w="1145" w:type="dxa"/>
            <w:noWrap/>
            <w:hideMark/>
          </w:tcPr>
          <w:p w14:paraId="3C9B3573" w14:textId="77777777" w:rsidR="00F31354" w:rsidRPr="00F31354" w:rsidRDefault="00F31354" w:rsidP="00F31354">
            <w:r w:rsidRPr="00F31354">
              <w:t>10.56636</w:t>
            </w:r>
          </w:p>
        </w:tc>
        <w:tc>
          <w:tcPr>
            <w:tcW w:w="1145" w:type="dxa"/>
            <w:noWrap/>
            <w:hideMark/>
          </w:tcPr>
          <w:p w14:paraId="295E593E" w14:textId="77777777" w:rsidR="00F31354" w:rsidRPr="00F31354" w:rsidRDefault="00F31354" w:rsidP="00F31354">
            <w:r w:rsidRPr="00F31354">
              <w:t>12.12488</w:t>
            </w:r>
          </w:p>
        </w:tc>
        <w:tc>
          <w:tcPr>
            <w:tcW w:w="1145" w:type="dxa"/>
            <w:noWrap/>
            <w:hideMark/>
          </w:tcPr>
          <w:p w14:paraId="2392588C" w14:textId="77777777" w:rsidR="00F31354" w:rsidRPr="00F31354" w:rsidRDefault="00F31354" w:rsidP="00F31354">
            <w:r w:rsidRPr="00F31354">
              <w:t>18.36046</w:t>
            </w:r>
          </w:p>
        </w:tc>
      </w:tr>
      <w:tr w:rsidR="00F31354" w:rsidRPr="00F31354" w14:paraId="3CBC4A0D" w14:textId="77777777" w:rsidTr="00F31354">
        <w:trPr>
          <w:trHeight w:val="261"/>
        </w:trPr>
        <w:tc>
          <w:tcPr>
            <w:tcW w:w="1145" w:type="dxa"/>
            <w:noWrap/>
            <w:hideMark/>
          </w:tcPr>
          <w:p w14:paraId="185953C9" w14:textId="77777777" w:rsidR="00F31354" w:rsidRPr="00F31354" w:rsidRDefault="00F31354" w:rsidP="00F31354">
            <w:r w:rsidRPr="00F31354">
              <w:t>10.30642</w:t>
            </w:r>
          </w:p>
        </w:tc>
        <w:tc>
          <w:tcPr>
            <w:tcW w:w="1145" w:type="dxa"/>
            <w:noWrap/>
            <w:hideMark/>
          </w:tcPr>
          <w:p w14:paraId="35F0099B" w14:textId="77777777" w:rsidR="00F31354" w:rsidRPr="00F31354" w:rsidRDefault="00F31354" w:rsidP="00F31354">
            <w:r w:rsidRPr="00F31354">
              <w:t>8.694411</w:t>
            </w:r>
          </w:p>
        </w:tc>
        <w:tc>
          <w:tcPr>
            <w:tcW w:w="1145" w:type="dxa"/>
            <w:noWrap/>
            <w:hideMark/>
          </w:tcPr>
          <w:p w14:paraId="54AD5301" w14:textId="77777777" w:rsidR="00F31354" w:rsidRPr="00F31354" w:rsidRDefault="00F31354" w:rsidP="00F31354">
            <w:r w:rsidRPr="00F31354">
              <w:t>7.967138</w:t>
            </w:r>
          </w:p>
        </w:tc>
        <w:tc>
          <w:tcPr>
            <w:tcW w:w="1145" w:type="dxa"/>
            <w:noWrap/>
            <w:hideMark/>
          </w:tcPr>
          <w:p w14:paraId="18562316" w14:textId="77777777" w:rsidR="00F31354" w:rsidRPr="00F31354" w:rsidRDefault="00F31354" w:rsidP="00F31354">
            <w:r w:rsidRPr="00F31354">
              <w:t>13.606</w:t>
            </w:r>
          </w:p>
        </w:tc>
        <w:tc>
          <w:tcPr>
            <w:tcW w:w="1145" w:type="dxa"/>
            <w:noWrap/>
            <w:hideMark/>
          </w:tcPr>
          <w:p w14:paraId="3B8CAEAD" w14:textId="77777777" w:rsidR="00F31354" w:rsidRPr="00F31354" w:rsidRDefault="00F31354" w:rsidP="00F31354">
            <w:r w:rsidRPr="00F31354">
              <w:t>13.18915</w:t>
            </w:r>
          </w:p>
        </w:tc>
        <w:tc>
          <w:tcPr>
            <w:tcW w:w="1145" w:type="dxa"/>
            <w:noWrap/>
            <w:hideMark/>
          </w:tcPr>
          <w:p w14:paraId="1F15F8B8" w14:textId="77777777" w:rsidR="00F31354" w:rsidRPr="00F31354" w:rsidRDefault="00F31354" w:rsidP="00F31354">
            <w:r w:rsidRPr="00F31354">
              <w:t>7.4372</w:t>
            </w:r>
          </w:p>
        </w:tc>
        <w:tc>
          <w:tcPr>
            <w:tcW w:w="1145" w:type="dxa"/>
            <w:noWrap/>
            <w:hideMark/>
          </w:tcPr>
          <w:p w14:paraId="28F36477" w14:textId="77777777" w:rsidR="00F31354" w:rsidRPr="00F31354" w:rsidRDefault="00F31354" w:rsidP="00F31354">
            <w:r w:rsidRPr="00F31354">
              <w:t>8.861047</w:t>
            </w:r>
          </w:p>
        </w:tc>
        <w:tc>
          <w:tcPr>
            <w:tcW w:w="1145" w:type="dxa"/>
            <w:noWrap/>
            <w:hideMark/>
          </w:tcPr>
          <w:p w14:paraId="1C61F6DC" w14:textId="77777777" w:rsidR="00F31354" w:rsidRPr="00F31354" w:rsidRDefault="00F31354" w:rsidP="00F31354">
            <w:r w:rsidRPr="00F31354">
              <w:t>12.32726</w:t>
            </w:r>
          </w:p>
        </w:tc>
        <w:tc>
          <w:tcPr>
            <w:tcW w:w="1145" w:type="dxa"/>
            <w:noWrap/>
            <w:hideMark/>
          </w:tcPr>
          <w:p w14:paraId="7548104A" w14:textId="77777777" w:rsidR="00F31354" w:rsidRPr="00F31354" w:rsidRDefault="00F31354" w:rsidP="00F31354">
            <w:r w:rsidRPr="00F31354">
              <w:t>13.35236</w:t>
            </w:r>
          </w:p>
        </w:tc>
        <w:tc>
          <w:tcPr>
            <w:tcW w:w="1145" w:type="dxa"/>
            <w:noWrap/>
            <w:hideMark/>
          </w:tcPr>
          <w:p w14:paraId="68A5D3D4" w14:textId="77777777" w:rsidR="00F31354" w:rsidRPr="00F31354" w:rsidRDefault="00F31354" w:rsidP="00F31354">
            <w:r w:rsidRPr="00F31354">
              <w:t>13.55321</w:t>
            </w:r>
          </w:p>
        </w:tc>
      </w:tr>
      <w:tr w:rsidR="00F31354" w:rsidRPr="00F31354" w14:paraId="204046C6" w14:textId="77777777" w:rsidTr="00F31354">
        <w:trPr>
          <w:trHeight w:val="261"/>
        </w:trPr>
        <w:tc>
          <w:tcPr>
            <w:tcW w:w="1145" w:type="dxa"/>
            <w:noWrap/>
            <w:hideMark/>
          </w:tcPr>
          <w:p w14:paraId="1E71ACFE" w14:textId="77777777" w:rsidR="00F31354" w:rsidRPr="00F31354" w:rsidRDefault="00F31354" w:rsidP="00F31354">
            <w:r w:rsidRPr="00F31354">
              <w:t>5.713864</w:t>
            </w:r>
          </w:p>
        </w:tc>
        <w:tc>
          <w:tcPr>
            <w:tcW w:w="1145" w:type="dxa"/>
            <w:noWrap/>
            <w:hideMark/>
          </w:tcPr>
          <w:p w14:paraId="0A063EB4" w14:textId="77777777" w:rsidR="00F31354" w:rsidRPr="00F31354" w:rsidRDefault="00F31354" w:rsidP="00F31354">
            <w:r w:rsidRPr="00F31354">
              <w:t>4.978451</w:t>
            </w:r>
          </w:p>
        </w:tc>
        <w:tc>
          <w:tcPr>
            <w:tcW w:w="1145" w:type="dxa"/>
            <w:noWrap/>
            <w:hideMark/>
          </w:tcPr>
          <w:p w14:paraId="2CA03C3C" w14:textId="77777777" w:rsidR="00F31354" w:rsidRPr="00F31354" w:rsidRDefault="00F31354" w:rsidP="00F31354">
            <w:r w:rsidRPr="00F31354">
              <w:t>12.62905</w:t>
            </w:r>
          </w:p>
        </w:tc>
        <w:tc>
          <w:tcPr>
            <w:tcW w:w="1145" w:type="dxa"/>
            <w:noWrap/>
            <w:hideMark/>
          </w:tcPr>
          <w:p w14:paraId="1A339028" w14:textId="77777777" w:rsidR="00F31354" w:rsidRPr="00F31354" w:rsidRDefault="00F31354" w:rsidP="00F31354">
            <w:r w:rsidRPr="00F31354">
              <w:t>11.68653</w:t>
            </w:r>
          </w:p>
        </w:tc>
        <w:tc>
          <w:tcPr>
            <w:tcW w:w="1145" w:type="dxa"/>
            <w:noWrap/>
            <w:hideMark/>
          </w:tcPr>
          <w:p w14:paraId="472E1783" w14:textId="77777777" w:rsidR="00F31354" w:rsidRPr="00F31354" w:rsidRDefault="00F31354" w:rsidP="00F31354">
            <w:r w:rsidRPr="00F31354">
              <w:t>11.53535</w:t>
            </w:r>
          </w:p>
        </w:tc>
        <w:tc>
          <w:tcPr>
            <w:tcW w:w="1145" w:type="dxa"/>
            <w:noWrap/>
            <w:hideMark/>
          </w:tcPr>
          <w:p w14:paraId="4E48D348" w14:textId="77777777" w:rsidR="00F31354" w:rsidRPr="00F31354" w:rsidRDefault="00F31354" w:rsidP="00F31354">
            <w:r w:rsidRPr="00F31354">
              <w:t>8.156909</w:t>
            </w:r>
          </w:p>
        </w:tc>
        <w:tc>
          <w:tcPr>
            <w:tcW w:w="1145" w:type="dxa"/>
            <w:noWrap/>
            <w:hideMark/>
          </w:tcPr>
          <w:p w14:paraId="5ADE5110" w14:textId="77777777" w:rsidR="00F31354" w:rsidRPr="00F31354" w:rsidRDefault="00F31354" w:rsidP="00F31354">
            <w:r w:rsidRPr="00F31354">
              <w:t>9.628209</w:t>
            </w:r>
          </w:p>
        </w:tc>
        <w:tc>
          <w:tcPr>
            <w:tcW w:w="1145" w:type="dxa"/>
            <w:noWrap/>
            <w:hideMark/>
          </w:tcPr>
          <w:p w14:paraId="1DD8BFD6" w14:textId="77777777" w:rsidR="00F31354" w:rsidRPr="00F31354" w:rsidRDefault="00F31354" w:rsidP="00F31354">
            <w:r w:rsidRPr="00F31354">
              <w:t>7.368272</w:t>
            </w:r>
          </w:p>
        </w:tc>
        <w:tc>
          <w:tcPr>
            <w:tcW w:w="1145" w:type="dxa"/>
            <w:noWrap/>
            <w:hideMark/>
          </w:tcPr>
          <w:p w14:paraId="1F44333C" w14:textId="77777777" w:rsidR="00F31354" w:rsidRPr="00F31354" w:rsidRDefault="00F31354" w:rsidP="00F31354">
            <w:r w:rsidRPr="00F31354">
              <w:t>9.236209</w:t>
            </w:r>
          </w:p>
        </w:tc>
        <w:tc>
          <w:tcPr>
            <w:tcW w:w="1145" w:type="dxa"/>
            <w:noWrap/>
            <w:hideMark/>
          </w:tcPr>
          <w:p w14:paraId="166E4B02" w14:textId="77777777" w:rsidR="00F31354" w:rsidRPr="00F31354" w:rsidRDefault="00F31354" w:rsidP="00F31354">
            <w:r w:rsidRPr="00F31354">
              <w:t>15.7616</w:t>
            </w:r>
          </w:p>
        </w:tc>
      </w:tr>
      <w:tr w:rsidR="00F31354" w:rsidRPr="00F31354" w14:paraId="3713E710" w14:textId="77777777" w:rsidTr="00F31354">
        <w:trPr>
          <w:trHeight w:val="261"/>
        </w:trPr>
        <w:tc>
          <w:tcPr>
            <w:tcW w:w="1145" w:type="dxa"/>
            <w:noWrap/>
            <w:hideMark/>
          </w:tcPr>
          <w:p w14:paraId="5CE7D280" w14:textId="77777777" w:rsidR="00F31354" w:rsidRPr="00F31354" w:rsidRDefault="00F31354" w:rsidP="00F31354">
            <w:r w:rsidRPr="00F31354">
              <w:t>4.619601</w:t>
            </w:r>
          </w:p>
        </w:tc>
        <w:tc>
          <w:tcPr>
            <w:tcW w:w="1145" w:type="dxa"/>
            <w:noWrap/>
            <w:hideMark/>
          </w:tcPr>
          <w:p w14:paraId="448357A9" w14:textId="77777777" w:rsidR="00F31354" w:rsidRPr="00F31354" w:rsidRDefault="00F31354" w:rsidP="00F31354">
            <w:r w:rsidRPr="00F31354">
              <w:t>8.678529</w:t>
            </w:r>
          </w:p>
        </w:tc>
        <w:tc>
          <w:tcPr>
            <w:tcW w:w="1145" w:type="dxa"/>
            <w:noWrap/>
            <w:hideMark/>
          </w:tcPr>
          <w:p w14:paraId="7DC6BC17" w14:textId="77777777" w:rsidR="00F31354" w:rsidRPr="00F31354" w:rsidRDefault="00F31354" w:rsidP="00F31354">
            <w:r w:rsidRPr="00F31354">
              <w:t>10.51804</w:t>
            </w:r>
          </w:p>
        </w:tc>
        <w:tc>
          <w:tcPr>
            <w:tcW w:w="1145" w:type="dxa"/>
            <w:noWrap/>
            <w:hideMark/>
          </w:tcPr>
          <w:p w14:paraId="4C2ACC6B" w14:textId="77777777" w:rsidR="00F31354" w:rsidRPr="00F31354" w:rsidRDefault="00F31354" w:rsidP="00F31354">
            <w:r w:rsidRPr="00F31354">
              <w:t>13.23319</w:t>
            </w:r>
          </w:p>
        </w:tc>
        <w:tc>
          <w:tcPr>
            <w:tcW w:w="1145" w:type="dxa"/>
            <w:noWrap/>
            <w:hideMark/>
          </w:tcPr>
          <w:p w14:paraId="20F10DB3" w14:textId="77777777" w:rsidR="00F31354" w:rsidRPr="00F31354" w:rsidRDefault="00F31354" w:rsidP="00F31354">
            <w:r w:rsidRPr="00F31354">
              <w:t>15.58572</w:t>
            </w:r>
          </w:p>
        </w:tc>
        <w:tc>
          <w:tcPr>
            <w:tcW w:w="1145" w:type="dxa"/>
            <w:noWrap/>
            <w:hideMark/>
          </w:tcPr>
          <w:p w14:paraId="5AA743EC" w14:textId="77777777" w:rsidR="00F31354" w:rsidRPr="00F31354" w:rsidRDefault="00F31354" w:rsidP="00F31354">
            <w:r w:rsidRPr="00F31354">
              <w:t>6.222783</w:t>
            </w:r>
          </w:p>
        </w:tc>
        <w:tc>
          <w:tcPr>
            <w:tcW w:w="1145" w:type="dxa"/>
            <w:noWrap/>
            <w:hideMark/>
          </w:tcPr>
          <w:p w14:paraId="5DE5A1E7" w14:textId="77777777" w:rsidR="00F31354" w:rsidRPr="00F31354" w:rsidRDefault="00F31354" w:rsidP="00F31354">
            <w:r w:rsidRPr="00F31354">
              <w:t>9.554707</w:t>
            </w:r>
          </w:p>
        </w:tc>
        <w:tc>
          <w:tcPr>
            <w:tcW w:w="1145" w:type="dxa"/>
            <w:noWrap/>
            <w:hideMark/>
          </w:tcPr>
          <w:p w14:paraId="4D810DB5" w14:textId="77777777" w:rsidR="00F31354" w:rsidRPr="00F31354" w:rsidRDefault="00F31354" w:rsidP="00F31354">
            <w:r w:rsidRPr="00F31354">
              <w:t>9.817156</w:t>
            </w:r>
          </w:p>
        </w:tc>
        <w:tc>
          <w:tcPr>
            <w:tcW w:w="1145" w:type="dxa"/>
            <w:noWrap/>
            <w:hideMark/>
          </w:tcPr>
          <w:p w14:paraId="6AF7BD15" w14:textId="77777777" w:rsidR="00F31354" w:rsidRPr="00F31354" w:rsidRDefault="00F31354" w:rsidP="00F31354">
            <w:r w:rsidRPr="00F31354">
              <w:t>12.54386</w:t>
            </w:r>
          </w:p>
        </w:tc>
        <w:tc>
          <w:tcPr>
            <w:tcW w:w="1145" w:type="dxa"/>
            <w:noWrap/>
            <w:hideMark/>
          </w:tcPr>
          <w:p w14:paraId="3D1DB0C9" w14:textId="77777777" w:rsidR="00F31354" w:rsidRPr="00F31354" w:rsidRDefault="00F31354" w:rsidP="00F31354">
            <w:r w:rsidRPr="00F31354">
              <w:t>15.69538</w:t>
            </w:r>
          </w:p>
        </w:tc>
      </w:tr>
      <w:tr w:rsidR="00F31354" w:rsidRPr="00F31354" w14:paraId="0D486F89" w14:textId="77777777" w:rsidTr="00F31354">
        <w:trPr>
          <w:trHeight w:val="261"/>
        </w:trPr>
        <w:tc>
          <w:tcPr>
            <w:tcW w:w="1145" w:type="dxa"/>
            <w:noWrap/>
            <w:hideMark/>
          </w:tcPr>
          <w:p w14:paraId="119414B3" w14:textId="77777777" w:rsidR="00F31354" w:rsidRPr="00F31354" w:rsidRDefault="00F31354" w:rsidP="00F31354">
            <w:r w:rsidRPr="00F31354">
              <w:t>6.656064</w:t>
            </w:r>
          </w:p>
        </w:tc>
        <w:tc>
          <w:tcPr>
            <w:tcW w:w="1145" w:type="dxa"/>
            <w:noWrap/>
            <w:hideMark/>
          </w:tcPr>
          <w:p w14:paraId="78EAE03B" w14:textId="77777777" w:rsidR="00F31354" w:rsidRPr="00F31354" w:rsidRDefault="00F31354" w:rsidP="00F31354">
            <w:r w:rsidRPr="00F31354">
              <w:t>9.840215</w:t>
            </w:r>
          </w:p>
        </w:tc>
        <w:tc>
          <w:tcPr>
            <w:tcW w:w="1145" w:type="dxa"/>
            <w:noWrap/>
            <w:hideMark/>
          </w:tcPr>
          <w:p w14:paraId="65A92307" w14:textId="77777777" w:rsidR="00F31354" w:rsidRPr="00F31354" w:rsidRDefault="00F31354" w:rsidP="00F31354">
            <w:r w:rsidRPr="00F31354">
              <w:t>11.84923</w:t>
            </w:r>
          </w:p>
        </w:tc>
        <w:tc>
          <w:tcPr>
            <w:tcW w:w="1145" w:type="dxa"/>
            <w:noWrap/>
            <w:hideMark/>
          </w:tcPr>
          <w:p w14:paraId="24B1BD74" w14:textId="77777777" w:rsidR="00F31354" w:rsidRPr="00F31354" w:rsidRDefault="00F31354" w:rsidP="00F31354">
            <w:r w:rsidRPr="00F31354">
              <w:t>12.32206</w:t>
            </w:r>
          </w:p>
        </w:tc>
        <w:tc>
          <w:tcPr>
            <w:tcW w:w="1145" w:type="dxa"/>
            <w:noWrap/>
            <w:hideMark/>
          </w:tcPr>
          <w:p w14:paraId="51BDD2EC" w14:textId="77777777" w:rsidR="00F31354" w:rsidRPr="00F31354" w:rsidRDefault="00F31354" w:rsidP="00F31354">
            <w:r w:rsidRPr="00F31354">
              <w:t>14.84476</w:t>
            </w:r>
          </w:p>
        </w:tc>
        <w:tc>
          <w:tcPr>
            <w:tcW w:w="1145" w:type="dxa"/>
            <w:noWrap/>
            <w:hideMark/>
          </w:tcPr>
          <w:p w14:paraId="7A518205" w14:textId="77777777" w:rsidR="00F31354" w:rsidRPr="00F31354" w:rsidRDefault="00F31354" w:rsidP="00F31354">
            <w:r w:rsidRPr="00F31354">
              <w:t>8.59739</w:t>
            </w:r>
          </w:p>
        </w:tc>
        <w:tc>
          <w:tcPr>
            <w:tcW w:w="1145" w:type="dxa"/>
            <w:noWrap/>
            <w:hideMark/>
          </w:tcPr>
          <w:p w14:paraId="23F5F54D" w14:textId="77777777" w:rsidR="00F31354" w:rsidRPr="00F31354" w:rsidRDefault="00F31354" w:rsidP="00F31354">
            <w:r w:rsidRPr="00F31354">
              <w:t>9.592282</w:t>
            </w:r>
          </w:p>
        </w:tc>
        <w:tc>
          <w:tcPr>
            <w:tcW w:w="1145" w:type="dxa"/>
            <w:noWrap/>
            <w:hideMark/>
          </w:tcPr>
          <w:p w14:paraId="2DD04BA3" w14:textId="77777777" w:rsidR="00F31354" w:rsidRPr="00F31354" w:rsidRDefault="00F31354" w:rsidP="00F31354">
            <w:r w:rsidRPr="00F31354">
              <w:t>11.53519</w:t>
            </w:r>
          </w:p>
        </w:tc>
        <w:tc>
          <w:tcPr>
            <w:tcW w:w="1145" w:type="dxa"/>
            <w:noWrap/>
            <w:hideMark/>
          </w:tcPr>
          <w:p w14:paraId="2AF27CB0" w14:textId="77777777" w:rsidR="00F31354" w:rsidRPr="00F31354" w:rsidRDefault="00F31354" w:rsidP="00F31354">
            <w:r w:rsidRPr="00F31354">
              <w:t>13.47008</w:t>
            </w:r>
          </w:p>
        </w:tc>
        <w:tc>
          <w:tcPr>
            <w:tcW w:w="1145" w:type="dxa"/>
            <w:noWrap/>
            <w:hideMark/>
          </w:tcPr>
          <w:p w14:paraId="33A648ED" w14:textId="77777777" w:rsidR="00F31354" w:rsidRPr="00F31354" w:rsidRDefault="00F31354" w:rsidP="00F31354">
            <w:r w:rsidRPr="00F31354">
              <w:t>15.34755</w:t>
            </w:r>
          </w:p>
        </w:tc>
      </w:tr>
      <w:tr w:rsidR="00F31354" w:rsidRPr="00F31354" w14:paraId="11EB9575" w14:textId="77777777" w:rsidTr="00F31354">
        <w:trPr>
          <w:trHeight w:val="261"/>
        </w:trPr>
        <w:tc>
          <w:tcPr>
            <w:tcW w:w="1145" w:type="dxa"/>
            <w:noWrap/>
            <w:hideMark/>
          </w:tcPr>
          <w:p w14:paraId="2EEBA087" w14:textId="77777777" w:rsidR="00F31354" w:rsidRPr="00F31354" w:rsidRDefault="00F31354" w:rsidP="00F31354">
            <w:r w:rsidRPr="00F31354">
              <w:t>3.908503</w:t>
            </w:r>
          </w:p>
        </w:tc>
        <w:tc>
          <w:tcPr>
            <w:tcW w:w="1145" w:type="dxa"/>
            <w:noWrap/>
            <w:hideMark/>
          </w:tcPr>
          <w:p w14:paraId="207A3901" w14:textId="77777777" w:rsidR="00F31354" w:rsidRPr="00F31354" w:rsidRDefault="00F31354" w:rsidP="00F31354">
            <w:r w:rsidRPr="00F31354">
              <w:t>11.41012</w:t>
            </w:r>
          </w:p>
        </w:tc>
        <w:tc>
          <w:tcPr>
            <w:tcW w:w="1145" w:type="dxa"/>
            <w:noWrap/>
            <w:hideMark/>
          </w:tcPr>
          <w:p w14:paraId="0BE9ACAA" w14:textId="77777777" w:rsidR="00F31354" w:rsidRPr="00F31354" w:rsidRDefault="00F31354" w:rsidP="00F31354">
            <w:r w:rsidRPr="00F31354">
              <w:t>11.40671</w:t>
            </w:r>
          </w:p>
        </w:tc>
        <w:tc>
          <w:tcPr>
            <w:tcW w:w="1145" w:type="dxa"/>
            <w:noWrap/>
            <w:hideMark/>
          </w:tcPr>
          <w:p w14:paraId="1E91AC4F" w14:textId="77777777" w:rsidR="00F31354" w:rsidRPr="00F31354" w:rsidRDefault="00F31354" w:rsidP="00F31354">
            <w:r w:rsidRPr="00F31354">
              <w:t>12.39326</w:t>
            </w:r>
          </w:p>
        </w:tc>
        <w:tc>
          <w:tcPr>
            <w:tcW w:w="1145" w:type="dxa"/>
            <w:noWrap/>
            <w:hideMark/>
          </w:tcPr>
          <w:p w14:paraId="558C0F2A" w14:textId="77777777" w:rsidR="00F31354" w:rsidRPr="00F31354" w:rsidRDefault="00F31354" w:rsidP="00F31354">
            <w:r w:rsidRPr="00F31354">
              <w:t>16.63716</w:t>
            </w:r>
          </w:p>
        </w:tc>
        <w:tc>
          <w:tcPr>
            <w:tcW w:w="1145" w:type="dxa"/>
            <w:noWrap/>
            <w:hideMark/>
          </w:tcPr>
          <w:p w14:paraId="792EAE7F" w14:textId="77777777" w:rsidR="00F31354" w:rsidRPr="00F31354" w:rsidRDefault="00F31354" w:rsidP="00F31354">
            <w:r w:rsidRPr="00F31354">
              <w:t>8.507961</w:t>
            </w:r>
          </w:p>
        </w:tc>
        <w:tc>
          <w:tcPr>
            <w:tcW w:w="1145" w:type="dxa"/>
            <w:noWrap/>
            <w:hideMark/>
          </w:tcPr>
          <w:p w14:paraId="0EE94217" w14:textId="77777777" w:rsidR="00F31354" w:rsidRPr="00F31354" w:rsidRDefault="00F31354" w:rsidP="00F31354">
            <w:r w:rsidRPr="00F31354">
              <w:t>10.96453</w:t>
            </w:r>
          </w:p>
        </w:tc>
        <w:tc>
          <w:tcPr>
            <w:tcW w:w="1145" w:type="dxa"/>
            <w:noWrap/>
            <w:hideMark/>
          </w:tcPr>
          <w:p w14:paraId="25991AE3" w14:textId="77777777" w:rsidR="00F31354" w:rsidRPr="00F31354" w:rsidRDefault="00F31354" w:rsidP="00F31354">
            <w:r w:rsidRPr="00F31354">
              <w:t>8.366936</w:t>
            </w:r>
          </w:p>
        </w:tc>
        <w:tc>
          <w:tcPr>
            <w:tcW w:w="1145" w:type="dxa"/>
            <w:noWrap/>
            <w:hideMark/>
          </w:tcPr>
          <w:p w14:paraId="7DA94895" w14:textId="77777777" w:rsidR="00F31354" w:rsidRPr="00F31354" w:rsidRDefault="00F31354" w:rsidP="00F31354">
            <w:r w:rsidRPr="00F31354">
              <w:t>11.98523</w:t>
            </w:r>
          </w:p>
        </w:tc>
        <w:tc>
          <w:tcPr>
            <w:tcW w:w="1145" w:type="dxa"/>
            <w:noWrap/>
            <w:hideMark/>
          </w:tcPr>
          <w:p w14:paraId="62527F54" w14:textId="77777777" w:rsidR="00F31354" w:rsidRPr="00F31354" w:rsidRDefault="00F31354" w:rsidP="00F31354">
            <w:r w:rsidRPr="00F31354">
              <w:t>18.8786</w:t>
            </w:r>
          </w:p>
        </w:tc>
      </w:tr>
      <w:tr w:rsidR="00F31354" w:rsidRPr="00F31354" w14:paraId="27097F47" w14:textId="77777777" w:rsidTr="00F31354">
        <w:trPr>
          <w:trHeight w:val="261"/>
        </w:trPr>
        <w:tc>
          <w:tcPr>
            <w:tcW w:w="1145" w:type="dxa"/>
            <w:noWrap/>
            <w:hideMark/>
          </w:tcPr>
          <w:p w14:paraId="15D1581D" w14:textId="77777777" w:rsidR="00F31354" w:rsidRPr="00F31354" w:rsidRDefault="00F31354" w:rsidP="00F31354">
            <w:r w:rsidRPr="00F31354">
              <w:t>5.277475</w:t>
            </w:r>
          </w:p>
        </w:tc>
        <w:tc>
          <w:tcPr>
            <w:tcW w:w="1145" w:type="dxa"/>
            <w:noWrap/>
            <w:hideMark/>
          </w:tcPr>
          <w:p w14:paraId="1B2E0344" w14:textId="77777777" w:rsidR="00F31354" w:rsidRPr="00F31354" w:rsidRDefault="00F31354" w:rsidP="00F31354">
            <w:r w:rsidRPr="00F31354">
              <w:t>7.625902</w:t>
            </w:r>
          </w:p>
        </w:tc>
        <w:tc>
          <w:tcPr>
            <w:tcW w:w="1145" w:type="dxa"/>
            <w:noWrap/>
            <w:hideMark/>
          </w:tcPr>
          <w:p w14:paraId="4F3FFA0E" w14:textId="77777777" w:rsidR="00F31354" w:rsidRPr="00F31354" w:rsidRDefault="00F31354" w:rsidP="00F31354">
            <w:r w:rsidRPr="00F31354">
              <w:t>13.8435</w:t>
            </w:r>
          </w:p>
        </w:tc>
        <w:tc>
          <w:tcPr>
            <w:tcW w:w="1145" w:type="dxa"/>
            <w:noWrap/>
            <w:hideMark/>
          </w:tcPr>
          <w:p w14:paraId="6468C752" w14:textId="77777777" w:rsidR="00F31354" w:rsidRPr="00F31354" w:rsidRDefault="00F31354" w:rsidP="00F31354">
            <w:r w:rsidRPr="00F31354">
              <w:t>12.63341</w:t>
            </w:r>
          </w:p>
        </w:tc>
        <w:tc>
          <w:tcPr>
            <w:tcW w:w="1145" w:type="dxa"/>
            <w:noWrap/>
            <w:hideMark/>
          </w:tcPr>
          <w:p w14:paraId="22B385A2" w14:textId="77777777" w:rsidR="00F31354" w:rsidRPr="00F31354" w:rsidRDefault="00F31354" w:rsidP="00F31354">
            <w:r w:rsidRPr="00F31354">
              <w:t>16.59517</w:t>
            </w:r>
          </w:p>
        </w:tc>
        <w:tc>
          <w:tcPr>
            <w:tcW w:w="1145" w:type="dxa"/>
            <w:noWrap/>
            <w:hideMark/>
          </w:tcPr>
          <w:p w14:paraId="5C1A6075" w14:textId="77777777" w:rsidR="00F31354" w:rsidRPr="00F31354" w:rsidRDefault="00F31354" w:rsidP="00F31354">
            <w:r w:rsidRPr="00F31354">
              <w:t>6.930908</w:t>
            </w:r>
          </w:p>
        </w:tc>
        <w:tc>
          <w:tcPr>
            <w:tcW w:w="1145" w:type="dxa"/>
            <w:noWrap/>
            <w:hideMark/>
          </w:tcPr>
          <w:p w14:paraId="7AF342B7" w14:textId="77777777" w:rsidR="00F31354" w:rsidRPr="00F31354" w:rsidRDefault="00F31354" w:rsidP="00F31354">
            <w:r w:rsidRPr="00F31354">
              <w:t>8.845268</w:t>
            </w:r>
          </w:p>
        </w:tc>
        <w:tc>
          <w:tcPr>
            <w:tcW w:w="1145" w:type="dxa"/>
            <w:noWrap/>
            <w:hideMark/>
          </w:tcPr>
          <w:p w14:paraId="61535AFE" w14:textId="77777777" w:rsidR="00F31354" w:rsidRPr="00F31354" w:rsidRDefault="00F31354" w:rsidP="00F31354">
            <w:r w:rsidRPr="00F31354">
              <w:t>13.31929</w:t>
            </w:r>
          </w:p>
        </w:tc>
        <w:tc>
          <w:tcPr>
            <w:tcW w:w="1145" w:type="dxa"/>
            <w:noWrap/>
            <w:hideMark/>
          </w:tcPr>
          <w:p w14:paraId="55D6AD7F" w14:textId="77777777" w:rsidR="00F31354" w:rsidRPr="00F31354" w:rsidRDefault="00F31354" w:rsidP="00F31354">
            <w:r w:rsidRPr="00F31354">
              <w:t>19.53096</w:t>
            </w:r>
          </w:p>
        </w:tc>
        <w:tc>
          <w:tcPr>
            <w:tcW w:w="1145" w:type="dxa"/>
            <w:noWrap/>
            <w:hideMark/>
          </w:tcPr>
          <w:p w14:paraId="27CAB835" w14:textId="77777777" w:rsidR="00F31354" w:rsidRPr="00F31354" w:rsidRDefault="00F31354" w:rsidP="00F31354">
            <w:r w:rsidRPr="00F31354">
              <w:t>20.94678</w:t>
            </w:r>
          </w:p>
        </w:tc>
      </w:tr>
      <w:tr w:rsidR="00F31354" w:rsidRPr="00F31354" w14:paraId="51C3582A" w14:textId="77777777" w:rsidTr="00F31354">
        <w:trPr>
          <w:trHeight w:val="261"/>
        </w:trPr>
        <w:tc>
          <w:tcPr>
            <w:tcW w:w="1145" w:type="dxa"/>
            <w:noWrap/>
            <w:hideMark/>
          </w:tcPr>
          <w:p w14:paraId="32649F36" w14:textId="77777777" w:rsidR="00F31354" w:rsidRPr="00F31354" w:rsidRDefault="00F31354" w:rsidP="00F31354">
            <w:r w:rsidRPr="00F31354">
              <w:t>6.429691</w:t>
            </w:r>
          </w:p>
        </w:tc>
        <w:tc>
          <w:tcPr>
            <w:tcW w:w="1145" w:type="dxa"/>
            <w:noWrap/>
            <w:hideMark/>
          </w:tcPr>
          <w:p w14:paraId="593C9AFB" w14:textId="77777777" w:rsidR="00F31354" w:rsidRPr="00F31354" w:rsidRDefault="00F31354" w:rsidP="00F31354">
            <w:r w:rsidRPr="00F31354">
              <w:t>13.58083</w:t>
            </w:r>
          </w:p>
        </w:tc>
        <w:tc>
          <w:tcPr>
            <w:tcW w:w="1145" w:type="dxa"/>
            <w:noWrap/>
            <w:hideMark/>
          </w:tcPr>
          <w:p w14:paraId="05126A27" w14:textId="77777777" w:rsidR="00F31354" w:rsidRPr="00F31354" w:rsidRDefault="00F31354" w:rsidP="00F31354">
            <w:r w:rsidRPr="00F31354">
              <w:t>9.781141</w:t>
            </w:r>
          </w:p>
        </w:tc>
        <w:tc>
          <w:tcPr>
            <w:tcW w:w="1145" w:type="dxa"/>
            <w:noWrap/>
            <w:hideMark/>
          </w:tcPr>
          <w:p w14:paraId="2E7EFAEA" w14:textId="77777777" w:rsidR="00F31354" w:rsidRPr="00F31354" w:rsidRDefault="00F31354" w:rsidP="00F31354">
            <w:r w:rsidRPr="00F31354">
              <w:t>14.13137</w:t>
            </w:r>
          </w:p>
        </w:tc>
        <w:tc>
          <w:tcPr>
            <w:tcW w:w="1145" w:type="dxa"/>
            <w:noWrap/>
            <w:hideMark/>
          </w:tcPr>
          <w:p w14:paraId="586CA4F2" w14:textId="77777777" w:rsidR="00F31354" w:rsidRPr="00F31354" w:rsidRDefault="00F31354" w:rsidP="00F31354">
            <w:r w:rsidRPr="00F31354">
              <w:t>15.17625</w:t>
            </w:r>
          </w:p>
        </w:tc>
        <w:tc>
          <w:tcPr>
            <w:tcW w:w="1145" w:type="dxa"/>
            <w:noWrap/>
            <w:hideMark/>
          </w:tcPr>
          <w:p w14:paraId="5B00ABC2" w14:textId="77777777" w:rsidR="00F31354" w:rsidRPr="00F31354" w:rsidRDefault="00F31354" w:rsidP="00F31354">
            <w:r w:rsidRPr="00F31354">
              <w:t>4.74964</w:t>
            </w:r>
          </w:p>
        </w:tc>
        <w:tc>
          <w:tcPr>
            <w:tcW w:w="1145" w:type="dxa"/>
            <w:noWrap/>
            <w:hideMark/>
          </w:tcPr>
          <w:p w14:paraId="43CA1522" w14:textId="77777777" w:rsidR="00F31354" w:rsidRPr="00F31354" w:rsidRDefault="00F31354" w:rsidP="00F31354">
            <w:r w:rsidRPr="00F31354">
              <w:t>9.377164</w:t>
            </w:r>
          </w:p>
        </w:tc>
        <w:tc>
          <w:tcPr>
            <w:tcW w:w="1145" w:type="dxa"/>
            <w:noWrap/>
            <w:hideMark/>
          </w:tcPr>
          <w:p w14:paraId="3A998328" w14:textId="77777777" w:rsidR="00F31354" w:rsidRPr="00F31354" w:rsidRDefault="00F31354" w:rsidP="00F31354">
            <w:r w:rsidRPr="00F31354">
              <w:t>16.55125</w:t>
            </w:r>
          </w:p>
        </w:tc>
        <w:tc>
          <w:tcPr>
            <w:tcW w:w="1145" w:type="dxa"/>
            <w:noWrap/>
            <w:hideMark/>
          </w:tcPr>
          <w:p w14:paraId="2E496C26" w14:textId="77777777" w:rsidR="00F31354" w:rsidRPr="00F31354" w:rsidRDefault="00F31354" w:rsidP="00F31354">
            <w:r w:rsidRPr="00F31354">
              <w:t>15.50108</w:t>
            </w:r>
          </w:p>
        </w:tc>
        <w:tc>
          <w:tcPr>
            <w:tcW w:w="1145" w:type="dxa"/>
            <w:noWrap/>
            <w:hideMark/>
          </w:tcPr>
          <w:p w14:paraId="51C6C6BE" w14:textId="77777777" w:rsidR="00F31354" w:rsidRPr="00F31354" w:rsidRDefault="00F31354" w:rsidP="00F31354">
            <w:r w:rsidRPr="00F31354">
              <w:t>20.79509</w:t>
            </w:r>
          </w:p>
        </w:tc>
      </w:tr>
      <w:tr w:rsidR="00F31354" w:rsidRPr="00F31354" w14:paraId="134B5F6E" w14:textId="77777777" w:rsidTr="00F31354">
        <w:trPr>
          <w:trHeight w:val="261"/>
        </w:trPr>
        <w:tc>
          <w:tcPr>
            <w:tcW w:w="1145" w:type="dxa"/>
            <w:noWrap/>
            <w:hideMark/>
          </w:tcPr>
          <w:p w14:paraId="4E1A27BC" w14:textId="77777777" w:rsidR="00F31354" w:rsidRPr="00F31354" w:rsidRDefault="00F31354" w:rsidP="00F31354">
            <w:pPr>
              <w:rPr>
                <w:b/>
                <w:bCs/>
              </w:rPr>
            </w:pPr>
            <w:r w:rsidRPr="00F31354">
              <w:rPr>
                <w:b/>
                <w:bCs/>
              </w:rPr>
              <w:t>6.73107</w:t>
            </w:r>
          </w:p>
        </w:tc>
        <w:tc>
          <w:tcPr>
            <w:tcW w:w="1145" w:type="dxa"/>
            <w:noWrap/>
            <w:hideMark/>
          </w:tcPr>
          <w:p w14:paraId="5C734763" w14:textId="77777777" w:rsidR="00F31354" w:rsidRPr="00F31354" w:rsidRDefault="00F31354" w:rsidP="00F31354">
            <w:pPr>
              <w:rPr>
                <w:b/>
                <w:bCs/>
              </w:rPr>
            </w:pPr>
            <w:r w:rsidRPr="00F31354">
              <w:rPr>
                <w:b/>
                <w:bCs/>
              </w:rPr>
              <w:t>8.582964</w:t>
            </w:r>
          </w:p>
        </w:tc>
        <w:tc>
          <w:tcPr>
            <w:tcW w:w="1145" w:type="dxa"/>
            <w:noWrap/>
            <w:hideMark/>
          </w:tcPr>
          <w:p w14:paraId="4D8696FA" w14:textId="77777777" w:rsidR="00F31354" w:rsidRPr="00F31354" w:rsidRDefault="00F31354" w:rsidP="00F31354">
            <w:pPr>
              <w:rPr>
                <w:b/>
                <w:bCs/>
              </w:rPr>
            </w:pPr>
            <w:r w:rsidRPr="00F31354">
              <w:rPr>
                <w:b/>
                <w:bCs/>
              </w:rPr>
              <w:t>11.63521</w:t>
            </w:r>
          </w:p>
        </w:tc>
        <w:tc>
          <w:tcPr>
            <w:tcW w:w="1145" w:type="dxa"/>
            <w:noWrap/>
            <w:hideMark/>
          </w:tcPr>
          <w:p w14:paraId="3F5AD1E2" w14:textId="77777777" w:rsidR="00F31354" w:rsidRPr="00F31354" w:rsidRDefault="00F31354" w:rsidP="00F31354">
            <w:pPr>
              <w:rPr>
                <w:b/>
                <w:bCs/>
              </w:rPr>
            </w:pPr>
            <w:r w:rsidRPr="00F31354">
              <w:rPr>
                <w:b/>
                <w:bCs/>
              </w:rPr>
              <w:t>12.69117</w:t>
            </w:r>
          </w:p>
        </w:tc>
        <w:tc>
          <w:tcPr>
            <w:tcW w:w="1145" w:type="dxa"/>
            <w:noWrap/>
            <w:hideMark/>
          </w:tcPr>
          <w:p w14:paraId="1A329582" w14:textId="77777777" w:rsidR="00F31354" w:rsidRPr="00F31354" w:rsidRDefault="00F31354" w:rsidP="00F31354">
            <w:pPr>
              <w:rPr>
                <w:b/>
                <w:bCs/>
              </w:rPr>
            </w:pPr>
            <w:r w:rsidRPr="00F31354">
              <w:rPr>
                <w:b/>
                <w:bCs/>
              </w:rPr>
              <w:t>14.6529</w:t>
            </w:r>
          </w:p>
        </w:tc>
        <w:tc>
          <w:tcPr>
            <w:tcW w:w="1145" w:type="dxa"/>
            <w:noWrap/>
            <w:hideMark/>
          </w:tcPr>
          <w:p w14:paraId="219E5DDE" w14:textId="77777777" w:rsidR="00F31354" w:rsidRPr="00F31354" w:rsidRDefault="00F31354" w:rsidP="00F31354">
            <w:pPr>
              <w:rPr>
                <w:b/>
                <w:bCs/>
              </w:rPr>
            </w:pPr>
            <w:r w:rsidRPr="00F31354">
              <w:rPr>
                <w:b/>
                <w:bCs/>
              </w:rPr>
              <w:t>7.389099</w:t>
            </w:r>
          </w:p>
        </w:tc>
        <w:tc>
          <w:tcPr>
            <w:tcW w:w="1145" w:type="dxa"/>
            <w:noWrap/>
            <w:hideMark/>
          </w:tcPr>
          <w:p w14:paraId="5383C59E" w14:textId="77777777" w:rsidR="00F31354" w:rsidRPr="00F31354" w:rsidRDefault="00F31354" w:rsidP="00F31354">
            <w:pPr>
              <w:rPr>
                <w:b/>
                <w:bCs/>
              </w:rPr>
            </w:pPr>
            <w:r w:rsidRPr="00F31354">
              <w:rPr>
                <w:b/>
                <w:bCs/>
              </w:rPr>
              <w:t>8.994355</w:t>
            </w:r>
          </w:p>
        </w:tc>
        <w:tc>
          <w:tcPr>
            <w:tcW w:w="1145" w:type="dxa"/>
            <w:noWrap/>
            <w:hideMark/>
          </w:tcPr>
          <w:p w14:paraId="0141328B" w14:textId="77777777" w:rsidR="00F31354" w:rsidRPr="00F31354" w:rsidRDefault="00F31354" w:rsidP="00F31354">
            <w:pPr>
              <w:rPr>
                <w:b/>
                <w:bCs/>
              </w:rPr>
            </w:pPr>
            <w:r w:rsidRPr="00F31354">
              <w:rPr>
                <w:b/>
                <w:bCs/>
              </w:rPr>
              <w:t>10.90161</w:t>
            </w:r>
          </w:p>
        </w:tc>
        <w:tc>
          <w:tcPr>
            <w:tcW w:w="1145" w:type="dxa"/>
            <w:noWrap/>
            <w:hideMark/>
          </w:tcPr>
          <w:p w14:paraId="3D3CA070" w14:textId="77777777" w:rsidR="00F31354" w:rsidRPr="00F31354" w:rsidRDefault="00F31354" w:rsidP="00F31354">
            <w:pPr>
              <w:rPr>
                <w:b/>
                <w:bCs/>
              </w:rPr>
            </w:pPr>
            <w:r w:rsidRPr="00F31354">
              <w:rPr>
                <w:b/>
                <w:bCs/>
              </w:rPr>
              <w:t>13.08837</w:t>
            </w:r>
          </w:p>
        </w:tc>
        <w:tc>
          <w:tcPr>
            <w:tcW w:w="1145" w:type="dxa"/>
            <w:noWrap/>
            <w:hideMark/>
          </w:tcPr>
          <w:p w14:paraId="59E3CD64" w14:textId="77777777" w:rsidR="00F31354" w:rsidRPr="00F31354" w:rsidRDefault="00F31354" w:rsidP="00F31354">
            <w:pPr>
              <w:rPr>
                <w:b/>
                <w:bCs/>
              </w:rPr>
            </w:pPr>
            <w:r w:rsidRPr="00F31354">
              <w:rPr>
                <w:b/>
                <w:bCs/>
              </w:rPr>
              <w:t>17.02044</w:t>
            </w:r>
          </w:p>
        </w:tc>
      </w:tr>
    </w:tbl>
    <w:p w14:paraId="3B66D42F" w14:textId="70D5AF5E" w:rsidR="00F31354" w:rsidRDefault="00F31354" w:rsidP="00DD05AD"/>
    <w:p w14:paraId="52DF02CF" w14:textId="77777777" w:rsidR="00F31354" w:rsidRDefault="00F31354" w:rsidP="00DD05AD">
      <w:r>
        <w:lastRenderedPageBreak/>
        <w:t>3</w:t>
      </w:r>
      <w:r w:rsidRPr="00F31354">
        <w:rPr>
          <w:vertAlign w:val="superscript"/>
        </w:rPr>
        <w:t>rd</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F31354" w:rsidRPr="00F31354" w14:paraId="60B1D37B" w14:textId="77777777" w:rsidTr="00F31354">
        <w:trPr>
          <w:trHeight w:val="300"/>
        </w:trPr>
        <w:tc>
          <w:tcPr>
            <w:tcW w:w="960" w:type="dxa"/>
            <w:noWrap/>
            <w:hideMark/>
          </w:tcPr>
          <w:p w14:paraId="507B937E" w14:textId="77777777" w:rsidR="00F31354" w:rsidRPr="00F31354" w:rsidRDefault="00F31354" w:rsidP="00F31354">
            <w:r w:rsidRPr="00F31354">
              <w:t>Tx01</w:t>
            </w:r>
          </w:p>
        </w:tc>
        <w:tc>
          <w:tcPr>
            <w:tcW w:w="960" w:type="dxa"/>
            <w:noWrap/>
            <w:hideMark/>
          </w:tcPr>
          <w:p w14:paraId="2FD62FE0" w14:textId="77777777" w:rsidR="00F31354" w:rsidRPr="00F31354" w:rsidRDefault="00F31354" w:rsidP="00F31354">
            <w:r w:rsidRPr="00F31354">
              <w:t>Tx02</w:t>
            </w:r>
          </w:p>
        </w:tc>
        <w:tc>
          <w:tcPr>
            <w:tcW w:w="960" w:type="dxa"/>
            <w:noWrap/>
            <w:hideMark/>
          </w:tcPr>
          <w:p w14:paraId="46F77BD1" w14:textId="77777777" w:rsidR="00F31354" w:rsidRPr="00F31354" w:rsidRDefault="00F31354" w:rsidP="00F31354">
            <w:r w:rsidRPr="00F31354">
              <w:t>Tx03</w:t>
            </w:r>
          </w:p>
        </w:tc>
        <w:tc>
          <w:tcPr>
            <w:tcW w:w="960" w:type="dxa"/>
            <w:noWrap/>
            <w:hideMark/>
          </w:tcPr>
          <w:p w14:paraId="1F55D9CB" w14:textId="77777777" w:rsidR="00F31354" w:rsidRPr="00F31354" w:rsidRDefault="00F31354" w:rsidP="00F31354">
            <w:r w:rsidRPr="00F31354">
              <w:t>Tx04</w:t>
            </w:r>
          </w:p>
        </w:tc>
        <w:tc>
          <w:tcPr>
            <w:tcW w:w="960" w:type="dxa"/>
            <w:noWrap/>
            <w:hideMark/>
          </w:tcPr>
          <w:p w14:paraId="3B91048F" w14:textId="77777777" w:rsidR="00F31354" w:rsidRPr="00F31354" w:rsidRDefault="00F31354" w:rsidP="00F31354">
            <w:r w:rsidRPr="00F31354">
              <w:t>Tx05</w:t>
            </w:r>
          </w:p>
        </w:tc>
        <w:tc>
          <w:tcPr>
            <w:tcW w:w="960" w:type="dxa"/>
            <w:noWrap/>
            <w:hideMark/>
          </w:tcPr>
          <w:p w14:paraId="4568A430" w14:textId="77777777" w:rsidR="00F31354" w:rsidRPr="00F31354" w:rsidRDefault="00F31354" w:rsidP="00F31354">
            <w:r w:rsidRPr="00F31354">
              <w:t>Tx06</w:t>
            </w:r>
          </w:p>
        </w:tc>
        <w:tc>
          <w:tcPr>
            <w:tcW w:w="960" w:type="dxa"/>
            <w:noWrap/>
            <w:hideMark/>
          </w:tcPr>
          <w:p w14:paraId="5A6F8ECA" w14:textId="77777777" w:rsidR="00F31354" w:rsidRPr="00F31354" w:rsidRDefault="00F31354" w:rsidP="00F31354">
            <w:r w:rsidRPr="00F31354">
              <w:t>Tx07</w:t>
            </w:r>
          </w:p>
        </w:tc>
        <w:tc>
          <w:tcPr>
            <w:tcW w:w="960" w:type="dxa"/>
            <w:noWrap/>
            <w:hideMark/>
          </w:tcPr>
          <w:p w14:paraId="04C5D4EC" w14:textId="77777777" w:rsidR="00F31354" w:rsidRPr="00F31354" w:rsidRDefault="00F31354" w:rsidP="00F31354">
            <w:r w:rsidRPr="00F31354">
              <w:t>Tx08</w:t>
            </w:r>
          </w:p>
        </w:tc>
        <w:tc>
          <w:tcPr>
            <w:tcW w:w="960" w:type="dxa"/>
            <w:noWrap/>
            <w:hideMark/>
          </w:tcPr>
          <w:p w14:paraId="348606AD" w14:textId="77777777" w:rsidR="00F31354" w:rsidRPr="00F31354" w:rsidRDefault="00F31354" w:rsidP="00F31354">
            <w:r w:rsidRPr="00F31354">
              <w:t>Tx09</w:t>
            </w:r>
          </w:p>
        </w:tc>
        <w:tc>
          <w:tcPr>
            <w:tcW w:w="960" w:type="dxa"/>
            <w:noWrap/>
            <w:hideMark/>
          </w:tcPr>
          <w:p w14:paraId="14BAE362" w14:textId="77777777" w:rsidR="00F31354" w:rsidRPr="00F31354" w:rsidRDefault="00F31354" w:rsidP="00F31354">
            <w:r w:rsidRPr="00F31354">
              <w:t>Tx10</w:t>
            </w:r>
          </w:p>
        </w:tc>
      </w:tr>
      <w:tr w:rsidR="00F31354" w:rsidRPr="00F31354" w14:paraId="3C7BA052" w14:textId="77777777" w:rsidTr="00F31354">
        <w:trPr>
          <w:trHeight w:val="300"/>
        </w:trPr>
        <w:tc>
          <w:tcPr>
            <w:tcW w:w="960" w:type="dxa"/>
            <w:noWrap/>
            <w:hideMark/>
          </w:tcPr>
          <w:p w14:paraId="210B0E52" w14:textId="77777777" w:rsidR="00F31354" w:rsidRPr="00F31354" w:rsidRDefault="00F31354" w:rsidP="00F31354">
            <w:r w:rsidRPr="00F31354">
              <w:t>8.97819</w:t>
            </w:r>
          </w:p>
        </w:tc>
        <w:tc>
          <w:tcPr>
            <w:tcW w:w="960" w:type="dxa"/>
            <w:noWrap/>
            <w:hideMark/>
          </w:tcPr>
          <w:p w14:paraId="40312433" w14:textId="77777777" w:rsidR="00F31354" w:rsidRPr="00F31354" w:rsidRDefault="00F31354" w:rsidP="00F31354">
            <w:r w:rsidRPr="00F31354">
              <w:t>6.372209</w:t>
            </w:r>
          </w:p>
        </w:tc>
        <w:tc>
          <w:tcPr>
            <w:tcW w:w="960" w:type="dxa"/>
            <w:noWrap/>
            <w:hideMark/>
          </w:tcPr>
          <w:p w14:paraId="38468C26" w14:textId="77777777" w:rsidR="00F31354" w:rsidRPr="00F31354" w:rsidRDefault="00F31354" w:rsidP="00F31354">
            <w:r w:rsidRPr="00F31354">
              <w:t>11.71159</w:t>
            </w:r>
          </w:p>
        </w:tc>
        <w:tc>
          <w:tcPr>
            <w:tcW w:w="960" w:type="dxa"/>
            <w:noWrap/>
            <w:hideMark/>
          </w:tcPr>
          <w:p w14:paraId="057B5C8F" w14:textId="77777777" w:rsidR="00F31354" w:rsidRPr="00F31354" w:rsidRDefault="00F31354" w:rsidP="00F31354">
            <w:r w:rsidRPr="00F31354">
              <w:t>12.80333</w:t>
            </w:r>
          </w:p>
        </w:tc>
        <w:tc>
          <w:tcPr>
            <w:tcW w:w="960" w:type="dxa"/>
            <w:noWrap/>
            <w:hideMark/>
          </w:tcPr>
          <w:p w14:paraId="689A89C0" w14:textId="77777777" w:rsidR="00F31354" w:rsidRPr="00F31354" w:rsidRDefault="00F31354" w:rsidP="00F31354">
            <w:r w:rsidRPr="00F31354">
              <w:t>12.29932</w:t>
            </w:r>
          </w:p>
        </w:tc>
        <w:tc>
          <w:tcPr>
            <w:tcW w:w="960" w:type="dxa"/>
            <w:noWrap/>
            <w:hideMark/>
          </w:tcPr>
          <w:p w14:paraId="0BA3869C" w14:textId="77777777" w:rsidR="00F31354" w:rsidRPr="00F31354" w:rsidRDefault="00F31354" w:rsidP="00F31354">
            <w:r w:rsidRPr="00F31354">
              <w:t>8.889025</w:t>
            </w:r>
          </w:p>
        </w:tc>
        <w:tc>
          <w:tcPr>
            <w:tcW w:w="960" w:type="dxa"/>
            <w:noWrap/>
            <w:hideMark/>
          </w:tcPr>
          <w:p w14:paraId="1B6FCBD1" w14:textId="77777777" w:rsidR="00F31354" w:rsidRPr="00F31354" w:rsidRDefault="00F31354" w:rsidP="00F31354">
            <w:r w:rsidRPr="00F31354">
              <w:t>6.868234</w:t>
            </w:r>
          </w:p>
        </w:tc>
        <w:tc>
          <w:tcPr>
            <w:tcW w:w="960" w:type="dxa"/>
            <w:noWrap/>
            <w:hideMark/>
          </w:tcPr>
          <w:p w14:paraId="2AEACCCC" w14:textId="77777777" w:rsidR="00F31354" w:rsidRPr="00F31354" w:rsidRDefault="00F31354" w:rsidP="00F31354">
            <w:r w:rsidRPr="00F31354">
              <w:t>8.5427</w:t>
            </w:r>
          </w:p>
        </w:tc>
        <w:tc>
          <w:tcPr>
            <w:tcW w:w="960" w:type="dxa"/>
            <w:noWrap/>
            <w:hideMark/>
          </w:tcPr>
          <w:p w14:paraId="0CBF669C" w14:textId="77777777" w:rsidR="00F31354" w:rsidRPr="00F31354" w:rsidRDefault="00F31354" w:rsidP="00F31354">
            <w:r w:rsidRPr="00F31354">
              <w:t>9.959938</w:t>
            </w:r>
          </w:p>
        </w:tc>
        <w:tc>
          <w:tcPr>
            <w:tcW w:w="960" w:type="dxa"/>
            <w:noWrap/>
            <w:hideMark/>
          </w:tcPr>
          <w:p w14:paraId="25D02080" w14:textId="77777777" w:rsidR="00F31354" w:rsidRPr="00F31354" w:rsidRDefault="00F31354" w:rsidP="00F31354">
            <w:r w:rsidRPr="00F31354">
              <w:t>13.9049</w:t>
            </w:r>
          </w:p>
        </w:tc>
      </w:tr>
      <w:tr w:rsidR="00F31354" w:rsidRPr="00F31354" w14:paraId="4A3B8BDA" w14:textId="77777777" w:rsidTr="00F31354">
        <w:trPr>
          <w:trHeight w:val="300"/>
        </w:trPr>
        <w:tc>
          <w:tcPr>
            <w:tcW w:w="960" w:type="dxa"/>
            <w:noWrap/>
            <w:hideMark/>
          </w:tcPr>
          <w:p w14:paraId="6DC2511D" w14:textId="77777777" w:rsidR="00F31354" w:rsidRPr="00F31354" w:rsidRDefault="00F31354" w:rsidP="00F31354">
            <w:r w:rsidRPr="00F31354">
              <w:t>6.441635</w:t>
            </w:r>
          </w:p>
        </w:tc>
        <w:tc>
          <w:tcPr>
            <w:tcW w:w="960" w:type="dxa"/>
            <w:noWrap/>
            <w:hideMark/>
          </w:tcPr>
          <w:p w14:paraId="52AEB1E1" w14:textId="77777777" w:rsidR="00F31354" w:rsidRPr="00F31354" w:rsidRDefault="00F31354" w:rsidP="00F31354">
            <w:r w:rsidRPr="00F31354">
              <w:t>7.647952</w:t>
            </w:r>
          </w:p>
        </w:tc>
        <w:tc>
          <w:tcPr>
            <w:tcW w:w="960" w:type="dxa"/>
            <w:noWrap/>
            <w:hideMark/>
          </w:tcPr>
          <w:p w14:paraId="12EAF7C2" w14:textId="77777777" w:rsidR="00F31354" w:rsidRPr="00F31354" w:rsidRDefault="00F31354" w:rsidP="00F31354">
            <w:r w:rsidRPr="00F31354">
              <w:t>11.28563</w:t>
            </w:r>
          </w:p>
        </w:tc>
        <w:tc>
          <w:tcPr>
            <w:tcW w:w="960" w:type="dxa"/>
            <w:noWrap/>
            <w:hideMark/>
          </w:tcPr>
          <w:p w14:paraId="5B2F79FC" w14:textId="77777777" w:rsidR="00F31354" w:rsidRPr="00F31354" w:rsidRDefault="00F31354" w:rsidP="00F31354">
            <w:r w:rsidRPr="00F31354">
              <w:t>11.48046</w:t>
            </w:r>
          </w:p>
        </w:tc>
        <w:tc>
          <w:tcPr>
            <w:tcW w:w="960" w:type="dxa"/>
            <w:noWrap/>
            <w:hideMark/>
          </w:tcPr>
          <w:p w14:paraId="47678E57" w14:textId="77777777" w:rsidR="00F31354" w:rsidRPr="00F31354" w:rsidRDefault="00F31354" w:rsidP="00F31354">
            <w:r w:rsidRPr="00F31354">
              <w:t>13.90591</w:t>
            </w:r>
          </w:p>
        </w:tc>
        <w:tc>
          <w:tcPr>
            <w:tcW w:w="960" w:type="dxa"/>
            <w:noWrap/>
            <w:hideMark/>
          </w:tcPr>
          <w:p w14:paraId="6ACC789E" w14:textId="77777777" w:rsidR="00F31354" w:rsidRPr="00F31354" w:rsidRDefault="00F31354" w:rsidP="00F31354">
            <w:r w:rsidRPr="00F31354">
              <w:t>4.720332</w:t>
            </w:r>
          </w:p>
        </w:tc>
        <w:tc>
          <w:tcPr>
            <w:tcW w:w="960" w:type="dxa"/>
            <w:noWrap/>
            <w:hideMark/>
          </w:tcPr>
          <w:p w14:paraId="413C3D82" w14:textId="77777777" w:rsidR="00F31354" w:rsidRPr="00F31354" w:rsidRDefault="00F31354" w:rsidP="00F31354">
            <w:r w:rsidRPr="00F31354">
              <w:t>8.813427</w:t>
            </w:r>
          </w:p>
        </w:tc>
        <w:tc>
          <w:tcPr>
            <w:tcW w:w="960" w:type="dxa"/>
            <w:noWrap/>
            <w:hideMark/>
          </w:tcPr>
          <w:p w14:paraId="3F1084A9" w14:textId="77777777" w:rsidR="00F31354" w:rsidRPr="00F31354" w:rsidRDefault="00F31354" w:rsidP="00F31354">
            <w:r w:rsidRPr="00F31354">
              <w:t>9.522707</w:t>
            </w:r>
          </w:p>
        </w:tc>
        <w:tc>
          <w:tcPr>
            <w:tcW w:w="960" w:type="dxa"/>
            <w:noWrap/>
            <w:hideMark/>
          </w:tcPr>
          <w:p w14:paraId="77BE1877" w14:textId="77777777" w:rsidR="00F31354" w:rsidRPr="00F31354" w:rsidRDefault="00F31354" w:rsidP="00F31354">
            <w:r w:rsidRPr="00F31354">
              <w:t>13.88719</w:t>
            </w:r>
          </w:p>
        </w:tc>
        <w:tc>
          <w:tcPr>
            <w:tcW w:w="960" w:type="dxa"/>
            <w:noWrap/>
            <w:hideMark/>
          </w:tcPr>
          <w:p w14:paraId="52BD7B99" w14:textId="77777777" w:rsidR="00F31354" w:rsidRPr="00F31354" w:rsidRDefault="00F31354" w:rsidP="00F31354">
            <w:r w:rsidRPr="00F31354">
              <w:t>11.94355</w:t>
            </w:r>
          </w:p>
        </w:tc>
      </w:tr>
      <w:tr w:rsidR="00F31354" w:rsidRPr="00F31354" w14:paraId="0B168DB4" w14:textId="77777777" w:rsidTr="00F31354">
        <w:trPr>
          <w:trHeight w:val="300"/>
        </w:trPr>
        <w:tc>
          <w:tcPr>
            <w:tcW w:w="960" w:type="dxa"/>
            <w:noWrap/>
            <w:hideMark/>
          </w:tcPr>
          <w:p w14:paraId="6970F9EB" w14:textId="77777777" w:rsidR="00F31354" w:rsidRPr="00F31354" w:rsidRDefault="00F31354" w:rsidP="00F31354">
            <w:r w:rsidRPr="00F31354">
              <w:t>8.715983</w:t>
            </w:r>
          </w:p>
        </w:tc>
        <w:tc>
          <w:tcPr>
            <w:tcW w:w="960" w:type="dxa"/>
            <w:noWrap/>
            <w:hideMark/>
          </w:tcPr>
          <w:p w14:paraId="2E309067" w14:textId="77777777" w:rsidR="00F31354" w:rsidRPr="00F31354" w:rsidRDefault="00F31354" w:rsidP="00F31354">
            <w:r w:rsidRPr="00F31354">
              <w:t>6.819124</w:t>
            </w:r>
          </w:p>
        </w:tc>
        <w:tc>
          <w:tcPr>
            <w:tcW w:w="960" w:type="dxa"/>
            <w:noWrap/>
            <w:hideMark/>
          </w:tcPr>
          <w:p w14:paraId="182085B4" w14:textId="77777777" w:rsidR="00F31354" w:rsidRPr="00F31354" w:rsidRDefault="00F31354" w:rsidP="00F31354">
            <w:r w:rsidRPr="00F31354">
              <w:t>15.2794</w:t>
            </w:r>
          </w:p>
        </w:tc>
        <w:tc>
          <w:tcPr>
            <w:tcW w:w="960" w:type="dxa"/>
            <w:noWrap/>
            <w:hideMark/>
          </w:tcPr>
          <w:p w14:paraId="32B60C67" w14:textId="77777777" w:rsidR="00F31354" w:rsidRPr="00F31354" w:rsidRDefault="00F31354" w:rsidP="00F31354">
            <w:r w:rsidRPr="00F31354">
              <w:t>11.95043</w:t>
            </w:r>
          </w:p>
        </w:tc>
        <w:tc>
          <w:tcPr>
            <w:tcW w:w="960" w:type="dxa"/>
            <w:noWrap/>
            <w:hideMark/>
          </w:tcPr>
          <w:p w14:paraId="0D06A63C" w14:textId="77777777" w:rsidR="00F31354" w:rsidRPr="00F31354" w:rsidRDefault="00F31354" w:rsidP="00F31354">
            <w:r w:rsidRPr="00F31354">
              <w:t>16.90098</w:t>
            </w:r>
          </w:p>
        </w:tc>
        <w:tc>
          <w:tcPr>
            <w:tcW w:w="960" w:type="dxa"/>
            <w:noWrap/>
            <w:hideMark/>
          </w:tcPr>
          <w:p w14:paraId="532404F7" w14:textId="77777777" w:rsidR="00F31354" w:rsidRPr="00F31354" w:rsidRDefault="00F31354" w:rsidP="00F31354">
            <w:r w:rsidRPr="00F31354">
              <w:t>9.645268</w:t>
            </w:r>
          </w:p>
        </w:tc>
        <w:tc>
          <w:tcPr>
            <w:tcW w:w="960" w:type="dxa"/>
            <w:noWrap/>
            <w:hideMark/>
          </w:tcPr>
          <w:p w14:paraId="27DF6846" w14:textId="77777777" w:rsidR="00F31354" w:rsidRPr="00F31354" w:rsidRDefault="00F31354" w:rsidP="00F31354">
            <w:r w:rsidRPr="00F31354">
              <w:t>9.469051</w:t>
            </w:r>
          </w:p>
        </w:tc>
        <w:tc>
          <w:tcPr>
            <w:tcW w:w="960" w:type="dxa"/>
            <w:noWrap/>
            <w:hideMark/>
          </w:tcPr>
          <w:p w14:paraId="40B01887" w14:textId="77777777" w:rsidR="00F31354" w:rsidRPr="00F31354" w:rsidRDefault="00F31354" w:rsidP="00F31354">
            <w:r w:rsidRPr="00F31354">
              <w:t>10.21311</w:t>
            </w:r>
          </w:p>
        </w:tc>
        <w:tc>
          <w:tcPr>
            <w:tcW w:w="960" w:type="dxa"/>
            <w:noWrap/>
            <w:hideMark/>
          </w:tcPr>
          <w:p w14:paraId="3EA9B761" w14:textId="77777777" w:rsidR="00F31354" w:rsidRPr="00F31354" w:rsidRDefault="00F31354" w:rsidP="00F31354">
            <w:r w:rsidRPr="00F31354">
              <w:t>11.48294</w:t>
            </w:r>
          </w:p>
        </w:tc>
        <w:tc>
          <w:tcPr>
            <w:tcW w:w="960" w:type="dxa"/>
            <w:noWrap/>
            <w:hideMark/>
          </w:tcPr>
          <w:p w14:paraId="0FECD0E5" w14:textId="77777777" w:rsidR="00F31354" w:rsidRPr="00F31354" w:rsidRDefault="00F31354" w:rsidP="00F31354">
            <w:r w:rsidRPr="00F31354">
              <w:t>13.45789</w:t>
            </w:r>
          </w:p>
        </w:tc>
      </w:tr>
      <w:tr w:rsidR="00F31354" w:rsidRPr="00F31354" w14:paraId="21E76682" w14:textId="77777777" w:rsidTr="00F31354">
        <w:trPr>
          <w:trHeight w:val="300"/>
        </w:trPr>
        <w:tc>
          <w:tcPr>
            <w:tcW w:w="960" w:type="dxa"/>
            <w:noWrap/>
            <w:hideMark/>
          </w:tcPr>
          <w:p w14:paraId="7B46E1D1" w14:textId="77777777" w:rsidR="00F31354" w:rsidRPr="00F31354" w:rsidRDefault="00F31354" w:rsidP="00F31354">
            <w:r w:rsidRPr="00F31354">
              <w:t>10.37998</w:t>
            </w:r>
          </w:p>
        </w:tc>
        <w:tc>
          <w:tcPr>
            <w:tcW w:w="960" w:type="dxa"/>
            <w:noWrap/>
            <w:hideMark/>
          </w:tcPr>
          <w:p w14:paraId="69520E4D" w14:textId="77777777" w:rsidR="00F31354" w:rsidRPr="00F31354" w:rsidRDefault="00F31354" w:rsidP="00F31354">
            <w:r w:rsidRPr="00F31354">
              <w:t>8.110215</w:t>
            </w:r>
          </w:p>
        </w:tc>
        <w:tc>
          <w:tcPr>
            <w:tcW w:w="960" w:type="dxa"/>
            <w:noWrap/>
            <w:hideMark/>
          </w:tcPr>
          <w:p w14:paraId="0BFB9816" w14:textId="77777777" w:rsidR="00F31354" w:rsidRPr="00F31354" w:rsidRDefault="00F31354" w:rsidP="00F31354">
            <w:r w:rsidRPr="00F31354">
              <w:t>9.356967</w:t>
            </w:r>
          </w:p>
        </w:tc>
        <w:tc>
          <w:tcPr>
            <w:tcW w:w="960" w:type="dxa"/>
            <w:noWrap/>
            <w:hideMark/>
          </w:tcPr>
          <w:p w14:paraId="4E063DFC" w14:textId="77777777" w:rsidR="00F31354" w:rsidRPr="00F31354" w:rsidRDefault="00F31354" w:rsidP="00F31354">
            <w:r w:rsidRPr="00F31354">
              <w:t>12.49843</w:t>
            </w:r>
          </w:p>
        </w:tc>
        <w:tc>
          <w:tcPr>
            <w:tcW w:w="960" w:type="dxa"/>
            <w:noWrap/>
            <w:hideMark/>
          </w:tcPr>
          <w:p w14:paraId="6084DD03" w14:textId="77777777" w:rsidR="00F31354" w:rsidRPr="00F31354" w:rsidRDefault="00F31354" w:rsidP="00F31354">
            <w:r w:rsidRPr="00F31354">
              <w:t>11.83117</w:t>
            </w:r>
          </w:p>
        </w:tc>
        <w:tc>
          <w:tcPr>
            <w:tcW w:w="960" w:type="dxa"/>
            <w:noWrap/>
            <w:hideMark/>
          </w:tcPr>
          <w:p w14:paraId="641FAE94" w14:textId="77777777" w:rsidR="00F31354" w:rsidRPr="00F31354" w:rsidRDefault="00F31354" w:rsidP="00F31354">
            <w:r w:rsidRPr="00F31354">
              <w:t>7.424586</w:t>
            </w:r>
          </w:p>
        </w:tc>
        <w:tc>
          <w:tcPr>
            <w:tcW w:w="960" w:type="dxa"/>
            <w:noWrap/>
            <w:hideMark/>
          </w:tcPr>
          <w:p w14:paraId="2E795296" w14:textId="77777777" w:rsidR="00F31354" w:rsidRPr="00F31354" w:rsidRDefault="00F31354" w:rsidP="00F31354">
            <w:r w:rsidRPr="00F31354">
              <w:t>5.675627</w:t>
            </w:r>
          </w:p>
        </w:tc>
        <w:tc>
          <w:tcPr>
            <w:tcW w:w="960" w:type="dxa"/>
            <w:noWrap/>
            <w:hideMark/>
          </w:tcPr>
          <w:p w14:paraId="7F6210C4" w14:textId="77777777" w:rsidR="00F31354" w:rsidRPr="00F31354" w:rsidRDefault="00F31354" w:rsidP="00F31354">
            <w:r w:rsidRPr="00F31354">
              <w:t>12.68621</w:t>
            </w:r>
          </w:p>
        </w:tc>
        <w:tc>
          <w:tcPr>
            <w:tcW w:w="960" w:type="dxa"/>
            <w:noWrap/>
            <w:hideMark/>
          </w:tcPr>
          <w:p w14:paraId="702A2BF5" w14:textId="77777777" w:rsidR="00F31354" w:rsidRPr="00F31354" w:rsidRDefault="00F31354" w:rsidP="00F31354">
            <w:r w:rsidRPr="00F31354">
              <w:t>12.35586</w:t>
            </w:r>
          </w:p>
        </w:tc>
        <w:tc>
          <w:tcPr>
            <w:tcW w:w="960" w:type="dxa"/>
            <w:noWrap/>
            <w:hideMark/>
          </w:tcPr>
          <w:p w14:paraId="1CE5407B" w14:textId="77777777" w:rsidR="00F31354" w:rsidRPr="00F31354" w:rsidRDefault="00F31354" w:rsidP="00F31354">
            <w:r w:rsidRPr="00F31354">
              <w:t>13.40304</w:t>
            </w:r>
          </w:p>
        </w:tc>
      </w:tr>
      <w:tr w:rsidR="00F31354" w:rsidRPr="00F31354" w14:paraId="3CC76AAE" w14:textId="77777777" w:rsidTr="00F31354">
        <w:trPr>
          <w:trHeight w:val="300"/>
        </w:trPr>
        <w:tc>
          <w:tcPr>
            <w:tcW w:w="960" w:type="dxa"/>
            <w:noWrap/>
            <w:hideMark/>
          </w:tcPr>
          <w:p w14:paraId="45544911" w14:textId="77777777" w:rsidR="00F31354" w:rsidRPr="00F31354" w:rsidRDefault="00F31354" w:rsidP="00F31354">
            <w:r w:rsidRPr="00F31354">
              <w:t>6.220791</w:t>
            </w:r>
          </w:p>
        </w:tc>
        <w:tc>
          <w:tcPr>
            <w:tcW w:w="960" w:type="dxa"/>
            <w:noWrap/>
            <w:hideMark/>
          </w:tcPr>
          <w:p w14:paraId="4D83E1B9" w14:textId="77777777" w:rsidR="00F31354" w:rsidRPr="00F31354" w:rsidRDefault="00F31354" w:rsidP="00F31354">
            <w:r w:rsidRPr="00F31354">
              <w:t>7.198565</w:t>
            </w:r>
          </w:p>
        </w:tc>
        <w:tc>
          <w:tcPr>
            <w:tcW w:w="960" w:type="dxa"/>
            <w:noWrap/>
            <w:hideMark/>
          </w:tcPr>
          <w:p w14:paraId="57775A29" w14:textId="77777777" w:rsidR="00F31354" w:rsidRPr="00F31354" w:rsidRDefault="00F31354" w:rsidP="00F31354">
            <w:r w:rsidRPr="00F31354">
              <w:t>12.25312</w:t>
            </w:r>
          </w:p>
        </w:tc>
        <w:tc>
          <w:tcPr>
            <w:tcW w:w="960" w:type="dxa"/>
            <w:noWrap/>
            <w:hideMark/>
          </w:tcPr>
          <w:p w14:paraId="18CABC93" w14:textId="77777777" w:rsidR="00F31354" w:rsidRPr="00F31354" w:rsidRDefault="00F31354" w:rsidP="00F31354">
            <w:r w:rsidRPr="00F31354">
              <w:t>16.43177</w:t>
            </w:r>
          </w:p>
        </w:tc>
        <w:tc>
          <w:tcPr>
            <w:tcW w:w="960" w:type="dxa"/>
            <w:noWrap/>
            <w:hideMark/>
          </w:tcPr>
          <w:p w14:paraId="34B11989" w14:textId="77777777" w:rsidR="00F31354" w:rsidRPr="00F31354" w:rsidRDefault="00F31354" w:rsidP="00F31354">
            <w:r w:rsidRPr="00F31354">
              <w:t>14.39608</w:t>
            </w:r>
          </w:p>
        </w:tc>
        <w:tc>
          <w:tcPr>
            <w:tcW w:w="960" w:type="dxa"/>
            <w:noWrap/>
            <w:hideMark/>
          </w:tcPr>
          <w:p w14:paraId="092D7736" w14:textId="77777777" w:rsidR="00F31354" w:rsidRPr="00F31354" w:rsidRDefault="00F31354" w:rsidP="00F31354">
            <w:r w:rsidRPr="00F31354">
              <w:t>8.488433</w:t>
            </w:r>
          </w:p>
        </w:tc>
        <w:tc>
          <w:tcPr>
            <w:tcW w:w="960" w:type="dxa"/>
            <w:noWrap/>
            <w:hideMark/>
          </w:tcPr>
          <w:p w14:paraId="30430F4F" w14:textId="77777777" w:rsidR="00F31354" w:rsidRPr="00F31354" w:rsidRDefault="00F31354" w:rsidP="00F31354">
            <w:r w:rsidRPr="00F31354">
              <w:t>9.565981</w:t>
            </w:r>
          </w:p>
        </w:tc>
        <w:tc>
          <w:tcPr>
            <w:tcW w:w="960" w:type="dxa"/>
            <w:noWrap/>
            <w:hideMark/>
          </w:tcPr>
          <w:p w14:paraId="17AF287C" w14:textId="77777777" w:rsidR="00F31354" w:rsidRPr="00F31354" w:rsidRDefault="00F31354" w:rsidP="00F31354">
            <w:r w:rsidRPr="00F31354">
              <w:t>6.834491</w:t>
            </w:r>
          </w:p>
        </w:tc>
        <w:tc>
          <w:tcPr>
            <w:tcW w:w="960" w:type="dxa"/>
            <w:noWrap/>
            <w:hideMark/>
          </w:tcPr>
          <w:p w14:paraId="35B0EE45" w14:textId="77777777" w:rsidR="00F31354" w:rsidRPr="00F31354" w:rsidRDefault="00F31354" w:rsidP="00F31354">
            <w:r w:rsidRPr="00F31354">
              <w:t>9.261188</w:t>
            </w:r>
          </w:p>
        </w:tc>
        <w:tc>
          <w:tcPr>
            <w:tcW w:w="960" w:type="dxa"/>
            <w:noWrap/>
            <w:hideMark/>
          </w:tcPr>
          <w:p w14:paraId="5FB1A302" w14:textId="77777777" w:rsidR="00F31354" w:rsidRPr="00F31354" w:rsidRDefault="00F31354" w:rsidP="00F31354">
            <w:r w:rsidRPr="00F31354">
              <w:t>14.66849</w:t>
            </w:r>
          </w:p>
        </w:tc>
      </w:tr>
      <w:tr w:rsidR="00F31354" w:rsidRPr="00F31354" w14:paraId="721791E0" w14:textId="77777777" w:rsidTr="00F31354">
        <w:trPr>
          <w:trHeight w:val="300"/>
        </w:trPr>
        <w:tc>
          <w:tcPr>
            <w:tcW w:w="960" w:type="dxa"/>
            <w:noWrap/>
            <w:hideMark/>
          </w:tcPr>
          <w:p w14:paraId="49545EB7" w14:textId="77777777" w:rsidR="00F31354" w:rsidRPr="00F31354" w:rsidRDefault="00F31354" w:rsidP="00F31354">
            <w:r w:rsidRPr="00F31354">
              <w:t>4.629941</w:t>
            </w:r>
          </w:p>
        </w:tc>
        <w:tc>
          <w:tcPr>
            <w:tcW w:w="960" w:type="dxa"/>
            <w:noWrap/>
            <w:hideMark/>
          </w:tcPr>
          <w:p w14:paraId="44C27396" w14:textId="77777777" w:rsidR="00F31354" w:rsidRPr="00F31354" w:rsidRDefault="00F31354" w:rsidP="00F31354">
            <w:r w:rsidRPr="00F31354">
              <w:t>7.650871</w:t>
            </w:r>
          </w:p>
        </w:tc>
        <w:tc>
          <w:tcPr>
            <w:tcW w:w="960" w:type="dxa"/>
            <w:noWrap/>
            <w:hideMark/>
          </w:tcPr>
          <w:p w14:paraId="72D92AEA" w14:textId="77777777" w:rsidR="00F31354" w:rsidRPr="00F31354" w:rsidRDefault="00F31354" w:rsidP="00F31354">
            <w:r w:rsidRPr="00F31354">
              <w:t>10.16468</w:t>
            </w:r>
          </w:p>
        </w:tc>
        <w:tc>
          <w:tcPr>
            <w:tcW w:w="960" w:type="dxa"/>
            <w:noWrap/>
            <w:hideMark/>
          </w:tcPr>
          <w:p w14:paraId="105042A7" w14:textId="77777777" w:rsidR="00F31354" w:rsidRPr="00F31354" w:rsidRDefault="00F31354" w:rsidP="00F31354">
            <w:r w:rsidRPr="00F31354">
              <w:t>13.37823</w:t>
            </w:r>
          </w:p>
        </w:tc>
        <w:tc>
          <w:tcPr>
            <w:tcW w:w="960" w:type="dxa"/>
            <w:noWrap/>
            <w:hideMark/>
          </w:tcPr>
          <w:p w14:paraId="7219CD04" w14:textId="77777777" w:rsidR="00F31354" w:rsidRPr="00F31354" w:rsidRDefault="00F31354" w:rsidP="00F31354">
            <w:r w:rsidRPr="00F31354">
              <w:t>15.93037</w:t>
            </w:r>
          </w:p>
        </w:tc>
        <w:tc>
          <w:tcPr>
            <w:tcW w:w="960" w:type="dxa"/>
            <w:noWrap/>
            <w:hideMark/>
          </w:tcPr>
          <w:p w14:paraId="62DB162D" w14:textId="77777777" w:rsidR="00F31354" w:rsidRPr="00F31354" w:rsidRDefault="00F31354" w:rsidP="00F31354">
            <w:r w:rsidRPr="00F31354">
              <w:t>6.695633</w:t>
            </w:r>
          </w:p>
        </w:tc>
        <w:tc>
          <w:tcPr>
            <w:tcW w:w="960" w:type="dxa"/>
            <w:noWrap/>
            <w:hideMark/>
          </w:tcPr>
          <w:p w14:paraId="09EEA2C7" w14:textId="77777777" w:rsidR="00F31354" w:rsidRPr="00F31354" w:rsidRDefault="00F31354" w:rsidP="00F31354">
            <w:r w:rsidRPr="00F31354">
              <w:t>9.777679</w:t>
            </w:r>
          </w:p>
        </w:tc>
        <w:tc>
          <w:tcPr>
            <w:tcW w:w="960" w:type="dxa"/>
            <w:noWrap/>
            <w:hideMark/>
          </w:tcPr>
          <w:p w14:paraId="22E76B62" w14:textId="77777777" w:rsidR="00F31354" w:rsidRPr="00F31354" w:rsidRDefault="00F31354" w:rsidP="00F31354">
            <w:r w:rsidRPr="00F31354">
              <w:t>9.802317</w:t>
            </w:r>
          </w:p>
        </w:tc>
        <w:tc>
          <w:tcPr>
            <w:tcW w:w="960" w:type="dxa"/>
            <w:noWrap/>
            <w:hideMark/>
          </w:tcPr>
          <w:p w14:paraId="230F6632" w14:textId="77777777" w:rsidR="00F31354" w:rsidRPr="00F31354" w:rsidRDefault="00F31354" w:rsidP="00F31354">
            <w:r w:rsidRPr="00F31354">
              <w:t>12.71047</w:t>
            </w:r>
          </w:p>
        </w:tc>
        <w:tc>
          <w:tcPr>
            <w:tcW w:w="960" w:type="dxa"/>
            <w:noWrap/>
            <w:hideMark/>
          </w:tcPr>
          <w:p w14:paraId="20D04C9B" w14:textId="77777777" w:rsidR="00F31354" w:rsidRPr="00F31354" w:rsidRDefault="00F31354" w:rsidP="00F31354">
            <w:r w:rsidRPr="00F31354">
              <w:t>16.32104</w:t>
            </w:r>
          </w:p>
        </w:tc>
      </w:tr>
      <w:tr w:rsidR="00F31354" w:rsidRPr="00F31354" w14:paraId="1C71FF9F" w14:textId="77777777" w:rsidTr="00F31354">
        <w:trPr>
          <w:trHeight w:val="300"/>
        </w:trPr>
        <w:tc>
          <w:tcPr>
            <w:tcW w:w="960" w:type="dxa"/>
            <w:noWrap/>
            <w:hideMark/>
          </w:tcPr>
          <w:p w14:paraId="0D4427BA" w14:textId="77777777" w:rsidR="00F31354" w:rsidRPr="00F31354" w:rsidRDefault="00F31354" w:rsidP="00F31354">
            <w:r w:rsidRPr="00F31354">
              <w:t>6.70636</w:t>
            </w:r>
          </w:p>
        </w:tc>
        <w:tc>
          <w:tcPr>
            <w:tcW w:w="960" w:type="dxa"/>
            <w:noWrap/>
            <w:hideMark/>
          </w:tcPr>
          <w:p w14:paraId="0AB4CD09" w14:textId="77777777" w:rsidR="00F31354" w:rsidRPr="00F31354" w:rsidRDefault="00F31354" w:rsidP="00F31354">
            <w:r w:rsidRPr="00F31354">
              <w:t>5.705607</w:t>
            </w:r>
          </w:p>
        </w:tc>
        <w:tc>
          <w:tcPr>
            <w:tcW w:w="960" w:type="dxa"/>
            <w:noWrap/>
            <w:hideMark/>
          </w:tcPr>
          <w:p w14:paraId="552A8A2A" w14:textId="77777777" w:rsidR="00F31354" w:rsidRPr="00F31354" w:rsidRDefault="00F31354" w:rsidP="00F31354">
            <w:r w:rsidRPr="00F31354">
              <w:t>12.32941</w:t>
            </w:r>
          </w:p>
        </w:tc>
        <w:tc>
          <w:tcPr>
            <w:tcW w:w="960" w:type="dxa"/>
            <w:noWrap/>
            <w:hideMark/>
          </w:tcPr>
          <w:p w14:paraId="5C035A6D" w14:textId="77777777" w:rsidR="00F31354" w:rsidRPr="00F31354" w:rsidRDefault="00F31354" w:rsidP="00F31354">
            <w:r w:rsidRPr="00F31354">
              <w:t>12.56784</w:t>
            </w:r>
          </w:p>
        </w:tc>
        <w:tc>
          <w:tcPr>
            <w:tcW w:w="960" w:type="dxa"/>
            <w:noWrap/>
            <w:hideMark/>
          </w:tcPr>
          <w:p w14:paraId="07B0FA64" w14:textId="77777777" w:rsidR="00F31354" w:rsidRPr="00F31354" w:rsidRDefault="00F31354" w:rsidP="00F31354">
            <w:r w:rsidRPr="00F31354">
              <w:t>15.42933</w:t>
            </w:r>
          </w:p>
        </w:tc>
        <w:tc>
          <w:tcPr>
            <w:tcW w:w="960" w:type="dxa"/>
            <w:noWrap/>
            <w:hideMark/>
          </w:tcPr>
          <w:p w14:paraId="2B828C4C" w14:textId="77777777" w:rsidR="00F31354" w:rsidRPr="00F31354" w:rsidRDefault="00F31354" w:rsidP="00F31354">
            <w:r w:rsidRPr="00F31354">
              <w:t>5.250646</w:t>
            </w:r>
          </w:p>
        </w:tc>
        <w:tc>
          <w:tcPr>
            <w:tcW w:w="960" w:type="dxa"/>
            <w:noWrap/>
            <w:hideMark/>
          </w:tcPr>
          <w:p w14:paraId="4A4CFB67" w14:textId="77777777" w:rsidR="00F31354" w:rsidRPr="00F31354" w:rsidRDefault="00F31354" w:rsidP="00F31354">
            <w:r w:rsidRPr="00F31354">
              <w:t>5.905214</w:t>
            </w:r>
          </w:p>
        </w:tc>
        <w:tc>
          <w:tcPr>
            <w:tcW w:w="960" w:type="dxa"/>
            <w:noWrap/>
            <w:hideMark/>
          </w:tcPr>
          <w:p w14:paraId="06557650" w14:textId="77777777" w:rsidR="00F31354" w:rsidRPr="00F31354" w:rsidRDefault="00F31354" w:rsidP="00F31354">
            <w:r w:rsidRPr="00F31354">
              <w:t>11.52861</w:t>
            </w:r>
          </w:p>
        </w:tc>
        <w:tc>
          <w:tcPr>
            <w:tcW w:w="960" w:type="dxa"/>
            <w:noWrap/>
            <w:hideMark/>
          </w:tcPr>
          <w:p w14:paraId="17A89103" w14:textId="77777777" w:rsidR="00F31354" w:rsidRPr="00F31354" w:rsidRDefault="00F31354" w:rsidP="00F31354">
            <w:r w:rsidRPr="00F31354">
              <w:t>12.92926</w:t>
            </w:r>
          </w:p>
        </w:tc>
        <w:tc>
          <w:tcPr>
            <w:tcW w:w="960" w:type="dxa"/>
            <w:noWrap/>
            <w:hideMark/>
          </w:tcPr>
          <w:p w14:paraId="38CFF18A" w14:textId="77777777" w:rsidR="00F31354" w:rsidRPr="00F31354" w:rsidRDefault="00F31354" w:rsidP="00F31354">
            <w:r w:rsidRPr="00F31354">
              <w:t>14.29643</w:t>
            </w:r>
          </w:p>
        </w:tc>
      </w:tr>
      <w:tr w:rsidR="00F31354" w:rsidRPr="00F31354" w14:paraId="5DFA4F32" w14:textId="77777777" w:rsidTr="00F31354">
        <w:trPr>
          <w:trHeight w:val="300"/>
        </w:trPr>
        <w:tc>
          <w:tcPr>
            <w:tcW w:w="960" w:type="dxa"/>
            <w:noWrap/>
            <w:hideMark/>
          </w:tcPr>
          <w:p w14:paraId="5C682AFC" w14:textId="77777777" w:rsidR="00F31354" w:rsidRPr="00F31354" w:rsidRDefault="00F31354" w:rsidP="00F31354">
            <w:r w:rsidRPr="00F31354">
              <w:t>4.224351</w:t>
            </w:r>
          </w:p>
        </w:tc>
        <w:tc>
          <w:tcPr>
            <w:tcW w:w="960" w:type="dxa"/>
            <w:noWrap/>
            <w:hideMark/>
          </w:tcPr>
          <w:p w14:paraId="2345F68A" w14:textId="77777777" w:rsidR="00F31354" w:rsidRPr="00F31354" w:rsidRDefault="00F31354" w:rsidP="00F31354">
            <w:r w:rsidRPr="00F31354">
              <w:t>10.97961</w:t>
            </w:r>
          </w:p>
        </w:tc>
        <w:tc>
          <w:tcPr>
            <w:tcW w:w="960" w:type="dxa"/>
            <w:noWrap/>
            <w:hideMark/>
          </w:tcPr>
          <w:p w14:paraId="4E0FE2AD" w14:textId="77777777" w:rsidR="00F31354" w:rsidRPr="00F31354" w:rsidRDefault="00F31354" w:rsidP="00F31354">
            <w:r w:rsidRPr="00F31354">
              <w:t>10.77923</w:t>
            </w:r>
          </w:p>
        </w:tc>
        <w:tc>
          <w:tcPr>
            <w:tcW w:w="960" w:type="dxa"/>
            <w:noWrap/>
            <w:hideMark/>
          </w:tcPr>
          <w:p w14:paraId="5277D8D2" w14:textId="77777777" w:rsidR="00F31354" w:rsidRPr="00F31354" w:rsidRDefault="00F31354" w:rsidP="00F31354">
            <w:r w:rsidRPr="00F31354">
              <w:t>11.80523</w:t>
            </w:r>
          </w:p>
        </w:tc>
        <w:tc>
          <w:tcPr>
            <w:tcW w:w="960" w:type="dxa"/>
            <w:noWrap/>
            <w:hideMark/>
          </w:tcPr>
          <w:p w14:paraId="5AC5BF30" w14:textId="77777777" w:rsidR="00F31354" w:rsidRPr="00F31354" w:rsidRDefault="00F31354" w:rsidP="00F31354">
            <w:r w:rsidRPr="00F31354">
              <w:t>15.6962</w:t>
            </w:r>
          </w:p>
        </w:tc>
        <w:tc>
          <w:tcPr>
            <w:tcW w:w="960" w:type="dxa"/>
            <w:noWrap/>
            <w:hideMark/>
          </w:tcPr>
          <w:p w14:paraId="6F44788A" w14:textId="77777777" w:rsidR="00F31354" w:rsidRPr="00F31354" w:rsidRDefault="00F31354" w:rsidP="00F31354">
            <w:r w:rsidRPr="00F31354">
              <w:t>8.886186</w:t>
            </w:r>
          </w:p>
        </w:tc>
        <w:tc>
          <w:tcPr>
            <w:tcW w:w="960" w:type="dxa"/>
            <w:noWrap/>
            <w:hideMark/>
          </w:tcPr>
          <w:p w14:paraId="30D139C0" w14:textId="77777777" w:rsidR="00F31354" w:rsidRPr="00F31354" w:rsidRDefault="00F31354" w:rsidP="00F31354">
            <w:r w:rsidRPr="00F31354">
              <w:t>10.51175</w:t>
            </w:r>
          </w:p>
        </w:tc>
        <w:tc>
          <w:tcPr>
            <w:tcW w:w="960" w:type="dxa"/>
            <w:noWrap/>
            <w:hideMark/>
          </w:tcPr>
          <w:p w14:paraId="65A138B7" w14:textId="77777777" w:rsidR="00F31354" w:rsidRPr="00F31354" w:rsidRDefault="00F31354" w:rsidP="00F31354">
            <w:r w:rsidRPr="00F31354">
              <w:t>8.401304</w:t>
            </w:r>
          </w:p>
        </w:tc>
        <w:tc>
          <w:tcPr>
            <w:tcW w:w="960" w:type="dxa"/>
            <w:noWrap/>
            <w:hideMark/>
          </w:tcPr>
          <w:p w14:paraId="7509A6A2" w14:textId="77777777" w:rsidR="00F31354" w:rsidRPr="00F31354" w:rsidRDefault="00F31354" w:rsidP="00F31354">
            <w:r w:rsidRPr="00F31354">
              <w:t>12.27438</w:t>
            </w:r>
          </w:p>
        </w:tc>
        <w:tc>
          <w:tcPr>
            <w:tcW w:w="960" w:type="dxa"/>
            <w:noWrap/>
            <w:hideMark/>
          </w:tcPr>
          <w:p w14:paraId="0E4A931C" w14:textId="77777777" w:rsidR="00F31354" w:rsidRPr="00F31354" w:rsidRDefault="00F31354" w:rsidP="00F31354">
            <w:r w:rsidRPr="00F31354">
              <w:t>14.81751</w:t>
            </w:r>
          </w:p>
        </w:tc>
      </w:tr>
      <w:tr w:rsidR="00F31354" w:rsidRPr="00F31354" w14:paraId="5E867FFA" w14:textId="77777777" w:rsidTr="00F31354">
        <w:trPr>
          <w:trHeight w:val="300"/>
        </w:trPr>
        <w:tc>
          <w:tcPr>
            <w:tcW w:w="960" w:type="dxa"/>
            <w:noWrap/>
            <w:hideMark/>
          </w:tcPr>
          <w:p w14:paraId="66BD0994" w14:textId="77777777" w:rsidR="00F31354" w:rsidRPr="00F31354" w:rsidRDefault="00F31354" w:rsidP="00F31354">
            <w:r w:rsidRPr="00F31354">
              <w:t>4.997812</w:t>
            </w:r>
          </w:p>
        </w:tc>
        <w:tc>
          <w:tcPr>
            <w:tcW w:w="960" w:type="dxa"/>
            <w:noWrap/>
            <w:hideMark/>
          </w:tcPr>
          <w:p w14:paraId="7D25597D" w14:textId="77777777" w:rsidR="00F31354" w:rsidRPr="00F31354" w:rsidRDefault="00F31354" w:rsidP="00F31354">
            <w:r w:rsidRPr="00F31354">
              <w:t>6.927156</w:t>
            </w:r>
          </w:p>
        </w:tc>
        <w:tc>
          <w:tcPr>
            <w:tcW w:w="960" w:type="dxa"/>
            <w:noWrap/>
            <w:hideMark/>
          </w:tcPr>
          <w:p w14:paraId="1CE711BD" w14:textId="77777777" w:rsidR="00F31354" w:rsidRPr="00F31354" w:rsidRDefault="00F31354" w:rsidP="00F31354">
            <w:r w:rsidRPr="00F31354">
              <w:t>11.57576</w:t>
            </w:r>
          </w:p>
        </w:tc>
        <w:tc>
          <w:tcPr>
            <w:tcW w:w="960" w:type="dxa"/>
            <w:noWrap/>
            <w:hideMark/>
          </w:tcPr>
          <w:p w14:paraId="67A046EA" w14:textId="77777777" w:rsidR="00F31354" w:rsidRPr="00F31354" w:rsidRDefault="00F31354" w:rsidP="00F31354">
            <w:r w:rsidRPr="00F31354">
              <w:t>12.74593</w:t>
            </w:r>
          </w:p>
        </w:tc>
        <w:tc>
          <w:tcPr>
            <w:tcW w:w="960" w:type="dxa"/>
            <w:noWrap/>
            <w:hideMark/>
          </w:tcPr>
          <w:p w14:paraId="0ACD7540" w14:textId="77777777" w:rsidR="00F31354" w:rsidRPr="00F31354" w:rsidRDefault="00F31354" w:rsidP="00F31354">
            <w:r w:rsidRPr="00F31354">
              <w:t>13.41448</w:t>
            </w:r>
          </w:p>
        </w:tc>
        <w:tc>
          <w:tcPr>
            <w:tcW w:w="960" w:type="dxa"/>
            <w:noWrap/>
            <w:hideMark/>
          </w:tcPr>
          <w:p w14:paraId="0717BD7E" w14:textId="77777777" w:rsidR="00F31354" w:rsidRPr="00F31354" w:rsidRDefault="00F31354" w:rsidP="00F31354">
            <w:r w:rsidRPr="00F31354">
              <w:t>6.584599</w:t>
            </w:r>
          </w:p>
        </w:tc>
        <w:tc>
          <w:tcPr>
            <w:tcW w:w="960" w:type="dxa"/>
            <w:noWrap/>
            <w:hideMark/>
          </w:tcPr>
          <w:p w14:paraId="34CD48D1" w14:textId="77777777" w:rsidR="00F31354" w:rsidRPr="00F31354" w:rsidRDefault="00F31354" w:rsidP="00F31354">
            <w:r w:rsidRPr="00F31354">
              <w:t>9.13595</w:t>
            </w:r>
          </w:p>
        </w:tc>
        <w:tc>
          <w:tcPr>
            <w:tcW w:w="960" w:type="dxa"/>
            <w:noWrap/>
            <w:hideMark/>
          </w:tcPr>
          <w:p w14:paraId="426F3CB0" w14:textId="77777777" w:rsidR="00F31354" w:rsidRPr="00F31354" w:rsidRDefault="00F31354" w:rsidP="00F31354">
            <w:r w:rsidRPr="00F31354">
              <w:t>12.8052</w:t>
            </w:r>
          </w:p>
        </w:tc>
        <w:tc>
          <w:tcPr>
            <w:tcW w:w="960" w:type="dxa"/>
            <w:noWrap/>
            <w:hideMark/>
          </w:tcPr>
          <w:p w14:paraId="4077FFB5" w14:textId="77777777" w:rsidR="00F31354" w:rsidRPr="00F31354" w:rsidRDefault="00F31354" w:rsidP="00F31354">
            <w:r w:rsidRPr="00F31354">
              <w:t>19.50982</w:t>
            </w:r>
          </w:p>
        </w:tc>
        <w:tc>
          <w:tcPr>
            <w:tcW w:w="960" w:type="dxa"/>
            <w:noWrap/>
            <w:hideMark/>
          </w:tcPr>
          <w:p w14:paraId="56999F70" w14:textId="77777777" w:rsidR="00F31354" w:rsidRPr="00F31354" w:rsidRDefault="00F31354" w:rsidP="00F31354">
            <w:r w:rsidRPr="00F31354">
              <w:t>14.76565</w:t>
            </w:r>
          </w:p>
        </w:tc>
      </w:tr>
      <w:tr w:rsidR="00F31354" w:rsidRPr="00F31354" w14:paraId="2B7B8CDD" w14:textId="77777777" w:rsidTr="00F31354">
        <w:trPr>
          <w:trHeight w:val="300"/>
        </w:trPr>
        <w:tc>
          <w:tcPr>
            <w:tcW w:w="960" w:type="dxa"/>
            <w:noWrap/>
            <w:hideMark/>
          </w:tcPr>
          <w:p w14:paraId="68E87010" w14:textId="77777777" w:rsidR="00F31354" w:rsidRPr="00F31354" w:rsidRDefault="00F31354" w:rsidP="00F31354">
            <w:r w:rsidRPr="00F31354">
              <w:t>4.292868</w:t>
            </w:r>
          </w:p>
        </w:tc>
        <w:tc>
          <w:tcPr>
            <w:tcW w:w="960" w:type="dxa"/>
            <w:noWrap/>
            <w:hideMark/>
          </w:tcPr>
          <w:p w14:paraId="381FF246" w14:textId="77777777" w:rsidR="00F31354" w:rsidRPr="00F31354" w:rsidRDefault="00F31354" w:rsidP="00F31354">
            <w:r w:rsidRPr="00F31354">
              <w:t>12.11181</w:t>
            </w:r>
          </w:p>
        </w:tc>
        <w:tc>
          <w:tcPr>
            <w:tcW w:w="960" w:type="dxa"/>
            <w:noWrap/>
            <w:hideMark/>
          </w:tcPr>
          <w:p w14:paraId="3C9E46D0" w14:textId="77777777" w:rsidR="00F31354" w:rsidRPr="00F31354" w:rsidRDefault="00F31354" w:rsidP="00F31354">
            <w:r w:rsidRPr="00F31354">
              <w:t>9.839162</w:t>
            </w:r>
          </w:p>
        </w:tc>
        <w:tc>
          <w:tcPr>
            <w:tcW w:w="960" w:type="dxa"/>
            <w:noWrap/>
            <w:hideMark/>
          </w:tcPr>
          <w:p w14:paraId="1F0F7C2C" w14:textId="77777777" w:rsidR="00F31354" w:rsidRPr="00F31354" w:rsidRDefault="00F31354" w:rsidP="00F31354">
            <w:r w:rsidRPr="00F31354">
              <w:t>14.25868</w:t>
            </w:r>
          </w:p>
        </w:tc>
        <w:tc>
          <w:tcPr>
            <w:tcW w:w="960" w:type="dxa"/>
            <w:noWrap/>
            <w:hideMark/>
          </w:tcPr>
          <w:p w14:paraId="301B58F6" w14:textId="77777777" w:rsidR="00F31354" w:rsidRPr="00F31354" w:rsidRDefault="00F31354" w:rsidP="00F31354">
            <w:r w:rsidRPr="00F31354">
              <w:t>20.30234</w:t>
            </w:r>
          </w:p>
        </w:tc>
        <w:tc>
          <w:tcPr>
            <w:tcW w:w="960" w:type="dxa"/>
            <w:noWrap/>
            <w:hideMark/>
          </w:tcPr>
          <w:p w14:paraId="243098F4" w14:textId="77777777" w:rsidR="00F31354" w:rsidRPr="00F31354" w:rsidRDefault="00F31354" w:rsidP="00F31354">
            <w:r w:rsidRPr="00F31354">
              <w:t>5.192512</w:t>
            </w:r>
          </w:p>
        </w:tc>
        <w:tc>
          <w:tcPr>
            <w:tcW w:w="960" w:type="dxa"/>
            <w:noWrap/>
            <w:hideMark/>
          </w:tcPr>
          <w:p w14:paraId="77689C55" w14:textId="77777777" w:rsidR="00F31354" w:rsidRPr="00F31354" w:rsidRDefault="00F31354" w:rsidP="00F31354">
            <w:r w:rsidRPr="00F31354">
              <w:t>9.453581</w:t>
            </w:r>
          </w:p>
        </w:tc>
        <w:tc>
          <w:tcPr>
            <w:tcW w:w="960" w:type="dxa"/>
            <w:noWrap/>
            <w:hideMark/>
          </w:tcPr>
          <w:p w14:paraId="034264F7" w14:textId="77777777" w:rsidR="00F31354" w:rsidRPr="00F31354" w:rsidRDefault="00F31354" w:rsidP="00F31354">
            <w:r w:rsidRPr="00F31354">
              <w:t>16.51163</w:t>
            </w:r>
          </w:p>
        </w:tc>
        <w:tc>
          <w:tcPr>
            <w:tcW w:w="960" w:type="dxa"/>
            <w:noWrap/>
            <w:hideMark/>
          </w:tcPr>
          <w:p w14:paraId="2528036A" w14:textId="77777777" w:rsidR="00F31354" w:rsidRPr="00F31354" w:rsidRDefault="00F31354" w:rsidP="00F31354">
            <w:r w:rsidRPr="00F31354">
              <w:t>8.816544</w:t>
            </w:r>
          </w:p>
        </w:tc>
        <w:tc>
          <w:tcPr>
            <w:tcW w:w="960" w:type="dxa"/>
            <w:noWrap/>
            <w:hideMark/>
          </w:tcPr>
          <w:p w14:paraId="0B17CF62" w14:textId="77777777" w:rsidR="00F31354" w:rsidRPr="00F31354" w:rsidRDefault="00F31354" w:rsidP="00F31354">
            <w:r w:rsidRPr="00F31354">
              <w:t>21.3078</w:t>
            </w:r>
          </w:p>
        </w:tc>
      </w:tr>
      <w:tr w:rsidR="00F31354" w:rsidRPr="00F31354" w14:paraId="6E8FCE16" w14:textId="77777777" w:rsidTr="00F31354">
        <w:trPr>
          <w:trHeight w:val="300"/>
        </w:trPr>
        <w:tc>
          <w:tcPr>
            <w:tcW w:w="960" w:type="dxa"/>
            <w:noWrap/>
            <w:hideMark/>
          </w:tcPr>
          <w:p w14:paraId="3DD7BED8" w14:textId="77777777" w:rsidR="00F31354" w:rsidRPr="00F31354" w:rsidRDefault="00F31354" w:rsidP="00F31354">
            <w:pPr>
              <w:rPr>
                <w:b/>
                <w:bCs/>
              </w:rPr>
            </w:pPr>
            <w:r w:rsidRPr="00F31354">
              <w:rPr>
                <w:b/>
                <w:bCs/>
              </w:rPr>
              <w:t>6.558791</w:t>
            </w:r>
          </w:p>
        </w:tc>
        <w:tc>
          <w:tcPr>
            <w:tcW w:w="960" w:type="dxa"/>
            <w:noWrap/>
            <w:hideMark/>
          </w:tcPr>
          <w:p w14:paraId="18C14607" w14:textId="77777777" w:rsidR="00F31354" w:rsidRPr="00F31354" w:rsidRDefault="00F31354" w:rsidP="00F31354">
            <w:pPr>
              <w:rPr>
                <w:b/>
                <w:bCs/>
              </w:rPr>
            </w:pPr>
            <w:r w:rsidRPr="00F31354">
              <w:rPr>
                <w:b/>
                <w:bCs/>
              </w:rPr>
              <w:t>7.952312</w:t>
            </w:r>
          </w:p>
        </w:tc>
        <w:tc>
          <w:tcPr>
            <w:tcW w:w="960" w:type="dxa"/>
            <w:noWrap/>
            <w:hideMark/>
          </w:tcPr>
          <w:p w14:paraId="49A8410D" w14:textId="77777777" w:rsidR="00F31354" w:rsidRPr="00F31354" w:rsidRDefault="00F31354" w:rsidP="00F31354">
            <w:pPr>
              <w:rPr>
                <w:b/>
                <w:bCs/>
              </w:rPr>
            </w:pPr>
            <w:r w:rsidRPr="00F31354">
              <w:rPr>
                <w:b/>
                <w:bCs/>
              </w:rPr>
              <w:t>11.45749</w:t>
            </w:r>
          </w:p>
        </w:tc>
        <w:tc>
          <w:tcPr>
            <w:tcW w:w="960" w:type="dxa"/>
            <w:noWrap/>
            <w:hideMark/>
          </w:tcPr>
          <w:p w14:paraId="56D466A3" w14:textId="77777777" w:rsidR="00F31354" w:rsidRPr="00F31354" w:rsidRDefault="00F31354" w:rsidP="00F31354">
            <w:pPr>
              <w:rPr>
                <w:b/>
                <w:bCs/>
              </w:rPr>
            </w:pPr>
            <w:r w:rsidRPr="00F31354">
              <w:rPr>
                <w:b/>
                <w:bCs/>
              </w:rPr>
              <w:t>12.99203</w:t>
            </w:r>
          </w:p>
        </w:tc>
        <w:tc>
          <w:tcPr>
            <w:tcW w:w="960" w:type="dxa"/>
            <w:noWrap/>
            <w:hideMark/>
          </w:tcPr>
          <w:p w14:paraId="2D727008" w14:textId="77777777" w:rsidR="00F31354" w:rsidRPr="00F31354" w:rsidRDefault="00F31354" w:rsidP="00F31354">
            <w:pPr>
              <w:rPr>
                <w:b/>
                <w:bCs/>
              </w:rPr>
            </w:pPr>
            <w:r w:rsidRPr="00F31354">
              <w:rPr>
                <w:b/>
                <w:bCs/>
              </w:rPr>
              <w:t>15.01062</w:t>
            </w:r>
          </w:p>
        </w:tc>
        <w:tc>
          <w:tcPr>
            <w:tcW w:w="960" w:type="dxa"/>
            <w:noWrap/>
            <w:hideMark/>
          </w:tcPr>
          <w:p w14:paraId="1A409D34" w14:textId="77777777" w:rsidR="00F31354" w:rsidRPr="00F31354" w:rsidRDefault="00F31354" w:rsidP="00F31354">
            <w:pPr>
              <w:rPr>
                <w:b/>
                <w:bCs/>
              </w:rPr>
            </w:pPr>
            <w:r w:rsidRPr="00F31354">
              <w:rPr>
                <w:b/>
                <w:bCs/>
              </w:rPr>
              <w:t>7.177722</w:t>
            </w:r>
          </w:p>
        </w:tc>
        <w:tc>
          <w:tcPr>
            <w:tcW w:w="960" w:type="dxa"/>
            <w:noWrap/>
            <w:hideMark/>
          </w:tcPr>
          <w:p w14:paraId="3BDB9381" w14:textId="77777777" w:rsidR="00F31354" w:rsidRPr="00F31354" w:rsidRDefault="00F31354" w:rsidP="00F31354">
            <w:pPr>
              <w:rPr>
                <w:b/>
                <w:bCs/>
              </w:rPr>
            </w:pPr>
            <w:r w:rsidRPr="00F31354">
              <w:rPr>
                <w:b/>
                <w:bCs/>
              </w:rPr>
              <w:t>8.517649</w:t>
            </w:r>
          </w:p>
        </w:tc>
        <w:tc>
          <w:tcPr>
            <w:tcW w:w="960" w:type="dxa"/>
            <w:noWrap/>
            <w:hideMark/>
          </w:tcPr>
          <w:p w14:paraId="71B69DDE" w14:textId="77777777" w:rsidR="00F31354" w:rsidRPr="00F31354" w:rsidRDefault="00F31354" w:rsidP="00F31354">
            <w:pPr>
              <w:rPr>
                <w:b/>
                <w:bCs/>
              </w:rPr>
            </w:pPr>
            <w:r w:rsidRPr="00F31354">
              <w:rPr>
                <w:b/>
                <w:bCs/>
              </w:rPr>
              <w:t>10.68483</w:t>
            </w:r>
          </w:p>
        </w:tc>
        <w:tc>
          <w:tcPr>
            <w:tcW w:w="960" w:type="dxa"/>
            <w:noWrap/>
            <w:hideMark/>
          </w:tcPr>
          <w:p w14:paraId="05D33DF8" w14:textId="77777777" w:rsidR="00F31354" w:rsidRPr="00F31354" w:rsidRDefault="00F31354" w:rsidP="00F31354">
            <w:pPr>
              <w:rPr>
                <w:b/>
                <w:bCs/>
              </w:rPr>
            </w:pPr>
            <w:r w:rsidRPr="00F31354">
              <w:rPr>
                <w:b/>
                <w:bCs/>
              </w:rPr>
              <w:t>12.31876</w:t>
            </w:r>
          </w:p>
        </w:tc>
        <w:tc>
          <w:tcPr>
            <w:tcW w:w="960" w:type="dxa"/>
            <w:noWrap/>
            <w:hideMark/>
          </w:tcPr>
          <w:p w14:paraId="13FD115D" w14:textId="77777777" w:rsidR="00F31354" w:rsidRPr="00F31354" w:rsidRDefault="00F31354" w:rsidP="00F31354">
            <w:pPr>
              <w:rPr>
                <w:b/>
                <w:bCs/>
              </w:rPr>
            </w:pPr>
            <w:r w:rsidRPr="00F31354">
              <w:rPr>
                <w:b/>
                <w:bCs/>
              </w:rPr>
              <w:t>14.88863</w:t>
            </w:r>
          </w:p>
        </w:tc>
      </w:tr>
    </w:tbl>
    <w:p w14:paraId="50B5A3E1" w14:textId="483C3060" w:rsidR="00F31354" w:rsidRDefault="00F31354" w:rsidP="00DD05AD"/>
    <w:p w14:paraId="40D3E574" w14:textId="77777777" w:rsidR="00F31354" w:rsidRDefault="00F31354" w:rsidP="00DD05AD">
      <w:r>
        <w:t>4</w:t>
      </w:r>
      <w:r w:rsidRPr="00F31354">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F31354" w:rsidRPr="00F31354" w14:paraId="139DE139" w14:textId="77777777" w:rsidTr="00F31354">
        <w:trPr>
          <w:trHeight w:val="300"/>
        </w:trPr>
        <w:tc>
          <w:tcPr>
            <w:tcW w:w="960" w:type="dxa"/>
            <w:noWrap/>
            <w:hideMark/>
          </w:tcPr>
          <w:p w14:paraId="1C166065" w14:textId="77777777" w:rsidR="00F31354" w:rsidRPr="00F31354" w:rsidRDefault="00F31354" w:rsidP="00F31354">
            <w:r w:rsidRPr="00F31354">
              <w:t>Tx01</w:t>
            </w:r>
          </w:p>
        </w:tc>
        <w:tc>
          <w:tcPr>
            <w:tcW w:w="960" w:type="dxa"/>
            <w:noWrap/>
            <w:hideMark/>
          </w:tcPr>
          <w:p w14:paraId="217CC096" w14:textId="77777777" w:rsidR="00F31354" w:rsidRPr="00F31354" w:rsidRDefault="00F31354" w:rsidP="00F31354">
            <w:r w:rsidRPr="00F31354">
              <w:t>Tx02</w:t>
            </w:r>
          </w:p>
        </w:tc>
        <w:tc>
          <w:tcPr>
            <w:tcW w:w="960" w:type="dxa"/>
            <w:noWrap/>
            <w:hideMark/>
          </w:tcPr>
          <w:p w14:paraId="49F4EF51" w14:textId="77777777" w:rsidR="00F31354" w:rsidRPr="00F31354" w:rsidRDefault="00F31354" w:rsidP="00F31354">
            <w:r w:rsidRPr="00F31354">
              <w:t>Tx03</w:t>
            </w:r>
          </w:p>
        </w:tc>
        <w:tc>
          <w:tcPr>
            <w:tcW w:w="960" w:type="dxa"/>
            <w:noWrap/>
            <w:hideMark/>
          </w:tcPr>
          <w:p w14:paraId="548DD270" w14:textId="77777777" w:rsidR="00F31354" w:rsidRPr="00F31354" w:rsidRDefault="00F31354" w:rsidP="00F31354">
            <w:r w:rsidRPr="00F31354">
              <w:t>Tx04</w:t>
            </w:r>
          </w:p>
        </w:tc>
        <w:tc>
          <w:tcPr>
            <w:tcW w:w="960" w:type="dxa"/>
            <w:noWrap/>
            <w:hideMark/>
          </w:tcPr>
          <w:p w14:paraId="5FCEEE9F" w14:textId="77777777" w:rsidR="00F31354" w:rsidRPr="00F31354" w:rsidRDefault="00F31354" w:rsidP="00F31354">
            <w:r w:rsidRPr="00F31354">
              <w:t>Tx05</w:t>
            </w:r>
          </w:p>
        </w:tc>
        <w:tc>
          <w:tcPr>
            <w:tcW w:w="960" w:type="dxa"/>
            <w:noWrap/>
            <w:hideMark/>
          </w:tcPr>
          <w:p w14:paraId="20A54519" w14:textId="77777777" w:rsidR="00F31354" w:rsidRPr="00F31354" w:rsidRDefault="00F31354" w:rsidP="00F31354">
            <w:r w:rsidRPr="00F31354">
              <w:t>Tx06</w:t>
            </w:r>
          </w:p>
        </w:tc>
        <w:tc>
          <w:tcPr>
            <w:tcW w:w="960" w:type="dxa"/>
            <w:noWrap/>
            <w:hideMark/>
          </w:tcPr>
          <w:p w14:paraId="7F5882CE" w14:textId="77777777" w:rsidR="00F31354" w:rsidRPr="00F31354" w:rsidRDefault="00F31354" w:rsidP="00F31354">
            <w:r w:rsidRPr="00F31354">
              <w:t>Tx07</w:t>
            </w:r>
          </w:p>
        </w:tc>
        <w:tc>
          <w:tcPr>
            <w:tcW w:w="960" w:type="dxa"/>
            <w:noWrap/>
            <w:hideMark/>
          </w:tcPr>
          <w:p w14:paraId="019F17EB" w14:textId="77777777" w:rsidR="00F31354" w:rsidRPr="00F31354" w:rsidRDefault="00F31354" w:rsidP="00F31354">
            <w:r w:rsidRPr="00F31354">
              <w:t>Tx08</w:t>
            </w:r>
          </w:p>
        </w:tc>
        <w:tc>
          <w:tcPr>
            <w:tcW w:w="960" w:type="dxa"/>
            <w:noWrap/>
            <w:hideMark/>
          </w:tcPr>
          <w:p w14:paraId="4F65483E" w14:textId="77777777" w:rsidR="00F31354" w:rsidRPr="00F31354" w:rsidRDefault="00F31354" w:rsidP="00F31354">
            <w:r w:rsidRPr="00F31354">
              <w:t>Tx09</w:t>
            </w:r>
          </w:p>
        </w:tc>
        <w:tc>
          <w:tcPr>
            <w:tcW w:w="960" w:type="dxa"/>
            <w:noWrap/>
            <w:hideMark/>
          </w:tcPr>
          <w:p w14:paraId="7B91635D" w14:textId="77777777" w:rsidR="00F31354" w:rsidRPr="00F31354" w:rsidRDefault="00F31354" w:rsidP="00F31354">
            <w:r w:rsidRPr="00F31354">
              <w:t>Tx10</w:t>
            </w:r>
          </w:p>
        </w:tc>
      </w:tr>
      <w:tr w:rsidR="00F31354" w:rsidRPr="00F31354" w14:paraId="4DAAFDFE" w14:textId="77777777" w:rsidTr="00F31354">
        <w:trPr>
          <w:trHeight w:val="300"/>
        </w:trPr>
        <w:tc>
          <w:tcPr>
            <w:tcW w:w="960" w:type="dxa"/>
            <w:noWrap/>
            <w:hideMark/>
          </w:tcPr>
          <w:p w14:paraId="2AD5F3B1" w14:textId="77777777" w:rsidR="00F31354" w:rsidRPr="00F31354" w:rsidRDefault="00F31354" w:rsidP="00F31354">
            <w:r w:rsidRPr="00F31354">
              <w:t>8.907368</w:t>
            </w:r>
          </w:p>
        </w:tc>
        <w:tc>
          <w:tcPr>
            <w:tcW w:w="960" w:type="dxa"/>
            <w:noWrap/>
            <w:hideMark/>
          </w:tcPr>
          <w:p w14:paraId="6CF298AD" w14:textId="77777777" w:rsidR="00F31354" w:rsidRPr="00F31354" w:rsidRDefault="00F31354" w:rsidP="00F31354">
            <w:r w:rsidRPr="00F31354">
              <w:t>6.422723</w:t>
            </w:r>
          </w:p>
        </w:tc>
        <w:tc>
          <w:tcPr>
            <w:tcW w:w="960" w:type="dxa"/>
            <w:noWrap/>
            <w:hideMark/>
          </w:tcPr>
          <w:p w14:paraId="31D81AB6" w14:textId="77777777" w:rsidR="00F31354" w:rsidRPr="00F31354" w:rsidRDefault="00F31354" w:rsidP="00F31354">
            <w:r w:rsidRPr="00F31354">
              <w:t>11.60175</w:t>
            </w:r>
          </w:p>
        </w:tc>
        <w:tc>
          <w:tcPr>
            <w:tcW w:w="960" w:type="dxa"/>
            <w:noWrap/>
            <w:hideMark/>
          </w:tcPr>
          <w:p w14:paraId="4A858751" w14:textId="77777777" w:rsidR="00F31354" w:rsidRPr="00F31354" w:rsidRDefault="00F31354" w:rsidP="00F31354">
            <w:r w:rsidRPr="00F31354">
              <w:t>12.27238</w:t>
            </w:r>
          </w:p>
        </w:tc>
        <w:tc>
          <w:tcPr>
            <w:tcW w:w="960" w:type="dxa"/>
            <w:noWrap/>
            <w:hideMark/>
          </w:tcPr>
          <w:p w14:paraId="7FA50809" w14:textId="77777777" w:rsidR="00F31354" w:rsidRPr="00F31354" w:rsidRDefault="00F31354" w:rsidP="00F31354">
            <w:r w:rsidRPr="00F31354">
              <w:t>13.24864</w:t>
            </w:r>
          </w:p>
        </w:tc>
        <w:tc>
          <w:tcPr>
            <w:tcW w:w="960" w:type="dxa"/>
            <w:noWrap/>
            <w:hideMark/>
          </w:tcPr>
          <w:p w14:paraId="79324AC3" w14:textId="77777777" w:rsidR="00F31354" w:rsidRPr="00F31354" w:rsidRDefault="00F31354" w:rsidP="00F31354">
            <w:r w:rsidRPr="00F31354">
              <w:t>8.838589</w:t>
            </w:r>
          </w:p>
        </w:tc>
        <w:tc>
          <w:tcPr>
            <w:tcW w:w="960" w:type="dxa"/>
            <w:noWrap/>
            <w:hideMark/>
          </w:tcPr>
          <w:p w14:paraId="196B00AC" w14:textId="77777777" w:rsidR="00F31354" w:rsidRPr="00F31354" w:rsidRDefault="00F31354" w:rsidP="00F31354">
            <w:r w:rsidRPr="00F31354">
              <w:t>5.588562</w:t>
            </w:r>
          </w:p>
        </w:tc>
        <w:tc>
          <w:tcPr>
            <w:tcW w:w="960" w:type="dxa"/>
            <w:noWrap/>
            <w:hideMark/>
          </w:tcPr>
          <w:p w14:paraId="39057444" w14:textId="77777777" w:rsidR="00F31354" w:rsidRPr="00F31354" w:rsidRDefault="00F31354" w:rsidP="00F31354">
            <w:r w:rsidRPr="00F31354">
              <w:t>9.163868</w:t>
            </w:r>
          </w:p>
        </w:tc>
        <w:tc>
          <w:tcPr>
            <w:tcW w:w="960" w:type="dxa"/>
            <w:noWrap/>
            <w:hideMark/>
          </w:tcPr>
          <w:p w14:paraId="214A2DDF" w14:textId="77777777" w:rsidR="00F31354" w:rsidRPr="00F31354" w:rsidRDefault="00F31354" w:rsidP="00F31354">
            <w:r w:rsidRPr="00F31354">
              <w:t>10.82262</w:t>
            </w:r>
          </w:p>
        </w:tc>
        <w:tc>
          <w:tcPr>
            <w:tcW w:w="960" w:type="dxa"/>
            <w:noWrap/>
            <w:hideMark/>
          </w:tcPr>
          <w:p w14:paraId="35CE7D55" w14:textId="77777777" w:rsidR="00F31354" w:rsidRPr="00F31354" w:rsidRDefault="00F31354" w:rsidP="00F31354">
            <w:r w:rsidRPr="00F31354">
              <w:t>14.33972</w:t>
            </w:r>
          </w:p>
        </w:tc>
      </w:tr>
      <w:tr w:rsidR="00F31354" w:rsidRPr="00F31354" w14:paraId="0038E2A7" w14:textId="77777777" w:rsidTr="00F31354">
        <w:trPr>
          <w:trHeight w:val="300"/>
        </w:trPr>
        <w:tc>
          <w:tcPr>
            <w:tcW w:w="960" w:type="dxa"/>
            <w:noWrap/>
            <w:hideMark/>
          </w:tcPr>
          <w:p w14:paraId="33DEEA7E" w14:textId="77777777" w:rsidR="00F31354" w:rsidRPr="00F31354" w:rsidRDefault="00F31354" w:rsidP="00F31354">
            <w:r w:rsidRPr="00F31354">
              <w:t>6.530505</w:t>
            </w:r>
          </w:p>
        </w:tc>
        <w:tc>
          <w:tcPr>
            <w:tcW w:w="960" w:type="dxa"/>
            <w:noWrap/>
            <w:hideMark/>
          </w:tcPr>
          <w:p w14:paraId="09D6A8DC" w14:textId="77777777" w:rsidR="00F31354" w:rsidRPr="00F31354" w:rsidRDefault="00F31354" w:rsidP="00F31354">
            <w:r w:rsidRPr="00F31354">
              <w:t>9.774074</w:t>
            </w:r>
          </w:p>
        </w:tc>
        <w:tc>
          <w:tcPr>
            <w:tcW w:w="960" w:type="dxa"/>
            <w:noWrap/>
            <w:hideMark/>
          </w:tcPr>
          <w:p w14:paraId="0B18C589" w14:textId="77777777" w:rsidR="00F31354" w:rsidRPr="00F31354" w:rsidRDefault="00F31354" w:rsidP="00F31354">
            <w:r w:rsidRPr="00F31354">
              <w:t>10.92006</w:t>
            </w:r>
          </w:p>
        </w:tc>
        <w:tc>
          <w:tcPr>
            <w:tcW w:w="960" w:type="dxa"/>
            <w:noWrap/>
            <w:hideMark/>
          </w:tcPr>
          <w:p w14:paraId="505EC26E" w14:textId="77777777" w:rsidR="00F31354" w:rsidRPr="00F31354" w:rsidRDefault="00F31354" w:rsidP="00F31354">
            <w:r w:rsidRPr="00F31354">
              <w:t>10.50979</w:t>
            </w:r>
          </w:p>
        </w:tc>
        <w:tc>
          <w:tcPr>
            <w:tcW w:w="960" w:type="dxa"/>
            <w:noWrap/>
            <w:hideMark/>
          </w:tcPr>
          <w:p w14:paraId="5E55CF80" w14:textId="77777777" w:rsidR="00F31354" w:rsidRPr="00F31354" w:rsidRDefault="00F31354" w:rsidP="00F31354">
            <w:r w:rsidRPr="00F31354">
              <w:t>13.86706</w:t>
            </w:r>
          </w:p>
        </w:tc>
        <w:tc>
          <w:tcPr>
            <w:tcW w:w="960" w:type="dxa"/>
            <w:noWrap/>
            <w:hideMark/>
          </w:tcPr>
          <w:p w14:paraId="1D063DAA" w14:textId="77777777" w:rsidR="00F31354" w:rsidRPr="00F31354" w:rsidRDefault="00F31354" w:rsidP="00F31354">
            <w:r w:rsidRPr="00F31354">
              <w:t>5.612807</w:t>
            </w:r>
          </w:p>
        </w:tc>
        <w:tc>
          <w:tcPr>
            <w:tcW w:w="960" w:type="dxa"/>
            <w:noWrap/>
            <w:hideMark/>
          </w:tcPr>
          <w:p w14:paraId="13786645" w14:textId="77777777" w:rsidR="00F31354" w:rsidRPr="00F31354" w:rsidRDefault="00F31354" w:rsidP="00F31354">
            <w:r w:rsidRPr="00F31354">
              <w:t>8.314695</w:t>
            </w:r>
          </w:p>
        </w:tc>
        <w:tc>
          <w:tcPr>
            <w:tcW w:w="960" w:type="dxa"/>
            <w:noWrap/>
            <w:hideMark/>
          </w:tcPr>
          <w:p w14:paraId="0CF831CC" w14:textId="77777777" w:rsidR="00F31354" w:rsidRPr="00F31354" w:rsidRDefault="00F31354" w:rsidP="00F31354">
            <w:r w:rsidRPr="00F31354">
              <w:t>9.828856</w:t>
            </w:r>
          </w:p>
        </w:tc>
        <w:tc>
          <w:tcPr>
            <w:tcW w:w="960" w:type="dxa"/>
            <w:noWrap/>
            <w:hideMark/>
          </w:tcPr>
          <w:p w14:paraId="289B1296" w14:textId="77777777" w:rsidR="00F31354" w:rsidRPr="00F31354" w:rsidRDefault="00F31354" w:rsidP="00F31354">
            <w:r w:rsidRPr="00F31354">
              <w:t>13.15721</w:t>
            </w:r>
          </w:p>
        </w:tc>
        <w:tc>
          <w:tcPr>
            <w:tcW w:w="960" w:type="dxa"/>
            <w:noWrap/>
            <w:hideMark/>
          </w:tcPr>
          <w:p w14:paraId="6024D62A" w14:textId="77777777" w:rsidR="00F31354" w:rsidRPr="00F31354" w:rsidRDefault="00F31354" w:rsidP="00F31354">
            <w:r w:rsidRPr="00F31354">
              <w:t>7.491364</w:t>
            </w:r>
          </w:p>
        </w:tc>
      </w:tr>
      <w:tr w:rsidR="00F31354" w:rsidRPr="00F31354" w14:paraId="2839E23F" w14:textId="77777777" w:rsidTr="00F31354">
        <w:trPr>
          <w:trHeight w:val="300"/>
        </w:trPr>
        <w:tc>
          <w:tcPr>
            <w:tcW w:w="960" w:type="dxa"/>
            <w:noWrap/>
            <w:hideMark/>
          </w:tcPr>
          <w:p w14:paraId="215BC888" w14:textId="77777777" w:rsidR="00F31354" w:rsidRPr="00F31354" w:rsidRDefault="00F31354" w:rsidP="00F31354">
            <w:r w:rsidRPr="00F31354">
              <w:t>8.61111</w:t>
            </w:r>
          </w:p>
        </w:tc>
        <w:tc>
          <w:tcPr>
            <w:tcW w:w="960" w:type="dxa"/>
            <w:noWrap/>
            <w:hideMark/>
          </w:tcPr>
          <w:p w14:paraId="5928D529" w14:textId="77777777" w:rsidR="00F31354" w:rsidRPr="00F31354" w:rsidRDefault="00F31354" w:rsidP="00F31354">
            <w:r w:rsidRPr="00F31354">
              <w:t>6.264296</w:t>
            </w:r>
          </w:p>
        </w:tc>
        <w:tc>
          <w:tcPr>
            <w:tcW w:w="960" w:type="dxa"/>
            <w:noWrap/>
            <w:hideMark/>
          </w:tcPr>
          <w:p w14:paraId="0E866043" w14:textId="77777777" w:rsidR="00F31354" w:rsidRPr="00F31354" w:rsidRDefault="00F31354" w:rsidP="00F31354">
            <w:r w:rsidRPr="00F31354">
              <w:t>16.63836</w:t>
            </w:r>
          </w:p>
        </w:tc>
        <w:tc>
          <w:tcPr>
            <w:tcW w:w="960" w:type="dxa"/>
            <w:noWrap/>
            <w:hideMark/>
          </w:tcPr>
          <w:p w14:paraId="5427A010" w14:textId="77777777" w:rsidR="00F31354" w:rsidRPr="00F31354" w:rsidRDefault="00F31354" w:rsidP="00F31354">
            <w:r w:rsidRPr="00F31354">
              <w:t>12.12931</w:t>
            </w:r>
          </w:p>
        </w:tc>
        <w:tc>
          <w:tcPr>
            <w:tcW w:w="960" w:type="dxa"/>
            <w:noWrap/>
            <w:hideMark/>
          </w:tcPr>
          <w:p w14:paraId="0F3468B9" w14:textId="77777777" w:rsidR="00F31354" w:rsidRPr="00F31354" w:rsidRDefault="00F31354" w:rsidP="00F31354">
            <w:r w:rsidRPr="00F31354">
              <w:t>16.94856</w:t>
            </w:r>
          </w:p>
        </w:tc>
        <w:tc>
          <w:tcPr>
            <w:tcW w:w="960" w:type="dxa"/>
            <w:noWrap/>
            <w:hideMark/>
          </w:tcPr>
          <w:p w14:paraId="68A22BB0" w14:textId="77777777" w:rsidR="00F31354" w:rsidRPr="00F31354" w:rsidRDefault="00F31354" w:rsidP="00F31354">
            <w:r w:rsidRPr="00F31354">
              <w:t>9.775186</w:t>
            </w:r>
          </w:p>
        </w:tc>
        <w:tc>
          <w:tcPr>
            <w:tcW w:w="960" w:type="dxa"/>
            <w:noWrap/>
            <w:hideMark/>
          </w:tcPr>
          <w:p w14:paraId="3072FEC4" w14:textId="77777777" w:rsidR="00F31354" w:rsidRPr="00F31354" w:rsidRDefault="00F31354" w:rsidP="00F31354">
            <w:r w:rsidRPr="00F31354">
              <w:t>9.36498</w:t>
            </w:r>
          </w:p>
        </w:tc>
        <w:tc>
          <w:tcPr>
            <w:tcW w:w="960" w:type="dxa"/>
            <w:noWrap/>
            <w:hideMark/>
          </w:tcPr>
          <w:p w14:paraId="46A47A66" w14:textId="77777777" w:rsidR="00F31354" w:rsidRPr="00F31354" w:rsidRDefault="00F31354" w:rsidP="00F31354">
            <w:r w:rsidRPr="00F31354">
              <w:t>9.983768</w:t>
            </w:r>
          </w:p>
        </w:tc>
        <w:tc>
          <w:tcPr>
            <w:tcW w:w="960" w:type="dxa"/>
            <w:noWrap/>
            <w:hideMark/>
          </w:tcPr>
          <w:p w14:paraId="2EF862B0" w14:textId="77777777" w:rsidR="00F31354" w:rsidRPr="00F31354" w:rsidRDefault="00F31354" w:rsidP="00F31354">
            <w:r w:rsidRPr="00F31354">
              <w:t>11.18616</w:t>
            </w:r>
          </w:p>
        </w:tc>
        <w:tc>
          <w:tcPr>
            <w:tcW w:w="960" w:type="dxa"/>
            <w:noWrap/>
            <w:hideMark/>
          </w:tcPr>
          <w:p w14:paraId="09EEC64B" w14:textId="77777777" w:rsidR="00F31354" w:rsidRPr="00F31354" w:rsidRDefault="00F31354" w:rsidP="00F31354">
            <w:r w:rsidRPr="00F31354">
              <w:t>18.85978</w:t>
            </w:r>
          </w:p>
        </w:tc>
      </w:tr>
      <w:tr w:rsidR="00F31354" w:rsidRPr="00F31354" w14:paraId="1CC3DD01" w14:textId="77777777" w:rsidTr="00F31354">
        <w:trPr>
          <w:trHeight w:val="300"/>
        </w:trPr>
        <w:tc>
          <w:tcPr>
            <w:tcW w:w="960" w:type="dxa"/>
            <w:noWrap/>
            <w:hideMark/>
          </w:tcPr>
          <w:p w14:paraId="4FA94ACD" w14:textId="77777777" w:rsidR="00F31354" w:rsidRPr="00F31354" w:rsidRDefault="00F31354" w:rsidP="00F31354">
            <w:r w:rsidRPr="00F31354">
              <w:t>9.882387</w:t>
            </w:r>
          </w:p>
        </w:tc>
        <w:tc>
          <w:tcPr>
            <w:tcW w:w="960" w:type="dxa"/>
            <w:noWrap/>
            <w:hideMark/>
          </w:tcPr>
          <w:p w14:paraId="2CA771FE" w14:textId="77777777" w:rsidR="00F31354" w:rsidRPr="00F31354" w:rsidRDefault="00F31354" w:rsidP="00F31354">
            <w:r w:rsidRPr="00F31354">
              <w:t>7.700734</w:t>
            </w:r>
          </w:p>
        </w:tc>
        <w:tc>
          <w:tcPr>
            <w:tcW w:w="960" w:type="dxa"/>
            <w:noWrap/>
            <w:hideMark/>
          </w:tcPr>
          <w:p w14:paraId="2ECCD6BF" w14:textId="77777777" w:rsidR="00F31354" w:rsidRPr="00F31354" w:rsidRDefault="00F31354" w:rsidP="00F31354">
            <w:r w:rsidRPr="00F31354">
              <w:t>9.158342</w:t>
            </w:r>
          </w:p>
        </w:tc>
        <w:tc>
          <w:tcPr>
            <w:tcW w:w="960" w:type="dxa"/>
            <w:noWrap/>
            <w:hideMark/>
          </w:tcPr>
          <w:p w14:paraId="03571D14" w14:textId="77777777" w:rsidR="00F31354" w:rsidRPr="00F31354" w:rsidRDefault="00F31354" w:rsidP="00F31354">
            <w:r w:rsidRPr="00F31354">
              <w:t>13.20295</w:t>
            </w:r>
          </w:p>
        </w:tc>
        <w:tc>
          <w:tcPr>
            <w:tcW w:w="960" w:type="dxa"/>
            <w:noWrap/>
            <w:hideMark/>
          </w:tcPr>
          <w:p w14:paraId="40034AE1" w14:textId="77777777" w:rsidR="00F31354" w:rsidRPr="00F31354" w:rsidRDefault="00F31354" w:rsidP="00F31354">
            <w:r w:rsidRPr="00F31354">
              <w:t>14.46905</w:t>
            </w:r>
          </w:p>
        </w:tc>
        <w:tc>
          <w:tcPr>
            <w:tcW w:w="960" w:type="dxa"/>
            <w:noWrap/>
            <w:hideMark/>
          </w:tcPr>
          <w:p w14:paraId="595C5F92" w14:textId="77777777" w:rsidR="00F31354" w:rsidRPr="00F31354" w:rsidRDefault="00F31354" w:rsidP="00F31354">
            <w:r w:rsidRPr="00F31354">
              <w:t>7.366258</w:t>
            </w:r>
          </w:p>
        </w:tc>
        <w:tc>
          <w:tcPr>
            <w:tcW w:w="960" w:type="dxa"/>
            <w:noWrap/>
            <w:hideMark/>
          </w:tcPr>
          <w:p w14:paraId="47CB48F8" w14:textId="77777777" w:rsidR="00F31354" w:rsidRPr="00F31354" w:rsidRDefault="00F31354" w:rsidP="00F31354">
            <w:r w:rsidRPr="00F31354">
              <w:t>6.918055</w:t>
            </w:r>
          </w:p>
        </w:tc>
        <w:tc>
          <w:tcPr>
            <w:tcW w:w="960" w:type="dxa"/>
            <w:noWrap/>
            <w:hideMark/>
          </w:tcPr>
          <w:p w14:paraId="5CBB1F45" w14:textId="77777777" w:rsidR="00F31354" w:rsidRPr="00F31354" w:rsidRDefault="00F31354" w:rsidP="00F31354">
            <w:r w:rsidRPr="00F31354">
              <w:t>13.28155</w:t>
            </w:r>
          </w:p>
        </w:tc>
        <w:tc>
          <w:tcPr>
            <w:tcW w:w="960" w:type="dxa"/>
            <w:noWrap/>
            <w:hideMark/>
          </w:tcPr>
          <w:p w14:paraId="11AB775B" w14:textId="77777777" w:rsidR="00F31354" w:rsidRPr="00F31354" w:rsidRDefault="00F31354" w:rsidP="00F31354">
            <w:r w:rsidRPr="00F31354">
              <w:t>7.807842</w:t>
            </w:r>
          </w:p>
        </w:tc>
        <w:tc>
          <w:tcPr>
            <w:tcW w:w="960" w:type="dxa"/>
            <w:noWrap/>
            <w:hideMark/>
          </w:tcPr>
          <w:p w14:paraId="7A0E9700" w14:textId="77777777" w:rsidR="00F31354" w:rsidRPr="00F31354" w:rsidRDefault="00F31354" w:rsidP="00F31354">
            <w:r w:rsidRPr="00F31354">
              <w:t>13.48188</w:t>
            </w:r>
          </w:p>
        </w:tc>
      </w:tr>
      <w:tr w:rsidR="00F31354" w:rsidRPr="00F31354" w14:paraId="3C8BC369" w14:textId="77777777" w:rsidTr="00F31354">
        <w:trPr>
          <w:trHeight w:val="300"/>
        </w:trPr>
        <w:tc>
          <w:tcPr>
            <w:tcW w:w="960" w:type="dxa"/>
            <w:noWrap/>
            <w:hideMark/>
          </w:tcPr>
          <w:p w14:paraId="21022889" w14:textId="77777777" w:rsidR="00F31354" w:rsidRPr="00F31354" w:rsidRDefault="00F31354" w:rsidP="00F31354">
            <w:r w:rsidRPr="00F31354">
              <w:t>6.266796</w:t>
            </w:r>
          </w:p>
        </w:tc>
        <w:tc>
          <w:tcPr>
            <w:tcW w:w="960" w:type="dxa"/>
            <w:noWrap/>
            <w:hideMark/>
          </w:tcPr>
          <w:p w14:paraId="6AD9D9F2" w14:textId="77777777" w:rsidR="00F31354" w:rsidRPr="00F31354" w:rsidRDefault="00F31354" w:rsidP="00F31354">
            <w:r w:rsidRPr="00F31354">
              <w:t>7.668627</w:t>
            </w:r>
          </w:p>
        </w:tc>
        <w:tc>
          <w:tcPr>
            <w:tcW w:w="960" w:type="dxa"/>
            <w:noWrap/>
            <w:hideMark/>
          </w:tcPr>
          <w:p w14:paraId="428B125F" w14:textId="77777777" w:rsidR="00F31354" w:rsidRPr="00F31354" w:rsidRDefault="00F31354" w:rsidP="00F31354">
            <w:r w:rsidRPr="00F31354">
              <w:t>7.288505</w:t>
            </w:r>
          </w:p>
        </w:tc>
        <w:tc>
          <w:tcPr>
            <w:tcW w:w="960" w:type="dxa"/>
            <w:noWrap/>
            <w:hideMark/>
          </w:tcPr>
          <w:p w14:paraId="6C4CB148" w14:textId="77777777" w:rsidR="00F31354" w:rsidRPr="00F31354" w:rsidRDefault="00F31354" w:rsidP="00F31354">
            <w:r w:rsidRPr="00F31354">
              <w:t>16.27231</w:t>
            </w:r>
          </w:p>
        </w:tc>
        <w:tc>
          <w:tcPr>
            <w:tcW w:w="960" w:type="dxa"/>
            <w:noWrap/>
            <w:hideMark/>
          </w:tcPr>
          <w:p w14:paraId="553A1123" w14:textId="77777777" w:rsidR="00F31354" w:rsidRPr="00F31354" w:rsidRDefault="00F31354" w:rsidP="00F31354">
            <w:r w:rsidRPr="00F31354">
              <w:t>14.15572</w:t>
            </w:r>
          </w:p>
        </w:tc>
        <w:tc>
          <w:tcPr>
            <w:tcW w:w="960" w:type="dxa"/>
            <w:noWrap/>
            <w:hideMark/>
          </w:tcPr>
          <w:p w14:paraId="2FB060D4" w14:textId="77777777" w:rsidR="00F31354" w:rsidRPr="00F31354" w:rsidRDefault="00F31354" w:rsidP="00F31354">
            <w:r w:rsidRPr="00F31354">
              <w:t>8.730058</w:t>
            </w:r>
          </w:p>
        </w:tc>
        <w:tc>
          <w:tcPr>
            <w:tcW w:w="960" w:type="dxa"/>
            <w:noWrap/>
            <w:hideMark/>
          </w:tcPr>
          <w:p w14:paraId="1C7F7B30" w14:textId="77777777" w:rsidR="00F31354" w:rsidRPr="00F31354" w:rsidRDefault="00F31354" w:rsidP="00F31354">
            <w:r w:rsidRPr="00F31354">
              <w:t>9.582608</w:t>
            </w:r>
          </w:p>
        </w:tc>
        <w:tc>
          <w:tcPr>
            <w:tcW w:w="960" w:type="dxa"/>
            <w:noWrap/>
            <w:hideMark/>
          </w:tcPr>
          <w:p w14:paraId="61A58F91" w14:textId="77777777" w:rsidR="00F31354" w:rsidRPr="00F31354" w:rsidRDefault="00F31354" w:rsidP="00F31354">
            <w:r w:rsidRPr="00F31354">
              <w:t>7.993317</w:t>
            </w:r>
          </w:p>
        </w:tc>
        <w:tc>
          <w:tcPr>
            <w:tcW w:w="960" w:type="dxa"/>
            <w:noWrap/>
            <w:hideMark/>
          </w:tcPr>
          <w:p w14:paraId="2781912F" w14:textId="77777777" w:rsidR="00F31354" w:rsidRPr="00F31354" w:rsidRDefault="00F31354" w:rsidP="00F31354">
            <w:r w:rsidRPr="00F31354">
              <w:t>9.148379</w:t>
            </w:r>
          </w:p>
        </w:tc>
        <w:tc>
          <w:tcPr>
            <w:tcW w:w="960" w:type="dxa"/>
            <w:noWrap/>
            <w:hideMark/>
          </w:tcPr>
          <w:p w14:paraId="30AB73F1" w14:textId="77777777" w:rsidR="00F31354" w:rsidRPr="00F31354" w:rsidRDefault="00F31354" w:rsidP="00F31354">
            <w:r w:rsidRPr="00F31354">
              <w:t>13.67961</w:t>
            </w:r>
          </w:p>
        </w:tc>
      </w:tr>
      <w:tr w:rsidR="00F31354" w:rsidRPr="00F31354" w14:paraId="6DB9DC43" w14:textId="77777777" w:rsidTr="00F31354">
        <w:trPr>
          <w:trHeight w:val="300"/>
        </w:trPr>
        <w:tc>
          <w:tcPr>
            <w:tcW w:w="960" w:type="dxa"/>
            <w:noWrap/>
            <w:hideMark/>
          </w:tcPr>
          <w:p w14:paraId="58D46B55" w14:textId="77777777" w:rsidR="00F31354" w:rsidRPr="00F31354" w:rsidRDefault="00F31354" w:rsidP="00F31354">
            <w:r w:rsidRPr="00F31354">
              <w:t>5.592576</w:t>
            </w:r>
          </w:p>
        </w:tc>
        <w:tc>
          <w:tcPr>
            <w:tcW w:w="960" w:type="dxa"/>
            <w:noWrap/>
            <w:hideMark/>
          </w:tcPr>
          <w:p w14:paraId="68269410" w14:textId="77777777" w:rsidR="00F31354" w:rsidRPr="00F31354" w:rsidRDefault="00F31354" w:rsidP="00F31354">
            <w:r w:rsidRPr="00F31354">
              <w:t>8.19381</w:t>
            </w:r>
          </w:p>
        </w:tc>
        <w:tc>
          <w:tcPr>
            <w:tcW w:w="960" w:type="dxa"/>
            <w:noWrap/>
            <w:hideMark/>
          </w:tcPr>
          <w:p w14:paraId="2B0B1124" w14:textId="77777777" w:rsidR="00F31354" w:rsidRPr="00F31354" w:rsidRDefault="00F31354" w:rsidP="00F31354">
            <w:r w:rsidRPr="00F31354">
              <w:t>9.196853</w:t>
            </w:r>
          </w:p>
        </w:tc>
        <w:tc>
          <w:tcPr>
            <w:tcW w:w="960" w:type="dxa"/>
            <w:noWrap/>
            <w:hideMark/>
          </w:tcPr>
          <w:p w14:paraId="629D580F" w14:textId="77777777" w:rsidR="00F31354" w:rsidRPr="00F31354" w:rsidRDefault="00F31354" w:rsidP="00F31354">
            <w:r w:rsidRPr="00F31354">
              <w:t>12.51773</w:t>
            </w:r>
          </w:p>
        </w:tc>
        <w:tc>
          <w:tcPr>
            <w:tcW w:w="960" w:type="dxa"/>
            <w:noWrap/>
            <w:hideMark/>
          </w:tcPr>
          <w:p w14:paraId="49482A50" w14:textId="77777777" w:rsidR="00F31354" w:rsidRPr="00F31354" w:rsidRDefault="00F31354" w:rsidP="00F31354">
            <w:r w:rsidRPr="00F31354">
              <w:t>15.93721</w:t>
            </w:r>
          </w:p>
        </w:tc>
        <w:tc>
          <w:tcPr>
            <w:tcW w:w="960" w:type="dxa"/>
            <w:noWrap/>
            <w:hideMark/>
          </w:tcPr>
          <w:p w14:paraId="708C2A5B" w14:textId="77777777" w:rsidR="00F31354" w:rsidRPr="00F31354" w:rsidRDefault="00F31354" w:rsidP="00F31354">
            <w:r w:rsidRPr="00F31354">
              <w:t>6.954441</w:t>
            </w:r>
          </w:p>
        </w:tc>
        <w:tc>
          <w:tcPr>
            <w:tcW w:w="960" w:type="dxa"/>
            <w:noWrap/>
            <w:hideMark/>
          </w:tcPr>
          <w:p w14:paraId="4C41E975" w14:textId="77777777" w:rsidR="00F31354" w:rsidRPr="00F31354" w:rsidRDefault="00F31354" w:rsidP="00F31354">
            <w:r w:rsidRPr="00F31354">
              <w:t>10.54467</w:t>
            </w:r>
          </w:p>
        </w:tc>
        <w:tc>
          <w:tcPr>
            <w:tcW w:w="960" w:type="dxa"/>
            <w:noWrap/>
            <w:hideMark/>
          </w:tcPr>
          <w:p w14:paraId="17A605D9" w14:textId="77777777" w:rsidR="00F31354" w:rsidRPr="00F31354" w:rsidRDefault="00F31354" w:rsidP="00F31354">
            <w:r w:rsidRPr="00F31354">
              <w:t>9.450103</w:t>
            </w:r>
          </w:p>
        </w:tc>
        <w:tc>
          <w:tcPr>
            <w:tcW w:w="960" w:type="dxa"/>
            <w:noWrap/>
            <w:hideMark/>
          </w:tcPr>
          <w:p w14:paraId="573B0F3A" w14:textId="77777777" w:rsidR="00F31354" w:rsidRPr="00F31354" w:rsidRDefault="00F31354" w:rsidP="00F31354">
            <w:r w:rsidRPr="00F31354">
              <w:t>12.24544</w:t>
            </w:r>
          </w:p>
        </w:tc>
        <w:tc>
          <w:tcPr>
            <w:tcW w:w="960" w:type="dxa"/>
            <w:noWrap/>
            <w:hideMark/>
          </w:tcPr>
          <w:p w14:paraId="0FC40328" w14:textId="77777777" w:rsidR="00F31354" w:rsidRPr="00F31354" w:rsidRDefault="00F31354" w:rsidP="00F31354">
            <w:r w:rsidRPr="00F31354">
              <w:t>11.66453</w:t>
            </w:r>
          </w:p>
        </w:tc>
      </w:tr>
      <w:tr w:rsidR="00F31354" w:rsidRPr="00F31354" w14:paraId="7CF7360E" w14:textId="77777777" w:rsidTr="00F31354">
        <w:trPr>
          <w:trHeight w:val="300"/>
        </w:trPr>
        <w:tc>
          <w:tcPr>
            <w:tcW w:w="960" w:type="dxa"/>
            <w:noWrap/>
            <w:hideMark/>
          </w:tcPr>
          <w:p w14:paraId="0E43E22A" w14:textId="77777777" w:rsidR="00F31354" w:rsidRPr="00F31354" w:rsidRDefault="00F31354" w:rsidP="00F31354">
            <w:r w:rsidRPr="00F31354">
              <w:t>5.49126</w:t>
            </w:r>
          </w:p>
        </w:tc>
        <w:tc>
          <w:tcPr>
            <w:tcW w:w="960" w:type="dxa"/>
            <w:noWrap/>
            <w:hideMark/>
          </w:tcPr>
          <w:p w14:paraId="5D48276B" w14:textId="77777777" w:rsidR="00F31354" w:rsidRPr="00F31354" w:rsidRDefault="00F31354" w:rsidP="00F31354">
            <w:r w:rsidRPr="00F31354">
              <w:t>6.295402</w:t>
            </w:r>
          </w:p>
        </w:tc>
        <w:tc>
          <w:tcPr>
            <w:tcW w:w="960" w:type="dxa"/>
            <w:noWrap/>
            <w:hideMark/>
          </w:tcPr>
          <w:p w14:paraId="341D1C9F" w14:textId="77777777" w:rsidR="00F31354" w:rsidRPr="00F31354" w:rsidRDefault="00F31354" w:rsidP="00F31354">
            <w:r w:rsidRPr="00F31354">
              <w:t>10.8798</w:t>
            </w:r>
          </w:p>
        </w:tc>
        <w:tc>
          <w:tcPr>
            <w:tcW w:w="960" w:type="dxa"/>
            <w:noWrap/>
            <w:hideMark/>
          </w:tcPr>
          <w:p w14:paraId="5BDFD70D" w14:textId="77777777" w:rsidR="00F31354" w:rsidRPr="00F31354" w:rsidRDefault="00F31354" w:rsidP="00F31354">
            <w:r w:rsidRPr="00F31354">
              <w:t>12.41611</w:t>
            </w:r>
          </w:p>
        </w:tc>
        <w:tc>
          <w:tcPr>
            <w:tcW w:w="960" w:type="dxa"/>
            <w:noWrap/>
            <w:hideMark/>
          </w:tcPr>
          <w:p w14:paraId="3549FF04" w14:textId="77777777" w:rsidR="00F31354" w:rsidRPr="00F31354" w:rsidRDefault="00F31354" w:rsidP="00F31354">
            <w:r w:rsidRPr="00F31354">
              <w:t>19.53076</w:t>
            </w:r>
          </w:p>
        </w:tc>
        <w:tc>
          <w:tcPr>
            <w:tcW w:w="960" w:type="dxa"/>
            <w:noWrap/>
            <w:hideMark/>
          </w:tcPr>
          <w:p w14:paraId="72C90881" w14:textId="77777777" w:rsidR="00F31354" w:rsidRPr="00F31354" w:rsidRDefault="00F31354" w:rsidP="00F31354">
            <w:r w:rsidRPr="00F31354">
              <w:t>9.663325</w:t>
            </w:r>
          </w:p>
        </w:tc>
        <w:tc>
          <w:tcPr>
            <w:tcW w:w="960" w:type="dxa"/>
            <w:noWrap/>
            <w:hideMark/>
          </w:tcPr>
          <w:p w14:paraId="255824B7" w14:textId="77777777" w:rsidR="00F31354" w:rsidRPr="00F31354" w:rsidRDefault="00F31354" w:rsidP="00F31354">
            <w:r w:rsidRPr="00F31354">
              <w:t>9.506291</w:t>
            </w:r>
          </w:p>
        </w:tc>
        <w:tc>
          <w:tcPr>
            <w:tcW w:w="960" w:type="dxa"/>
            <w:noWrap/>
            <w:hideMark/>
          </w:tcPr>
          <w:p w14:paraId="41855107" w14:textId="77777777" w:rsidR="00F31354" w:rsidRPr="00F31354" w:rsidRDefault="00F31354" w:rsidP="00F31354">
            <w:r w:rsidRPr="00F31354">
              <w:t>10.99425</w:t>
            </w:r>
          </w:p>
        </w:tc>
        <w:tc>
          <w:tcPr>
            <w:tcW w:w="960" w:type="dxa"/>
            <w:noWrap/>
            <w:hideMark/>
          </w:tcPr>
          <w:p w14:paraId="32825D80" w14:textId="77777777" w:rsidR="00F31354" w:rsidRPr="00F31354" w:rsidRDefault="00F31354" w:rsidP="00F31354">
            <w:r w:rsidRPr="00F31354">
              <w:t>13.55643</w:t>
            </w:r>
          </w:p>
        </w:tc>
        <w:tc>
          <w:tcPr>
            <w:tcW w:w="960" w:type="dxa"/>
            <w:noWrap/>
            <w:hideMark/>
          </w:tcPr>
          <w:p w14:paraId="4E49B6D0" w14:textId="77777777" w:rsidR="00F31354" w:rsidRPr="00F31354" w:rsidRDefault="00F31354" w:rsidP="00F31354">
            <w:r w:rsidRPr="00F31354">
              <w:t>14.71238</w:t>
            </w:r>
          </w:p>
        </w:tc>
      </w:tr>
      <w:tr w:rsidR="00F31354" w:rsidRPr="00F31354" w14:paraId="13995638" w14:textId="77777777" w:rsidTr="00F31354">
        <w:trPr>
          <w:trHeight w:val="300"/>
        </w:trPr>
        <w:tc>
          <w:tcPr>
            <w:tcW w:w="960" w:type="dxa"/>
            <w:noWrap/>
            <w:hideMark/>
          </w:tcPr>
          <w:p w14:paraId="32E1B7E4" w14:textId="77777777" w:rsidR="00F31354" w:rsidRPr="00F31354" w:rsidRDefault="00F31354" w:rsidP="00F31354">
            <w:r w:rsidRPr="00F31354">
              <w:t>3.997012</w:t>
            </w:r>
          </w:p>
        </w:tc>
        <w:tc>
          <w:tcPr>
            <w:tcW w:w="960" w:type="dxa"/>
            <w:noWrap/>
            <w:hideMark/>
          </w:tcPr>
          <w:p w14:paraId="18586299" w14:textId="77777777" w:rsidR="00F31354" w:rsidRPr="00F31354" w:rsidRDefault="00F31354" w:rsidP="00F31354">
            <w:r w:rsidRPr="00F31354">
              <w:t>10.7224</w:t>
            </w:r>
          </w:p>
        </w:tc>
        <w:tc>
          <w:tcPr>
            <w:tcW w:w="960" w:type="dxa"/>
            <w:noWrap/>
            <w:hideMark/>
          </w:tcPr>
          <w:p w14:paraId="11CB46F9" w14:textId="77777777" w:rsidR="00F31354" w:rsidRPr="00F31354" w:rsidRDefault="00F31354" w:rsidP="00F31354">
            <w:r w:rsidRPr="00F31354">
              <w:t>11.47444</w:t>
            </w:r>
          </w:p>
        </w:tc>
        <w:tc>
          <w:tcPr>
            <w:tcW w:w="960" w:type="dxa"/>
            <w:noWrap/>
            <w:hideMark/>
          </w:tcPr>
          <w:p w14:paraId="3E6E8B8F" w14:textId="77777777" w:rsidR="00F31354" w:rsidRPr="00F31354" w:rsidRDefault="00F31354" w:rsidP="00F31354">
            <w:r w:rsidRPr="00F31354">
              <w:t>12.20341</w:t>
            </w:r>
          </w:p>
        </w:tc>
        <w:tc>
          <w:tcPr>
            <w:tcW w:w="960" w:type="dxa"/>
            <w:noWrap/>
            <w:hideMark/>
          </w:tcPr>
          <w:p w14:paraId="31ECC345" w14:textId="77777777" w:rsidR="00F31354" w:rsidRPr="00F31354" w:rsidRDefault="00F31354" w:rsidP="00F31354">
            <w:r w:rsidRPr="00F31354">
              <w:t>15.81119</w:t>
            </w:r>
          </w:p>
        </w:tc>
        <w:tc>
          <w:tcPr>
            <w:tcW w:w="960" w:type="dxa"/>
            <w:noWrap/>
            <w:hideMark/>
          </w:tcPr>
          <w:p w14:paraId="630BEB22" w14:textId="77777777" w:rsidR="00F31354" w:rsidRPr="00F31354" w:rsidRDefault="00F31354" w:rsidP="00F31354">
            <w:r w:rsidRPr="00F31354">
              <w:t>7.493622</w:t>
            </w:r>
          </w:p>
        </w:tc>
        <w:tc>
          <w:tcPr>
            <w:tcW w:w="960" w:type="dxa"/>
            <w:noWrap/>
            <w:hideMark/>
          </w:tcPr>
          <w:p w14:paraId="5B48529D" w14:textId="77777777" w:rsidR="00F31354" w:rsidRPr="00F31354" w:rsidRDefault="00F31354" w:rsidP="00F31354">
            <w:r w:rsidRPr="00F31354">
              <w:t>11.2492</w:t>
            </w:r>
          </w:p>
        </w:tc>
        <w:tc>
          <w:tcPr>
            <w:tcW w:w="960" w:type="dxa"/>
            <w:noWrap/>
            <w:hideMark/>
          </w:tcPr>
          <w:p w14:paraId="00963405" w14:textId="77777777" w:rsidR="00F31354" w:rsidRPr="00F31354" w:rsidRDefault="00F31354" w:rsidP="00F31354">
            <w:r w:rsidRPr="00F31354">
              <w:t>7.457854</w:t>
            </w:r>
          </w:p>
        </w:tc>
        <w:tc>
          <w:tcPr>
            <w:tcW w:w="960" w:type="dxa"/>
            <w:noWrap/>
            <w:hideMark/>
          </w:tcPr>
          <w:p w14:paraId="1D565546" w14:textId="77777777" w:rsidR="00F31354" w:rsidRPr="00F31354" w:rsidRDefault="00F31354" w:rsidP="00F31354">
            <w:r w:rsidRPr="00F31354">
              <w:t>12.10914</w:t>
            </w:r>
          </w:p>
        </w:tc>
        <w:tc>
          <w:tcPr>
            <w:tcW w:w="960" w:type="dxa"/>
            <w:noWrap/>
            <w:hideMark/>
          </w:tcPr>
          <w:p w14:paraId="14120D6A" w14:textId="77777777" w:rsidR="00F31354" w:rsidRPr="00F31354" w:rsidRDefault="00F31354" w:rsidP="00F31354">
            <w:r w:rsidRPr="00F31354">
              <w:t>19.19064</w:t>
            </w:r>
          </w:p>
        </w:tc>
      </w:tr>
      <w:tr w:rsidR="00F31354" w:rsidRPr="00F31354" w14:paraId="417BEBCA" w14:textId="77777777" w:rsidTr="00F31354">
        <w:trPr>
          <w:trHeight w:val="300"/>
        </w:trPr>
        <w:tc>
          <w:tcPr>
            <w:tcW w:w="960" w:type="dxa"/>
            <w:noWrap/>
            <w:hideMark/>
          </w:tcPr>
          <w:p w14:paraId="7C8D4EBC" w14:textId="77777777" w:rsidR="00F31354" w:rsidRPr="00F31354" w:rsidRDefault="00F31354" w:rsidP="00F31354">
            <w:r w:rsidRPr="00F31354">
              <w:t>6.327298</w:t>
            </w:r>
          </w:p>
        </w:tc>
        <w:tc>
          <w:tcPr>
            <w:tcW w:w="960" w:type="dxa"/>
            <w:noWrap/>
            <w:hideMark/>
          </w:tcPr>
          <w:p w14:paraId="5412872E" w14:textId="77777777" w:rsidR="00F31354" w:rsidRPr="00F31354" w:rsidRDefault="00F31354" w:rsidP="00F31354">
            <w:r w:rsidRPr="00F31354">
              <w:t>7.975255</w:t>
            </w:r>
          </w:p>
        </w:tc>
        <w:tc>
          <w:tcPr>
            <w:tcW w:w="960" w:type="dxa"/>
            <w:noWrap/>
            <w:hideMark/>
          </w:tcPr>
          <w:p w14:paraId="65D8E220" w14:textId="77777777" w:rsidR="00F31354" w:rsidRPr="00F31354" w:rsidRDefault="00F31354" w:rsidP="00F31354">
            <w:r w:rsidRPr="00F31354">
              <w:t>11.2783</w:t>
            </w:r>
          </w:p>
        </w:tc>
        <w:tc>
          <w:tcPr>
            <w:tcW w:w="960" w:type="dxa"/>
            <w:noWrap/>
            <w:hideMark/>
          </w:tcPr>
          <w:p w14:paraId="4C67CD7A" w14:textId="77777777" w:rsidR="00F31354" w:rsidRPr="00F31354" w:rsidRDefault="00F31354" w:rsidP="00F31354">
            <w:r w:rsidRPr="00F31354">
              <w:t>12.38754</w:t>
            </w:r>
          </w:p>
        </w:tc>
        <w:tc>
          <w:tcPr>
            <w:tcW w:w="960" w:type="dxa"/>
            <w:noWrap/>
            <w:hideMark/>
          </w:tcPr>
          <w:p w14:paraId="454291B8" w14:textId="77777777" w:rsidR="00F31354" w:rsidRPr="00F31354" w:rsidRDefault="00F31354" w:rsidP="00F31354">
            <w:r w:rsidRPr="00F31354">
              <w:t>13.671</w:t>
            </w:r>
          </w:p>
        </w:tc>
        <w:tc>
          <w:tcPr>
            <w:tcW w:w="960" w:type="dxa"/>
            <w:noWrap/>
            <w:hideMark/>
          </w:tcPr>
          <w:p w14:paraId="25DD15DD" w14:textId="77777777" w:rsidR="00F31354" w:rsidRPr="00F31354" w:rsidRDefault="00F31354" w:rsidP="00F31354">
            <w:r w:rsidRPr="00F31354">
              <w:t>7.919655</w:t>
            </w:r>
          </w:p>
        </w:tc>
        <w:tc>
          <w:tcPr>
            <w:tcW w:w="960" w:type="dxa"/>
            <w:noWrap/>
            <w:hideMark/>
          </w:tcPr>
          <w:p w14:paraId="2D9C86D8" w14:textId="77777777" w:rsidR="00F31354" w:rsidRPr="00F31354" w:rsidRDefault="00F31354" w:rsidP="00F31354">
            <w:r w:rsidRPr="00F31354">
              <w:t>8.875958</w:t>
            </w:r>
          </w:p>
        </w:tc>
        <w:tc>
          <w:tcPr>
            <w:tcW w:w="960" w:type="dxa"/>
            <w:noWrap/>
            <w:hideMark/>
          </w:tcPr>
          <w:p w14:paraId="68EDD1DA" w14:textId="77777777" w:rsidR="00F31354" w:rsidRPr="00F31354" w:rsidRDefault="00F31354" w:rsidP="00F31354">
            <w:r w:rsidRPr="00F31354">
              <w:t>13.9259</w:t>
            </w:r>
          </w:p>
        </w:tc>
        <w:tc>
          <w:tcPr>
            <w:tcW w:w="960" w:type="dxa"/>
            <w:noWrap/>
            <w:hideMark/>
          </w:tcPr>
          <w:p w14:paraId="069879AE" w14:textId="77777777" w:rsidR="00F31354" w:rsidRPr="00F31354" w:rsidRDefault="00F31354" w:rsidP="00F31354">
            <w:r w:rsidRPr="00F31354">
              <w:t>19.2002</w:t>
            </w:r>
          </w:p>
        </w:tc>
        <w:tc>
          <w:tcPr>
            <w:tcW w:w="960" w:type="dxa"/>
            <w:noWrap/>
            <w:hideMark/>
          </w:tcPr>
          <w:p w14:paraId="2280C7C1" w14:textId="77777777" w:rsidR="00F31354" w:rsidRPr="00F31354" w:rsidRDefault="00F31354" w:rsidP="00F31354">
            <w:r w:rsidRPr="00F31354">
              <w:t>20.13902</w:t>
            </w:r>
          </w:p>
        </w:tc>
      </w:tr>
      <w:tr w:rsidR="00F31354" w:rsidRPr="00F31354" w14:paraId="7EFA953F" w14:textId="77777777" w:rsidTr="00F31354">
        <w:trPr>
          <w:trHeight w:val="300"/>
        </w:trPr>
        <w:tc>
          <w:tcPr>
            <w:tcW w:w="960" w:type="dxa"/>
            <w:noWrap/>
            <w:hideMark/>
          </w:tcPr>
          <w:p w14:paraId="4A117275" w14:textId="77777777" w:rsidR="00F31354" w:rsidRPr="00F31354" w:rsidRDefault="00F31354" w:rsidP="00F31354">
            <w:r w:rsidRPr="00F31354">
              <w:t>5.480066</w:t>
            </w:r>
          </w:p>
        </w:tc>
        <w:tc>
          <w:tcPr>
            <w:tcW w:w="960" w:type="dxa"/>
            <w:noWrap/>
            <w:hideMark/>
          </w:tcPr>
          <w:p w14:paraId="1A60D6B0" w14:textId="77777777" w:rsidR="00F31354" w:rsidRPr="00F31354" w:rsidRDefault="00F31354" w:rsidP="00F31354">
            <w:r w:rsidRPr="00F31354">
              <w:t>12.80138</w:t>
            </w:r>
          </w:p>
        </w:tc>
        <w:tc>
          <w:tcPr>
            <w:tcW w:w="960" w:type="dxa"/>
            <w:noWrap/>
            <w:hideMark/>
          </w:tcPr>
          <w:p w14:paraId="1018CBCC" w14:textId="77777777" w:rsidR="00F31354" w:rsidRPr="00F31354" w:rsidRDefault="00F31354" w:rsidP="00F31354">
            <w:r w:rsidRPr="00F31354">
              <w:t>9.732381</w:t>
            </w:r>
          </w:p>
        </w:tc>
        <w:tc>
          <w:tcPr>
            <w:tcW w:w="960" w:type="dxa"/>
            <w:noWrap/>
            <w:hideMark/>
          </w:tcPr>
          <w:p w14:paraId="224F0AE2" w14:textId="77777777" w:rsidR="00F31354" w:rsidRPr="00F31354" w:rsidRDefault="00F31354" w:rsidP="00F31354">
            <w:r w:rsidRPr="00F31354">
              <w:t>14.38844</w:t>
            </w:r>
          </w:p>
        </w:tc>
        <w:tc>
          <w:tcPr>
            <w:tcW w:w="960" w:type="dxa"/>
            <w:noWrap/>
            <w:hideMark/>
          </w:tcPr>
          <w:p w14:paraId="4D61354D" w14:textId="77777777" w:rsidR="00F31354" w:rsidRPr="00F31354" w:rsidRDefault="00F31354" w:rsidP="00F31354">
            <w:r w:rsidRPr="00F31354">
              <w:t>15.44859</w:t>
            </w:r>
          </w:p>
        </w:tc>
        <w:tc>
          <w:tcPr>
            <w:tcW w:w="960" w:type="dxa"/>
            <w:noWrap/>
            <w:hideMark/>
          </w:tcPr>
          <w:p w14:paraId="2546A377" w14:textId="77777777" w:rsidR="00F31354" w:rsidRPr="00F31354" w:rsidRDefault="00F31354" w:rsidP="00F31354">
            <w:r w:rsidRPr="00F31354">
              <w:t>4.691607</w:t>
            </w:r>
          </w:p>
        </w:tc>
        <w:tc>
          <w:tcPr>
            <w:tcW w:w="960" w:type="dxa"/>
            <w:noWrap/>
            <w:hideMark/>
          </w:tcPr>
          <w:p w14:paraId="21F9D390" w14:textId="77777777" w:rsidR="00F31354" w:rsidRPr="00F31354" w:rsidRDefault="00F31354" w:rsidP="00F31354">
            <w:r w:rsidRPr="00F31354">
              <w:t>10.47122</w:t>
            </w:r>
          </w:p>
        </w:tc>
        <w:tc>
          <w:tcPr>
            <w:tcW w:w="960" w:type="dxa"/>
            <w:noWrap/>
            <w:hideMark/>
          </w:tcPr>
          <w:p w14:paraId="08361228" w14:textId="77777777" w:rsidR="00F31354" w:rsidRPr="00F31354" w:rsidRDefault="00F31354" w:rsidP="00F31354">
            <w:r w:rsidRPr="00F31354">
              <w:t>16.5981</w:t>
            </w:r>
          </w:p>
        </w:tc>
        <w:tc>
          <w:tcPr>
            <w:tcW w:w="960" w:type="dxa"/>
            <w:noWrap/>
            <w:hideMark/>
          </w:tcPr>
          <w:p w14:paraId="1D635004" w14:textId="77777777" w:rsidR="00F31354" w:rsidRPr="00F31354" w:rsidRDefault="00F31354" w:rsidP="00F31354">
            <w:r w:rsidRPr="00F31354">
              <w:t>15.21713</w:t>
            </w:r>
          </w:p>
        </w:tc>
        <w:tc>
          <w:tcPr>
            <w:tcW w:w="960" w:type="dxa"/>
            <w:noWrap/>
            <w:hideMark/>
          </w:tcPr>
          <w:p w14:paraId="060167DF" w14:textId="77777777" w:rsidR="00F31354" w:rsidRPr="00F31354" w:rsidRDefault="00F31354" w:rsidP="00F31354">
            <w:r w:rsidRPr="00F31354">
              <w:t>20.78645</w:t>
            </w:r>
          </w:p>
        </w:tc>
      </w:tr>
      <w:tr w:rsidR="00F31354" w:rsidRPr="00F31354" w14:paraId="6051FA80" w14:textId="77777777" w:rsidTr="00F31354">
        <w:trPr>
          <w:trHeight w:val="300"/>
        </w:trPr>
        <w:tc>
          <w:tcPr>
            <w:tcW w:w="960" w:type="dxa"/>
            <w:noWrap/>
            <w:hideMark/>
          </w:tcPr>
          <w:p w14:paraId="6E3C9DC6" w14:textId="77777777" w:rsidR="00F31354" w:rsidRPr="00F31354" w:rsidRDefault="00F31354" w:rsidP="00F31354">
            <w:pPr>
              <w:rPr>
                <w:b/>
                <w:bCs/>
              </w:rPr>
            </w:pPr>
            <w:r w:rsidRPr="00F31354">
              <w:rPr>
                <w:b/>
                <w:bCs/>
              </w:rPr>
              <w:t>6.708638</w:t>
            </w:r>
          </w:p>
        </w:tc>
        <w:tc>
          <w:tcPr>
            <w:tcW w:w="960" w:type="dxa"/>
            <w:noWrap/>
            <w:hideMark/>
          </w:tcPr>
          <w:p w14:paraId="267DB9EE" w14:textId="77777777" w:rsidR="00F31354" w:rsidRPr="00F31354" w:rsidRDefault="00F31354" w:rsidP="00F31354">
            <w:pPr>
              <w:rPr>
                <w:b/>
                <w:bCs/>
              </w:rPr>
            </w:pPr>
            <w:r w:rsidRPr="00F31354">
              <w:rPr>
                <w:b/>
                <w:bCs/>
              </w:rPr>
              <w:t>8.38187</w:t>
            </w:r>
          </w:p>
        </w:tc>
        <w:tc>
          <w:tcPr>
            <w:tcW w:w="960" w:type="dxa"/>
            <w:noWrap/>
            <w:hideMark/>
          </w:tcPr>
          <w:p w14:paraId="4052A2D2" w14:textId="77777777" w:rsidR="00F31354" w:rsidRPr="00F31354" w:rsidRDefault="00F31354" w:rsidP="00F31354">
            <w:pPr>
              <w:rPr>
                <w:b/>
                <w:bCs/>
              </w:rPr>
            </w:pPr>
            <w:r w:rsidRPr="00F31354">
              <w:rPr>
                <w:b/>
                <w:bCs/>
              </w:rPr>
              <w:t>10.81688</w:t>
            </w:r>
          </w:p>
        </w:tc>
        <w:tc>
          <w:tcPr>
            <w:tcW w:w="960" w:type="dxa"/>
            <w:noWrap/>
            <w:hideMark/>
          </w:tcPr>
          <w:p w14:paraId="3D3D3771" w14:textId="77777777" w:rsidR="00F31354" w:rsidRPr="00F31354" w:rsidRDefault="00F31354" w:rsidP="00F31354">
            <w:pPr>
              <w:rPr>
                <w:b/>
                <w:bCs/>
              </w:rPr>
            </w:pPr>
            <w:r w:rsidRPr="00F31354">
              <w:rPr>
                <w:b/>
                <w:bCs/>
              </w:rPr>
              <w:t>12.83</w:t>
            </w:r>
          </w:p>
        </w:tc>
        <w:tc>
          <w:tcPr>
            <w:tcW w:w="960" w:type="dxa"/>
            <w:noWrap/>
            <w:hideMark/>
          </w:tcPr>
          <w:p w14:paraId="7084CC21" w14:textId="77777777" w:rsidR="00F31354" w:rsidRPr="00F31354" w:rsidRDefault="00F31354" w:rsidP="00F31354">
            <w:pPr>
              <w:rPr>
                <w:b/>
                <w:bCs/>
              </w:rPr>
            </w:pPr>
            <w:r w:rsidRPr="00F31354">
              <w:rPr>
                <w:b/>
                <w:bCs/>
              </w:rPr>
              <w:t>15.30878</w:t>
            </w:r>
          </w:p>
        </w:tc>
        <w:tc>
          <w:tcPr>
            <w:tcW w:w="960" w:type="dxa"/>
            <w:noWrap/>
            <w:hideMark/>
          </w:tcPr>
          <w:p w14:paraId="31980546" w14:textId="77777777" w:rsidR="00F31354" w:rsidRPr="00F31354" w:rsidRDefault="00F31354" w:rsidP="00F31354">
            <w:pPr>
              <w:rPr>
                <w:b/>
                <w:bCs/>
              </w:rPr>
            </w:pPr>
            <w:r w:rsidRPr="00F31354">
              <w:rPr>
                <w:b/>
                <w:bCs/>
              </w:rPr>
              <w:t>7.704555</w:t>
            </w:r>
          </w:p>
        </w:tc>
        <w:tc>
          <w:tcPr>
            <w:tcW w:w="960" w:type="dxa"/>
            <w:noWrap/>
            <w:hideMark/>
          </w:tcPr>
          <w:p w14:paraId="300F2EDD" w14:textId="77777777" w:rsidR="00F31354" w:rsidRPr="00F31354" w:rsidRDefault="00F31354" w:rsidP="00F31354">
            <w:pPr>
              <w:rPr>
                <w:b/>
                <w:bCs/>
              </w:rPr>
            </w:pPr>
            <w:r w:rsidRPr="00F31354">
              <w:rPr>
                <w:b/>
                <w:bCs/>
              </w:rPr>
              <w:t>9.041624</w:t>
            </w:r>
          </w:p>
        </w:tc>
        <w:tc>
          <w:tcPr>
            <w:tcW w:w="960" w:type="dxa"/>
            <w:noWrap/>
            <w:hideMark/>
          </w:tcPr>
          <w:p w14:paraId="5185A55B" w14:textId="77777777" w:rsidR="00F31354" w:rsidRPr="00F31354" w:rsidRDefault="00F31354" w:rsidP="00F31354">
            <w:pPr>
              <w:rPr>
                <w:b/>
                <w:bCs/>
              </w:rPr>
            </w:pPr>
            <w:r w:rsidRPr="00F31354">
              <w:rPr>
                <w:b/>
                <w:bCs/>
              </w:rPr>
              <w:t>10.86776</w:t>
            </w:r>
          </w:p>
        </w:tc>
        <w:tc>
          <w:tcPr>
            <w:tcW w:w="960" w:type="dxa"/>
            <w:noWrap/>
            <w:hideMark/>
          </w:tcPr>
          <w:p w14:paraId="0F25826E" w14:textId="77777777" w:rsidR="00F31354" w:rsidRPr="00F31354" w:rsidRDefault="00F31354" w:rsidP="00F31354">
            <w:pPr>
              <w:rPr>
                <w:b/>
                <w:bCs/>
              </w:rPr>
            </w:pPr>
            <w:r w:rsidRPr="00F31354">
              <w:rPr>
                <w:b/>
                <w:bCs/>
              </w:rPr>
              <w:t>12.44506</w:t>
            </w:r>
          </w:p>
        </w:tc>
        <w:tc>
          <w:tcPr>
            <w:tcW w:w="960" w:type="dxa"/>
            <w:noWrap/>
            <w:hideMark/>
          </w:tcPr>
          <w:p w14:paraId="2D097ECB" w14:textId="77777777" w:rsidR="00F31354" w:rsidRPr="00F31354" w:rsidRDefault="00F31354" w:rsidP="00F31354">
            <w:pPr>
              <w:rPr>
                <w:b/>
                <w:bCs/>
              </w:rPr>
            </w:pPr>
            <w:r w:rsidRPr="00F31354">
              <w:rPr>
                <w:b/>
                <w:bCs/>
              </w:rPr>
              <w:t>15.43454</w:t>
            </w:r>
          </w:p>
        </w:tc>
      </w:tr>
    </w:tbl>
    <w:p w14:paraId="78D488F8" w14:textId="77777777" w:rsidR="00F31354" w:rsidRDefault="00F31354" w:rsidP="00DD05AD">
      <w:r>
        <w:lastRenderedPageBreak/>
        <w:t>5</w:t>
      </w:r>
      <w:r w:rsidRPr="00F31354">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F31354" w:rsidRPr="00F31354" w14:paraId="44EBDDE4" w14:textId="77777777" w:rsidTr="00F31354">
        <w:trPr>
          <w:trHeight w:val="300"/>
        </w:trPr>
        <w:tc>
          <w:tcPr>
            <w:tcW w:w="960" w:type="dxa"/>
            <w:noWrap/>
            <w:hideMark/>
          </w:tcPr>
          <w:p w14:paraId="0C97790C" w14:textId="77777777" w:rsidR="00F31354" w:rsidRPr="00F31354" w:rsidRDefault="00F31354" w:rsidP="00F31354">
            <w:r w:rsidRPr="00F31354">
              <w:t>Tx01</w:t>
            </w:r>
          </w:p>
        </w:tc>
        <w:tc>
          <w:tcPr>
            <w:tcW w:w="960" w:type="dxa"/>
            <w:noWrap/>
            <w:hideMark/>
          </w:tcPr>
          <w:p w14:paraId="2A0B8B04" w14:textId="77777777" w:rsidR="00F31354" w:rsidRPr="00F31354" w:rsidRDefault="00F31354" w:rsidP="00F31354">
            <w:r w:rsidRPr="00F31354">
              <w:t>Tx02</w:t>
            </w:r>
          </w:p>
        </w:tc>
        <w:tc>
          <w:tcPr>
            <w:tcW w:w="960" w:type="dxa"/>
            <w:noWrap/>
            <w:hideMark/>
          </w:tcPr>
          <w:p w14:paraId="17E0E123" w14:textId="77777777" w:rsidR="00F31354" w:rsidRPr="00F31354" w:rsidRDefault="00F31354" w:rsidP="00F31354">
            <w:r w:rsidRPr="00F31354">
              <w:t>Tx03</w:t>
            </w:r>
          </w:p>
        </w:tc>
        <w:tc>
          <w:tcPr>
            <w:tcW w:w="960" w:type="dxa"/>
            <w:noWrap/>
            <w:hideMark/>
          </w:tcPr>
          <w:p w14:paraId="2929B689" w14:textId="77777777" w:rsidR="00F31354" w:rsidRPr="00F31354" w:rsidRDefault="00F31354" w:rsidP="00F31354">
            <w:r w:rsidRPr="00F31354">
              <w:t>Tx04</w:t>
            </w:r>
          </w:p>
        </w:tc>
        <w:tc>
          <w:tcPr>
            <w:tcW w:w="960" w:type="dxa"/>
            <w:noWrap/>
            <w:hideMark/>
          </w:tcPr>
          <w:p w14:paraId="404C6FCD" w14:textId="77777777" w:rsidR="00F31354" w:rsidRPr="00F31354" w:rsidRDefault="00F31354" w:rsidP="00F31354">
            <w:r w:rsidRPr="00F31354">
              <w:t>Tx05</w:t>
            </w:r>
          </w:p>
        </w:tc>
        <w:tc>
          <w:tcPr>
            <w:tcW w:w="960" w:type="dxa"/>
            <w:noWrap/>
            <w:hideMark/>
          </w:tcPr>
          <w:p w14:paraId="4F69D0A1" w14:textId="77777777" w:rsidR="00F31354" w:rsidRPr="00F31354" w:rsidRDefault="00F31354" w:rsidP="00F31354">
            <w:r w:rsidRPr="00F31354">
              <w:t>Tx06</w:t>
            </w:r>
          </w:p>
        </w:tc>
        <w:tc>
          <w:tcPr>
            <w:tcW w:w="960" w:type="dxa"/>
            <w:noWrap/>
            <w:hideMark/>
          </w:tcPr>
          <w:p w14:paraId="2975A36E" w14:textId="77777777" w:rsidR="00F31354" w:rsidRPr="00F31354" w:rsidRDefault="00F31354" w:rsidP="00F31354">
            <w:r w:rsidRPr="00F31354">
              <w:t>Tx07</w:t>
            </w:r>
          </w:p>
        </w:tc>
        <w:tc>
          <w:tcPr>
            <w:tcW w:w="960" w:type="dxa"/>
            <w:noWrap/>
            <w:hideMark/>
          </w:tcPr>
          <w:p w14:paraId="210B7EDE" w14:textId="77777777" w:rsidR="00F31354" w:rsidRPr="00F31354" w:rsidRDefault="00F31354" w:rsidP="00F31354">
            <w:r w:rsidRPr="00F31354">
              <w:t>Tx08</w:t>
            </w:r>
          </w:p>
        </w:tc>
        <w:tc>
          <w:tcPr>
            <w:tcW w:w="960" w:type="dxa"/>
            <w:noWrap/>
            <w:hideMark/>
          </w:tcPr>
          <w:p w14:paraId="510EBE33" w14:textId="77777777" w:rsidR="00F31354" w:rsidRPr="00F31354" w:rsidRDefault="00F31354" w:rsidP="00F31354">
            <w:r w:rsidRPr="00F31354">
              <w:t>Tx09</w:t>
            </w:r>
          </w:p>
        </w:tc>
        <w:tc>
          <w:tcPr>
            <w:tcW w:w="960" w:type="dxa"/>
            <w:noWrap/>
            <w:hideMark/>
          </w:tcPr>
          <w:p w14:paraId="3DA3832B" w14:textId="77777777" w:rsidR="00F31354" w:rsidRPr="00F31354" w:rsidRDefault="00F31354" w:rsidP="00F31354">
            <w:r w:rsidRPr="00F31354">
              <w:t>Tx10</w:t>
            </w:r>
          </w:p>
        </w:tc>
      </w:tr>
      <w:tr w:rsidR="00F31354" w:rsidRPr="00F31354" w14:paraId="127A500E" w14:textId="77777777" w:rsidTr="00F31354">
        <w:trPr>
          <w:trHeight w:val="300"/>
        </w:trPr>
        <w:tc>
          <w:tcPr>
            <w:tcW w:w="960" w:type="dxa"/>
            <w:noWrap/>
            <w:hideMark/>
          </w:tcPr>
          <w:p w14:paraId="27AC426E" w14:textId="77777777" w:rsidR="00F31354" w:rsidRPr="00F31354" w:rsidRDefault="00F31354" w:rsidP="00F31354">
            <w:r w:rsidRPr="00F31354">
              <w:t>8.536773</w:t>
            </w:r>
          </w:p>
        </w:tc>
        <w:tc>
          <w:tcPr>
            <w:tcW w:w="960" w:type="dxa"/>
            <w:noWrap/>
            <w:hideMark/>
          </w:tcPr>
          <w:p w14:paraId="167D3E32" w14:textId="77777777" w:rsidR="00F31354" w:rsidRPr="00F31354" w:rsidRDefault="00F31354" w:rsidP="00F31354">
            <w:r w:rsidRPr="00F31354">
              <w:t>6.123528</w:t>
            </w:r>
          </w:p>
        </w:tc>
        <w:tc>
          <w:tcPr>
            <w:tcW w:w="960" w:type="dxa"/>
            <w:noWrap/>
            <w:hideMark/>
          </w:tcPr>
          <w:p w14:paraId="5DC7BB89" w14:textId="77777777" w:rsidR="00F31354" w:rsidRPr="00F31354" w:rsidRDefault="00F31354" w:rsidP="00F31354">
            <w:r w:rsidRPr="00F31354">
              <w:t>11.72082</w:t>
            </w:r>
          </w:p>
        </w:tc>
        <w:tc>
          <w:tcPr>
            <w:tcW w:w="960" w:type="dxa"/>
            <w:noWrap/>
            <w:hideMark/>
          </w:tcPr>
          <w:p w14:paraId="52725986" w14:textId="77777777" w:rsidR="00F31354" w:rsidRPr="00F31354" w:rsidRDefault="00F31354" w:rsidP="00F31354">
            <w:r w:rsidRPr="00F31354">
              <w:t>12.50582</w:t>
            </w:r>
          </w:p>
        </w:tc>
        <w:tc>
          <w:tcPr>
            <w:tcW w:w="960" w:type="dxa"/>
            <w:noWrap/>
            <w:hideMark/>
          </w:tcPr>
          <w:p w14:paraId="07E152F5" w14:textId="77777777" w:rsidR="00F31354" w:rsidRPr="00F31354" w:rsidRDefault="00F31354" w:rsidP="00F31354">
            <w:r w:rsidRPr="00F31354">
              <w:t>13.84826</w:t>
            </w:r>
          </w:p>
        </w:tc>
        <w:tc>
          <w:tcPr>
            <w:tcW w:w="960" w:type="dxa"/>
            <w:noWrap/>
            <w:hideMark/>
          </w:tcPr>
          <w:p w14:paraId="6A383C58" w14:textId="77777777" w:rsidR="00F31354" w:rsidRPr="00F31354" w:rsidRDefault="00F31354" w:rsidP="00F31354">
            <w:r w:rsidRPr="00F31354">
              <w:t>9.194292</w:t>
            </w:r>
          </w:p>
        </w:tc>
        <w:tc>
          <w:tcPr>
            <w:tcW w:w="960" w:type="dxa"/>
            <w:noWrap/>
            <w:hideMark/>
          </w:tcPr>
          <w:p w14:paraId="0A6FF6C8" w14:textId="77777777" w:rsidR="00F31354" w:rsidRPr="00F31354" w:rsidRDefault="00F31354" w:rsidP="00F31354">
            <w:r w:rsidRPr="00F31354">
              <w:t>5.544657</w:t>
            </w:r>
          </w:p>
        </w:tc>
        <w:tc>
          <w:tcPr>
            <w:tcW w:w="960" w:type="dxa"/>
            <w:noWrap/>
            <w:hideMark/>
          </w:tcPr>
          <w:p w14:paraId="045AFEF9" w14:textId="77777777" w:rsidR="00F31354" w:rsidRPr="00F31354" w:rsidRDefault="00F31354" w:rsidP="00F31354">
            <w:r w:rsidRPr="00F31354">
              <w:t>9.464762</w:t>
            </w:r>
          </w:p>
        </w:tc>
        <w:tc>
          <w:tcPr>
            <w:tcW w:w="960" w:type="dxa"/>
            <w:noWrap/>
            <w:hideMark/>
          </w:tcPr>
          <w:p w14:paraId="31F43F4B" w14:textId="77777777" w:rsidR="00F31354" w:rsidRPr="00F31354" w:rsidRDefault="00F31354" w:rsidP="00F31354">
            <w:r w:rsidRPr="00F31354">
              <w:t>10.83736</w:t>
            </w:r>
          </w:p>
        </w:tc>
        <w:tc>
          <w:tcPr>
            <w:tcW w:w="960" w:type="dxa"/>
            <w:noWrap/>
            <w:hideMark/>
          </w:tcPr>
          <w:p w14:paraId="022CF9DD" w14:textId="77777777" w:rsidR="00F31354" w:rsidRPr="00F31354" w:rsidRDefault="00F31354" w:rsidP="00F31354">
            <w:r w:rsidRPr="00F31354">
              <w:t>14.16935</w:t>
            </w:r>
          </w:p>
        </w:tc>
      </w:tr>
      <w:tr w:rsidR="00F31354" w:rsidRPr="00F31354" w14:paraId="7B79EFD3" w14:textId="77777777" w:rsidTr="00F31354">
        <w:trPr>
          <w:trHeight w:val="300"/>
        </w:trPr>
        <w:tc>
          <w:tcPr>
            <w:tcW w:w="960" w:type="dxa"/>
            <w:noWrap/>
            <w:hideMark/>
          </w:tcPr>
          <w:p w14:paraId="795DE879" w14:textId="77777777" w:rsidR="00F31354" w:rsidRPr="00F31354" w:rsidRDefault="00F31354" w:rsidP="00F31354">
            <w:r w:rsidRPr="00F31354">
              <w:t>6.392909</w:t>
            </w:r>
          </w:p>
        </w:tc>
        <w:tc>
          <w:tcPr>
            <w:tcW w:w="960" w:type="dxa"/>
            <w:noWrap/>
            <w:hideMark/>
          </w:tcPr>
          <w:p w14:paraId="22AC746D" w14:textId="77777777" w:rsidR="00F31354" w:rsidRPr="00F31354" w:rsidRDefault="00F31354" w:rsidP="00F31354">
            <w:r w:rsidRPr="00F31354">
              <w:t>8.776998</w:t>
            </w:r>
          </w:p>
        </w:tc>
        <w:tc>
          <w:tcPr>
            <w:tcW w:w="960" w:type="dxa"/>
            <w:noWrap/>
            <w:hideMark/>
          </w:tcPr>
          <w:p w14:paraId="4CFB46D9" w14:textId="77777777" w:rsidR="00F31354" w:rsidRPr="00F31354" w:rsidRDefault="00F31354" w:rsidP="00F31354">
            <w:r w:rsidRPr="00F31354">
              <w:t>10.63696</w:t>
            </w:r>
          </w:p>
        </w:tc>
        <w:tc>
          <w:tcPr>
            <w:tcW w:w="960" w:type="dxa"/>
            <w:noWrap/>
            <w:hideMark/>
          </w:tcPr>
          <w:p w14:paraId="5ED9D716" w14:textId="77777777" w:rsidR="00F31354" w:rsidRPr="00F31354" w:rsidRDefault="00F31354" w:rsidP="00F31354">
            <w:r w:rsidRPr="00F31354">
              <w:t>11.36923</w:t>
            </w:r>
          </w:p>
        </w:tc>
        <w:tc>
          <w:tcPr>
            <w:tcW w:w="960" w:type="dxa"/>
            <w:noWrap/>
            <w:hideMark/>
          </w:tcPr>
          <w:p w14:paraId="661D422E" w14:textId="77777777" w:rsidR="00F31354" w:rsidRPr="00F31354" w:rsidRDefault="00F31354" w:rsidP="00F31354">
            <w:r w:rsidRPr="00F31354">
              <w:t>13.83679</w:t>
            </w:r>
          </w:p>
        </w:tc>
        <w:tc>
          <w:tcPr>
            <w:tcW w:w="960" w:type="dxa"/>
            <w:noWrap/>
            <w:hideMark/>
          </w:tcPr>
          <w:p w14:paraId="0B80BABA" w14:textId="77777777" w:rsidR="00F31354" w:rsidRPr="00F31354" w:rsidRDefault="00F31354" w:rsidP="00F31354">
            <w:r w:rsidRPr="00F31354">
              <w:t>4.581555</w:t>
            </w:r>
          </w:p>
        </w:tc>
        <w:tc>
          <w:tcPr>
            <w:tcW w:w="960" w:type="dxa"/>
            <w:noWrap/>
            <w:hideMark/>
          </w:tcPr>
          <w:p w14:paraId="64882724" w14:textId="77777777" w:rsidR="00F31354" w:rsidRPr="00F31354" w:rsidRDefault="00F31354" w:rsidP="00F31354">
            <w:r w:rsidRPr="00F31354">
              <w:t>8.4549</w:t>
            </w:r>
          </w:p>
        </w:tc>
        <w:tc>
          <w:tcPr>
            <w:tcW w:w="960" w:type="dxa"/>
            <w:noWrap/>
            <w:hideMark/>
          </w:tcPr>
          <w:p w14:paraId="56528B69" w14:textId="77777777" w:rsidR="00F31354" w:rsidRPr="00F31354" w:rsidRDefault="00F31354" w:rsidP="00F31354">
            <w:r w:rsidRPr="00F31354">
              <w:t>9.383549</w:t>
            </w:r>
          </w:p>
        </w:tc>
        <w:tc>
          <w:tcPr>
            <w:tcW w:w="960" w:type="dxa"/>
            <w:noWrap/>
            <w:hideMark/>
          </w:tcPr>
          <w:p w14:paraId="37BB143C" w14:textId="77777777" w:rsidR="00F31354" w:rsidRPr="00F31354" w:rsidRDefault="00F31354" w:rsidP="00F31354">
            <w:r w:rsidRPr="00F31354">
              <w:t>13.76022</w:t>
            </w:r>
          </w:p>
        </w:tc>
        <w:tc>
          <w:tcPr>
            <w:tcW w:w="960" w:type="dxa"/>
            <w:noWrap/>
            <w:hideMark/>
          </w:tcPr>
          <w:p w14:paraId="1F041A84" w14:textId="77777777" w:rsidR="00F31354" w:rsidRPr="00F31354" w:rsidRDefault="00F31354" w:rsidP="00F31354">
            <w:r w:rsidRPr="00F31354">
              <w:t>7.416211</w:t>
            </w:r>
          </w:p>
        </w:tc>
      </w:tr>
      <w:tr w:rsidR="00F31354" w:rsidRPr="00F31354" w14:paraId="13C8315B" w14:textId="77777777" w:rsidTr="00F31354">
        <w:trPr>
          <w:trHeight w:val="300"/>
        </w:trPr>
        <w:tc>
          <w:tcPr>
            <w:tcW w:w="960" w:type="dxa"/>
            <w:noWrap/>
            <w:hideMark/>
          </w:tcPr>
          <w:p w14:paraId="0FF2627F" w14:textId="77777777" w:rsidR="00F31354" w:rsidRPr="00F31354" w:rsidRDefault="00F31354" w:rsidP="00F31354">
            <w:r w:rsidRPr="00F31354">
              <w:t>8.696734</w:t>
            </w:r>
          </w:p>
        </w:tc>
        <w:tc>
          <w:tcPr>
            <w:tcW w:w="960" w:type="dxa"/>
            <w:noWrap/>
            <w:hideMark/>
          </w:tcPr>
          <w:p w14:paraId="60B96AE4" w14:textId="77777777" w:rsidR="00F31354" w:rsidRPr="00F31354" w:rsidRDefault="00F31354" w:rsidP="00F31354">
            <w:r w:rsidRPr="00F31354">
              <w:t>6.778096</w:t>
            </w:r>
          </w:p>
        </w:tc>
        <w:tc>
          <w:tcPr>
            <w:tcW w:w="960" w:type="dxa"/>
            <w:noWrap/>
            <w:hideMark/>
          </w:tcPr>
          <w:p w14:paraId="444694FA" w14:textId="77777777" w:rsidR="00F31354" w:rsidRPr="00F31354" w:rsidRDefault="00F31354" w:rsidP="00F31354">
            <w:r w:rsidRPr="00F31354">
              <w:t>15.81718</w:t>
            </w:r>
          </w:p>
        </w:tc>
        <w:tc>
          <w:tcPr>
            <w:tcW w:w="960" w:type="dxa"/>
            <w:noWrap/>
            <w:hideMark/>
          </w:tcPr>
          <w:p w14:paraId="62CE2717" w14:textId="77777777" w:rsidR="00F31354" w:rsidRPr="00F31354" w:rsidRDefault="00F31354" w:rsidP="00F31354">
            <w:r w:rsidRPr="00F31354">
              <w:t>12.56536</w:t>
            </w:r>
          </w:p>
        </w:tc>
        <w:tc>
          <w:tcPr>
            <w:tcW w:w="960" w:type="dxa"/>
            <w:noWrap/>
            <w:hideMark/>
          </w:tcPr>
          <w:p w14:paraId="19BE8941" w14:textId="77777777" w:rsidR="00F31354" w:rsidRPr="00F31354" w:rsidRDefault="00F31354" w:rsidP="00F31354">
            <w:r w:rsidRPr="00F31354">
              <w:t>16.93647</w:t>
            </w:r>
          </w:p>
        </w:tc>
        <w:tc>
          <w:tcPr>
            <w:tcW w:w="960" w:type="dxa"/>
            <w:noWrap/>
            <w:hideMark/>
          </w:tcPr>
          <w:p w14:paraId="3DA44BAB" w14:textId="77777777" w:rsidR="00F31354" w:rsidRPr="00F31354" w:rsidRDefault="00F31354" w:rsidP="00F31354">
            <w:r w:rsidRPr="00F31354">
              <w:t>9.54365</w:t>
            </w:r>
          </w:p>
        </w:tc>
        <w:tc>
          <w:tcPr>
            <w:tcW w:w="960" w:type="dxa"/>
            <w:noWrap/>
            <w:hideMark/>
          </w:tcPr>
          <w:p w14:paraId="62F7BCC8" w14:textId="77777777" w:rsidR="00F31354" w:rsidRPr="00F31354" w:rsidRDefault="00F31354" w:rsidP="00F31354">
            <w:r w:rsidRPr="00F31354">
              <w:t>9.171722</w:t>
            </w:r>
          </w:p>
        </w:tc>
        <w:tc>
          <w:tcPr>
            <w:tcW w:w="960" w:type="dxa"/>
            <w:noWrap/>
            <w:hideMark/>
          </w:tcPr>
          <w:p w14:paraId="55122071" w14:textId="77777777" w:rsidR="00F31354" w:rsidRPr="00F31354" w:rsidRDefault="00F31354" w:rsidP="00F31354">
            <w:r w:rsidRPr="00F31354">
              <w:t>9.397834</w:t>
            </w:r>
          </w:p>
        </w:tc>
        <w:tc>
          <w:tcPr>
            <w:tcW w:w="960" w:type="dxa"/>
            <w:noWrap/>
            <w:hideMark/>
          </w:tcPr>
          <w:p w14:paraId="33737C72" w14:textId="77777777" w:rsidR="00F31354" w:rsidRPr="00F31354" w:rsidRDefault="00F31354" w:rsidP="00F31354">
            <w:r w:rsidRPr="00F31354">
              <w:t>11.33562</w:t>
            </w:r>
          </w:p>
        </w:tc>
        <w:tc>
          <w:tcPr>
            <w:tcW w:w="960" w:type="dxa"/>
            <w:noWrap/>
            <w:hideMark/>
          </w:tcPr>
          <w:p w14:paraId="707A02BE" w14:textId="77777777" w:rsidR="00F31354" w:rsidRPr="00F31354" w:rsidRDefault="00F31354" w:rsidP="00F31354">
            <w:r w:rsidRPr="00F31354">
              <w:t>18.36717</w:t>
            </w:r>
          </w:p>
        </w:tc>
      </w:tr>
      <w:tr w:rsidR="00F31354" w:rsidRPr="00F31354" w14:paraId="2EE7C935" w14:textId="77777777" w:rsidTr="00F31354">
        <w:trPr>
          <w:trHeight w:val="300"/>
        </w:trPr>
        <w:tc>
          <w:tcPr>
            <w:tcW w:w="960" w:type="dxa"/>
            <w:noWrap/>
            <w:hideMark/>
          </w:tcPr>
          <w:p w14:paraId="021A2D21" w14:textId="77777777" w:rsidR="00F31354" w:rsidRPr="00F31354" w:rsidRDefault="00F31354" w:rsidP="00F31354">
            <w:r w:rsidRPr="00F31354">
              <w:t>9.446949</w:t>
            </w:r>
          </w:p>
        </w:tc>
        <w:tc>
          <w:tcPr>
            <w:tcW w:w="960" w:type="dxa"/>
            <w:noWrap/>
            <w:hideMark/>
          </w:tcPr>
          <w:p w14:paraId="4141FFE3" w14:textId="77777777" w:rsidR="00F31354" w:rsidRPr="00F31354" w:rsidRDefault="00F31354" w:rsidP="00F31354">
            <w:r w:rsidRPr="00F31354">
              <w:t>6.403661</w:t>
            </w:r>
          </w:p>
        </w:tc>
        <w:tc>
          <w:tcPr>
            <w:tcW w:w="960" w:type="dxa"/>
            <w:noWrap/>
            <w:hideMark/>
          </w:tcPr>
          <w:p w14:paraId="1C028A73" w14:textId="77777777" w:rsidR="00F31354" w:rsidRPr="00F31354" w:rsidRDefault="00F31354" w:rsidP="00F31354">
            <w:r w:rsidRPr="00F31354">
              <w:t>7.732163</w:t>
            </w:r>
          </w:p>
        </w:tc>
        <w:tc>
          <w:tcPr>
            <w:tcW w:w="960" w:type="dxa"/>
            <w:noWrap/>
            <w:hideMark/>
          </w:tcPr>
          <w:p w14:paraId="2886263C" w14:textId="77777777" w:rsidR="00F31354" w:rsidRPr="00F31354" w:rsidRDefault="00F31354" w:rsidP="00F31354">
            <w:r w:rsidRPr="00F31354">
              <w:t>13.22585</w:t>
            </w:r>
          </w:p>
        </w:tc>
        <w:tc>
          <w:tcPr>
            <w:tcW w:w="960" w:type="dxa"/>
            <w:noWrap/>
            <w:hideMark/>
          </w:tcPr>
          <w:p w14:paraId="3D759813" w14:textId="77777777" w:rsidR="00F31354" w:rsidRPr="00F31354" w:rsidRDefault="00F31354" w:rsidP="00F31354">
            <w:r w:rsidRPr="00F31354">
              <w:t>14.77889</w:t>
            </w:r>
          </w:p>
        </w:tc>
        <w:tc>
          <w:tcPr>
            <w:tcW w:w="960" w:type="dxa"/>
            <w:noWrap/>
            <w:hideMark/>
          </w:tcPr>
          <w:p w14:paraId="6357E74B" w14:textId="77777777" w:rsidR="00F31354" w:rsidRPr="00F31354" w:rsidRDefault="00F31354" w:rsidP="00F31354">
            <w:r w:rsidRPr="00F31354">
              <w:t>6.237793</w:t>
            </w:r>
          </w:p>
        </w:tc>
        <w:tc>
          <w:tcPr>
            <w:tcW w:w="960" w:type="dxa"/>
            <w:noWrap/>
            <w:hideMark/>
          </w:tcPr>
          <w:p w14:paraId="3E5112A5" w14:textId="77777777" w:rsidR="00F31354" w:rsidRPr="00F31354" w:rsidRDefault="00F31354" w:rsidP="00F31354">
            <w:r w:rsidRPr="00F31354">
              <w:t>8.8797</w:t>
            </w:r>
          </w:p>
        </w:tc>
        <w:tc>
          <w:tcPr>
            <w:tcW w:w="960" w:type="dxa"/>
            <w:noWrap/>
            <w:hideMark/>
          </w:tcPr>
          <w:p w14:paraId="47451B15" w14:textId="77777777" w:rsidR="00F31354" w:rsidRPr="00F31354" w:rsidRDefault="00F31354" w:rsidP="00F31354">
            <w:r w:rsidRPr="00F31354">
              <w:t>13.35492</w:t>
            </w:r>
          </w:p>
        </w:tc>
        <w:tc>
          <w:tcPr>
            <w:tcW w:w="960" w:type="dxa"/>
            <w:noWrap/>
            <w:hideMark/>
          </w:tcPr>
          <w:p w14:paraId="412CD7FC" w14:textId="77777777" w:rsidR="00F31354" w:rsidRPr="00F31354" w:rsidRDefault="00F31354" w:rsidP="00F31354">
            <w:r w:rsidRPr="00F31354">
              <w:t>9.280906</w:t>
            </w:r>
          </w:p>
        </w:tc>
        <w:tc>
          <w:tcPr>
            <w:tcW w:w="960" w:type="dxa"/>
            <w:noWrap/>
            <w:hideMark/>
          </w:tcPr>
          <w:p w14:paraId="7066B2D7" w14:textId="77777777" w:rsidR="00F31354" w:rsidRPr="00F31354" w:rsidRDefault="00F31354" w:rsidP="00F31354">
            <w:r w:rsidRPr="00F31354">
              <w:t>13.51028</w:t>
            </w:r>
          </w:p>
        </w:tc>
      </w:tr>
      <w:tr w:rsidR="00F31354" w:rsidRPr="00F31354" w14:paraId="18B1F969" w14:textId="77777777" w:rsidTr="00F31354">
        <w:trPr>
          <w:trHeight w:val="300"/>
        </w:trPr>
        <w:tc>
          <w:tcPr>
            <w:tcW w:w="960" w:type="dxa"/>
            <w:noWrap/>
            <w:hideMark/>
          </w:tcPr>
          <w:p w14:paraId="0D1ECDB3" w14:textId="77777777" w:rsidR="00F31354" w:rsidRPr="00F31354" w:rsidRDefault="00F31354" w:rsidP="00F31354">
            <w:r w:rsidRPr="00F31354">
              <w:t>7.140921</w:t>
            </w:r>
          </w:p>
        </w:tc>
        <w:tc>
          <w:tcPr>
            <w:tcW w:w="960" w:type="dxa"/>
            <w:noWrap/>
            <w:hideMark/>
          </w:tcPr>
          <w:p w14:paraId="71C5FE87" w14:textId="77777777" w:rsidR="00F31354" w:rsidRPr="00F31354" w:rsidRDefault="00F31354" w:rsidP="00F31354">
            <w:r w:rsidRPr="00F31354">
              <w:t>7.315646</w:t>
            </w:r>
          </w:p>
        </w:tc>
        <w:tc>
          <w:tcPr>
            <w:tcW w:w="960" w:type="dxa"/>
            <w:noWrap/>
            <w:hideMark/>
          </w:tcPr>
          <w:p w14:paraId="53C26B37" w14:textId="77777777" w:rsidR="00F31354" w:rsidRPr="00F31354" w:rsidRDefault="00F31354" w:rsidP="00F31354">
            <w:r w:rsidRPr="00F31354">
              <w:t>12.60729</w:t>
            </w:r>
          </w:p>
        </w:tc>
        <w:tc>
          <w:tcPr>
            <w:tcW w:w="960" w:type="dxa"/>
            <w:noWrap/>
            <w:hideMark/>
          </w:tcPr>
          <w:p w14:paraId="649805A7" w14:textId="77777777" w:rsidR="00F31354" w:rsidRPr="00F31354" w:rsidRDefault="00F31354" w:rsidP="00F31354">
            <w:r w:rsidRPr="00F31354">
              <w:t>12.23945</w:t>
            </w:r>
          </w:p>
        </w:tc>
        <w:tc>
          <w:tcPr>
            <w:tcW w:w="960" w:type="dxa"/>
            <w:noWrap/>
            <w:hideMark/>
          </w:tcPr>
          <w:p w14:paraId="371DCE5B" w14:textId="77777777" w:rsidR="00F31354" w:rsidRPr="00F31354" w:rsidRDefault="00F31354" w:rsidP="00F31354">
            <w:r w:rsidRPr="00F31354">
              <w:t>9.282494</w:t>
            </w:r>
          </w:p>
        </w:tc>
        <w:tc>
          <w:tcPr>
            <w:tcW w:w="960" w:type="dxa"/>
            <w:noWrap/>
            <w:hideMark/>
          </w:tcPr>
          <w:p w14:paraId="0D82481D" w14:textId="77777777" w:rsidR="00F31354" w:rsidRPr="00F31354" w:rsidRDefault="00F31354" w:rsidP="00F31354">
            <w:r w:rsidRPr="00F31354">
              <w:t>8.105478</w:t>
            </w:r>
          </w:p>
        </w:tc>
        <w:tc>
          <w:tcPr>
            <w:tcW w:w="960" w:type="dxa"/>
            <w:noWrap/>
            <w:hideMark/>
          </w:tcPr>
          <w:p w14:paraId="5A1525D9" w14:textId="77777777" w:rsidR="00F31354" w:rsidRPr="00F31354" w:rsidRDefault="00F31354" w:rsidP="00F31354">
            <w:r w:rsidRPr="00F31354">
              <w:t>9.233577</w:t>
            </w:r>
          </w:p>
        </w:tc>
        <w:tc>
          <w:tcPr>
            <w:tcW w:w="960" w:type="dxa"/>
            <w:noWrap/>
            <w:hideMark/>
          </w:tcPr>
          <w:p w14:paraId="7859E133" w14:textId="77777777" w:rsidR="00F31354" w:rsidRPr="00F31354" w:rsidRDefault="00F31354" w:rsidP="00F31354">
            <w:r w:rsidRPr="00F31354">
              <w:t>11.38388</w:t>
            </w:r>
          </w:p>
        </w:tc>
        <w:tc>
          <w:tcPr>
            <w:tcW w:w="960" w:type="dxa"/>
            <w:noWrap/>
            <w:hideMark/>
          </w:tcPr>
          <w:p w14:paraId="2B216CE5" w14:textId="77777777" w:rsidR="00F31354" w:rsidRPr="00F31354" w:rsidRDefault="00F31354" w:rsidP="00F31354">
            <w:r w:rsidRPr="00F31354">
              <w:t>9.227133</w:t>
            </w:r>
          </w:p>
        </w:tc>
        <w:tc>
          <w:tcPr>
            <w:tcW w:w="960" w:type="dxa"/>
            <w:noWrap/>
            <w:hideMark/>
          </w:tcPr>
          <w:p w14:paraId="3C5B6156" w14:textId="77777777" w:rsidR="00F31354" w:rsidRPr="00F31354" w:rsidRDefault="00F31354" w:rsidP="00F31354">
            <w:r w:rsidRPr="00F31354">
              <w:t>14.59046</w:t>
            </w:r>
          </w:p>
        </w:tc>
      </w:tr>
      <w:tr w:rsidR="00F31354" w:rsidRPr="00F31354" w14:paraId="6C585E6F" w14:textId="77777777" w:rsidTr="00F31354">
        <w:trPr>
          <w:trHeight w:val="300"/>
        </w:trPr>
        <w:tc>
          <w:tcPr>
            <w:tcW w:w="960" w:type="dxa"/>
            <w:noWrap/>
            <w:hideMark/>
          </w:tcPr>
          <w:p w14:paraId="7EB9EA76" w14:textId="77777777" w:rsidR="00F31354" w:rsidRPr="00F31354" w:rsidRDefault="00F31354" w:rsidP="00F31354">
            <w:r w:rsidRPr="00F31354">
              <w:t>4.358656</w:t>
            </w:r>
          </w:p>
        </w:tc>
        <w:tc>
          <w:tcPr>
            <w:tcW w:w="960" w:type="dxa"/>
            <w:noWrap/>
            <w:hideMark/>
          </w:tcPr>
          <w:p w14:paraId="3D64AF59" w14:textId="77777777" w:rsidR="00F31354" w:rsidRPr="00F31354" w:rsidRDefault="00F31354" w:rsidP="00F31354">
            <w:r w:rsidRPr="00F31354">
              <w:t>8.669591</w:t>
            </w:r>
          </w:p>
        </w:tc>
        <w:tc>
          <w:tcPr>
            <w:tcW w:w="960" w:type="dxa"/>
            <w:noWrap/>
            <w:hideMark/>
          </w:tcPr>
          <w:p w14:paraId="5AA7B42F" w14:textId="77777777" w:rsidR="00F31354" w:rsidRPr="00F31354" w:rsidRDefault="00F31354" w:rsidP="00F31354">
            <w:r w:rsidRPr="00F31354">
              <w:t>8.523449</w:t>
            </w:r>
          </w:p>
        </w:tc>
        <w:tc>
          <w:tcPr>
            <w:tcW w:w="960" w:type="dxa"/>
            <w:noWrap/>
            <w:hideMark/>
          </w:tcPr>
          <w:p w14:paraId="6EB85A85" w14:textId="77777777" w:rsidR="00F31354" w:rsidRPr="00F31354" w:rsidRDefault="00F31354" w:rsidP="00F31354">
            <w:r w:rsidRPr="00F31354">
              <w:t>11.7048</w:t>
            </w:r>
          </w:p>
        </w:tc>
        <w:tc>
          <w:tcPr>
            <w:tcW w:w="960" w:type="dxa"/>
            <w:noWrap/>
            <w:hideMark/>
          </w:tcPr>
          <w:p w14:paraId="31758C4A" w14:textId="77777777" w:rsidR="00F31354" w:rsidRPr="00F31354" w:rsidRDefault="00F31354" w:rsidP="00F31354">
            <w:r w:rsidRPr="00F31354">
              <w:t>15.14963</w:t>
            </w:r>
          </w:p>
        </w:tc>
        <w:tc>
          <w:tcPr>
            <w:tcW w:w="960" w:type="dxa"/>
            <w:noWrap/>
            <w:hideMark/>
          </w:tcPr>
          <w:p w14:paraId="0593C2FC" w14:textId="77777777" w:rsidR="00F31354" w:rsidRPr="00F31354" w:rsidRDefault="00F31354" w:rsidP="00F31354">
            <w:r w:rsidRPr="00F31354">
              <w:t>6.976211</w:t>
            </w:r>
          </w:p>
        </w:tc>
        <w:tc>
          <w:tcPr>
            <w:tcW w:w="960" w:type="dxa"/>
            <w:noWrap/>
            <w:hideMark/>
          </w:tcPr>
          <w:p w14:paraId="10ABF7B2" w14:textId="77777777" w:rsidR="00F31354" w:rsidRPr="00F31354" w:rsidRDefault="00F31354" w:rsidP="00F31354">
            <w:r w:rsidRPr="00F31354">
              <w:t>10.37931</w:t>
            </w:r>
          </w:p>
        </w:tc>
        <w:tc>
          <w:tcPr>
            <w:tcW w:w="960" w:type="dxa"/>
            <w:noWrap/>
            <w:hideMark/>
          </w:tcPr>
          <w:p w14:paraId="304A1958" w14:textId="77777777" w:rsidR="00F31354" w:rsidRPr="00F31354" w:rsidRDefault="00F31354" w:rsidP="00F31354">
            <w:r w:rsidRPr="00F31354">
              <w:t>9.653025</w:t>
            </w:r>
          </w:p>
        </w:tc>
        <w:tc>
          <w:tcPr>
            <w:tcW w:w="960" w:type="dxa"/>
            <w:noWrap/>
            <w:hideMark/>
          </w:tcPr>
          <w:p w14:paraId="25BB08DB" w14:textId="77777777" w:rsidR="00F31354" w:rsidRPr="00F31354" w:rsidRDefault="00F31354" w:rsidP="00F31354">
            <w:r w:rsidRPr="00F31354">
              <w:t>12.75785</w:t>
            </w:r>
          </w:p>
        </w:tc>
        <w:tc>
          <w:tcPr>
            <w:tcW w:w="960" w:type="dxa"/>
            <w:noWrap/>
            <w:hideMark/>
          </w:tcPr>
          <w:p w14:paraId="134F82C4" w14:textId="77777777" w:rsidR="00F31354" w:rsidRPr="00F31354" w:rsidRDefault="00F31354" w:rsidP="00F31354">
            <w:r w:rsidRPr="00F31354">
              <w:t>10.86975</w:t>
            </w:r>
          </w:p>
        </w:tc>
      </w:tr>
      <w:tr w:rsidR="00F31354" w:rsidRPr="00F31354" w14:paraId="67FA5176" w14:textId="77777777" w:rsidTr="00F31354">
        <w:trPr>
          <w:trHeight w:val="300"/>
        </w:trPr>
        <w:tc>
          <w:tcPr>
            <w:tcW w:w="960" w:type="dxa"/>
            <w:noWrap/>
            <w:hideMark/>
          </w:tcPr>
          <w:p w14:paraId="152BC23C" w14:textId="77777777" w:rsidR="00F31354" w:rsidRPr="00F31354" w:rsidRDefault="00F31354" w:rsidP="00F31354">
            <w:r w:rsidRPr="00F31354">
              <w:t>6.838359</w:t>
            </w:r>
          </w:p>
        </w:tc>
        <w:tc>
          <w:tcPr>
            <w:tcW w:w="960" w:type="dxa"/>
            <w:noWrap/>
            <w:hideMark/>
          </w:tcPr>
          <w:p w14:paraId="4AC73FA7" w14:textId="77777777" w:rsidR="00F31354" w:rsidRPr="00F31354" w:rsidRDefault="00F31354" w:rsidP="00F31354">
            <w:r w:rsidRPr="00F31354">
              <w:t>4.855103</w:t>
            </w:r>
          </w:p>
        </w:tc>
        <w:tc>
          <w:tcPr>
            <w:tcW w:w="960" w:type="dxa"/>
            <w:noWrap/>
            <w:hideMark/>
          </w:tcPr>
          <w:p w14:paraId="58E1CAEC" w14:textId="77777777" w:rsidR="00F31354" w:rsidRPr="00F31354" w:rsidRDefault="00F31354" w:rsidP="00F31354">
            <w:r w:rsidRPr="00F31354">
              <w:t>11.56359</w:t>
            </w:r>
          </w:p>
        </w:tc>
        <w:tc>
          <w:tcPr>
            <w:tcW w:w="960" w:type="dxa"/>
            <w:noWrap/>
            <w:hideMark/>
          </w:tcPr>
          <w:p w14:paraId="6932B718" w14:textId="77777777" w:rsidR="00F31354" w:rsidRPr="00F31354" w:rsidRDefault="00F31354" w:rsidP="00F31354">
            <w:r w:rsidRPr="00F31354">
              <w:t>11.63007</w:t>
            </w:r>
          </w:p>
        </w:tc>
        <w:tc>
          <w:tcPr>
            <w:tcW w:w="960" w:type="dxa"/>
            <w:noWrap/>
            <w:hideMark/>
          </w:tcPr>
          <w:p w14:paraId="59A6FB1E" w14:textId="77777777" w:rsidR="00F31354" w:rsidRPr="00F31354" w:rsidRDefault="00F31354" w:rsidP="00F31354">
            <w:r w:rsidRPr="00F31354">
              <w:t>15.2488</w:t>
            </w:r>
          </w:p>
        </w:tc>
        <w:tc>
          <w:tcPr>
            <w:tcW w:w="960" w:type="dxa"/>
            <w:noWrap/>
            <w:hideMark/>
          </w:tcPr>
          <w:p w14:paraId="75FCA136" w14:textId="77777777" w:rsidR="00F31354" w:rsidRPr="00F31354" w:rsidRDefault="00F31354" w:rsidP="00F31354">
            <w:r w:rsidRPr="00F31354">
              <w:t>8.181818</w:t>
            </w:r>
          </w:p>
        </w:tc>
        <w:tc>
          <w:tcPr>
            <w:tcW w:w="960" w:type="dxa"/>
            <w:noWrap/>
            <w:hideMark/>
          </w:tcPr>
          <w:p w14:paraId="77C1835C" w14:textId="77777777" w:rsidR="00F31354" w:rsidRPr="00F31354" w:rsidRDefault="00F31354" w:rsidP="00F31354">
            <w:r w:rsidRPr="00F31354">
              <w:t>9.316523</w:t>
            </w:r>
          </w:p>
        </w:tc>
        <w:tc>
          <w:tcPr>
            <w:tcW w:w="960" w:type="dxa"/>
            <w:noWrap/>
            <w:hideMark/>
          </w:tcPr>
          <w:p w14:paraId="55D94C3E" w14:textId="77777777" w:rsidR="00F31354" w:rsidRPr="00F31354" w:rsidRDefault="00F31354" w:rsidP="00F31354">
            <w:r w:rsidRPr="00F31354">
              <w:t>11.58965</w:t>
            </w:r>
          </w:p>
        </w:tc>
        <w:tc>
          <w:tcPr>
            <w:tcW w:w="960" w:type="dxa"/>
            <w:noWrap/>
            <w:hideMark/>
          </w:tcPr>
          <w:p w14:paraId="0C4ECF0D" w14:textId="77777777" w:rsidR="00F31354" w:rsidRPr="00F31354" w:rsidRDefault="00F31354" w:rsidP="00F31354">
            <w:r w:rsidRPr="00F31354">
              <w:t>13.24492</w:t>
            </w:r>
          </w:p>
        </w:tc>
        <w:tc>
          <w:tcPr>
            <w:tcW w:w="960" w:type="dxa"/>
            <w:noWrap/>
            <w:hideMark/>
          </w:tcPr>
          <w:p w14:paraId="4669E81C" w14:textId="77777777" w:rsidR="00F31354" w:rsidRPr="00F31354" w:rsidRDefault="00F31354" w:rsidP="00F31354">
            <w:r w:rsidRPr="00F31354">
              <w:t>16.33187</w:t>
            </w:r>
          </w:p>
        </w:tc>
      </w:tr>
      <w:tr w:rsidR="00F31354" w:rsidRPr="00F31354" w14:paraId="3C4DB3FF" w14:textId="77777777" w:rsidTr="00F31354">
        <w:trPr>
          <w:trHeight w:val="300"/>
        </w:trPr>
        <w:tc>
          <w:tcPr>
            <w:tcW w:w="960" w:type="dxa"/>
            <w:noWrap/>
            <w:hideMark/>
          </w:tcPr>
          <w:p w14:paraId="09140D2A" w14:textId="77777777" w:rsidR="00F31354" w:rsidRPr="00F31354" w:rsidRDefault="00F31354" w:rsidP="00F31354">
            <w:r w:rsidRPr="00F31354">
              <w:t>3.463822</w:t>
            </w:r>
          </w:p>
        </w:tc>
        <w:tc>
          <w:tcPr>
            <w:tcW w:w="960" w:type="dxa"/>
            <w:noWrap/>
            <w:hideMark/>
          </w:tcPr>
          <w:p w14:paraId="6149A9F2" w14:textId="77777777" w:rsidR="00F31354" w:rsidRPr="00F31354" w:rsidRDefault="00F31354" w:rsidP="00F31354">
            <w:r w:rsidRPr="00F31354">
              <w:t>10.51909</w:t>
            </w:r>
          </w:p>
        </w:tc>
        <w:tc>
          <w:tcPr>
            <w:tcW w:w="960" w:type="dxa"/>
            <w:noWrap/>
            <w:hideMark/>
          </w:tcPr>
          <w:p w14:paraId="620990C3" w14:textId="77777777" w:rsidR="00F31354" w:rsidRPr="00F31354" w:rsidRDefault="00F31354" w:rsidP="00F31354">
            <w:r w:rsidRPr="00F31354">
              <w:t>11.95999</w:t>
            </w:r>
          </w:p>
        </w:tc>
        <w:tc>
          <w:tcPr>
            <w:tcW w:w="960" w:type="dxa"/>
            <w:noWrap/>
            <w:hideMark/>
          </w:tcPr>
          <w:p w14:paraId="24037F9A" w14:textId="77777777" w:rsidR="00F31354" w:rsidRPr="00F31354" w:rsidRDefault="00F31354" w:rsidP="00F31354">
            <w:r w:rsidRPr="00F31354">
              <w:t>12.34017</w:t>
            </w:r>
          </w:p>
        </w:tc>
        <w:tc>
          <w:tcPr>
            <w:tcW w:w="960" w:type="dxa"/>
            <w:noWrap/>
            <w:hideMark/>
          </w:tcPr>
          <w:p w14:paraId="35430CF7" w14:textId="77777777" w:rsidR="00F31354" w:rsidRPr="00F31354" w:rsidRDefault="00F31354" w:rsidP="00F31354">
            <w:r w:rsidRPr="00F31354">
              <w:t>14.83957</w:t>
            </w:r>
          </w:p>
        </w:tc>
        <w:tc>
          <w:tcPr>
            <w:tcW w:w="960" w:type="dxa"/>
            <w:noWrap/>
            <w:hideMark/>
          </w:tcPr>
          <w:p w14:paraId="68552749" w14:textId="77777777" w:rsidR="00F31354" w:rsidRPr="00F31354" w:rsidRDefault="00F31354" w:rsidP="00F31354">
            <w:r w:rsidRPr="00F31354">
              <w:t>7.869991</w:t>
            </w:r>
          </w:p>
        </w:tc>
        <w:tc>
          <w:tcPr>
            <w:tcW w:w="960" w:type="dxa"/>
            <w:noWrap/>
            <w:hideMark/>
          </w:tcPr>
          <w:p w14:paraId="25D10745" w14:textId="77777777" w:rsidR="00F31354" w:rsidRPr="00F31354" w:rsidRDefault="00F31354" w:rsidP="00F31354">
            <w:r w:rsidRPr="00F31354">
              <w:t>11.13261</w:t>
            </w:r>
          </w:p>
        </w:tc>
        <w:tc>
          <w:tcPr>
            <w:tcW w:w="960" w:type="dxa"/>
            <w:noWrap/>
            <w:hideMark/>
          </w:tcPr>
          <w:p w14:paraId="5F109D2F" w14:textId="77777777" w:rsidR="00F31354" w:rsidRPr="00F31354" w:rsidRDefault="00F31354" w:rsidP="00F31354">
            <w:r w:rsidRPr="00F31354">
              <w:t>8.616479</w:t>
            </w:r>
          </w:p>
        </w:tc>
        <w:tc>
          <w:tcPr>
            <w:tcW w:w="960" w:type="dxa"/>
            <w:noWrap/>
            <w:hideMark/>
          </w:tcPr>
          <w:p w14:paraId="1B6AF9FB" w14:textId="77777777" w:rsidR="00F31354" w:rsidRPr="00F31354" w:rsidRDefault="00F31354" w:rsidP="00F31354">
            <w:r w:rsidRPr="00F31354">
              <w:t>12.81866</w:t>
            </w:r>
          </w:p>
        </w:tc>
        <w:tc>
          <w:tcPr>
            <w:tcW w:w="960" w:type="dxa"/>
            <w:noWrap/>
            <w:hideMark/>
          </w:tcPr>
          <w:p w14:paraId="7204C6DB" w14:textId="77777777" w:rsidR="00F31354" w:rsidRPr="00F31354" w:rsidRDefault="00F31354" w:rsidP="00F31354">
            <w:r w:rsidRPr="00F31354">
              <w:t>18.81646</w:t>
            </w:r>
          </w:p>
        </w:tc>
      </w:tr>
      <w:tr w:rsidR="00F31354" w:rsidRPr="00F31354" w14:paraId="021166E4" w14:textId="77777777" w:rsidTr="00F31354">
        <w:trPr>
          <w:trHeight w:val="300"/>
        </w:trPr>
        <w:tc>
          <w:tcPr>
            <w:tcW w:w="960" w:type="dxa"/>
            <w:noWrap/>
            <w:hideMark/>
          </w:tcPr>
          <w:p w14:paraId="0BFF21F8" w14:textId="77777777" w:rsidR="00F31354" w:rsidRPr="00F31354" w:rsidRDefault="00F31354" w:rsidP="00F31354">
            <w:r w:rsidRPr="00F31354">
              <w:t>5.806062</w:t>
            </w:r>
          </w:p>
        </w:tc>
        <w:tc>
          <w:tcPr>
            <w:tcW w:w="960" w:type="dxa"/>
            <w:noWrap/>
            <w:hideMark/>
          </w:tcPr>
          <w:p w14:paraId="55C6E2E3" w14:textId="77777777" w:rsidR="00F31354" w:rsidRPr="00F31354" w:rsidRDefault="00F31354" w:rsidP="00F31354">
            <w:r w:rsidRPr="00F31354">
              <w:t>7.737579</w:t>
            </w:r>
          </w:p>
        </w:tc>
        <w:tc>
          <w:tcPr>
            <w:tcW w:w="960" w:type="dxa"/>
            <w:noWrap/>
            <w:hideMark/>
          </w:tcPr>
          <w:p w14:paraId="49FAF65B" w14:textId="77777777" w:rsidR="00F31354" w:rsidRPr="00F31354" w:rsidRDefault="00F31354" w:rsidP="00F31354">
            <w:r w:rsidRPr="00F31354">
              <w:t>11.23429</w:t>
            </w:r>
          </w:p>
        </w:tc>
        <w:tc>
          <w:tcPr>
            <w:tcW w:w="960" w:type="dxa"/>
            <w:noWrap/>
            <w:hideMark/>
          </w:tcPr>
          <w:p w14:paraId="3BC9DD5F" w14:textId="77777777" w:rsidR="00F31354" w:rsidRPr="00F31354" w:rsidRDefault="00F31354" w:rsidP="00F31354">
            <w:r w:rsidRPr="00F31354">
              <w:t>12.20941</w:t>
            </w:r>
          </w:p>
        </w:tc>
        <w:tc>
          <w:tcPr>
            <w:tcW w:w="960" w:type="dxa"/>
            <w:noWrap/>
            <w:hideMark/>
          </w:tcPr>
          <w:p w14:paraId="4A3E56F5" w14:textId="77777777" w:rsidR="00F31354" w:rsidRPr="00F31354" w:rsidRDefault="00F31354" w:rsidP="00F31354">
            <w:r w:rsidRPr="00F31354">
              <w:t>12.67938</w:t>
            </w:r>
          </w:p>
        </w:tc>
        <w:tc>
          <w:tcPr>
            <w:tcW w:w="960" w:type="dxa"/>
            <w:noWrap/>
            <w:hideMark/>
          </w:tcPr>
          <w:p w14:paraId="549ADFDA" w14:textId="77777777" w:rsidR="00F31354" w:rsidRPr="00F31354" w:rsidRDefault="00F31354" w:rsidP="00F31354">
            <w:r w:rsidRPr="00F31354">
              <w:t>6.607406</w:t>
            </w:r>
          </w:p>
        </w:tc>
        <w:tc>
          <w:tcPr>
            <w:tcW w:w="960" w:type="dxa"/>
            <w:noWrap/>
            <w:hideMark/>
          </w:tcPr>
          <w:p w14:paraId="548A88C8" w14:textId="77777777" w:rsidR="00F31354" w:rsidRPr="00F31354" w:rsidRDefault="00F31354" w:rsidP="00F31354">
            <w:r w:rsidRPr="00F31354">
              <w:t>9.604431</w:t>
            </w:r>
          </w:p>
        </w:tc>
        <w:tc>
          <w:tcPr>
            <w:tcW w:w="960" w:type="dxa"/>
            <w:noWrap/>
            <w:hideMark/>
          </w:tcPr>
          <w:p w14:paraId="61AE51A5" w14:textId="77777777" w:rsidR="00F31354" w:rsidRPr="00F31354" w:rsidRDefault="00F31354" w:rsidP="00F31354">
            <w:r w:rsidRPr="00F31354">
              <w:t>13.19285</w:t>
            </w:r>
          </w:p>
        </w:tc>
        <w:tc>
          <w:tcPr>
            <w:tcW w:w="960" w:type="dxa"/>
            <w:noWrap/>
            <w:hideMark/>
          </w:tcPr>
          <w:p w14:paraId="777F23D8" w14:textId="77777777" w:rsidR="00F31354" w:rsidRPr="00F31354" w:rsidRDefault="00F31354" w:rsidP="00F31354">
            <w:r w:rsidRPr="00F31354">
              <w:t>19.13669</w:t>
            </w:r>
          </w:p>
        </w:tc>
        <w:tc>
          <w:tcPr>
            <w:tcW w:w="960" w:type="dxa"/>
            <w:noWrap/>
            <w:hideMark/>
          </w:tcPr>
          <w:p w14:paraId="638F0DCD" w14:textId="77777777" w:rsidR="00F31354" w:rsidRPr="00F31354" w:rsidRDefault="00F31354" w:rsidP="00F31354">
            <w:r w:rsidRPr="00F31354">
              <w:t>20.67505</w:t>
            </w:r>
          </w:p>
        </w:tc>
      </w:tr>
      <w:tr w:rsidR="00F31354" w:rsidRPr="00F31354" w14:paraId="39898BD4" w14:textId="77777777" w:rsidTr="00F31354">
        <w:trPr>
          <w:trHeight w:val="300"/>
        </w:trPr>
        <w:tc>
          <w:tcPr>
            <w:tcW w:w="960" w:type="dxa"/>
            <w:noWrap/>
            <w:hideMark/>
          </w:tcPr>
          <w:p w14:paraId="70A4DE24" w14:textId="77777777" w:rsidR="00F31354" w:rsidRPr="00F31354" w:rsidRDefault="00F31354" w:rsidP="00F31354">
            <w:r w:rsidRPr="00F31354">
              <w:t>6.225488</w:t>
            </w:r>
          </w:p>
        </w:tc>
        <w:tc>
          <w:tcPr>
            <w:tcW w:w="960" w:type="dxa"/>
            <w:noWrap/>
            <w:hideMark/>
          </w:tcPr>
          <w:p w14:paraId="7FEAF673" w14:textId="77777777" w:rsidR="00F31354" w:rsidRPr="00F31354" w:rsidRDefault="00F31354" w:rsidP="00F31354">
            <w:r w:rsidRPr="00F31354">
              <w:t>12.65</w:t>
            </w:r>
          </w:p>
        </w:tc>
        <w:tc>
          <w:tcPr>
            <w:tcW w:w="960" w:type="dxa"/>
            <w:noWrap/>
            <w:hideMark/>
          </w:tcPr>
          <w:p w14:paraId="73FD95C8" w14:textId="77777777" w:rsidR="00F31354" w:rsidRPr="00F31354" w:rsidRDefault="00F31354" w:rsidP="00F31354">
            <w:r w:rsidRPr="00F31354">
              <w:t>14.27846</w:t>
            </w:r>
          </w:p>
        </w:tc>
        <w:tc>
          <w:tcPr>
            <w:tcW w:w="960" w:type="dxa"/>
            <w:noWrap/>
            <w:hideMark/>
          </w:tcPr>
          <w:p w14:paraId="62680B2C" w14:textId="77777777" w:rsidR="00F31354" w:rsidRPr="00F31354" w:rsidRDefault="00F31354" w:rsidP="00F31354">
            <w:r w:rsidRPr="00F31354">
              <w:t>13.37302</w:t>
            </w:r>
          </w:p>
        </w:tc>
        <w:tc>
          <w:tcPr>
            <w:tcW w:w="960" w:type="dxa"/>
            <w:noWrap/>
            <w:hideMark/>
          </w:tcPr>
          <w:p w14:paraId="4C817804" w14:textId="77777777" w:rsidR="00F31354" w:rsidRPr="00F31354" w:rsidRDefault="00F31354" w:rsidP="00F31354">
            <w:r w:rsidRPr="00F31354">
              <w:t>15.50338</w:t>
            </w:r>
          </w:p>
        </w:tc>
        <w:tc>
          <w:tcPr>
            <w:tcW w:w="960" w:type="dxa"/>
            <w:noWrap/>
            <w:hideMark/>
          </w:tcPr>
          <w:p w14:paraId="1DE613E9" w14:textId="77777777" w:rsidR="00F31354" w:rsidRPr="00F31354" w:rsidRDefault="00F31354" w:rsidP="00F31354">
            <w:r w:rsidRPr="00F31354">
              <w:t>11.19911</w:t>
            </w:r>
          </w:p>
        </w:tc>
        <w:tc>
          <w:tcPr>
            <w:tcW w:w="960" w:type="dxa"/>
            <w:noWrap/>
            <w:hideMark/>
          </w:tcPr>
          <w:p w14:paraId="1E969F0C" w14:textId="77777777" w:rsidR="00F31354" w:rsidRPr="00F31354" w:rsidRDefault="00F31354" w:rsidP="00F31354">
            <w:r w:rsidRPr="00F31354">
              <w:t>9.739008</w:t>
            </w:r>
          </w:p>
        </w:tc>
        <w:tc>
          <w:tcPr>
            <w:tcW w:w="960" w:type="dxa"/>
            <w:noWrap/>
            <w:hideMark/>
          </w:tcPr>
          <w:p w14:paraId="13605B31" w14:textId="77777777" w:rsidR="00F31354" w:rsidRPr="00F31354" w:rsidRDefault="00F31354" w:rsidP="00F31354">
            <w:r w:rsidRPr="00F31354">
              <w:t>16.32189</w:t>
            </w:r>
          </w:p>
        </w:tc>
        <w:tc>
          <w:tcPr>
            <w:tcW w:w="960" w:type="dxa"/>
            <w:noWrap/>
            <w:hideMark/>
          </w:tcPr>
          <w:p w14:paraId="72971361" w14:textId="77777777" w:rsidR="00F31354" w:rsidRPr="00F31354" w:rsidRDefault="00F31354" w:rsidP="00F31354">
            <w:r w:rsidRPr="00F31354">
              <w:t>14.79132</w:t>
            </w:r>
          </w:p>
        </w:tc>
        <w:tc>
          <w:tcPr>
            <w:tcW w:w="960" w:type="dxa"/>
            <w:noWrap/>
            <w:hideMark/>
          </w:tcPr>
          <w:p w14:paraId="28CF735D" w14:textId="77777777" w:rsidR="00F31354" w:rsidRPr="00F31354" w:rsidRDefault="00F31354" w:rsidP="00F31354">
            <w:r w:rsidRPr="00F31354">
              <w:t>19.96003</w:t>
            </w:r>
          </w:p>
        </w:tc>
      </w:tr>
      <w:tr w:rsidR="00F31354" w:rsidRPr="00F31354" w14:paraId="20937C2C" w14:textId="77777777" w:rsidTr="00F31354">
        <w:trPr>
          <w:trHeight w:val="300"/>
        </w:trPr>
        <w:tc>
          <w:tcPr>
            <w:tcW w:w="960" w:type="dxa"/>
            <w:noWrap/>
            <w:hideMark/>
          </w:tcPr>
          <w:p w14:paraId="6CC62412" w14:textId="77777777" w:rsidR="00F31354" w:rsidRPr="00F31354" w:rsidRDefault="00F31354" w:rsidP="00F31354">
            <w:pPr>
              <w:rPr>
                <w:b/>
                <w:bCs/>
              </w:rPr>
            </w:pPr>
            <w:r w:rsidRPr="00F31354">
              <w:rPr>
                <w:b/>
                <w:bCs/>
              </w:rPr>
              <w:t>6.690667</w:t>
            </w:r>
          </w:p>
        </w:tc>
        <w:tc>
          <w:tcPr>
            <w:tcW w:w="960" w:type="dxa"/>
            <w:noWrap/>
            <w:hideMark/>
          </w:tcPr>
          <w:p w14:paraId="0862C180" w14:textId="77777777" w:rsidR="00F31354" w:rsidRPr="00F31354" w:rsidRDefault="00F31354" w:rsidP="00F31354">
            <w:pPr>
              <w:rPr>
                <w:b/>
                <w:bCs/>
              </w:rPr>
            </w:pPr>
            <w:r w:rsidRPr="00F31354">
              <w:rPr>
                <w:b/>
                <w:bCs/>
              </w:rPr>
              <w:t>7.982929</w:t>
            </w:r>
          </w:p>
        </w:tc>
        <w:tc>
          <w:tcPr>
            <w:tcW w:w="960" w:type="dxa"/>
            <w:noWrap/>
            <w:hideMark/>
          </w:tcPr>
          <w:p w14:paraId="4FA601D3" w14:textId="77777777" w:rsidR="00F31354" w:rsidRPr="00F31354" w:rsidRDefault="00F31354" w:rsidP="00F31354">
            <w:pPr>
              <w:rPr>
                <w:b/>
                <w:bCs/>
              </w:rPr>
            </w:pPr>
            <w:r w:rsidRPr="00F31354">
              <w:rPr>
                <w:b/>
                <w:bCs/>
              </w:rPr>
              <w:t>11.60742</w:t>
            </w:r>
          </w:p>
        </w:tc>
        <w:tc>
          <w:tcPr>
            <w:tcW w:w="960" w:type="dxa"/>
            <w:noWrap/>
            <w:hideMark/>
          </w:tcPr>
          <w:p w14:paraId="2EA0C994" w14:textId="77777777" w:rsidR="00F31354" w:rsidRPr="00F31354" w:rsidRDefault="00F31354" w:rsidP="00F31354">
            <w:pPr>
              <w:rPr>
                <w:b/>
                <w:bCs/>
              </w:rPr>
            </w:pPr>
            <w:r w:rsidRPr="00F31354">
              <w:rPr>
                <w:b/>
                <w:bCs/>
              </w:rPr>
              <w:t>12.31632</w:t>
            </w:r>
          </w:p>
        </w:tc>
        <w:tc>
          <w:tcPr>
            <w:tcW w:w="960" w:type="dxa"/>
            <w:noWrap/>
            <w:hideMark/>
          </w:tcPr>
          <w:p w14:paraId="69620902" w14:textId="77777777" w:rsidR="00F31354" w:rsidRPr="00F31354" w:rsidRDefault="00F31354" w:rsidP="00F31354">
            <w:pPr>
              <w:rPr>
                <w:b/>
                <w:bCs/>
              </w:rPr>
            </w:pPr>
            <w:r w:rsidRPr="00F31354">
              <w:rPr>
                <w:b/>
                <w:bCs/>
              </w:rPr>
              <w:t>14.21037</w:t>
            </w:r>
          </w:p>
        </w:tc>
        <w:tc>
          <w:tcPr>
            <w:tcW w:w="960" w:type="dxa"/>
            <w:noWrap/>
            <w:hideMark/>
          </w:tcPr>
          <w:p w14:paraId="71006E2F" w14:textId="77777777" w:rsidR="00F31354" w:rsidRPr="00F31354" w:rsidRDefault="00F31354" w:rsidP="00F31354">
            <w:pPr>
              <w:rPr>
                <w:b/>
                <w:bCs/>
              </w:rPr>
            </w:pPr>
            <w:r w:rsidRPr="00F31354">
              <w:rPr>
                <w:b/>
                <w:bCs/>
              </w:rPr>
              <w:t>7.849731</w:t>
            </w:r>
          </w:p>
        </w:tc>
        <w:tc>
          <w:tcPr>
            <w:tcW w:w="960" w:type="dxa"/>
            <w:noWrap/>
            <w:hideMark/>
          </w:tcPr>
          <w:p w14:paraId="389006D2" w14:textId="77777777" w:rsidR="00F31354" w:rsidRPr="00F31354" w:rsidRDefault="00F31354" w:rsidP="00F31354">
            <w:pPr>
              <w:rPr>
                <w:b/>
                <w:bCs/>
              </w:rPr>
            </w:pPr>
            <w:r w:rsidRPr="00F31354">
              <w:rPr>
                <w:b/>
                <w:bCs/>
              </w:rPr>
              <w:t>9.145643</w:t>
            </w:r>
          </w:p>
        </w:tc>
        <w:tc>
          <w:tcPr>
            <w:tcW w:w="960" w:type="dxa"/>
            <w:noWrap/>
            <w:hideMark/>
          </w:tcPr>
          <w:p w14:paraId="086288F9" w14:textId="77777777" w:rsidR="00F31354" w:rsidRPr="00F31354" w:rsidRDefault="00F31354" w:rsidP="00F31354">
            <w:pPr>
              <w:rPr>
                <w:b/>
                <w:bCs/>
              </w:rPr>
            </w:pPr>
            <w:r w:rsidRPr="00F31354">
              <w:rPr>
                <w:b/>
                <w:bCs/>
              </w:rPr>
              <w:t>11.23588</w:t>
            </w:r>
          </w:p>
        </w:tc>
        <w:tc>
          <w:tcPr>
            <w:tcW w:w="960" w:type="dxa"/>
            <w:noWrap/>
            <w:hideMark/>
          </w:tcPr>
          <w:p w14:paraId="472D7466" w14:textId="77777777" w:rsidR="00F31354" w:rsidRPr="00F31354" w:rsidRDefault="00F31354" w:rsidP="00F31354">
            <w:pPr>
              <w:rPr>
                <w:b/>
                <w:bCs/>
              </w:rPr>
            </w:pPr>
            <w:r w:rsidRPr="00F31354">
              <w:rPr>
                <w:b/>
                <w:bCs/>
              </w:rPr>
              <w:t>12.71907</w:t>
            </w:r>
          </w:p>
        </w:tc>
        <w:tc>
          <w:tcPr>
            <w:tcW w:w="960" w:type="dxa"/>
            <w:noWrap/>
            <w:hideMark/>
          </w:tcPr>
          <w:p w14:paraId="35D752E2" w14:textId="77777777" w:rsidR="00F31354" w:rsidRPr="00F31354" w:rsidRDefault="00F31354" w:rsidP="00F31354">
            <w:pPr>
              <w:rPr>
                <w:b/>
                <w:bCs/>
              </w:rPr>
            </w:pPr>
            <w:r w:rsidRPr="00F31354">
              <w:rPr>
                <w:b/>
                <w:bCs/>
              </w:rPr>
              <w:t>15.47066</w:t>
            </w:r>
          </w:p>
        </w:tc>
      </w:tr>
    </w:tbl>
    <w:p w14:paraId="4818A81A" w14:textId="410C8868" w:rsidR="00F31354" w:rsidRDefault="00F31354" w:rsidP="00DD05AD"/>
    <w:p w14:paraId="18D9DE4B" w14:textId="23F9C89C" w:rsidR="00F31354" w:rsidRDefault="00F31354" w:rsidP="00DD05AD">
      <w:r>
        <w:t>6</w:t>
      </w:r>
      <w:r w:rsidRPr="00F31354">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F31354" w:rsidRPr="00F31354" w14:paraId="41D303C4" w14:textId="77777777" w:rsidTr="00F31354">
        <w:trPr>
          <w:trHeight w:val="300"/>
        </w:trPr>
        <w:tc>
          <w:tcPr>
            <w:tcW w:w="960" w:type="dxa"/>
            <w:noWrap/>
            <w:hideMark/>
          </w:tcPr>
          <w:p w14:paraId="6234A2D4" w14:textId="77777777" w:rsidR="00F31354" w:rsidRPr="00F31354" w:rsidRDefault="00F31354" w:rsidP="00F31354">
            <w:r w:rsidRPr="00F31354">
              <w:t>Tx01</w:t>
            </w:r>
          </w:p>
        </w:tc>
        <w:tc>
          <w:tcPr>
            <w:tcW w:w="960" w:type="dxa"/>
            <w:noWrap/>
            <w:hideMark/>
          </w:tcPr>
          <w:p w14:paraId="18578B24" w14:textId="77777777" w:rsidR="00F31354" w:rsidRPr="00F31354" w:rsidRDefault="00F31354" w:rsidP="00F31354">
            <w:r w:rsidRPr="00F31354">
              <w:t>Tx02</w:t>
            </w:r>
          </w:p>
        </w:tc>
        <w:tc>
          <w:tcPr>
            <w:tcW w:w="960" w:type="dxa"/>
            <w:noWrap/>
            <w:hideMark/>
          </w:tcPr>
          <w:p w14:paraId="71819BAC" w14:textId="77777777" w:rsidR="00F31354" w:rsidRPr="00F31354" w:rsidRDefault="00F31354" w:rsidP="00F31354">
            <w:r w:rsidRPr="00F31354">
              <w:t>Tx03</w:t>
            </w:r>
          </w:p>
        </w:tc>
        <w:tc>
          <w:tcPr>
            <w:tcW w:w="960" w:type="dxa"/>
            <w:noWrap/>
            <w:hideMark/>
          </w:tcPr>
          <w:p w14:paraId="143E0D26" w14:textId="77777777" w:rsidR="00F31354" w:rsidRPr="00F31354" w:rsidRDefault="00F31354" w:rsidP="00F31354">
            <w:r w:rsidRPr="00F31354">
              <w:t>Tx04</w:t>
            </w:r>
          </w:p>
        </w:tc>
        <w:tc>
          <w:tcPr>
            <w:tcW w:w="960" w:type="dxa"/>
            <w:noWrap/>
            <w:hideMark/>
          </w:tcPr>
          <w:p w14:paraId="2B8B216E" w14:textId="77777777" w:rsidR="00F31354" w:rsidRPr="00F31354" w:rsidRDefault="00F31354" w:rsidP="00F31354">
            <w:r w:rsidRPr="00F31354">
              <w:t>Tx05</w:t>
            </w:r>
          </w:p>
        </w:tc>
        <w:tc>
          <w:tcPr>
            <w:tcW w:w="960" w:type="dxa"/>
            <w:noWrap/>
            <w:hideMark/>
          </w:tcPr>
          <w:p w14:paraId="138E3C66" w14:textId="77777777" w:rsidR="00F31354" w:rsidRPr="00F31354" w:rsidRDefault="00F31354" w:rsidP="00F31354">
            <w:r w:rsidRPr="00F31354">
              <w:t>Tx06</w:t>
            </w:r>
          </w:p>
        </w:tc>
        <w:tc>
          <w:tcPr>
            <w:tcW w:w="960" w:type="dxa"/>
            <w:noWrap/>
            <w:hideMark/>
          </w:tcPr>
          <w:p w14:paraId="52AFDAD0" w14:textId="77777777" w:rsidR="00F31354" w:rsidRPr="00F31354" w:rsidRDefault="00F31354" w:rsidP="00F31354">
            <w:r w:rsidRPr="00F31354">
              <w:t>Tx07</w:t>
            </w:r>
          </w:p>
        </w:tc>
        <w:tc>
          <w:tcPr>
            <w:tcW w:w="960" w:type="dxa"/>
            <w:noWrap/>
            <w:hideMark/>
          </w:tcPr>
          <w:p w14:paraId="3F6A3B86" w14:textId="77777777" w:rsidR="00F31354" w:rsidRPr="00F31354" w:rsidRDefault="00F31354" w:rsidP="00F31354">
            <w:r w:rsidRPr="00F31354">
              <w:t>Tx08</w:t>
            </w:r>
          </w:p>
        </w:tc>
        <w:tc>
          <w:tcPr>
            <w:tcW w:w="960" w:type="dxa"/>
            <w:noWrap/>
            <w:hideMark/>
          </w:tcPr>
          <w:p w14:paraId="697A54FA" w14:textId="77777777" w:rsidR="00F31354" w:rsidRPr="00F31354" w:rsidRDefault="00F31354" w:rsidP="00F31354">
            <w:r w:rsidRPr="00F31354">
              <w:t>Tx09</w:t>
            </w:r>
          </w:p>
        </w:tc>
        <w:tc>
          <w:tcPr>
            <w:tcW w:w="960" w:type="dxa"/>
            <w:noWrap/>
            <w:hideMark/>
          </w:tcPr>
          <w:p w14:paraId="151AD7BC" w14:textId="77777777" w:rsidR="00F31354" w:rsidRPr="00F31354" w:rsidRDefault="00F31354" w:rsidP="00F31354">
            <w:r w:rsidRPr="00F31354">
              <w:t>Tx10</w:t>
            </w:r>
          </w:p>
        </w:tc>
      </w:tr>
      <w:tr w:rsidR="00F31354" w:rsidRPr="00F31354" w14:paraId="40892211" w14:textId="77777777" w:rsidTr="00F31354">
        <w:trPr>
          <w:trHeight w:val="300"/>
        </w:trPr>
        <w:tc>
          <w:tcPr>
            <w:tcW w:w="960" w:type="dxa"/>
            <w:noWrap/>
            <w:hideMark/>
          </w:tcPr>
          <w:p w14:paraId="57444015" w14:textId="77777777" w:rsidR="00F31354" w:rsidRPr="00F31354" w:rsidRDefault="00F31354" w:rsidP="00F31354">
            <w:r w:rsidRPr="00F31354">
              <w:t>8.978062</w:t>
            </w:r>
          </w:p>
        </w:tc>
        <w:tc>
          <w:tcPr>
            <w:tcW w:w="960" w:type="dxa"/>
            <w:noWrap/>
            <w:hideMark/>
          </w:tcPr>
          <w:p w14:paraId="705B4336" w14:textId="77777777" w:rsidR="00F31354" w:rsidRPr="00F31354" w:rsidRDefault="00F31354" w:rsidP="00F31354">
            <w:r w:rsidRPr="00F31354">
              <w:t>6.604549</w:t>
            </w:r>
          </w:p>
        </w:tc>
        <w:tc>
          <w:tcPr>
            <w:tcW w:w="960" w:type="dxa"/>
            <w:noWrap/>
            <w:hideMark/>
          </w:tcPr>
          <w:p w14:paraId="782E69CC" w14:textId="77777777" w:rsidR="00F31354" w:rsidRPr="00F31354" w:rsidRDefault="00F31354" w:rsidP="00F31354">
            <w:r w:rsidRPr="00F31354">
              <w:t>12.10357</w:t>
            </w:r>
          </w:p>
        </w:tc>
        <w:tc>
          <w:tcPr>
            <w:tcW w:w="960" w:type="dxa"/>
            <w:noWrap/>
            <w:hideMark/>
          </w:tcPr>
          <w:p w14:paraId="279DA8A1" w14:textId="77777777" w:rsidR="00F31354" w:rsidRPr="00F31354" w:rsidRDefault="00F31354" w:rsidP="00F31354">
            <w:r w:rsidRPr="00F31354">
              <w:t>11.65096</w:t>
            </w:r>
          </w:p>
        </w:tc>
        <w:tc>
          <w:tcPr>
            <w:tcW w:w="960" w:type="dxa"/>
            <w:noWrap/>
            <w:hideMark/>
          </w:tcPr>
          <w:p w14:paraId="665AE328" w14:textId="77777777" w:rsidR="00F31354" w:rsidRPr="00F31354" w:rsidRDefault="00F31354" w:rsidP="00F31354">
            <w:r w:rsidRPr="00F31354">
              <w:t>13.19132</w:t>
            </w:r>
          </w:p>
        </w:tc>
        <w:tc>
          <w:tcPr>
            <w:tcW w:w="960" w:type="dxa"/>
            <w:noWrap/>
            <w:hideMark/>
          </w:tcPr>
          <w:p w14:paraId="47C957FD" w14:textId="77777777" w:rsidR="00F31354" w:rsidRPr="00F31354" w:rsidRDefault="00F31354" w:rsidP="00F31354">
            <w:r w:rsidRPr="00F31354">
              <w:t>9.138902</w:t>
            </w:r>
          </w:p>
        </w:tc>
        <w:tc>
          <w:tcPr>
            <w:tcW w:w="960" w:type="dxa"/>
            <w:noWrap/>
            <w:hideMark/>
          </w:tcPr>
          <w:p w14:paraId="12415250" w14:textId="77777777" w:rsidR="00F31354" w:rsidRPr="00F31354" w:rsidRDefault="00F31354" w:rsidP="00F31354">
            <w:r w:rsidRPr="00F31354">
              <w:t>4.931511</w:t>
            </w:r>
          </w:p>
        </w:tc>
        <w:tc>
          <w:tcPr>
            <w:tcW w:w="960" w:type="dxa"/>
            <w:noWrap/>
            <w:hideMark/>
          </w:tcPr>
          <w:p w14:paraId="6EFF92E3" w14:textId="77777777" w:rsidR="00F31354" w:rsidRPr="00F31354" w:rsidRDefault="00F31354" w:rsidP="00F31354">
            <w:r w:rsidRPr="00F31354">
              <w:t>9.211206</w:t>
            </w:r>
          </w:p>
        </w:tc>
        <w:tc>
          <w:tcPr>
            <w:tcW w:w="960" w:type="dxa"/>
            <w:noWrap/>
            <w:hideMark/>
          </w:tcPr>
          <w:p w14:paraId="5DB307C6" w14:textId="77777777" w:rsidR="00F31354" w:rsidRPr="00F31354" w:rsidRDefault="00F31354" w:rsidP="00F31354">
            <w:r w:rsidRPr="00F31354">
              <w:t>10.59672</w:t>
            </w:r>
          </w:p>
        </w:tc>
        <w:tc>
          <w:tcPr>
            <w:tcW w:w="960" w:type="dxa"/>
            <w:noWrap/>
            <w:hideMark/>
          </w:tcPr>
          <w:p w14:paraId="383E13C4" w14:textId="77777777" w:rsidR="00F31354" w:rsidRPr="00F31354" w:rsidRDefault="00F31354" w:rsidP="00F31354">
            <w:r w:rsidRPr="00F31354">
              <w:t>14.16843</w:t>
            </w:r>
          </w:p>
        </w:tc>
      </w:tr>
      <w:tr w:rsidR="00F31354" w:rsidRPr="00F31354" w14:paraId="3840AD37" w14:textId="77777777" w:rsidTr="00F31354">
        <w:trPr>
          <w:trHeight w:val="300"/>
        </w:trPr>
        <w:tc>
          <w:tcPr>
            <w:tcW w:w="960" w:type="dxa"/>
            <w:noWrap/>
            <w:hideMark/>
          </w:tcPr>
          <w:p w14:paraId="67ECB42D" w14:textId="77777777" w:rsidR="00F31354" w:rsidRPr="00F31354" w:rsidRDefault="00F31354" w:rsidP="00F31354">
            <w:r w:rsidRPr="00F31354">
              <w:t>5.24665</w:t>
            </w:r>
          </w:p>
        </w:tc>
        <w:tc>
          <w:tcPr>
            <w:tcW w:w="960" w:type="dxa"/>
            <w:noWrap/>
            <w:hideMark/>
          </w:tcPr>
          <w:p w14:paraId="7EC8FF8E" w14:textId="77777777" w:rsidR="00F31354" w:rsidRPr="00F31354" w:rsidRDefault="00F31354" w:rsidP="00F31354">
            <w:r w:rsidRPr="00F31354">
              <w:t>10.19638</w:t>
            </w:r>
          </w:p>
        </w:tc>
        <w:tc>
          <w:tcPr>
            <w:tcW w:w="960" w:type="dxa"/>
            <w:noWrap/>
            <w:hideMark/>
          </w:tcPr>
          <w:p w14:paraId="0000E94B" w14:textId="77777777" w:rsidR="00F31354" w:rsidRPr="00F31354" w:rsidRDefault="00F31354" w:rsidP="00F31354">
            <w:r w:rsidRPr="00F31354">
              <w:t>10.68379</w:t>
            </w:r>
          </w:p>
        </w:tc>
        <w:tc>
          <w:tcPr>
            <w:tcW w:w="960" w:type="dxa"/>
            <w:noWrap/>
            <w:hideMark/>
          </w:tcPr>
          <w:p w14:paraId="3E029BB7" w14:textId="77777777" w:rsidR="00F31354" w:rsidRPr="00F31354" w:rsidRDefault="00F31354" w:rsidP="00F31354">
            <w:r w:rsidRPr="00F31354">
              <w:t>11.45262</w:t>
            </w:r>
          </w:p>
        </w:tc>
        <w:tc>
          <w:tcPr>
            <w:tcW w:w="960" w:type="dxa"/>
            <w:noWrap/>
            <w:hideMark/>
          </w:tcPr>
          <w:p w14:paraId="051CA18A" w14:textId="77777777" w:rsidR="00F31354" w:rsidRPr="00F31354" w:rsidRDefault="00F31354" w:rsidP="00F31354">
            <w:r w:rsidRPr="00F31354">
              <w:t>13.83881</w:t>
            </w:r>
          </w:p>
        </w:tc>
        <w:tc>
          <w:tcPr>
            <w:tcW w:w="960" w:type="dxa"/>
            <w:noWrap/>
            <w:hideMark/>
          </w:tcPr>
          <w:p w14:paraId="366DD52B" w14:textId="77777777" w:rsidR="00F31354" w:rsidRPr="00F31354" w:rsidRDefault="00F31354" w:rsidP="00F31354">
            <w:r w:rsidRPr="00F31354">
              <w:t>4.434735</w:t>
            </w:r>
          </w:p>
        </w:tc>
        <w:tc>
          <w:tcPr>
            <w:tcW w:w="960" w:type="dxa"/>
            <w:noWrap/>
            <w:hideMark/>
          </w:tcPr>
          <w:p w14:paraId="2E97A8A4" w14:textId="77777777" w:rsidR="00F31354" w:rsidRPr="00F31354" w:rsidRDefault="00F31354" w:rsidP="00F31354">
            <w:r w:rsidRPr="00F31354">
              <w:t>7.29118</w:t>
            </w:r>
          </w:p>
        </w:tc>
        <w:tc>
          <w:tcPr>
            <w:tcW w:w="960" w:type="dxa"/>
            <w:noWrap/>
            <w:hideMark/>
          </w:tcPr>
          <w:p w14:paraId="0B2D6323" w14:textId="77777777" w:rsidR="00F31354" w:rsidRPr="00F31354" w:rsidRDefault="00F31354" w:rsidP="00F31354">
            <w:r w:rsidRPr="00F31354">
              <w:t>8.772939</w:t>
            </w:r>
          </w:p>
        </w:tc>
        <w:tc>
          <w:tcPr>
            <w:tcW w:w="960" w:type="dxa"/>
            <w:noWrap/>
            <w:hideMark/>
          </w:tcPr>
          <w:p w14:paraId="6740FB19" w14:textId="77777777" w:rsidR="00F31354" w:rsidRPr="00F31354" w:rsidRDefault="00F31354" w:rsidP="00F31354">
            <w:r w:rsidRPr="00F31354">
              <w:t>13.62673</w:t>
            </w:r>
          </w:p>
        </w:tc>
        <w:tc>
          <w:tcPr>
            <w:tcW w:w="960" w:type="dxa"/>
            <w:noWrap/>
            <w:hideMark/>
          </w:tcPr>
          <w:p w14:paraId="42EDCF90" w14:textId="77777777" w:rsidR="00F31354" w:rsidRPr="00F31354" w:rsidRDefault="00F31354" w:rsidP="00F31354">
            <w:r w:rsidRPr="00F31354">
              <w:t>12.97278</w:t>
            </w:r>
          </w:p>
        </w:tc>
      </w:tr>
      <w:tr w:rsidR="00F31354" w:rsidRPr="00F31354" w14:paraId="612BF711" w14:textId="77777777" w:rsidTr="00F31354">
        <w:trPr>
          <w:trHeight w:val="300"/>
        </w:trPr>
        <w:tc>
          <w:tcPr>
            <w:tcW w:w="960" w:type="dxa"/>
            <w:noWrap/>
            <w:hideMark/>
          </w:tcPr>
          <w:p w14:paraId="2441F205" w14:textId="77777777" w:rsidR="00F31354" w:rsidRPr="00F31354" w:rsidRDefault="00F31354" w:rsidP="00F31354">
            <w:r w:rsidRPr="00F31354">
              <w:t>8.161263</w:t>
            </w:r>
          </w:p>
        </w:tc>
        <w:tc>
          <w:tcPr>
            <w:tcW w:w="960" w:type="dxa"/>
            <w:noWrap/>
            <w:hideMark/>
          </w:tcPr>
          <w:p w14:paraId="10EE77E5" w14:textId="77777777" w:rsidR="00F31354" w:rsidRPr="00F31354" w:rsidRDefault="00F31354" w:rsidP="00F31354">
            <w:r w:rsidRPr="00F31354">
              <w:t>5.409197</w:t>
            </w:r>
          </w:p>
        </w:tc>
        <w:tc>
          <w:tcPr>
            <w:tcW w:w="960" w:type="dxa"/>
            <w:noWrap/>
            <w:hideMark/>
          </w:tcPr>
          <w:p w14:paraId="277A4A02" w14:textId="77777777" w:rsidR="00F31354" w:rsidRPr="00F31354" w:rsidRDefault="00F31354" w:rsidP="00F31354">
            <w:r w:rsidRPr="00F31354">
              <w:t>15.89437</w:t>
            </w:r>
          </w:p>
        </w:tc>
        <w:tc>
          <w:tcPr>
            <w:tcW w:w="960" w:type="dxa"/>
            <w:noWrap/>
            <w:hideMark/>
          </w:tcPr>
          <w:p w14:paraId="197602F3" w14:textId="77777777" w:rsidR="00F31354" w:rsidRPr="00F31354" w:rsidRDefault="00F31354" w:rsidP="00F31354">
            <w:r w:rsidRPr="00F31354">
              <w:t>12.65568</w:t>
            </w:r>
          </w:p>
        </w:tc>
        <w:tc>
          <w:tcPr>
            <w:tcW w:w="960" w:type="dxa"/>
            <w:noWrap/>
            <w:hideMark/>
          </w:tcPr>
          <w:p w14:paraId="5F5BDE0C" w14:textId="77777777" w:rsidR="00F31354" w:rsidRPr="00F31354" w:rsidRDefault="00F31354" w:rsidP="00F31354">
            <w:r w:rsidRPr="00F31354">
              <w:t>16.89109</w:t>
            </w:r>
          </w:p>
        </w:tc>
        <w:tc>
          <w:tcPr>
            <w:tcW w:w="960" w:type="dxa"/>
            <w:noWrap/>
            <w:hideMark/>
          </w:tcPr>
          <w:p w14:paraId="62624DEC" w14:textId="77777777" w:rsidR="00F31354" w:rsidRPr="00F31354" w:rsidRDefault="00F31354" w:rsidP="00F31354">
            <w:r w:rsidRPr="00F31354">
              <w:t>9.519113</w:t>
            </w:r>
          </w:p>
        </w:tc>
        <w:tc>
          <w:tcPr>
            <w:tcW w:w="960" w:type="dxa"/>
            <w:noWrap/>
            <w:hideMark/>
          </w:tcPr>
          <w:p w14:paraId="70542F39" w14:textId="77777777" w:rsidR="00F31354" w:rsidRPr="00F31354" w:rsidRDefault="00F31354" w:rsidP="00F31354">
            <w:r w:rsidRPr="00F31354">
              <w:t>9.242412</w:t>
            </w:r>
          </w:p>
        </w:tc>
        <w:tc>
          <w:tcPr>
            <w:tcW w:w="960" w:type="dxa"/>
            <w:noWrap/>
            <w:hideMark/>
          </w:tcPr>
          <w:p w14:paraId="68A48B66" w14:textId="77777777" w:rsidR="00F31354" w:rsidRPr="00F31354" w:rsidRDefault="00F31354" w:rsidP="00F31354">
            <w:r w:rsidRPr="00F31354">
              <w:t>9.906979</w:t>
            </w:r>
          </w:p>
        </w:tc>
        <w:tc>
          <w:tcPr>
            <w:tcW w:w="960" w:type="dxa"/>
            <w:noWrap/>
            <w:hideMark/>
          </w:tcPr>
          <w:p w14:paraId="0B84C543" w14:textId="77777777" w:rsidR="00F31354" w:rsidRPr="00F31354" w:rsidRDefault="00F31354" w:rsidP="00F31354">
            <w:r w:rsidRPr="00F31354">
              <w:t>11.17032</w:t>
            </w:r>
          </w:p>
        </w:tc>
        <w:tc>
          <w:tcPr>
            <w:tcW w:w="960" w:type="dxa"/>
            <w:noWrap/>
            <w:hideMark/>
          </w:tcPr>
          <w:p w14:paraId="7F9062D1" w14:textId="77777777" w:rsidR="00F31354" w:rsidRPr="00F31354" w:rsidRDefault="00F31354" w:rsidP="00F31354">
            <w:r w:rsidRPr="00F31354">
              <w:t>18.33366</w:t>
            </w:r>
          </w:p>
        </w:tc>
      </w:tr>
      <w:tr w:rsidR="00F31354" w:rsidRPr="00F31354" w14:paraId="011A9074" w14:textId="77777777" w:rsidTr="00F31354">
        <w:trPr>
          <w:trHeight w:val="300"/>
        </w:trPr>
        <w:tc>
          <w:tcPr>
            <w:tcW w:w="960" w:type="dxa"/>
            <w:noWrap/>
            <w:hideMark/>
          </w:tcPr>
          <w:p w14:paraId="6EB22CDA" w14:textId="77777777" w:rsidR="00F31354" w:rsidRPr="00F31354" w:rsidRDefault="00F31354" w:rsidP="00F31354">
            <w:r w:rsidRPr="00F31354">
              <w:t>10.50962</w:t>
            </w:r>
          </w:p>
        </w:tc>
        <w:tc>
          <w:tcPr>
            <w:tcW w:w="960" w:type="dxa"/>
            <w:noWrap/>
            <w:hideMark/>
          </w:tcPr>
          <w:p w14:paraId="446F93B1" w14:textId="77777777" w:rsidR="00F31354" w:rsidRPr="00F31354" w:rsidRDefault="00F31354" w:rsidP="00F31354">
            <w:r w:rsidRPr="00F31354">
              <w:t>8.736187</w:t>
            </w:r>
          </w:p>
        </w:tc>
        <w:tc>
          <w:tcPr>
            <w:tcW w:w="960" w:type="dxa"/>
            <w:noWrap/>
            <w:hideMark/>
          </w:tcPr>
          <w:p w14:paraId="0781C7BE" w14:textId="77777777" w:rsidR="00F31354" w:rsidRPr="00F31354" w:rsidRDefault="00F31354" w:rsidP="00F31354">
            <w:r w:rsidRPr="00F31354">
              <w:t>8.322978</w:t>
            </w:r>
          </w:p>
        </w:tc>
        <w:tc>
          <w:tcPr>
            <w:tcW w:w="960" w:type="dxa"/>
            <w:noWrap/>
            <w:hideMark/>
          </w:tcPr>
          <w:p w14:paraId="18D880B8" w14:textId="77777777" w:rsidR="00F31354" w:rsidRPr="00F31354" w:rsidRDefault="00F31354" w:rsidP="00F31354">
            <w:r w:rsidRPr="00F31354">
              <w:t>13.28921</w:t>
            </w:r>
          </w:p>
        </w:tc>
        <w:tc>
          <w:tcPr>
            <w:tcW w:w="960" w:type="dxa"/>
            <w:noWrap/>
            <w:hideMark/>
          </w:tcPr>
          <w:p w14:paraId="44CECB44" w14:textId="77777777" w:rsidR="00F31354" w:rsidRPr="00F31354" w:rsidRDefault="00F31354" w:rsidP="00F31354">
            <w:r w:rsidRPr="00F31354">
              <w:t>15.1277</w:t>
            </w:r>
          </w:p>
        </w:tc>
        <w:tc>
          <w:tcPr>
            <w:tcW w:w="960" w:type="dxa"/>
            <w:noWrap/>
            <w:hideMark/>
          </w:tcPr>
          <w:p w14:paraId="4C58C0ED" w14:textId="77777777" w:rsidR="00F31354" w:rsidRPr="00F31354" w:rsidRDefault="00F31354" w:rsidP="00F31354">
            <w:r w:rsidRPr="00F31354">
              <w:t>6.175188</w:t>
            </w:r>
          </w:p>
        </w:tc>
        <w:tc>
          <w:tcPr>
            <w:tcW w:w="960" w:type="dxa"/>
            <w:noWrap/>
            <w:hideMark/>
          </w:tcPr>
          <w:p w14:paraId="03EE1A0B" w14:textId="77777777" w:rsidR="00F31354" w:rsidRPr="00F31354" w:rsidRDefault="00F31354" w:rsidP="00F31354">
            <w:r w:rsidRPr="00F31354">
              <w:t>6.93353</w:t>
            </w:r>
          </w:p>
        </w:tc>
        <w:tc>
          <w:tcPr>
            <w:tcW w:w="960" w:type="dxa"/>
            <w:noWrap/>
            <w:hideMark/>
          </w:tcPr>
          <w:p w14:paraId="6069D895" w14:textId="77777777" w:rsidR="00F31354" w:rsidRPr="00F31354" w:rsidRDefault="00F31354" w:rsidP="00F31354">
            <w:r w:rsidRPr="00F31354">
              <w:t>12.84716</w:t>
            </w:r>
          </w:p>
        </w:tc>
        <w:tc>
          <w:tcPr>
            <w:tcW w:w="960" w:type="dxa"/>
            <w:noWrap/>
            <w:hideMark/>
          </w:tcPr>
          <w:p w14:paraId="57A6BBFF" w14:textId="77777777" w:rsidR="00F31354" w:rsidRPr="00F31354" w:rsidRDefault="00F31354" w:rsidP="00F31354">
            <w:r w:rsidRPr="00F31354">
              <w:t>12.29617</w:t>
            </w:r>
          </w:p>
        </w:tc>
        <w:tc>
          <w:tcPr>
            <w:tcW w:w="960" w:type="dxa"/>
            <w:noWrap/>
            <w:hideMark/>
          </w:tcPr>
          <w:p w14:paraId="328706BF" w14:textId="77777777" w:rsidR="00F31354" w:rsidRPr="00F31354" w:rsidRDefault="00F31354" w:rsidP="00F31354">
            <w:r w:rsidRPr="00F31354">
              <w:t>13.45872</w:t>
            </w:r>
          </w:p>
        </w:tc>
      </w:tr>
      <w:tr w:rsidR="00F31354" w:rsidRPr="00F31354" w14:paraId="304E12BB" w14:textId="77777777" w:rsidTr="00F31354">
        <w:trPr>
          <w:trHeight w:val="300"/>
        </w:trPr>
        <w:tc>
          <w:tcPr>
            <w:tcW w:w="960" w:type="dxa"/>
            <w:noWrap/>
            <w:hideMark/>
          </w:tcPr>
          <w:p w14:paraId="7324550E" w14:textId="77777777" w:rsidR="00F31354" w:rsidRPr="00F31354" w:rsidRDefault="00F31354" w:rsidP="00F31354">
            <w:r w:rsidRPr="00F31354">
              <w:t>6.756143</w:t>
            </w:r>
          </w:p>
        </w:tc>
        <w:tc>
          <w:tcPr>
            <w:tcW w:w="960" w:type="dxa"/>
            <w:noWrap/>
            <w:hideMark/>
          </w:tcPr>
          <w:p w14:paraId="53DFECA7" w14:textId="77777777" w:rsidR="00F31354" w:rsidRPr="00F31354" w:rsidRDefault="00F31354" w:rsidP="00F31354">
            <w:r w:rsidRPr="00F31354">
              <w:t>6.723965</w:t>
            </w:r>
          </w:p>
        </w:tc>
        <w:tc>
          <w:tcPr>
            <w:tcW w:w="960" w:type="dxa"/>
            <w:noWrap/>
            <w:hideMark/>
          </w:tcPr>
          <w:p w14:paraId="50869DB5" w14:textId="77777777" w:rsidR="00F31354" w:rsidRPr="00F31354" w:rsidRDefault="00F31354" w:rsidP="00F31354">
            <w:r w:rsidRPr="00F31354">
              <w:t>12.64883</w:t>
            </w:r>
          </w:p>
        </w:tc>
        <w:tc>
          <w:tcPr>
            <w:tcW w:w="960" w:type="dxa"/>
            <w:noWrap/>
            <w:hideMark/>
          </w:tcPr>
          <w:p w14:paraId="575CF6D4" w14:textId="77777777" w:rsidR="00F31354" w:rsidRPr="00F31354" w:rsidRDefault="00F31354" w:rsidP="00F31354">
            <w:r w:rsidRPr="00F31354">
              <w:t>11.75979</w:t>
            </w:r>
          </w:p>
        </w:tc>
        <w:tc>
          <w:tcPr>
            <w:tcW w:w="960" w:type="dxa"/>
            <w:noWrap/>
            <w:hideMark/>
          </w:tcPr>
          <w:p w14:paraId="24760732" w14:textId="77777777" w:rsidR="00F31354" w:rsidRPr="00F31354" w:rsidRDefault="00F31354" w:rsidP="00F31354">
            <w:r w:rsidRPr="00F31354">
              <w:t>14.37086</w:t>
            </w:r>
          </w:p>
        </w:tc>
        <w:tc>
          <w:tcPr>
            <w:tcW w:w="960" w:type="dxa"/>
            <w:noWrap/>
            <w:hideMark/>
          </w:tcPr>
          <w:p w14:paraId="5EFEDD62" w14:textId="77777777" w:rsidR="00F31354" w:rsidRPr="00F31354" w:rsidRDefault="00F31354" w:rsidP="00F31354">
            <w:r w:rsidRPr="00F31354">
              <w:t>7.117854</w:t>
            </w:r>
          </w:p>
        </w:tc>
        <w:tc>
          <w:tcPr>
            <w:tcW w:w="960" w:type="dxa"/>
            <w:noWrap/>
            <w:hideMark/>
          </w:tcPr>
          <w:p w14:paraId="727FD8BB" w14:textId="77777777" w:rsidR="00F31354" w:rsidRPr="00F31354" w:rsidRDefault="00F31354" w:rsidP="00F31354">
            <w:r w:rsidRPr="00F31354">
              <w:t>9.522575</w:t>
            </w:r>
          </w:p>
        </w:tc>
        <w:tc>
          <w:tcPr>
            <w:tcW w:w="960" w:type="dxa"/>
            <w:noWrap/>
            <w:hideMark/>
          </w:tcPr>
          <w:p w14:paraId="2DAA7FDC" w14:textId="77777777" w:rsidR="00F31354" w:rsidRPr="00F31354" w:rsidRDefault="00F31354" w:rsidP="00F31354">
            <w:r w:rsidRPr="00F31354">
              <w:t>7.48093</w:t>
            </w:r>
          </w:p>
        </w:tc>
        <w:tc>
          <w:tcPr>
            <w:tcW w:w="960" w:type="dxa"/>
            <w:noWrap/>
            <w:hideMark/>
          </w:tcPr>
          <w:p w14:paraId="00F7F391" w14:textId="77777777" w:rsidR="00F31354" w:rsidRPr="00F31354" w:rsidRDefault="00F31354" w:rsidP="00F31354">
            <w:r w:rsidRPr="00F31354">
              <w:t>13.54806</w:t>
            </w:r>
          </w:p>
        </w:tc>
        <w:tc>
          <w:tcPr>
            <w:tcW w:w="960" w:type="dxa"/>
            <w:noWrap/>
            <w:hideMark/>
          </w:tcPr>
          <w:p w14:paraId="4347B095" w14:textId="77777777" w:rsidR="00F31354" w:rsidRPr="00F31354" w:rsidRDefault="00F31354" w:rsidP="00F31354">
            <w:r w:rsidRPr="00F31354">
              <w:t>14.50606</w:t>
            </w:r>
          </w:p>
        </w:tc>
      </w:tr>
      <w:tr w:rsidR="00F31354" w:rsidRPr="00F31354" w14:paraId="0F6C1C8C" w14:textId="77777777" w:rsidTr="00F31354">
        <w:trPr>
          <w:trHeight w:val="300"/>
        </w:trPr>
        <w:tc>
          <w:tcPr>
            <w:tcW w:w="960" w:type="dxa"/>
            <w:noWrap/>
            <w:hideMark/>
          </w:tcPr>
          <w:p w14:paraId="3E3163A1" w14:textId="77777777" w:rsidR="00F31354" w:rsidRPr="00F31354" w:rsidRDefault="00F31354" w:rsidP="00F31354">
            <w:r w:rsidRPr="00F31354">
              <w:t>5.543714</w:t>
            </w:r>
          </w:p>
        </w:tc>
        <w:tc>
          <w:tcPr>
            <w:tcW w:w="960" w:type="dxa"/>
            <w:noWrap/>
            <w:hideMark/>
          </w:tcPr>
          <w:p w14:paraId="07C7ED36" w14:textId="77777777" w:rsidR="00F31354" w:rsidRPr="00F31354" w:rsidRDefault="00F31354" w:rsidP="00F31354">
            <w:r w:rsidRPr="00F31354">
              <w:t>8.384914</w:t>
            </w:r>
          </w:p>
        </w:tc>
        <w:tc>
          <w:tcPr>
            <w:tcW w:w="960" w:type="dxa"/>
            <w:noWrap/>
            <w:hideMark/>
          </w:tcPr>
          <w:p w14:paraId="1BE3DC4E" w14:textId="77777777" w:rsidR="00F31354" w:rsidRPr="00F31354" w:rsidRDefault="00F31354" w:rsidP="00F31354">
            <w:r w:rsidRPr="00F31354">
              <w:t>10.32074</w:t>
            </w:r>
          </w:p>
        </w:tc>
        <w:tc>
          <w:tcPr>
            <w:tcW w:w="960" w:type="dxa"/>
            <w:noWrap/>
            <w:hideMark/>
          </w:tcPr>
          <w:p w14:paraId="0F874BD8" w14:textId="77777777" w:rsidR="00F31354" w:rsidRPr="00F31354" w:rsidRDefault="00F31354" w:rsidP="00F31354">
            <w:r w:rsidRPr="00F31354">
              <w:t>12.45512</w:t>
            </w:r>
          </w:p>
        </w:tc>
        <w:tc>
          <w:tcPr>
            <w:tcW w:w="960" w:type="dxa"/>
            <w:noWrap/>
            <w:hideMark/>
          </w:tcPr>
          <w:p w14:paraId="54755716" w14:textId="77777777" w:rsidR="00F31354" w:rsidRPr="00F31354" w:rsidRDefault="00F31354" w:rsidP="00F31354">
            <w:r w:rsidRPr="00F31354">
              <w:t>15.99224</w:t>
            </w:r>
          </w:p>
        </w:tc>
        <w:tc>
          <w:tcPr>
            <w:tcW w:w="960" w:type="dxa"/>
            <w:noWrap/>
            <w:hideMark/>
          </w:tcPr>
          <w:p w14:paraId="349ADAFB" w14:textId="77777777" w:rsidR="00F31354" w:rsidRPr="00F31354" w:rsidRDefault="00F31354" w:rsidP="00F31354">
            <w:r w:rsidRPr="00F31354">
              <w:t>7.723533</w:t>
            </w:r>
          </w:p>
        </w:tc>
        <w:tc>
          <w:tcPr>
            <w:tcW w:w="960" w:type="dxa"/>
            <w:noWrap/>
            <w:hideMark/>
          </w:tcPr>
          <w:p w14:paraId="33CFAFEB" w14:textId="77777777" w:rsidR="00F31354" w:rsidRPr="00F31354" w:rsidRDefault="00F31354" w:rsidP="00F31354">
            <w:r w:rsidRPr="00F31354">
              <w:t>10.5766</w:t>
            </w:r>
          </w:p>
        </w:tc>
        <w:tc>
          <w:tcPr>
            <w:tcW w:w="960" w:type="dxa"/>
            <w:noWrap/>
            <w:hideMark/>
          </w:tcPr>
          <w:p w14:paraId="419C90F4" w14:textId="77777777" w:rsidR="00F31354" w:rsidRPr="00F31354" w:rsidRDefault="00F31354" w:rsidP="00F31354">
            <w:r w:rsidRPr="00F31354">
              <w:t>10.41586</w:t>
            </w:r>
          </w:p>
        </w:tc>
        <w:tc>
          <w:tcPr>
            <w:tcW w:w="960" w:type="dxa"/>
            <w:noWrap/>
            <w:hideMark/>
          </w:tcPr>
          <w:p w14:paraId="2E71BE87" w14:textId="77777777" w:rsidR="00F31354" w:rsidRPr="00F31354" w:rsidRDefault="00F31354" w:rsidP="00F31354">
            <w:r w:rsidRPr="00F31354">
              <w:t>12.74987</w:t>
            </w:r>
          </w:p>
        </w:tc>
        <w:tc>
          <w:tcPr>
            <w:tcW w:w="960" w:type="dxa"/>
            <w:noWrap/>
            <w:hideMark/>
          </w:tcPr>
          <w:p w14:paraId="5CA70B5F" w14:textId="77777777" w:rsidR="00F31354" w:rsidRPr="00F31354" w:rsidRDefault="00F31354" w:rsidP="00F31354">
            <w:r w:rsidRPr="00F31354">
              <w:t>15.65342</w:t>
            </w:r>
          </w:p>
        </w:tc>
      </w:tr>
      <w:tr w:rsidR="00F31354" w:rsidRPr="00F31354" w14:paraId="1D699C0A" w14:textId="77777777" w:rsidTr="00F31354">
        <w:trPr>
          <w:trHeight w:val="300"/>
        </w:trPr>
        <w:tc>
          <w:tcPr>
            <w:tcW w:w="960" w:type="dxa"/>
            <w:noWrap/>
            <w:hideMark/>
          </w:tcPr>
          <w:p w14:paraId="418FE2F4" w14:textId="77777777" w:rsidR="00F31354" w:rsidRPr="00F31354" w:rsidRDefault="00F31354" w:rsidP="00F31354">
            <w:r w:rsidRPr="00F31354">
              <w:t>4.833983</w:t>
            </w:r>
          </w:p>
        </w:tc>
        <w:tc>
          <w:tcPr>
            <w:tcW w:w="960" w:type="dxa"/>
            <w:noWrap/>
            <w:hideMark/>
          </w:tcPr>
          <w:p w14:paraId="4802780B" w14:textId="77777777" w:rsidR="00F31354" w:rsidRPr="00F31354" w:rsidRDefault="00F31354" w:rsidP="00F31354">
            <w:r w:rsidRPr="00F31354">
              <w:t>5.852737</w:t>
            </w:r>
          </w:p>
        </w:tc>
        <w:tc>
          <w:tcPr>
            <w:tcW w:w="960" w:type="dxa"/>
            <w:noWrap/>
            <w:hideMark/>
          </w:tcPr>
          <w:p w14:paraId="21C409D3" w14:textId="77777777" w:rsidR="00F31354" w:rsidRPr="00F31354" w:rsidRDefault="00F31354" w:rsidP="00F31354">
            <w:r w:rsidRPr="00F31354">
              <w:t>11.95384</w:t>
            </w:r>
          </w:p>
        </w:tc>
        <w:tc>
          <w:tcPr>
            <w:tcW w:w="960" w:type="dxa"/>
            <w:noWrap/>
            <w:hideMark/>
          </w:tcPr>
          <w:p w14:paraId="78B9B698" w14:textId="77777777" w:rsidR="00F31354" w:rsidRPr="00F31354" w:rsidRDefault="00F31354" w:rsidP="00F31354">
            <w:r w:rsidRPr="00F31354">
              <w:t>12.49222</w:t>
            </w:r>
          </w:p>
        </w:tc>
        <w:tc>
          <w:tcPr>
            <w:tcW w:w="960" w:type="dxa"/>
            <w:noWrap/>
            <w:hideMark/>
          </w:tcPr>
          <w:p w14:paraId="079EE859" w14:textId="77777777" w:rsidR="00F31354" w:rsidRPr="00F31354" w:rsidRDefault="00F31354" w:rsidP="00F31354">
            <w:r w:rsidRPr="00F31354">
              <w:t>19.19788</w:t>
            </w:r>
          </w:p>
        </w:tc>
        <w:tc>
          <w:tcPr>
            <w:tcW w:w="960" w:type="dxa"/>
            <w:noWrap/>
            <w:hideMark/>
          </w:tcPr>
          <w:p w14:paraId="76444D02" w14:textId="77777777" w:rsidR="00F31354" w:rsidRPr="00F31354" w:rsidRDefault="00F31354" w:rsidP="00F31354">
            <w:r w:rsidRPr="00F31354">
              <w:t>9.498469</w:t>
            </w:r>
          </w:p>
        </w:tc>
        <w:tc>
          <w:tcPr>
            <w:tcW w:w="960" w:type="dxa"/>
            <w:noWrap/>
            <w:hideMark/>
          </w:tcPr>
          <w:p w14:paraId="354B4C26" w14:textId="77777777" w:rsidR="00F31354" w:rsidRPr="00F31354" w:rsidRDefault="00F31354" w:rsidP="00F31354">
            <w:r w:rsidRPr="00F31354">
              <w:t>8.988181</w:t>
            </w:r>
          </w:p>
        </w:tc>
        <w:tc>
          <w:tcPr>
            <w:tcW w:w="960" w:type="dxa"/>
            <w:noWrap/>
            <w:hideMark/>
          </w:tcPr>
          <w:p w14:paraId="24B5228D" w14:textId="77777777" w:rsidR="00F31354" w:rsidRPr="00F31354" w:rsidRDefault="00F31354" w:rsidP="00F31354">
            <w:r w:rsidRPr="00F31354">
              <w:t>10.44856</w:t>
            </w:r>
          </w:p>
        </w:tc>
        <w:tc>
          <w:tcPr>
            <w:tcW w:w="960" w:type="dxa"/>
            <w:noWrap/>
            <w:hideMark/>
          </w:tcPr>
          <w:p w14:paraId="53FB3F68" w14:textId="77777777" w:rsidR="00F31354" w:rsidRPr="00F31354" w:rsidRDefault="00F31354" w:rsidP="00F31354">
            <w:r w:rsidRPr="00F31354">
              <w:t>13.65165</w:t>
            </w:r>
          </w:p>
        </w:tc>
        <w:tc>
          <w:tcPr>
            <w:tcW w:w="960" w:type="dxa"/>
            <w:noWrap/>
            <w:hideMark/>
          </w:tcPr>
          <w:p w14:paraId="68BC5DDB" w14:textId="77777777" w:rsidR="00F31354" w:rsidRPr="00F31354" w:rsidRDefault="00F31354" w:rsidP="00F31354">
            <w:r w:rsidRPr="00F31354">
              <w:t>14.98161</w:t>
            </w:r>
          </w:p>
        </w:tc>
      </w:tr>
      <w:tr w:rsidR="00F31354" w:rsidRPr="00F31354" w14:paraId="70A49972" w14:textId="77777777" w:rsidTr="00F31354">
        <w:trPr>
          <w:trHeight w:val="300"/>
        </w:trPr>
        <w:tc>
          <w:tcPr>
            <w:tcW w:w="960" w:type="dxa"/>
            <w:noWrap/>
            <w:hideMark/>
          </w:tcPr>
          <w:p w14:paraId="7793DA4F" w14:textId="77777777" w:rsidR="00F31354" w:rsidRPr="00F31354" w:rsidRDefault="00F31354" w:rsidP="00F31354">
            <w:r w:rsidRPr="00F31354">
              <w:t>3.938927</w:t>
            </w:r>
          </w:p>
        </w:tc>
        <w:tc>
          <w:tcPr>
            <w:tcW w:w="960" w:type="dxa"/>
            <w:noWrap/>
            <w:hideMark/>
          </w:tcPr>
          <w:p w14:paraId="7E2B0F1E" w14:textId="77777777" w:rsidR="00F31354" w:rsidRPr="00F31354" w:rsidRDefault="00F31354" w:rsidP="00F31354">
            <w:r w:rsidRPr="00F31354">
              <w:t>11.46039</w:t>
            </w:r>
          </w:p>
        </w:tc>
        <w:tc>
          <w:tcPr>
            <w:tcW w:w="960" w:type="dxa"/>
            <w:noWrap/>
            <w:hideMark/>
          </w:tcPr>
          <w:p w14:paraId="54EFED01" w14:textId="77777777" w:rsidR="00F31354" w:rsidRPr="00F31354" w:rsidRDefault="00F31354" w:rsidP="00F31354">
            <w:r w:rsidRPr="00F31354">
              <w:t>11.58434</w:t>
            </w:r>
          </w:p>
        </w:tc>
        <w:tc>
          <w:tcPr>
            <w:tcW w:w="960" w:type="dxa"/>
            <w:noWrap/>
            <w:hideMark/>
          </w:tcPr>
          <w:p w14:paraId="136429FD" w14:textId="77777777" w:rsidR="00F31354" w:rsidRPr="00F31354" w:rsidRDefault="00F31354" w:rsidP="00F31354">
            <w:r w:rsidRPr="00F31354">
              <w:t>12.29055</w:t>
            </w:r>
          </w:p>
        </w:tc>
        <w:tc>
          <w:tcPr>
            <w:tcW w:w="960" w:type="dxa"/>
            <w:noWrap/>
            <w:hideMark/>
          </w:tcPr>
          <w:p w14:paraId="04AB9499" w14:textId="77777777" w:rsidR="00F31354" w:rsidRPr="00F31354" w:rsidRDefault="00F31354" w:rsidP="00F31354">
            <w:r w:rsidRPr="00F31354">
              <w:t>14.74444</w:t>
            </w:r>
          </w:p>
        </w:tc>
        <w:tc>
          <w:tcPr>
            <w:tcW w:w="960" w:type="dxa"/>
            <w:noWrap/>
            <w:hideMark/>
          </w:tcPr>
          <w:p w14:paraId="45706236" w14:textId="77777777" w:rsidR="00F31354" w:rsidRPr="00F31354" w:rsidRDefault="00F31354" w:rsidP="00F31354">
            <w:r w:rsidRPr="00F31354">
              <w:t>8.426713</w:t>
            </w:r>
          </w:p>
        </w:tc>
        <w:tc>
          <w:tcPr>
            <w:tcW w:w="960" w:type="dxa"/>
            <w:noWrap/>
            <w:hideMark/>
          </w:tcPr>
          <w:p w14:paraId="0374870A" w14:textId="77777777" w:rsidR="00F31354" w:rsidRPr="00F31354" w:rsidRDefault="00F31354" w:rsidP="00F31354">
            <w:r w:rsidRPr="00F31354">
              <w:t>10.9269</w:t>
            </w:r>
          </w:p>
        </w:tc>
        <w:tc>
          <w:tcPr>
            <w:tcW w:w="960" w:type="dxa"/>
            <w:noWrap/>
            <w:hideMark/>
          </w:tcPr>
          <w:p w14:paraId="286D40CF" w14:textId="77777777" w:rsidR="00F31354" w:rsidRPr="00F31354" w:rsidRDefault="00F31354" w:rsidP="00F31354">
            <w:r w:rsidRPr="00F31354">
              <w:t>8.6644</w:t>
            </w:r>
          </w:p>
        </w:tc>
        <w:tc>
          <w:tcPr>
            <w:tcW w:w="960" w:type="dxa"/>
            <w:noWrap/>
            <w:hideMark/>
          </w:tcPr>
          <w:p w14:paraId="025C0531" w14:textId="77777777" w:rsidR="00F31354" w:rsidRPr="00F31354" w:rsidRDefault="00F31354" w:rsidP="00F31354">
            <w:r w:rsidRPr="00F31354">
              <w:t>11.30718</w:t>
            </w:r>
          </w:p>
        </w:tc>
        <w:tc>
          <w:tcPr>
            <w:tcW w:w="960" w:type="dxa"/>
            <w:noWrap/>
            <w:hideMark/>
          </w:tcPr>
          <w:p w14:paraId="1F3FE0ED" w14:textId="77777777" w:rsidR="00F31354" w:rsidRPr="00F31354" w:rsidRDefault="00F31354" w:rsidP="00F31354">
            <w:r w:rsidRPr="00F31354">
              <w:t>19.4659</w:t>
            </w:r>
          </w:p>
        </w:tc>
      </w:tr>
      <w:tr w:rsidR="00F31354" w:rsidRPr="00F31354" w14:paraId="722F1D70" w14:textId="77777777" w:rsidTr="00F31354">
        <w:trPr>
          <w:trHeight w:val="300"/>
        </w:trPr>
        <w:tc>
          <w:tcPr>
            <w:tcW w:w="960" w:type="dxa"/>
            <w:noWrap/>
            <w:hideMark/>
          </w:tcPr>
          <w:p w14:paraId="759FA7D7" w14:textId="77777777" w:rsidR="00F31354" w:rsidRPr="00F31354" w:rsidRDefault="00F31354" w:rsidP="00F31354">
            <w:r w:rsidRPr="00F31354">
              <w:t>6.476171</w:t>
            </w:r>
          </w:p>
        </w:tc>
        <w:tc>
          <w:tcPr>
            <w:tcW w:w="960" w:type="dxa"/>
            <w:noWrap/>
            <w:hideMark/>
          </w:tcPr>
          <w:p w14:paraId="08F6E602" w14:textId="77777777" w:rsidR="00F31354" w:rsidRPr="00F31354" w:rsidRDefault="00F31354" w:rsidP="00F31354">
            <w:r w:rsidRPr="00F31354">
              <w:t>7.262647</w:t>
            </w:r>
          </w:p>
        </w:tc>
        <w:tc>
          <w:tcPr>
            <w:tcW w:w="960" w:type="dxa"/>
            <w:noWrap/>
            <w:hideMark/>
          </w:tcPr>
          <w:p w14:paraId="02E29ACB" w14:textId="77777777" w:rsidR="00F31354" w:rsidRPr="00F31354" w:rsidRDefault="00F31354" w:rsidP="00F31354">
            <w:r w:rsidRPr="00F31354">
              <w:t>11.43826</w:t>
            </w:r>
          </w:p>
        </w:tc>
        <w:tc>
          <w:tcPr>
            <w:tcW w:w="960" w:type="dxa"/>
            <w:noWrap/>
            <w:hideMark/>
          </w:tcPr>
          <w:p w14:paraId="4A591CD6" w14:textId="77777777" w:rsidR="00F31354" w:rsidRPr="00F31354" w:rsidRDefault="00F31354" w:rsidP="00F31354">
            <w:r w:rsidRPr="00F31354">
              <w:t>12.2999</w:t>
            </w:r>
          </w:p>
        </w:tc>
        <w:tc>
          <w:tcPr>
            <w:tcW w:w="960" w:type="dxa"/>
            <w:noWrap/>
            <w:hideMark/>
          </w:tcPr>
          <w:p w14:paraId="57B41556" w14:textId="77777777" w:rsidR="00F31354" w:rsidRPr="00F31354" w:rsidRDefault="00F31354" w:rsidP="00F31354">
            <w:r w:rsidRPr="00F31354">
              <w:t>12.91098</w:t>
            </w:r>
          </w:p>
        </w:tc>
        <w:tc>
          <w:tcPr>
            <w:tcW w:w="960" w:type="dxa"/>
            <w:noWrap/>
            <w:hideMark/>
          </w:tcPr>
          <w:p w14:paraId="32A35BAF" w14:textId="77777777" w:rsidR="00F31354" w:rsidRPr="00F31354" w:rsidRDefault="00F31354" w:rsidP="00F31354">
            <w:r w:rsidRPr="00F31354">
              <w:t>6.610274</w:t>
            </w:r>
          </w:p>
        </w:tc>
        <w:tc>
          <w:tcPr>
            <w:tcW w:w="960" w:type="dxa"/>
            <w:noWrap/>
            <w:hideMark/>
          </w:tcPr>
          <w:p w14:paraId="40012171" w14:textId="77777777" w:rsidR="00F31354" w:rsidRPr="00F31354" w:rsidRDefault="00F31354" w:rsidP="00F31354">
            <w:r w:rsidRPr="00F31354">
              <w:t>8.972058</w:t>
            </w:r>
          </w:p>
        </w:tc>
        <w:tc>
          <w:tcPr>
            <w:tcW w:w="960" w:type="dxa"/>
            <w:noWrap/>
            <w:hideMark/>
          </w:tcPr>
          <w:p w14:paraId="066CAFDD" w14:textId="77777777" w:rsidR="00F31354" w:rsidRPr="00F31354" w:rsidRDefault="00F31354" w:rsidP="00F31354">
            <w:r w:rsidRPr="00F31354">
              <w:t>13.1237</w:t>
            </w:r>
          </w:p>
        </w:tc>
        <w:tc>
          <w:tcPr>
            <w:tcW w:w="960" w:type="dxa"/>
            <w:noWrap/>
            <w:hideMark/>
          </w:tcPr>
          <w:p w14:paraId="12A37386" w14:textId="77777777" w:rsidR="00F31354" w:rsidRPr="00F31354" w:rsidRDefault="00F31354" w:rsidP="00F31354">
            <w:r w:rsidRPr="00F31354">
              <w:t>18.44607</w:t>
            </w:r>
          </w:p>
        </w:tc>
        <w:tc>
          <w:tcPr>
            <w:tcW w:w="960" w:type="dxa"/>
            <w:noWrap/>
            <w:hideMark/>
          </w:tcPr>
          <w:p w14:paraId="2393A509" w14:textId="77777777" w:rsidR="00F31354" w:rsidRPr="00F31354" w:rsidRDefault="00F31354" w:rsidP="00F31354">
            <w:r w:rsidRPr="00F31354">
              <w:t>20.19098</w:t>
            </w:r>
          </w:p>
        </w:tc>
      </w:tr>
      <w:tr w:rsidR="00F31354" w:rsidRPr="00F31354" w14:paraId="1A4CF066" w14:textId="77777777" w:rsidTr="00F31354">
        <w:trPr>
          <w:trHeight w:val="300"/>
        </w:trPr>
        <w:tc>
          <w:tcPr>
            <w:tcW w:w="960" w:type="dxa"/>
            <w:noWrap/>
            <w:hideMark/>
          </w:tcPr>
          <w:p w14:paraId="1489435B" w14:textId="77777777" w:rsidR="00F31354" w:rsidRPr="00F31354" w:rsidRDefault="00F31354" w:rsidP="00F31354">
            <w:r w:rsidRPr="00F31354">
              <w:t>5.998614</w:t>
            </w:r>
          </w:p>
        </w:tc>
        <w:tc>
          <w:tcPr>
            <w:tcW w:w="960" w:type="dxa"/>
            <w:noWrap/>
            <w:hideMark/>
          </w:tcPr>
          <w:p w14:paraId="70E9C2A9" w14:textId="77777777" w:rsidR="00F31354" w:rsidRPr="00F31354" w:rsidRDefault="00F31354" w:rsidP="00F31354">
            <w:r w:rsidRPr="00F31354">
              <w:t>12.88604</w:t>
            </w:r>
          </w:p>
        </w:tc>
        <w:tc>
          <w:tcPr>
            <w:tcW w:w="960" w:type="dxa"/>
            <w:noWrap/>
            <w:hideMark/>
          </w:tcPr>
          <w:p w14:paraId="52DDCDF8" w14:textId="77777777" w:rsidR="00F31354" w:rsidRPr="00F31354" w:rsidRDefault="00F31354" w:rsidP="00F31354">
            <w:r w:rsidRPr="00F31354">
              <w:t>9.234617</w:t>
            </w:r>
          </w:p>
        </w:tc>
        <w:tc>
          <w:tcPr>
            <w:tcW w:w="960" w:type="dxa"/>
            <w:noWrap/>
            <w:hideMark/>
          </w:tcPr>
          <w:p w14:paraId="2233979C" w14:textId="77777777" w:rsidR="00F31354" w:rsidRPr="00F31354" w:rsidRDefault="00F31354" w:rsidP="00F31354">
            <w:r w:rsidRPr="00F31354">
              <w:t>14.66757</w:t>
            </w:r>
          </w:p>
        </w:tc>
        <w:tc>
          <w:tcPr>
            <w:tcW w:w="960" w:type="dxa"/>
            <w:noWrap/>
            <w:hideMark/>
          </w:tcPr>
          <w:p w14:paraId="304C0075" w14:textId="77777777" w:rsidR="00F31354" w:rsidRPr="00F31354" w:rsidRDefault="00F31354" w:rsidP="00F31354">
            <w:r w:rsidRPr="00F31354">
              <w:t>20.59821</w:t>
            </w:r>
          </w:p>
        </w:tc>
        <w:tc>
          <w:tcPr>
            <w:tcW w:w="960" w:type="dxa"/>
            <w:noWrap/>
            <w:hideMark/>
          </w:tcPr>
          <w:p w14:paraId="6EBA589A" w14:textId="77777777" w:rsidR="00F31354" w:rsidRPr="00F31354" w:rsidRDefault="00F31354" w:rsidP="00F31354">
            <w:r w:rsidRPr="00F31354">
              <w:t>3.989144</w:t>
            </w:r>
          </w:p>
        </w:tc>
        <w:tc>
          <w:tcPr>
            <w:tcW w:w="960" w:type="dxa"/>
            <w:noWrap/>
            <w:hideMark/>
          </w:tcPr>
          <w:p w14:paraId="7DE5EC73" w14:textId="77777777" w:rsidR="00F31354" w:rsidRPr="00F31354" w:rsidRDefault="00F31354" w:rsidP="00F31354">
            <w:r w:rsidRPr="00F31354">
              <w:t>8.947435</w:t>
            </w:r>
          </w:p>
        </w:tc>
        <w:tc>
          <w:tcPr>
            <w:tcW w:w="960" w:type="dxa"/>
            <w:noWrap/>
            <w:hideMark/>
          </w:tcPr>
          <w:p w14:paraId="78ACF62E" w14:textId="77777777" w:rsidR="00F31354" w:rsidRPr="00F31354" w:rsidRDefault="00F31354" w:rsidP="00F31354">
            <w:r w:rsidRPr="00F31354">
              <w:t>15.74939</w:t>
            </w:r>
          </w:p>
        </w:tc>
        <w:tc>
          <w:tcPr>
            <w:tcW w:w="960" w:type="dxa"/>
            <w:noWrap/>
            <w:hideMark/>
          </w:tcPr>
          <w:p w14:paraId="1E6D2D09" w14:textId="77777777" w:rsidR="00F31354" w:rsidRPr="00F31354" w:rsidRDefault="00F31354" w:rsidP="00F31354">
            <w:r w:rsidRPr="00F31354">
              <w:t>14.6751</w:t>
            </w:r>
          </w:p>
        </w:tc>
        <w:tc>
          <w:tcPr>
            <w:tcW w:w="960" w:type="dxa"/>
            <w:noWrap/>
            <w:hideMark/>
          </w:tcPr>
          <w:p w14:paraId="5D658284" w14:textId="77777777" w:rsidR="00F31354" w:rsidRPr="00F31354" w:rsidRDefault="00F31354" w:rsidP="00F31354">
            <w:r w:rsidRPr="00F31354">
              <w:t>20.87802</w:t>
            </w:r>
          </w:p>
        </w:tc>
      </w:tr>
      <w:tr w:rsidR="00F31354" w:rsidRPr="00F31354" w14:paraId="2A55F2D0" w14:textId="77777777" w:rsidTr="00F31354">
        <w:trPr>
          <w:trHeight w:val="300"/>
        </w:trPr>
        <w:tc>
          <w:tcPr>
            <w:tcW w:w="960" w:type="dxa"/>
            <w:noWrap/>
            <w:hideMark/>
          </w:tcPr>
          <w:p w14:paraId="14AF48DB" w14:textId="77777777" w:rsidR="00F31354" w:rsidRPr="00F31354" w:rsidRDefault="00F31354" w:rsidP="00F31354">
            <w:pPr>
              <w:rPr>
                <w:b/>
                <w:bCs/>
              </w:rPr>
            </w:pPr>
            <w:r w:rsidRPr="00F31354">
              <w:rPr>
                <w:b/>
                <w:bCs/>
              </w:rPr>
              <w:t>6.644314</w:t>
            </w:r>
          </w:p>
        </w:tc>
        <w:tc>
          <w:tcPr>
            <w:tcW w:w="960" w:type="dxa"/>
            <w:noWrap/>
            <w:hideMark/>
          </w:tcPr>
          <w:p w14:paraId="238ABE32" w14:textId="77777777" w:rsidR="00F31354" w:rsidRPr="00F31354" w:rsidRDefault="00F31354" w:rsidP="00F31354">
            <w:pPr>
              <w:rPr>
                <w:b/>
                <w:bCs/>
              </w:rPr>
            </w:pPr>
            <w:r w:rsidRPr="00F31354">
              <w:rPr>
                <w:b/>
                <w:bCs/>
              </w:rPr>
              <w:t>8.3517</w:t>
            </w:r>
          </w:p>
        </w:tc>
        <w:tc>
          <w:tcPr>
            <w:tcW w:w="960" w:type="dxa"/>
            <w:noWrap/>
            <w:hideMark/>
          </w:tcPr>
          <w:p w14:paraId="1CAF4654" w14:textId="77777777" w:rsidR="00F31354" w:rsidRPr="00F31354" w:rsidRDefault="00F31354" w:rsidP="00F31354">
            <w:pPr>
              <w:rPr>
                <w:b/>
                <w:bCs/>
              </w:rPr>
            </w:pPr>
            <w:r w:rsidRPr="00F31354">
              <w:rPr>
                <w:b/>
                <w:bCs/>
              </w:rPr>
              <w:t>11.41853</w:t>
            </w:r>
          </w:p>
        </w:tc>
        <w:tc>
          <w:tcPr>
            <w:tcW w:w="960" w:type="dxa"/>
            <w:noWrap/>
            <w:hideMark/>
          </w:tcPr>
          <w:p w14:paraId="0B29C6E8" w14:textId="77777777" w:rsidR="00F31354" w:rsidRPr="00F31354" w:rsidRDefault="00F31354" w:rsidP="00F31354">
            <w:pPr>
              <w:rPr>
                <w:b/>
                <w:bCs/>
              </w:rPr>
            </w:pPr>
            <w:r w:rsidRPr="00F31354">
              <w:rPr>
                <w:b/>
                <w:bCs/>
              </w:rPr>
              <w:t>12.50136</w:t>
            </w:r>
          </w:p>
        </w:tc>
        <w:tc>
          <w:tcPr>
            <w:tcW w:w="960" w:type="dxa"/>
            <w:noWrap/>
            <w:hideMark/>
          </w:tcPr>
          <w:p w14:paraId="5CC06335" w14:textId="77777777" w:rsidR="00F31354" w:rsidRPr="00F31354" w:rsidRDefault="00F31354" w:rsidP="00F31354">
            <w:pPr>
              <w:rPr>
                <w:b/>
                <w:bCs/>
              </w:rPr>
            </w:pPr>
            <w:r w:rsidRPr="00F31354">
              <w:rPr>
                <w:b/>
                <w:bCs/>
              </w:rPr>
              <w:t>15.68635</w:t>
            </w:r>
          </w:p>
        </w:tc>
        <w:tc>
          <w:tcPr>
            <w:tcW w:w="960" w:type="dxa"/>
            <w:noWrap/>
            <w:hideMark/>
          </w:tcPr>
          <w:p w14:paraId="5BAAD98B" w14:textId="77777777" w:rsidR="00F31354" w:rsidRPr="00F31354" w:rsidRDefault="00F31354" w:rsidP="00F31354">
            <w:pPr>
              <w:rPr>
                <w:b/>
                <w:bCs/>
              </w:rPr>
            </w:pPr>
            <w:r w:rsidRPr="00F31354">
              <w:rPr>
                <w:b/>
                <w:bCs/>
              </w:rPr>
              <w:t>7.263392</w:t>
            </w:r>
          </w:p>
        </w:tc>
        <w:tc>
          <w:tcPr>
            <w:tcW w:w="960" w:type="dxa"/>
            <w:noWrap/>
            <w:hideMark/>
          </w:tcPr>
          <w:p w14:paraId="44689BE9" w14:textId="77777777" w:rsidR="00F31354" w:rsidRPr="00F31354" w:rsidRDefault="00F31354" w:rsidP="00F31354">
            <w:pPr>
              <w:rPr>
                <w:b/>
                <w:bCs/>
              </w:rPr>
            </w:pPr>
            <w:r w:rsidRPr="00F31354">
              <w:rPr>
                <w:b/>
                <w:bCs/>
              </w:rPr>
              <w:t>8.633238</w:t>
            </w:r>
          </w:p>
        </w:tc>
        <w:tc>
          <w:tcPr>
            <w:tcW w:w="960" w:type="dxa"/>
            <w:noWrap/>
            <w:hideMark/>
          </w:tcPr>
          <w:p w14:paraId="7C32217E" w14:textId="77777777" w:rsidR="00F31354" w:rsidRPr="00F31354" w:rsidRDefault="00F31354" w:rsidP="00F31354">
            <w:pPr>
              <w:rPr>
                <w:b/>
                <w:bCs/>
              </w:rPr>
            </w:pPr>
            <w:r w:rsidRPr="00F31354">
              <w:rPr>
                <w:b/>
                <w:bCs/>
              </w:rPr>
              <w:t>10.66211</w:t>
            </w:r>
          </w:p>
        </w:tc>
        <w:tc>
          <w:tcPr>
            <w:tcW w:w="960" w:type="dxa"/>
            <w:noWrap/>
            <w:hideMark/>
          </w:tcPr>
          <w:p w14:paraId="2A3BD589" w14:textId="77777777" w:rsidR="00F31354" w:rsidRPr="00F31354" w:rsidRDefault="00F31354" w:rsidP="00F31354">
            <w:pPr>
              <w:rPr>
                <w:b/>
                <w:bCs/>
              </w:rPr>
            </w:pPr>
            <w:r w:rsidRPr="00F31354">
              <w:rPr>
                <w:b/>
                <w:bCs/>
              </w:rPr>
              <w:t>13.20679</w:t>
            </w:r>
          </w:p>
        </w:tc>
        <w:tc>
          <w:tcPr>
            <w:tcW w:w="960" w:type="dxa"/>
            <w:noWrap/>
            <w:hideMark/>
          </w:tcPr>
          <w:p w14:paraId="547BBEDC" w14:textId="77777777" w:rsidR="00F31354" w:rsidRPr="00F31354" w:rsidRDefault="00F31354" w:rsidP="00F31354">
            <w:pPr>
              <w:rPr>
                <w:b/>
                <w:bCs/>
              </w:rPr>
            </w:pPr>
            <w:r w:rsidRPr="00F31354">
              <w:rPr>
                <w:b/>
                <w:bCs/>
              </w:rPr>
              <w:t>16.46096</w:t>
            </w:r>
          </w:p>
        </w:tc>
      </w:tr>
    </w:tbl>
    <w:p w14:paraId="404DE42E" w14:textId="49767840" w:rsidR="00F46130" w:rsidRDefault="00F31354" w:rsidP="00DD05AD">
      <w:r>
        <w:lastRenderedPageBreak/>
        <w:t>7</w:t>
      </w:r>
      <w:r w:rsidRPr="00F31354">
        <w:rPr>
          <w:vertAlign w:val="superscript"/>
        </w:rPr>
        <w:t>th</w:t>
      </w:r>
      <w:r>
        <w:t xml:space="preserve"> Node</w:t>
      </w:r>
    </w:p>
    <w:tbl>
      <w:tblPr>
        <w:tblStyle w:val="TableGrid"/>
        <w:tblW w:w="0" w:type="auto"/>
        <w:tblLook w:val="04A0" w:firstRow="1" w:lastRow="0" w:firstColumn="1" w:lastColumn="0" w:noHBand="0" w:noVBand="1"/>
      </w:tblPr>
      <w:tblGrid>
        <w:gridCol w:w="1135"/>
        <w:gridCol w:w="1135"/>
        <w:gridCol w:w="1135"/>
        <w:gridCol w:w="1135"/>
        <w:gridCol w:w="1135"/>
        <w:gridCol w:w="1135"/>
        <w:gridCol w:w="1135"/>
        <w:gridCol w:w="1135"/>
        <w:gridCol w:w="1135"/>
        <w:gridCol w:w="1135"/>
      </w:tblGrid>
      <w:tr w:rsidR="00F31354" w:rsidRPr="00F31354" w14:paraId="395D16F8" w14:textId="77777777" w:rsidTr="00650C20">
        <w:trPr>
          <w:trHeight w:val="261"/>
        </w:trPr>
        <w:tc>
          <w:tcPr>
            <w:tcW w:w="1135" w:type="dxa"/>
            <w:noWrap/>
            <w:hideMark/>
          </w:tcPr>
          <w:p w14:paraId="170004E5" w14:textId="77777777" w:rsidR="00F31354" w:rsidRPr="00F31354" w:rsidRDefault="00F31354" w:rsidP="00F31354">
            <w:r w:rsidRPr="00F31354">
              <w:t>Tx01</w:t>
            </w:r>
          </w:p>
        </w:tc>
        <w:tc>
          <w:tcPr>
            <w:tcW w:w="1135" w:type="dxa"/>
            <w:noWrap/>
            <w:hideMark/>
          </w:tcPr>
          <w:p w14:paraId="76C88361" w14:textId="77777777" w:rsidR="00F31354" w:rsidRPr="00F31354" w:rsidRDefault="00F31354" w:rsidP="00F31354">
            <w:r w:rsidRPr="00F31354">
              <w:t>Tx02</w:t>
            </w:r>
          </w:p>
        </w:tc>
        <w:tc>
          <w:tcPr>
            <w:tcW w:w="1135" w:type="dxa"/>
            <w:noWrap/>
            <w:hideMark/>
          </w:tcPr>
          <w:p w14:paraId="0565174E" w14:textId="77777777" w:rsidR="00F31354" w:rsidRPr="00F31354" w:rsidRDefault="00F31354" w:rsidP="00F31354">
            <w:r w:rsidRPr="00F31354">
              <w:t>Tx03</w:t>
            </w:r>
          </w:p>
        </w:tc>
        <w:tc>
          <w:tcPr>
            <w:tcW w:w="1135" w:type="dxa"/>
            <w:noWrap/>
            <w:hideMark/>
          </w:tcPr>
          <w:p w14:paraId="123BB094" w14:textId="77777777" w:rsidR="00F31354" w:rsidRPr="00F31354" w:rsidRDefault="00F31354" w:rsidP="00F31354">
            <w:r w:rsidRPr="00F31354">
              <w:t>Tx04</w:t>
            </w:r>
          </w:p>
        </w:tc>
        <w:tc>
          <w:tcPr>
            <w:tcW w:w="1135" w:type="dxa"/>
            <w:noWrap/>
            <w:hideMark/>
          </w:tcPr>
          <w:p w14:paraId="16F1DBCF" w14:textId="77777777" w:rsidR="00F31354" w:rsidRPr="00F31354" w:rsidRDefault="00F31354" w:rsidP="00F31354">
            <w:r w:rsidRPr="00F31354">
              <w:t>Tx05</w:t>
            </w:r>
          </w:p>
        </w:tc>
        <w:tc>
          <w:tcPr>
            <w:tcW w:w="1135" w:type="dxa"/>
            <w:noWrap/>
            <w:hideMark/>
          </w:tcPr>
          <w:p w14:paraId="578A56F6" w14:textId="77777777" w:rsidR="00F31354" w:rsidRPr="00F31354" w:rsidRDefault="00F31354" w:rsidP="00F31354">
            <w:r w:rsidRPr="00F31354">
              <w:t>Tx06</w:t>
            </w:r>
          </w:p>
        </w:tc>
        <w:tc>
          <w:tcPr>
            <w:tcW w:w="1135" w:type="dxa"/>
            <w:noWrap/>
            <w:hideMark/>
          </w:tcPr>
          <w:p w14:paraId="7136EF22" w14:textId="77777777" w:rsidR="00F31354" w:rsidRPr="00F31354" w:rsidRDefault="00F31354" w:rsidP="00F31354">
            <w:r w:rsidRPr="00F31354">
              <w:t>Tx07</w:t>
            </w:r>
          </w:p>
        </w:tc>
        <w:tc>
          <w:tcPr>
            <w:tcW w:w="1135" w:type="dxa"/>
            <w:noWrap/>
            <w:hideMark/>
          </w:tcPr>
          <w:p w14:paraId="6380EE66" w14:textId="77777777" w:rsidR="00F31354" w:rsidRPr="00F31354" w:rsidRDefault="00F31354" w:rsidP="00F31354">
            <w:r w:rsidRPr="00F31354">
              <w:t>Tx08</w:t>
            </w:r>
          </w:p>
        </w:tc>
        <w:tc>
          <w:tcPr>
            <w:tcW w:w="1135" w:type="dxa"/>
            <w:noWrap/>
            <w:hideMark/>
          </w:tcPr>
          <w:p w14:paraId="6446B36B" w14:textId="77777777" w:rsidR="00F31354" w:rsidRPr="00F31354" w:rsidRDefault="00F31354" w:rsidP="00F31354">
            <w:r w:rsidRPr="00F31354">
              <w:t>Tx09</w:t>
            </w:r>
          </w:p>
        </w:tc>
        <w:tc>
          <w:tcPr>
            <w:tcW w:w="1135" w:type="dxa"/>
            <w:noWrap/>
            <w:hideMark/>
          </w:tcPr>
          <w:p w14:paraId="075DED16" w14:textId="77777777" w:rsidR="00F31354" w:rsidRPr="00F31354" w:rsidRDefault="00F31354" w:rsidP="00F31354">
            <w:r w:rsidRPr="00F31354">
              <w:t>Tx10</w:t>
            </w:r>
          </w:p>
        </w:tc>
      </w:tr>
      <w:tr w:rsidR="00F31354" w:rsidRPr="00F31354" w14:paraId="0425F02A" w14:textId="77777777" w:rsidTr="00650C20">
        <w:trPr>
          <w:trHeight w:val="261"/>
        </w:trPr>
        <w:tc>
          <w:tcPr>
            <w:tcW w:w="1135" w:type="dxa"/>
            <w:noWrap/>
            <w:hideMark/>
          </w:tcPr>
          <w:p w14:paraId="434707DA" w14:textId="77777777" w:rsidR="00F31354" w:rsidRPr="00F31354" w:rsidRDefault="00F31354" w:rsidP="00F31354">
            <w:r w:rsidRPr="00F31354">
              <w:t>6.880249</w:t>
            </w:r>
          </w:p>
        </w:tc>
        <w:tc>
          <w:tcPr>
            <w:tcW w:w="1135" w:type="dxa"/>
            <w:noWrap/>
            <w:hideMark/>
          </w:tcPr>
          <w:p w14:paraId="17051548" w14:textId="77777777" w:rsidR="00F31354" w:rsidRPr="00F31354" w:rsidRDefault="00F31354" w:rsidP="00F31354">
            <w:r w:rsidRPr="00F31354">
              <w:t>5.76619</w:t>
            </w:r>
          </w:p>
        </w:tc>
        <w:tc>
          <w:tcPr>
            <w:tcW w:w="1135" w:type="dxa"/>
            <w:noWrap/>
            <w:hideMark/>
          </w:tcPr>
          <w:p w14:paraId="390E31E4" w14:textId="77777777" w:rsidR="00F31354" w:rsidRPr="00F31354" w:rsidRDefault="00F31354" w:rsidP="00F31354">
            <w:r w:rsidRPr="00F31354">
              <w:t>11.20935</w:t>
            </w:r>
          </w:p>
        </w:tc>
        <w:tc>
          <w:tcPr>
            <w:tcW w:w="1135" w:type="dxa"/>
            <w:noWrap/>
            <w:hideMark/>
          </w:tcPr>
          <w:p w14:paraId="709CBD49" w14:textId="77777777" w:rsidR="00F31354" w:rsidRPr="00F31354" w:rsidRDefault="00F31354" w:rsidP="00F31354">
            <w:r w:rsidRPr="00F31354">
              <w:t>12.77446</w:t>
            </w:r>
          </w:p>
        </w:tc>
        <w:tc>
          <w:tcPr>
            <w:tcW w:w="1135" w:type="dxa"/>
            <w:noWrap/>
            <w:hideMark/>
          </w:tcPr>
          <w:p w14:paraId="481681F8" w14:textId="77777777" w:rsidR="00F31354" w:rsidRPr="00F31354" w:rsidRDefault="00F31354" w:rsidP="00F31354">
            <w:r w:rsidRPr="00F31354">
              <w:t>13.20768</w:t>
            </w:r>
          </w:p>
        </w:tc>
        <w:tc>
          <w:tcPr>
            <w:tcW w:w="1135" w:type="dxa"/>
            <w:noWrap/>
            <w:hideMark/>
          </w:tcPr>
          <w:p w14:paraId="2284E907" w14:textId="77777777" w:rsidR="00F31354" w:rsidRPr="00F31354" w:rsidRDefault="00F31354" w:rsidP="00F31354">
            <w:r w:rsidRPr="00F31354">
              <w:t>7.828996</w:t>
            </w:r>
          </w:p>
        </w:tc>
        <w:tc>
          <w:tcPr>
            <w:tcW w:w="1135" w:type="dxa"/>
            <w:noWrap/>
            <w:hideMark/>
          </w:tcPr>
          <w:p w14:paraId="5FEC7487" w14:textId="77777777" w:rsidR="00F31354" w:rsidRPr="00F31354" w:rsidRDefault="00F31354" w:rsidP="00F31354">
            <w:r w:rsidRPr="00F31354">
              <w:t>7.669181</w:t>
            </w:r>
          </w:p>
        </w:tc>
        <w:tc>
          <w:tcPr>
            <w:tcW w:w="1135" w:type="dxa"/>
            <w:noWrap/>
            <w:hideMark/>
          </w:tcPr>
          <w:p w14:paraId="0D3F47B9" w14:textId="77777777" w:rsidR="00F31354" w:rsidRPr="00F31354" w:rsidRDefault="00F31354" w:rsidP="00F31354">
            <w:r w:rsidRPr="00F31354">
              <w:t>9.33248</w:t>
            </w:r>
          </w:p>
        </w:tc>
        <w:tc>
          <w:tcPr>
            <w:tcW w:w="1135" w:type="dxa"/>
            <w:noWrap/>
            <w:hideMark/>
          </w:tcPr>
          <w:p w14:paraId="4FAF2E2B" w14:textId="77777777" w:rsidR="00F31354" w:rsidRPr="00F31354" w:rsidRDefault="00F31354" w:rsidP="00F31354">
            <w:r w:rsidRPr="00F31354">
              <w:t>10.66787</w:t>
            </w:r>
          </w:p>
        </w:tc>
        <w:tc>
          <w:tcPr>
            <w:tcW w:w="1135" w:type="dxa"/>
            <w:noWrap/>
            <w:hideMark/>
          </w:tcPr>
          <w:p w14:paraId="0E8AF6AC" w14:textId="77777777" w:rsidR="00F31354" w:rsidRPr="00F31354" w:rsidRDefault="00F31354" w:rsidP="00F31354">
            <w:r w:rsidRPr="00F31354">
              <w:t>8.963309</w:t>
            </w:r>
          </w:p>
        </w:tc>
      </w:tr>
      <w:tr w:rsidR="00F31354" w:rsidRPr="00F31354" w14:paraId="3FA21951" w14:textId="77777777" w:rsidTr="00650C20">
        <w:trPr>
          <w:trHeight w:val="261"/>
        </w:trPr>
        <w:tc>
          <w:tcPr>
            <w:tcW w:w="1135" w:type="dxa"/>
            <w:noWrap/>
            <w:hideMark/>
          </w:tcPr>
          <w:p w14:paraId="3E7B4044" w14:textId="77777777" w:rsidR="00F31354" w:rsidRPr="00F31354" w:rsidRDefault="00F31354" w:rsidP="00F31354">
            <w:r w:rsidRPr="00F31354">
              <w:t>8.127948</w:t>
            </w:r>
          </w:p>
        </w:tc>
        <w:tc>
          <w:tcPr>
            <w:tcW w:w="1135" w:type="dxa"/>
            <w:noWrap/>
            <w:hideMark/>
          </w:tcPr>
          <w:p w14:paraId="195D55B6" w14:textId="77777777" w:rsidR="00F31354" w:rsidRPr="00F31354" w:rsidRDefault="00F31354" w:rsidP="00F31354">
            <w:r w:rsidRPr="00F31354">
              <w:t>7.52986</w:t>
            </w:r>
          </w:p>
        </w:tc>
        <w:tc>
          <w:tcPr>
            <w:tcW w:w="1135" w:type="dxa"/>
            <w:noWrap/>
            <w:hideMark/>
          </w:tcPr>
          <w:p w14:paraId="2CADD4E6" w14:textId="77777777" w:rsidR="00F31354" w:rsidRPr="00F31354" w:rsidRDefault="00F31354" w:rsidP="00F31354">
            <w:r w:rsidRPr="00F31354">
              <w:t>10.79615</w:t>
            </w:r>
          </w:p>
        </w:tc>
        <w:tc>
          <w:tcPr>
            <w:tcW w:w="1135" w:type="dxa"/>
            <w:noWrap/>
            <w:hideMark/>
          </w:tcPr>
          <w:p w14:paraId="23CD54B9" w14:textId="77777777" w:rsidR="00F31354" w:rsidRPr="00F31354" w:rsidRDefault="00F31354" w:rsidP="00F31354">
            <w:r w:rsidRPr="00F31354">
              <w:t>11.48539</w:t>
            </w:r>
          </w:p>
        </w:tc>
        <w:tc>
          <w:tcPr>
            <w:tcW w:w="1135" w:type="dxa"/>
            <w:noWrap/>
            <w:hideMark/>
          </w:tcPr>
          <w:p w14:paraId="1737F688" w14:textId="77777777" w:rsidR="00F31354" w:rsidRPr="00F31354" w:rsidRDefault="00F31354" w:rsidP="00F31354">
            <w:r w:rsidRPr="00F31354">
              <w:t>13.14092</w:t>
            </w:r>
          </w:p>
        </w:tc>
        <w:tc>
          <w:tcPr>
            <w:tcW w:w="1135" w:type="dxa"/>
            <w:noWrap/>
            <w:hideMark/>
          </w:tcPr>
          <w:p w14:paraId="58F97128" w14:textId="77777777" w:rsidR="00F31354" w:rsidRPr="00F31354" w:rsidRDefault="00F31354" w:rsidP="00F31354">
            <w:r w:rsidRPr="00F31354">
              <w:t>4.363063</w:t>
            </w:r>
          </w:p>
        </w:tc>
        <w:tc>
          <w:tcPr>
            <w:tcW w:w="1135" w:type="dxa"/>
            <w:noWrap/>
            <w:hideMark/>
          </w:tcPr>
          <w:p w14:paraId="7476FCBF" w14:textId="77777777" w:rsidR="00F31354" w:rsidRPr="00F31354" w:rsidRDefault="00F31354" w:rsidP="00F31354">
            <w:r w:rsidRPr="00F31354">
              <w:t>8.215848</w:t>
            </w:r>
          </w:p>
        </w:tc>
        <w:tc>
          <w:tcPr>
            <w:tcW w:w="1135" w:type="dxa"/>
            <w:noWrap/>
            <w:hideMark/>
          </w:tcPr>
          <w:p w14:paraId="13CB16D6" w14:textId="77777777" w:rsidR="00F31354" w:rsidRPr="00F31354" w:rsidRDefault="00F31354" w:rsidP="00F31354">
            <w:r w:rsidRPr="00F31354">
              <w:t>9.260837</w:t>
            </w:r>
          </w:p>
        </w:tc>
        <w:tc>
          <w:tcPr>
            <w:tcW w:w="1135" w:type="dxa"/>
            <w:noWrap/>
            <w:hideMark/>
          </w:tcPr>
          <w:p w14:paraId="7137D57F" w14:textId="77777777" w:rsidR="00F31354" w:rsidRPr="00F31354" w:rsidRDefault="00F31354" w:rsidP="00F31354">
            <w:r w:rsidRPr="00F31354">
              <w:t>13.43542</w:t>
            </w:r>
          </w:p>
        </w:tc>
        <w:tc>
          <w:tcPr>
            <w:tcW w:w="1135" w:type="dxa"/>
            <w:noWrap/>
            <w:hideMark/>
          </w:tcPr>
          <w:p w14:paraId="06066D77" w14:textId="77777777" w:rsidR="00F31354" w:rsidRPr="00F31354" w:rsidRDefault="00F31354" w:rsidP="00F31354">
            <w:r w:rsidRPr="00F31354">
              <w:t>12.22678</w:t>
            </w:r>
          </w:p>
        </w:tc>
      </w:tr>
      <w:tr w:rsidR="00F31354" w:rsidRPr="00F31354" w14:paraId="1605C3CB" w14:textId="77777777" w:rsidTr="00650C20">
        <w:trPr>
          <w:trHeight w:val="261"/>
        </w:trPr>
        <w:tc>
          <w:tcPr>
            <w:tcW w:w="1135" w:type="dxa"/>
            <w:noWrap/>
            <w:hideMark/>
          </w:tcPr>
          <w:p w14:paraId="48B1FCE9" w14:textId="77777777" w:rsidR="00F31354" w:rsidRPr="00F31354" w:rsidRDefault="00F31354" w:rsidP="00F31354">
            <w:r w:rsidRPr="00F31354">
              <w:t>5.365057</w:t>
            </w:r>
          </w:p>
        </w:tc>
        <w:tc>
          <w:tcPr>
            <w:tcW w:w="1135" w:type="dxa"/>
            <w:noWrap/>
            <w:hideMark/>
          </w:tcPr>
          <w:p w14:paraId="6F40513B" w14:textId="77777777" w:rsidR="00F31354" w:rsidRPr="00F31354" w:rsidRDefault="00F31354" w:rsidP="00F31354">
            <w:r w:rsidRPr="00F31354">
              <w:t>4.746602</w:t>
            </w:r>
          </w:p>
        </w:tc>
        <w:tc>
          <w:tcPr>
            <w:tcW w:w="1135" w:type="dxa"/>
            <w:noWrap/>
            <w:hideMark/>
          </w:tcPr>
          <w:p w14:paraId="1179356E" w14:textId="77777777" w:rsidR="00F31354" w:rsidRPr="00F31354" w:rsidRDefault="00F31354" w:rsidP="00F31354">
            <w:r w:rsidRPr="00F31354">
              <w:t>16.32745</w:t>
            </w:r>
          </w:p>
        </w:tc>
        <w:tc>
          <w:tcPr>
            <w:tcW w:w="1135" w:type="dxa"/>
            <w:noWrap/>
            <w:hideMark/>
          </w:tcPr>
          <w:p w14:paraId="72036D23" w14:textId="77777777" w:rsidR="00F31354" w:rsidRPr="00F31354" w:rsidRDefault="00F31354" w:rsidP="00F31354">
            <w:r w:rsidRPr="00F31354">
              <w:t>12.56368</w:t>
            </w:r>
          </w:p>
        </w:tc>
        <w:tc>
          <w:tcPr>
            <w:tcW w:w="1135" w:type="dxa"/>
            <w:noWrap/>
            <w:hideMark/>
          </w:tcPr>
          <w:p w14:paraId="087ED00E" w14:textId="77777777" w:rsidR="00F31354" w:rsidRPr="00F31354" w:rsidRDefault="00F31354" w:rsidP="00F31354">
            <w:r w:rsidRPr="00F31354">
              <w:t>16.91938</w:t>
            </w:r>
          </w:p>
        </w:tc>
        <w:tc>
          <w:tcPr>
            <w:tcW w:w="1135" w:type="dxa"/>
            <w:noWrap/>
            <w:hideMark/>
          </w:tcPr>
          <w:p w14:paraId="040051C7" w14:textId="77777777" w:rsidR="00F31354" w:rsidRPr="00F31354" w:rsidRDefault="00F31354" w:rsidP="00F31354">
            <w:r w:rsidRPr="00F31354">
              <w:t>9.43014</w:t>
            </w:r>
          </w:p>
        </w:tc>
        <w:tc>
          <w:tcPr>
            <w:tcW w:w="1135" w:type="dxa"/>
            <w:noWrap/>
            <w:hideMark/>
          </w:tcPr>
          <w:p w14:paraId="1B4DE49C" w14:textId="77777777" w:rsidR="00F31354" w:rsidRPr="00F31354" w:rsidRDefault="00F31354" w:rsidP="00F31354">
            <w:r w:rsidRPr="00F31354">
              <w:t>2.185908</w:t>
            </w:r>
          </w:p>
        </w:tc>
        <w:tc>
          <w:tcPr>
            <w:tcW w:w="1135" w:type="dxa"/>
            <w:noWrap/>
            <w:hideMark/>
          </w:tcPr>
          <w:p w14:paraId="1647F9AF" w14:textId="77777777" w:rsidR="00F31354" w:rsidRPr="00F31354" w:rsidRDefault="00F31354" w:rsidP="00F31354">
            <w:r w:rsidRPr="00F31354">
              <w:t>9.993687</w:t>
            </w:r>
          </w:p>
        </w:tc>
        <w:tc>
          <w:tcPr>
            <w:tcW w:w="1135" w:type="dxa"/>
            <w:noWrap/>
            <w:hideMark/>
          </w:tcPr>
          <w:p w14:paraId="62426D36" w14:textId="77777777" w:rsidR="00F31354" w:rsidRPr="00F31354" w:rsidRDefault="00F31354" w:rsidP="00F31354">
            <w:r w:rsidRPr="00F31354">
              <w:t>11.35797</w:t>
            </w:r>
          </w:p>
        </w:tc>
        <w:tc>
          <w:tcPr>
            <w:tcW w:w="1135" w:type="dxa"/>
            <w:noWrap/>
            <w:hideMark/>
          </w:tcPr>
          <w:p w14:paraId="2964AB20" w14:textId="77777777" w:rsidR="00F31354" w:rsidRPr="00F31354" w:rsidRDefault="00F31354" w:rsidP="00F31354">
            <w:r w:rsidRPr="00F31354">
              <w:t>18.21922</w:t>
            </w:r>
          </w:p>
        </w:tc>
      </w:tr>
      <w:tr w:rsidR="00F31354" w:rsidRPr="00F31354" w14:paraId="00918D2A" w14:textId="77777777" w:rsidTr="00650C20">
        <w:trPr>
          <w:trHeight w:val="261"/>
        </w:trPr>
        <w:tc>
          <w:tcPr>
            <w:tcW w:w="1135" w:type="dxa"/>
            <w:noWrap/>
            <w:hideMark/>
          </w:tcPr>
          <w:p w14:paraId="7634FC10" w14:textId="77777777" w:rsidR="00F31354" w:rsidRPr="00F31354" w:rsidRDefault="00F31354" w:rsidP="00F31354">
            <w:r w:rsidRPr="00F31354">
              <w:t>8.622852</w:t>
            </w:r>
          </w:p>
        </w:tc>
        <w:tc>
          <w:tcPr>
            <w:tcW w:w="1135" w:type="dxa"/>
            <w:noWrap/>
            <w:hideMark/>
          </w:tcPr>
          <w:p w14:paraId="69B6F04A" w14:textId="77777777" w:rsidR="00F31354" w:rsidRPr="00F31354" w:rsidRDefault="00F31354" w:rsidP="00F31354">
            <w:r w:rsidRPr="00F31354">
              <w:t>8.336561</w:t>
            </w:r>
          </w:p>
        </w:tc>
        <w:tc>
          <w:tcPr>
            <w:tcW w:w="1135" w:type="dxa"/>
            <w:noWrap/>
            <w:hideMark/>
          </w:tcPr>
          <w:p w14:paraId="2A2D381A" w14:textId="77777777" w:rsidR="00F31354" w:rsidRPr="00F31354" w:rsidRDefault="00F31354" w:rsidP="00F31354">
            <w:r w:rsidRPr="00F31354">
              <w:t>8.333011</w:t>
            </w:r>
          </w:p>
        </w:tc>
        <w:tc>
          <w:tcPr>
            <w:tcW w:w="1135" w:type="dxa"/>
            <w:noWrap/>
            <w:hideMark/>
          </w:tcPr>
          <w:p w14:paraId="23CE0288" w14:textId="77777777" w:rsidR="00F31354" w:rsidRPr="00F31354" w:rsidRDefault="00F31354" w:rsidP="00F31354">
            <w:r w:rsidRPr="00F31354">
              <w:t>13.7934</w:t>
            </w:r>
          </w:p>
        </w:tc>
        <w:tc>
          <w:tcPr>
            <w:tcW w:w="1135" w:type="dxa"/>
            <w:noWrap/>
            <w:hideMark/>
          </w:tcPr>
          <w:p w14:paraId="3143E104" w14:textId="77777777" w:rsidR="00F31354" w:rsidRPr="00F31354" w:rsidRDefault="00F31354" w:rsidP="00F31354">
            <w:r w:rsidRPr="00F31354">
              <w:t>14.92185</w:t>
            </w:r>
          </w:p>
        </w:tc>
        <w:tc>
          <w:tcPr>
            <w:tcW w:w="1135" w:type="dxa"/>
            <w:noWrap/>
            <w:hideMark/>
          </w:tcPr>
          <w:p w14:paraId="141C267B" w14:textId="77777777" w:rsidR="00F31354" w:rsidRPr="00F31354" w:rsidRDefault="00F31354" w:rsidP="00F31354">
            <w:r w:rsidRPr="00F31354">
              <w:t>6.980016</w:t>
            </w:r>
          </w:p>
        </w:tc>
        <w:tc>
          <w:tcPr>
            <w:tcW w:w="1135" w:type="dxa"/>
            <w:noWrap/>
            <w:hideMark/>
          </w:tcPr>
          <w:p w14:paraId="16FCEFDD" w14:textId="77777777" w:rsidR="00F31354" w:rsidRPr="00F31354" w:rsidRDefault="00F31354" w:rsidP="00F31354">
            <w:r w:rsidRPr="00F31354">
              <w:t>9.179874</w:t>
            </w:r>
          </w:p>
        </w:tc>
        <w:tc>
          <w:tcPr>
            <w:tcW w:w="1135" w:type="dxa"/>
            <w:noWrap/>
            <w:hideMark/>
          </w:tcPr>
          <w:p w14:paraId="008AA716" w14:textId="77777777" w:rsidR="00F31354" w:rsidRPr="00F31354" w:rsidRDefault="00F31354" w:rsidP="00F31354">
            <w:r w:rsidRPr="00F31354">
              <w:t>12.87602</w:t>
            </w:r>
          </w:p>
        </w:tc>
        <w:tc>
          <w:tcPr>
            <w:tcW w:w="1135" w:type="dxa"/>
            <w:noWrap/>
            <w:hideMark/>
          </w:tcPr>
          <w:p w14:paraId="6238BA80" w14:textId="77777777" w:rsidR="00F31354" w:rsidRPr="00F31354" w:rsidRDefault="00F31354" w:rsidP="00F31354">
            <w:r w:rsidRPr="00F31354">
              <w:t>12.37001</w:t>
            </w:r>
          </w:p>
        </w:tc>
        <w:tc>
          <w:tcPr>
            <w:tcW w:w="1135" w:type="dxa"/>
            <w:noWrap/>
            <w:hideMark/>
          </w:tcPr>
          <w:p w14:paraId="3557B398" w14:textId="77777777" w:rsidR="00F31354" w:rsidRPr="00F31354" w:rsidRDefault="00F31354" w:rsidP="00F31354">
            <w:r w:rsidRPr="00F31354">
              <w:t>17.62438</w:t>
            </w:r>
          </w:p>
        </w:tc>
      </w:tr>
      <w:tr w:rsidR="00F31354" w:rsidRPr="00F31354" w14:paraId="0CD18AB4" w14:textId="77777777" w:rsidTr="00650C20">
        <w:trPr>
          <w:trHeight w:val="261"/>
        </w:trPr>
        <w:tc>
          <w:tcPr>
            <w:tcW w:w="1135" w:type="dxa"/>
            <w:noWrap/>
            <w:hideMark/>
          </w:tcPr>
          <w:p w14:paraId="6AE1278C" w14:textId="77777777" w:rsidR="00F31354" w:rsidRPr="00F31354" w:rsidRDefault="00F31354" w:rsidP="00F31354">
            <w:r w:rsidRPr="00F31354">
              <w:t>8.693417</w:t>
            </w:r>
          </w:p>
        </w:tc>
        <w:tc>
          <w:tcPr>
            <w:tcW w:w="1135" w:type="dxa"/>
            <w:noWrap/>
            <w:hideMark/>
          </w:tcPr>
          <w:p w14:paraId="5AB714E7" w14:textId="77777777" w:rsidR="00F31354" w:rsidRPr="00F31354" w:rsidRDefault="00F31354" w:rsidP="00F31354">
            <w:r w:rsidRPr="00F31354">
              <w:t>7.255572</w:t>
            </w:r>
          </w:p>
        </w:tc>
        <w:tc>
          <w:tcPr>
            <w:tcW w:w="1135" w:type="dxa"/>
            <w:noWrap/>
            <w:hideMark/>
          </w:tcPr>
          <w:p w14:paraId="3CA9CEA4" w14:textId="77777777" w:rsidR="00F31354" w:rsidRPr="00F31354" w:rsidRDefault="00F31354" w:rsidP="00F31354">
            <w:r w:rsidRPr="00F31354">
              <w:t>7.390639</w:t>
            </w:r>
          </w:p>
        </w:tc>
        <w:tc>
          <w:tcPr>
            <w:tcW w:w="1135" w:type="dxa"/>
            <w:noWrap/>
            <w:hideMark/>
          </w:tcPr>
          <w:p w14:paraId="5969328F" w14:textId="77777777" w:rsidR="00F31354" w:rsidRPr="00F31354" w:rsidRDefault="00F31354" w:rsidP="00F31354">
            <w:r w:rsidRPr="00F31354">
              <w:t>11.92485</w:t>
            </w:r>
          </w:p>
        </w:tc>
        <w:tc>
          <w:tcPr>
            <w:tcW w:w="1135" w:type="dxa"/>
            <w:noWrap/>
            <w:hideMark/>
          </w:tcPr>
          <w:p w14:paraId="33C56EA4" w14:textId="77777777" w:rsidR="00F31354" w:rsidRPr="00F31354" w:rsidRDefault="00F31354" w:rsidP="00F31354">
            <w:r w:rsidRPr="00F31354">
              <w:t>9.016432</w:t>
            </w:r>
          </w:p>
        </w:tc>
        <w:tc>
          <w:tcPr>
            <w:tcW w:w="1135" w:type="dxa"/>
            <w:noWrap/>
            <w:hideMark/>
          </w:tcPr>
          <w:p w14:paraId="3832697D" w14:textId="77777777" w:rsidR="00F31354" w:rsidRPr="00F31354" w:rsidRDefault="00F31354" w:rsidP="00F31354">
            <w:r w:rsidRPr="00F31354">
              <w:t>7.544678</w:t>
            </w:r>
          </w:p>
        </w:tc>
        <w:tc>
          <w:tcPr>
            <w:tcW w:w="1135" w:type="dxa"/>
            <w:noWrap/>
            <w:hideMark/>
          </w:tcPr>
          <w:p w14:paraId="0105A712" w14:textId="77777777" w:rsidR="00F31354" w:rsidRPr="00F31354" w:rsidRDefault="00F31354" w:rsidP="00F31354">
            <w:r w:rsidRPr="00F31354">
              <w:t>9.237559</w:t>
            </w:r>
          </w:p>
        </w:tc>
        <w:tc>
          <w:tcPr>
            <w:tcW w:w="1135" w:type="dxa"/>
            <w:noWrap/>
            <w:hideMark/>
          </w:tcPr>
          <w:p w14:paraId="50E71C07" w14:textId="77777777" w:rsidR="00F31354" w:rsidRPr="00F31354" w:rsidRDefault="00F31354" w:rsidP="00F31354">
            <w:r w:rsidRPr="00F31354">
              <w:t>7.484911</w:t>
            </w:r>
          </w:p>
        </w:tc>
        <w:tc>
          <w:tcPr>
            <w:tcW w:w="1135" w:type="dxa"/>
            <w:noWrap/>
            <w:hideMark/>
          </w:tcPr>
          <w:p w14:paraId="4D2B251D" w14:textId="77777777" w:rsidR="00F31354" w:rsidRPr="00F31354" w:rsidRDefault="00F31354" w:rsidP="00F31354">
            <w:r w:rsidRPr="00F31354">
              <w:t>9.267779</w:t>
            </w:r>
          </w:p>
        </w:tc>
        <w:tc>
          <w:tcPr>
            <w:tcW w:w="1135" w:type="dxa"/>
            <w:noWrap/>
            <w:hideMark/>
          </w:tcPr>
          <w:p w14:paraId="0B3BB669" w14:textId="77777777" w:rsidR="00F31354" w:rsidRPr="00F31354" w:rsidRDefault="00F31354" w:rsidP="00F31354">
            <w:r w:rsidRPr="00F31354">
              <w:t>14.61168</w:t>
            </w:r>
          </w:p>
        </w:tc>
      </w:tr>
      <w:tr w:rsidR="00F31354" w:rsidRPr="00F31354" w14:paraId="7B3A04F4" w14:textId="77777777" w:rsidTr="00650C20">
        <w:trPr>
          <w:trHeight w:val="261"/>
        </w:trPr>
        <w:tc>
          <w:tcPr>
            <w:tcW w:w="1135" w:type="dxa"/>
            <w:noWrap/>
            <w:hideMark/>
          </w:tcPr>
          <w:p w14:paraId="5DC2C37A" w14:textId="77777777" w:rsidR="00F31354" w:rsidRPr="00F31354" w:rsidRDefault="00F31354" w:rsidP="00F31354">
            <w:r w:rsidRPr="00F31354">
              <w:t>6.26068</w:t>
            </w:r>
          </w:p>
        </w:tc>
        <w:tc>
          <w:tcPr>
            <w:tcW w:w="1135" w:type="dxa"/>
            <w:noWrap/>
            <w:hideMark/>
          </w:tcPr>
          <w:p w14:paraId="13D1FFFB" w14:textId="77777777" w:rsidR="00F31354" w:rsidRPr="00F31354" w:rsidRDefault="00F31354" w:rsidP="00F31354">
            <w:r w:rsidRPr="00F31354">
              <w:t>8.86982</w:t>
            </w:r>
          </w:p>
        </w:tc>
        <w:tc>
          <w:tcPr>
            <w:tcW w:w="1135" w:type="dxa"/>
            <w:noWrap/>
            <w:hideMark/>
          </w:tcPr>
          <w:p w14:paraId="7A55FFCB" w14:textId="77777777" w:rsidR="00F31354" w:rsidRPr="00F31354" w:rsidRDefault="00F31354" w:rsidP="00F31354">
            <w:r w:rsidRPr="00F31354">
              <w:t>10.14097</w:t>
            </w:r>
          </w:p>
        </w:tc>
        <w:tc>
          <w:tcPr>
            <w:tcW w:w="1135" w:type="dxa"/>
            <w:noWrap/>
            <w:hideMark/>
          </w:tcPr>
          <w:p w14:paraId="5043171D" w14:textId="77777777" w:rsidR="00F31354" w:rsidRPr="00F31354" w:rsidRDefault="00F31354" w:rsidP="00F31354">
            <w:r w:rsidRPr="00F31354">
              <w:t>12.48089</w:t>
            </w:r>
          </w:p>
        </w:tc>
        <w:tc>
          <w:tcPr>
            <w:tcW w:w="1135" w:type="dxa"/>
            <w:noWrap/>
            <w:hideMark/>
          </w:tcPr>
          <w:p w14:paraId="38DAA3DA" w14:textId="77777777" w:rsidR="00F31354" w:rsidRPr="00F31354" w:rsidRDefault="00F31354" w:rsidP="00F31354">
            <w:r w:rsidRPr="00F31354">
              <w:t>15.61539</w:t>
            </w:r>
          </w:p>
        </w:tc>
        <w:tc>
          <w:tcPr>
            <w:tcW w:w="1135" w:type="dxa"/>
            <w:noWrap/>
            <w:hideMark/>
          </w:tcPr>
          <w:p w14:paraId="36CCC6C0" w14:textId="77777777" w:rsidR="00F31354" w:rsidRPr="00F31354" w:rsidRDefault="00F31354" w:rsidP="00F31354">
            <w:r w:rsidRPr="00F31354">
              <w:t>7.653372</w:t>
            </w:r>
          </w:p>
        </w:tc>
        <w:tc>
          <w:tcPr>
            <w:tcW w:w="1135" w:type="dxa"/>
            <w:noWrap/>
            <w:hideMark/>
          </w:tcPr>
          <w:p w14:paraId="68F18472" w14:textId="77777777" w:rsidR="00F31354" w:rsidRPr="00F31354" w:rsidRDefault="00F31354" w:rsidP="00F31354">
            <w:r w:rsidRPr="00F31354">
              <w:t>10.53109</w:t>
            </w:r>
          </w:p>
        </w:tc>
        <w:tc>
          <w:tcPr>
            <w:tcW w:w="1135" w:type="dxa"/>
            <w:noWrap/>
            <w:hideMark/>
          </w:tcPr>
          <w:p w14:paraId="1472FB4F" w14:textId="77777777" w:rsidR="00F31354" w:rsidRPr="00F31354" w:rsidRDefault="00F31354" w:rsidP="00F31354">
            <w:r w:rsidRPr="00F31354">
              <w:t>9.66717</w:t>
            </w:r>
          </w:p>
        </w:tc>
        <w:tc>
          <w:tcPr>
            <w:tcW w:w="1135" w:type="dxa"/>
            <w:noWrap/>
            <w:hideMark/>
          </w:tcPr>
          <w:p w14:paraId="1A1FBCC6" w14:textId="77777777" w:rsidR="00F31354" w:rsidRPr="00F31354" w:rsidRDefault="00F31354" w:rsidP="00F31354">
            <w:r w:rsidRPr="00F31354">
              <w:t>12.55967</w:t>
            </w:r>
          </w:p>
        </w:tc>
        <w:tc>
          <w:tcPr>
            <w:tcW w:w="1135" w:type="dxa"/>
            <w:noWrap/>
            <w:hideMark/>
          </w:tcPr>
          <w:p w14:paraId="4E99BED0" w14:textId="77777777" w:rsidR="00F31354" w:rsidRPr="00F31354" w:rsidRDefault="00F31354" w:rsidP="00F31354">
            <w:r w:rsidRPr="00F31354">
              <w:t>11.3395</w:t>
            </w:r>
          </w:p>
        </w:tc>
      </w:tr>
      <w:tr w:rsidR="00F31354" w:rsidRPr="00F31354" w14:paraId="5A8FA29F" w14:textId="77777777" w:rsidTr="00650C20">
        <w:trPr>
          <w:trHeight w:val="261"/>
        </w:trPr>
        <w:tc>
          <w:tcPr>
            <w:tcW w:w="1135" w:type="dxa"/>
            <w:noWrap/>
            <w:hideMark/>
          </w:tcPr>
          <w:p w14:paraId="7BDD0B35" w14:textId="77777777" w:rsidR="00F31354" w:rsidRPr="00F31354" w:rsidRDefault="00F31354" w:rsidP="00F31354">
            <w:r w:rsidRPr="00F31354">
              <w:t>5.56366</w:t>
            </w:r>
          </w:p>
        </w:tc>
        <w:tc>
          <w:tcPr>
            <w:tcW w:w="1135" w:type="dxa"/>
            <w:noWrap/>
            <w:hideMark/>
          </w:tcPr>
          <w:p w14:paraId="6A03F925" w14:textId="77777777" w:rsidR="00F31354" w:rsidRPr="00F31354" w:rsidRDefault="00F31354" w:rsidP="00F31354">
            <w:r w:rsidRPr="00F31354">
              <w:t>5.837365</w:t>
            </w:r>
          </w:p>
        </w:tc>
        <w:tc>
          <w:tcPr>
            <w:tcW w:w="1135" w:type="dxa"/>
            <w:noWrap/>
            <w:hideMark/>
          </w:tcPr>
          <w:p w14:paraId="3579FB40" w14:textId="77777777" w:rsidR="00F31354" w:rsidRPr="00F31354" w:rsidRDefault="00F31354" w:rsidP="00F31354">
            <w:r w:rsidRPr="00F31354">
              <w:t>11.51817</w:t>
            </w:r>
          </w:p>
        </w:tc>
        <w:tc>
          <w:tcPr>
            <w:tcW w:w="1135" w:type="dxa"/>
            <w:noWrap/>
            <w:hideMark/>
          </w:tcPr>
          <w:p w14:paraId="23A894ED" w14:textId="77777777" w:rsidR="00F31354" w:rsidRPr="00F31354" w:rsidRDefault="00F31354" w:rsidP="00F31354">
            <w:r w:rsidRPr="00F31354">
              <w:t>12.48605</w:t>
            </w:r>
          </w:p>
        </w:tc>
        <w:tc>
          <w:tcPr>
            <w:tcW w:w="1135" w:type="dxa"/>
            <w:noWrap/>
            <w:hideMark/>
          </w:tcPr>
          <w:p w14:paraId="1566174D" w14:textId="77777777" w:rsidR="00F31354" w:rsidRPr="00F31354" w:rsidRDefault="00F31354" w:rsidP="00F31354">
            <w:r w:rsidRPr="00F31354">
              <w:t>19.56513</w:t>
            </w:r>
          </w:p>
        </w:tc>
        <w:tc>
          <w:tcPr>
            <w:tcW w:w="1135" w:type="dxa"/>
            <w:noWrap/>
            <w:hideMark/>
          </w:tcPr>
          <w:p w14:paraId="0898983A" w14:textId="77777777" w:rsidR="00F31354" w:rsidRPr="00F31354" w:rsidRDefault="00F31354" w:rsidP="00F31354">
            <w:r w:rsidRPr="00F31354">
              <w:t>8.555495</w:t>
            </w:r>
          </w:p>
        </w:tc>
        <w:tc>
          <w:tcPr>
            <w:tcW w:w="1135" w:type="dxa"/>
            <w:noWrap/>
            <w:hideMark/>
          </w:tcPr>
          <w:p w14:paraId="6114A5D6" w14:textId="77777777" w:rsidR="00F31354" w:rsidRPr="00F31354" w:rsidRDefault="00F31354" w:rsidP="00F31354">
            <w:r w:rsidRPr="00F31354">
              <w:t>9.669139</w:t>
            </w:r>
          </w:p>
        </w:tc>
        <w:tc>
          <w:tcPr>
            <w:tcW w:w="1135" w:type="dxa"/>
            <w:noWrap/>
            <w:hideMark/>
          </w:tcPr>
          <w:p w14:paraId="702AE87E" w14:textId="77777777" w:rsidR="00F31354" w:rsidRPr="00F31354" w:rsidRDefault="00F31354" w:rsidP="00F31354">
            <w:r w:rsidRPr="00F31354">
              <w:t>10.92165</w:t>
            </w:r>
          </w:p>
        </w:tc>
        <w:tc>
          <w:tcPr>
            <w:tcW w:w="1135" w:type="dxa"/>
            <w:noWrap/>
            <w:hideMark/>
          </w:tcPr>
          <w:p w14:paraId="39261D3D" w14:textId="77777777" w:rsidR="00F31354" w:rsidRPr="00F31354" w:rsidRDefault="00F31354" w:rsidP="00F31354">
            <w:r w:rsidRPr="00F31354">
              <w:t>13.1342</w:t>
            </w:r>
          </w:p>
        </w:tc>
        <w:tc>
          <w:tcPr>
            <w:tcW w:w="1135" w:type="dxa"/>
            <w:noWrap/>
            <w:hideMark/>
          </w:tcPr>
          <w:p w14:paraId="063C838E" w14:textId="77777777" w:rsidR="00F31354" w:rsidRPr="00F31354" w:rsidRDefault="00F31354" w:rsidP="00F31354">
            <w:r w:rsidRPr="00F31354">
              <w:t>14.88376</w:t>
            </w:r>
          </w:p>
        </w:tc>
      </w:tr>
      <w:tr w:rsidR="00F31354" w:rsidRPr="00F31354" w14:paraId="229AD12B" w14:textId="77777777" w:rsidTr="00650C20">
        <w:trPr>
          <w:trHeight w:val="261"/>
        </w:trPr>
        <w:tc>
          <w:tcPr>
            <w:tcW w:w="1135" w:type="dxa"/>
            <w:noWrap/>
            <w:hideMark/>
          </w:tcPr>
          <w:p w14:paraId="535E84E7" w14:textId="77777777" w:rsidR="00F31354" w:rsidRPr="00F31354" w:rsidRDefault="00F31354" w:rsidP="00F31354">
            <w:r w:rsidRPr="00F31354">
              <w:t>6.874939</w:t>
            </w:r>
          </w:p>
        </w:tc>
        <w:tc>
          <w:tcPr>
            <w:tcW w:w="1135" w:type="dxa"/>
            <w:noWrap/>
            <w:hideMark/>
          </w:tcPr>
          <w:p w14:paraId="6C1D7545" w14:textId="77777777" w:rsidR="00F31354" w:rsidRPr="00F31354" w:rsidRDefault="00F31354" w:rsidP="00F31354">
            <w:r w:rsidRPr="00F31354">
              <w:t>11.19659</w:t>
            </w:r>
          </w:p>
        </w:tc>
        <w:tc>
          <w:tcPr>
            <w:tcW w:w="1135" w:type="dxa"/>
            <w:noWrap/>
            <w:hideMark/>
          </w:tcPr>
          <w:p w14:paraId="4128D2B9" w14:textId="77777777" w:rsidR="00F31354" w:rsidRPr="00F31354" w:rsidRDefault="00F31354" w:rsidP="00F31354">
            <w:r w:rsidRPr="00F31354">
              <w:t>12.1483</w:t>
            </w:r>
          </w:p>
        </w:tc>
        <w:tc>
          <w:tcPr>
            <w:tcW w:w="1135" w:type="dxa"/>
            <w:noWrap/>
            <w:hideMark/>
          </w:tcPr>
          <w:p w14:paraId="5628EA62" w14:textId="77777777" w:rsidR="00F31354" w:rsidRPr="00F31354" w:rsidRDefault="00F31354" w:rsidP="00F31354">
            <w:r w:rsidRPr="00F31354">
              <w:t>12.31547</w:t>
            </w:r>
          </w:p>
        </w:tc>
        <w:tc>
          <w:tcPr>
            <w:tcW w:w="1135" w:type="dxa"/>
            <w:noWrap/>
            <w:hideMark/>
          </w:tcPr>
          <w:p w14:paraId="7AB49002" w14:textId="77777777" w:rsidR="00F31354" w:rsidRPr="00F31354" w:rsidRDefault="00F31354" w:rsidP="00F31354">
            <w:r w:rsidRPr="00F31354">
              <w:t>15.37898</w:t>
            </w:r>
          </w:p>
        </w:tc>
        <w:tc>
          <w:tcPr>
            <w:tcW w:w="1135" w:type="dxa"/>
            <w:noWrap/>
            <w:hideMark/>
          </w:tcPr>
          <w:p w14:paraId="7C0597D5" w14:textId="77777777" w:rsidR="00F31354" w:rsidRPr="00F31354" w:rsidRDefault="00F31354" w:rsidP="00F31354">
            <w:r w:rsidRPr="00F31354">
              <w:t>6.851693</w:t>
            </w:r>
          </w:p>
        </w:tc>
        <w:tc>
          <w:tcPr>
            <w:tcW w:w="1135" w:type="dxa"/>
            <w:noWrap/>
            <w:hideMark/>
          </w:tcPr>
          <w:p w14:paraId="7D9EB100" w14:textId="77777777" w:rsidR="00F31354" w:rsidRPr="00F31354" w:rsidRDefault="00F31354" w:rsidP="00F31354">
            <w:r w:rsidRPr="00F31354">
              <w:t>10.94685</w:t>
            </w:r>
          </w:p>
        </w:tc>
        <w:tc>
          <w:tcPr>
            <w:tcW w:w="1135" w:type="dxa"/>
            <w:noWrap/>
            <w:hideMark/>
          </w:tcPr>
          <w:p w14:paraId="4BF9391F" w14:textId="77777777" w:rsidR="00F31354" w:rsidRPr="00F31354" w:rsidRDefault="00F31354" w:rsidP="00F31354">
            <w:r w:rsidRPr="00F31354">
              <w:t>9.664388</w:t>
            </w:r>
          </w:p>
        </w:tc>
        <w:tc>
          <w:tcPr>
            <w:tcW w:w="1135" w:type="dxa"/>
            <w:noWrap/>
            <w:hideMark/>
          </w:tcPr>
          <w:p w14:paraId="3311384C" w14:textId="77777777" w:rsidR="00F31354" w:rsidRPr="00F31354" w:rsidRDefault="00F31354" w:rsidP="00F31354">
            <w:r w:rsidRPr="00F31354">
              <w:t>11.93513</w:t>
            </w:r>
          </w:p>
        </w:tc>
        <w:tc>
          <w:tcPr>
            <w:tcW w:w="1135" w:type="dxa"/>
            <w:noWrap/>
            <w:hideMark/>
          </w:tcPr>
          <w:p w14:paraId="36A993E0" w14:textId="77777777" w:rsidR="00F31354" w:rsidRPr="00F31354" w:rsidRDefault="00F31354" w:rsidP="00F31354">
            <w:r w:rsidRPr="00F31354">
              <w:t>18.21213</w:t>
            </w:r>
          </w:p>
        </w:tc>
      </w:tr>
      <w:tr w:rsidR="00F31354" w:rsidRPr="00F31354" w14:paraId="5712BF3A" w14:textId="77777777" w:rsidTr="00650C20">
        <w:trPr>
          <w:trHeight w:val="261"/>
        </w:trPr>
        <w:tc>
          <w:tcPr>
            <w:tcW w:w="1135" w:type="dxa"/>
            <w:noWrap/>
            <w:hideMark/>
          </w:tcPr>
          <w:p w14:paraId="28571B77" w14:textId="77777777" w:rsidR="00F31354" w:rsidRPr="00F31354" w:rsidRDefault="00F31354" w:rsidP="00F31354">
            <w:r w:rsidRPr="00F31354">
              <w:t>3.963424</w:t>
            </w:r>
          </w:p>
        </w:tc>
        <w:tc>
          <w:tcPr>
            <w:tcW w:w="1135" w:type="dxa"/>
            <w:noWrap/>
            <w:hideMark/>
          </w:tcPr>
          <w:p w14:paraId="30C56A97" w14:textId="77777777" w:rsidR="00F31354" w:rsidRPr="00F31354" w:rsidRDefault="00F31354" w:rsidP="00F31354">
            <w:r w:rsidRPr="00F31354">
              <w:t>7.869333</w:t>
            </w:r>
          </w:p>
        </w:tc>
        <w:tc>
          <w:tcPr>
            <w:tcW w:w="1135" w:type="dxa"/>
            <w:noWrap/>
            <w:hideMark/>
          </w:tcPr>
          <w:p w14:paraId="2096EBD6" w14:textId="77777777" w:rsidR="00F31354" w:rsidRPr="00F31354" w:rsidRDefault="00F31354" w:rsidP="00F31354">
            <w:r w:rsidRPr="00F31354">
              <w:t>10.21705</w:t>
            </w:r>
          </w:p>
        </w:tc>
        <w:tc>
          <w:tcPr>
            <w:tcW w:w="1135" w:type="dxa"/>
            <w:noWrap/>
            <w:hideMark/>
          </w:tcPr>
          <w:p w14:paraId="58E2476F" w14:textId="77777777" w:rsidR="00F31354" w:rsidRPr="00F31354" w:rsidRDefault="00F31354" w:rsidP="00F31354">
            <w:r w:rsidRPr="00F31354">
              <w:t>12.54086</w:t>
            </w:r>
          </w:p>
        </w:tc>
        <w:tc>
          <w:tcPr>
            <w:tcW w:w="1135" w:type="dxa"/>
            <w:noWrap/>
            <w:hideMark/>
          </w:tcPr>
          <w:p w14:paraId="7BDB4D3B" w14:textId="77777777" w:rsidR="00F31354" w:rsidRPr="00F31354" w:rsidRDefault="00F31354" w:rsidP="00F31354">
            <w:r w:rsidRPr="00F31354">
              <w:t>13.40125</w:t>
            </w:r>
          </w:p>
        </w:tc>
        <w:tc>
          <w:tcPr>
            <w:tcW w:w="1135" w:type="dxa"/>
            <w:noWrap/>
            <w:hideMark/>
          </w:tcPr>
          <w:p w14:paraId="272EBD75" w14:textId="77777777" w:rsidR="00F31354" w:rsidRPr="00F31354" w:rsidRDefault="00F31354" w:rsidP="00F31354">
            <w:r w:rsidRPr="00F31354">
              <w:t>6.738208</w:t>
            </w:r>
          </w:p>
        </w:tc>
        <w:tc>
          <w:tcPr>
            <w:tcW w:w="1135" w:type="dxa"/>
            <w:noWrap/>
            <w:hideMark/>
          </w:tcPr>
          <w:p w14:paraId="4726F012" w14:textId="77777777" w:rsidR="00F31354" w:rsidRPr="00F31354" w:rsidRDefault="00F31354" w:rsidP="00F31354">
            <w:r w:rsidRPr="00F31354">
              <w:t>9.697336</w:t>
            </w:r>
          </w:p>
        </w:tc>
        <w:tc>
          <w:tcPr>
            <w:tcW w:w="1135" w:type="dxa"/>
            <w:noWrap/>
            <w:hideMark/>
          </w:tcPr>
          <w:p w14:paraId="3BD4AFB7" w14:textId="77777777" w:rsidR="00F31354" w:rsidRPr="00F31354" w:rsidRDefault="00F31354" w:rsidP="00F31354">
            <w:r w:rsidRPr="00F31354">
              <w:t>13.70354</w:t>
            </w:r>
          </w:p>
        </w:tc>
        <w:tc>
          <w:tcPr>
            <w:tcW w:w="1135" w:type="dxa"/>
            <w:noWrap/>
            <w:hideMark/>
          </w:tcPr>
          <w:p w14:paraId="6965DCC4" w14:textId="77777777" w:rsidR="00F31354" w:rsidRPr="00F31354" w:rsidRDefault="00F31354" w:rsidP="00F31354">
            <w:r w:rsidRPr="00F31354">
              <w:t>19.27095</w:t>
            </w:r>
          </w:p>
        </w:tc>
        <w:tc>
          <w:tcPr>
            <w:tcW w:w="1135" w:type="dxa"/>
            <w:noWrap/>
            <w:hideMark/>
          </w:tcPr>
          <w:p w14:paraId="03D32A84" w14:textId="77777777" w:rsidR="00F31354" w:rsidRPr="00F31354" w:rsidRDefault="00F31354" w:rsidP="00F31354">
            <w:r w:rsidRPr="00F31354">
              <w:t>19.84644</w:t>
            </w:r>
          </w:p>
        </w:tc>
      </w:tr>
      <w:tr w:rsidR="00F31354" w:rsidRPr="00F31354" w14:paraId="4B1DFA2B" w14:textId="77777777" w:rsidTr="00650C20">
        <w:trPr>
          <w:trHeight w:val="261"/>
        </w:trPr>
        <w:tc>
          <w:tcPr>
            <w:tcW w:w="1135" w:type="dxa"/>
            <w:noWrap/>
            <w:hideMark/>
          </w:tcPr>
          <w:p w14:paraId="053EF388" w14:textId="77777777" w:rsidR="00F31354" w:rsidRPr="00F31354" w:rsidRDefault="00F31354" w:rsidP="00F31354">
            <w:r w:rsidRPr="00F31354">
              <w:t>6.88881</w:t>
            </w:r>
          </w:p>
        </w:tc>
        <w:tc>
          <w:tcPr>
            <w:tcW w:w="1135" w:type="dxa"/>
            <w:noWrap/>
            <w:hideMark/>
          </w:tcPr>
          <w:p w14:paraId="5B116B9E" w14:textId="77777777" w:rsidR="00F31354" w:rsidRPr="00F31354" w:rsidRDefault="00F31354" w:rsidP="00F31354">
            <w:r w:rsidRPr="00F31354">
              <w:t>12.68038</w:t>
            </w:r>
          </w:p>
        </w:tc>
        <w:tc>
          <w:tcPr>
            <w:tcW w:w="1135" w:type="dxa"/>
            <w:noWrap/>
            <w:hideMark/>
          </w:tcPr>
          <w:p w14:paraId="465A639D" w14:textId="77777777" w:rsidR="00F31354" w:rsidRPr="00F31354" w:rsidRDefault="00F31354" w:rsidP="00F31354">
            <w:r w:rsidRPr="00F31354">
              <w:t>14.23867</w:t>
            </w:r>
          </w:p>
        </w:tc>
        <w:tc>
          <w:tcPr>
            <w:tcW w:w="1135" w:type="dxa"/>
            <w:noWrap/>
            <w:hideMark/>
          </w:tcPr>
          <w:p w14:paraId="14AC685D" w14:textId="77777777" w:rsidR="00F31354" w:rsidRPr="00F31354" w:rsidRDefault="00F31354" w:rsidP="00F31354">
            <w:r w:rsidRPr="00F31354">
              <w:t>13.87033</w:t>
            </w:r>
          </w:p>
        </w:tc>
        <w:tc>
          <w:tcPr>
            <w:tcW w:w="1135" w:type="dxa"/>
            <w:noWrap/>
            <w:hideMark/>
          </w:tcPr>
          <w:p w14:paraId="352C6199" w14:textId="77777777" w:rsidR="00F31354" w:rsidRPr="00F31354" w:rsidRDefault="00F31354" w:rsidP="00F31354">
            <w:r w:rsidRPr="00F31354">
              <w:t>15.36904</w:t>
            </w:r>
          </w:p>
        </w:tc>
        <w:tc>
          <w:tcPr>
            <w:tcW w:w="1135" w:type="dxa"/>
            <w:noWrap/>
            <w:hideMark/>
          </w:tcPr>
          <w:p w14:paraId="02A8EBB3" w14:textId="77777777" w:rsidR="00F31354" w:rsidRPr="00F31354" w:rsidRDefault="00F31354" w:rsidP="00F31354">
            <w:r w:rsidRPr="00F31354">
              <w:t>8.58649</w:t>
            </w:r>
          </w:p>
        </w:tc>
        <w:tc>
          <w:tcPr>
            <w:tcW w:w="1135" w:type="dxa"/>
            <w:noWrap/>
            <w:hideMark/>
          </w:tcPr>
          <w:p w14:paraId="2566DF96" w14:textId="77777777" w:rsidR="00F31354" w:rsidRPr="00F31354" w:rsidRDefault="00F31354" w:rsidP="00F31354">
            <w:r w:rsidRPr="00F31354">
              <w:t>9.546679</w:t>
            </w:r>
          </w:p>
        </w:tc>
        <w:tc>
          <w:tcPr>
            <w:tcW w:w="1135" w:type="dxa"/>
            <w:noWrap/>
            <w:hideMark/>
          </w:tcPr>
          <w:p w14:paraId="769C41C0" w14:textId="77777777" w:rsidR="00F31354" w:rsidRPr="00F31354" w:rsidRDefault="00F31354" w:rsidP="00F31354">
            <w:r w:rsidRPr="00F31354">
              <w:t>16.37161</w:t>
            </w:r>
          </w:p>
        </w:tc>
        <w:tc>
          <w:tcPr>
            <w:tcW w:w="1135" w:type="dxa"/>
            <w:noWrap/>
            <w:hideMark/>
          </w:tcPr>
          <w:p w14:paraId="639365CC" w14:textId="77777777" w:rsidR="00F31354" w:rsidRPr="00F31354" w:rsidRDefault="00F31354" w:rsidP="00F31354">
            <w:r w:rsidRPr="00F31354">
              <w:t>14.84639</w:t>
            </w:r>
          </w:p>
        </w:tc>
        <w:tc>
          <w:tcPr>
            <w:tcW w:w="1135" w:type="dxa"/>
            <w:noWrap/>
            <w:hideMark/>
          </w:tcPr>
          <w:p w14:paraId="28B5377A" w14:textId="77777777" w:rsidR="00F31354" w:rsidRPr="00F31354" w:rsidRDefault="00F31354" w:rsidP="00F31354">
            <w:r w:rsidRPr="00F31354">
              <w:t>20.70255</w:t>
            </w:r>
          </w:p>
        </w:tc>
      </w:tr>
      <w:tr w:rsidR="00650C20" w:rsidRPr="00F31354" w14:paraId="348E1B09" w14:textId="77777777" w:rsidTr="00650C20">
        <w:trPr>
          <w:trHeight w:val="261"/>
        </w:trPr>
        <w:tc>
          <w:tcPr>
            <w:tcW w:w="1135" w:type="dxa"/>
            <w:noWrap/>
            <w:hideMark/>
          </w:tcPr>
          <w:p w14:paraId="58131BF6" w14:textId="77777777" w:rsidR="00F31354" w:rsidRPr="00F31354" w:rsidRDefault="00F31354" w:rsidP="00F31354">
            <w:pPr>
              <w:rPr>
                <w:b/>
                <w:bCs/>
              </w:rPr>
            </w:pPr>
            <w:r w:rsidRPr="00F31354">
              <w:rPr>
                <w:b/>
                <w:bCs/>
              </w:rPr>
              <w:t>6.724104</w:t>
            </w:r>
          </w:p>
        </w:tc>
        <w:tc>
          <w:tcPr>
            <w:tcW w:w="1135" w:type="dxa"/>
            <w:noWrap/>
            <w:hideMark/>
          </w:tcPr>
          <w:p w14:paraId="70248C1F" w14:textId="77777777" w:rsidR="00F31354" w:rsidRPr="00F31354" w:rsidRDefault="00F31354" w:rsidP="00F31354">
            <w:pPr>
              <w:rPr>
                <w:b/>
                <w:bCs/>
              </w:rPr>
            </w:pPr>
            <w:r w:rsidRPr="00F31354">
              <w:rPr>
                <w:b/>
                <w:bCs/>
              </w:rPr>
              <w:t>8.008827</w:t>
            </w:r>
          </w:p>
        </w:tc>
        <w:tc>
          <w:tcPr>
            <w:tcW w:w="1135" w:type="dxa"/>
            <w:noWrap/>
            <w:hideMark/>
          </w:tcPr>
          <w:p w14:paraId="452086B6" w14:textId="77777777" w:rsidR="00F31354" w:rsidRPr="00F31354" w:rsidRDefault="00F31354" w:rsidP="00F31354">
            <w:pPr>
              <w:rPr>
                <w:b/>
                <w:bCs/>
              </w:rPr>
            </w:pPr>
            <w:r w:rsidRPr="00F31354">
              <w:rPr>
                <w:b/>
                <w:bCs/>
              </w:rPr>
              <w:t>11.23198</w:t>
            </w:r>
          </w:p>
        </w:tc>
        <w:tc>
          <w:tcPr>
            <w:tcW w:w="1135" w:type="dxa"/>
            <w:noWrap/>
            <w:hideMark/>
          </w:tcPr>
          <w:p w14:paraId="0BDCBAEE" w14:textId="77777777" w:rsidR="00F31354" w:rsidRPr="00F31354" w:rsidRDefault="00F31354" w:rsidP="00F31354">
            <w:pPr>
              <w:rPr>
                <w:b/>
                <w:bCs/>
              </w:rPr>
            </w:pPr>
            <w:r w:rsidRPr="00F31354">
              <w:rPr>
                <w:b/>
                <w:bCs/>
              </w:rPr>
              <w:t>12.62354</w:t>
            </w:r>
          </w:p>
        </w:tc>
        <w:tc>
          <w:tcPr>
            <w:tcW w:w="1135" w:type="dxa"/>
            <w:noWrap/>
            <w:hideMark/>
          </w:tcPr>
          <w:p w14:paraId="2DFBE287" w14:textId="77777777" w:rsidR="00F31354" w:rsidRPr="00F31354" w:rsidRDefault="00F31354" w:rsidP="00F31354">
            <w:pPr>
              <w:rPr>
                <w:b/>
                <w:bCs/>
              </w:rPr>
            </w:pPr>
            <w:r w:rsidRPr="00F31354">
              <w:rPr>
                <w:b/>
                <w:bCs/>
              </w:rPr>
              <w:t>14.65361</w:t>
            </w:r>
          </w:p>
        </w:tc>
        <w:tc>
          <w:tcPr>
            <w:tcW w:w="1135" w:type="dxa"/>
            <w:noWrap/>
            <w:hideMark/>
          </w:tcPr>
          <w:p w14:paraId="332E1303" w14:textId="77777777" w:rsidR="00F31354" w:rsidRPr="00F31354" w:rsidRDefault="00F31354" w:rsidP="00F31354">
            <w:pPr>
              <w:rPr>
                <w:b/>
                <w:bCs/>
              </w:rPr>
            </w:pPr>
            <w:r w:rsidRPr="00F31354">
              <w:rPr>
                <w:b/>
                <w:bCs/>
              </w:rPr>
              <w:t>7.453215</w:t>
            </w:r>
          </w:p>
        </w:tc>
        <w:tc>
          <w:tcPr>
            <w:tcW w:w="1135" w:type="dxa"/>
            <w:noWrap/>
            <w:hideMark/>
          </w:tcPr>
          <w:p w14:paraId="099C15E3" w14:textId="77777777" w:rsidR="00F31354" w:rsidRPr="00F31354" w:rsidRDefault="00F31354" w:rsidP="00F31354">
            <w:pPr>
              <w:rPr>
                <w:b/>
                <w:bCs/>
              </w:rPr>
            </w:pPr>
            <w:r w:rsidRPr="00F31354">
              <w:rPr>
                <w:b/>
                <w:bCs/>
              </w:rPr>
              <w:t>8.687946</w:t>
            </w:r>
          </w:p>
        </w:tc>
        <w:tc>
          <w:tcPr>
            <w:tcW w:w="1135" w:type="dxa"/>
            <w:noWrap/>
            <w:hideMark/>
          </w:tcPr>
          <w:p w14:paraId="440056FE" w14:textId="77777777" w:rsidR="00F31354" w:rsidRPr="00F31354" w:rsidRDefault="00F31354" w:rsidP="00F31354">
            <w:pPr>
              <w:rPr>
                <w:b/>
                <w:bCs/>
              </w:rPr>
            </w:pPr>
            <w:r w:rsidRPr="00F31354">
              <w:rPr>
                <w:b/>
                <w:bCs/>
              </w:rPr>
              <w:t>10.92763</w:t>
            </w:r>
          </w:p>
        </w:tc>
        <w:tc>
          <w:tcPr>
            <w:tcW w:w="1135" w:type="dxa"/>
            <w:noWrap/>
            <w:hideMark/>
          </w:tcPr>
          <w:p w14:paraId="5C162A95" w14:textId="77777777" w:rsidR="00F31354" w:rsidRPr="00F31354" w:rsidRDefault="00F31354" w:rsidP="00F31354">
            <w:pPr>
              <w:rPr>
                <w:b/>
                <w:bCs/>
              </w:rPr>
            </w:pPr>
            <w:r w:rsidRPr="00F31354">
              <w:rPr>
                <w:b/>
                <w:bCs/>
              </w:rPr>
              <w:t>12.88454</w:t>
            </w:r>
          </w:p>
        </w:tc>
        <w:tc>
          <w:tcPr>
            <w:tcW w:w="1135" w:type="dxa"/>
            <w:noWrap/>
            <w:hideMark/>
          </w:tcPr>
          <w:p w14:paraId="596C8DF0" w14:textId="77777777" w:rsidR="00F31354" w:rsidRPr="00F31354" w:rsidRDefault="00F31354" w:rsidP="00F31354">
            <w:pPr>
              <w:rPr>
                <w:b/>
                <w:bCs/>
              </w:rPr>
            </w:pPr>
            <w:r w:rsidRPr="00F31354">
              <w:rPr>
                <w:b/>
                <w:bCs/>
              </w:rPr>
              <w:t>15.66298</w:t>
            </w:r>
          </w:p>
        </w:tc>
      </w:tr>
    </w:tbl>
    <w:p w14:paraId="78549008" w14:textId="5C7AD893" w:rsidR="00F46130" w:rsidRDefault="00F46130" w:rsidP="00DD05AD"/>
    <w:p w14:paraId="6FD35425" w14:textId="75804B10" w:rsidR="00650C20" w:rsidRDefault="00650C20" w:rsidP="00DD05AD">
      <w:r>
        <w:t>Raw data for Section 4.4.2.6 with 6 active nodes</w:t>
      </w:r>
    </w:p>
    <w:p w14:paraId="25CACFA2" w14:textId="77777777" w:rsidR="00650C20" w:rsidRDefault="00650C20" w:rsidP="00DD05AD">
      <w:r>
        <w:t>1</w:t>
      </w:r>
      <w:r w:rsidRPr="00650C20">
        <w:rPr>
          <w:vertAlign w:val="superscript"/>
        </w:rPr>
        <w:t>st</w:t>
      </w:r>
      <w:r>
        <w:t xml:space="preserve"> Node</w:t>
      </w:r>
    </w:p>
    <w:tbl>
      <w:tblPr>
        <w:tblStyle w:val="TableGrid"/>
        <w:tblW w:w="0" w:type="auto"/>
        <w:tblLook w:val="04A0" w:firstRow="1" w:lastRow="0" w:firstColumn="1" w:lastColumn="0" w:noHBand="0" w:noVBand="1"/>
      </w:tblPr>
      <w:tblGrid>
        <w:gridCol w:w="1133"/>
        <w:gridCol w:w="1133"/>
        <w:gridCol w:w="1133"/>
        <w:gridCol w:w="1133"/>
        <w:gridCol w:w="1133"/>
        <w:gridCol w:w="1133"/>
        <w:gridCol w:w="1133"/>
        <w:gridCol w:w="1133"/>
        <w:gridCol w:w="1133"/>
        <w:gridCol w:w="1133"/>
      </w:tblGrid>
      <w:tr w:rsidR="00650C20" w:rsidRPr="00650C20" w14:paraId="4BDCFEFE" w14:textId="77777777" w:rsidTr="00650C20">
        <w:trPr>
          <w:trHeight w:val="261"/>
        </w:trPr>
        <w:tc>
          <w:tcPr>
            <w:tcW w:w="1133" w:type="dxa"/>
            <w:noWrap/>
            <w:hideMark/>
          </w:tcPr>
          <w:p w14:paraId="708C3AD0" w14:textId="77777777" w:rsidR="00650C20" w:rsidRPr="00650C20" w:rsidRDefault="00650C20" w:rsidP="00650C20">
            <w:r w:rsidRPr="00650C20">
              <w:t>Tx01</w:t>
            </w:r>
          </w:p>
        </w:tc>
        <w:tc>
          <w:tcPr>
            <w:tcW w:w="1133" w:type="dxa"/>
            <w:noWrap/>
            <w:hideMark/>
          </w:tcPr>
          <w:p w14:paraId="4EB929E9" w14:textId="77777777" w:rsidR="00650C20" w:rsidRPr="00650C20" w:rsidRDefault="00650C20" w:rsidP="00650C20">
            <w:r w:rsidRPr="00650C20">
              <w:t>Tx02</w:t>
            </w:r>
          </w:p>
        </w:tc>
        <w:tc>
          <w:tcPr>
            <w:tcW w:w="1133" w:type="dxa"/>
            <w:noWrap/>
            <w:hideMark/>
          </w:tcPr>
          <w:p w14:paraId="30899C4C" w14:textId="77777777" w:rsidR="00650C20" w:rsidRPr="00650C20" w:rsidRDefault="00650C20" w:rsidP="00650C20">
            <w:r w:rsidRPr="00650C20">
              <w:t>Tx03</w:t>
            </w:r>
          </w:p>
        </w:tc>
        <w:tc>
          <w:tcPr>
            <w:tcW w:w="1133" w:type="dxa"/>
            <w:noWrap/>
            <w:hideMark/>
          </w:tcPr>
          <w:p w14:paraId="2A3DE27B" w14:textId="77777777" w:rsidR="00650C20" w:rsidRPr="00650C20" w:rsidRDefault="00650C20" w:rsidP="00650C20">
            <w:r w:rsidRPr="00650C20">
              <w:t>Tx04</w:t>
            </w:r>
          </w:p>
        </w:tc>
        <w:tc>
          <w:tcPr>
            <w:tcW w:w="1133" w:type="dxa"/>
            <w:noWrap/>
            <w:hideMark/>
          </w:tcPr>
          <w:p w14:paraId="23265E7B" w14:textId="77777777" w:rsidR="00650C20" w:rsidRPr="00650C20" w:rsidRDefault="00650C20" w:rsidP="00650C20">
            <w:r w:rsidRPr="00650C20">
              <w:t>Tx05</w:t>
            </w:r>
          </w:p>
        </w:tc>
        <w:tc>
          <w:tcPr>
            <w:tcW w:w="1133" w:type="dxa"/>
            <w:noWrap/>
            <w:hideMark/>
          </w:tcPr>
          <w:p w14:paraId="12034757" w14:textId="77777777" w:rsidR="00650C20" w:rsidRPr="00650C20" w:rsidRDefault="00650C20" w:rsidP="00650C20">
            <w:r w:rsidRPr="00650C20">
              <w:t>Tx06</w:t>
            </w:r>
          </w:p>
        </w:tc>
        <w:tc>
          <w:tcPr>
            <w:tcW w:w="1133" w:type="dxa"/>
            <w:noWrap/>
            <w:hideMark/>
          </w:tcPr>
          <w:p w14:paraId="22D47FFE" w14:textId="77777777" w:rsidR="00650C20" w:rsidRPr="00650C20" w:rsidRDefault="00650C20" w:rsidP="00650C20">
            <w:r w:rsidRPr="00650C20">
              <w:t>Tx07</w:t>
            </w:r>
          </w:p>
        </w:tc>
        <w:tc>
          <w:tcPr>
            <w:tcW w:w="1133" w:type="dxa"/>
            <w:noWrap/>
            <w:hideMark/>
          </w:tcPr>
          <w:p w14:paraId="4D3EED44" w14:textId="77777777" w:rsidR="00650C20" w:rsidRPr="00650C20" w:rsidRDefault="00650C20" w:rsidP="00650C20">
            <w:r w:rsidRPr="00650C20">
              <w:t>Tx08</w:t>
            </w:r>
          </w:p>
        </w:tc>
        <w:tc>
          <w:tcPr>
            <w:tcW w:w="1133" w:type="dxa"/>
            <w:noWrap/>
            <w:hideMark/>
          </w:tcPr>
          <w:p w14:paraId="02213A2D" w14:textId="77777777" w:rsidR="00650C20" w:rsidRPr="00650C20" w:rsidRDefault="00650C20" w:rsidP="00650C20">
            <w:r w:rsidRPr="00650C20">
              <w:t>Tx09</w:t>
            </w:r>
          </w:p>
        </w:tc>
        <w:tc>
          <w:tcPr>
            <w:tcW w:w="1133" w:type="dxa"/>
            <w:noWrap/>
            <w:hideMark/>
          </w:tcPr>
          <w:p w14:paraId="4FC1761C" w14:textId="77777777" w:rsidR="00650C20" w:rsidRPr="00650C20" w:rsidRDefault="00650C20" w:rsidP="00650C20">
            <w:r w:rsidRPr="00650C20">
              <w:t>Tx10</w:t>
            </w:r>
          </w:p>
        </w:tc>
      </w:tr>
      <w:tr w:rsidR="00650C20" w:rsidRPr="00650C20" w14:paraId="7BBCF677" w14:textId="77777777" w:rsidTr="00650C20">
        <w:trPr>
          <w:trHeight w:val="261"/>
        </w:trPr>
        <w:tc>
          <w:tcPr>
            <w:tcW w:w="1133" w:type="dxa"/>
            <w:noWrap/>
            <w:hideMark/>
          </w:tcPr>
          <w:p w14:paraId="782F398D" w14:textId="77777777" w:rsidR="00650C20" w:rsidRPr="00650C20" w:rsidRDefault="00650C20" w:rsidP="00650C20">
            <w:r w:rsidRPr="00650C20">
              <w:t>7.442725</w:t>
            </w:r>
          </w:p>
        </w:tc>
        <w:tc>
          <w:tcPr>
            <w:tcW w:w="1133" w:type="dxa"/>
            <w:noWrap/>
            <w:hideMark/>
          </w:tcPr>
          <w:p w14:paraId="46BFC9E9" w14:textId="77777777" w:rsidR="00650C20" w:rsidRPr="00650C20" w:rsidRDefault="00650C20" w:rsidP="00650C20">
            <w:r w:rsidRPr="00650C20">
              <w:t>7.657259</w:t>
            </w:r>
          </w:p>
        </w:tc>
        <w:tc>
          <w:tcPr>
            <w:tcW w:w="1133" w:type="dxa"/>
            <w:noWrap/>
            <w:hideMark/>
          </w:tcPr>
          <w:p w14:paraId="46B1DADE" w14:textId="77777777" w:rsidR="00650C20" w:rsidRPr="00650C20" w:rsidRDefault="00650C20" w:rsidP="00650C20">
            <w:r w:rsidRPr="00650C20">
              <w:t>8.147203</w:t>
            </w:r>
          </w:p>
        </w:tc>
        <w:tc>
          <w:tcPr>
            <w:tcW w:w="1133" w:type="dxa"/>
            <w:noWrap/>
            <w:hideMark/>
          </w:tcPr>
          <w:p w14:paraId="30264DB7" w14:textId="77777777" w:rsidR="00650C20" w:rsidRPr="00650C20" w:rsidRDefault="00650C20" w:rsidP="00650C20">
            <w:r w:rsidRPr="00650C20">
              <w:t>8.430155</w:t>
            </w:r>
          </w:p>
        </w:tc>
        <w:tc>
          <w:tcPr>
            <w:tcW w:w="1133" w:type="dxa"/>
            <w:noWrap/>
            <w:hideMark/>
          </w:tcPr>
          <w:p w14:paraId="488041DE" w14:textId="77777777" w:rsidR="00650C20" w:rsidRPr="00650C20" w:rsidRDefault="00650C20" w:rsidP="00650C20">
            <w:r w:rsidRPr="00650C20">
              <w:t>8.312464</w:t>
            </w:r>
          </w:p>
        </w:tc>
        <w:tc>
          <w:tcPr>
            <w:tcW w:w="1133" w:type="dxa"/>
            <w:noWrap/>
            <w:hideMark/>
          </w:tcPr>
          <w:p w14:paraId="7B6BBA0F" w14:textId="77777777" w:rsidR="00650C20" w:rsidRPr="00650C20" w:rsidRDefault="00650C20" w:rsidP="00650C20">
            <w:r w:rsidRPr="00650C20">
              <w:t>8.918848</w:t>
            </w:r>
          </w:p>
        </w:tc>
        <w:tc>
          <w:tcPr>
            <w:tcW w:w="1133" w:type="dxa"/>
            <w:noWrap/>
            <w:hideMark/>
          </w:tcPr>
          <w:p w14:paraId="6ECDDE89" w14:textId="77777777" w:rsidR="00650C20" w:rsidRPr="00650C20" w:rsidRDefault="00650C20" w:rsidP="00650C20">
            <w:r w:rsidRPr="00650C20">
              <w:t>12.40078</w:t>
            </w:r>
          </w:p>
        </w:tc>
        <w:tc>
          <w:tcPr>
            <w:tcW w:w="1133" w:type="dxa"/>
            <w:noWrap/>
            <w:hideMark/>
          </w:tcPr>
          <w:p w14:paraId="6ADF2F2B" w14:textId="77777777" w:rsidR="00650C20" w:rsidRPr="00650C20" w:rsidRDefault="00650C20" w:rsidP="00650C20">
            <w:r w:rsidRPr="00650C20">
              <w:t>14.61588</w:t>
            </w:r>
          </w:p>
        </w:tc>
        <w:tc>
          <w:tcPr>
            <w:tcW w:w="1133" w:type="dxa"/>
            <w:noWrap/>
            <w:hideMark/>
          </w:tcPr>
          <w:p w14:paraId="0F217923" w14:textId="77777777" w:rsidR="00650C20" w:rsidRPr="00650C20" w:rsidRDefault="00650C20" w:rsidP="00650C20">
            <w:r w:rsidRPr="00650C20">
              <w:t>7.755913</w:t>
            </w:r>
          </w:p>
        </w:tc>
        <w:tc>
          <w:tcPr>
            <w:tcW w:w="1133" w:type="dxa"/>
            <w:noWrap/>
            <w:hideMark/>
          </w:tcPr>
          <w:p w14:paraId="1230F894" w14:textId="77777777" w:rsidR="00650C20" w:rsidRPr="00650C20" w:rsidRDefault="00650C20" w:rsidP="00650C20">
            <w:r w:rsidRPr="00650C20">
              <w:t>9.110275</w:t>
            </w:r>
          </w:p>
        </w:tc>
      </w:tr>
      <w:tr w:rsidR="00650C20" w:rsidRPr="00650C20" w14:paraId="51A85F0C" w14:textId="77777777" w:rsidTr="00650C20">
        <w:trPr>
          <w:trHeight w:val="261"/>
        </w:trPr>
        <w:tc>
          <w:tcPr>
            <w:tcW w:w="1133" w:type="dxa"/>
            <w:noWrap/>
            <w:hideMark/>
          </w:tcPr>
          <w:p w14:paraId="1B4835FC" w14:textId="77777777" w:rsidR="00650C20" w:rsidRPr="00650C20" w:rsidRDefault="00650C20" w:rsidP="00650C20">
            <w:r w:rsidRPr="00650C20">
              <w:t>8.659984</w:t>
            </w:r>
          </w:p>
        </w:tc>
        <w:tc>
          <w:tcPr>
            <w:tcW w:w="1133" w:type="dxa"/>
            <w:noWrap/>
            <w:hideMark/>
          </w:tcPr>
          <w:p w14:paraId="3C4BB6AD" w14:textId="77777777" w:rsidR="00650C20" w:rsidRPr="00650C20" w:rsidRDefault="00650C20" w:rsidP="00650C20">
            <w:r w:rsidRPr="00650C20">
              <w:t>12.12299</w:t>
            </w:r>
          </w:p>
        </w:tc>
        <w:tc>
          <w:tcPr>
            <w:tcW w:w="1133" w:type="dxa"/>
            <w:noWrap/>
            <w:hideMark/>
          </w:tcPr>
          <w:p w14:paraId="3FABD22E" w14:textId="77777777" w:rsidR="00650C20" w:rsidRPr="00650C20" w:rsidRDefault="00650C20" w:rsidP="00650C20">
            <w:r w:rsidRPr="00650C20">
              <w:t>8.270152</w:t>
            </w:r>
          </w:p>
        </w:tc>
        <w:tc>
          <w:tcPr>
            <w:tcW w:w="1133" w:type="dxa"/>
            <w:noWrap/>
            <w:hideMark/>
          </w:tcPr>
          <w:p w14:paraId="3DAB058E" w14:textId="77777777" w:rsidR="00650C20" w:rsidRPr="00650C20" w:rsidRDefault="00650C20" w:rsidP="00650C20">
            <w:r w:rsidRPr="00650C20">
              <w:t>11.62902</w:t>
            </w:r>
          </w:p>
        </w:tc>
        <w:tc>
          <w:tcPr>
            <w:tcW w:w="1133" w:type="dxa"/>
            <w:noWrap/>
            <w:hideMark/>
          </w:tcPr>
          <w:p w14:paraId="6500E011" w14:textId="77777777" w:rsidR="00650C20" w:rsidRPr="00650C20" w:rsidRDefault="00650C20" w:rsidP="00650C20">
            <w:r w:rsidRPr="00650C20">
              <w:t>10.53802</w:t>
            </w:r>
          </w:p>
        </w:tc>
        <w:tc>
          <w:tcPr>
            <w:tcW w:w="1133" w:type="dxa"/>
            <w:noWrap/>
            <w:hideMark/>
          </w:tcPr>
          <w:p w14:paraId="6DA0D0F4" w14:textId="77777777" w:rsidR="00650C20" w:rsidRPr="00650C20" w:rsidRDefault="00650C20" w:rsidP="00650C20">
            <w:r w:rsidRPr="00650C20">
              <w:t>11.90562</w:t>
            </w:r>
          </w:p>
        </w:tc>
        <w:tc>
          <w:tcPr>
            <w:tcW w:w="1133" w:type="dxa"/>
            <w:noWrap/>
            <w:hideMark/>
          </w:tcPr>
          <w:p w14:paraId="4D7D063E" w14:textId="77777777" w:rsidR="00650C20" w:rsidRPr="00650C20" w:rsidRDefault="00650C20" w:rsidP="00650C20">
            <w:r w:rsidRPr="00650C20">
              <w:t>6.719217</w:t>
            </w:r>
          </w:p>
        </w:tc>
        <w:tc>
          <w:tcPr>
            <w:tcW w:w="1133" w:type="dxa"/>
            <w:noWrap/>
            <w:hideMark/>
          </w:tcPr>
          <w:p w14:paraId="50655E0D" w14:textId="77777777" w:rsidR="00650C20" w:rsidRPr="00650C20" w:rsidRDefault="00650C20" w:rsidP="00650C20">
            <w:r w:rsidRPr="00650C20">
              <w:t>8.503208</w:t>
            </w:r>
          </w:p>
        </w:tc>
        <w:tc>
          <w:tcPr>
            <w:tcW w:w="1133" w:type="dxa"/>
            <w:noWrap/>
            <w:hideMark/>
          </w:tcPr>
          <w:p w14:paraId="5BD5F748" w14:textId="77777777" w:rsidR="00650C20" w:rsidRPr="00650C20" w:rsidRDefault="00650C20" w:rsidP="00650C20">
            <w:r w:rsidRPr="00650C20">
              <w:t>8.129849</w:t>
            </w:r>
          </w:p>
        </w:tc>
        <w:tc>
          <w:tcPr>
            <w:tcW w:w="1133" w:type="dxa"/>
            <w:noWrap/>
            <w:hideMark/>
          </w:tcPr>
          <w:p w14:paraId="3A7C67D6" w14:textId="77777777" w:rsidR="00650C20" w:rsidRPr="00650C20" w:rsidRDefault="00650C20" w:rsidP="00650C20">
            <w:r w:rsidRPr="00650C20">
              <w:t>12.89799</w:t>
            </w:r>
          </w:p>
        </w:tc>
      </w:tr>
      <w:tr w:rsidR="00650C20" w:rsidRPr="00650C20" w14:paraId="58868AF0" w14:textId="77777777" w:rsidTr="00650C20">
        <w:trPr>
          <w:trHeight w:val="261"/>
        </w:trPr>
        <w:tc>
          <w:tcPr>
            <w:tcW w:w="1133" w:type="dxa"/>
            <w:noWrap/>
            <w:hideMark/>
          </w:tcPr>
          <w:p w14:paraId="43533530" w14:textId="77777777" w:rsidR="00650C20" w:rsidRPr="00650C20" w:rsidRDefault="00650C20" w:rsidP="00650C20">
            <w:r w:rsidRPr="00650C20">
              <w:t>12.65077</w:t>
            </w:r>
          </w:p>
        </w:tc>
        <w:tc>
          <w:tcPr>
            <w:tcW w:w="1133" w:type="dxa"/>
            <w:noWrap/>
            <w:hideMark/>
          </w:tcPr>
          <w:p w14:paraId="6A2C4681" w14:textId="77777777" w:rsidR="00650C20" w:rsidRPr="00650C20" w:rsidRDefault="00650C20" w:rsidP="00650C20">
            <w:r w:rsidRPr="00650C20">
              <w:t>6.603417</w:t>
            </w:r>
          </w:p>
        </w:tc>
        <w:tc>
          <w:tcPr>
            <w:tcW w:w="1133" w:type="dxa"/>
            <w:noWrap/>
            <w:hideMark/>
          </w:tcPr>
          <w:p w14:paraId="3F99BB6C" w14:textId="77777777" w:rsidR="00650C20" w:rsidRPr="00650C20" w:rsidRDefault="00650C20" w:rsidP="00650C20">
            <w:r w:rsidRPr="00650C20">
              <w:t>6.431062</w:t>
            </w:r>
          </w:p>
        </w:tc>
        <w:tc>
          <w:tcPr>
            <w:tcW w:w="1133" w:type="dxa"/>
            <w:noWrap/>
            <w:hideMark/>
          </w:tcPr>
          <w:p w14:paraId="07B8020B" w14:textId="77777777" w:rsidR="00650C20" w:rsidRPr="00650C20" w:rsidRDefault="00650C20" w:rsidP="00650C20">
            <w:r w:rsidRPr="00650C20">
              <w:t>14.90044</w:t>
            </w:r>
          </w:p>
        </w:tc>
        <w:tc>
          <w:tcPr>
            <w:tcW w:w="1133" w:type="dxa"/>
            <w:noWrap/>
            <w:hideMark/>
          </w:tcPr>
          <w:p w14:paraId="39331160" w14:textId="77777777" w:rsidR="00650C20" w:rsidRPr="00650C20" w:rsidRDefault="00650C20" w:rsidP="00650C20">
            <w:r w:rsidRPr="00650C20">
              <w:t>7.639501</w:t>
            </w:r>
          </w:p>
        </w:tc>
        <w:tc>
          <w:tcPr>
            <w:tcW w:w="1133" w:type="dxa"/>
            <w:noWrap/>
            <w:hideMark/>
          </w:tcPr>
          <w:p w14:paraId="772E5E3F" w14:textId="77777777" w:rsidR="00650C20" w:rsidRPr="00650C20" w:rsidRDefault="00650C20" w:rsidP="00650C20">
            <w:r w:rsidRPr="00650C20">
              <w:t>6.805112</w:t>
            </w:r>
          </w:p>
        </w:tc>
        <w:tc>
          <w:tcPr>
            <w:tcW w:w="1133" w:type="dxa"/>
            <w:noWrap/>
            <w:hideMark/>
          </w:tcPr>
          <w:p w14:paraId="48E296F0" w14:textId="77777777" w:rsidR="00650C20" w:rsidRPr="00650C20" w:rsidRDefault="00650C20" w:rsidP="00650C20">
            <w:r w:rsidRPr="00650C20">
              <w:t>5.681315</w:t>
            </w:r>
          </w:p>
        </w:tc>
        <w:tc>
          <w:tcPr>
            <w:tcW w:w="1133" w:type="dxa"/>
            <w:noWrap/>
            <w:hideMark/>
          </w:tcPr>
          <w:p w14:paraId="37C55F5D" w14:textId="77777777" w:rsidR="00650C20" w:rsidRPr="00650C20" w:rsidRDefault="00650C20" w:rsidP="00650C20">
            <w:r w:rsidRPr="00650C20">
              <w:t>8.964408</w:t>
            </w:r>
          </w:p>
        </w:tc>
        <w:tc>
          <w:tcPr>
            <w:tcW w:w="1133" w:type="dxa"/>
            <w:noWrap/>
            <w:hideMark/>
          </w:tcPr>
          <w:p w14:paraId="29E83506" w14:textId="77777777" w:rsidR="00650C20" w:rsidRPr="00650C20" w:rsidRDefault="00650C20" w:rsidP="00650C20">
            <w:r w:rsidRPr="00650C20">
              <w:t>11.12203</w:t>
            </w:r>
          </w:p>
        </w:tc>
        <w:tc>
          <w:tcPr>
            <w:tcW w:w="1133" w:type="dxa"/>
            <w:noWrap/>
            <w:hideMark/>
          </w:tcPr>
          <w:p w14:paraId="4C46F089" w14:textId="77777777" w:rsidR="00650C20" w:rsidRPr="00650C20" w:rsidRDefault="00650C20" w:rsidP="00650C20">
            <w:r w:rsidRPr="00650C20">
              <w:t>13.64485</w:t>
            </w:r>
          </w:p>
        </w:tc>
      </w:tr>
      <w:tr w:rsidR="00650C20" w:rsidRPr="00650C20" w14:paraId="7C132DA8" w14:textId="77777777" w:rsidTr="00650C20">
        <w:trPr>
          <w:trHeight w:val="261"/>
        </w:trPr>
        <w:tc>
          <w:tcPr>
            <w:tcW w:w="1133" w:type="dxa"/>
            <w:noWrap/>
            <w:hideMark/>
          </w:tcPr>
          <w:p w14:paraId="3C8D0ADB" w14:textId="77777777" w:rsidR="00650C20" w:rsidRPr="00650C20" w:rsidRDefault="00650C20" w:rsidP="00650C20">
            <w:r w:rsidRPr="00650C20">
              <w:t>4.954675</w:t>
            </w:r>
          </w:p>
        </w:tc>
        <w:tc>
          <w:tcPr>
            <w:tcW w:w="1133" w:type="dxa"/>
            <w:noWrap/>
            <w:hideMark/>
          </w:tcPr>
          <w:p w14:paraId="09E63C18" w14:textId="77777777" w:rsidR="00650C20" w:rsidRPr="00650C20" w:rsidRDefault="00650C20" w:rsidP="00650C20">
            <w:r w:rsidRPr="00650C20">
              <w:t>6.920036</w:t>
            </w:r>
          </w:p>
        </w:tc>
        <w:tc>
          <w:tcPr>
            <w:tcW w:w="1133" w:type="dxa"/>
            <w:noWrap/>
            <w:hideMark/>
          </w:tcPr>
          <w:p w14:paraId="609C1199" w14:textId="77777777" w:rsidR="00650C20" w:rsidRPr="00650C20" w:rsidRDefault="00650C20" w:rsidP="00650C20">
            <w:r w:rsidRPr="00650C20">
              <w:t>8.264474</w:t>
            </w:r>
          </w:p>
        </w:tc>
        <w:tc>
          <w:tcPr>
            <w:tcW w:w="1133" w:type="dxa"/>
            <w:noWrap/>
            <w:hideMark/>
          </w:tcPr>
          <w:p w14:paraId="5E5C1337" w14:textId="77777777" w:rsidR="00650C20" w:rsidRPr="00650C20" w:rsidRDefault="00650C20" w:rsidP="00650C20">
            <w:r w:rsidRPr="00650C20">
              <w:t>11.36385</w:t>
            </w:r>
          </w:p>
        </w:tc>
        <w:tc>
          <w:tcPr>
            <w:tcW w:w="1133" w:type="dxa"/>
            <w:noWrap/>
            <w:hideMark/>
          </w:tcPr>
          <w:p w14:paraId="0D5A0FC2" w14:textId="77777777" w:rsidR="00650C20" w:rsidRPr="00650C20" w:rsidRDefault="00650C20" w:rsidP="00650C20">
            <w:r w:rsidRPr="00650C20">
              <w:t>8.636012</w:t>
            </w:r>
          </w:p>
        </w:tc>
        <w:tc>
          <w:tcPr>
            <w:tcW w:w="1133" w:type="dxa"/>
            <w:noWrap/>
            <w:hideMark/>
          </w:tcPr>
          <w:p w14:paraId="531B32BB" w14:textId="77777777" w:rsidR="00650C20" w:rsidRPr="00650C20" w:rsidRDefault="00650C20" w:rsidP="00650C20">
            <w:r w:rsidRPr="00650C20">
              <w:t>4.938079</w:t>
            </w:r>
          </w:p>
        </w:tc>
        <w:tc>
          <w:tcPr>
            <w:tcW w:w="1133" w:type="dxa"/>
            <w:noWrap/>
            <w:hideMark/>
          </w:tcPr>
          <w:p w14:paraId="5576250C" w14:textId="77777777" w:rsidR="00650C20" w:rsidRPr="00650C20" w:rsidRDefault="00650C20" w:rsidP="00650C20">
            <w:r w:rsidRPr="00650C20">
              <w:t>5.768172</w:t>
            </w:r>
          </w:p>
        </w:tc>
        <w:tc>
          <w:tcPr>
            <w:tcW w:w="1133" w:type="dxa"/>
            <w:noWrap/>
            <w:hideMark/>
          </w:tcPr>
          <w:p w14:paraId="30781387" w14:textId="77777777" w:rsidR="00650C20" w:rsidRPr="00650C20" w:rsidRDefault="00650C20" w:rsidP="00650C20">
            <w:r w:rsidRPr="00650C20">
              <w:t>7.346715</w:t>
            </w:r>
          </w:p>
        </w:tc>
        <w:tc>
          <w:tcPr>
            <w:tcW w:w="1133" w:type="dxa"/>
            <w:noWrap/>
            <w:hideMark/>
          </w:tcPr>
          <w:p w14:paraId="0991F78A" w14:textId="77777777" w:rsidR="00650C20" w:rsidRPr="00650C20" w:rsidRDefault="00650C20" w:rsidP="00650C20">
            <w:r w:rsidRPr="00650C20">
              <w:t>9.973658</w:t>
            </w:r>
          </w:p>
        </w:tc>
        <w:tc>
          <w:tcPr>
            <w:tcW w:w="1133" w:type="dxa"/>
            <w:noWrap/>
            <w:hideMark/>
          </w:tcPr>
          <w:p w14:paraId="3FD22646" w14:textId="77777777" w:rsidR="00650C20" w:rsidRPr="00650C20" w:rsidRDefault="00650C20" w:rsidP="00650C20">
            <w:r w:rsidRPr="00650C20">
              <w:t>11.86135</w:t>
            </w:r>
          </w:p>
        </w:tc>
      </w:tr>
      <w:tr w:rsidR="00650C20" w:rsidRPr="00650C20" w14:paraId="785031CE" w14:textId="77777777" w:rsidTr="00650C20">
        <w:trPr>
          <w:trHeight w:val="261"/>
        </w:trPr>
        <w:tc>
          <w:tcPr>
            <w:tcW w:w="1133" w:type="dxa"/>
            <w:noWrap/>
            <w:hideMark/>
          </w:tcPr>
          <w:p w14:paraId="06CB8B42" w14:textId="77777777" w:rsidR="00650C20" w:rsidRPr="00650C20" w:rsidRDefault="00650C20" w:rsidP="00650C20">
            <w:r w:rsidRPr="00650C20">
              <w:t>9.568029</w:t>
            </w:r>
          </w:p>
        </w:tc>
        <w:tc>
          <w:tcPr>
            <w:tcW w:w="1133" w:type="dxa"/>
            <w:noWrap/>
            <w:hideMark/>
          </w:tcPr>
          <w:p w14:paraId="49AA14F4" w14:textId="77777777" w:rsidR="00650C20" w:rsidRPr="00650C20" w:rsidRDefault="00650C20" w:rsidP="00650C20">
            <w:r w:rsidRPr="00650C20">
              <w:t>9.501208</w:t>
            </w:r>
          </w:p>
        </w:tc>
        <w:tc>
          <w:tcPr>
            <w:tcW w:w="1133" w:type="dxa"/>
            <w:noWrap/>
            <w:hideMark/>
          </w:tcPr>
          <w:p w14:paraId="1CF2B467" w14:textId="77777777" w:rsidR="00650C20" w:rsidRPr="00650C20" w:rsidRDefault="00650C20" w:rsidP="00650C20">
            <w:r w:rsidRPr="00650C20">
              <w:t>12.46372</w:t>
            </w:r>
          </w:p>
        </w:tc>
        <w:tc>
          <w:tcPr>
            <w:tcW w:w="1133" w:type="dxa"/>
            <w:noWrap/>
            <w:hideMark/>
          </w:tcPr>
          <w:p w14:paraId="25FF8C24" w14:textId="77777777" w:rsidR="00650C20" w:rsidRPr="00650C20" w:rsidRDefault="00650C20" w:rsidP="00650C20">
            <w:r w:rsidRPr="00650C20">
              <w:t>10.25868</w:t>
            </w:r>
          </w:p>
        </w:tc>
        <w:tc>
          <w:tcPr>
            <w:tcW w:w="1133" w:type="dxa"/>
            <w:noWrap/>
            <w:hideMark/>
          </w:tcPr>
          <w:p w14:paraId="57B007CF" w14:textId="77777777" w:rsidR="00650C20" w:rsidRPr="00650C20" w:rsidRDefault="00650C20" w:rsidP="00650C20">
            <w:r w:rsidRPr="00650C20">
              <w:t>11.52331</w:t>
            </w:r>
          </w:p>
        </w:tc>
        <w:tc>
          <w:tcPr>
            <w:tcW w:w="1133" w:type="dxa"/>
            <w:noWrap/>
            <w:hideMark/>
          </w:tcPr>
          <w:p w14:paraId="17287C06" w14:textId="77777777" w:rsidR="00650C20" w:rsidRPr="00650C20" w:rsidRDefault="00650C20" w:rsidP="00650C20">
            <w:r w:rsidRPr="00650C20">
              <w:t>13.16833</w:t>
            </w:r>
          </w:p>
        </w:tc>
        <w:tc>
          <w:tcPr>
            <w:tcW w:w="1133" w:type="dxa"/>
            <w:noWrap/>
            <w:hideMark/>
          </w:tcPr>
          <w:p w14:paraId="072AB445" w14:textId="77777777" w:rsidR="00650C20" w:rsidRPr="00650C20" w:rsidRDefault="00650C20" w:rsidP="00650C20">
            <w:r w:rsidRPr="00650C20">
              <w:t>6.301532</w:t>
            </w:r>
          </w:p>
        </w:tc>
        <w:tc>
          <w:tcPr>
            <w:tcW w:w="1133" w:type="dxa"/>
            <w:noWrap/>
            <w:hideMark/>
          </w:tcPr>
          <w:p w14:paraId="0C52767D" w14:textId="77777777" w:rsidR="00650C20" w:rsidRPr="00650C20" w:rsidRDefault="00650C20" w:rsidP="00650C20">
            <w:r w:rsidRPr="00650C20">
              <w:t>8.973932</w:t>
            </w:r>
          </w:p>
        </w:tc>
        <w:tc>
          <w:tcPr>
            <w:tcW w:w="1133" w:type="dxa"/>
            <w:noWrap/>
            <w:hideMark/>
          </w:tcPr>
          <w:p w14:paraId="52984E75" w14:textId="77777777" w:rsidR="00650C20" w:rsidRPr="00650C20" w:rsidRDefault="00650C20" w:rsidP="00650C20">
            <w:r w:rsidRPr="00650C20">
              <w:t>17.23747</w:t>
            </w:r>
          </w:p>
        </w:tc>
        <w:tc>
          <w:tcPr>
            <w:tcW w:w="1133" w:type="dxa"/>
            <w:noWrap/>
            <w:hideMark/>
          </w:tcPr>
          <w:p w14:paraId="3806CF6C" w14:textId="77777777" w:rsidR="00650C20" w:rsidRPr="00650C20" w:rsidRDefault="00650C20" w:rsidP="00650C20">
            <w:r w:rsidRPr="00650C20">
              <w:t>14.10825</w:t>
            </w:r>
          </w:p>
        </w:tc>
      </w:tr>
      <w:tr w:rsidR="00650C20" w:rsidRPr="00650C20" w14:paraId="6EE8FF62" w14:textId="77777777" w:rsidTr="00650C20">
        <w:trPr>
          <w:trHeight w:val="261"/>
        </w:trPr>
        <w:tc>
          <w:tcPr>
            <w:tcW w:w="1133" w:type="dxa"/>
            <w:noWrap/>
            <w:hideMark/>
          </w:tcPr>
          <w:p w14:paraId="3793A84B" w14:textId="77777777" w:rsidR="00650C20" w:rsidRPr="00650C20" w:rsidRDefault="00650C20" w:rsidP="00650C20">
            <w:r w:rsidRPr="00650C20">
              <w:t>12.9102</w:t>
            </w:r>
          </w:p>
        </w:tc>
        <w:tc>
          <w:tcPr>
            <w:tcW w:w="1133" w:type="dxa"/>
            <w:noWrap/>
            <w:hideMark/>
          </w:tcPr>
          <w:p w14:paraId="36AC13D9" w14:textId="77777777" w:rsidR="00650C20" w:rsidRPr="00650C20" w:rsidRDefault="00650C20" w:rsidP="00650C20">
            <w:r w:rsidRPr="00650C20">
              <w:t>6.750391</w:t>
            </w:r>
          </w:p>
        </w:tc>
        <w:tc>
          <w:tcPr>
            <w:tcW w:w="1133" w:type="dxa"/>
            <w:noWrap/>
            <w:hideMark/>
          </w:tcPr>
          <w:p w14:paraId="02823411" w14:textId="77777777" w:rsidR="00650C20" w:rsidRPr="00650C20" w:rsidRDefault="00650C20" w:rsidP="00650C20">
            <w:r w:rsidRPr="00650C20">
              <w:t>8.659801</w:t>
            </w:r>
          </w:p>
        </w:tc>
        <w:tc>
          <w:tcPr>
            <w:tcW w:w="1133" w:type="dxa"/>
            <w:noWrap/>
            <w:hideMark/>
          </w:tcPr>
          <w:p w14:paraId="5814278C" w14:textId="77777777" w:rsidR="00650C20" w:rsidRPr="00650C20" w:rsidRDefault="00650C20" w:rsidP="00650C20">
            <w:r w:rsidRPr="00650C20">
              <w:t>7.310659</w:t>
            </w:r>
          </w:p>
        </w:tc>
        <w:tc>
          <w:tcPr>
            <w:tcW w:w="1133" w:type="dxa"/>
            <w:noWrap/>
            <w:hideMark/>
          </w:tcPr>
          <w:p w14:paraId="183E089F" w14:textId="77777777" w:rsidR="00650C20" w:rsidRPr="00650C20" w:rsidRDefault="00650C20" w:rsidP="00650C20">
            <w:r w:rsidRPr="00650C20">
              <w:t>11.50757</w:t>
            </w:r>
          </w:p>
        </w:tc>
        <w:tc>
          <w:tcPr>
            <w:tcW w:w="1133" w:type="dxa"/>
            <w:noWrap/>
            <w:hideMark/>
          </w:tcPr>
          <w:p w14:paraId="1EDD6F51" w14:textId="77777777" w:rsidR="00650C20" w:rsidRPr="00650C20" w:rsidRDefault="00650C20" w:rsidP="00650C20">
            <w:r w:rsidRPr="00650C20">
              <w:t>7.478964</w:t>
            </w:r>
          </w:p>
        </w:tc>
        <w:tc>
          <w:tcPr>
            <w:tcW w:w="1133" w:type="dxa"/>
            <w:noWrap/>
            <w:hideMark/>
          </w:tcPr>
          <w:p w14:paraId="300428B4" w14:textId="77777777" w:rsidR="00650C20" w:rsidRPr="00650C20" w:rsidRDefault="00650C20" w:rsidP="00650C20">
            <w:r w:rsidRPr="00650C20">
              <w:t>6.214849</w:t>
            </w:r>
          </w:p>
        </w:tc>
        <w:tc>
          <w:tcPr>
            <w:tcW w:w="1133" w:type="dxa"/>
            <w:noWrap/>
            <w:hideMark/>
          </w:tcPr>
          <w:p w14:paraId="2A9A56A9" w14:textId="77777777" w:rsidR="00650C20" w:rsidRPr="00650C20" w:rsidRDefault="00650C20" w:rsidP="00650C20">
            <w:r w:rsidRPr="00650C20">
              <w:t>9.627392</w:t>
            </w:r>
          </w:p>
        </w:tc>
        <w:tc>
          <w:tcPr>
            <w:tcW w:w="1133" w:type="dxa"/>
            <w:noWrap/>
            <w:hideMark/>
          </w:tcPr>
          <w:p w14:paraId="7DFB5FFE" w14:textId="77777777" w:rsidR="00650C20" w:rsidRPr="00650C20" w:rsidRDefault="00650C20" w:rsidP="00650C20">
            <w:r w:rsidRPr="00650C20">
              <w:t>12.78293</w:t>
            </w:r>
          </w:p>
        </w:tc>
        <w:tc>
          <w:tcPr>
            <w:tcW w:w="1133" w:type="dxa"/>
            <w:noWrap/>
            <w:hideMark/>
          </w:tcPr>
          <w:p w14:paraId="2F9E81DE" w14:textId="77777777" w:rsidR="00650C20" w:rsidRPr="00650C20" w:rsidRDefault="00650C20" w:rsidP="00650C20">
            <w:r w:rsidRPr="00650C20">
              <w:t>7.614251</w:t>
            </w:r>
          </w:p>
        </w:tc>
      </w:tr>
      <w:tr w:rsidR="00650C20" w:rsidRPr="00650C20" w14:paraId="06A67A73" w14:textId="77777777" w:rsidTr="00650C20">
        <w:trPr>
          <w:trHeight w:val="261"/>
        </w:trPr>
        <w:tc>
          <w:tcPr>
            <w:tcW w:w="1133" w:type="dxa"/>
            <w:noWrap/>
            <w:hideMark/>
          </w:tcPr>
          <w:p w14:paraId="7B9A355B" w14:textId="77777777" w:rsidR="00650C20" w:rsidRPr="00650C20" w:rsidRDefault="00650C20" w:rsidP="00650C20">
            <w:r w:rsidRPr="00650C20">
              <w:t>4.245529</w:t>
            </w:r>
          </w:p>
        </w:tc>
        <w:tc>
          <w:tcPr>
            <w:tcW w:w="1133" w:type="dxa"/>
            <w:noWrap/>
            <w:hideMark/>
          </w:tcPr>
          <w:p w14:paraId="65FDCD7B" w14:textId="77777777" w:rsidR="00650C20" w:rsidRPr="00650C20" w:rsidRDefault="00650C20" w:rsidP="00650C20">
            <w:r w:rsidRPr="00650C20">
              <w:t>7.427034</w:t>
            </w:r>
          </w:p>
        </w:tc>
        <w:tc>
          <w:tcPr>
            <w:tcW w:w="1133" w:type="dxa"/>
            <w:noWrap/>
            <w:hideMark/>
          </w:tcPr>
          <w:p w14:paraId="54C0D767" w14:textId="77777777" w:rsidR="00650C20" w:rsidRPr="00650C20" w:rsidRDefault="00650C20" w:rsidP="00650C20">
            <w:r w:rsidRPr="00650C20">
              <w:t>9.124394</w:t>
            </w:r>
          </w:p>
        </w:tc>
        <w:tc>
          <w:tcPr>
            <w:tcW w:w="1133" w:type="dxa"/>
            <w:noWrap/>
            <w:hideMark/>
          </w:tcPr>
          <w:p w14:paraId="05145D98" w14:textId="77777777" w:rsidR="00650C20" w:rsidRPr="00650C20" w:rsidRDefault="00650C20" w:rsidP="00650C20">
            <w:r w:rsidRPr="00650C20">
              <w:t>11.73813</w:t>
            </w:r>
          </w:p>
        </w:tc>
        <w:tc>
          <w:tcPr>
            <w:tcW w:w="1133" w:type="dxa"/>
            <w:noWrap/>
            <w:hideMark/>
          </w:tcPr>
          <w:p w14:paraId="79573528" w14:textId="77777777" w:rsidR="00650C20" w:rsidRPr="00650C20" w:rsidRDefault="00650C20" w:rsidP="00650C20">
            <w:r w:rsidRPr="00650C20">
              <w:t>14.62356</w:t>
            </w:r>
          </w:p>
        </w:tc>
        <w:tc>
          <w:tcPr>
            <w:tcW w:w="1133" w:type="dxa"/>
            <w:noWrap/>
            <w:hideMark/>
          </w:tcPr>
          <w:p w14:paraId="219F2E6D" w14:textId="77777777" w:rsidR="00650C20" w:rsidRPr="00650C20" w:rsidRDefault="00650C20" w:rsidP="00650C20">
            <w:r w:rsidRPr="00650C20">
              <w:t>6.690698</w:t>
            </w:r>
          </w:p>
        </w:tc>
        <w:tc>
          <w:tcPr>
            <w:tcW w:w="1133" w:type="dxa"/>
            <w:noWrap/>
            <w:hideMark/>
          </w:tcPr>
          <w:p w14:paraId="72C4DED7" w14:textId="77777777" w:rsidR="00650C20" w:rsidRPr="00650C20" w:rsidRDefault="00650C20" w:rsidP="00650C20">
            <w:r w:rsidRPr="00650C20">
              <w:t>11.46854</w:t>
            </w:r>
          </w:p>
        </w:tc>
        <w:tc>
          <w:tcPr>
            <w:tcW w:w="1133" w:type="dxa"/>
            <w:noWrap/>
            <w:hideMark/>
          </w:tcPr>
          <w:p w14:paraId="05A5D6BE" w14:textId="77777777" w:rsidR="00650C20" w:rsidRPr="00650C20" w:rsidRDefault="00650C20" w:rsidP="00650C20">
            <w:r w:rsidRPr="00650C20">
              <w:t>8.42105</w:t>
            </w:r>
          </w:p>
        </w:tc>
        <w:tc>
          <w:tcPr>
            <w:tcW w:w="1133" w:type="dxa"/>
            <w:noWrap/>
            <w:hideMark/>
          </w:tcPr>
          <w:p w14:paraId="462BFB95" w14:textId="77777777" w:rsidR="00650C20" w:rsidRPr="00650C20" w:rsidRDefault="00650C20" w:rsidP="00650C20">
            <w:r w:rsidRPr="00650C20">
              <w:t>8.706324</w:t>
            </w:r>
          </w:p>
        </w:tc>
        <w:tc>
          <w:tcPr>
            <w:tcW w:w="1133" w:type="dxa"/>
            <w:noWrap/>
            <w:hideMark/>
          </w:tcPr>
          <w:p w14:paraId="205F64B0" w14:textId="77777777" w:rsidR="00650C20" w:rsidRPr="00650C20" w:rsidRDefault="00650C20" w:rsidP="00650C20">
            <w:r w:rsidRPr="00650C20">
              <w:t>12.27525</w:t>
            </w:r>
          </w:p>
        </w:tc>
      </w:tr>
      <w:tr w:rsidR="00650C20" w:rsidRPr="00650C20" w14:paraId="2B5FD25C" w14:textId="77777777" w:rsidTr="00650C20">
        <w:trPr>
          <w:trHeight w:val="261"/>
        </w:trPr>
        <w:tc>
          <w:tcPr>
            <w:tcW w:w="1133" w:type="dxa"/>
            <w:noWrap/>
            <w:hideMark/>
          </w:tcPr>
          <w:p w14:paraId="3BB43E55" w14:textId="77777777" w:rsidR="00650C20" w:rsidRPr="00650C20" w:rsidRDefault="00650C20" w:rsidP="00650C20">
            <w:r w:rsidRPr="00650C20">
              <w:t>12.92888</w:t>
            </w:r>
          </w:p>
        </w:tc>
        <w:tc>
          <w:tcPr>
            <w:tcW w:w="1133" w:type="dxa"/>
            <w:noWrap/>
            <w:hideMark/>
          </w:tcPr>
          <w:p w14:paraId="0CC81155" w14:textId="77777777" w:rsidR="00650C20" w:rsidRPr="00650C20" w:rsidRDefault="00650C20" w:rsidP="00650C20">
            <w:r w:rsidRPr="00650C20">
              <w:t>12.42698</w:t>
            </w:r>
          </w:p>
        </w:tc>
        <w:tc>
          <w:tcPr>
            <w:tcW w:w="1133" w:type="dxa"/>
            <w:noWrap/>
            <w:hideMark/>
          </w:tcPr>
          <w:p w14:paraId="724DA42C" w14:textId="77777777" w:rsidR="00650C20" w:rsidRPr="00650C20" w:rsidRDefault="00650C20" w:rsidP="00650C20">
            <w:r w:rsidRPr="00650C20">
              <w:t>12.31214</w:t>
            </w:r>
          </w:p>
        </w:tc>
        <w:tc>
          <w:tcPr>
            <w:tcW w:w="1133" w:type="dxa"/>
            <w:noWrap/>
            <w:hideMark/>
          </w:tcPr>
          <w:p w14:paraId="27A011F7" w14:textId="77777777" w:rsidR="00650C20" w:rsidRPr="00650C20" w:rsidRDefault="00650C20" w:rsidP="00650C20">
            <w:r w:rsidRPr="00650C20">
              <w:t>11.71608</w:t>
            </w:r>
          </w:p>
        </w:tc>
        <w:tc>
          <w:tcPr>
            <w:tcW w:w="1133" w:type="dxa"/>
            <w:noWrap/>
            <w:hideMark/>
          </w:tcPr>
          <w:p w14:paraId="42DDEC73" w14:textId="77777777" w:rsidR="00650C20" w:rsidRPr="00650C20" w:rsidRDefault="00650C20" w:rsidP="00650C20">
            <w:r w:rsidRPr="00650C20">
              <w:t>13.18444</w:t>
            </w:r>
          </w:p>
        </w:tc>
        <w:tc>
          <w:tcPr>
            <w:tcW w:w="1133" w:type="dxa"/>
            <w:noWrap/>
            <w:hideMark/>
          </w:tcPr>
          <w:p w14:paraId="56C4C8B3" w14:textId="77777777" w:rsidR="00650C20" w:rsidRPr="00650C20" w:rsidRDefault="00650C20" w:rsidP="00650C20">
            <w:r w:rsidRPr="00650C20">
              <w:t>5.831956</w:t>
            </w:r>
          </w:p>
        </w:tc>
        <w:tc>
          <w:tcPr>
            <w:tcW w:w="1133" w:type="dxa"/>
            <w:noWrap/>
            <w:hideMark/>
          </w:tcPr>
          <w:p w14:paraId="56545B76" w14:textId="77777777" w:rsidR="00650C20" w:rsidRPr="00650C20" w:rsidRDefault="00650C20" w:rsidP="00650C20">
            <w:r w:rsidRPr="00650C20">
              <w:t>6.798324</w:t>
            </w:r>
          </w:p>
        </w:tc>
        <w:tc>
          <w:tcPr>
            <w:tcW w:w="1133" w:type="dxa"/>
            <w:noWrap/>
            <w:hideMark/>
          </w:tcPr>
          <w:p w14:paraId="7D458EF0" w14:textId="77777777" w:rsidR="00650C20" w:rsidRPr="00650C20" w:rsidRDefault="00650C20" w:rsidP="00650C20">
            <w:r w:rsidRPr="00650C20">
              <w:t>7.959008</w:t>
            </w:r>
          </w:p>
        </w:tc>
        <w:tc>
          <w:tcPr>
            <w:tcW w:w="1133" w:type="dxa"/>
            <w:noWrap/>
            <w:hideMark/>
          </w:tcPr>
          <w:p w14:paraId="70897B8E" w14:textId="77777777" w:rsidR="00650C20" w:rsidRPr="00650C20" w:rsidRDefault="00650C20" w:rsidP="00650C20">
            <w:r w:rsidRPr="00650C20">
              <w:t>17.26799</w:t>
            </w:r>
          </w:p>
        </w:tc>
        <w:tc>
          <w:tcPr>
            <w:tcW w:w="1133" w:type="dxa"/>
            <w:noWrap/>
            <w:hideMark/>
          </w:tcPr>
          <w:p w14:paraId="6555E5DA" w14:textId="77777777" w:rsidR="00650C20" w:rsidRPr="00650C20" w:rsidRDefault="00650C20" w:rsidP="00650C20">
            <w:r w:rsidRPr="00650C20">
              <w:t>18.47253</w:t>
            </w:r>
          </w:p>
        </w:tc>
      </w:tr>
      <w:tr w:rsidR="00650C20" w:rsidRPr="00650C20" w14:paraId="2ADCCFA8" w14:textId="77777777" w:rsidTr="00650C20">
        <w:trPr>
          <w:trHeight w:val="261"/>
        </w:trPr>
        <w:tc>
          <w:tcPr>
            <w:tcW w:w="1133" w:type="dxa"/>
            <w:noWrap/>
            <w:hideMark/>
          </w:tcPr>
          <w:p w14:paraId="1615D80F" w14:textId="77777777" w:rsidR="00650C20" w:rsidRPr="00650C20" w:rsidRDefault="00650C20" w:rsidP="00650C20">
            <w:r w:rsidRPr="00650C20">
              <w:t>13.22633</w:t>
            </w:r>
          </w:p>
        </w:tc>
        <w:tc>
          <w:tcPr>
            <w:tcW w:w="1133" w:type="dxa"/>
            <w:noWrap/>
            <w:hideMark/>
          </w:tcPr>
          <w:p w14:paraId="5F0E799C" w14:textId="77777777" w:rsidR="00650C20" w:rsidRPr="00650C20" w:rsidRDefault="00650C20" w:rsidP="00650C20">
            <w:r w:rsidRPr="00650C20">
              <w:t>11.47565</w:t>
            </w:r>
          </w:p>
        </w:tc>
        <w:tc>
          <w:tcPr>
            <w:tcW w:w="1133" w:type="dxa"/>
            <w:noWrap/>
            <w:hideMark/>
          </w:tcPr>
          <w:p w14:paraId="495C3E6C" w14:textId="77777777" w:rsidR="00650C20" w:rsidRPr="00650C20" w:rsidRDefault="00650C20" w:rsidP="00650C20">
            <w:r w:rsidRPr="00650C20">
              <w:t>6.734901</w:t>
            </w:r>
          </w:p>
        </w:tc>
        <w:tc>
          <w:tcPr>
            <w:tcW w:w="1133" w:type="dxa"/>
            <w:noWrap/>
            <w:hideMark/>
          </w:tcPr>
          <w:p w14:paraId="72D38C86" w14:textId="77777777" w:rsidR="00650C20" w:rsidRPr="00650C20" w:rsidRDefault="00650C20" w:rsidP="00650C20">
            <w:r w:rsidRPr="00650C20">
              <w:t>9.644889</w:t>
            </w:r>
          </w:p>
        </w:tc>
        <w:tc>
          <w:tcPr>
            <w:tcW w:w="1133" w:type="dxa"/>
            <w:noWrap/>
            <w:hideMark/>
          </w:tcPr>
          <w:p w14:paraId="38C2E1F9" w14:textId="77777777" w:rsidR="00650C20" w:rsidRPr="00650C20" w:rsidRDefault="00650C20" w:rsidP="00650C20">
            <w:r w:rsidRPr="00650C20">
              <w:t>18.12912</w:t>
            </w:r>
          </w:p>
        </w:tc>
        <w:tc>
          <w:tcPr>
            <w:tcW w:w="1133" w:type="dxa"/>
            <w:noWrap/>
            <w:hideMark/>
          </w:tcPr>
          <w:p w14:paraId="2763D983" w14:textId="77777777" w:rsidR="00650C20" w:rsidRPr="00650C20" w:rsidRDefault="00650C20" w:rsidP="00650C20">
            <w:r w:rsidRPr="00650C20">
              <w:t>4.585434</w:t>
            </w:r>
          </w:p>
        </w:tc>
        <w:tc>
          <w:tcPr>
            <w:tcW w:w="1133" w:type="dxa"/>
            <w:noWrap/>
            <w:hideMark/>
          </w:tcPr>
          <w:p w14:paraId="3C9C3814" w14:textId="77777777" w:rsidR="00650C20" w:rsidRPr="00650C20" w:rsidRDefault="00650C20" w:rsidP="00650C20">
            <w:r w:rsidRPr="00650C20">
              <w:t>7.589819</w:t>
            </w:r>
          </w:p>
        </w:tc>
        <w:tc>
          <w:tcPr>
            <w:tcW w:w="1133" w:type="dxa"/>
            <w:noWrap/>
            <w:hideMark/>
          </w:tcPr>
          <w:p w14:paraId="502027AA" w14:textId="77777777" w:rsidR="00650C20" w:rsidRPr="00650C20" w:rsidRDefault="00650C20" w:rsidP="00650C20">
            <w:r w:rsidRPr="00650C20">
              <w:t>6.31499</w:t>
            </w:r>
          </w:p>
        </w:tc>
        <w:tc>
          <w:tcPr>
            <w:tcW w:w="1133" w:type="dxa"/>
            <w:noWrap/>
            <w:hideMark/>
          </w:tcPr>
          <w:p w14:paraId="7C9E7AC6" w14:textId="77777777" w:rsidR="00650C20" w:rsidRPr="00650C20" w:rsidRDefault="00650C20" w:rsidP="00650C20">
            <w:r w:rsidRPr="00650C20">
              <w:t>9.340977</w:t>
            </w:r>
          </w:p>
        </w:tc>
        <w:tc>
          <w:tcPr>
            <w:tcW w:w="1133" w:type="dxa"/>
            <w:noWrap/>
            <w:hideMark/>
          </w:tcPr>
          <w:p w14:paraId="66D8EBD9" w14:textId="77777777" w:rsidR="00650C20" w:rsidRPr="00650C20" w:rsidRDefault="00650C20" w:rsidP="00650C20">
            <w:r w:rsidRPr="00650C20">
              <w:t>8.846458</w:t>
            </w:r>
          </w:p>
        </w:tc>
      </w:tr>
      <w:tr w:rsidR="00650C20" w:rsidRPr="00650C20" w14:paraId="5948634D" w14:textId="77777777" w:rsidTr="00650C20">
        <w:trPr>
          <w:trHeight w:val="261"/>
        </w:trPr>
        <w:tc>
          <w:tcPr>
            <w:tcW w:w="1133" w:type="dxa"/>
            <w:noWrap/>
            <w:hideMark/>
          </w:tcPr>
          <w:p w14:paraId="7417221D" w14:textId="77777777" w:rsidR="00650C20" w:rsidRPr="00650C20" w:rsidRDefault="00650C20" w:rsidP="00650C20">
            <w:r w:rsidRPr="00650C20">
              <w:t>5.67426</w:t>
            </w:r>
          </w:p>
        </w:tc>
        <w:tc>
          <w:tcPr>
            <w:tcW w:w="1133" w:type="dxa"/>
            <w:noWrap/>
            <w:hideMark/>
          </w:tcPr>
          <w:p w14:paraId="3684BAAE" w14:textId="77777777" w:rsidR="00650C20" w:rsidRPr="00650C20" w:rsidRDefault="00650C20" w:rsidP="00650C20">
            <w:r w:rsidRPr="00650C20">
              <w:t>6.720298</w:t>
            </w:r>
          </w:p>
        </w:tc>
        <w:tc>
          <w:tcPr>
            <w:tcW w:w="1133" w:type="dxa"/>
            <w:noWrap/>
            <w:hideMark/>
          </w:tcPr>
          <w:p w14:paraId="1CFA80B3" w14:textId="77777777" w:rsidR="00650C20" w:rsidRPr="00650C20" w:rsidRDefault="00650C20" w:rsidP="00650C20">
            <w:r w:rsidRPr="00650C20">
              <w:t>9.269236</w:t>
            </w:r>
          </w:p>
        </w:tc>
        <w:tc>
          <w:tcPr>
            <w:tcW w:w="1133" w:type="dxa"/>
            <w:noWrap/>
            <w:hideMark/>
          </w:tcPr>
          <w:p w14:paraId="5128248C" w14:textId="77777777" w:rsidR="00650C20" w:rsidRPr="00650C20" w:rsidRDefault="00650C20" w:rsidP="00650C20">
            <w:r w:rsidRPr="00650C20">
              <w:t>13.78074</w:t>
            </w:r>
          </w:p>
        </w:tc>
        <w:tc>
          <w:tcPr>
            <w:tcW w:w="1133" w:type="dxa"/>
            <w:noWrap/>
            <w:hideMark/>
          </w:tcPr>
          <w:p w14:paraId="0C0F00AE" w14:textId="77777777" w:rsidR="00650C20" w:rsidRPr="00650C20" w:rsidRDefault="00650C20" w:rsidP="00650C20">
            <w:r w:rsidRPr="00650C20">
              <w:t>11.17511</w:t>
            </w:r>
          </w:p>
        </w:tc>
        <w:tc>
          <w:tcPr>
            <w:tcW w:w="1133" w:type="dxa"/>
            <w:noWrap/>
            <w:hideMark/>
          </w:tcPr>
          <w:p w14:paraId="3699C351" w14:textId="77777777" w:rsidR="00650C20" w:rsidRPr="00650C20" w:rsidRDefault="00650C20" w:rsidP="00650C20">
            <w:r w:rsidRPr="00650C20">
              <w:t>12.13571</w:t>
            </w:r>
          </w:p>
        </w:tc>
        <w:tc>
          <w:tcPr>
            <w:tcW w:w="1133" w:type="dxa"/>
            <w:noWrap/>
            <w:hideMark/>
          </w:tcPr>
          <w:p w14:paraId="43E6C56E" w14:textId="77777777" w:rsidR="00650C20" w:rsidRPr="00650C20" w:rsidRDefault="00650C20" w:rsidP="00650C20">
            <w:r w:rsidRPr="00650C20">
              <w:t>5.83075</w:t>
            </w:r>
          </w:p>
        </w:tc>
        <w:tc>
          <w:tcPr>
            <w:tcW w:w="1133" w:type="dxa"/>
            <w:noWrap/>
            <w:hideMark/>
          </w:tcPr>
          <w:p w14:paraId="0730DFFC" w14:textId="77777777" w:rsidR="00650C20" w:rsidRPr="00650C20" w:rsidRDefault="00650C20" w:rsidP="00650C20">
            <w:r w:rsidRPr="00650C20">
              <w:t>15.56087</w:t>
            </w:r>
          </w:p>
        </w:tc>
        <w:tc>
          <w:tcPr>
            <w:tcW w:w="1133" w:type="dxa"/>
            <w:noWrap/>
            <w:hideMark/>
          </w:tcPr>
          <w:p w14:paraId="790D83E9" w14:textId="77777777" w:rsidR="00650C20" w:rsidRPr="00650C20" w:rsidRDefault="00650C20" w:rsidP="00650C20">
            <w:r w:rsidRPr="00650C20">
              <w:t>17.2465</w:t>
            </w:r>
          </w:p>
        </w:tc>
        <w:tc>
          <w:tcPr>
            <w:tcW w:w="1133" w:type="dxa"/>
            <w:noWrap/>
            <w:hideMark/>
          </w:tcPr>
          <w:p w14:paraId="168A78C9" w14:textId="77777777" w:rsidR="00650C20" w:rsidRPr="00650C20" w:rsidRDefault="00650C20" w:rsidP="00650C20">
            <w:r w:rsidRPr="00650C20">
              <w:t>18.39728</w:t>
            </w:r>
          </w:p>
        </w:tc>
      </w:tr>
      <w:tr w:rsidR="00650C20" w:rsidRPr="00650C20" w14:paraId="01B28004" w14:textId="77777777" w:rsidTr="00650C20">
        <w:trPr>
          <w:trHeight w:val="261"/>
        </w:trPr>
        <w:tc>
          <w:tcPr>
            <w:tcW w:w="1133" w:type="dxa"/>
            <w:noWrap/>
            <w:hideMark/>
          </w:tcPr>
          <w:p w14:paraId="49166839" w14:textId="77777777" w:rsidR="00650C20" w:rsidRPr="00650C20" w:rsidRDefault="00650C20" w:rsidP="00650C20">
            <w:pPr>
              <w:rPr>
                <w:b/>
                <w:bCs/>
              </w:rPr>
            </w:pPr>
            <w:r w:rsidRPr="00650C20">
              <w:rPr>
                <w:b/>
                <w:bCs/>
              </w:rPr>
              <w:t>9.226138</w:t>
            </w:r>
          </w:p>
        </w:tc>
        <w:tc>
          <w:tcPr>
            <w:tcW w:w="1133" w:type="dxa"/>
            <w:noWrap/>
            <w:hideMark/>
          </w:tcPr>
          <w:p w14:paraId="7BA93815" w14:textId="77777777" w:rsidR="00650C20" w:rsidRPr="00650C20" w:rsidRDefault="00650C20" w:rsidP="00650C20">
            <w:pPr>
              <w:rPr>
                <w:b/>
                <w:bCs/>
              </w:rPr>
            </w:pPr>
            <w:r w:rsidRPr="00650C20">
              <w:rPr>
                <w:b/>
                <w:bCs/>
              </w:rPr>
              <w:t>8.760526</w:t>
            </w:r>
          </w:p>
        </w:tc>
        <w:tc>
          <w:tcPr>
            <w:tcW w:w="1133" w:type="dxa"/>
            <w:noWrap/>
            <w:hideMark/>
          </w:tcPr>
          <w:p w14:paraId="25D9749E" w14:textId="77777777" w:rsidR="00650C20" w:rsidRPr="00650C20" w:rsidRDefault="00650C20" w:rsidP="00650C20">
            <w:pPr>
              <w:rPr>
                <w:b/>
                <w:bCs/>
              </w:rPr>
            </w:pPr>
            <w:r w:rsidRPr="00650C20">
              <w:rPr>
                <w:b/>
                <w:bCs/>
              </w:rPr>
              <w:t>8.967708</w:t>
            </w:r>
          </w:p>
        </w:tc>
        <w:tc>
          <w:tcPr>
            <w:tcW w:w="1133" w:type="dxa"/>
            <w:noWrap/>
            <w:hideMark/>
          </w:tcPr>
          <w:p w14:paraId="225B95F6" w14:textId="77777777" w:rsidR="00650C20" w:rsidRPr="00650C20" w:rsidRDefault="00650C20" w:rsidP="00650C20">
            <w:pPr>
              <w:rPr>
                <w:b/>
                <w:bCs/>
              </w:rPr>
            </w:pPr>
            <w:r w:rsidRPr="00650C20">
              <w:rPr>
                <w:b/>
                <w:bCs/>
              </w:rPr>
              <w:t>11.07727</w:t>
            </w:r>
          </w:p>
        </w:tc>
        <w:tc>
          <w:tcPr>
            <w:tcW w:w="1133" w:type="dxa"/>
            <w:noWrap/>
            <w:hideMark/>
          </w:tcPr>
          <w:p w14:paraId="2E94B990" w14:textId="77777777" w:rsidR="00650C20" w:rsidRPr="00650C20" w:rsidRDefault="00650C20" w:rsidP="00650C20">
            <w:pPr>
              <w:rPr>
                <w:b/>
                <w:bCs/>
              </w:rPr>
            </w:pPr>
            <w:r w:rsidRPr="00650C20">
              <w:rPr>
                <w:b/>
                <w:bCs/>
              </w:rPr>
              <w:t>11.52691</w:t>
            </w:r>
          </w:p>
        </w:tc>
        <w:tc>
          <w:tcPr>
            <w:tcW w:w="1133" w:type="dxa"/>
            <w:noWrap/>
            <w:hideMark/>
          </w:tcPr>
          <w:p w14:paraId="1A9F8FD3" w14:textId="77777777" w:rsidR="00650C20" w:rsidRPr="00650C20" w:rsidRDefault="00650C20" w:rsidP="00650C20">
            <w:pPr>
              <w:rPr>
                <w:b/>
                <w:bCs/>
              </w:rPr>
            </w:pPr>
            <w:r w:rsidRPr="00650C20">
              <w:rPr>
                <w:b/>
                <w:bCs/>
              </w:rPr>
              <w:t>8.245876</w:t>
            </w:r>
          </w:p>
        </w:tc>
        <w:tc>
          <w:tcPr>
            <w:tcW w:w="1133" w:type="dxa"/>
            <w:noWrap/>
            <w:hideMark/>
          </w:tcPr>
          <w:p w14:paraId="765D4234" w14:textId="77777777" w:rsidR="00650C20" w:rsidRPr="00650C20" w:rsidRDefault="00650C20" w:rsidP="00650C20">
            <w:pPr>
              <w:rPr>
                <w:b/>
                <w:bCs/>
              </w:rPr>
            </w:pPr>
            <w:r w:rsidRPr="00650C20">
              <w:rPr>
                <w:b/>
                <w:bCs/>
              </w:rPr>
              <w:t>7.47733</w:t>
            </w:r>
          </w:p>
        </w:tc>
        <w:tc>
          <w:tcPr>
            <w:tcW w:w="1133" w:type="dxa"/>
            <w:noWrap/>
            <w:hideMark/>
          </w:tcPr>
          <w:p w14:paraId="72C1B9B3" w14:textId="77777777" w:rsidR="00650C20" w:rsidRPr="00650C20" w:rsidRDefault="00650C20" w:rsidP="00650C20">
            <w:pPr>
              <w:rPr>
                <w:b/>
                <w:bCs/>
              </w:rPr>
            </w:pPr>
            <w:r w:rsidRPr="00650C20">
              <w:rPr>
                <w:b/>
                <w:bCs/>
              </w:rPr>
              <w:t>9.628745</w:t>
            </w:r>
          </w:p>
        </w:tc>
        <w:tc>
          <w:tcPr>
            <w:tcW w:w="1133" w:type="dxa"/>
            <w:noWrap/>
            <w:hideMark/>
          </w:tcPr>
          <w:p w14:paraId="0CFE0F20" w14:textId="77777777" w:rsidR="00650C20" w:rsidRPr="00650C20" w:rsidRDefault="00650C20" w:rsidP="00650C20">
            <w:pPr>
              <w:rPr>
                <w:b/>
                <w:bCs/>
              </w:rPr>
            </w:pPr>
            <w:r w:rsidRPr="00650C20">
              <w:rPr>
                <w:b/>
                <w:bCs/>
              </w:rPr>
              <w:t>11.95636</w:t>
            </w:r>
          </w:p>
        </w:tc>
        <w:tc>
          <w:tcPr>
            <w:tcW w:w="1133" w:type="dxa"/>
            <w:noWrap/>
            <w:hideMark/>
          </w:tcPr>
          <w:p w14:paraId="09970549" w14:textId="77777777" w:rsidR="00650C20" w:rsidRPr="00650C20" w:rsidRDefault="00650C20" w:rsidP="00650C20">
            <w:pPr>
              <w:rPr>
                <w:b/>
                <w:bCs/>
              </w:rPr>
            </w:pPr>
            <w:r w:rsidRPr="00650C20">
              <w:rPr>
                <w:b/>
                <w:bCs/>
              </w:rPr>
              <w:t>12.72285</w:t>
            </w:r>
          </w:p>
        </w:tc>
      </w:tr>
    </w:tbl>
    <w:p w14:paraId="39E76E78" w14:textId="6B0370AE" w:rsidR="00650C20" w:rsidRDefault="00650C20" w:rsidP="00DD05AD"/>
    <w:p w14:paraId="59E59650" w14:textId="77777777" w:rsidR="00650C20" w:rsidRDefault="00650C20" w:rsidP="00DD05AD">
      <w:r>
        <w:lastRenderedPageBreak/>
        <w:t>2</w:t>
      </w:r>
      <w:r w:rsidRPr="00650C20">
        <w:rPr>
          <w:vertAlign w:val="superscript"/>
        </w:rPr>
        <w:t>nd</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650C20" w:rsidRPr="00650C20" w14:paraId="7161CD54" w14:textId="77777777" w:rsidTr="00650C20">
        <w:trPr>
          <w:trHeight w:val="300"/>
        </w:trPr>
        <w:tc>
          <w:tcPr>
            <w:tcW w:w="960" w:type="dxa"/>
            <w:noWrap/>
            <w:hideMark/>
          </w:tcPr>
          <w:p w14:paraId="57C45E0B" w14:textId="77777777" w:rsidR="00650C20" w:rsidRPr="00650C20" w:rsidRDefault="00650C20" w:rsidP="00650C20">
            <w:r w:rsidRPr="00650C20">
              <w:t>Tx01</w:t>
            </w:r>
          </w:p>
        </w:tc>
        <w:tc>
          <w:tcPr>
            <w:tcW w:w="960" w:type="dxa"/>
            <w:noWrap/>
            <w:hideMark/>
          </w:tcPr>
          <w:p w14:paraId="2358A3D0" w14:textId="77777777" w:rsidR="00650C20" w:rsidRPr="00650C20" w:rsidRDefault="00650C20" w:rsidP="00650C20">
            <w:r w:rsidRPr="00650C20">
              <w:t>Tx02</w:t>
            </w:r>
          </w:p>
        </w:tc>
        <w:tc>
          <w:tcPr>
            <w:tcW w:w="960" w:type="dxa"/>
            <w:noWrap/>
            <w:hideMark/>
          </w:tcPr>
          <w:p w14:paraId="1A9137E9" w14:textId="77777777" w:rsidR="00650C20" w:rsidRPr="00650C20" w:rsidRDefault="00650C20" w:rsidP="00650C20">
            <w:r w:rsidRPr="00650C20">
              <w:t>Tx03</w:t>
            </w:r>
          </w:p>
        </w:tc>
        <w:tc>
          <w:tcPr>
            <w:tcW w:w="960" w:type="dxa"/>
            <w:noWrap/>
            <w:hideMark/>
          </w:tcPr>
          <w:p w14:paraId="501A94D9" w14:textId="77777777" w:rsidR="00650C20" w:rsidRPr="00650C20" w:rsidRDefault="00650C20" w:rsidP="00650C20">
            <w:r w:rsidRPr="00650C20">
              <w:t>Tx04</w:t>
            </w:r>
          </w:p>
        </w:tc>
        <w:tc>
          <w:tcPr>
            <w:tcW w:w="960" w:type="dxa"/>
            <w:noWrap/>
            <w:hideMark/>
          </w:tcPr>
          <w:p w14:paraId="26CD334F" w14:textId="77777777" w:rsidR="00650C20" w:rsidRPr="00650C20" w:rsidRDefault="00650C20" w:rsidP="00650C20">
            <w:r w:rsidRPr="00650C20">
              <w:t>Tx05</w:t>
            </w:r>
          </w:p>
        </w:tc>
        <w:tc>
          <w:tcPr>
            <w:tcW w:w="960" w:type="dxa"/>
            <w:noWrap/>
            <w:hideMark/>
          </w:tcPr>
          <w:p w14:paraId="29361573" w14:textId="77777777" w:rsidR="00650C20" w:rsidRPr="00650C20" w:rsidRDefault="00650C20" w:rsidP="00650C20">
            <w:r w:rsidRPr="00650C20">
              <w:t>Tx06</w:t>
            </w:r>
          </w:p>
        </w:tc>
        <w:tc>
          <w:tcPr>
            <w:tcW w:w="960" w:type="dxa"/>
            <w:noWrap/>
            <w:hideMark/>
          </w:tcPr>
          <w:p w14:paraId="1AE195A7" w14:textId="77777777" w:rsidR="00650C20" w:rsidRPr="00650C20" w:rsidRDefault="00650C20" w:rsidP="00650C20">
            <w:r w:rsidRPr="00650C20">
              <w:t>Tx07</w:t>
            </w:r>
          </w:p>
        </w:tc>
        <w:tc>
          <w:tcPr>
            <w:tcW w:w="960" w:type="dxa"/>
            <w:noWrap/>
            <w:hideMark/>
          </w:tcPr>
          <w:p w14:paraId="5B36D5F9" w14:textId="77777777" w:rsidR="00650C20" w:rsidRPr="00650C20" w:rsidRDefault="00650C20" w:rsidP="00650C20">
            <w:r w:rsidRPr="00650C20">
              <w:t>Tx08</w:t>
            </w:r>
          </w:p>
        </w:tc>
        <w:tc>
          <w:tcPr>
            <w:tcW w:w="960" w:type="dxa"/>
            <w:noWrap/>
            <w:hideMark/>
          </w:tcPr>
          <w:p w14:paraId="61BB9509" w14:textId="77777777" w:rsidR="00650C20" w:rsidRPr="00650C20" w:rsidRDefault="00650C20" w:rsidP="00650C20">
            <w:r w:rsidRPr="00650C20">
              <w:t>Tx09</w:t>
            </w:r>
          </w:p>
        </w:tc>
        <w:tc>
          <w:tcPr>
            <w:tcW w:w="960" w:type="dxa"/>
            <w:noWrap/>
            <w:hideMark/>
          </w:tcPr>
          <w:p w14:paraId="74516377" w14:textId="77777777" w:rsidR="00650C20" w:rsidRPr="00650C20" w:rsidRDefault="00650C20" w:rsidP="00650C20">
            <w:r w:rsidRPr="00650C20">
              <w:t>Tx10</w:t>
            </w:r>
          </w:p>
        </w:tc>
      </w:tr>
      <w:tr w:rsidR="00650C20" w:rsidRPr="00650C20" w14:paraId="338E8158" w14:textId="77777777" w:rsidTr="00650C20">
        <w:trPr>
          <w:trHeight w:val="300"/>
        </w:trPr>
        <w:tc>
          <w:tcPr>
            <w:tcW w:w="960" w:type="dxa"/>
            <w:noWrap/>
            <w:hideMark/>
          </w:tcPr>
          <w:p w14:paraId="500F0E85" w14:textId="77777777" w:rsidR="00650C20" w:rsidRPr="00650C20" w:rsidRDefault="00650C20" w:rsidP="00650C20">
            <w:r w:rsidRPr="00650C20">
              <w:t>7.206602</w:t>
            </w:r>
          </w:p>
        </w:tc>
        <w:tc>
          <w:tcPr>
            <w:tcW w:w="960" w:type="dxa"/>
            <w:noWrap/>
            <w:hideMark/>
          </w:tcPr>
          <w:p w14:paraId="6CACD9A8" w14:textId="77777777" w:rsidR="00650C20" w:rsidRPr="00650C20" w:rsidRDefault="00650C20" w:rsidP="00650C20">
            <w:r w:rsidRPr="00650C20">
              <w:t>7.59641</w:t>
            </w:r>
          </w:p>
        </w:tc>
        <w:tc>
          <w:tcPr>
            <w:tcW w:w="960" w:type="dxa"/>
            <w:noWrap/>
            <w:hideMark/>
          </w:tcPr>
          <w:p w14:paraId="3E26FDF7" w14:textId="77777777" w:rsidR="00650C20" w:rsidRPr="00650C20" w:rsidRDefault="00650C20" w:rsidP="00650C20">
            <w:r w:rsidRPr="00650C20">
              <w:t>7.581317</w:t>
            </w:r>
          </w:p>
        </w:tc>
        <w:tc>
          <w:tcPr>
            <w:tcW w:w="960" w:type="dxa"/>
            <w:noWrap/>
            <w:hideMark/>
          </w:tcPr>
          <w:p w14:paraId="78E9B0FD" w14:textId="77777777" w:rsidR="00650C20" w:rsidRPr="00650C20" w:rsidRDefault="00650C20" w:rsidP="00650C20">
            <w:r w:rsidRPr="00650C20">
              <w:t>7.60768</w:t>
            </w:r>
          </w:p>
        </w:tc>
        <w:tc>
          <w:tcPr>
            <w:tcW w:w="960" w:type="dxa"/>
            <w:noWrap/>
            <w:hideMark/>
          </w:tcPr>
          <w:p w14:paraId="3837C5F5" w14:textId="77777777" w:rsidR="00650C20" w:rsidRPr="00650C20" w:rsidRDefault="00650C20" w:rsidP="00650C20">
            <w:r w:rsidRPr="00650C20">
              <w:t>8.737988</w:t>
            </w:r>
          </w:p>
        </w:tc>
        <w:tc>
          <w:tcPr>
            <w:tcW w:w="960" w:type="dxa"/>
            <w:noWrap/>
            <w:hideMark/>
          </w:tcPr>
          <w:p w14:paraId="4EB21F25" w14:textId="77777777" w:rsidR="00650C20" w:rsidRPr="00650C20" w:rsidRDefault="00650C20" w:rsidP="00650C20">
            <w:r w:rsidRPr="00650C20">
              <w:t>8.586965</w:t>
            </w:r>
          </w:p>
        </w:tc>
        <w:tc>
          <w:tcPr>
            <w:tcW w:w="960" w:type="dxa"/>
            <w:noWrap/>
            <w:hideMark/>
          </w:tcPr>
          <w:p w14:paraId="2261B1CC" w14:textId="77777777" w:rsidR="00650C20" w:rsidRPr="00650C20" w:rsidRDefault="00650C20" w:rsidP="00650C20">
            <w:r w:rsidRPr="00650C20">
              <w:t>11.4738</w:t>
            </w:r>
          </w:p>
        </w:tc>
        <w:tc>
          <w:tcPr>
            <w:tcW w:w="960" w:type="dxa"/>
            <w:noWrap/>
            <w:hideMark/>
          </w:tcPr>
          <w:p w14:paraId="18EEB368" w14:textId="77777777" w:rsidR="00650C20" w:rsidRPr="00650C20" w:rsidRDefault="00650C20" w:rsidP="00650C20">
            <w:r w:rsidRPr="00650C20">
              <w:t>14.27441</w:t>
            </w:r>
          </w:p>
        </w:tc>
        <w:tc>
          <w:tcPr>
            <w:tcW w:w="960" w:type="dxa"/>
            <w:noWrap/>
            <w:hideMark/>
          </w:tcPr>
          <w:p w14:paraId="18655D86" w14:textId="77777777" w:rsidR="00650C20" w:rsidRPr="00650C20" w:rsidRDefault="00650C20" w:rsidP="00650C20">
            <w:r w:rsidRPr="00650C20">
              <w:t>7.813074</w:t>
            </w:r>
          </w:p>
        </w:tc>
        <w:tc>
          <w:tcPr>
            <w:tcW w:w="960" w:type="dxa"/>
            <w:noWrap/>
            <w:hideMark/>
          </w:tcPr>
          <w:p w14:paraId="03C18EC3" w14:textId="77777777" w:rsidR="00650C20" w:rsidRPr="00650C20" w:rsidRDefault="00650C20" w:rsidP="00650C20">
            <w:r w:rsidRPr="00650C20">
              <w:t>9.769117</w:t>
            </w:r>
          </w:p>
        </w:tc>
      </w:tr>
      <w:tr w:rsidR="00650C20" w:rsidRPr="00650C20" w14:paraId="4CFE4AE0" w14:textId="77777777" w:rsidTr="00650C20">
        <w:trPr>
          <w:trHeight w:val="300"/>
        </w:trPr>
        <w:tc>
          <w:tcPr>
            <w:tcW w:w="960" w:type="dxa"/>
            <w:noWrap/>
            <w:hideMark/>
          </w:tcPr>
          <w:p w14:paraId="7D04D0C7" w14:textId="77777777" w:rsidR="00650C20" w:rsidRPr="00650C20" w:rsidRDefault="00650C20" w:rsidP="00650C20">
            <w:r w:rsidRPr="00650C20">
              <w:t>8.612026</w:t>
            </w:r>
          </w:p>
        </w:tc>
        <w:tc>
          <w:tcPr>
            <w:tcW w:w="960" w:type="dxa"/>
            <w:noWrap/>
            <w:hideMark/>
          </w:tcPr>
          <w:p w14:paraId="3CCA4AE5" w14:textId="77777777" w:rsidR="00650C20" w:rsidRPr="00650C20" w:rsidRDefault="00650C20" w:rsidP="00650C20">
            <w:r w:rsidRPr="00650C20">
              <w:t>12.4138</w:t>
            </w:r>
          </w:p>
        </w:tc>
        <w:tc>
          <w:tcPr>
            <w:tcW w:w="960" w:type="dxa"/>
            <w:noWrap/>
            <w:hideMark/>
          </w:tcPr>
          <w:p w14:paraId="37A7FC8C" w14:textId="77777777" w:rsidR="00650C20" w:rsidRPr="00650C20" w:rsidRDefault="00650C20" w:rsidP="00650C20">
            <w:r w:rsidRPr="00650C20">
              <w:t>8.231641</w:t>
            </w:r>
          </w:p>
        </w:tc>
        <w:tc>
          <w:tcPr>
            <w:tcW w:w="960" w:type="dxa"/>
            <w:noWrap/>
            <w:hideMark/>
          </w:tcPr>
          <w:p w14:paraId="42905A08" w14:textId="77777777" w:rsidR="00650C20" w:rsidRPr="00650C20" w:rsidRDefault="00650C20" w:rsidP="00650C20">
            <w:r w:rsidRPr="00650C20">
              <w:t>11.62267</w:t>
            </w:r>
          </w:p>
        </w:tc>
        <w:tc>
          <w:tcPr>
            <w:tcW w:w="960" w:type="dxa"/>
            <w:noWrap/>
            <w:hideMark/>
          </w:tcPr>
          <w:p w14:paraId="36DAB036" w14:textId="77777777" w:rsidR="00650C20" w:rsidRPr="00650C20" w:rsidRDefault="00650C20" w:rsidP="00650C20">
            <w:r w:rsidRPr="00650C20">
              <w:t>10.57047</w:t>
            </w:r>
          </w:p>
        </w:tc>
        <w:tc>
          <w:tcPr>
            <w:tcW w:w="960" w:type="dxa"/>
            <w:noWrap/>
            <w:hideMark/>
          </w:tcPr>
          <w:p w14:paraId="7EA6D025" w14:textId="77777777" w:rsidR="00650C20" w:rsidRPr="00650C20" w:rsidRDefault="00650C20" w:rsidP="00650C20">
            <w:r w:rsidRPr="00650C20">
              <w:t>11.86909</w:t>
            </w:r>
          </w:p>
        </w:tc>
        <w:tc>
          <w:tcPr>
            <w:tcW w:w="960" w:type="dxa"/>
            <w:noWrap/>
            <w:hideMark/>
          </w:tcPr>
          <w:p w14:paraId="608C150C" w14:textId="77777777" w:rsidR="00650C20" w:rsidRPr="00650C20" w:rsidRDefault="00650C20" w:rsidP="00650C20">
            <w:r w:rsidRPr="00650C20">
              <w:t>6.78457</w:t>
            </w:r>
          </w:p>
        </w:tc>
        <w:tc>
          <w:tcPr>
            <w:tcW w:w="960" w:type="dxa"/>
            <w:noWrap/>
            <w:hideMark/>
          </w:tcPr>
          <w:p w14:paraId="79106611" w14:textId="77777777" w:rsidR="00650C20" w:rsidRPr="00650C20" w:rsidRDefault="00650C20" w:rsidP="00650C20">
            <w:r w:rsidRPr="00650C20">
              <w:t>8.534642</w:t>
            </w:r>
          </w:p>
        </w:tc>
        <w:tc>
          <w:tcPr>
            <w:tcW w:w="960" w:type="dxa"/>
            <w:noWrap/>
            <w:hideMark/>
          </w:tcPr>
          <w:p w14:paraId="05288BEC" w14:textId="77777777" w:rsidR="00650C20" w:rsidRPr="00650C20" w:rsidRDefault="00650C20" w:rsidP="00650C20">
            <w:r w:rsidRPr="00650C20">
              <w:t>8.118042</w:t>
            </w:r>
          </w:p>
        </w:tc>
        <w:tc>
          <w:tcPr>
            <w:tcW w:w="960" w:type="dxa"/>
            <w:noWrap/>
            <w:hideMark/>
          </w:tcPr>
          <w:p w14:paraId="7F8C8604" w14:textId="77777777" w:rsidR="00650C20" w:rsidRPr="00650C20" w:rsidRDefault="00650C20" w:rsidP="00650C20">
            <w:r w:rsidRPr="00650C20">
              <w:t>12.98202</w:t>
            </w:r>
          </w:p>
        </w:tc>
      </w:tr>
      <w:tr w:rsidR="00650C20" w:rsidRPr="00650C20" w14:paraId="71142F57" w14:textId="77777777" w:rsidTr="00650C20">
        <w:trPr>
          <w:trHeight w:val="300"/>
        </w:trPr>
        <w:tc>
          <w:tcPr>
            <w:tcW w:w="960" w:type="dxa"/>
            <w:noWrap/>
            <w:hideMark/>
          </w:tcPr>
          <w:p w14:paraId="528B644B" w14:textId="77777777" w:rsidR="00650C20" w:rsidRPr="00650C20" w:rsidRDefault="00650C20" w:rsidP="00650C20">
            <w:r w:rsidRPr="00650C20">
              <w:t>12.73236</w:t>
            </w:r>
          </w:p>
        </w:tc>
        <w:tc>
          <w:tcPr>
            <w:tcW w:w="960" w:type="dxa"/>
            <w:noWrap/>
            <w:hideMark/>
          </w:tcPr>
          <w:p w14:paraId="489360D2" w14:textId="77777777" w:rsidR="00650C20" w:rsidRPr="00650C20" w:rsidRDefault="00650C20" w:rsidP="00650C20">
            <w:r w:rsidRPr="00650C20">
              <w:t>6.908831</w:t>
            </w:r>
          </w:p>
        </w:tc>
        <w:tc>
          <w:tcPr>
            <w:tcW w:w="960" w:type="dxa"/>
            <w:noWrap/>
            <w:hideMark/>
          </w:tcPr>
          <w:p w14:paraId="58F62E61" w14:textId="77777777" w:rsidR="00650C20" w:rsidRPr="00650C20" w:rsidRDefault="00650C20" w:rsidP="00650C20">
            <w:r w:rsidRPr="00650C20">
              <w:t>6.569536</w:t>
            </w:r>
          </w:p>
        </w:tc>
        <w:tc>
          <w:tcPr>
            <w:tcW w:w="960" w:type="dxa"/>
            <w:noWrap/>
            <w:hideMark/>
          </w:tcPr>
          <w:p w14:paraId="775E3420" w14:textId="77777777" w:rsidR="00650C20" w:rsidRPr="00650C20" w:rsidRDefault="00650C20" w:rsidP="00650C20">
            <w:r w:rsidRPr="00650C20">
              <w:t>14.8633</w:t>
            </w:r>
          </w:p>
        </w:tc>
        <w:tc>
          <w:tcPr>
            <w:tcW w:w="960" w:type="dxa"/>
            <w:noWrap/>
            <w:hideMark/>
          </w:tcPr>
          <w:p w14:paraId="7402973F" w14:textId="77777777" w:rsidR="00650C20" w:rsidRPr="00650C20" w:rsidRDefault="00650C20" w:rsidP="00650C20">
            <w:r w:rsidRPr="00650C20">
              <w:t>18.15621</w:t>
            </w:r>
          </w:p>
        </w:tc>
        <w:tc>
          <w:tcPr>
            <w:tcW w:w="960" w:type="dxa"/>
            <w:noWrap/>
            <w:hideMark/>
          </w:tcPr>
          <w:p w14:paraId="2271542F" w14:textId="77777777" w:rsidR="00650C20" w:rsidRPr="00650C20" w:rsidRDefault="00650C20" w:rsidP="00650C20">
            <w:r w:rsidRPr="00650C20">
              <w:t>6.696203</w:t>
            </w:r>
          </w:p>
        </w:tc>
        <w:tc>
          <w:tcPr>
            <w:tcW w:w="960" w:type="dxa"/>
            <w:noWrap/>
            <w:hideMark/>
          </w:tcPr>
          <w:p w14:paraId="70B75222" w14:textId="77777777" w:rsidR="00650C20" w:rsidRPr="00650C20" w:rsidRDefault="00650C20" w:rsidP="00650C20">
            <w:r w:rsidRPr="00650C20">
              <w:t>4.495763</w:t>
            </w:r>
          </w:p>
        </w:tc>
        <w:tc>
          <w:tcPr>
            <w:tcW w:w="960" w:type="dxa"/>
            <w:noWrap/>
            <w:hideMark/>
          </w:tcPr>
          <w:p w14:paraId="43D6D1FF" w14:textId="77777777" w:rsidR="00650C20" w:rsidRPr="00650C20" w:rsidRDefault="00650C20" w:rsidP="00650C20">
            <w:r w:rsidRPr="00650C20">
              <w:t>8.775244</w:t>
            </w:r>
          </w:p>
        </w:tc>
        <w:tc>
          <w:tcPr>
            <w:tcW w:w="960" w:type="dxa"/>
            <w:noWrap/>
            <w:hideMark/>
          </w:tcPr>
          <w:p w14:paraId="2342EFFE" w14:textId="77777777" w:rsidR="00650C20" w:rsidRPr="00650C20" w:rsidRDefault="00650C20" w:rsidP="00650C20">
            <w:r w:rsidRPr="00650C20">
              <w:t>11.87757</w:t>
            </w:r>
          </w:p>
        </w:tc>
        <w:tc>
          <w:tcPr>
            <w:tcW w:w="960" w:type="dxa"/>
            <w:noWrap/>
            <w:hideMark/>
          </w:tcPr>
          <w:p w14:paraId="59FD9A45" w14:textId="77777777" w:rsidR="00650C20" w:rsidRPr="00650C20" w:rsidRDefault="00650C20" w:rsidP="00650C20">
            <w:r w:rsidRPr="00650C20">
              <w:t>8.383894</w:t>
            </w:r>
          </w:p>
        </w:tc>
      </w:tr>
      <w:tr w:rsidR="00650C20" w:rsidRPr="00650C20" w14:paraId="00C8D1A1" w14:textId="77777777" w:rsidTr="00650C20">
        <w:trPr>
          <w:trHeight w:val="300"/>
        </w:trPr>
        <w:tc>
          <w:tcPr>
            <w:tcW w:w="960" w:type="dxa"/>
            <w:noWrap/>
            <w:hideMark/>
          </w:tcPr>
          <w:p w14:paraId="2E691A7D" w14:textId="77777777" w:rsidR="00650C20" w:rsidRPr="00650C20" w:rsidRDefault="00650C20" w:rsidP="00650C20">
            <w:r w:rsidRPr="00650C20">
              <w:t>4.601303</w:t>
            </w:r>
          </w:p>
        </w:tc>
        <w:tc>
          <w:tcPr>
            <w:tcW w:w="960" w:type="dxa"/>
            <w:noWrap/>
            <w:hideMark/>
          </w:tcPr>
          <w:p w14:paraId="1129E6E2" w14:textId="77777777" w:rsidR="00650C20" w:rsidRPr="00650C20" w:rsidRDefault="00650C20" w:rsidP="00650C20">
            <w:r w:rsidRPr="00650C20">
              <w:t>6.977181</w:t>
            </w:r>
          </w:p>
        </w:tc>
        <w:tc>
          <w:tcPr>
            <w:tcW w:w="960" w:type="dxa"/>
            <w:noWrap/>
            <w:hideMark/>
          </w:tcPr>
          <w:p w14:paraId="0F8B2BCB" w14:textId="77777777" w:rsidR="00650C20" w:rsidRPr="00650C20" w:rsidRDefault="00650C20" w:rsidP="00650C20">
            <w:r w:rsidRPr="00650C20">
              <w:t>8.278776</w:t>
            </w:r>
          </w:p>
        </w:tc>
        <w:tc>
          <w:tcPr>
            <w:tcW w:w="960" w:type="dxa"/>
            <w:noWrap/>
            <w:hideMark/>
          </w:tcPr>
          <w:p w14:paraId="691BCD5B" w14:textId="77777777" w:rsidR="00650C20" w:rsidRPr="00650C20" w:rsidRDefault="00650C20" w:rsidP="00650C20">
            <w:r w:rsidRPr="00650C20">
              <w:t>11.42714</w:t>
            </w:r>
          </w:p>
        </w:tc>
        <w:tc>
          <w:tcPr>
            <w:tcW w:w="960" w:type="dxa"/>
            <w:noWrap/>
            <w:hideMark/>
          </w:tcPr>
          <w:p w14:paraId="6AA20841" w14:textId="77777777" w:rsidR="00650C20" w:rsidRPr="00650C20" w:rsidRDefault="00650C20" w:rsidP="00650C20">
            <w:r w:rsidRPr="00650C20">
              <w:t>8.34148</w:t>
            </w:r>
          </w:p>
        </w:tc>
        <w:tc>
          <w:tcPr>
            <w:tcW w:w="960" w:type="dxa"/>
            <w:noWrap/>
            <w:hideMark/>
          </w:tcPr>
          <w:p w14:paraId="65238A8A" w14:textId="77777777" w:rsidR="00650C20" w:rsidRPr="00650C20" w:rsidRDefault="00650C20" w:rsidP="00650C20">
            <w:r w:rsidRPr="00650C20">
              <w:t>4.931853</w:t>
            </w:r>
          </w:p>
        </w:tc>
        <w:tc>
          <w:tcPr>
            <w:tcW w:w="960" w:type="dxa"/>
            <w:noWrap/>
            <w:hideMark/>
          </w:tcPr>
          <w:p w14:paraId="1F86C3AD" w14:textId="77777777" w:rsidR="00650C20" w:rsidRPr="00650C20" w:rsidRDefault="00650C20" w:rsidP="00650C20">
            <w:r w:rsidRPr="00650C20">
              <w:t>4.699754</w:t>
            </w:r>
          </w:p>
        </w:tc>
        <w:tc>
          <w:tcPr>
            <w:tcW w:w="960" w:type="dxa"/>
            <w:noWrap/>
            <w:hideMark/>
          </w:tcPr>
          <w:p w14:paraId="100D7AC6" w14:textId="77777777" w:rsidR="00650C20" w:rsidRPr="00650C20" w:rsidRDefault="00650C20" w:rsidP="00650C20">
            <w:r w:rsidRPr="00650C20">
              <w:t>7.324651</w:t>
            </w:r>
          </w:p>
        </w:tc>
        <w:tc>
          <w:tcPr>
            <w:tcW w:w="960" w:type="dxa"/>
            <w:noWrap/>
            <w:hideMark/>
          </w:tcPr>
          <w:p w14:paraId="702BB6DF" w14:textId="77777777" w:rsidR="00650C20" w:rsidRPr="00650C20" w:rsidRDefault="00650C20" w:rsidP="00650C20">
            <w:r w:rsidRPr="00650C20">
              <w:t>9.878825</w:t>
            </w:r>
          </w:p>
        </w:tc>
        <w:tc>
          <w:tcPr>
            <w:tcW w:w="960" w:type="dxa"/>
            <w:noWrap/>
            <w:hideMark/>
          </w:tcPr>
          <w:p w14:paraId="58138B03" w14:textId="77777777" w:rsidR="00650C20" w:rsidRPr="00650C20" w:rsidRDefault="00650C20" w:rsidP="00650C20">
            <w:r w:rsidRPr="00650C20">
              <w:t>11.70098</w:t>
            </w:r>
          </w:p>
        </w:tc>
      </w:tr>
      <w:tr w:rsidR="00650C20" w:rsidRPr="00650C20" w14:paraId="547CAEAD" w14:textId="77777777" w:rsidTr="00650C20">
        <w:trPr>
          <w:trHeight w:val="300"/>
        </w:trPr>
        <w:tc>
          <w:tcPr>
            <w:tcW w:w="960" w:type="dxa"/>
            <w:noWrap/>
            <w:hideMark/>
          </w:tcPr>
          <w:p w14:paraId="331EB14E" w14:textId="77777777" w:rsidR="00650C20" w:rsidRPr="00650C20" w:rsidRDefault="00650C20" w:rsidP="00650C20">
            <w:r w:rsidRPr="00650C20">
              <w:t>9.414647</w:t>
            </w:r>
          </w:p>
        </w:tc>
        <w:tc>
          <w:tcPr>
            <w:tcW w:w="960" w:type="dxa"/>
            <w:noWrap/>
            <w:hideMark/>
          </w:tcPr>
          <w:p w14:paraId="3B84D06F" w14:textId="77777777" w:rsidR="00650C20" w:rsidRPr="00650C20" w:rsidRDefault="00650C20" w:rsidP="00650C20">
            <w:r w:rsidRPr="00650C20">
              <w:t>9.666868</w:t>
            </w:r>
          </w:p>
        </w:tc>
        <w:tc>
          <w:tcPr>
            <w:tcW w:w="960" w:type="dxa"/>
            <w:noWrap/>
            <w:hideMark/>
          </w:tcPr>
          <w:p w14:paraId="713D0228" w14:textId="77777777" w:rsidR="00650C20" w:rsidRPr="00650C20" w:rsidRDefault="00650C20" w:rsidP="00650C20">
            <w:r w:rsidRPr="00650C20">
              <w:t>12.6483</w:t>
            </w:r>
          </w:p>
        </w:tc>
        <w:tc>
          <w:tcPr>
            <w:tcW w:w="960" w:type="dxa"/>
            <w:noWrap/>
            <w:hideMark/>
          </w:tcPr>
          <w:p w14:paraId="4C88BA28" w14:textId="77777777" w:rsidR="00650C20" w:rsidRPr="00650C20" w:rsidRDefault="00650C20" w:rsidP="00650C20">
            <w:r w:rsidRPr="00650C20">
              <w:t>9.501737</w:t>
            </w:r>
          </w:p>
        </w:tc>
        <w:tc>
          <w:tcPr>
            <w:tcW w:w="960" w:type="dxa"/>
            <w:noWrap/>
            <w:hideMark/>
          </w:tcPr>
          <w:p w14:paraId="345A73AA" w14:textId="77777777" w:rsidR="00650C20" w:rsidRPr="00650C20" w:rsidRDefault="00650C20" w:rsidP="00650C20">
            <w:r w:rsidRPr="00650C20">
              <w:t>11.57161</w:t>
            </w:r>
          </w:p>
        </w:tc>
        <w:tc>
          <w:tcPr>
            <w:tcW w:w="960" w:type="dxa"/>
            <w:noWrap/>
            <w:hideMark/>
          </w:tcPr>
          <w:p w14:paraId="0D140027" w14:textId="77777777" w:rsidR="00650C20" w:rsidRPr="00650C20" w:rsidRDefault="00650C20" w:rsidP="00650C20">
            <w:r w:rsidRPr="00650C20">
              <w:t>14.27924</w:t>
            </w:r>
          </w:p>
        </w:tc>
        <w:tc>
          <w:tcPr>
            <w:tcW w:w="960" w:type="dxa"/>
            <w:noWrap/>
            <w:hideMark/>
          </w:tcPr>
          <w:p w14:paraId="53567EE8" w14:textId="77777777" w:rsidR="00650C20" w:rsidRPr="00650C20" w:rsidRDefault="00650C20" w:rsidP="00650C20">
            <w:r w:rsidRPr="00650C20">
              <w:t>4.298273</w:t>
            </w:r>
          </w:p>
        </w:tc>
        <w:tc>
          <w:tcPr>
            <w:tcW w:w="960" w:type="dxa"/>
            <w:noWrap/>
            <w:hideMark/>
          </w:tcPr>
          <w:p w14:paraId="384F6099" w14:textId="77777777" w:rsidR="00650C20" w:rsidRPr="00650C20" w:rsidRDefault="00650C20" w:rsidP="00650C20">
            <w:r w:rsidRPr="00650C20">
              <w:t>5.692551</w:t>
            </w:r>
          </w:p>
        </w:tc>
        <w:tc>
          <w:tcPr>
            <w:tcW w:w="960" w:type="dxa"/>
            <w:noWrap/>
            <w:hideMark/>
          </w:tcPr>
          <w:p w14:paraId="5839B103" w14:textId="77777777" w:rsidR="00650C20" w:rsidRPr="00650C20" w:rsidRDefault="00650C20" w:rsidP="00650C20">
            <w:r w:rsidRPr="00650C20">
              <w:t>17.48659</w:t>
            </w:r>
          </w:p>
        </w:tc>
        <w:tc>
          <w:tcPr>
            <w:tcW w:w="960" w:type="dxa"/>
            <w:noWrap/>
            <w:hideMark/>
          </w:tcPr>
          <w:p w14:paraId="38489B5A" w14:textId="77777777" w:rsidR="00650C20" w:rsidRPr="00650C20" w:rsidRDefault="00650C20" w:rsidP="00650C20">
            <w:r w:rsidRPr="00650C20">
              <w:t>14.67137</w:t>
            </w:r>
          </w:p>
        </w:tc>
      </w:tr>
      <w:tr w:rsidR="00650C20" w:rsidRPr="00650C20" w14:paraId="3908CD13" w14:textId="77777777" w:rsidTr="00650C20">
        <w:trPr>
          <w:trHeight w:val="300"/>
        </w:trPr>
        <w:tc>
          <w:tcPr>
            <w:tcW w:w="960" w:type="dxa"/>
            <w:noWrap/>
            <w:hideMark/>
          </w:tcPr>
          <w:p w14:paraId="4E45FAAA" w14:textId="77777777" w:rsidR="00650C20" w:rsidRPr="00650C20" w:rsidRDefault="00650C20" w:rsidP="00650C20">
            <w:r w:rsidRPr="00650C20">
              <w:t>13.1384</w:t>
            </w:r>
          </w:p>
        </w:tc>
        <w:tc>
          <w:tcPr>
            <w:tcW w:w="960" w:type="dxa"/>
            <w:noWrap/>
            <w:hideMark/>
          </w:tcPr>
          <w:p w14:paraId="6DAE2119" w14:textId="77777777" w:rsidR="00650C20" w:rsidRPr="00650C20" w:rsidRDefault="00650C20" w:rsidP="00650C20">
            <w:r w:rsidRPr="00650C20">
              <w:t>6.463947</w:t>
            </w:r>
          </w:p>
        </w:tc>
        <w:tc>
          <w:tcPr>
            <w:tcW w:w="960" w:type="dxa"/>
            <w:noWrap/>
            <w:hideMark/>
          </w:tcPr>
          <w:p w14:paraId="4C38B803" w14:textId="77777777" w:rsidR="00650C20" w:rsidRPr="00650C20" w:rsidRDefault="00650C20" w:rsidP="00650C20">
            <w:r w:rsidRPr="00650C20">
              <w:t>8.136801</w:t>
            </w:r>
          </w:p>
        </w:tc>
        <w:tc>
          <w:tcPr>
            <w:tcW w:w="960" w:type="dxa"/>
            <w:noWrap/>
            <w:hideMark/>
          </w:tcPr>
          <w:p w14:paraId="36F835B7" w14:textId="77777777" w:rsidR="00650C20" w:rsidRPr="00650C20" w:rsidRDefault="00650C20" w:rsidP="00650C20">
            <w:r w:rsidRPr="00650C20">
              <w:t>7.451025</w:t>
            </w:r>
          </w:p>
        </w:tc>
        <w:tc>
          <w:tcPr>
            <w:tcW w:w="960" w:type="dxa"/>
            <w:noWrap/>
            <w:hideMark/>
          </w:tcPr>
          <w:p w14:paraId="6B317329" w14:textId="77777777" w:rsidR="00650C20" w:rsidRPr="00650C20" w:rsidRDefault="00650C20" w:rsidP="00650C20">
            <w:r w:rsidRPr="00650C20">
              <w:t>11.62997</w:t>
            </w:r>
          </w:p>
        </w:tc>
        <w:tc>
          <w:tcPr>
            <w:tcW w:w="960" w:type="dxa"/>
            <w:noWrap/>
            <w:hideMark/>
          </w:tcPr>
          <w:p w14:paraId="631BE93F" w14:textId="77777777" w:rsidR="00650C20" w:rsidRPr="00650C20" w:rsidRDefault="00650C20" w:rsidP="00650C20">
            <w:r w:rsidRPr="00650C20">
              <w:t>7.517996</w:t>
            </w:r>
          </w:p>
        </w:tc>
        <w:tc>
          <w:tcPr>
            <w:tcW w:w="960" w:type="dxa"/>
            <w:noWrap/>
            <w:hideMark/>
          </w:tcPr>
          <w:p w14:paraId="40D011BE" w14:textId="77777777" w:rsidR="00650C20" w:rsidRPr="00650C20" w:rsidRDefault="00650C20" w:rsidP="00650C20">
            <w:r w:rsidRPr="00650C20">
              <w:t>6.304914</w:t>
            </w:r>
          </w:p>
        </w:tc>
        <w:tc>
          <w:tcPr>
            <w:tcW w:w="960" w:type="dxa"/>
            <w:noWrap/>
            <w:hideMark/>
          </w:tcPr>
          <w:p w14:paraId="09458988" w14:textId="77777777" w:rsidR="00650C20" w:rsidRPr="00650C20" w:rsidRDefault="00650C20" w:rsidP="00650C20">
            <w:r w:rsidRPr="00650C20">
              <w:t>9.761021</w:t>
            </w:r>
          </w:p>
        </w:tc>
        <w:tc>
          <w:tcPr>
            <w:tcW w:w="960" w:type="dxa"/>
            <w:noWrap/>
            <w:hideMark/>
          </w:tcPr>
          <w:p w14:paraId="4BB9E246" w14:textId="77777777" w:rsidR="00650C20" w:rsidRPr="00650C20" w:rsidRDefault="00650C20" w:rsidP="00650C20">
            <w:r w:rsidRPr="00650C20">
              <w:t>12.94282</w:t>
            </w:r>
          </w:p>
        </w:tc>
        <w:tc>
          <w:tcPr>
            <w:tcW w:w="960" w:type="dxa"/>
            <w:noWrap/>
            <w:hideMark/>
          </w:tcPr>
          <w:p w14:paraId="352A764A" w14:textId="77777777" w:rsidR="00650C20" w:rsidRPr="00650C20" w:rsidRDefault="00650C20" w:rsidP="00650C20">
            <w:r w:rsidRPr="00650C20">
              <w:t>12.31791</w:t>
            </w:r>
          </w:p>
        </w:tc>
      </w:tr>
      <w:tr w:rsidR="00650C20" w:rsidRPr="00650C20" w14:paraId="4DFBE519" w14:textId="77777777" w:rsidTr="00650C20">
        <w:trPr>
          <w:trHeight w:val="300"/>
        </w:trPr>
        <w:tc>
          <w:tcPr>
            <w:tcW w:w="960" w:type="dxa"/>
            <w:noWrap/>
            <w:hideMark/>
          </w:tcPr>
          <w:p w14:paraId="21B023BA" w14:textId="77777777" w:rsidR="00650C20" w:rsidRPr="00650C20" w:rsidRDefault="00650C20" w:rsidP="00650C20">
            <w:r w:rsidRPr="00650C20">
              <w:t>4.191582</w:t>
            </w:r>
          </w:p>
        </w:tc>
        <w:tc>
          <w:tcPr>
            <w:tcW w:w="960" w:type="dxa"/>
            <w:noWrap/>
            <w:hideMark/>
          </w:tcPr>
          <w:p w14:paraId="7D575788" w14:textId="77777777" w:rsidR="00650C20" w:rsidRPr="00650C20" w:rsidRDefault="00650C20" w:rsidP="00650C20">
            <w:r w:rsidRPr="00650C20">
              <w:t>7.445487</w:t>
            </w:r>
          </w:p>
        </w:tc>
        <w:tc>
          <w:tcPr>
            <w:tcW w:w="960" w:type="dxa"/>
            <w:noWrap/>
            <w:hideMark/>
          </w:tcPr>
          <w:p w14:paraId="1AC5E8C1" w14:textId="77777777" w:rsidR="00650C20" w:rsidRPr="00650C20" w:rsidRDefault="00650C20" w:rsidP="00650C20">
            <w:r w:rsidRPr="00650C20">
              <w:t>9.274648</w:t>
            </w:r>
          </w:p>
        </w:tc>
        <w:tc>
          <w:tcPr>
            <w:tcW w:w="960" w:type="dxa"/>
            <w:noWrap/>
            <w:hideMark/>
          </w:tcPr>
          <w:p w14:paraId="357F00C4" w14:textId="77777777" w:rsidR="00650C20" w:rsidRPr="00650C20" w:rsidRDefault="00650C20" w:rsidP="00650C20">
            <w:r w:rsidRPr="00650C20">
              <w:t>11.70807</w:t>
            </w:r>
          </w:p>
        </w:tc>
        <w:tc>
          <w:tcPr>
            <w:tcW w:w="960" w:type="dxa"/>
            <w:noWrap/>
            <w:hideMark/>
          </w:tcPr>
          <w:p w14:paraId="644D3212" w14:textId="77777777" w:rsidR="00650C20" w:rsidRPr="00650C20" w:rsidRDefault="00650C20" w:rsidP="00650C20">
            <w:r w:rsidRPr="00650C20">
              <w:t>14.63096</w:t>
            </w:r>
          </w:p>
        </w:tc>
        <w:tc>
          <w:tcPr>
            <w:tcW w:w="960" w:type="dxa"/>
            <w:noWrap/>
            <w:hideMark/>
          </w:tcPr>
          <w:p w14:paraId="0086D8B3" w14:textId="77777777" w:rsidR="00650C20" w:rsidRPr="00650C20" w:rsidRDefault="00650C20" w:rsidP="00650C20">
            <w:r w:rsidRPr="00650C20">
              <w:t>6.864524</w:t>
            </w:r>
          </w:p>
        </w:tc>
        <w:tc>
          <w:tcPr>
            <w:tcW w:w="960" w:type="dxa"/>
            <w:noWrap/>
            <w:hideMark/>
          </w:tcPr>
          <w:p w14:paraId="5033FDAE" w14:textId="77777777" w:rsidR="00650C20" w:rsidRPr="00650C20" w:rsidRDefault="00650C20" w:rsidP="00650C20">
            <w:r w:rsidRPr="00650C20">
              <w:t>11.43381</w:t>
            </w:r>
          </w:p>
        </w:tc>
        <w:tc>
          <w:tcPr>
            <w:tcW w:w="960" w:type="dxa"/>
            <w:noWrap/>
            <w:hideMark/>
          </w:tcPr>
          <w:p w14:paraId="7597CDF5" w14:textId="77777777" w:rsidR="00650C20" w:rsidRPr="00650C20" w:rsidRDefault="00650C20" w:rsidP="00650C20">
            <w:r w:rsidRPr="00650C20">
              <w:t>7.286782</w:t>
            </w:r>
          </w:p>
        </w:tc>
        <w:tc>
          <w:tcPr>
            <w:tcW w:w="960" w:type="dxa"/>
            <w:noWrap/>
            <w:hideMark/>
          </w:tcPr>
          <w:p w14:paraId="5BC51BD3" w14:textId="77777777" w:rsidR="00650C20" w:rsidRPr="00650C20" w:rsidRDefault="00650C20" w:rsidP="00650C20">
            <w:r w:rsidRPr="00650C20">
              <w:t>8.482415</w:t>
            </w:r>
          </w:p>
        </w:tc>
        <w:tc>
          <w:tcPr>
            <w:tcW w:w="960" w:type="dxa"/>
            <w:noWrap/>
            <w:hideMark/>
          </w:tcPr>
          <w:p w14:paraId="33C9562E" w14:textId="77777777" w:rsidR="00650C20" w:rsidRPr="00650C20" w:rsidRDefault="00650C20" w:rsidP="00650C20">
            <w:r w:rsidRPr="00650C20">
              <w:t>12.39965</w:t>
            </w:r>
          </w:p>
        </w:tc>
      </w:tr>
      <w:tr w:rsidR="00650C20" w:rsidRPr="00650C20" w14:paraId="3C23BB81" w14:textId="77777777" w:rsidTr="00650C20">
        <w:trPr>
          <w:trHeight w:val="300"/>
        </w:trPr>
        <w:tc>
          <w:tcPr>
            <w:tcW w:w="960" w:type="dxa"/>
            <w:noWrap/>
            <w:hideMark/>
          </w:tcPr>
          <w:p w14:paraId="5390C75F" w14:textId="77777777" w:rsidR="00650C20" w:rsidRPr="00650C20" w:rsidRDefault="00650C20" w:rsidP="00650C20">
            <w:r w:rsidRPr="00650C20">
              <w:t>12.22449</w:t>
            </w:r>
          </w:p>
        </w:tc>
        <w:tc>
          <w:tcPr>
            <w:tcW w:w="960" w:type="dxa"/>
            <w:noWrap/>
            <w:hideMark/>
          </w:tcPr>
          <w:p w14:paraId="743D78CD" w14:textId="77777777" w:rsidR="00650C20" w:rsidRPr="00650C20" w:rsidRDefault="00650C20" w:rsidP="00650C20">
            <w:r w:rsidRPr="00650C20">
              <w:t>11.28648</w:t>
            </w:r>
          </w:p>
        </w:tc>
        <w:tc>
          <w:tcPr>
            <w:tcW w:w="960" w:type="dxa"/>
            <w:noWrap/>
            <w:hideMark/>
          </w:tcPr>
          <w:p w14:paraId="755042E3" w14:textId="77777777" w:rsidR="00650C20" w:rsidRPr="00650C20" w:rsidRDefault="00650C20" w:rsidP="00650C20">
            <w:r w:rsidRPr="00650C20">
              <w:t>12.2055</w:t>
            </w:r>
          </w:p>
        </w:tc>
        <w:tc>
          <w:tcPr>
            <w:tcW w:w="960" w:type="dxa"/>
            <w:noWrap/>
            <w:hideMark/>
          </w:tcPr>
          <w:p w14:paraId="2322E664" w14:textId="77777777" w:rsidR="00650C20" w:rsidRPr="00650C20" w:rsidRDefault="00650C20" w:rsidP="00650C20">
            <w:r w:rsidRPr="00650C20">
              <w:t>11.52602</w:t>
            </w:r>
          </w:p>
        </w:tc>
        <w:tc>
          <w:tcPr>
            <w:tcW w:w="960" w:type="dxa"/>
            <w:noWrap/>
            <w:hideMark/>
          </w:tcPr>
          <w:p w14:paraId="0CED61C6" w14:textId="77777777" w:rsidR="00650C20" w:rsidRPr="00650C20" w:rsidRDefault="00650C20" w:rsidP="00650C20">
            <w:r w:rsidRPr="00650C20">
              <w:t>13.34817</w:t>
            </w:r>
          </w:p>
        </w:tc>
        <w:tc>
          <w:tcPr>
            <w:tcW w:w="960" w:type="dxa"/>
            <w:noWrap/>
            <w:hideMark/>
          </w:tcPr>
          <w:p w14:paraId="09CC9B6F" w14:textId="77777777" w:rsidR="00650C20" w:rsidRPr="00650C20" w:rsidRDefault="00650C20" w:rsidP="00650C20">
            <w:r w:rsidRPr="00650C20">
              <w:t>5.649713</w:t>
            </w:r>
          </w:p>
        </w:tc>
        <w:tc>
          <w:tcPr>
            <w:tcW w:w="960" w:type="dxa"/>
            <w:noWrap/>
            <w:hideMark/>
          </w:tcPr>
          <w:p w14:paraId="0973B523" w14:textId="77777777" w:rsidR="00650C20" w:rsidRPr="00650C20" w:rsidRDefault="00650C20" w:rsidP="00650C20">
            <w:r w:rsidRPr="00650C20">
              <w:t>6.661349</w:t>
            </w:r>
          </w:p>
        </w:tc>
        <w:tc>
          <w:tcPr>
            <w:tcW w:w="960" w:type="dxa"/>
            <w:noWrap/>
            <w:hideMark/>
          </w:tcPr>
          <w:p w14:paraId="36F8C1F4" w14:textId="77777777" w:rsidR="00650C20" w:rsidRPr="00650C20" w:rsidRDefault="00650C20" w:rsidP="00650C20">
            <w:r w:rsidRPr="00650C20">
              <w:t>8.432254</w:t>
            </w:r>
          </w:p>
        </w:tc>
        <w:tc>
          <w:tcPr>
            <w:tcW w:w="960" w:type="dxa"/>
            <w:noWrap/>
            <w:hideMark/>
          </w:tcPr>
          <w:p w14:paraId="00357700" w14:textId="77777777" w:rsidR="00650C20" w:rsidRPr="00650C20" w:rsidRDefault="00650C20" w:rsidP="00650C20">
            <w:r w:rsidRPr="00650C20">
              <w:t>17.10485</w:t>
            </w:r>
          </w:p>
        </w:tc>
        <w:tc>
          <w:tcPr>
            <w:tcW w:w="960" w:type="dxa"/>
            <w:noWrap/>
            <w:hideMark/>
          </w:tcPr>
          <w:p w14:paraId="1E22E7CF" w14:textId="77777777" w:rsidR="00650C20" w:rsidRPr="00650C20" w:rsidRDefault="00650C20" w:rsidP="00650C20">
            <w:r w:rsidRPr="00650C20">
              <w:t>18.33542</w:t>
            </w:r>
          </w:p>
        </w:tc>
      </w:tr>
      <w:tr w:rsidR="00650C20" w:rsidRPr="00650C20" w14:paraId="1993C66E" w14:textId="77777777" w:rsidTr="00650C20">
        <w:trPr>
          <w:trHeight w:val="300"/>
        </w:trPr>
        <w:tc>
          <w:tcPr>
            <w:tcW w:w="960" w:type="dxa"/>
            <w:noWrap/>
            <w:hideMark/>
          </w:tcPr>
          <w:p w14:paraId="41DD1AC8" w14:textId="77777777" w:rsidR="00650C20" w:rsidRPr="00650C20" w:rsidRDefault="00650C20" w:rsidP="00650C20">
            <w:r w:rsidRPr="00650C20">
              <w:t>13.23439</w:t>
            </w:r>
          </w:p>
        </w:tc>
        <w:tc>
          <w:tcPr>
            <w:tcW w:w="960" w:type="dxa"/>
            <w:noWrap/>
            <w:hideMark/>
          </w:tcPr>
          <w:p w14:paraId="5A59391B" w14:textId="77777777" w:rsidR="00650C20" w:rsidRPr="00650C20" w:rsidRDefault="00650C20" w:rsidP="00650C20">
            <w:r w:rsidRPr="00650C20">
              <w:t>12.86382</w:t>
            </w:r>
          </w:p>
        </w:tc>
        <w:tc>
          <w:tcPr>
            <w:tcW w:w="960" w:type="dxa"/>
            <w:noWrap/>
            <w:hideMark/>
          </w:tcPr>
          <w:p w14:paraId="2BF0A178" w14:textId="77777777" w:rsidR="00650C20" w:rsidRPr="00650C20" w:rsidRDefault="00650C20" w:rsidP="00650C20">
            <w:r w:rsidRPr="00650C20">
              <w:t>7.502634</w:t>
            </w:r>
          </w:p>
        </w:tc>
        <w:tc>
          <w:tcPr>
            <w:tcW w:w="960" w:type="dxa"/>
            <w:noWrap/>
            <w:hideMark/>
          </w:tcPr>
          <w:p w14:paraId="496F3835" w14:textId="77777777" w:rsidR="00650C20" w:rsidRPr="00650C20" w:rsidRDefault="00650C20" w:rsidP="00650C20">
            <w:r w:rsidRPr="00650C20">
              <w:t>10.75155</w:t>
            </w:r>
          </w:p>
        </w:tc>
        <w:tc>
          <w:tcPr>
            <w:tcW w:w="960" w:type="dxa"/>
            <w:noWrap/>
            <w:hideMark/>
          </w:tcPr>
          <w:p w14:paraId="4ACC2B43" w14:textId="77777777" w:rsidR="00650C20" w:rsidRPr="00650C20" w:rsidRDefault="00650C20" w:rsidP="00650C20">
            <w:r w:rsidRPr="00650C20">
              <w:t>18.67288</w:t>
            </w:r>
          </w:p>
        </w:tc>
        <w:tc>
          <w:tcPr>
            <w:tcW w:w="960" w:type="dxa"/>
            <w:noWrap/>
            <w:hideMark/>
          </w:tcPr>
          <w:p w14:paraId="15A4734C" w14:textId="77777777" w:rsidR="00650C20" w:rsidRPr="00650C20" w:rsidRDefault="00650C20" w:rsidP="00650C20">
            <w:r w:rsidRPr="00650C20">
              <w:t>4.554567</w:t>
            </w:r>
          </w:p>
        </w:tc>
        <w:tc>
          <w:tcPr>
            <w:tcW w:w="960" w:type="dxa"/>
            <w:noWrap/>
            <w:hideMark/>
          </w:tcPr>
          <w:p w14:paraId="60E7E8CC" w14:textId="77777777" w:rsidR="00650C20" w:rsidRPr="00650C20" w:rsidRDefault="00650C20" w:rsidP="00650C20">
            <w:r w:rsidRPr="00650C20">
              <w:t>7.714815</w:t>
            </w:r>
          </w:p>
        </w:tc>
        <w:tc>
          <w:tcPr>
            <w:tcW w:w="960" w:type="dxa"/>
            <w:noWrap/>
            <w:hideMark/>
          </w:tcPr>
          <w:p w14:paraId="3BDAD12C" w14:textId="77777777" w:rsidR="00650C20" w:rsidRPr="00650C20" w:rsidRDefault="00650C20" w:rsidP="00650C20">
            <w:r w:rsidRPr="00650C20">
              <w:t>6.849701</w:t>
            </w:r>
          </w:p>
        </w:tc>
        <w:tc>
          <w:tcPr>
            <w:tcW w:w="960" w:type="dxa"/>
            <w:noWrap/>
            <w:hideMark/>
          </w:tcPr>
          <w:p w14:paraId="54975083" w14:textId="77777777" w:rsidR="00650C20" w:rsidRPr="00650C20" w:rsidRDefault="00650C20" w:rsidP="00650C20">
            <w:r w:rsidRPr="00650C20">
              <w:t>9.25278</w:t>
            </w:r>
          </w:p>
        </w:tc>
        <w:tc>
          <w:tcPr>
            <w:tcW w:w="960" w:type="dxa"/>
            <w:noWrap/>
            <w:hideMark/>
          </w:tcPr>
          <w:p w14:paraId="4BF88F06" w14:textId="77777777" w:rsidR="00650C20" w:rsidRPr="00650C20" w:rsidRDefault="00650C20" w:rsidP="00650C20">
            <w:r w:rsidRPr="00650C20">
              <w:t>13.61214</w:t>
            </w:r>
          </w:p>
        </w:tc>
      </w:tr>
      <w:tr w:rsidR="00650C20" w:rsidRPr="00650C20" w14:paraId="20F70A28" w14:textId="77777777" w:rsidTr="00650C20">
        <w:trPr>
          <w:trHeight w:val="300"/>
        </w:trPr>
        <w:tc>
          <w:tcPr>
            <w:tcW w:w="960" w:type="dxa"/>
            <w:noWrap/>
            <w:hideMark/>
          </w:tcPr>
          <w:p w14:paraId="553016FE" w14:textId="77777777" w:rsidR="00650C20" w:rsidRPr="00650C20" w:rsidRDefault="00650C20" w:rsidP="00650C20">
            <w:r w:rsidRPr="00650C20">
              <w:t>6.159407</w:t>
            </w:r>
          </w:p>
        </w:tc>
        <w:tc>
          <w:tcPr>
            <w:tcW w:w="960" w:type="dxa"/>
            <w:noWrap/>
            <w:hideMark/>
          </w:tcPr>
          <w:p w14:paraId="30EEEE7C" w14:textId="77777777" w:rsidR="00650C20" w:rsidRPr="00650C20" w:rsidRDefault="00650C20" w:rsidP="00650C20">
            <w:r w:rsidRPr="00650C20">
              <w:t>4.173272</w:t>
            </w:r>
          </w:p>
        </w:tc>
        <w:tc>
          <w:tcPr>
            <w:tcW w:w="960" w:type="dxa"/>
            <w:noWrap/>
            <w:hideMark/>
          </w:tcPr>
          <w:p w14:paraId="593FC737" w14:textId="77777777" w:rsidR="00650C20" w:rsidRPr="00650C20" w:rsidRDefault="00650C20" w:rsidP="00650C20">
            <w:r w:rsidRPr="00650C20">
              <w:t>9.254476</w:t>
            </w:r>
          </w:p>
        </w:tc>
        <w:tc>
          <w:tcPr>
            <w:tcW w:w="960" w:type="dxa"/>
            <w:noWrap/>
            <w:hideMark/>
          </w:tcPr>
          <w:p w14:paraId="7ECA5D59" w14:textId="77777777" w:rsidR="00650C20" w:rsidRPr="00650C20" w:rsidRDefault="00650C20" w:rsidP="00650C20">
            <w:r w:rsidRPr="00650C20">
              <w:t>13.42933</w:t>
            </w:r>
          </w:p>
        </w:tc>
        <w:tc>
          <w:tcPr>
            <w:tcW w:w="960" w:type="dxa"/>
            <w:noWrap/>
            <w:hideMark/>
          </w:tcPr>
          <w:p w14:paraId="346C0D67" w14:textId="77777777" w:rsidR="00650C20" w:rsidRPr="00650C20" w:rsidRDefault="00650C20" w:rsidP="00650C20">
            <w:r w:rsidRPr="00650C20">
              <w:t>11.14155</w:t>
            </w:r>
          </w:p>
        </w:tc>
        <w:tc>
          <w:tcPr>
            <w:tcW w:w="960" w:type="dxa"/>
            <w:noWrap/>
            <w:hideMark/>
          </w:tcPr>
          <w:p w14:paraId="304AFBD0" w14:textId="77777777" w:rsidR="00650C20" w:rsidRPr="00650C20" w:rsidRDefault="00650C20" w:rsidP="00650C20">
            <w:r w:rsidRPr="00650C20">
              <w:t>12.27611</w:t>
            </w:r>
          </w:p>
        </w:tc>
        <w:tc>
          <w:tcPr>
            <w:tcW w:w="960" w:type="dxa"/>
            <w:noWrap/>
            <w:hideMark/>
          </w:tcPr>
          <w:p w14:paraId="47AB3AC5" w14:textId="77777777" w:rsidR="00650C20" w:rsidRPr="00650C20" w:rsidRDefault="00650C20" w:rsidP="00650C20">
            <w:r w:rsidRPr="00650C20">
              <w:t>5.615284</w:t>
            </w:r>
          </w:p>
        </w:tc>
        <w:tc>
          <w:tcPr>
            <w:tcW w:w="960" w:type="dxa"/>
            <w:noWrap/>
            <w:hideMark/>
          </w:tcPr>
          <w:p w14:paraId="0EFA7A1A" w14:textId="77777777" w:rsidR="00650C20" w:rsidRPr="00650C20" w:rsidRDefault="00650C20" w:rsidP="00650C20">
            <w:r w:rsidRPr="00650C20">
              <w:t>14.87073</w:t>
            </w:r>
          </w:p>
        </w:tc>
        <w:tc>
          <w:tcPr>
            <w:tcW w:w="960" w:type="dxa"/>
            <w:noWrap/>
            <w:hideMark/>
          </w:tcPr>
          <w:p w14:paraId="3A2AE574" w14:textId="77777777" w:rsidR="00650C20" w:rsidRPr="00650C20" w:rsidRDefault="00650C20" w:rsidP="00650C20">
            <w:r w:rsidRPr="00650C20">
              <w:t>16.58659</w:t>
            </w:r>
          </w:p>
        </w:tc>
        <w:tc>
          <w:tcPr>
            <w:tcW w:w="960" w:type="dxa"/>
            <w:noWrap/>
            <w:hideMark/>
          </w:tcPr>
          <w:p w14:paraId="1AB15AD9" w14:textId="77777777" w:rsidR="00650C20" w:rsidRPr="00650C20" w:rsidRDefault="00650C20" w:rsidP="00650C20">
            <w:r w:rsidRPr="00650C20">
              <w:t>18.4987</w:t>
            </w:r>
          </w:p>
        </w:tc>
      </w:tr>
      <w:tr w:rsidR="00650C20" w:rsidRPr="00650C20" w14:paraId="0A5BEAAE" w14:textId="77777777" w:rsidTr="00650C20">
        <w:trPr>
          <w:trHeight w:val="300"/>
        </w:trPr>
        <w:tc>
          <w:tcPr>
            <w:tcW w:w="960" w:type="dxa"/>
            <w:noWrap/>
            <w:hideMark/>
          </w:tcPr>
          <w:p w14:paraId="404D5368" w14:textId="77777777" w:rsidR="00650C20" w:rsidRPr="00650C20" w:rsidRDefault="00650C20" w:rsidP="00650C20">
            <w:pPr>
              <w:rPr>
                <w:b/>
                <w:bCs/>
              </w:rPr>
            </w:pPr>
            <w:r w:rsidRPr="00650C20">
              <w:rPr>
                <w:b/>
                <w:bCs/>
              </w:rPr>
              <w:t>9.151521</w:t>
            </w:r>
          </w:p>
        </w:tc>
        <w:tc>
          <w:tcPr>
            <w:tcW w:w="960" w:type="dxa"/>
            <w:noWrap/>
            <w:hideMark/>
          </w:tcPr>
          <w:p w14:paraId="7185A36E" w14:textId="77777777" w:rsidR="00650C20" w:rsidRPr="00650C20" w:rsidRDefault="00650C20" w:rsidP="00650C20">
            <w:pPr>
              <w:rPr>
                <w:b/>
                <w:bCs/>
              </w:rPr>
            </w:pPr>
            <w:r w:rsidRPr="00650C20">
              <w:rPr>
                <w:b/>
                <w:bCs/>
              </w:rPr>
              <w:t>8.579609</w:t>
            </w:r>
          </w:p>
        </w:tc>
        <w:tc>
          <w:tcPr>
            <w:tcW w:w="960" w:type="dxa"/>
            <w:noWrap/>
            <w:hideMark/>
          </w:tcPr>
          <w:p w14:paraId="2EDBAD52" w14:textId="77777777" w:rsidR="00650C20" w:rsidRPr="00650C20" w:rsidRDefault="00650C20" w:rsidP="00650C20">
            <w:pPr>
              <w:rPr>
                <w:b/>
                <w:bCs/>
              </w:rPr>
            </w:pPr>
            <w:r w:rsidRPr="00650C20">
              <w:rPr>
                <w:b/>
                <w:bCs/>
              </w:rPr>
              <w:t>8.968363</w:t>
            </w:r>
          </w:p>
        </w:tc>
        <w:tc>
          <w:tcPr>
            <w:tcW w:w="960" w:type="dxa"/>
            <w:noWrap/>
            <w:hideMark/>
          </w:tcPr>
          <w:p w14:paraId="3C94EE18" w14:textId="77777777" w:rsidR="00650C20" w:rsidRPr="00650C20" w:rsidRDefault="00650C20" w:rsidP="00650C20">
            <w:pPr>
              <w:rPr>
                <w:b/>
                <w:bCs/>
              </w:rPr>
            </w:pPr>
            <w:r w:rsidRPr="00650C20">
              <w:rPr>
                <w:b/>
                <w:bCs/>
              </w:rPr>
              <w:t>10.98885</w:t>
            </w:r>
          </w:p>
        </w:tc>
        <w:tc>
          <w:tcPr>
            <w:tcW w:w="960" w:type="dxa"/>
            <w:noWrap/>
            <w:hideMark/>
          </w:tcPr>
          <w:p w14:paraId="387ED740" w14:textId="77777777" w:rsidR="00650C20" w:rsidRPr="00650C20" w:rsidRDefault="00650C20" w:rsidP="00650C20">
            <w:pPr>
              <w:rPr>
                <w:b/>
                <w:bCs/>
              </w:rPr>
            </w:pPr>
            <w:r w:rsidRPr="00650C20">
              <w:rPr>
                <w:b/>
                <w:bCs/>
              </w:rPr>
              <w:t>12.68013</w:t>
            </w:r>
          </w:p>
        </w:tc>
        <w:tc>
          <w:tcPr>
            <w:tcW w:w="960" w:type="dxa"/>
            <w:noWrap/>
            <w:hideMark/>
          </w:tcPr>
          <w:p w14:paraId="7514857E" w14:textId="77777777" w:rsidR="00650C20" w:rsidRPr="00650C20" w:rsidRDefault="00650C20" w:rsidP="00650C20">
            <w:pPr>
              <w:rPr>
                <w:b/>
                <w:bCs/>
              </w:rPr>
            </w:pPr>
            <w:r w:rsidRPr="00650C20">
              <w:rPr>
                <w:b/>
                <w:bCs/>
              </w:rPr>
              <w:t>8.322627</w:t>
            </w:r>
          </w:p>
        </w:tc>
        <w:tc>
          <w:tcPr>
            <w:tcW w:w="960" w:type="dxa"/>
            <w:noWrap/>
            <w:hideMark/>
          </w:tcPr>
          <w:p w14:paraId="2F522B69" w14:textId="77777777" w:rsidR="00650C20" w:rsidRPr="00650C20" w:rsidRDefault="00650C20" w:rsidP="00650C20">
            <w:pPr>
              <w:rPr>
                <w:b/>
                <w:bCs/>
              </w:rPr>
            </w:pPr>
            <w:r w:rsidRPr="00650C20">
              <w:rPr>
                <w:b/>
                <w:bCs/>
              </w:rPr>
              <w:t>6.948233</w:t>
            </w:r>
          </w:p>
        </w:tc>
        <w:tc>
          <w:tcPr>
            <w:tcW w:w="960" w:type="dxa"/>
            <w:noWrap/>
            <w:hideMark/>
          </w:tcPr>
          <w:p w14:paraId="7E581FB3" w14:textId="77777777" w:rsidR="00650C20" w:rsidRPr="00650C20" w:rsidRDefault="00650C20" w:rsidP="00650C20">
            <w:pPr>
              <w:rPr>
                <w:b/>
                <w:bCs/>
              </w:rPr>
            </w:pPr>
            <w:r w:rsidRPr="00650C20">
              <w:rPr>
                <w:b/>
                <w:bCs/>
              </w:rPr>
              <w:t>9.180199</w:t>
            </w:r>
          </w:p>
        </w:tc>
        <w:tc>
          <w:tcPr>
            <w:tcW w:w="960" w:type="dxa"/>
            <w:noWrap/>
            <w:hideMark/>
          </w:tcPr>
          <w:p w14:paraId="15C51DF3" w14:textId="77777777" w:rsidR="00650C20" w:rsidRPr="00650C20" w:rsidRDefault="00650C20" w:rsidP="00650C20">
            <w:pPr>
              <w:rPr>
                <w:b/>
                <w:bCs/>
              </w:rPr>
            </w:pPr>
            <w:r w:rsidRPr="00650C20">
              <w:rPr>
                <w:b/>
                <w:bCs/>
              </w:rPr>
              <w:t>11.95436</w:t>
            </w:r>
          </w:p>
        </w:tc>
        <w:tc>
          <w:tcPr>
            <w:tcW w:w="960" w:type="dxa"/>
            <w:noWrap/>
            <w:hideMark/>
          </w:tcPr>
          <w:p w14:paraId="461AB9EF" w14:textId="77777777" w:rsidR="00650C20" w:rsidRPr="00650C20" w:rsidRDefault="00650C20" w:rsidP="00650C20">
            <w:pPr>
              <w:rPr>
                <w:b/>
                <w:bCs/>
              </w:rPr>
            </w:pPr>
            <w:r w:rsidRPr="00650C20">
              <w:rPr>
                <w:b/>
                <w:bCs/>
              </w:rPr>
              <w:t>13.26712</w:t>
            </w:r>
          </w:p>
        </w:tc>
      </w:tr>
    </w:tbl>
    <w:p w14:paraId="7E06A8BC" w14:textId="26492110" w:rsidR="00650C20" w:rsidRDefault="00650C20" w:rsidP="00DD05AD"/>
    <w:p w14:paraId="39B5EAC4" w14:textId="77777777" w:rsidR="00650C20" w:rsidRDefault="00650C20" w:rsidP="00DD05AD">
      <w:r>
        <w:t>3</w:t>
      </w:r>
      <w:r w:rsidRPr="00650C20">
        <w:rPr>
          <w:vertAlign w:val="superscript"/>
        </w:rPr>
        <w:t>rd</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650C20" w:rsidRPr="00650C20" w14:paraId="63D1624F" w14:textId="77777777" w:rsidTr="00650C20">
        <w:trPr>
          <w:trHeight w:val="300"/>
        </w:trPr>
        <w:tc>
          <w:tcPr>
            <w:tcW w:w="960" w:type="dxa"/>
            <w:noWrap/>
            <w:hideMark/>
          </w:tcPr>
          <w:p w14:paraId="12FC3CD8" w14:textId="77777777" w:rsidR="00650C20" w:rsidRPr="00650C20" w:rsidRDefault="00650C20" w:rsidP="00650C20">
            <w:r w:rsidRPr="00650C20">
              <w:t>Tx01</w:t>
            </w:r>
          </w:p>
        </w:tc>
        <w:tc>
          <w:tcPr>
            <w:tcW w:w="960" w:type="dxa"/>
            <w:noWrap/>
            <w:hideMark/>
          </w:tcPr>
          <w:p w14:paraId="71B6E390" w14:textId="77777777" w:rsidR="00650C20" w:rsidRPr="00650C20" w:rsidRDefault="00650C20" w:rsidP="00650C20">
            <w:r w:rsidRPr="00650C20">
              <w:t>Tx02</w:t>
            </w:r>
          </w:p>
        </w:tc>
        <w:tc>
          <w:tcPr>
            <w:tcW w:w="960" w:type="dxa"/>
            <w:noWrap/>
            <w:hideMark/>
          </w:tcPr>
          <w:p w14:paraId="1044F4E4" w14:textId="77777777" w:rsidR="00650C20" w:rsidRPr="00650C20" w:rsidRDefault="00650C20" w:rsidP="00650C20">
            <w:r w:rsidRPr="00650C20">
              <w:t>Tx03</w:t>
            </w:r>
          </w:p>
        </w:tc>
        <w:tc>
          <w:tcPr>
            <w:tcW w:w="960" w:type="dxa"/>
            <w:noWrap/>
            <w:hideMark/>
          </w:tcPr>
          <w:p w14:paraId="40737FC2" w14:textId="77777777" w:rsidR="00650C20" w:rsidRPr="00650C20" w:rsidRDefault="00650C20" w:rsidP="00650C20">
            <w:r w:rsidRPr="00650C20">
              <w:t>Tx04</w:t>
            </w:r>
          </w:p>
        </w:tc>
        <w:tc>
          <w:tcPr>
            <w:tcW w:w="960" w:type="dxa"/>
            <w:noWrap/>
            <w:hideMark/>
          </w:tcPr>
          <w:p w14:paraId="29F90068" w14:textId="77777777" w:rsidR="00650C20" w:rsidRPr="00650C20" w:rsidRDefault="00650C20" w:rsidP="00650C20">
            <w:r w:rsidRPr="00650C20">
              <w:t>Tx05</w:t>
            </w:r>
          </w:p>
        </w:tc>
        <w:tc>
          <w:tcPr>
            <w:tcW w:w="960" w:type="dxa"/>
            <w:noWrap/>
            <w:hideMark/>
          </w:tcPr>
          <w:p w14:paraId="509161D5" w14:textId="77777777" w:rsidR="00650C20" w:rsidRPr="00650C20" w:rsidRDefault="00650C20" w:rsidP="00650C20">
            <w:r w:rsidRPr="00650C20">
              <w:t>Tx06</w:t>
            </w:r>
          </w:p>
        </w:tc>
        <w:tc>
          <w:tcPr>
            <w:tcW w:w="960" w:type="dxa"/>
            <w:noWrap/>
            <w:hideMark/>
          </w:tcPr>
          <w:p w14:paraId="7463103A" w14:textId="77777777" w:rsidR="00650C20" w:rsidRPr="00650C20" w:rsidRDefault="00650C20" w:rsidP="00650C20">
            <w:r w:rsidRPr="00650C20">
              <w:t>Tx07</w:t>
            </w:r>
          </w:p>
        </w:tc>
        <w:tc>
          <w:tcPr>
            <w:tcW w:w="960" w:type="dxa"/>
            <w:noWrap/>
            <w:hideMark/>
          </w:tcPr>
          <w:p w14:paraId="177277D6" w14:textId="77777777" w:rsidR="00650C20" w:rsidRPr="00650C20" w:rsidRDefault="00650C20" w:rsidP="00650C20">
            <w:r w:rsidRPr="00650C20">
              <w:t>Tx08</w:t>
            </w:r>
          </w:p>
        </w:tc>
        <w:tc>
          <w:tcPr>
            <w:tcW w:w="960" w:type="dxa"/>
            <w:noWrap/>
            <w:hideMark/>
          </w:tcPr>
          <w:p w14:paraId="1D6BFC79" w14:textId="77777777" w:rsidR="00650C20" w:rsidRPr="00650C20" w:rsidRDefault="00650C20" w:rsidP="00650C20">
            <w:r w:rsidRPr="00650C20">
              <w:t>Tx09</w:t>
            </w:r>
          </w:p>
        </w:tc>
        <w:tc>
          <w:tcPr>
            <w:tcW w:w="960" w:type="dxa"/>
            <w:noWrap/>
            <w:hideMark/>
          </w:tcPr>
          <w:p w14:paraId="52C17C7B" w14:textId="77777777" w:rsidR="00650C20" w:rsidRPr="00650C20" w:rsidRDefault="00650C20" w:rsidP="00650C20">
            <w:r w:rsidRPr="00650C20">
              <w:t>Tx10</w:t>
            </w:r>
          </w:p>
        </w:tc>
      </w:tr>
      <w:tr w:rsidR="00650C20" w:rsidRPr="00650C20" w14:paraId="308A0F2B" w14:textId="77777777" w:rsidTr="00650C20">
        <w:trPr>
          <w:trHeight w:val="300"/>
        </w:trPr>
        <w:tc>
          <w:tcPr>
            <w:tcW w:w="960" w:type="dxa"/>
            <w:noWrap/>
            <w:hideMark/>
          </w:tcPr>
          <w:p w14:paraId="72B5528E" w14:textId="77777777" w:rsidR="00650C20" w:rsidRPr="00650C20" w:rsidRDefault="00650C20" w:rsidP="00650C20">
            <w:r w:rsidRPr="00650C20">
              <w:t>7.215621</w:t>
            </w:r>
          </w:p>
        </w:tc>
        <w:tc>
          <w:tcPr>
            <w:tcW w:w="960" w:type="dxa"/>
            <w:noWrap/>
            <w:hideMark/>
          </w:tcPr>
          <w:p w14:paraId="312CF3F8" w14:textId="77777777" w:rsidR="00650C20" w:rsidRPr="00650C20" w:rsidRDefault="00650C20" w:rsidP="00650C20">
            <w:r w:rsidRPr="00650C20">
              <w:t>7.637509</w:t>
            </w:r>
          </w:p>
        </w:tc>
        <w:tc>
          <w:tcPr>
            <w:tcW w:w="960" w:type="dxa"/>
            <w:noWrap/>
            <w:hideMark/>
          </w:tcPr>
          <w:p w14:paraId="2498379A" w14:textId="77777777" w:rsidR="00650C20" w:rsidRPr="00650C20" w:rsidRDefault="00650C20" w:rsidP="00650C20">
            <w:r w:rsidRPr="00650C20">
              <w:t>7.934634</w:t>
            </w:r>
          </w:p>
        </w:tc>
        <w:tc>
          <w:tcPr>
            <w:tcW w:w="960" w:type="dxa"/>
            <w:noWrap/>
            <w:hideMark/>
          </w:tcPr>
          <w:p w14:paraId="7E99E5DC" w14:textId="77777777" w:rsidR="00650C20" w:rsidRPr="00650C20" w:rsidRDefault="00650C20" w:rsidP="00650C20">
            <w:r w:rsidRPr="00650C20">
              <w:t>8.375413</w:t>
            </w:r>
          </w:p>
        </w:tc>
        <w:tc>
          <w:tcPr>
            <w:tcW w:w="960" w:type="dxa"/>
            <w:noWrap/>
            <w:hideMark/>
          </w:tcPr>
          <w:p w14:paraId="71141DBB" w14:textId="77777777" w:rsidR="00650C20" w:rsidRPr="00650C20" w:rsidRDefault="00650C20" w:rsidP="00650C20">
            <w:r w:rsidRPr="00650C20">
              <w:t>12.77197</w:t>
            </w:r>
          </w:p>
        </w:tc>
        <w:tc>
          <w:tcPr>
            <w:tcW w:w="960" w:type="dxa"/>
            <w:noWrap/>
            <w:hideMark/>
          </w:tcPr>
          <w:p w14:paraId="2BC59608" w14:textId="77777777" w:rsidR="00650C20" w:rsidRPr="00650C20" w:rsidRDefault="00650C20" w:rsidP="00650C20">
            <w:r w:rsidRPr="00650C20">
              <w:t>8.628789</w:t>
            </w:r>
          </w:p>
        </w:tc>
        <w:tc>
          <w:tcPr>
            <w:tcW w:w="960" w:type="dxa"/>
            <w:noWrap/>
            <w:hideMark/>
          </w:tcPr>
          <w:p w14:paraId="56197790" w14:textId="77777777" w:rsidR="00650C20" w:rsidRPr="00650C20" w:rsidRDefault="00650C20" w:rsidP="00650C20">
            <w:r w:rsidRPr="00650C20">
              <w:t>11.48148</w:t>
            </w:r>
          </w:p>
        </w:tc>
        <w:tc>
          <w:tcPr>
            <w:tcW w:w="960" w:type="dxa"/>
            <w:noWrap/>
            <w:hideMark/>
          </w:tcPr>
          <w:p w14:paraId="2A0CB42B" w14:textId="77777777" w:rsidR="00650C20" w:rsidRPr="00650C20" w:rsidRDefault="00650C20" w:rsidP="00650C20">
            <w:r w:rsidRPr="00650C20">
              <w:t>13.92311</w:t>
            </w:r>
          </w:p>
        </w:tc>
        <w:tc>
          <w:tcPr>
            <w:tcW w:w="960" w:type="dxa"/>
            <w:noWrap/>
            <w:hideMark/>
          </w:tcPr>
          <w:p w14:paraId="44689BD4" w14:textId="77777777" w:rsidR="00650C20" w:rsidRPr="00650C20" w:rsidRDefault="00650C20" w:rsidP="00650C20">
            <w:r w:rsidRPr="00650C20">
              <w:t>7.325648</w:t>
            </w:r>
          </w:p>
        </w:tc>
        <w:tc>
          <w:tcPr>
            <w:tcW w:w="960" w:type="dxa"/>
            <w:noWrap/>
            <w:hideMark/>
          </w:tcPr>
          <w:p w14:paraId="7C2EF56B" w14:textId="77777777" w:rsidR="00650C20" w:rsidRPr="00650C20" w:rsidRDefault="00650C20" w:rsidP="00650C20">
            <w:r w:rsidRPr="00650C20">
              <w:t>9.737384</w:t>
            </w:r>
          </w:p>
        </w:tc>
      </w:tr>
      <w:tr w:rsidR="00650C20" w:rsidRPr="00650C20" w14:paraId="78660DA3" w14:textId="77777777" w:rsidTr="00650C20">
        <w:trPr>
          <w:trHeight w:val="300"/>
        </w:trPr>
        <w:tc>
          <w:tcPr>
            <w:tcW w:w="960" w:type="dxa"/>
            <w:noWrap/>
            <w:hideMark/>
          </w:tcPr>
          <w:p w14:paraId="3B74C3DB" w14:textId="77777777" w:rsidR="00650C20" w:rsidRPr="00650C20" w:rsidRDefault="00650C20" w:rsidP="00650C20">
            <w:r w:rsidRPr="00650C20">
              <w:t>8.591787</w:t>
            </w:r>
          </w:p>
        </w:tc>
        <w:tc>
          <w:tcPr>
            <w:tcW w:w="960" w:type="dxa"/>
            <w:noWrap/>
            <w:hideMark/>
          </w:tcPr>
          <w:p w14:paraId="098A7D3B" w14:textId="77777777" w:rsidR="00650C20" w:rsidRPr="00650C20" w:rsidRDefault="00650C20" w:rsidP="00650C20">
            <w:r w:rsidRPr="00650C20">
              <w:t>11.74747</w:t>
            </w:r>
          </w:p>
        </w:tc>
        <w:tc>
          <w:tcPr>
            <w:tcW w:w="960" w:type="dxa"/>
            <w:noWrap/>
            <w:hideMark/>
          </w:tcPr>
          <w:p w14:paraId="20F2FDA7" w14:textId="77777777" w:rsidR="00650C20" w:rsidRPr="00650C20" w:rsidRDefault="00650C20" w:rsidP="00650C20">
            <w:r w:rsidRPr="00650C20">
              <w:t>7.25885</w:t>
            </w:r>
          </w:p>
        </w:tc>
        <w:tc>
          <w:tcPr>
            <w:tcW w:w="960" w:type="dxa"/>
            <w:noWrap/>
            <w:hideMark/>
          </w:tcPr>
          <w:p w14:paraId="24F9B282" w14:textId="77777777" w:rsidR="00650C20" w:rsidRPr="00650C20" w:rsidRDefault="00650C20" w:rsidP="00650C20">
            <w:r w:rsidRPr="00650C20">
              <w:t>11.69749</w:t>
            </w:r>
          </w:p>
        </w:tc>
        <w:tc>
          <w:tcPr>
            <w:tcW w:w="960" w:type="dxa"/>
            <w:noWrap/>
            <w:hideMark/>
          </w:tcPr>
          <w:p w14:paraId="1A41D99B" w14:textId="77777777" w:rsidR="00650C20" w:rsidRPr="00650C20" w:rsidRDefault="00650C20" w:rsidP="00650C20">
            <w:r w:rsidRPr="00650C20">
              <w:t>8.15046</w:t>
            </w:r>
          </w:p>
        </w:tc>
        <w:tc>
          <w:tcPr>
            <w:tcW w:w="960" w:type="dxa"/>
            <w:noWrap/>
            <w:hideMark/>
          </w:tcPr>
          <w:p w14:paraId="6B45C182" w14:textId="77777777" w:rsidR="00650C20" w:rsidRPr="00650C20" w:rsidRDefault="00650C20" w:rsidP="00650C20">
            <w:r w:rsidRPr="00650C20">
              <w:t>11.75793</w:t>
            </w:r>
          </w:p>
        </w:tc>
        <w:tc>
          <w:tcPr>
            <w:tcW w:w="960" w:type="dxa"/>
            <w:noWrap/>
            <w:hideMark/>
          </w:tcPr>
          <w:p w14:paraId="6E1D8CE3" w14:textId="77777777" w:rsidR="00650C20" w:rsidRPr="00650C20" w:rsidRDefault="00650C20" w:rsidP="00650C20">
            <w:r w:rsidRPr="00650C20">
              <w:t>6.598616</w:t>
            </w:r>
          </w:p>
        </w:tc>
        <w:tc>
          <w:tcPr>
            <w:tcW w:w="960" w:type="dxa"/>
            <w:noWrap/>
            <w:hideMark/>
          </w:tcPr>
          <w:p w14:paraId="7EB2D99F" w14:textId="77777777" w:rsidR="00650C20" w:rsidRPr="00650C20" w:rsidRDefault="00650C20" w:rsidP="00650C20">
            <w:r w:rsidRPr="00650C20">
              <w:t>7.742772</w:t>
            </w:r>
          </w:p>
        </w:tc>
        <w:tc>
          <w:tcPr>
            <w:tcW w:w="960" w:type="dxa"/>
            <w:noWrap/>
            <w:hideMark/>
          </w:tcPr>
          <w:p w14:paraId="2E539E07" w14:textId="77777777" w:rsidR="00650C20" w:rsidRPr="00650C20" w:rsidRDefault="00650C20" w:rsidP="00650C20">
            <w:r w:rsidRPr="00650C20">
              <w:t>8.112995</w:t>
            </w:r>
          </w:p>
        </w:tc>
        <w:tc>
          <w:tcPr>
            <w:tcW w:w="960" w:type="dxa"/>
            <w:noWrap/>
            <w:hideMark/>
          </w:tcPr>
          <w:p w14:paraId="58E2305C" w14:textId="77777777" w:rsidR="00650C20" w:rsidRPr="00650C20" w:rsidRDefault="00650C20" w:rsidP="00650C20">
            <w:r w:rsidRPr="00650C20">
              <w:t>8.402932</w:t>
            </w:r>
          </w:p>
        </w:tc>
      </w:tr>
      <w:tr w:rsidR="00650C20" w:rsidRPr="00650C20" w14:paraId="2C8404D3" w14:textId="77777777" w:rsidTr="00650C20">
        <w:trPr>
          <w:trHeight w:val="300"/>
        </w:trPr>
        <w:tc>
          <w:tcPr>
            <w:tcW w:w="960" w:type="dxa"/>
            <w:noWrap/>
            <w:hideMark/>
          </w:tcPr>
          <w:p w14:paraId="7E262CB5" w14:textId="77777777" w:rsidR="00650C20" w:rsidRPr="00650C20" w:rsidRDefault="00650C20" w:rsidP="00650C20">
            <w:r w:rsidRPr="00650C20">
              <w:t>12.53059</w:t>
            </w:r>
          </w:p>
        </w:tc>
        <w:tc>
          <w:tcPr>
            <w:tcW w:w="960" w:type="dxa"/>
            <w:noWrap/>
            <w:hideMark/>
          </w:tcPr>
          <w:p w14:paraId="198E1DC2" w14:textId="77777777" w:rsidR="00650C20" w:rsidRPr="00650C20" w:rsidRDefault="00650C20" w:rsidP="00650C20">
            <w:r w:rsidRPr="00650C20">
              <w:t>6.890445</w:t>
            </w:r>
          </w:p>
        </w:tc>
        <w:tc>
          <w:tcPr>
            <w:tcW w:w="960" w:type="dxa"/>
            <w:noWrap/>
            <w:hideMark/>
          </w:tcPr>
          <w:p w14:paraId="7C1854A5" w14:textId="77777777" w:rsidR="00650C20" w:rsidRPr="00650C20" w:rsidRDefault="00650C20" w:rsidP="00650C20">
            <w:r w:rsidRPr="00650C20">
              <w:t>5.83545</w:t>
            </w:r>
          </w:p>
        </w:tc>
        <w:tc>
          <w:tcPr>
            <w:tcW w:w="960" w:type="dxa"/>
            <w:noWrap/>
            <w:hideMark/>
          </w:tcPr>
          <w:p w14:paraId="4C742E7C" w14:textId="77777777" w:rsidR="00650C20" w:rsidRPr="00650C20" w:rsidRDefault="00650C20" w:rsidP="00650C20">
            <w:r w:rsidRPr="00650C20">
              <w:t>15.7253</w:t>
            </w:r>
          </w:p>
        </w:tc>
        <w:tc>
          <w:tcPr>
            <w:tcW w:w="960" w:type="dxa"/>
            <w:noWrap/>
            <w:hideMark/>
          </w:tcPr>
          <w:p w14:paraId="20281E4B" w14:textId="77777777" w:rsidR="00650C20" w:rsidRPr="00650C20" w:rsidRDefault="00650C20" w:rsidP="00650C20">
            <w:r w:rsidRPr="00650C20">
              <w:t>18.21072</w:t>
            </w:r>
          </w:p>
        </w:tc>
        <w:tc>
          <w:tcPr>
            <w:tcW w:w="960" w:type="dxa"/>
            <w:noWrap/>
            <w:hideMark/>
          </w:tcPr>
          <w:p w14:paraId="3E1EF585" w14:textId="77777777" w:rsidR="00650C20" w:rsidRPr="00650C20" w:rsidRDefault="00650C20" w:rsidP="00650C20">
            <w:r w:rsidRPr="00650C20">
              <w:t>6.879783</w:t>
            </w:r>
          </w:p>
        </w:tc>
        <w:tc>
          <w:tcPr>
            <w:tcW w:w="960" w:type="dxa"/>
            <w:noWrap/>
            <w:hideMark/>
          </w:tcPr>
          <w:p w14:paraId="44BDB3BA" w14:textId="77777777" w:rsidR="00650C20" w:rsidRPr="00650C20" w:rsidRDefault="00650C20" w:rsidP="00650C20">
            <w:r w:rsidRPr="00650C20">
              <w:t>4.488587</w:t>
            </w:r>
          </w:p>
        </w:tc>
        <w:tc>
          <w:tcPr>
            <w:tcW w:w="960" w:type="dxa"/>
            <w:noWrap/>
            <w:hideMark/>
          </w:tcPr>
          <w:p w14:paraId="3CA4BA31" w14:textId="77777777" w:rsidR="00650C20" w:rsidRPr="00650C20" w:rsidRDefault="00650C20" w:rsidP="00650C20">
            <w:r w:rsidRPr="00650C20">
              <w:t>8.369203</w:t>
            </w:r>
          </w:p>
        </w:tc>
        <w:tc>
          <w:tcPr>
            <w:tcW w:w="960" w:type="dxa"/>
            <w:noWrap/>
            <w:hideMark/>
          </w:tcPr>
          <w:p w14:paraId="1687B88E" w14:textId="77777777" w:rsidR="00650C20" w:rsidRPr="00650C20" w:rsidRDefault="00650C20" w:rsidP="00650C20">
            <w:r w:rsidRPr="00650C20">
              <w:t>11.29437</w:t>
            </w:r>
          </w:p>
        </w:tc>
        <w:tc>
          <w:tcPr>
            <w:tcW w:w="960" w:type="dxa"/>
            <w:noWrap/>
            <w:hideMark/>
          </w:tcPr>
          <w:p w14:paraId="6FBFCF63" w14:textId="77777777" w:rsidR="00650C20" w:rsidRPr="00650C20" w:rsidRDefault="00650C20" w:rsidP="00650C20">
            <w:r w:rsidRPr="00650C20">
              <w:t>13.71018</w:t>
            </w:r>
          </w:p>
        </w:tc>
      </w:tr>
      <w:tr w:rsidR="00650C20" w:rsidRPr="00650C20" w14:paraId="64A1C117" w14:textId="77777777" w:rsidTr="00650C20">
        <w:trPr>
          <w:trHeight w:val="300"/>
        </w:trPr>
        <w:tc>
          <w:tcPr>
            <w:tcW w:w="960" w:type="dxa"/>
            <w:noWrap/>
            <w:hideMark/>
          </w:tcPr>
          <w:p w14:paraId="5FB9CFDE" w14:textId="77777777" w:rsidR="00650C20" w:rsidRPr="00650C20" w:rsidRDefault="00650C20" w:rsidP="00650C20">
            <w:r w:rsidRPr="00650C20">
              <w:t>4.786645</w:t>
            </w:r>
          </w:p>
        </w:tc>
        <w:tc>
          <w:tcPr>
            <w:tcW w:w="960" w:type="dxa"/>
            <w:noWrap/>
            <w:hideMark/>
          </w:tcPr>
          <w:p w14:paraId="766860D8" w14:textId="77777777" w:rsidR="00650C20" w:rsidRPr="00650C20" w:rsidRDefault="00650C20" w:rsidP="00650C20">
            <w:r w:rsidRPr="00650C20">
              <w:t>6.865568</w:t>
            </w:r>
          </w:p>
        </w:tc>
        <w:tc>
          <w:tcPr>
            <w:tcW w:w="960" w:type="dxa"/>
            <w:noWrap/>
            <w:hideMark/>
          </w:tcPr>
          <w:p w14:paraId="1D583F93" w14:textId="77777777" w:rsidR="00650C20" w:rsidRPr="00650C20" w:rsidRDefault="00650C20" w:rsidP="00650C20">
            <w:r w:rsidRPr="00650C20">
              <w:t>7.806606</w:t>
            </w:r>
          </w:p>
        </w:tc>
        <w:tc>
          <w:tcPr>
            <w:tcW w:w="960" w:type="dxa"/>
            <w:noWrap/>
            <w:hideMark/>
          </w:tcPr>
          <w:p w14:paraId="5D8B9CAE" w14:textId="77777777" w:rsidR="00650C20" w:rsidRPr="00650C20" w:rsidRDefault="00650C20" w:rsidP="00650C20">
            <w:r w:rsidRPr="00650C20">
              <w:t>11.75036</w:t>
            </w:r>
          </w:p>
        </w:tc>
        <w:tc>
          <w:tcPr>
            <w:tcW w:w="960" w:type="dxa"/>
            <w:noWrap/>
            <w:hideMark/>
          </w:tcPr>
          <w:p w14:paraId="5006947B" w14:textId="77777777" w:rsidR="00650C20" w:rsidRPr="00650C20" w:rsidRDefault="00650C20" w:rsidP="00650C20">
            <w:r w:rsidRPr="00650C20">
              <w:t>18.50275</w:t>
            </w:r>
          </w:p>
        </w:tc>
        <w:tc>
          <w:tcPr>
            <w:tcW w:w="960" w:type="dxa"/>
            <w:noWrap/>
            <w:hideMark/>
          </w:tcPr>
          <w:p w14:paraId="277B0149" w14:textId="77777777" w:rsidR="00650C20" w:rsidRPr="00650C20" w:rsidRDefault="00650C20" w:rsidP="00650C20">
            <w:r w:rsidRPr="00650C20">
              <w:t>4.20512</w:t>
            </w:r>
          </w:p>
        </w:tc>
        <w:tc>
          <w:tcPr>
            <w:tcW w:w="960" w:type="dxa"/>
            <w:noWrap/>
            <w:hideMark/>
          </w:tcPr>
          <w:p w14:paraId="34ED15C0" w14:textId="77777777" w:rsidR="00650C20" w:rsidRPr="00650C20" w:rsidRDefault="00650C20" w:rsidP="00650C20">
            <w:r w:rsidRPr="00650C20">
              <w:t>4.164368</w:t>
            </w:r>
          </w:p>
        </w:tc>
        <w:tc>
          <w:tcPr>
            <w:tcW w:w="960" w:type="dxa"/>
            <w:noWrap/>
            <w:hideMark/>
          </w:tcPr>
          <w:p w14:paraId="0668447D" w14:textId="77777777" w:rsidR="00650C20" w:rsidRPr="00650C20" w:rsidRDefault="00650C20" w:rsidP="00650C20">
            <w:r w:rsidRPr="00650C20">
              <w:t>7.269921</w:t>
            </w:r>
          </w:p>
        </w:tc>
        <w:tc>
          <w:tcPr>
            <w:tcW w:w="960" w:type="dxa"/>
            <w:noWrap/>
            <w:hideMark/>
          </w:tcPr>
          <w:p w14:paraId="69182BCD" w14:textId="77777777" w:rsidR="00650C20" w:rsidRPr="00650C20" w:rsidRDefault="00650C20" w:rsidP="00650C20">
            <w:r w:rsidRPr="00650C20">
              <w:t>9.441364</w:t>
            </w:r>
          </w:p>
        </w:tc>
        <w:tc>
          <w:tcPr>
            <w:tcW w:w="960" w:type="dxa"/>
            <w:noWrap/>
            <w:hideMark/>
          </w:tcPr>
          <w:p w14:paraId="5F5540BF" w14:textId="77777777" w:rsidR="00650C20" w:rsidRPr="00650C20" w:rsidRDefault="00650C20" w:rsidP="00650C20">
            <w:r w:rsidRPr="00650C20">
              <w:t>11.71558</w:t>
            </w:r>
          </w:p>
        </w:tc>
      </w:tr>
      <w:tr w:rsidR="00650C20" w:rsidRPr="00650C20" w14:paraId="6D3AE10B" w14:textId="77777777" w:rsidTr="00650C20">
        <w:trPr>
          <w:trHeight w:val="300"/>
        </w:trPr>
        <w:tc>
          <w:tcPr>
            <w:tcW w:w="960" w:type="dxa"/>
            <w:noWrap/>
            <w:hideMark/>
          </w:tcPr>
          <w:p w14:paraId="2C798A2A" w14:textId="77777777" w:rsidR="00650C20" w:rsidRPr="00650C20" w:rsidRDefault="00650C20" w:rsidP="00650C20">
            <w:r w:rsidRPr="00650C20">
              <w:t>9.423174</w:t>
            </w:r>
          </w:p>
        </w:tc>
        <w:tc>
          <w:tcPr>
            <w:tcW w:w="960" w:type="dxa"/>
            <w:noWrap/>
            <w:hideMark/>
          </w:tcPr>
          <w:p w14:paraId="4DB63BEF" w14:textId="77777777" w:rsidR="00650C20" w:rsidRPr="00650C20" w:rsidRDefault="00650C20" w:rsidP="00650C20">
            <w:r w:rsidRPr="00650C20">
              <w:t>9.592725</w:t>
            </w:r>
          </w:p>
        </w:tc>
        <w:tc>
          <w:tcPr>
            <w:tcW w:w="960" w:type="dxa"/>
            <w:noWrap/>
            <w:hideMark/>
          </w:tcPr>
          <w:p w14:paraId="63260F06" w14:textId="77777777" w:rsidR="00650C20" w:rsidRPr="00650C20" w:rsidRDefault="00650C20" w:rsidP="00650C20">
            <w:r w:rsidRPr="00650C20">
              <w:t>12.56181</w:t>
            </w:r>
          </w:p>
        </w:tc>
        <w:tc>
          <w:tcPr>
            <w:tcW w:w="960" w:type="dxa"/>
            <w:noWrap/>
            <w:hideMark/>
          </w:tcPr>
          <w:p w14:paraId="461B32CB" w14:textId="77777777" w:rsidR="00650C20" w:rsidRPr="00650C20" w:rsidRDefault="00650C20" w:rsidP="00650C20">
            <w:r w:rsidRPr="00650C20">
              <w:t>9.270606</w:t>
            </w:r>
          </w:p>
        </w:tc>
        <w:tc>
          <w:tcPr>
            <w:tcW w:w="960" w:type="dxa"/>
            <w:noWrap/>
            <w:hideMark/>
          </w:tcPr>
          <w:p w14:paraId="1C7878E1" w14:textId="77777777" w:rsidR="00650C20" w:rsidRPr="00650C20" w:rsidRDefault="00650C20" w:rsidP="00650C20">
            <w:r w:rsidRPr="00650C20">
              <w:t>12.15039</w:t>
            </w:r>
          </w:p>
        </w:tc>
        <w:tc>
          <w:tcPr>
            <w:tcW w:w="960" w:type="dxa"/>
            <w:noWrap/>
            <w:hideMark/>
          </w:tcPr>
          <w:p w14:paraId="54C20F20" w14:textId="77777777" w:rsidR="00650C20" w:rsidRPr="00650C20" w:rsidRDefault="00650C20" w:rsidP="00650C20">
            <w:r w:rsidRPr="00650C20">
              <w:t>13.98595</w:t>
            </w:r>
          </w:p>
        </w:tc>
        <w:tc>
          <w:tcPr>
            <w:tcW w:w="960" w:type="dxa"/>
            <w:noWrap/>
            <w:hideMark/>
          </w:tcPr>
          <w:p w14:paraId="33CB3217" w14:textId="77777777" w:rsidR="00650C20" w:rsidRPr="00650C20" w:rsidRDefault="00650C20" w:rsidP="00650C20">
            <w:r w:rsidRPr="00650C20">
              <w:t>4.300835</w:t>
            </w:r>
          </w:p>
        </w:tc>
        <w:tc>
          <w:tcPr>
            <w:tcW w:w="960" w:type="dxa"/>
            <w:noWrap/>
            <w:hideMark/>
          </w:tcPr>
          <w:p w14:paraId="154D72AD" w14:textId="77777777" w:rsidR="00650C20" w:rsidRPr="00650C20" w:rsidRDefault="00650C20" w:rsidP="00650C20">
            <w:r w:rsidRPr="00650C20">
              <w:t>9.494902</w:t>
            </w:r>
          </w:p>
        </w:tc>
        <w:tc>
          <w:tcPr>
            <w:tcW w:w="960" w:type="dxa"/>
            <w:noWrap/>
            <w:hideMark/>
          </w:tcPr>
          <w:p w14:paraId="573513EA" w14:textId="77777777" w:rsidR="00650C20" w:rsidRPr="00650C20" w:rsidRDefault="00650C20" w:rsidP="00650C20">
            <w:r w:rsidRPr="00650C20">
              <w:t>17.68301</w:t>
            </w:r>
          </w:p>
        </w:tc>
        <w:tc>
          <w:tcPr>
            <w:tcW w:w="960" w:type="dxa"/>
            <w:noWrap/>
            <w:hideMark/>
          </w:tcPr>
          <w:p w14:paraId="2A49D346" w14:textId="77777777" w:rsidR="00650C20" w:rsidRPr="00650C20" w:rsidRDefault="00650C20" w:rsidP="00650C20">
            <w:r w:rsidRPr="00650C20">
              <w:t>14.63209</w:t>
            </w:r>
          </w:p>
        </w:tc>
      </w:tr>
      <w:tr w:rsidR="00650C20" w:rsidRPr="00650C20" w14:paraId="4A6B0097" w14:textId="77777777" w:rsidTr="00650C20">
        <w:trPr>
          <w:trHeight w:val="300"/>
        </w:trPr>
        <w:tc>
          <w:tcPr>
            <w:tcW w:w="960" w:type="dxa"/>
            <w:noWrap/>
            <w:hideMark/>
          </w:tcPr>
          <w:p w14:paraId="06D8612E" w14:textId="77777777" w:rsidR="00650C20" w:rsidRPr="00650C20" w:rsidRDefault="00650C20" w:rsidP="00650C20">
            <w:r w:rsidRPr="00650C20">
              <w:t>12.94938</w:t>
            </w:r>
          </w:p>
        </w:tc>
        <w:tc>
          <w:tcPr>
            <w:tcW w:w="960" w:type="dxa"/>
            <w:noWrap/>
            <w:hideMark/>
          </w:tcPr>
          <w:p w14:paraId="3614D0B1" w14:textId="77777777" w:rsidR="00650C20" w:rsidRPr="00650C20" w:rsidRDefault="00650C20" w:rsidP="00650C20">
            <w:r w:rsidRPr="00650C20">
              <w:t>4.720854</w:t>
            </w:r>
          </w:p>
        </w:tc>
        <w:tc>
          <w:tcPr>
            <w:tcW w:w="960" w:type="dxa"/>
            <w:noWrap/>
            <w:hideMark/>
          </w:tcPr>
          <w:p w14:paraId="5796EBDE" w14:textId="77777777" w:rsidR="00650C20" w:rsidRPr="00650C20" w:rsidRDefault="00650C20" w:rsidP="00650C20">
            <w:r w:rsidRPr="00650C20">
              <w:t>8.193067</w:t>
            </w:r>
          </w:p>
        </w:tc>
        <w:tc>
          <w:tcPr>
            <w:tcW w:w="960" w:type="dxa"/>
            <w:noWrap/>
            <w:hideMark/>
          </w:tcPr>
          <w:p w14:paraId="53E38E1F" w14:textId="77777777" w:rsidR="00650C20" w:rsidRPr="00650C20" w:rsidRDefault="00650C20" w:rsidP="00650C20">
            <w:r w:rsidRPr="00650C20">
              <w:t>7.159862</w:t>
            </w:r>
          </w:p>
        </w:tc>
        <w:tc>
          <w:tcPr>
            <w:tcW w:w="960" w:type="dxa"/>
            <w:noWrap/>
            <w:hideMark/>
          </w:tcPr>
          <w:p w14:paraId="5BD0195F" w14:textId="77777777" w:rsidR="00650C20" w:rsidRPr="00650C20" w:rsidRDefault="00650C20" w:rsidP="00650C20">
            <w:r w:rsidRPr="00650C20">
              <w:t>10.76053</w:t>
            </w:r>
          </w:p>
        </w:tc>
        <w:tc>
          <w:tcPr>
            <w:tcW w:w="960" w:type="dxa"/>
            <w:noWrap/>
            <w:hideMark/>
          </w:tcPr>
          <w:p w14:paraId="596A30BF" w14:textId="77777777" w:rsidR="00650C20" w:rsidRPr="00650C20" w:rsidRDefault="00650C20" w:rsidP="00650C20">
            <w:r w:rsidRPr="00650C20">
              <w:t>7.145771</w:t>
            </w:r>
          </w:p>
        </w:tc>
        <w:tc>
          <w:tcPr>
            <w:tcW w:w="960" w:type="dxa"/>
            <w:noWrap/>
            <w:hideMark/>
          </w:tcPr>
          <w:p w14:paraId="59DCE40E" w14:textId="77777777" w:rsidR="00650C20" w:rsidRPr="00650C20" w:rsidRDefault="00650C20" w:rsidP="00650C20">
            <w:r w:rsidRPr="00650C20">
              <w:t>6.190044</w:t>
            </w:r>
          </w:p>
        </w:tc>
        <w:tc>
          <w:tcPr>
            <w:tcW w:w="960" w:type="dxa"/>
            <w:noWrap/>
            <w:hideMark/>
          </w:tcPr>
          <w:p w14:paraId="0A25D0AB" w14:textId="77777777" w:rsidR="00650C20" w:rsidRPr="00650C20" w:rsidRDefault="00650C20" w:rsidP="00650C20">
            <w:r w:rsidRPr="00650C20">
              <w:t>9.288127</w:t>
            </w:r>
          </w:p>
        </w:tc>
        <w:tc>
          <w:tcPr>
            <w:tcW w:w="960" w:type="dxa"/>
            <w:noWrap/>
            <w:hideMark/>
          </w:tcPr>
          <w:p w14:paraId="67C2F2F4" w14:textId="77777777" w:rsidR="00650C20" w:rsidRPr="00650C20" w:rsidRDefault="00650C20" w:rsidP="00650C20">
            <w:r w:rsidRPr="00650C20">
              <w:t>13.83844</w:t>
            </w:r>
          </w:p>
        </w:tc>
        <w:tc>
          <w:tcPr>
            <w:tcW w:w="960" w:type="dxa"/>
            <w:noWrap/>
            <w:hideMark/>
          </w:tcPr>
          <w:p w14:paraId="3CEF7BBE" w14:textId="77777777" w:rsidR="00650C20" w:rsidRPr="00650C20" w:rsidRDefault="00650C20" w:rsidP="00650C20">
            <w:r w:rsidRPr="00650C20">
              <w:t>12.19739</w:t>
            </w:r>
          </w:p>
        </w:tc>
      </w:tr>
      <w:tr w:rsidR="00650C20" w:rsidRPr="00650C20" w14:paraId="30EB08E6" w14:textId="77777777" w:rsidTr="00650C20">
        <w:trPr>
          <w:trHeight w:val="300"/>
        </w:trPr>
        <w:tc>
          <w:tcPr>
            <w:tcW w:w="960" w:type="dxa"/>
            <w:noWrap/>
            <w:hideMark/>
          </w:tcPr>
          <w:p w14:paraId="06026F29" w14:textId="77777777" w:rsidR="00650C20" w:rsidRPr="00650C20" w:rsidRDefault="00650C20" w:rsidP="00650C20">
            <w:r w:rsidRPr="00650C20">
              <w:t>3.670191</w:t>
            </w:r>
          </w:p>
        </w:tc>
        <w:tc>
          <w:tcPr>
            <w:tcW w:w="960" w:type="dxa"/>
            <w:noWrap/>
            <w:hideMark/>
          </w:tcPr>
          <w:p w14:paraId="266F2441" w14:textId="77777777" w:rsidR="00650C20" w:rsidRPr="00650C20" w:rsidRDefault="00650C20" w:rsidP="00650C20">
            <w:r w:rsidRPr="00650C20">
              <w:t>9.30042</w:t>
            </w:r>
          </w:p>
        </w:tc>
        <w:tc>
          <w:tcPr>
            <w:tcW w:w="960" w:type="dxa"/>
            <w:noWrap/>
            <w:hideMark/>
          </w:tcPr>
          <w:p w14:paraId="10CE9979" w14:textId="77777777" w:rsidR="00650C20" w:rsidRPr="00650C20" w:rsidRDefault="00650C20" w:rsidP="00650C20">
            <w:r w:rsidRPr="00650C20">
              <w:t>8.855372</w:t>
            </w:r>
          </w:p>
        </w:tc>
        <w:tc>
          <w:tcPr>
            <w:tcW w:w="960" w:type="dxa"/>
            <w:noWrap/>
            <w:hideMark/>
          </w:tcPr>
          <w:p w14:paraId="60E271D9" w14:textId="77777777" w:rsidR="00650C20" w:rsidRPr="00650C20" w:rsidRDefault="00650C20" w:rsidP="00650C20">
            <w:r w:rsidRPr="00650C20">
              <w:t>12.31102</w:t>
            </w:r>
          </w:p>
        </w:tc>
        <w:tc>
          <w:tcPr>
            <w:tcW w:w="960" w:type="dxa"/>
            <w:noWrap/>
            <w:hideMark/>
          </w:tcPr>
          <w:p w14:paraId="6A368931" w14:textId="77777777" w:rsidR="00650C20" w:rsidRPr="00650C20" w:rsidRDefault="00650C20" w:rsidP="00650C20">
            <w:r w:rsidRPr="00650C20">
              <w:t>14.30325</w:t>
            </w:r>
          </w:p>
        </w:tc>
        <w:tc>
          <w:tcPr>
            <w:tcW w:w="960" w:type="dxa"/>
            <w:noWrap/>
            <w:hideMark/>
          </w:tcPr>
          <w:p w14:paraId="493A0434" w14:textId="77777777" w:rsidR="00650C20" w:rsidRPr="00650C20" w:rsidRDefault="00650C20" w:rsidP="00650C20">
            <w:r w:rsidRPr="00650C20">
              <w:t>8.201619</w:t>
            </w:r>
          </w:p>
        </w:tc>
        <w:tc>
          <w:tcPr>
            <w:tcW w:w="960" w:type="dxa"/>
            <w:noWrap/>
            <w:hideMark/>
          </w:tcPr>
          <w:p w14:paraId="51C00BD7" w14:textId="77777777" w:rsidR="00650C20" w:rsidRPr="00650C20" w:rsidRDefault="00650C20" w:rsidP="00650C20">
            <w:r w:rsidRPr="00650C20">
              <w:t>11.3021</w:t>
            </w:r>
          </w:p>
        </w:tc>
        <w:tc>
          <w:tcPr>
            <w:tcW w:w="960" w:type="dxa"/>
            <w:noWrap/>
            <w:hideMark/>
          </w:tcPr>
          <w:p w14:paraId="4F9325D9" w14:textId="77777777" w:rsidR="00650C20" w:rsidRPr="00650C20" w:rsidRDefault="00650C20" w:rsidP="00650C20">
            <w:r w:rsidRPr="00650C20">
              <w:t>8.196803</w:t>
            </w:r>
          </w:p>
        </w:tc>
        <w:tc>
          <w:tcPr>
            <w:tcW w:w="960" w:type="dxa"/>
            <w:noWrap/>
            <w:hideMark/>
          </w:tcPr>
          <w:p w14:paraId="5B1FE181" w14:textId="77777777" w:rsidR="00650C20" w:rsidRPr="00650C20" w:rsidRDefault="00650C20" w:rsidP="00650C20">
            <w:r w:rsidRPr="00650C20">
              <w:t>8.740364</w:t>
            </w:r>
          </w:p>
        </w:tc>
        <w:tc>
          <w:tcPr>
            <w:tcW w:w="960" w:type="dxa"/>
            <w:noWrap/>
            <w:hideMark/>
          </w:tcPr>
          <w:p w14:paraId="711AEC60" w14:textId="77777777" w:rsidR="00650C20" w:rsidRPr="00650C20" w:rsidRDefault="00650C20" w:rsidP="00650C20">
            <w:r w:rsidRPr="00650C20">
              <w:t>11.30818</w:t>
            </w:r>
          </w:p>
        </w:tc>
      </w:tr>
      <w:tr w:rsidR="00650C20" w:rsidRPr="00650C20" w14:paraId="2DC1C035" w14:textId="77777777" w:rsidTr="00650C20">
        <w:trPr>
          <w:trHeight w:val="300"/>
        </w:trPr>
        <w:tc>
          <w:tcPr>
            <w:tcW w:w="960" w:type="dxa"/>
            <w:noWrap/>
            <w:hideMark/>
          </w:tcPr>
          <w:p w14:paraId="43C13A4B" w14:textId="77777777" w:rsidR="00650C20" w:rsidRPr="00650C20" w:rsidRDefault="00650C20" w:rsidP="00650C20">
            <w:r w:rsidRPr="00650C20">
              <w:t>13.13628</w:t>
            </w:r>
          </w:p>
        </w:tc>
        <w:tc>
          <w:tcPr>
            <w:tcW w:w="960" w:type="dxa"/>
            <w:noWrap/>
            <w:hideMark/>
          </w:tcPr>
          <w:p w14:paraId="66E627CF" w14:textId="77777777" w:rsidR="00650C20" w:rsidRPr="00650C20" w:rsidRDefault="00650C20" w:rsidP="00650C20">
            <w:r w:rsidRPr="00650C20">
              <w:t>12.88656</w:t>
            </w:r>
          </w:p>
        </w:tc>
        <w:tc>
          <w:tcPr>
            <w:tcW w:w="960" w:type="dxa"/>
            <w:noWrap/>
            <w:hideMark/>
          </w:tcPr>
          <w:p w14:paraId="269224DD" w14:textId="77777777" w:rsidR="00650C20" w:rsidRPr="00650C20" w:rsidRDefault="00650C20" w:rsidP="00650C20">
            <w:r w:rsidRPr="00650C20">
              <w:t>12.17434</w:t>
            </w:r>
          </w:p>
        </w:tc>
        <w:tc>
          <w:tcPr>
            <w:tcW w:w="960" w:type="dxa"/>
            <w:noWrap/>
            <w:hideMark/>
          </w:tcPr>
          <w:p w14:paraId="4F9D0501" w14:textId="77777777" w:rsidR="00650C20" w:rsidRPr="00650C20" w:rsidRDefault="00650C20" w:rsidP="00650C20">
            <w:r w:rsidRPr="00650C20">
              <w:t>10.69733</w:t>
            </w:r>
          </w:p>
        </w:tc>
        <w:tc>
          <w:tcPr>
            <w:tcW w:w="960" w:type="dxa"/>
            <w:noWrap/>
            <w:hideMark/>
          </w:tcPr>
          <w:p w14:paraId="55D5E595" w14:textId="77777777" w:rsidR="00650C20" w:rsidRPr="00650C20" w:rsidRDefault="00650C20" w:rsidP="00650C20">
            <w:r w:rsidRPr="00650C20">
              <w:t>12.37504</w:t>
            </w:r>
          </w:p>
        </w:tc>
        <w:tc>
          <w:tcPr>
            <w:tcW w:w="960" w:type="dxa"/>
            <w:noWrap/>
            <w:hideMark/>
          </w:tcPr>
          <w:p w14:paraId="09D56664" w14:textId="77777777" w:rsidR="00650C20" w:rsidRPr="00650C20" w:rsidRDefault="00650C20" w:rsidP="00650C20">
            <w:r w:rsidRPr="00650C20">
              <w:t>5.154132</w:t>
            </w:r>
          </w:p>
        </w:tc>
        <w:tc>
          <w:tcPr>
            <w:tcW w:w="960" w:type="dxa"/>
            <w:noWrap/>
            <w:hideMark/>
          </w:tcPr>
          <w:p w14:paraId="5AC5B4F6" w14:textId="77777777" w:rsidR="00650C20" w:rsidRPr="00650C20" w:rsidRDefault="00650C20" w:rsidP="00650C20">
            <w:r w:rsidRPr="00650C20">
              <w:t>6.289067</w:t>
            </w:r>
          </w:p>
        </w:tc>
        <w:tc>
          <w:tcPr>
            <w:tcW w:w="960" w:type="dxa"/>
            <w:noWrap/>
            <w:hideMark/>
          </w:tcPr>
          <w:p w14:paraId="6DBC28C4" w14:textId="77777777" w:rsidR="00650C20" w:rsidRPr="00650C20" w:rsidRDefault="00650C20" w:rsidP="00650C20">
            <w:r w:rsidRPr="00650C20">
              <w:t>8.617927</w:t>
            </w:r>
          </w:p>
        </w:tc>
        <w:tc>
          <w:tcPr>
            <w:tcW w:w="960" w:type="dxa"/>
            <w:noWrap/>
            <w:hideMark/>
          </w:tcPr>
          <w:p w14:paraId="6674DA84" w14:textId="77777777" w:rsidR="00650C20" w:rsidRPr="00650C20" w:rsidRDefault="00650C20" w:rsidP="00650C20">
            <w:r w:rsidRPr="00650C20">
              <w:t>17.11529</w:t>
            </w:r>
          </w:p>
        </w:tc>
        <w:tc>
          <w:tcPr>
            <w:tcW w:w="960" w:type="dxa"/>
            <w:noWrap/>
            <w:hideMark/>
          </w:tcPr>
          <w:p w14:paraId="2BEFE8C6" w14:textId="77777777" w:rsidR="00650C20" w:rsidRPr="00650C20" w:rsidRDefault="00650C20" w:rsidP="00650C20">
            <w:r w:rsidRPr="00650C20">
              <w:t>18.18307</w:t>
            </w:r>
          </w:p>
        </w:tc>
      </w:tr>
      <w:tr w:rsidR="00650C20" w:rsidRPr="00650C20" w14:paraId="4D85719A" w14:textId="77777777" w:rsidTr="00650C20">
        <w:trPr>
          <w:trHeight w:val="300"/>
        </w:trPr>
        <w:tc>
          <w:tcPr>
            <w:tcW w:w="960" w:type="dxa"/>
            <w:noWrap/>
            <w:hideMark/>
          </w:tcPr>
          <w:p w14:paraId="7CF787A5" w14:textId="77777777" w:rsidR="00650C20" w:rsidRPr="00650C20" w:rsidRDefault="00650C20" w:rsidP="00650C20">
            <w:r w:rsidRPr="00650C20">
              <w:t>13.97925</w:t>
            </w:r>
          </w:p>
        </w:tc>
        <w:tc>
          <w:tcPr>
            <w:tcW w:w="960" w:type="dxa"/>
            <w:noWrap/>
            <w:hideMark/>
          </w:tcPr>
          <w:p w14:paraId="3F1BAF57" w14:textId="77777777" w:rsidR="00650C20" w:rsidRPr="00650C20" w:rsidRDefault="00650C20" w:rsidP="00650C20">
            <w:r w:rsidRPr="00650C20">
              <w:t>12.26636</w:t>
            </w:r>
          </w:p>
        </w:tc>
        <w:tc>
          <w:tcPr>
            <w:tcW w:w="960" w:type="dxa"/>
            <w:noWrap/>
            <w:hideMark/>
          </w:tcPr>
          <w:p w14:paraId="242273C0" w14:textId="77777777" w:rsidR="00650C20" w:rsidRPr="00650C20" w:rsidRDefault="00650C20" w:rsidP="00650C20">
            <w:r w:rsidRPr="00650C20">
              <w:t>7.737355</w:t>
            </w:r>
          </w:p>
        </w:tc>
        <w:tc>
          <w:tcPr>
            <w:tcW w:w="960" w:type="dxa"/>
            <w:noWrap/>
            <w:hideMark/>
          </w:tcPr>
          <w:p w14:paraId="58BF49BE" w14:textId="77777777" w:rsidR="00650C20" w:rsidRPr="00650C20" w:rsidRDefault="00650C20" w:rsidP="00650C20">
            <w:r w:rsidRPr="00650C20">
              <w:t>7.875118</w:t>
            </w:r>
          </w:p>
        </w:tc>
        <w:tc>
          <w:tcPr>
            <w:tcW w:w="960" w:type="dxa"/>
            <w:noWrap/>
            <w:hideMark/>
          </w:tcPr>
          <w:p w14:paraId="3D7CD251" w14:textId="77777777" w:rsidR="00650C20" w:rsidRPr="00650C20" w:rsidRDefault="00650C20" w:rsidP="00650C20">
            <w:r w:rsidRPr="00650C20">
              <w:t>19.18182</w:t>
            </w:r>
          </w:p>
        </w:tc>
        <w:tc>
          <w:tcPr>
            <w:tcW w:w="960" w:type="dxa"/>
            <w:noWrap/>
            <w:hideMark/>
          </w:tcPr>
          <w:p w14:paraId="789D5486" w14:textId="77777777" w:rsidR="00650C20" w:rsidRPr="00650C20" w:rsidRDefault="00650C20" w:rsidP="00650C20">
            <w:r w:rsidRPr="00650C20">
              <w:t>4.122756</w:t>
            </w:r>
          </w:p>
        </w:tc>
        <w:tc>
          <w:tcPr>
            <w:tcW w:w="960" w:type="dxa"/>
            <w:noWrap/>
            <w:hideMark/>
          </w:tcPr>
          <w:p w14:paraId="46C0967C" w14:textId="77777777" w:rsidR="00650C20" w:rsidRPr="00650C20" w:rsidRDefault="00650C20" w:rsidP="00650C20">
            <w:r w:rsidRPr="00650C20">
              <w:t>6.788787</w:t>
            </w:r>
          </w:p>
        </w:tc>
        <w:tc>
          <w:tcPr>
            <w:tcW w:w="960" w:type="dxa"/>
            <w:noWrap/>
            <w:hideMark/>
          </w:tcPr>
          <w:p w14:paraId="6559EBFC" w14:textId="77777777" w:rsidR="00650C20" w:rsidRPr="00650C20" w:rsidRDefault="00650C20" w:rsidP="00650C20">
            <w:r w:rsidRPr="00650C20">
              <w:t>6.20636</w:t>
            </w:r>
          </w:p>
        </w:tc>
        <w:tc>
          <w:tcPr>
            <w:tcW w:w="960" w:type="dxa"/>
            <w:noWrap/>
            <w:hideMark/>
          </w:tcPr>
          <w:p w14:paraId="45BF13B0" w14:textId="77777777" w:rsidR="00650C20" w:rsidRPr="00650C20" w:rsidRDefault="00650C20" w:rsidP="00650C20">
            <w:r w:rsidRPr="00650C20">
              <w:t>9.125987</w:t>
            </w:r>
          </w:p>
        </w:tc>
        <w:tc>
          <w:tcPr>
            <w:tcW w:w="960" w:type="dxa"/>
            <w:noWrap/>
            <w:hideMark/>
          </w:tcPr>
          <w:p w14:paraId="4E632B6A" w14:textId="77777777" w:rsidR="00650C20" w:rsidRPr="00650C20" w:rsidRDefault="00650C20" w:rsidP="00650C20">
            <w:r w:rsidRPr="00650C20">
              <w:t>13.67779</w:t>
            </w:r>
          </w:p>
        </w:tc>
      </w:tr>
      <w:tr w:rsidR="00650C20" w:rsidRPr="00650C20" w14:paraId="45D2565E" w14:textId="77777777" w:rsidTr="00650C20">
        <w:trPr>
          <w:trHeight w:val="300"/>
        </w:trPr>
        <w:tc>
          <w:tcPr>
            <w:tcW w:w="960" w:type="dxa"/>
            <w:noWrap/>
            <w:hideMark/>
          </w:tcPr>
          <w:p w14:paraId="1363F099" w14:textId="77777777" w:rsidR="00650C20" w:rsidRPr="00650C20" w:rsidRDefault="00650C20" w:rsidP="00650C20">
            <w:r w:rsidRPr="00650C20">
              <w:t>5.562542</w:t>
            </w:r>
          </w:p>
        </w:tc>
        <w:tc>
          <w:tcPr>
            <w:tcW w:w="960" w:type="dxa"/>
            <w:noWrap/>
            <w:hideMark/>
          </w:tcPr>
          <w:p w14:paraId="7C11D447" w14:textId="77777777" w:rsidR="00650C20" w:rsidRPr="00650C20" w:rsidRDefault="00650C20" w:rsidP="00650C20">
            <w:r w:rsidRPr="00650C20">
              <w:t>6.469518</w:t>
            </w:r>
          </w:p>
        </w:tc>
        <w:tc>
          <w:tcPr>
            <w:tcW w:w="960" w:type="dxa"/>
            <w:noWrap/>
            <w:hideMark/>
          </w:tcPr>
          <w:p w14:paraId="5309988F" w14:textId="77777777" w:rsidR="00650C20" w:rsidRPr="00650C20" w:rsidRDefault="00650C20" w:rsidP="00650C20">
            <w:r w:rsidRPr="00650C20">
              <w:t>9.221416</w:t>
            </w:r>
          </w:p>
        </w:tc>
        <w:tc>
          <w:tcPr>
            <w:tcW w:w="960" w:type="dxa"/>
            <w:noWrap/>
            <w:hideMark/>
          </w:tcPr>
          <w:p w14:paraId="322E8E07" w14:textId="77777777" w:rsidR="00650C20" w:rsidRPr="00650C20" w:rsidRDefault="00650C20" w:rsidP="00650C20">
            <w:r w:rsidRPr="00650C20">
              <w:t>13.5273</w:t>
            </w:r>
          </w:p>
        </w:tc>
        <w:tc>
          <w:tcPr>
            <w:tcW w:w="960" w:type="dxa"/>
            <w:noWrap/>
            <w:hideMark/>
          </w:tcPr>
          <w:p w14:paraId="3F0B617C" w14:textId="77777777" w:rsidR="00650C20" w:rsidRPr="00650C20" w:rsidRDefault="00650C20" w:rsidP="00650C20">
            <w:r w:rsidRPr="00650C20">
              <w:t>11.13012</w:t>
            </w:r>
          </w:p>
        </w:tc>
        <w:tc>
          <w:tcPr>
            <w:tcW w:w="960" w:type="dxa"/>
            <w:noWrap/>
            <w:hideMark/>
          </w:tcPr>
          <w:p w14:paraId="32A79BB4" w14:textId="77777777" w:rsidR="00650C20" w:rsidRPr="00650C20" w:rsidRDefault="00650C20" w:rsidP="00650C20">
            <w:r w:rsidRPr="00650C20">
              <w:t>12.4485</w:t>
            </w:r>
          </w:p>
        </w:tc>
        <w:tc>
          <w:tcPr>
            <w:tcW w:w="960" w:type="dxa"/>
            <w:noWrap/>
            <w:hideMark/>
          </w:tcPr>
          <w:p w14:paraId="630D1112" w14:textId="77777777" w:rsidR="00650C20" w:rsidRPr="00650C20" w:rsidRDefault="00650C20" w:rsidP="00650C20">
            <w:r w:rsidRPr="00650C20">
              <w:t>3.448697</w:t>
            </w:r>
          </w:p>
        </w:tc>
        <w:tc>
          <w:tcPr>
            <w:tcW w:w="960" w:type="dxa"/>
            <w:noWrap/>
            <w:hideMark/>
          </w:tcPr>
          <w:p w14:paraId="0754C0BA" w14:textId="77777777" w:rsidR="00650C20" w:rsidRPr="00650C20" w:rsidRDefault="00650C20" w:rsidP="00650C20">
            <w:r w:rsidRPr="00650C20">
              <w:t>15.13424</w:t>
            </w:r>
          </w:p>
        </w:tc>
        <w:tc>
          <w:tcPr>
            <w:tcW w:w="960" w:type="dxa"/>
            <w:noWrap/>
            <w:hideMark/>
          </w:tcPr>
          <w:p w14:paraId="5972433C" w14:textId="77777777" w:rsidR="00650C20" w:rsidRPr="00650C20" w:rsidRDefault="00650C20" w:rsidP="00650C20">
            <w:r w:rsidRPr="00650C20">
              <w:t>16.81347</w:t>
            </w:r>
          </w:p>
        </w:tc>
        <w:tc>
          <w:tcPr>
            <w:tcW w:w="960" w:type="dxa"/>
            <w:noWrap/>
            <w:hideMark/>
          </w:tcPr>
          <w:p w14:paraId="0F8A4052" w14:textId="77777777" w:rsidR="00650C20" w:rsidRPr="00650C20" w:rsidRDefault="00650C20" w:rsidP="00650C20">
            <w:r w:rsidRPr="00650C20">
              <w:t>18.40953</w:t>
            </w:r>
          </w:p>
        </w:tc>
      </w:tr>
      <w:tr w:rsidR="00650C20" w:rsidRPr="00650C20" w14:paraId="3AF823C6" w14:textId="77777777" w:rsidTr="00650C20">
        <w:trPr>
          <w:trHeight w:val="300"/>
        </w:trPr>
        <w:tc>
          <w:tcPr>
            <w:tcW w:w="960" w:type="dxa"/>
            <w:noWrap/>
            <w:hideMark/>
          </w:tcPr>
          <w:p w14:paraId="3148200D" w14:textId="77777777" w:rsidR="00650C20" w:rsidRPr="00650C20" w:rsidRDefault="00650C20" w:rsidP="00650C20">
            <w:pPr>
              <w:rPr>
                <w:b/>
                <w:bCs/>
              </w:rPr>
            </w:pPr>
            <w:r w:rsidRPr="00650C20">
              <w:rPr>
                <w:b/>
                <w:bCs/>
              </w:rPr>
              <w:t>9.184546</w:t>
            </w:r>
          </w:p>
        </w:tc>
        <w:tc>
          <w:tcPr>
            <w:tcW w:w="960" w:type="dxa"/>
            <w:noWrap/>
            <w:hideMark/>
          </w:tcPr>
          <w:p w14:paraId="37026CA3" w14:textId="77777777" w:rsidR="00650C20" w:rsidRPr="00650C20" w:rsidRDefault="00650C20" w:rsidP="00650C20">
            <w:pPr>
              <w:rPr>
                <w:b/>
                <w:bCs/>
              </w:rPr>
            </w:pPr>
            <w:r w:rsidRPr="00650C20">
              <w:rPr>
                <w:b/>
                <w:bCs/>
              </w:rPr>
              <w:t>8.837743</w:t>
            </w:r>
          </w:p>
        </w:tc>
        <w:tc>
          <w:tcPr>
            <w:tcW w:w="960" w:type="dxa"/>
            <w:noWrap/>
            <w:hideMark/>
          </w:tcPr>
          <w:p w14:paraId="730E81DA" w14:textId="77777777" w:rsidR="00650C20" w:rsidRPr="00650C20" w:rsidRDefault="00650C20" w:rsidP="00650C20">
            <w:pPr>
              <w:rPr>
                <w:b/>
                <w:bCs/>
              </w:rPr>
            </w:pPr>
            <w:r w:rsidRPr="00650C20">
              <w:rPr>
                <w:b/>
                <w:bCs/>
              </w:rPr>
              <w:t>8.75789</w:t>
            </w:r>
          </w:p>
        </w:tc>
        <w:tc>
          <w:tcPr>
            <w:tcW w:w="960" w:type="dxa"/>
            <w:noWrap/>
            <w:hideMark/>
          </w:tcPr>
          <w:p w14:paraId="0E9883D5" w14:textId="77777777" w:rsidR="00650C20" w:rsidRPr="00650C20" w:rsidRDefault="00650C20" w:rsidP="00650C20">
            <w:pPr>
              <w:rPr>
                <w:b/>
                <w:bCs/>
              </w:rPr>
            </w:pPr>
            <w:r w:rsidRPr="00650C20">
              <w:rPr>
                <w:b/>
                <w:bCs/>
              </w:rPr>
              <w:t>10.83898</w:t>
            </w:r>
          </w:p>
        </w:tc>
        <w:tc>
          <w:tcPr>
            <w:tcW w:w="960" w:type="dxa"/>
            <w:noWrap/>
            <w:hideMark/>
          </w:tcPr>
          <w:p w14:paraId="0C062AC5" w14:textId="77777777" w:rsidR="00650C20" w:rsidRPr="00650C20" w:rsidRDefault="00650C20" w:rsidP="00650C20">
            <w:pPr>
              <w:rPr>
                <w:b/>
                <w:bCs/>
              </w:rPr>
            </w:pPr>
            <w:r w:rsidRPr="00650C20">
              <w:rPr>
                <w:b/>
                <w:bCs/>
              </w:rPr>
              <w:t>13.7537</w:t>
            </w:r>
          </w:p>
        </w:tc>
        <w:tc>
          <w:tcPr>
            <w:tcW w:w="960" w:type="dxa"/>
            <w:noWrap/>
            <w:hideMark/>
          </w:tcPr>
          <w:p w14:paraId="63A3775E" w14:textId="77777777" w:rsidR="00650C20" w:rsidRPr="00650C20" w:rsidRDefault="00650C20" w:rsidP="00650C20">
            <w:pPr>
              <w:rPr>
                <w:b/>
                <w:bCs/>
              </w:rPr>
            </w:pPr>
            <w:r w:rsidRPr="00650C20">
              <w:rPr>
                <w:b/>
                <w:bCs/>
              </w:rPr>
              <w:t>8.253034</w:t>
            </w:r>
          </w:p>
        </w:tc>
        <w:tc>
          <w:tcPr>
            <w:tcW w:w="960" w:type="dxa"/>
            <w:noWrap/>
            <w:hideMark/>
          </w:tcPr>
          <w:p w14:paraId="11274D02" w14:textId="77777777" w:rsidR="00650C20" w:rsidRPr="00650C20" w:rsidRDefault="00650C20" w:rsidP="00650C20">
            <w:pPr>
              <w:rPr>
                <w:b/>
                <w:bCs/>
              </w:rPr>
            </w:pPr>
            <w:r w:rsidRPr="00650C20">
              <w:rPr>
                <w:b/>
                <w:bCs/>
              </w:rPr>
              <w:t>6.505259</w:t>
            </w:r>
          </w:p>
        </w:tc>
        <w:tc>
          <w:tcPr>
            <w:tcW w:w="960" w:type="dxa"/>
            <w:noWrap/>
            <w:hideMark/>
          </w:tcPr>
          <w:p w14:paraId="2BC202DF" w14:textId="77777777" w:rsidR="00650C20" w:rsidRPr="00650C20" w:rsidRDefault="00650C20" w:rsidP="00650C20">
            <w:pPr>
              <w:rPr>
                <w:b/>
                <w:bCs/>
              </w:rPr>
            </w:pPr>
            <w:r w:rsidRPr="00650C20">
              <w:rPr>
                <w:b/>
                <w:bCs/>
              </w:rPr>
              <w:t>9.424337</w:t>
            </w:r>
          </w:p>
        </w:tc>
        <w:tc>
          <w:tcPr>
            <w:tcW w:w="960" w:type="dxa"/>
            <w:noWrap/>
            <w:hideMark/>
          </w:tcPr>
          <w:p w14:paraId="4CF4E0E1" w14:textId="77777777" w:rsidR="00650C20" w:rsidRPr="00650C20" w:rsidRDefault="00650C20" w:rsidP="00650C20">
            <w:pPr>
              <w:rPr>
                <w:b/>
                <w:bCs/>
              </w:rPr>
            </w:pPr>
            <w:r w:rsidRPr="00650C20">
              <w:rPr>
                <w:b/>
                <w:bCs/>
              </w:rPr>
              <w:t>11.94909</w:t>
            </w:r>
          </w:p>
        </w:tc>
        <w:tc>
          <w:tcPr>
            <w:tcW w:w="960" w:type="dxa"/>
            <w:noWrap/>
            <w:hideMark/>
          </w:tcPr>
          <w:p w14:paraId="6963F698" w14:textId="77777777" w:rsidR="00650C20" w:rsidRPr="00650C20" w:rsidRDefault="00650C20" w:rsidP="00650C20">
            <w:pPr>
              <w:rPr>
                <w:b/>
                <w:bCs/>
              </w:rPr>
            </w:pPr>
            <w:r w:rsidRPr="00650C20">
              <w:rPr>
                <w:b/>
                <w:bCs/>
              </w:rPr>
              <w:t>13.19741</w:t>
            </w:r>
          </w:p>
        </w:tc>
      </w:tr>
    </w:tbl>
    <w:p w14:paraId="5E862C77" w14:textId="1F9B1571" w:rsidR="00650C20" w:rsidRDefault="00650C20" w:rsidP="00DD05AD">
      <w:r>
        <w:lastRenderedPageBreak/>
        <w:t>4</w:t>
      </w:r>
      <w:r w:rsidRPr="00650C20">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650C20" w:rsidRPr="00650C20" w14:paraId="74723015" w14:textId="77777777" w:rsidTr="00650C20">
        <w:trPr>
          <w:trHeight w:val="300"/>
        </w:trPr>
        <w:tc>
          <w:tcPr>
            <w:tcW w:w="960" w:type="dxa"/>
            <w:noWrap/>
            <w:hideMark/>
          </w:tcPr>
          <w:p w14:paraId="4A73DA12" w14:textId="77777777" w:rsidR="00650C20" w:rsidRPr="00650C20" w:rsidRDefault="00650C20" w:rsidP="00650C20">
            <w:r w:rsidRPr="00650C20">
              <w:t>Tx01</w:t>
            </w:r>
          </w:p>
        </w:tc>
        <w:tc>
          <w:tcPr>
            <w:tcW w:w="960" w:type="dxa"/>
            <w:noWrap/>
            <w:hideMark/>
          </w:tcPr>
          <w:p w14:paraId="5981C592" w14:textId="77777777" w:rsidR="00650C20" w:rsidRPr="00650C20" w:rsidRDefault="00650C20" w:rsidP="00650C20">
            <w:r w:rsidRPr="00650C20">
              <w:t>Tx02</w:t>
            </w:r>
          </w:p>
        </w:tc>
        <w:tc>
          <w:tcPr>
            <w:tcW w:w="960" w:type="dxa"/>
            <w:noWrap/>
            <w:hideMark/>
          </w:tcPr>
          <w:p w14:paraId="6285547E" w14:textId="77777777" w:rsidR="00650C20" w:rsidRPr="00650C20" w:rsidRDefault="00650C20" w:rsidP="00650C20">
            <w:r w:rsidRPr="00650C20">
              <w:t>Tx03</w:t>
            </w:r>
          </w:p>
        </w:tc>
        <w:tc>
          <w:tcPr>
            <w:tcW w:w="960" w:type="dxa"/>
            <w:noWrap/>
            <w:hideMark/>
          </w:tcPr>
          <w:p w14:paraId="3007598A" w14:textId="77777777" w:rsidR="00650C20" w:rsidRPr="00650C20" w:rsidRDefault="00650C20" w:rsidP="00650C20">
            <w:r w:rsidRPr="00650C20">
              <w:t>Tx04</w:t>
            </w:r>
          </w:p>
        </w:tc>
        <w:tc>
          <w:tcPr>
            <w:tcW w:w="960" w:type="dxa"/>
            <w:noWrap/>
            <w:hideMark/>
          </w:tcPr>
          <w:p w14:paraId="2502CEF6" w14:textId="77777777" w:rsidR="00650C20" w:rsidRPr="00650C20" w:rsidRDefault="00650C20" w:rsidP="00650C20">
            <w:r w:rsidRPr="00650C20">
              <w:t>Tx05</w:t>
            </w:r>
          </w:p>
        </w:tc>
        <w:tc>
          <w:tcPr>
            <w:tcW w:w="960" w:type="dxa"/>
            <w:noWrap/>
            <w:hideMark/>
          </w:tcPr>
          <w:p w14:paraId="77CA864F" w14:textId="77777777" w:rsidR="00650C20" w:rsidRPr="00650C20" w:rsidRDefault="00650C20" w:rsidP="00650C20">
            <w:r w:rsidRPr="00650C20">
              <w:t>Tx06</w:t>
            </w:r>
          </w:p>
        </w:tc>
        <w:tc>
          <w:tcPr>
            <w:tcW w:w="960" w:type="dxa"/>
            <w:noWrap/>
            <w:hideMark/>
          </w:tcPr>
          <w:p w14:paraId="2F8F87D3" w14:textId="77777777" w:rsidR="00650C20" w:rsidRPr="00650C20" w:rsidRDefault="00650C20" w:rsidP="00650C20">
            <w:r w:rsidRPr="00650C20">
              <w:t>Tx07</w:t>
            </w:r>
          </w:p>
        </w:tc>
        <w:tc>
          <w:tcPr>
            <w:tcW w:w="960" w:type="dxa"/>
            <w:noWrap/>
            <w:hideMark/>
          </w:tcPr>
          <w:p w14:paraId="305A7EB2" w14:textId="77777777" w:rsidR="00650C20" w:rsidRPr="00650C20" w:rsidRDefault="00650C20" w:rsidP="00650C20">
            <w:r w:rsidRPr="00650C20">
              <w:t>Tx08</w:t>
            </w:r>
          </w:p>
        </w:tc>
        <w:tc>
          <w:tcPr>
            <w:tcW w:w="960" w:type="dxa"/>
            <w:noWrap/>
            <w:hideMark/>
          </w:tcPr>
          <w:p w14:paraId="1ABB52BA" w14:textId="77777777" w:rsidR="00650C20" w:rsidRPr="00650C20" w:rsidRDefault="00650C20" w:rsidP="00650C20">
            <w:r w:rsidRPr="00650C20">
              <w:t>Tx09</w:t>
            </w:r>
          </w:p>
        </w:tc>
        <w:tc>
          <w:tcPr>
            <w:tcW w:w="960" w:type="dxa"/>
            <w:noWrap/>
            <w:hideMark/>
          </w:tcPr>
          <w:p w14:paraId="1F6157CE" w14:textId="77777777" w:rsidR="00650C20" w:rsidRPr="00650C20" w:rsidRDefault="00650C20" w:rsidP="00650C20">
            <w:r w:rsidRPr="00650C20">
              <w:t>Tx10</w:t>
            </w:r>
          </w:p>
        </w:tc>
      </w:tr>
      <w:tr w:rsidR="00650C20" w:rsidRPr="00650C20" w14:paraId="22A37D47" w14:textId="77777777" w:rsidTr="00650C20">
        <w:trPr>
          <w:trHeight w:val="300"/>
        </w:trPr>
        <w:tc>
          <w:tcPr>
            <w:tcW w:w="960" w:type="dxa"/>
            <w:noWrap/>
            <w:hideMark/>
          </w:tcPr>
          <w:p w14:paraId="5BAB82F3" w14:textId="77777777" w:rsidR="00650C20" w:rsidRPr="00650C20" w:rsidRDefault="00650C20" w:rsidP="00650C20">
            <w:r w:rsidRPr="00650C20">
              <w:t>6.900965</w:t>
            </w:r>
          </w:p>
        </w:tc>
        <w:tc>
          <w:tcPr>
            <w:tcW w:w="960" w:type="dxa"/>
            <w:noWrap/>
            <w:hideMark/>
          </w:tcPr>
          <w:p w14:paraId="5DCB7EB7" w14:textId="77777777" w:rsidR="00650C20" w:rsidRPr="00650C20" w:rsidRDefault="00650C20" w:rsidP="00650C20">
            <w:r w:rsidRPr="00650C20">
              <w:t>6.845203</w:t>
            </w:r>
          </w:p>
        </w:tc>
        <w:tc>
          <w:tcPr>
            <w:tcW w:w="960" w:type="dxa"/>
            <w:noWrap/>
            <w:hideMark/>
          </w:tcPr>
          <w:p w14:paraId="62C91589" w14:textId="77777777" w:rsidR="00650C20" w:rsidRPr="00650C20" w:rsidRDefault="00650C20" w:rsidP="00650C20">
            <w:r w:rsidRPr="00650C20">
              <w:t>8.340514</w:t>
            </w:r>
          </w:p>
        </w:tc>
        <w:tc>
          <w:tcPr>
            <w:tcW w:w="960" w:type="dxa"/>
            <w:noWrap/>
            <w:hideMark/>
          </w:tcPr>
          <w:p w14:paraId="574C078D" w14:textId="77777777" w:rsidR="00650C20" w:rsidRPr="00650C20" w:rsidRDefault="00650C20" w:rsidP="00650C20">
            <w:r w:rsidRPr="00650C20">
              <w:t>8.119019</w:t>
            </w:r>
          </w:p>
        </w:tc>
        <w:tc>
          <w:tcPr>
            <w:tcW w:w="960" w:type="dxa"/>
            <w:noWrap/>
            <w:hideMark/>
          </w:tcPr>
          <w:p w14:paraId="1ACAA3D0" w14:textId="77777777" w:rsidR="00650C20" w:rsidRPr="00650C20" w:rsidRDefault="00650C20" w:rsidP="00650C20">
            <w:r w:rsidRPr="00650C20">
              <w:t>8.284583</w:t>
            </w:r>
          </w:p>
        </w:tc>
        <w:tc>
          <w:tcPr>
            <w:tcW w:w="960" w:type="dxa"/>
            <w:noWrap/>
            <w:hideMark/>
          </w:tcPr>
          <w:p w14:paraId="6AFB1224" w14:textId="77777777" w:rsidR="00650C20" w:rsidRPr="00650C20" w:rsidRDefault="00650C20" w:rsidP="00650C20">
            <w:r w:rsidRPr="00650C20">
              <w:t>8.570298</w:t>
            </w:r>
          </w:p>
        </w:tc>
        <w:tc>
          <w:tcPr>
            <w:tcW w:w="960" w:type="dxa"/>
            <w:noWrap/>
            <w:hideMark/>
          </w:tcPr>
          <w:p w14:paraId="3CF3D608" w14:textId="77777777" w:rsidR="00650C20" w:rsidRPr="00650C20" w:rsidRDefault="00650C20" w:rsidP="00650C20">
            <w:r w:rsidRPr="00650C20">
              <w:t>12.33925</w:t>
            </w:r>
          </w:p>
        </w:tc>
        <w:tc>
          <w:tcPr>
            <w:tcW w:w="960" w:type="dxa"/>
            <w:noWrap/>
            <w:hideMark/>
          </w:tcPr>
          <w:p w14:paraId="7166BA8F" w14:textId="77777777" w:rsidR="00650C20" w:rsidRPr="00650C20" w:rsidRDefault="00650C20" w:rsidP="00650C20">
            <w:r w:rsidRPr="00650C20">
              <w:t>14.15421</w:t>
            </w:r>
          </w:p>
        </w:tc>
        <w:tc>
          <w:tcPr>
            <w:tcW w:w="960" w:type="dxa"/>
            <w:noWrap/>
            <w:hideMark/>
          </w:tcPr>
          <w:p w14:paraId="0D0FEEFF" w14:textId="77777777" w:rsidR="00650C20" w:rsidRPr="00650C20" w:rsidRDefault="00650C20" w:rsidP="00650C20">
            <w:r w:rsidRPr="00650C20">
              <w:t>8.20352</w:t>
            </w:r>
          </w:p>
        </w:tc>
        <w:tc>
          <w:tcPr>
            <w:tcW w:w="960" w:type="dxa"/>
            <w:noWrap/>
            <w:hideMark/>
          </w:tcPr>
          <w:p w14:paraId="3750679B" w14:textId="77777777" w:rsidR="00650C20" w:rsidRPr="00650C20" w:rsidRDefault="00650C20" w:rsidP="00650C20">
            <w:r w:rsidRPr="00650C20">
              <w:t>9.772178</w:t>
            </w:r>
          </w:p>
        </w:tc>
      </w:tr>
      <w:tr w:rsidR="00650C20" w:rsidRPr="00650C20" w14:paraId="2F90D284" w14:textId="77777777" w:rsidTr="00650C20">
        <w:trPr>
          <w:trHeight w:val="300"/>
        </w:trPr>
        <w:tc>
          <w:tcPr>
            <w:tcW w:w="960" w:type="dxa"/>
            <w:noWrap/>
            <w:hideMark/>
          </w:tcPr>
          <w:p w14:paraId="7509C9B5" w14:textId="77777777" w:rsidR="00650C20" w:rsidRPr="00650C20" w:rsidRDefault="00650C20" w:rsidP="00650C20">
            <w:r w:rsidRPr="00650C20">
              <w:t>8.232746</w:t>
            </w:r>
          </w:p>
        </w:tc>
        <w:tc>
          <w:tcPr>
            <w:tcW w:w="960" w:type="dxa"/>
            <w:noWrap/>
            <w:hideMark/>
          </w:tcPr>
          <w:p w14:paraId="138C1872" w14:textId="77777777" w:rsidR="00650C20" w:rsidRPr="00650C20" w:rsidRDefault="00650C20" w:rsidP="00650C20">
            <w:r w:rsidRPr="00650C20">
              <w:t>11.6991</w:t>
            </w:r>
          </w:p>
        </w:tc>
        <w:tc>
          <w:tcPr>
            <w:tcW w:w="960" w:type="dxa"/>
            <w:noWrap/>
            <w:hideMark/>
          </w:tcPr>
          <w:p w14:paraId="00929247" w14:textId="77777777" w:rsidR="00650C20" w:rsidRPr="00650C20" w:rsidRDefault="00650C20" w:rsidP="00650C20">
            <w:r w:rsidRPr="00650C20">
              <w:t>7.731331</w:t>
            </w:r>
          </w:p>
        </w:tc>
        <w:tc>
          <w:tcPr>
            <w:tcW w:w="960" w:type="dxa"/>
            <w:noWrap/>
            <w:hideMark/>
          </w:tcPr>
          <w:p w14:paraId="12025E80" w14:textId="77777777" w:rsidR="00650C20" w:rsidRPr="00650C20" w:rsidRDefault="00650C20" w:rsidP="00650C20">
            <w:r w:rsidRPr="00650C20">
              <w:t>11.12284</w:t>
            </w:r>
          </w:p>
        </w:tc>
        <w:tc>
          <w:tcPr>
            <w:tcW w:w="960" w:type="dxa"/>
            <w:noWrap/>
            <w:hideMark/>
          </w:tcPr>
          <w:p w14:paraId="7FF00A85" w14:textId="77777777" w:rsidR="00650C20" w:rsidRPr="00650C20" w:rsidRDefault="00650C20" w:rsidP="00650C20">
            <w:r w:rsidRPr="00650C20">
              <w:t>10.56461</w:t>
            </w:r>
          </w:p>
        </w:tc>
        <w:tc>
          <w:tcPr>
            <w:tcW w:w="960" w:type="dxa"/>
            <w:noWrap/>
            <w:hideMark/>
          </w:tcPr>
          <w:p w14:paraId="36D09A99" w14:textId="77777777" w:rsidR="00650C20" w:rsidRPr="00650C20" w:rsidRDefault="00650C20" w:rsidP="00650C20">
            <w:r w:rsidRPr="00650C20">
              <w:t>11.83953</w:t>
            </w:r>
          </w:p>
        </w:tc>
        <w:tc>
          <w:tcPr>
            <w:tcW w:w="960" w:type="dxa"/>
            <w:noWrap/>
            <w:hideMark/>
          </w:tcPr>
          <w:p w14:paraId="7BC7AEA1" w14:textId="77777777" w:rsidR="00650C20" w:rsidRPr="00650C20" w:rsidRDefault="00650C20" w:rsidP="00650C20">
            <w:r w:rsidRPr="00650C20">
              <w:t>6.23018</w:t>
            </w:r>
          </w:p>
        </w:tc>
        <w:tc>
          <w:tcPr>
            <w:tcW w:w="960" w:type="dxa"/>
            <w:noWrap/>
            <w:hideMark/>
          </w:tcPr>
          <w:p w14:paraId="36834888" w14:textId="77777777" w:rsidR="00650C20" w:rsidRPr="00650C20" w:rsidRDefault="00650C20" w:rsidP="00650C20">
            <w:r w:rsidRPr="00650C20">
              <w:t>8.169673</w:t>
            </w:r>
          </w:p>
        </w:tc>
        <w:tc>
          <w:tcPr>
            <w:tcW w:w="960" w:type="dxa"/>
            <w:noWrap/>
            <w:hideMark/>
          </w:tcPr>
          <w:p w14:paraId="65824E90" w14:textId="77777777" w:rsidR="00650C20" w:rsidRPr="00650C20" w:rsidRDefault="00650C20" w:rsidP="00650C20">
            <w:r w:rsidRPr="00650C20">
              <w:t>7.640559</w:t>
            </w:r>
          </w:p>
        </w:tc>
        <w:tc>
          <w:tcPr>
            <w:tcW w:w="960" w:type="dxa"/>
            <w:noWrap/>
            <w:hideMark/>
          </w:tcPr>
          <w:p w14:paraId="530CDD40" w14:textId="77777777" w:rsidR="00650C20" w:rsidRPr="00650C20" w:rsidRDefault="00650C20" w:rsidP="00650C20">
            <w:r w:rsidRPr="00650C20">
              <w:t>8.337001</w:t>
            </w:r>
          </w:p>
        </w:tc>
      </w:tr>
      <w:tr w:rsidR="00650C20" w:rsidRPr="00650C20" w14:paraId="5CD0AB21" w14:textId="77777777" w:rsidTr="00650C20">
        <w:trPr>
          <w:trHeight w:val="300"/>
        </w:trPr>
        <w:tc>
          <w:tcPr>
            <w:tcW w:w="960" w:type="dxa"/>
            <w:noWrap/>
            <w:hideMark/>
          </w:tcPr>
          <w:p w14:paraId="61E8EBDE" w14:textId="77777777" w:rsidR="00650C20" w:rsidRPr="00650C20" w:rsidRDefault="00650C20" w:rsidP="00650C20">
            <w:r w:rsidRPr="00650C20">
              <w:t>12.50917</w:t>
            </w:r>
          </w:p>
        </w:tc>
        <w:tc>
          <w:tcPr>
            <w:tcW w:w="960" w:type="dxa"/>
            <w:noWrap/>
            <w:hideMark/>
          </w:tcPr>
          <w:p w14:paraId="3FAD7C4A" w14:textId="77777777" w:rsidR="00650C20" w:rsidRPr="00650C20" w:rsidRDefault="00650C20" w:rsidP="00650C20">
            <w:r w:rsidRPr="00650C20">
              <w:t>7.610194</w:t>
            </w:r>
          </w:p>
        </w:tc>
        <w:tc>
          <w:tcPr>
            <w:tcW w:w="960" w:type="dxa"/>
            <w:noWrap/>
            <w:hideMark/>
          </w:tcPr>
          <w:p w14:paraId="7D85F826" w14:textId="77777777" w:rsidR="00650C20" w:rsidRPr="00650C20" w:rsidRDefault="00650C20" w:rsidP="00650C20">
            <w:r w:rsidRPr="00650C20">
              <w:t>5.75586</w:t>
            </w:r>
          </w:p>
        </w:tc>
        <w:tc>
          <w:tcPr>
            <w:tcW w:w="960" w:type="dxa"/>
            <w:noWrap/>
            <w:hideMark/>
          </w:tcPr>
          <w:p w14:paraId="178DBEC5" w14:textId="77777777" w:rsidR="00650C20" w:rsidRPr="00650C20" w:rsidRDefault="00650C20" w:rsidP="00650C20">
            <w:r w:rsidRPr="00650C20">
              <w:t>14.98814</w:t>
            </w:r>
          </w:p>
        </w:tc>
        <w:tc>
          <w:tcPr>
            <w:tcW w:w="960" w:type="dxa"/>
            <w:noWrap/>
            <w:hideMark/>
          </w:tcPr>
          <w:p w14:paraId="33DC53E0" w14:textId="77777777" w:rsidR="00650C20" w:rsidRPr="00650C20" w:rsidRDefault="00650C20" w:rsidP="00650C20">
            <w:r w:rsidRPr="00650C20">
              <w:t>18.29905</w:t>
            </w:r>
          </w:p>
        </w:tc>
        <w:tc>
          <w:tcPr>
            <w:tcW w:w="960" w:type="dxa"/>
            <w:noWrap/>
            <w:hideMark/>
          </w:tcPr>
          <w:p w14:paraId="268A76B8" w14:textId="77777777" w:rsidR="00650C20" w:rsidRPr="00650C20" w:rsidRDefault="00650C20" w:rsidP="00650C20">
            <w:r w:rsidRPr="00650C20">
              <w:t>6.822016</w:t>
            </w:r>
          </w:p>
        </w:tc>
        <w:tc>
          <w:tcPr>
            <w:tcW w:w="960" w:type="dxa"/>
            <w:noWrap/>
            <w:hideMark/>
          </w:tcPr>
          <w:p w14:paraId="28F9291E" w14:textId="77777777" w:rsidR="00650C20" w:rsidRPr="00650C20" w:rsidRDefault="00650C20" w:rsidP="00650C20">
            <w:r w:rsidRPr="00650C20">
              <w:t>4.517301</w:t>
            </w:r>
          </w:p>
        </w:tc>
        <w:tc>
          <w:tcPr>
            <w:tcW w:w="960" w:type="dxa"/>
            <w:noWrap/>
            <w:hideMark/>
          </w:tcPr>
          <w:p w14:paraId="79AB272E" w14:textId="77777777" w:rsidR="00650C20" w:rsidRPr="00650C20" w:rsidRDefault="00650C20" w:rsidP="00650C20">
            <w:r w:rsidRPr="00650C20">
              <w:t>8.462832</w:t>
            </w:r>
          </w:p>
        </w:tc>
        <w:tc>
          <w:tcPr>
            <w:tcW w:w="960" w:type="dxa"/>
            <w:noWrap/>
            <w:hideMark/>
          </w:tcPr>
          <w:p w14:paraId="360B1443" w14:textId="77777777" w:rsidR="00650C20" w:rsidRPr="00650C20" w:rsidRDefault="00650C20" w:rsidP="00650C20">
            <w:r w:rsidRPr="00650C20">
              <w:t>10.77839</w:t>
            </w:r>
          </w:p>
        </w:tc>
        <w:tc>
          <w:tcPr>
            <w:tcW w:w="960" w:type="dxa"/>
            <w:noWrap/>
            <w:hideMark/>
          </w:tcPr>
          <w:p w14:paraId="62150E40" w14:textId="77777777" w:rsidR="00650C20" w:rsidRPr="00650C20" w:rsidRDefault="00650C20" w:rsidP="00650C20">
            <w:r w:rsidRPr="00650C20">
              <w:t>13.27741</w:t>
            </w:r>
          </w:p>
        </w:tc>
      </w:tr>
      <w:tr w:rsidR="00650C20" w:rsidRPr="00650C20" w14:paraId="72CBF88E" w14:textId="77777777" w:rsidTr="00650C20">
        <w:trPr>
          <w:trHeight w:val="300"/>
        </w:trPr>
        <w:tc>
          <w:tcPr>
            <w:tcW w:w="960" w:type="dxa"/>
            <w:noWrap/>
            <w:hideMark/>
          </w:tcPr>
          <w:p w14:paraId="4C41F0D2" w14:textId="77777777" w:rsidR="00650C20" w:rsidRPr="00650C20" w:rsidRDefault="00650C20" w:rsidP="00650C20">
            <w:r w:rsidRPr="00650C20">
              <w:t>4.772351</w:t>
            </w:r>
          </w:p>
        </w:tc>
        <w:tc>
          <w:tcPr>
            <w:tcW w:w="960" w:type="dxa"/>
            <w:noWrap/>
            <w:hideMark/>
          </w:tcPr>
          <w:p w14:paraId="18C08E58" w14:textId="77777777" w:rsidR="00650C20" w:rsidRPr="00650C20" w:rsidRDefault="00650C20" w:rsidP="00650C20">
            <w:r w:rsidRPr="00650C20">
              <w:t>8.185296</w:t>
            </w:r>
          </w:p>
        </w:tc>
        <w:tc>
          <w:tcPr>
            <w:tcW w:w="960" w:type="dxa"/>
            <w:noWrap/>
            <w:hideMark/>
          </w:tcPr>
          <w:p w14:paraId="2E218895" w14:textId="77777777" w:rsidR="00650C20" w:rsidRPr="00650C20" w:rsidRDefault="00650C20" w:rsidP="00650C20">
            <w:r w:rsidRPr="00650C20">
              <w:t>8.250531</w:t>
            </w:r>
          </w:p>
        </w:tc>
        <w:tc>
          <w:tcPr>
            <w:tcW w:w="960" w:type="dxa"/>
            <w:noWrap/>
            <w:hideMark/>
          </w:tcPr>
          <w:p w14:paraId="578181F6" w14:textId="77777777" w:rsidR="00650C20" w:rsidRPr="00650C20" w:rsidRDefault="00650C20" w:rsidP="00650C20">
            <w:r w:rsidRPr="00650C20">
              <w:t>11.86418</w:t>
            </w:r>
          </w:p>
        </w:tc>
        <w:tc>
          <w:tcPr>
            <w:tcW w:w="960" w:type="dxa"/>
            <w:noWrap/>
            <w:hideMark/>
          </w:tcPr>
          <w:p w14:paraId="1E639F4C" w14:textId="77777777" w:rsidR="00650C20" w:rsidRPr="00650C20" w:rsidRDefault="00650C20" w:rsidP="00650C20">
            <w:r w:rsidRPr="00650C20">
              <w:t>8.433851</w:t>
            </w:r>
          </w:p>
        </w:tc>
        <w:tc>
          <w:tcPr>
            <w:tcW w:w="960" w:type="dxa"/>
            <w:noWrap/>
            <w:hideMark/>
          </w:tcPr>
          <w:p w14:paraId="6EE2F3C8" w14:textId="77777777" w:rsidR="00650C20" w:rsidRPr="00650C20" w:rsidRDefault="00650C20" w:rsidP="00650C20">
            <w:r w:rsidRPr="00650C20">
              <w:t>4.97897</w:t>
            </w:r>
          </w:p>
        </w:tc>
        <w:tc>
          <w:tcPr>
            <w:tcW w:w="960" w:type="dxa"/>
            <w:noWrap/>
            <w:hideMark/>
          </w:tcPr>
          <w:p w14:paraId="13AF434F" w14:textId="77777777" w:rsidR="00650C20" w:rsidRPr="00650C20" w:rsidRDefault="00650C20" w:rsidP="00650C20">
            <w:r w:rsidRPr="00650C20">
              <w:t>6.759153</w:t>
            </w:r>
          </w:p>
        </w:tc>
        <w:tc>
          <w:tcPr>
            <w:tcW w:w="960" w:type="dxa"/>
            <w:noWrap/>
            <w:hideMark/>
          </w:tcPr>
          <w:p w14:paraId="45B5E6B8" w14:textId="77777777" w:rsidR="00650C20" w:rsidRPr="00650C20" w:rsidRDefault="00650C20" w:rsidP="00650C20">
            <w:r w:rsidRPr="00650C20">
              <w:t>7.230583</w:t>
            </w:r>
          </w:p>
        </w:tc>
        <w:tc>
          <w:tcPr>
            <w:tcW w:w="960" w:type="dxa"/>
            <w:noWrap/>
            <w:hideMark/>
          </w:tcPr>
          <w:p w14:paraId="6E610372" w14:textId="77777777" w:rsidR="00650C20" w:rsidRPr="00650C20" w:rsidRDefault="00650C20" w:rsidP="00650C20">
            <w:r w:rsidRPr="00650C20">
              <w:t>9.688253</w:t>
            </w:r>
          </w:p>
        </w:tc>
        <w:tc>
          <w:tcPr>
            <w:tcW w:w="960" w:type="dxa"/>
            <w:noWrap/>
            <w:hideMark/>
          </w:tcPr>
          <w:p w14:paraId="1ACE2E1E" w14:textId="77777777" w:rsidR="00650C20" w:rsidRPr="00650C20" w:rsidRDefault="00650C20" w:rsidP="00650C20">
            <w:r w:rsidRPr="00650C20">
              <w:t>12.10611</w:t>
            </w:r>
          </w:p>
        </w:tc>
      </w:tr>
      <w:tr w:rsidR="00650C20" w:rsidRPr="00650C20" w14:paraId="7016BEB4" w14:textId="77777777" w:rsidTr="00650C20">
        <w:trPr>
          <w:trHeight w:val="300"/>
        </w:trPr>
        <w:tc>
          <w:tcPr>
            <w:tcW w:w="960" w:type="dxa"/>
            <w:noWrap/>
            <w:hideMark/>
          </w:tcPr>
          <w:p w14:paraId="160B609E" w14:textId="77777777" w:rsidR="00650C20" w:rsidRPr="00650C20" w:rsidRDefault="00650C20" w:rsidP="00650C20">
            <w:r w:rsidRPr="00650C20">
              <w:t>9.146746</w:t>
            </w:r>
          </w:p>
        </w:tc>
        <w:tc>
          <w:tcPr>
            <w:tcW w:w="960" w:type="dxa"/>
            <w:noWrap/>
            <w:hideMark/>
          </w:tcPr>
          <w:p w14:paraId="4D8638C8" w14:textId="77777777" w:rsidR="00650C20" w:rsidRPr="00650C20" w:rsidRDefault="00650C20" w:rsidP="00650C20">
            <w:r w:rsidRPr="00650C20">
              <w:t>9.366789</w:t>
            </w:r>
          </w:p>
        </w:tc>
        <w:tc>
          <w:tcPr>
            <w:tcW w:w="960" w:type="dxa"/>
            <w:noWrap/>
            <w:hideMark/>
          </w:tcPr>
          <w:p w14:paraId="313D3104" w14:textId="77777777" w:rsidR="00650C20" w:rsidRPr="00650C20" w:rsidRDefault="00650C20" w:rsidP="00650C20">
            <w:r w:rsidRPr="00650C20">
              <w:t>12.44551</w:t>
            </w:r>
          </w:p>
        </w:tc>
        <w:tc>
          <w:tcPr>
            <w:tcW w:w="960" w:type="dxa"/>
            <w:noWrap/>
            <w:hideMark/>
          </w:tcPr>
          <w:p w14:paraId="138E308F" w14:textId="77777777" w:rsidR="00650C20" w:rsidRPr="00650C20" w:rsidRDefault="00650C20" w:rsidP="00650C20">
            <w:r w:rsidRPr="00650C20">
              <w:t>9.725923</w:t>
            </w:r>
          </w:p>
        </w:tc>
        <w:tc>
          <w:tcPr>
            <w:tcW w:w="960" w:type="dxa"/>
            <w:noWrap/>
            <w:hideMark/>
          </w:tcPr>
          <w:p w14:paraId="50E9AA13" w14:textId="77777777" w:rsidR="00650C20" w:rsidRPr="00650C20" w:rsidRDefault="00650C20" w:rsidP="00650C20">
            <w:r w:rsidRPr="00650C20">
              <w:t>11.15473</w:t>
            </w:r>
          </w:p>
        </w:tc>
        <w:tc>
          <w:tcPr>
            <w:tcW w:w="960" w:type="dxa"/>
            <w:noWrap/>
            <w:hideMark/>
          </w:tcPr>
          <w:p w14:paraId="2F2E89B9" w14:textId="77777777" w:rsidR="00650C20" w:rsidRPr="00650C20" w:rsidRDefault="00650C20" w:rsidP="00650C20">
            <w:r w:rsidRPr="00650C20">
              <w:t>13.95067</w:t>
            </w:r>
          </w:p>
        </w:tc>
        <w:tc>
          <w:tcPr>
            <w:tcW w:w="960" w:type="dxa"/>
            <w:noWrap/>
            <w:hideMark/>
          </w:tcPr>
          <w:p w14:paraId="27664A7C" w14:textId="77777777" w:rsidR="00650C20" w:rsidRPr="00650C20" w:rsidRDefault="00650C20" w:rsidP="00650C20">
            <w:r w:rsidRPr="00650C20">
              <w:t>6.285616</w:t>
            </w:r>
          </w:p>
        </w:tc>
        <w:tc>
          <w:tcPr>
            <w:tcW w:w="960" w:type="dxa"/>
            <w:noWrap/>
            <w:hideMark/>
          </w:tcPr>
          <w:p w14:paraId="1A444D71" w14:textId="77777777" w:rsidR="00650C20" w:rsidRPr="00650C20" w:rsidRDefault="00650C20" w:rsidP="00650C20">
            <w:r w:rsidRPr="00650C20">
              <w:t>9.289804</w:t>
            </w:r>
          </w:p>
        </w:tc>
        <w:tc>
          <w:tcPr>
            <w:tcW w:w="960" w:type="dxa"/>
            <w:noWrap/>
            <w:hideMark/>
          </w:tcPr>
          <w:p w14:paraId="495BAC16" w14:textId="77777777" w:rsidR="00650C20" w:rsidRPr="00650C20" w:rsidRDefault="00650C20" w:rsidP="00650C20">
            <w:r w:rsidRPr="00650C20">
              <w:t>17.44047</w:t>
            </w:r>
          </w:p>
        </w:tc>
        <w:tc>
          <w:tcPr>
            <w:tcW w:w="960" w:type="dxa"/>
            <w:noWrap/>
            <w:hideMark/>
          </w:tcPr>
          <w:p w14:paraId="5CE59F22" w14:textId="77777777" w:rsidR="00650C20" w:rsidRPr="00650C20" w:rsidRDefault="00650C20" w:rsidP="00650C20">
            <w:r w:rsidRPr="00650C20">
              <w:t>13.8404</w:t>
            </w:r>
          </w:p>
        </w:tc>
      </w:tr>
      <w:tr w:rsidR="00650C20" w:rsidRPr="00650C20" w14:paraId="2EBB7A34" w14:textId="77777777" w:rsidTr="00650C20">
        <w:trPr>
          <w:trHeight w:val="300"/>
        </w:trPr>
        <w:tc>
          <w:tcPr>
            <w:tcW w:w="960" w:type="dxa"/>
            <w:noWrap/>
            <w:hideMark/>
          </w:tcPr>
          <w:p w14:paraId="339EFA0D" w14:textId="77777777" w:rsidR="00650C20" w:rsidRPr="00650C20" w:rsidRDefault="00650C20" w:rsidP="00650C20">
            <w:r w:rsidRPr="00650C20">
              <w:t>12.84638</w:t>
            </w:r>
          </w:p>
        </w:tc>
        <w:tc>
          <w:tcPr>
            <w:tcW w:w="960" w:type="dxa"/>
            <w:noWrap/>
            <w:hideMark/>
          </w:tcPr>
          <w:p w14:paraId="74EB8588" w14:textId="77777777" w:rsidR="00650C20" w:rsidRPr="00650C20" w:rsidRDefault="00650C20" w:rsidP="00650C20">
            <w:r w:rsidRPr="00650C20">
              <w:t>6.417535</w:t>
            </w:r>
          </w:p>
        </w:tc>
        <w:tc>
          <w:tcPr>
            <w:tcW w:w="960" w:type="dxa"/>
            <w:noWrap/>
            <w:hideMark/>
          </w:tcPr>
          <w:p w14:paraId="0A6EB72F" w14:textId="77777777" w:rsidR="00650C20" w:rsidRPr="00650C20" w:rsidRDefault="00650C20" w:rsidP="00650C20">
            <w:r w:rsidRPr="00650C20">
              <w:t>8.423012</w:t>
            </w:r>
          </w:p>
        </w:tc>
        <w:tc>
          <w:tcPr>
            <w:tcW w:w="960" w:type="dxa"/>
            <w:noWrap/>
            <w:hideMark/>
          </w:tcPr>
          <w:p w14:paraId="54763474" w14:textId="77777777" w:rsidR="00650C20" w:rsidRPr="00650C20" w:rsidRDefault="00650C20" w:rsidP="00650C20">
            <w:r w:rsidRPr="00650C20">
              <w:t>10.96491</w:t>
            </w:r>
          </w:p>
        </w:tc>
        <w:tc>
          <w:tcPr>
            <w:tcW w:w="960" w:type="dxa"/>
            <w:noWrap/>
            <w:hideMark/>
          </w:tcPr>
          <w:p w14:paraId="55C730B0" w14:textId="77777777" w:rsidR="00650C20" w:rsidRPr="00650C20" w:rsidRDefault="00650C20" w:rsidP="00650C20">
            <w:r w:rsidRPr="00650C20">
              <w:t>11.60917</w:t>
            </w:r>
          </w:p>
        </w:tc>
        <w:tc>
          <w:tcPr>
            <w:tcW w:w="960" w:type="dxa"/>
            <w:noWrap/>
            <w:hideMark/>
          </w:tcPr>
          <w:p w14:paraId="55A3B504" w14:textId="77777777" w:rsidR="00650C20" w:rsidRPr="00650C20" w:rsidRDefault="00650C20" w:rsidP="00650C20">
            <w:r w:rsidRPr="00650C20">
              <w:t>7.513185</w:t>
            </w:r>
          </w:p>
        </w:tc>
        <w:tc>
          <w:tcPr>
            <w:tcW w:w="960" w:type="dxa"/>
            <w:noWrap/>
            <w:hideMark/>
          </w:tcPr>
          <w:p w14:paraId="04643592" w14:textId="77777777" w:rsidR="00650C20" w:rsidRPr="00650C20" w:rsidRDefault="00650C20" w:rsidP="00650C20">
            <w:r w:rsidRPr="00650C20">
              <w:t>5.952103</w:t>
            </w:r>
          </w:p>
        </w:tc>
        <w:tc>
          <w:tcPr>
            <w:tcW w:w="960" w:type="dxa"/>
            <w:noWrap/>
            <w:hideMark/>
          </w:tcPr>
          <w:p w14:paraId="1367D0B9" w14:textId="77777777" w:rsidR="00650C20" w:rsidRPr="00650C20" w:rsidRDefault="00650C20" w:rsidP="00650C20">
            <w:r w:rsidRPr="00650C20">
              <w:t>9.176242</w:t>
            </w:r>
          </w:p>
        </w:tc>
        <w:tc>
          <w:tcPr>
            <w:tcW w:w="960" w:type="dxa"/>
            <w:noWrap/>
            <w:hideMark/>
          </w:tcPr>
          <w:p w14:paraId="10BF02E8" w14:textId="77777777" w:rsidR="00650C20" w:rsidRPr="00650C20" w:rsidRDefault="00650C20" w:rsidP="00650C20">
            <w:r w:rsidRPr="00650C20">
              <w:t>13.87459</w:t>
            </w:r>
          </w:p>
        </w:tc>
        <w:tc>
          <w:tcPr>
            <w:tcW w:w="960" w:type="dxa"/>
            <w:noWrap/>
            <w:hideMark/>
          </w:tcPr>
          <w:p w14:paraId="0ADF2C84" w14:textId="77777777" w:rsidR="00650C20" w:rsidRPr="00650C20" w:rsidRDefault="00650C20" w:rsidP="00650C20">
            <w:r w:rsidRPr="00650C20">
              <w:t>11.80107</w:t>
            </w:r>
          </w:p>
        </w:tc>
      </w:tr>
      <w:tr w:rsidR="00650C20" w:rsidRPr="00650C20" w14:paraId="3D7B60FD" w14:textId="77777777" w:rsidTr="00650C20">
        <w:trPr>
          <w:trHeight w:val="300"/>
        </w:trPr>
        <w:tc>
          <w:tcPr>
            <w:tcW w:w="960" w:type="dxa"/>
            <w:noWrap/>
            <w:hideMark/>
          </w:tcPr>
          <w:p w14:paraId="694BE3D8" w14:textId="77777777" w:rsidR="00650C20" w:rsidRPr="00650C20" w:rsidRDefault="00650C20" w:rsidP="00650C20">
            <w:r w:rsidRPr="00650C20">
              <w:t>4.263901</w:t>
            </w:r>
          </w:p>
        </w:tc>
        <w:tc>
          <w:tcPr>
            <w:tcW w:w="960" w:type="dxa"/>
            <w:noWrap/>
            <w:hideMark/>
          </w:tcPr>
          <w:p w14:paraId="1F70D633" w14:textId="77777777" w:rsidR="00650C20" w:rsidRPr="00650C20" w:rsidRDefault="00650C20" w:rsidP="00650C20">
            <w:r w:rsidRPr="00650C20">
              <w:t>9.595988</w:t>
            </w:r>
          </w:p>
        </w:tc>
        <w:tc>
          <w:tcPr>
            <w:tcW w:w="960" w:type="dxa"/>
            <w:noWrap/>
            <w:hideMark/>
          </w:tcPr>
          <w:p w14:paraId="46D61840" w14:textId="77777777" w:rsidR="00650C20" w:rsidRPr="00650C20" w:rsidRDefault="00650C20" w:rsidP="00650C20">
            <w:r w:rsidRPr="00650C20">
              <w:t>8.430446</w:t>
            </w:r>
          </w:p>
        </w:tc>
        <w:tc>
          <w:tcPr>
            <w:tcW w:w="960" w:type="dxa"/>
            <w:noWrap/>
            <w:hideMark/>
          </w:tcPr>
          <w:p w14:paraId="1E6D3228" w14:textId="77777777" w:rsidR="00650C20" w:rsidRPr="00650C20" w:rsidRDefault="00650C20" w:rsidP="00650C20">
            <w:r w:rsidRPr="00650C20">
              <w:t>11.28149</w:t>
            </w:r>
          </w:p>
        </w:tc>
        <w:tc>
          <w:tcPr>
            <w:tcW w:w="960" w:type="dxa"/>
            <w:noWrap/>
            <w:hideMark/>
          </w:tcPr>
          <w:p w14:paraId="5E29F961" w14:textId="77777777" w:rsidR="00650C20" w:rsidRPr="00650C20" w:rsidRDefault="00650C20" w:rsidP="00650C20">
            <w:r w:rsidRPr="00650C20">
              <w:t>15.93479</w:t>
            </w:r>
          </w:p>
        </w:tc>
        <w:tc>
          <w:tcPr>
            <w:tcW w:w="960" w:type="dxa"/>
            <w:noWrap/>
            <w:hideMark/>
          </w:tcPr>
          <w:p w14:paraId="0B50D7B5" w14:textId="77777777" w:rsidR="00650C20" w:rsidRPr="00650C20" w:rsidRDefault="00650C20" w:rsidP="00650C20">
            <w:r w:rsidRPr="00650C20">
              <w:t>6.297498</w:t>
            </w:r>
          </w:p>
        </w:tc>
        <w:tc>
          <w:tcPr>
            <w:tcW w:w="960" w:type="dxa"/>
            <w:noWrap/>
            <w:hideMark/>
          </w:tcPr>
          <w:p w14:paraId="376FE996" w14:textId="77777777" w:rsidR="00650C20" w:rsidRPr="00650C20" w:rsidRDefault="00650C20" w:rsidP="00650C20">
            <w:r w:rsidRPr="00650C20">
              <w:t>11.55667</w:t>
            </w:r>
          </w:p>
        </w:tc>
        <w:tc>
          <w:tcPr>
            <w:tcW w:w="960" w:type="dxa"/>
            <w:noWrap/>
            <w:hideMark/>
          </w:tcPr>
          <w:p w14:paraId="5B60E71F" w14:textId="77777777" w:rsidR="00650C20" w:rsidRPr="00650C20" w:rsidRDefault="00650C20" w:rsidP="00650C20">
            <w:r w:rsidRPr="00650C20">
              <w:t>8.249226</w:t>
            </w:r>
          </w:p>
        </w:tc>
        <w:tc>
          <w:tcPr>
            <w:tcW w:w="960" w:type="dxa"/>
            <w:noWrap/>
            <w:hideMark/>
          </w:tcPr>
          <w:p w14:paraId="2F8F82FA" w14:textId="77777777" w:rsidR="00650C20" w:rsidRPr="00650C20" w:rsidRDefault="00650C20" w:rsidP="00650C20">
            <w:r w:rsidRPr="00650C20">
              <w:t>8.18093</w:t>
            </w:r>
          </w:p>
        </w:tc>
        <w:tc>
          <w:tcPr>
            <w:tcW w:w="960" w:type="dxa"/>
            <w:noWrap/>
            <w:hideMark/>
          </w:tcPr>
          <w:p w14:paraId="2FA08E2F" w14:textId="77777777" w:rsidR="00650C20" w:rsidRPr="00650C20" w:rsidRDefault="00650C20" w:rsidP="00650C20">
            <w:r w:rsidRPr="00650C20">
              <w:t>11.94965</w:t>
            </w:r>
          </w:p>
        </w:tc>
      </w:tr>
      <w:tr w:rsidR="00650C20" w:rsidRPr="00650C20" w14:paraId="16B5153C" w14:textId="77777777" w:rsidTr="00650C20">
        <w:trPr>
          <w:trHeight w:val="300"/>
        </w:trPr>
        <w:tc>
          <w:tcPr>
            <w:tcW w:w="960" w:type="dxa"/>
            <w:noWrap/>
            <w:hideMark/>
          </w:tcPr>
          <w:p w14:paraId="4144A16D" w14:textId="77777777" w:rsidR="00650C20" w:rsidRPr="00650C20" w:rsidRDefault="00650C20" w:rsidP="00650C20">
            <w:r w:rsidRPr="00650C20">
              <w:t>13.74465</w:t>
            </w:r>
          </w:p>
        </w:tc>
        <w:tc>
          <w:tcPr>
            <w:tcW w:w="960" w:type="dxa"/>
            <w:noWrap/>
            <w:hideMark/>
          </w:tcPr>
          <w:p w14:paraId="00F1B26F" w14:textId="77777777" w:rsidR="00650C20" w:rsidRPr="00650C20" w:rsidRDefault="00650C20" w:rsidP="00650C20">
            <w:r w:rsidRPr="00650C20">
              <w:t>13.98565</w:t>
            </w:r>
          </w:p>
        </w:tc>
        <w:tc>
          <w:tcPr>
            <w:tcW w:w="960" w:type="dxa"/>
            <w:noWrap/>
            <w:hideMark/>
          </w:tcPr>
          <w:p w14:paraId="53570C03" w14:textId="77777777" w:rsidR="00650C20" w:rsidRPr="00650C20" w:rsidRDefault="00650C20" w:rsidP="00650C20">
            <w:r w:rsidRPr="00650C20">
              <w:t>12.45272</w:t>
            </w:r>
          </w:p>
        </w:tc>
        <w:tc>
          <w:tcPr>
            <w:tcW w:w="960" w:type="dxa"/>
            <w:noWrap/>
            <w:hideMark/>
          </w:tcPr>
          <w:p w14:paraId="4D74B811" w14:textId="77777777" w:rsidR="00650C20" w:rsidRPr="00650C20" w:rsidRDefault="00650C20" w:rsidP="00650C20">
            <w:r w:rsidRPr="00650C20">
              <w:t>10.94277</w:t>
            </w:r>
          </w:p>
        </w:tc>
        <w:tc>
          <w:tcPr>
            <w:tcW w:w="960" w:type="dxa"/>
            <w:noWrap/>
            <w:hideMark/>
          </w:tcPr>
          <w:p w14:paraId="11C6357A" w14:textId="77777777" w:rsidR="00650C20" w:rsidRPr="00650C20" w:rsidRDefault="00650C20" w:rsidP="00650C20">
            <w:r w:rsidRPr="00650C20">
              <w:t>12.96788</w:t>
            </w:r>
          </w:p>
        </w:tc>
        <w:tc>
          <w:tcPr>
            <w:tcW w:w="960" w:type="dxa"/>
            <w:noWrap/>
            <w:hideMark/>
          </w:tcPr>
          <w:p w14:paraId="7BFE3FDD" w14:textId="77777777" w:rsidR="00650C20" w:rsidRPr="00650C20" w:rsidRDefault="00650C20" w:rsidP="00650C20">
            <w:r w:rsidRPr="00650C20">
              <w:t>5.934781</w:t>
            </w:r>
          </w:p>
        </w:tc>
        <w:tc>
          <w:tcPr>
            <w:tcW w:w="960" w:type="dxa"/>
            <w:noWrap/>
            <w:hideMark/>
          </w:tcPr>
          <w:p w14:paraId="63E50A7A" w14:textId="77777777" w:rsidR="00650C20" w:rsidRPr="00650C20" w:rsidRDefault="00650C20" w:rsidP="00650C20">
            <w:r w:rsidRPr="00650C20">
              <w:t>6.379907</w:t>
            </w:r>
          </w:p>
        </w:tc>
        <w:tc>
          <w:tcPr>
            <w:tcW w:w="960" w:type="dxa"/>
            <w:noWrap/>
            <w:hideMark/>
          </w:tcPr>
          <w:p w14:paraId="64CFDAA3" w14:textId="77777777" w:rsidR="00650C20" w:rsidRPr="00650C20" w:rsidRDefault="00650C20" w:rsidP="00650C20">
            <w:r w:rsidRPr="00650C20">
              <w:t>7.884039</w:t>
            </w:r>
          </w:p>
        </w:tc>
        <w:tc>
          <w:tcPr>
            <w:tcW w:w="960" w:type="dxa"/>
            <w:noWrap/>
            <w:hideMark/>
          </w:tcPr>
          <w:p w14:paraId="150383C6" w14:textId="77777777" w:rsidR="00650C20" w:rsidRPr="00650C20" w:rsidRDefault="00650C20" w:rsidP="00650C20">
            <w:r w:rsidRPr="00650C20">
              <w:t>17.88037</w:t>
            </w:r>
          </w:p>
        </w:tc>
        <w:tc>
          <w:tcPr>
            <w:tcW w:w="960" w:type="dxa"/>
            <w:noWrap/>
            <w:hideMark/>
          </w:tcPr>
          <w:p w14:paraId="42E2ED44" w14:textId="77777777" w:rsidR="00650C20" w:rsidRPr="00650C20" w:rsidRDefault="00650C20" w:rsidP="00650C20">
            <w:r w:rsidRPr="00650C20">
              <w:t>18.63796</w:t>
            </w:r>
          </w:p>
        </w:tc>
      </w:tr>
      <w:tr w:rsidR="00650C20" w:rsidRPr="00650C20" w14:paraId="39B67C0C" w14:textId="77777777" w:rsidTr="00650C20">
        <w:trPr>
          <w:trHeight w:val="300"/>
        </w:trPr>
        <w:tc>
          <w:tcPr>
            <w:tcW w:w="960" w:type="dxa"/>
            <w:noWrap/>
            <w:hideMark/>
          </w:tcPr>
          <w:p w14:paraId="3BFC55DF" w14:textId="77777777" w:rsidR="00650C20" w:rsidRPr="00650C20" w:rsidRDefault="00650C20" w:rsidP="00650C20">
            <w:r w:rsidRPr="00650C20">
              <w:t>13.12076</w:t>
            </w:r>
          </w:p>
        </w:tc>
        <w:tc>
          <w:tcPr>
            <w:tcW w:w="960" w:type="dxa"/>
            <w:noWrap/>
            <w:hideMark/>
          </w:tcPr>
          <w:p w14:paraId="5A7712E5" w14:textId="77777777" w:rsidR="00650C20" w:rsidRPr="00650C20" w:rsidRDefault="00650C20" w:rsidP="00650C20">
            <w:r w:rsidRPr="00650C20">
              <w:t>12.90199</w:t>
            </w:r>
          </w:p>
        </w:tc>
        <w:tc>
          <w:tcPr>
            <w:tcW w:w="960" w:type="dxa"/>
            <w:noWrap/>
            <w:hideMark/>
          </w:tcPr>
          <w:p w14:paraId="251CAE97" w14:textId="77777777" w:rsidR="00650C20" w:rsidRPr="00650C20" w:rsidRDefault="00650C20" w:rsidP="00650C20">
            <w:r w:rsidRPr="00650C20">
              <w:t>7.433401</w:t>
            </w:r>
          </w:p>
        </w:tc>
        <w:tc>
          <w:tcPr>
            <w:tcW w:w="960" w:type="dxa"/>
            <w:noWrap/>
            <w:hideMark/>
          </w:tcPr>
          <w:p w14:paraId="586290B3" w14:textId="77777777" w:rsidR="00650C20" w:rsidRPr="00650C20" w:rsidRDefault="00650C20" w:rsidP="00650C20">
            <w:r w:rsidRPr="00650C20">
              <w:t>10.14976</w:t>
            </w:r>
          </w:p>
        </w:tc>
        <w:tc>
          <w:tcPr>
            <w:tcW w:w="960" w:type="dxa"/>
            <w:noWrap/>
            <w:hideMark/>
          </w:tcPr>
          <w:p w14:paraId="5856058F" w14:textId="77777777" w:rsidR="00650C20" w:rsidRPr="00650C20" w:rsidRDefault="00650C20" w:rsidP="00650C20">
            <w:r w:rsidRPr="00650C20">
              <w:t>18.94025</w:t>
            </w:r>
          </w:p>
        </w:tc>
        <w:tc>
          <w:tcPr>
            <w:tcW w:w="960" w:type="dxa"/>
            <w:noWrap/>
            <w:hideMark/>
          </w:tcPr>
          <w:p w14:paraId="77201351" w14:textId="77777777" w:rsidR="00650C20" w:rsidRPr="00650C20" w:rsidRDefault="00650C20" w:rsidP="00650C20">
            <w:r w:rsidRPr="00650C20">
              <w:t>4.491026</w:t>
            </w:r>
          </w:p>
        </w:tc>
        <w:tc>
          <w:tcPr>
            <w:tcW w:w="960" w:type="dxa"/>
            <w:noWrap/>
            <w:hideMark/>
          </w:tcPr>
          <w:p w14:paraId="2491F87F" w14:textId="77777777" w:rsidR="00650C20" w:rsidRPr="00650C20" w:rsidRDefault="00650C20" w:rsidP="00650C20">
            <w:r w:rsidRPr="00650C20">
              <w:t>6.315004</w:t>
            </w:r>
          </w:p>
        </w:tc>
        <w:tc>
          <w:tcPr>
            <w:tcW w:w="960" w:type="dxa"/>
            <w:noWrap/>
            <w:hideMark/>
          </w:tcPr>
          <w:p w14:paraId="0EF6F389" w14:textId="77777777" w:rsidR="00650C20" w:rsidRPr="00650C20" w:rsidRDefault="00650C20" w:rsidP="00650C20">
            <w:r w:rsidRPr="00650C20">
              <w:t>6.402108</w:t>
            </w:r>
          </w:p>
        </w:tc>
        <w:tc>
          <w:tcPr>
            <w:tcW w:w="960" w:type="dxa"/>
            <w:noWrap/>
            <w:hideMark/>
          </w:tcPr>
          <w:p w14:paraId="32E9889E" w14:textId="77777777" w:rsidR="00650C20" w:rsidRPr="00650C20" w:rsidRDefault="00650C20" w:rsidP="00650C20">
            <w:r w:rsidRPr="00650C20">
              <w:t>8.859262</w:t>
            </w:r>
          </w:p>
        </w:tc>
        <w:tc>
          <w:tcPr>
            <w:tcW w:w="960" w:type="dxa"/>
            <w:noWrap/>
            <w:hideMark/>
          </w:tcPr>
          <w:p w14:paraId="442AD191" w14:textId="77777777" w:rsidR="00650C20" w:rsidRPr="00650C20" w:rsidRDefault="00650C20" w:rsidP="00650C20">
            <w:r w:rsidRPr="00650C20">
              <w:t>13.70189</w:t>
            </w:r>
          </w:p>
        </w:tc>
      </w:tr>
      <w:tr w:rsidR="00650C20" w:rsidRPr="00650C20" w14:paraId="2845F779" w14:textId="77777777" w:rsidTr="00650C20">
        <w:trPr>
          <w:trHeight w:val="300"/>
        </w:trPr>
        <w:tc>
          <w:tcPr>
            <w:tcW w:w="960" w:type="dxa"/>
            <w:noWrap/>
            <w:hideMark/>
          </w:tcPr>
          <w:p w14:paraId="28C1A011" w14:textId="77777777" w:rsidR="00650C20" w:rsidRPr="00650C20" w:rsidRDefault="00650C20" w:rsidP="00650C20">
            <w:r w:rsidRPr="00650C20">
              <w:t>5.682356</w:t>
            </w:r>
          </w:p>
        </w:tc>
        <w:tc>
          <w:tcPr>
            <w:tcW w:w="960" w:type="dxa"/>
            <w:noWrap/>
            <w:hideMark/>
          </w:tcPr>
          <w:p w14:paraId="27267F7F" w14:textId="77777777" w:rsidR="00650C20" w:rsidRPr="00650C20" w:rsidRDefault="00650C20" w:rsidP="00650C20">
            <w:r w:rsidRPr="00650C20">
              <w:t>6.416934</w:t>
            </w:r>
          </w:p>
        </w:tc>
        <w:tc>
          <w:tcPr>
            <w:tcW w:w="960" w:type="dxa"/>
            <w:noWrap/>
            <w:hideMark/>
          </w:tcPr>
          <w:p w14:paraId="0AF60461" w14:textId="77777777" w:rsidR="00650C20" w:rsidRPr="00650C20" w:rsidRDefault="00650C20" w:rsidP="00650C20">
            <w:r w:rsidRPr="00650C20">
              <w:t>9.540185</w:t>
            </w:r>
          </w:p>
        </w:tc>
        <w:tc>
          <w:tcPr>
            <w:tcW w:w="960" w:type="dxa"/>
            <w:noWrap/>
            <w:hideMark/>
          </w:tcPr>
          <w:p w14:paraId="1B12BD88" w14:textId="77777777" w:rsidR="00650C20" w:rsidRPr="00650C20" w:rsidRDefault="00650C20" w:rsidP="00650C20">
            <w:r w:rsidRPr="00650C20">
              <w:t>13.42173</w:t>
            </w:r>
          </w:p>
        </w:tc>
        <w:tc>
          <w:tcPr>
            <w:tcW w:w="960" w:type="dxa"/>
            <w:noWrap/>
            <w:hideMark/>
          </w:tcPr>
          <w:p w14:paraId="38FDB80A" w14:textId="77777777" w:rsidR="00650C20" w:rsidRPr="00650C20" w:rsidRDefault="00650C20" w:rsidP="00650C20">
            <w:r w:rsidRPr="00650C20">
              <w:t>10.61905</w:t>
            </w:r>
          </w:p>
        </w:tc>
        <w:tc>
          <w:tcPr>
            <w:tcW w:w="960" w:type="dxa"/>
            <w:noWrap/>
            <w:hideMark/>
          </w:tcPr>
          <w:p w14:paraId="788A22DC" w14:textId="77777777" w:rsidR="00650C20" w:rsidRPr="00650C20" w:rsidRDefault="00650C20" w:rsidP="00650C20">
            <w:r w:rsidRPr="00650C20">
              <w:t>11.89033</w:t>
            </w:r>
          </w:p>
        </w:tc>
        <w:tc>
          <w:tcPr>
            <w:tcW w:w="960" w:type="dxa"/>
            <w:noWrap/>
            <w:hideMark/>
          </w:tcPr>
          <w:p w14:paraId="666839D8" w14:textId="77777777" w:rsidR="00650C20" w:rsidRPr="00650C20" w:rsidRDefault="00650C20" w:rsidP="00650C20">
            <w:r w:rsidRPr="00650C20">
              <w:t>5.158874</w:t>
            </w:r>
          </w:p>
        </w:tc>
        <w:tc>
          <w:tcPr>
            <w:tcW w:w="960" w:type="dxa"/>
            <w:noWrap/>
            <w:hideMark/>
          </w:tcPr>
          <w:p w14:paraId="47801146" w14:textId="77777777" w:rsidR="00650C20" w:rsidRPr="00650C20" w:rsidRDefault="00650C20" w:rsidP="00650C20">
            <w:r w:rsidRPr="00650C20">
              <w:t>15.79922</w:t>
            </w:r>
          </w:p>
        </w:tc>
        <w:tc>
          <w:tcPr>
            <w:tcW w:w="960" w:type="dxa"/>
            <w:noWrap/>
            <w:hideMark/>
          </w:tcPr>
          <w:p w14:paraId="1723834C" w14:textId="77777777" w:rsidR="00650C20" w:rsidRPr="00650C20" w:rsidRDefault="00650C20" w:rsidP="00650C20">
            <w:r w:rsidRPr="00650C20">
              <w:t>16.77058</w:t>
            </w:r>
          </w:p>
        </w:tc>
        <w:tc>
          <w:tcPr>
            <w:tcW w:w="960" w:type="dxa"/>
            <w:noWrap/>
            <w:hideMark/>
          </w:tcPr>
          <w:p w14:paraId="4870BE6B" w14:textId="77777777" w:rsidR="00650C20" w:rsidRPr="00650C20" w:rsidRDefault="00650C20" w:rsidP="00650C20">
            <w:r w:rsidRPr="00650C20">
              <w:t>18.25946</w:t>
            </w:r>
          </w:p>
        </w:tc>
      </w:tr>
      <w:tr w:rsidR="00650C20" w:rsidRPr="00650C20" w14:paraId="6C5F4B07" w14:textId="77777777" w:rsidTr="00650C20">
        <w:trPr>
          <w:trHeight w:val="300"/>
        </w:trPr>
        <w:tc>
          <w:tcPr>
            <w:tcW w:w="960" w:type="dxa"/>
            <w:noWrap/>
            <w:hideMark/>
          </w:tcPr>
          <w:p w14:paraId="1F33A650" w14:textId="77777777" w:rsidR="00650C20" w:rsidRPr="00650C20" w:rsidRDefault="00650C20" w:rsidP="00650C20">
            <w:pPr>
              <w:rPr>
                <w:b/>
                <w:bCs/>
              </w:rPr>
            </w:pPr>
            <w:r w:rsidRPr="00650C20">
              <w:rPr>
                <w:b/>
                <w:bCs/>
              </w:rPr>
              <w:t>9.122002</w:t>
            </w:r>
          </w:p>
        </w:tc>
        <w:tc>
          <w:tcPr>
            <w:tcW w:w="960" w:type="dxa"/>
            <w:noWrap/>
            <w:hideMark/>
          </w:tcPr>
          <w:p w14:paraId="1B801E3C" w14:textId="77777777" w:rsidR="00650C20" w:rsidRPr="00650C20" w:rsidRDefault="00650C20" w:rsidP="00650C20">
            <w:pPr>
              <w:rPr>
                <w:b/>
                <w:bCs/>
              </w:rPr>
            </w:pPr>
            <w:r w:rsidRPr="00650C20">
              <w:rPr>
                <w:b/>
                <w:bCs/>
              </w:rPr>
              <w:t>9.302468</w:t>
            </w:r>
          </w:p>
        </w:tc>
        <w:tc>
          <w:tcPr>
            <w:tcW w:w="960" w:type="dxa"/>
            <w:noWrap/>
            <w:hideMark/>
          </w:tcPr>
          <w:p w14:paraId="1D14AF1A" w14:textId="77777777" w:rsidR="00650C20" w:rsidRPr="00650C20" w:rsidRDefault="00650C20" w:rsidP="00650C20">
            <w:pPr>
              <w:rPr>
                <w:b/>
                <w:bCs/>
              </w:rPr>
            </w:pPr>
            <w:r w:rsidRPr="00650C20">
              <w:rPr>
                <w:b/>
                <w:bCs/>
              </w:rPr>
              <w:t>8.880351</w:t>
            </w:r>
          </w:p>
        </w:tc>
        <w:tc>
          <w:tcPr>
            <w:tcW w:w="960" w:type="dxa"/>
            <w:noWrap/>
            <w:hideMark/>
          </w:tcPr>
          <w:p w14:paraId="3D8E40FA" w14:textId="77777777" w:rsidR="00650C20" w:rsidRPr="00650C20" w:rsidRDefault="00650C20" w:rsidP="00650C20">
            <w:pPr>
              <w:rPr>
                <w:b/>
                <w:bCs/>
              </w:rPr>
            </w:pPr>
            <w:r w:rsidRPr="00650C20">
              <w:rPr>
                <w:b/>
                <w:bCs/>
              </w:rPr>
              <w:t>11.25808</w:t>
            </w:r>
          </w:p>
        </w:tc>
        <w:tc>
          <w:tcPr>
            <w:tcW w:w="960" w:type="dxa"/>
            <w:noWrap/>
            <w:hideMark/>
          </w:tcPr>
          <w:p w14:paraId="155F8A12" w14:textId="77777777" w:rsidR="00650C20" w:rsidRPr="00650C20" w:rsidRDefault="00650C20" w:rsidP="00650C20">
            <w:pPr>
              <w:rPr>
                <w:b/>
                <w:bCs/>
              </w:rPr>
            </w:pPr>
            <w:r w:rsidRPr="00650C20">
              <w:rPr>
                <w:b/>
                <w:bCs/>
              </w:rPr>
              <w:t>12.6808</w:t>
            </w:r>
          </w:p>
        </w:tc>
        <w:tc>
          <w:tcPr>
            <w:tcW w:w="960" w:type="dxa"/>
            <w:noWrap/>
            <w:hideMark/>
          </w:tcPr>
          <w:p w14:paraId="0D408073" w14:textId="77777777" w:rsidR="00650C20" w:rsidRPr="00650C20" w:rsidRDefault="00650C20" w:rsidP="00650C20">
            <w:pPr>
              <w:rPr>
                <w:b/>
                <w:bCs/>
              </w:rPr>
            </w:pPr>
            <w:r w:rsidRPr="00650C20">
              <w:rPr>
                <w:b/>
                <w:bCs/>
              </w:rPr>
              <w:t>8.22883</w:t>
            </w:r>
          </w:p>
        </w:tc>
        <w:tc>
          <w:tcPr>
            <w:tcW w:w="960" w:type="dxa"/>
            <w:noWrap/>
            <w:hideMark/>
          </w:tcPr>
          <w:p w14:paraId="7E8C802F" w14:textId="77777777" w:rsidR="00650C20" w:rsidRPr="00650C20" w:rsidRDefault="00650C20" w:rsidP="00650C20">
            <w:pPr>
              <w:rPr>
                <w:b/>
                <w:bCs/>
              </w:rPr>
            </w:pPr>
            <w:r w:rsidRPr="00650C20">
              <w:rPr>
                <w:b/>
                <w:bCs/>
              </w:rPr>
              <w:t>7.149405</w:t>
            </w:r>
          </w:p>
        </w:tc>
        <w:tc>
          <w:tcPr>
            <w:tcW w:w="960" w:type="dxa"/>
            <w:noWrap/>
            <w:hideMark/>
          </w:tcPr>
          <w:p w14:paraId="6F1E850E" w14:textId="77777777" w:rsidR="00650C20" w:rsidRPr="00650C20" w:rsidRDefault="00650C20" w:rsidP="00650C20">
            <w:pPr>
              <w:rPr>
                <w:b/>
                <w:bCs/>
              </w:rPr>
            </w:pPr>
            <w:r w:rsidRPr="00650C20">
              <w:rPr>
                <w:b/>
                <w:bCs/>
              </w:rPr>
              <w:t>9.481793</w:t>
            </w:r>
          </w:p>
        </w:tc>
        <w:tc>
          <w:tcPr>
            <w:tcW w:w="960" w:type="dxa"/>
            <w:noWrap/>
            <w:hideMark/>
          </w:tcPr>
          <w:p w14:paraId="00E35F34" w14:textId="77777777" w:rsidR="00650C20" w:rsidRPr="00650C20" w:rsidRDefault="00650C20" w:rsidP="00650C20">
            <w:pPr>
              <w:rPr>
                <w:b/>
                <w:bCs/>
              </w:rPr>
            </w:pPr>
            <w:r w:rsidRPr="00650C20">
              <w:rPr>
                <w:b/>
                <w:bCs/>
              </w:rPr>
              <w:t>11.93169</w:t>
            </w:r>
          </w:p>
        </w:tc>
        <w:tc>
          <w:tcPr>
            <w:tcW w:w="960" w:type="dxa"/>
            <w:noWrap/>
            <w:hideMark/>
          </w:tcPr>
          <w:p w14:paraId="2DC7FDC5" w14:textId="77777777" w:rsidR="00650C20" w:rsidRPr="00650C20" w:rsidRDefault="00650C20" w:rsidP="00650C20">
            <w:pPr>
              <w:rPr>
                <w:b/>
                <w:bCs/>
              </w:rPr>
            </w:pPr>
            <w:r w:rsidRPr="00650C20">
              <w:rPr>
                <w:b/>
                <w:bCs/>
              </w:rPr>
              <w:t>13.16831</w:t>
            </w:r>
          </w:p>
        </w:tc>
      </w:tr>
    </w:tbl>
    <w:p w14:paraId="62D9E26B" w14:textId="15851DBB" w:rsidR="00F46130" w:rsidRDefault="00F46130" w:rsidP="00DD05AD"/>
    <w:p w14:paraId="77351AC7" w14:textId="77777777" w:rsidR="00650C20" w:rsidRDefault="00650C20" w:rsidP="00DD05AD">
      <w:r>
        <w:t>5</w:t>
      </w:r>
      <w:r w:rsidRPr="00650C20">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650C20" w:rsidRPr="00650C20" w14:paraId="0A4A6541" w14:textId="77777777" w:rsidTr="00650C20">
        <w:trPr>
          <w:trHeight w:val="300"/>
        </w:trPr>
        <w:tc>
          <w:tcPr>
            <w:tcW w:w="960" w:type="dxa"/>
            <w:noWrap/>
            <w:hideMark/>
          </w:tcPr>
          <w:p w14:paraId="4B5149E4" w14:textId="77777777" w:rsidR="00650C20" w:rsidRPr="00650C20" w:rsidRDefault="00650C20" w:rsidP="00650C20">
            <w:r w:rsidRPr="00650C20">
              <w:t>Tx01</w:t>
            </w:r>
          </w:p>
        </w:tc>
        <w:tc>
          <w:tcPr>
            <w:tcW w:w="960" w:type="dxa"/>
            <w:noWrap/>
            <w:hideMark/>
          </w:tcPr>
          <w:p w14:paraId="088C8493" w14:textId="77777777" w:rsidR="00650C20" w:rsidRPr="00650C20" w:rsidRDefault="00650C20" w:rsidP="00650C20">
            <w:r w:rsidRPr="00650C20">
              <w:t>Tx02</w:t>
            </w:r>
          </w:p>
        </w:tc>
        <w:tc>
          <w:tcPr>
            <w:tcW w:w="960" w:type="dxa"/>
            <w:noWrap/>
            <w:hideMark/>
          </w:tcPr>
          <w:p w14:paraId="11C6BF97" w14:textId="77777777" w:rsidR="00650C20" w:rsidRPr="00650C20" w:rsidRDefault="00650C20" w:rsidP="00650C20">
            <w:r w:rsidRPr="00650C20">
              <w:t>Tx03</w:t>
            </w:r>
          </w:p>
        </w:tc>
        <w:tc>
          <w:tcPr>
            <w:tcW w:w="960" w:type="dxa"/>
            <w:noWrap/>
            <w:hideMark/>
          </w:tcPr>
          <w:p w14:paraId="10B0C293" w14:textId="77777777" w:rsidR="00650C20" w:rsidRPr="00650C20" w:rsidRDefault="00650C20" w:rsidP="00650C20">
            <w:r w:rsidRPr="00650C20">
              <w:t>Tx04</w:t>
            </w:r>
          </w:p>
        </w:tc>
        <w:tc>
          <w:tcPr>
            <w:tcW w:w="960" w:type="dxa"/>
            <w:noWrap/>
            <w:hideMark/>
          </w:tcPr>
          <w:p w14:paraId="68253626" w14:textId="77777777" w:rsidR="00650C20" w:rsidRPr="00650C20" w:rsidRDefault="00650C20" w:rsidP="00650C20">
            <w:r w:rsidRPr="00650C20">
              <w:t>Tx05</w:t>
            </w:r>
          </w:p>
        </w:tc>
        <w:tc>
          <w:tcPr>
            <w:tcW w:w="960" w:type="dxa"/>
            <w:noWrap/>
            <w:hideMark/>
          </w:tcPr>
          <w:p w14:paraId="769B4B35" w14:textId="77777777" w:rsidR="00650C20" w:rsidRPr="00650C20" w:rsidRDefault="00650C20" w:rsidP="00650C20">
            <w:r w:rsidRPr="00650C20">
              <w:t>Tx06</w:t>
            </w:r>
          </w:p>
        </w:tc>
        <w:tc>
          <w:tcPr>
            <w:tcW w:w="960" w:type="dxa"/>
            <w:noWrap/>
            <w:hideMark/>
          </w:tcPr>
          <w:p w14:paraId="3EA136AD" w14:textId="77777777" w:rsidR="00650C20" w:rsidRPr="00650C20" w:rsidRDefault="00650C20" w:rsidP="00650C20">
            <w:r w:rsidRPr="00650C20">
              <w:t>Tx07</w:t>
            </w:r>
          </w:p>
        </w:tc>
        <w:tc>
          <w:tcPr>
            <w:tcW w:w="960" w:type="dxa"/>
            <w:noWrap/>
            <w:hideMark/>
          </w:tcPr>
          <w:p w14:paraId="49BB5F97" w14:textId="77777777" w:rsidR="00650C20" w:rsidRPr="00650C20" w:rsidRDefault="00650C20" w:rsidP="00650C20">
            <w:r w:rsidRPr="00650C20">
              <w:t>Tx08</w:t>
            </w:r>
          </w:p>
        </w:tc>
        <w:tc>
          <w:tcPr>
            <w:tcW w:w="960" w:type="dxa"/>
            <w:noWrap/>
            <w:hideMark/>
          </w:tcPr>
          <w:p w14:paraId="344F0E68" w14:textId="77777777" w:rsidR="00650C20" w:rsidRPr="00650C20" w:rsidRDefault="00650C20" w:rsidP="00650C20">
            <w:r w:rsidRPr="00650C20">
              <w:t>Tx09</w:t>
            </w:r>
          </w:p>
        </w:tc>
        <w:tc>
          <w:tcPr>
            <w:tcW w:w="960" w:type="dxa"/>
            <w:noWrap/>
            <w:hideMark/>
          </w:tcPr>
          <w:p w14:paraId="57E86A7F" w14:textId="77777777" w:rsidR="00650C20" w:rsidRPr="00650C20" w:rsidRDefault="00650C20" w:rsidP="00650C20">
            <w:r w:rsidRPr="00650C20">
              <w:t>Tx10</w:t>
            </w:r>
          </w:p>
        </w:tc>
      </w:tr>
      <w:tr w:rsidR="00650C20" w:rsidRPr="00650C20" w14:paraId="293E2B15" w14:textId="77777777" w:rsidTr="00650C20">
        <w:trPr>
          <w:trHeight w:val="300"/>
        </w:trPr>
        <w:tc>
          <w:tcPr>
            <w:tcW w:w="960" w:type="dxa"/>
            <w:noWrap/>
            <w:hideMark/>
          </w:tcPr>
          <w:p w14:paraId="631B1D4B" w14:textId="77777777" w:rsidR="00650C20" w:rsidRPr="00650C20" w:rsidRDefault="00650C20" w:rsidP="00650C20">
            <w:r w:rsidRPr="00650C20">
              <w:t>7.473968</w:t>
            </w:r>
          </w:p>
        </w:tc>
        <w:tc>
          <w:tcPr>
            <w:tcW w:w="960" w:type="dxa"/>
            <w:noWrap/>
            <w:hideMark/>
          </w:tcPr>
          <w:p w14:paraId="223FA64E" w14:textId="77777777" w:rsidR="00650C20" w:rsidRPr="00650C20" w:rsidRDefault="00650C20" w:rsidP="00650C20">
            <w:r w:rsidRPr="00650C20">
              <w:t>7.503096</w:t>
            </w:r>
          </w:p>
        </w:tc>
        <w:tc>
          <w:tcPr>
            <w:tcW w:w="960" w:type="dxa"/>
            <w:noWrap/>
            <w:hideMark/>
          </w:tcPr>
          <w:p w14:paraId="7EDBD2ED" w14:textId="77777777" w:rsidR="00650C20" w:rsidRPr="00650C20" w:rsidRDefault="00650C20" w:rsidP="00650C20">
            <w:r w:rsidRPr="00650C20">
              <w:t>7.277672</w:t>
            </w:r>
          </w:p>
        </w:tc>
        <w:tc>
          <w:tcPr>
            <w:tcW w:w="960" w:type="dxa"/>
            <w:noWrap/>
            <w:hideMark/>
          </w:tcPr>
          <w:p w14:paraId="5237D112" w14:textId="77777777" w:rsidR="00650C20" w:rsidRPr="00650C20" w:rsidRDefault="00650C20" w:rsidP="00650C20">
            <w:r w:rsidRPr="00650C20">
              <w:t>8.128578</w:t>
            </w:r>
          </w:p>
        </w:tc>
        <w:tc>
          <w:tcPr>
            <w:tcW w:w="960" w:type="dxa"/>
            <w:noWrap/>
            <w:hideMark/>
          </w:tcPr>
          <w:p w14:paraId="425C8CDC" w14:textId="77777777" w:rsidR="00650C20" w:rsidRPr="00650C20" w:rsidRDefault="00650C20" w:rsidP="00650C20">
            <w:r w:rsidRPr="00650C20">
              <w:t>12.92864</w:t>
            </w:r>
          </w:p>
        </w:tc>
        <w:tc>
          <w:tcPr>
            <w:tcW w:w="960" w:type="dxa"/>
            <w:noWrap/>
            <w:hideMark/>
          </w:tcPr>
          <w:p w14:paraId="7394AE48" w14:textId="77777777" w:rsidR="00650C20" w:rsidRPr="00650C20" w:rsidRDefault="00650C20" w:rsidP="00650C20">
            <w:r w:rsidRPr="00650C20">
              <w:t>8.94761</w:t>
            </w:r>
          </w:p>
        </w:tc>
        <w:tc>
          <w:tcPr>
            <w:tcW w:w="960" w:type="dxa"/>
            <w:noWrap/>
            <w:hideMark/>
          </w:tcPr>
          <w:p w14:paraId="29EF029C" w14:textId="77777777" w:rsidR="00650C20" w:rsidRPr="00650C20" w:rsidRDefault="00650C20" w:rsidP="00650C20">
            <w:r w:rsidRPr="00650C20">
              <w:t>11.76762</w:t>
            </w:r>
          </w:p>
        </w:tc>
        <w:tc>
          <w:tcPr>
            <w:tcW w:w="960" w:type="dxa"/>
            <w:noWrap/>
            <w:hideMark/>
          </w:tcPr>
          <w:p w14:paraId="5143D74A" w14:textId="77777777" w:rsidR="00650C20" w:rsidRPr="00650C20" w:rsidRDefault="00650C20" w:rsidP="00650C20">
            <w:r w:rsidRPr="00650C20">
              <w:t>13.70307</w:t>
            </w:r>
          </w:p>
        </w:tc>
        <w:tc>
          <w:tcPr>
            <w:tcW w:w="960" w:type="dxa"/>
            <w:noWrap/>
            <w:hideMark/>
          </w:tcPr>
          <w:p w14:paraId="32A709B3" w14:textId="77777777" w:rsidR="00650C20" w:rsidRPr="00650C20" w:rsidRDefault="00650C20" w:rsidP="00650C20">
            <w:r w:rsidRPr="00650C20">
              <w:t>7.744593</w:t>
            </w:r>
          </w:p>
        </w:tc>
        <w:tc>
          <w:tcPr>
            <w:tcW w:w="960" w:type="dxa"/>
            <w:noWrap/>
            <w:hideMark/>
          </w:tcPr>
          <w:p w14:paraId="4D2BED5F" w14:textId="77777777" w:rsidR="00650C20" w:rsidRPr="00650C20" w:rsidRDefault="00650C20" w:rsidP="00650C20">
            <w:r w:rsidRPr="00650C20">
              <w:t>9.813009</w:t>
            </w:r>
          </w:p>
        </w:tc>
      </w:tr>
      <w:tr w:rsidR="00650C20" w:rsidRPr="00650C20" w14:paraId="4B445E46" w14:textId="77777777" w:rsidTr="00650C20">
        <w:trPr>
          <w:trHeight w:val="300"/>
        </w:trPr>
        <w:tc>
          <w:tcPr>
            <w:tcW w:w="960" w:type="dxa"/>
            <w:noWrap/>
            <w:hideMark/>
          </w:tcPr>
          <w:p w14:paraId="510788BD" w14:textId="77777777" w:rsidR="00650C20" w:rsidRPr="00650C20" w:rsidRDefault="00650C20" w:rsidP="00650C20">
            <w:r w:rsidRPr="00650C20">
              <w:t>8.578861</w:t>
            </w:r>
          </w:p>
        </w:tc>
        <w:tc>
          <w:tcPr>
            <w:tcW w:w="960" w:type="dxa"/>
            <w:noWrap/>
            <w:hideMark/>
          </w:tcPr>
          <w:p w14:paraId="291598C6" w14:textId="77777777" w:rsidR="00650C20" w:rsidRPr="00650C20" w:rsidRDefault="00650C20" w:rsidP="00650C20">
            <w:r w:rsidRPr="00650C20">
              <w:t>9.544391</w:t>
            </w:r>
          </w:p>
        </w:tc>
        <w:tc>
          <w:tcPr>
            <w:tcW w:w="960" w:type="dxa"/>
            <w:noWrap/>
            <w:hideMark/>
          </w:tcPr>
          <w:p w14:paraId="3C929CCD" w14:textId="77777777" w:rsidR="00650C20" w:rsidRPr="00650C20" w:rsidRDefault="00650C20" w:rsidP="00650C20">
            <w:r w:rsidRPr="00650C20">
              <w:t>7.289182</w:t>
            </w:r>
          </w:p>
        </w:tc>
        <w:tc>
          <w:tcPr>
            <w:tcW w:w="960" w:type="dxa"/>
            <w:noWrap/>
            <w:hideMark/>
          </w:tcPr>
          <w:p w14:paraId="5F963924" w14:textId="77777777" w:rsidR="00650C20" w:rsidRPr="00650C20" w:rsidRDefault="00650C20" w:rsidP="00650C20">
            <w:r w:rsidRPr="00650C20">
              <w:t>11.54824</w:t>
            </w:r>
          </w:p>
        </w:tc>
        <w:tc>
          <w:tcPr>
            <w:tcW w:w="960" w:type="dxa"/>
            <w:noWrap/>
            <w:hideMark/>
          </w:tcPr>
          <w:p w14:paraId="211AFDA9" w14:textId="77777777" w:rsidR="00650C20" w:rsidRPr="00650C20" w:rsidRDefault="00650C20" w:rsidP="00650C20">
            <w:r w:rsidRPr="00650C20">
              <w:t>10.529</w:t>
            </w:r>
          </w:p>
        </w:tc>
        <w:tc>
          <w:tcPr>
            <w:tcW w:w="960" w:type="dxa"/>
            <w:noWrap/>
            <w:hideMark/>
          </w:tcPr>
          <w:p w14:paraId="2381FF3C" w14:textId="77777777" w:rsidR="00650C20" w:rsidRPr="00650C20" w:rsidRDefault="00650C20" w:rsidP="00650C20">
            <w:r w:rsidRPr="00650C20">
              <w:t>11.47716</w:t>
            </w:r>
          </w:p>
        </w:tc>
        <w:tc>
          <w:tcPr>
            <w:tcW w:w="960" w:type="dxa"/>
            <w:noWrap/>
            <w:hideMark/>
          </w:tcPr>
          <w:p w14:paraId="4D29552C" w14:textId="77777777" w:rsidR="00650C20" w:rsidRPr="00650C20" w:rsidRDefault="00650C20" w:rsidP="00650C20">
            <w:r w:rsidRPr="00650C20">
              <w:t>6.663492</w:t>
            </w:r>
          </w:p>
        </w:tc>
        <w:tc>
          <w:tcPr>
            <w:tcW w:w="960" w:type="dxa"/>
            <w:noWrap/>
            <w:hideMark/>
          </w:tcPr>
          <w:p w14:paraId="45B5518D" w14:textId="77777777" w:rsidR="00650C20" w:rsidRPr="00650C20" w:rsidRDefault="00650C20" w:rsidP="00650C20">
            <w:r w:rsidRPr="00650C20">
              <w:t>8.145218</w:t>
            </w:r>
          </w:p>
        </w:tc>
        <w:tc>
          <w:tcPr>
            <w:tcW w:w="960" w:type="dxa"/>
            <w:noWrap/>
            <w:hideMark/>
          </w:tcPr>
          <w:p w14:paraId="58065C86" w14:textId="77777777" w:rsidR="00650C20" w:rsidRPr="00650C20" w:rsidRDefault="00650C20" w:rsidP="00650C20">
            <w:r w:rsidRPr="00650C20">
              <w:t>8.978481</w:t>
            </w:r>
          </w:p>
        </w:tc>
        <w:tc>
          <w:tcPr>
            <w:tcW w:w="960" w:type="dxa"/>
            <w:noWrap/>
            <w:hideMark/>
          </w:tcPr>
          <w:p w14:paraId="07185368" w14:textId="77777777" w:rsidR="00650C20" w:rsidRPr="00650C20" w:rsidRDefault="00650C20" w:rsidP="00650C20">
            <w:r w:rsidRPr="00650C20">
              <w:t>8.316424</w:t>
            </w:r>
          </w:p>
        </w:tc>
      </w:tr>
      <w:tr w:rsidR="00650C20" w:rsidRPr="00650C20" w14:paraId="7E7C6E1C" w14:textId="77777777" w:rsidTr="00650C20">
        <w:trPr>
          <w:trHeight w:val="300"/>
        </w:trPr>
        <w:tc>
          <w:tcPr>
            <w:tcW w:w="960" w:type="dxa"/>
            <w:noWrap/>
            <w:hideMark/>
          </w:tcPr>
          <w:p w14:paraId="18E184B0" w14:textId="77777777" w:rsidR="00650C20" w:rsidRPr="00650C20" w:rsidRDefault="00650C20" w:rsidP="00650C20">
            <w:r w:rsidRPr="00650C20">
              <w:t>12.16103</w:t>
            </w:r>
          </w:p>
        </w:tc>
        <w:tc>
          <w:tcPr>
            <w:tcW w:w="960" w:type="dxa"/>
            <w:noWrap/>
            <w:hideMark/>
          </w:tcPr>
          <w:p w14:paraId="1EAC24F0" w14:textId="77777777" w:rsidR="00650C20" w:rsidRPr="00650C20" w:rsidRDefault="00650C20" w:rsidP="00650C20">
            <w:r w:rsidRPr="00650C20">
              <w:t>6.464436</w:t>
            </w:r>
          </w:p>
        </w:tc>
        <w:tc>
          <w:tcPr>
            <w:tcW w:w="960" w:type="dxa"/>
            <w:noWrap/>
            <w:hideMark/>
          </w:tcPr>
          <w:p w14:paraId="4D11CC3A" w14:textId="77777777" w:rsidR="00650C20" w:rsidRPr="00650C20" w:rsidRDefault="00650C20" w:rsidP="00650C20">
            <w:r w:rsidRPr="00650C20">
              <w:t>5.927896</w:t>
            </w:r>
          </w:p>
        </w:tc>
        <w:tc>
          <w:tcPr>
            <w:tcW w:w="960" w:type="dxa"/>
            <w:noWrap/>
            <w:hideMark/>
          </w:tcPr>
          <w:p w14:paraId="3ED49A06" w14:textId="77777777" w:rsidR="00650C20" w:rsidRPr="00650C20" w:rsidRDefault="00650C20" w:rsidP="00650C20">
            <w:r w:rsidRPr="00650C20">
              <w:t>14.26169</w:t>
            </w:r>
          </w:p>
        </w:tc>
        <w:tc>
          <w:tcPr>
            <w:tcW w:w="960" w:type="dxa"/>
            <w:noWrap/>
            <w:hideMark/>
          </w:tcPr>
          <w:p w14:paraId="7D25A08F" w14:textId="77777777" w:rsidR="00650C20" w:rsidRPr="00650C20" w:rsidRDefault="00650C20" w:rsidP="00650C20">
            <w:r w:rsidRPr="00650C20">
              <w:t>7.423319</w:t>
            </w:r>
          </w:p>
        </w:tc>
        <w:tc>
          <w:tcPr>
            <w:tcW w:w="960" w:type="dxa"/>
            <w:noWrap/>
            <w:hideMark/>
          </w:tcPr>
          <w:p w14:paraId="278D799F" w14:textId="77777777" w:rsidR="00650C20" w:rsidRPr="00650C20" w:rsidRDefault="00650C20" w:rsidP="00650C20">
            <w:r w:rsidRPr="00650C20">
              <w:t>6.707403</w:t>
            </w:r>
          </w:p>
        </w:tc>
        <w:tc>
          <w:tcPr>
            <w:tcW w:w="960" w:type="dxa"/>
            <w:noWrap/>
            <w:hideMark/>
          </w:tcPr>
          <w:p w14:paraId="797FA359" w14:textId="77777777" w:rsidR="00650C20" w:rsidRPr="00650C20" w:rsidRDefault="00650C20" w:rsidP="00650C20">
            <w:r w:rsidRPr="00650C20">
              <w:t>4.4927</w:t>
            </w:r>
          </w:p>
        </w:tc>
        <w:tc>
          <w:tcPr>
            <w:tcW w:w="960" w:type="dxa"/>
            <w:noWrap/>
            <w:hideMark/>
          </w:tcPr>
          <w:p w14:paraId="30AA7E53" w14:textId="77777777" w:rsidR="00650C20" w:rsidRPr="00650C20" w:rsidRDefault="00650C20" w:rsidP="00650C20">
            <w:r w:rsidRPr="00650C20">
              <w:t>8.712093</w:t>
            </w:r>
          </w:p>
        </w:tc>
        <w:tc>
          <w:tcPr>
            <w:tcW w:w="960" w:type="dxa"/>
            <w:noWrap/>
            <w:hideMark/>
          </w:tcPr>
          <w:p w14:paraId="17BD0CB3" w14:textId="77777777" w:rsidR="00650C20" w:rsidRPr="00650C20" w:rsidRDefault="00650C20" w:rsidP="00650C20">
            <w:r w:rsidRPr="00650C20">
              <w:t>10.59267</w:t>
            </w:r>
          </w:p>
        </w:tc>
        <w:tc>
          <w:tcPr>
            <w:tcW w:w="960" w:type="dxa"/>
            <w:noWrap/>
            <w:hideMark/>
          </w:tcPr>
          <w:p w14:paraId="4A9CDAA3" w14:textId="77777777" w:rsidR="00650C20" w:rsidRPr="00650C20" w:rsidRDefault="00650C20" w:rsidP="00650C20">
            <w:r w:rsidRPr="00650C20">
              <w:t>13.60485</w:t>
            </w:r>
          </w:p>
        </w:tc>
      </w:tr>
      <w:tr w:rsidR="00650C20" w:rsidRPr="00650C20" w14:paraId="44B3987D" w14:textId="77777777" w:rsidTr="00650C20">
        <w:trPr>
          <w:trHeight w:val="300"/>
        </w:trPr>
        <w:tc>
          <w:tcPr>
            <w:tcW w:w="960" w:type="dxa"/>
            <w:noWrap/>
            <w:hideMark/>
          </w:tcPr>
          <w:p w14:paraId="069932A5" w14:textId="77777777" w:rsidR="00650C20" w:rsidRPr="00650C20" w:rsidRDefault="00650C20" w:rsidP="00650C20">
            <w:r w:rsidRPr="00650C20">
              <w:t>4.116606</w:t>
            </w:r>
          </w:p>
        </w:tc>
        <w:tc>
          <w:tcPr>
            <w:tcW w:w="960" w:type="dxa"/>
            <w:noWrap/>
            <w:hideMark/>
          </w:tcPr>
          <w:p w14:paraId="3E388AD4" w14:textId="77777777" w:rsidR="00650C20" w:rsidRPr="00650C20" w:rsidRDefault="00650C20" w:rsidP="00650C20">
            <w:r w:rsidRPr="00650C20">
              <w:t>6.54238</w:t>
            </w:r>
          </w:p>
        </w:tc>
        <w:tc>
          <w:tcPr>
            <w:tcW w:w="960" w:type="dxa"/>
            <w:noWrap/>
            <w:hideMark/>
          </w:tcPr>
          <w:p w14:paraId="1A32CB46" w14:textId="77777777" w:rsidR="00650C20" w:rsidRPr="00650C20" w:rsidRDefault="00650C20" w:rsidP="00650C20">
            <w:r w:rsidRPr="00650C20">
              <w:t>8.60746</w:t>
            </w:r>
          </w:p>
        </w:tc>
        <w:tc>
          <w:tcPr>
            <w:tcW w:w="960" w:type="dxa"/>
            <w:noWrap/>
            <w:hideMark/>
          </w:tcPr>
          <w:p w14:paraId="29ACF141" w14:textId="77777777" w:rsidR="00650C20" w:rsidRPr="00650C20" w:rsidRDefault="00650C20" w:rsidP="00650C20">
            <w:r w:rsidRPr="00650C20">
              <w:t>11.37388</w:t>
            </w:r>
          </w:p>
        </w:tc>
        <w:tc>
          <w:tcPr>
            <w:tcW w:w="960" w:type="dxa"/>
            <w:noWrap/>
            <w:hideMark/>
          </w:tcPr>
          <w:p w14:paraId="6AB0269F" w14:textId="77777777" w:rsidR="00650C20" w:rsidRPr="00650C20" w:rsidRDefault="00650C20" w:rsidP="00650C20">
            <w:r w:rsidRPr="00650C20">
              <w:t>8.237381</w:t>
            </w:r>
          </w:p>
        </w:tc>
        <w:tc>
          <w:tcPr>
            <w:tcW w:w="960" w:type="dxa"/>
            <w:noWrap/>
            <w:hideMark/>
          </w:tcPr>
          <w:p w14:paraId="02C6A411" w14:textId="77777777" w:rsidR="00650C20" w:rsidRPr="00650C20" w:rsidRDefault="00650C20" w:rsidP="00650C20">
            <w:r w:rsidRPr="00650C20">
              <w:t>4.481498</w:t>
            </w:r>
          </w:p>
        </w:tc>
        <w:tc>
          <w:tcPr>
            <w:tcW w:w="960" w:type="dxa"/>
            <w:noWrap/>
            <w:hideMark/>
          </w:tcPr>
          <w:p w14:paraId="1990CEC9" w14:textId="77777777" w:rsidR="00650C20" w:rsidRPr="00650C20" w:rsidRDefault="00650C20" w:rsidP="00650C20">
            <w:r w:rsidRPr="00650C20">
              <w:t>4.472627</w:t>
            </w:r>
          </w:p>
        </w:tc>
        <w:tc>
          <w:tcPr>
            <w:tcW w:w="960" w:type="dxa"/>
            <w:noWrap/>
            <w:hideMark/>
          </w:tcPr>
          <w:p w14:paraId="6359A7BF" w14:textId="77777777" w:rsidR="00650C20" w:rsidRPr="00650C20" w:rsidRDefault="00650C20" w:rsidP="00650C20">
            <w:r w:rsidRPr="00650C20">
              <w:t>7.237003</w:t>
            </w:r>
          </w:p>
        </w:tc>
        <w:tc>
          <w:tcPr>
            <w:tcW w:w="960" w:type="dxa"/>
            <w:noWrap/>
            <w:hideMark/>
          </w:tcPr>
          <w:p w14:paraId="01853A1C" w14:textId="77777777" w:rsidR="00650C20" w:rsidRPr="00650C20" w:rsidRDefault="00650C20" w:rsidP="00650C20">
            <w:r w:rsidRPr="00650C20">
              <w:t>9.75478</w:t>
            </w:r>
          </w:p>
        </w:tc>
        <w:tc>
          <w:tcPr>
            <w:tcW w:w="960" w:type="dxa"/>
            <w:noWrap/>
            <w:hideMark/>
          </w:tcPr>
          <w:p w14:paraId="6F12F0FA" w14:textId="77777777" w:rsidR="00650C20" w:rsidRPr="00650C20" w:rsidRDefault="00650C20" w:rsidP="00650C20">
            <w:r w:rsidRPr="00650C20">
              <w:t>11.70952</w:t>
            </w:r>
          </w:p>
        </w:tc>
      </w:tr>
      <w:tr w:rsidR="00650C20" w:rsidRPr="00650C20" w14:paraId="39C670AC" w14:textId="77777777" w:rsidTr="00650C20">
        <w:trPr>
          <w:trHeight w:val="300"/>
        </w:trPr>
        <w:tc>
          <w:tcPr>
            <w:tcW w:w="960" w:type="dxa"/>
            <w:noWrap/>
            <w:hideMark/>
          </w:tcPr>
          <w:p w14:paraId="38EDC78E" w14:textId="77777777" w:rsidR="00650C20" w:rsidRPr="00650C20" w:rsidRDefault="00650C20" w:rsidP="00650C20">
            <w:r w:rsidRPr="00650C20">
              <w:t>9.947132</w:t>
            </w:r>
          </w:p>
        </w:tc>
        <w:tc>
          <w:tcPr>
            <w:tcW w:w="960" w:type="dxa"/>
            <w:noWrap/>
            <w:hideMark/>
          </w:tcPr>
          <w:p w14:paraId="150D6BC1" w14:textId="77777777" w:rsidR="00650C20" w:rsidRPr="00650C20" w:rsidRDefault="00650C20" w:rsidP="00650C20">
            <w:r w:rsidRPr="00650C20">
              <w:t>10.42419</w:t>
            </w:r>
          </w:p>
        </w:tc>
        <w:tc>
          <w:tcPr>
            <w:tcW w:w="960" w:type="dxa"/>
            <w:noWrap/>
            <w:hideMark/>
          </w:tcPr>
          <w:p w14:paraId="3EEB846F" w14:textId="77777777" w:rsidR="00650C20" w:rsidRPr="00650C20" w:rsidRDefault="00650C20" w:rsidP="00650C20">
            <w:r w:rsidRPr="00650C20">
              <w:t>11.88651</w:t>
            </w:r>
          </w:p>
        </w:tc>
        <w:tc>
          <w:tcPr>
            <w:tcW w:w="960" w:type="dxa"/>
            <w:noWrap/>
            <w:hideMark/>
          </w:tcPr>
          <w:p w14:paraId="6C446E70" w14:textId="77777777" w:rsidR="00650C20" w:rsidRPr="00650C20" w:rsidRDefault="00650C20" w:rsidP="00650C20">
            <w:r w:rsidRPr="00650C20">
              <w:t>9.551605</w:t>
            </w:r>
          </w:p>
        </w:tc>
        <w:tc>
          <w:tcPr>
            <w:tcW w:w="960" w:type="dxa"/>
            <w:noWrap/>
            <w:hideMark/>
          </w:tcPr>
          <w:p w14:paraId="184DAFE8" w14:textId="77777777" w:rsidR="00650C20" w:rsidRPr="00650C20" w:rsidRDefault="00650C20" w:rsidP="00650C20">
            <w:r w:rsidRPr="00650C20">
              <w:t>11.99592</w:t>
            </w:r>
          </w:p>
        </w:tc>
        <w:tc>
          <w:tcPr>
            <w:tcW w:w="960" w:type="dxa"/>
            <w:noWrap/>
            <w:hideMark/>
          </w:tcPr>
          <w:p w14:paraId="77621C70" w14:textId="77777777" w:rsidR="00650C20" w:rsidRPr="00650C20" w:rsidRDefault="00650C20" w:rsidP="00650C20">
            <w:r w:rsidRPr="00650C20">
              <w:t>13.44232</w:t>
            </w:r>
          </w:p>
        </w:tc>
        <w:tc>
          <w:tcPr>
            <w:tcW w:w="960" w:type="dxa"/>
            <w:noWrap/>
            <w:hideMark/>
          </w:tcPr>
          <w:p w14:paraId="09E9E7A2" w14:textId="77777777" w:rsidR="00650C20" w:rsidRPr="00650C20" w:rsidRDefault="00650C20" w:rsidP="00650C20">
            <w:r w:rsidRPr="00650C20">
              <w:t>4.153563</w:t>
            </w:r>
          </w:p>
        </w:tc>
        <w:tc>
          <w:tcPr>
            <w:tcW w:w="960" w:type="dxa"/>
            <w:noWrap/>
            <w:hideMark/>
          </w:tcPr>
          <w:p w14:paraId="6D67D78A" w14:textId="77777777" w:rsidR="00650C20" w:rsidRPr="00650C20" w:rsidRDefault="00650C20" w:rsidP="00650C20">
            <w:r w:rsidRPr="00650C20">
              <w:t>5.259338</w:t>
            </w:r>
          </w:p>
        </w:tc>
        <w:tc>
          <w:tcPr>
            <w:tcW w:w="960" w:type="dxa"/>
            <w:noWrap/>
            <w:hideMark/>
          </w:tcPr>
          <w:p w14:paraId="43C4B0FC" w14:textId="77777777" w:rsidR="00650C20" w:rsidRPr="00650C20" w:rsidRDefault="00650C20" w:rsidP="00650C20">
            <w:r w:rsidRPr="00650C20">
              <w:t>16.9655</w:t>
            </w:r>
          </w:p>
        </w:tc>
        <w:tc>
          <w:tcPr>
            <w:tcW w:w="960" w:type="dxa"/>
            <w:noWrap/>
            <w:hideMark/>
          </w:tcPr>
          <w:p w14:paraId="6BC68418" w14:textId="77777777" w:rsidR="00650C20" w:rsidRPr="00650C20" w:rsidRDefault="00650C20" w:rsidP="00650C20">
            <w:r w:rsidRPr="00650C20">
              <w:t>13.23097</w:t>
            </w:r>
          </w:p>
        </w:tc>
      </w:tr>
      <w:tr w:rsidR="00650C20" w:rsidRPr="00650C20" w14:paraId="3D07A703" w14:textId="77777777" w:rsidTr="00650C20">
        <w:trPr>
          <w:trHeight w:val="300"/>
        </w:trPr>
        <w:tc>
          <w:tcPr>
            <w:tcW w:w="960" w:type="dxa"/>
            <w:noWrap/>
            <w:hideMark/>
          </w:tcPr>
          <w:p w14:paraId="0CDD5C51" w14:textId="77777777" w:rsidR="00650C20" w:rsidRPr="00650C20" w:rsidRDefault="00650C20" w:rsidP="00650C20">
            <w:r w:rsidRPr="00650C20">
              <w:t>12.45125</w:t>
            </w:r>
          </w:p>
        </w:tc>
        <w:tc>
          <w:tcPr>
            <w:tcW w:w="960" w:type="dxa"/>
            <w:noWrap/>
            <w:hideMark/>
          </w:tcPr>
          <w:p w14:paraId="232B3D22" w14:textId="77777777" w:rsidR="00650C20" w:rsidRPr="00650C20" w:rsidRDefault="00650C20" w:rsidP="00650C20">
            <w:r w:rsidRPr="00650C20">
              <w:t>4.292024</w:t>
            </w:r>
          </w:p>
        </w:tc>
        <w:tc>
          <w:tcPr>
            <w:tcW w:w="960" w:type="dxa"/>
            <w:noWrap/>
            <w:hideMark/>
          </w:tcPr>
          <w:p w14:paraId="4CD5138C" w14:textId="77777777" w:rsidR="00650C20" w:rsidRPr="00650C20" w:rsidRDefault="00650C20" w:rsidP="00650C20">
            <w:r w:rsidRPr="00650C20">
              <w:t>8.311456</w:t>
            </w:r>
          </w:p>
        </w:tc>
        <w:tc>
          <w:tcPr>
            <w:tcW w:w="960" w:type="dxa"/>
            <w:noWrap/>
            <w:hideMark/>
          </w:tcPr>
          <w:p w14:paraId="255BC5AA" w14:textId="77777777" w:rsidR="00650C20" w:rsidRPr="00650C20" w:rsidRDefault="00650C20" w:rsidP="00650C20">
            <w:r w:rsidRPr="00650C20">
              <w:t>7.405426</w:t>
            </w:r>
          </w:p>
        </w:tc>
        <w:tc>
          <w:tcPr>
            <w:tcW w:w="960" w:type="dxa"/>
            <w:noWrap/>
            <w:hideMark/>
          </w:tcPr>
          <w:p w14:paraId="4CBAE280" w14:textId="77777777" w:rsidR="00650C20" w:rsidRPr="00650C20" w:rsidRDefault="00650C20" w:rsidP="00650C20">
            <w:r w:rsidRPr="00650C20">
              <w:t>11.55631</w:t>
            </w:r>
          </w:p>
        </w:tc>
        <w:tc>
          <w:tcPr>
            <w:tcW w:w="960" w:type="dxa"/>
            <w:noWrap/>
            <w:hideMark/>
          </w:tcPr>
          <w:p w14:paraId="389016E0" w14:textId="77777777" w:rsidR="00650C20" w:rsidRPr="00650C20" w:rsidRDefault="00650C20" w:rsidP="00650C20">
            <w:r w:rsidRPr="00650C20">
              <w:t>6.723802</w:t>
            </w:r>
          </w:p>
        </w:tc>
        <w:tc>
          <w:tcPr>
            <w:tcW w:w="960" w:type="dxa"/>
            <w:noWrap/>
            <w:hideMark/>
          </w:tcPr>
          <w:p w14:paraId="0ACA6911" w14:textId="77777777" w:rsidR="00650C20" w:rsidRPr="00650C20" w:rsidRDefault="00650C20" w:rsidP="00650C20">
            <w:r w:rsidRPr="00650C20">
              <w:t>6.271301</w:t>
            </w:r>
          </w:p>
        </w:tc>
        <w:tc>
          <w:tcPr>
            <w:tcW w:w="960" w:type="dxa"/>
            <w:noWrap/>
            <w:hideMark/>
          </w:tcPr>
          <w:p w14:paraId="122D74EA" w14:textId="77777777" w:rsidR="00650C20" w:rsidRPr="00650C20" w:rsidRDefault="00650C20" w:rsidP="00650C20">
            <w:r w:rsidRPr="00650C20">
              <w:t>8.84627</w:t>
            </w:r>
          </w:p>
        </w:tc>
        <w:tc>
          <w:tcPr>
            <w:tcW w:w="960" w:type="dxa"/>
            <w:noWrap/>
            <w:hideMark/>
          </w:tcPr>
          <w:p w14:paraId="74EAF046" w14:textId="77777777" w:rsidR="00650C20" w:rsidRPr="00650C20" w:rsidRDefault="00650C20" w:rsidP="00650C20">
            <w:r w:rsidRPr="00650C20">
              <w:t>12.28562</w:t>
            </w:r>
          </w:p>
        </w:tc>
        <w:tc>
          <w:tcPr>
            <w:tcW w:w="960" w:type="dxa"/>
            <w:noWrap/>
            <w:hideMark/>
          </w:tcPr>
          <w:p w14:paraId="7410A144" w14:textId="77777777" w:rsidR="00650C20" w:rsidRPr="00650C20" w:rsidRDefault="00650C20" w:rsidP="00650C20">
            <w:r w:rsidRPr="00650C20">
              <w:t>7.479075</w:t>
            </w:r>
          </w:p>
        </w:tc>
      </w:tr>
      <w:tr w:rsidR="00650C20" w:rsidRPr="00650C20" w14:paraId="0B83CDB4" w14:textId="77777777" w:rsidTr="00650C20">
        <w:trPr>
          <w:trHeight w:val="300"/>
        </w:trPr>
        <w:tc>
          <w:tcPr>
            <w:tcW w:w="960" w:type="dxa"/>
            <w:noWrap/>
            <w:hideMark/>
          </w:tcPr>
          <w:p w14:paraId="699EFAEC" w14:textId="77777777" w:rsidR="00650C20" w:rsidRPr="00650C20" w:rsidRDefault="00650C20" w:rsidP="00650C20">
            <w:r w:rsidRPr="00650C20">
              <w:t>4.243973</w:t>
            </w:r>
          </w:p>
        </w:tc>
        <w:tc>
          <w:tcPr>
            <w:tcW w:w="960" w:type="dxa"/>
            <w:noWrap/>
            <w:hideMark/>
          </w:tcPr>
          <w:p w14:paraId="130D31F6" w14:textId="77777777" w:rsidR="00650C20" w:rsidRPr="00650C20" w:rsidRDefault="00650C20" w:rsidP="00650C20">
            <w:r w:rsidRPr="00650C20">
              <w:t>9.559387</w:t>
            </w:r>
          </w:p>
        </w:tc>
        <w:tc>
          <w:tcPr>
            <w:tcW w:w="960" w:type="dxa"/>
            <w:noWrap/>
            <w:hideMark/>
          </w:tcPr>
          <w:p w14:paraId="7C42785D" w14:textId="77777777" w:rsidR="00650C20" w:rsidRPr="00650C20" w:rsidRDefault="00650C20" w:rsidP="00650C20">
            <w:r w:rsidRPr="00650C20">
              <w:t>9.522206</w:t>
            </w:r>
          </w:p>
        </w:tc>
        <w:tc>
          <w:tcPr>
            <w:tcW w:w="960" w:type="dxa"/>
            <w:noWrap/>
            <w:hideMark/>
          </w:tcPr>
          <w:p w14:paraId="1D108B5D" w14:textId="77777777" w:rsidR="00650C20" w:rsidRPr="00650C20" w:rsidRDefault="00650C20" w:rsidP="00650C20">
            <w:r w:rsidRPr="00650C20">
              <w:t>11.92559</w:t>
            </w:r>
          </w:p>
        </w:tc>
        <w:tc>
          <w:tcPr>
            <w:tcW w:w="960" w:type="dxa"/>
            <w:noWrap/>
            <w:hideMark/>
          </w:tcPr>
          <w:p w14:paraId="1EBF20C4" w14:textId="77777777" w:rsidR="00650C20" w:rsidRPr="00650C20" w:rsidRDefault="00650C20" w:rsidP="00650C20">
            <w:r w:rsidRPr="00650C20">
              <w:t>14.69029</w:t>
            </w:r>
          </w:p>
        </w:tc>
        <w:tc>
          <w:tcPr>
            <w:tcW w:w="960" w:type="dxa"/>
            <w:noWrap/>
            <w:hideMark/>
          </w:tcPr>
          <w:p w14:paraId="2558B89A" w14:textId="77777777" w:rsidR="00650C20" w:rsidRPr="00650C20" w:rsidRDefault="00650C20" w:rsidP="00650C20">
            <w:r w:rsidRPr="00650C20">
              <w:t>6.652993</w:t>
            </w:r>
          </w:p>
        </w:tc>
        <w:tc>
          <w:tcPr>
            <w:tcW w:w="960" w:type="dxa"/>
            <w:noWrap/>
            <w:hideMark/>
          </w:tcPr>
          <w:p w14:paraId="57AEA4AA" w14:textId="77777777" w:rsidR="00650C20" w:rsidRPr="00650C20" w:rsidRDefault="00650C20" w:rsidP="00650C20">
            <w:r w:rsidRPr="00650C20">
              <w:t>11.97358</w:t>
            </w:r>
          </w:p>
        </w:tc>
        <w:tc>
          <w:tcPr>
            <w:tcW w:w="960" w:type="dxa"/>
            <w:noWrap/>
            <w:hideMark/>
          </w:tcPr>
          <w:p w14:paraId="61EFFADA" w14:textId="77777777" w:rsidR="00650C20" w:rsidRPr="00650C20" w:rsidRDefault="00650C20" w:rsidP="00650C20">
            <w:r w:rsidRPr="00650C20">
              <w:t>7.642342</w:t>
            </w:r>
          </w:p>
        </w:tc>
        <w:tc>
          <w:tcPr>
            <w:tcW w:w="960" w:type="dxa"/>
            <w:noWrap/>
            <w:hideMark/>
          </w:tcPr>
          <w:p w14:paraId="4E776904" w14:textId="77777777" w:rsidR="00650C20" w:rsidRPr="00650C20" w:rsidRDefault="00650C20" w:rsidP="00650C20">
            <w:r w:rsidRPr="00650C20">
              <w:t>8.787199</w:t>
            </w:r>
          </w:p>
        </w:tc>
        <w:tc>
          <w:tcPr>
            <w:tcW w:w="960" w:type="dxa"/>
            <w:noWrap/>
            <w:hideMark/>
          </w:tcPr>
          <w:p w14:paraId="5604A6E7" w14:textId="77777777" w:rsidR="00650C20" w:rsidRPr="00650C20" w:rsidRDefault="00650C20" w:rsidP="00650C20">
            <w:r w:rsidRPr="00650C20">
              <w:t>11.82372</w:t>
            </w:r>
          </w:p>
        </w:tc>
      </w:tr>
      <w:tr w:rsidR="00650C20" w:rsidRPr="00650C20" w14:paraId="4D1B6E1B" w14:textId="77777777" w:rsidTr="00650C20">
        <w:trPr>
          <w:trHeight w:val="300"/>
        </w:trPr>
        <w:tc>
          <w:tcPr>
            <w:tcW w:w="960" w:type="dxa"/>
            <w:noWrap/>
            <w:hideMark/>
          </w:tcPr>
          <w:p w14:paraId="5A772770" w14:textId="77777777" w:rsidR="00650C20" w:rsidRPr="00650C20" w:rsidRDefault="00650C20" w:rsidP="00650C20">
            <w:r w:rsidRPr="00650C20">
              <w:t>11.58533</w:t>
            </w:r>
          </w:p>
        </w:tc>
        <w:tc>
          <w:tcPr>
            <w:tcW w:w="960" w:type="dxa"/>
            <w:noWrap/>
            <w:hideMark/>
          </w:tcPr>
          <w:p w14:paraId="2830E49B" w14:textId="77777777" w:rsidR="00650C20" w:rsidRPr="00650C20" w:rsidRDefault="00650C20" w:rsidP="00650C20">
            <w:r w:rsidRPr="00650C20">
              <w:t>12.51493</w:t>
            </w:r>
          </w:p>
        </w:tc>
        <w:tc>
          <w:tcPr>
            <w:tcW w:w="960" w:type="dxa"/>
            <w:noWrap/>
            <w:hideMark/>
          </w:tcPr>
          <w:p w14:paraId="76BEDDE1" w14:textId="77777777" w:rsidR="00650C20" w:rsidRPr="00650C20" w:rsidRDefault="00650C20" w:rsidP="00650C20">
            <w:r w:rsidRPr="00650C20">
              <w:t>11.83061</w:t>
            </w:r>
          </w:p>
        </w:tc>
        <w:tc>
          <w:tcPr>
            <w:tcW w:w="960" w:type="dxa"/>
            <w:noWrap/>
            <w:hideMark/>
          </w:tcPr>
          <w:p w14:paraId="1352FD32" w14:textId="77777777" w:rsidR="00650C20" w:rsidRPr="00650C20" w:rsidRDefault="00650C20" w:rsidP="00650C20">
            <w:r w:rsidRPr="00650C20">
              <w:t>11.32225</w:t>
            </w:r>
          </w:p>
        </w:tc>
        <w:tc>
          <w:tcPr>
            <w:tcW w:w="960" w:type="dxa"/>
            <w:noWrap/>
            <w:hideMark/>
          </w:tcPr>
          <w:p w14:paraId="71C835C3" w14:textId="77777777" w:rsidR="00650C20" w:rsidRPr="00650C20" w:rsidRDefault="00650C20" w:rsidP="00650C20">
            <w:r w:rsidRPr="00650C20">
              <w:t>12.86224</w:t>
            </w:r>
          </w:p>
        </w:tc>
        <w:tc>
          <w:tcPr>
            <w:tcW w:w="960" w:type="dxa"/>
            <w:noWrap/>
            <w:hideMark/>
          </w:tcPr>
          <w:p w14:paraId="28C36870" w14:textId="77777777" w:rsidR="00650C20" w:rsidRPr="00650C20" w:rsidRDefault="00650C20" w:rsidP="00650C20">
            <w:r w:rsidRPr="00650C20">
              <w:t>5.981941</w:t>
            </w:r>
          </w:p>
        </w:tc>
        <w:tc>
          <w:tcPr>
            <w:tcW w:w="960" w:type="dxa"/>
            <w:noWrap/>
            <w:hideMark/>
          </w:tcPr>
          <w:p w14:paraId="6B8A480F" w14:textId="77777777" w:rsidR="00650C20" w:rsidRPr="00650C20" w:rsidRDefault="00650C20" w:rsidP="00650C20">
            <w:r w:rsidRPr="00650C20">
              <w:t>6.799812</w:t>
            </w:r>
          </w:p>
        </w:tc>
        <w:tc>
          <w:tcPr>
            <w:tcW w:w="960" w:type="dxa"/>
            <w:noWrap/>
            <w:hideMark/>
          </w:tcPr>
          <w:p w14:paraId="32FB4A35" w14:textId="77777777" w:rsidR="00650C20" w:rsidRPr="00650C20" w:rsidRDefault="00650C20" w:rsidP="00650C20">
            <w:r w:rsidRPr="00650C20">
              <w:t>8.286883</w:t>
            </w:r>
          </w:p>
        </w:tc>
        <w:tc>
          <w:tcPr>
            <w:tcW w:w="960" w:type="dxa"/>
            <w:noWrap/>
            <w:hideMark/>
          </w:tcPr>
          <w:p w14:paraId="6D5A9650" w14:textId="77777777" w:rsidR="00650C20" w:rsidRPr="00650C20" w:rsidRDefault="00650C20" w:rsidP="00650C20">
            <w:r w:rsidRPr="00650C20">
              <w:t>16.36688</w:t>
            </w:r>
          </w:p>
        </w:tc>
        <w:tc>
          <w:tcPr>
            <w:tcW w:w="960" w:type="dxa"/>
            <w:noWrap/>
            <w:hideMark/>
          </w:tcPr>
          <w:p w14:paraId="47456AB5" w14:textId="77777777" w:rsidR="00650C20" w:rsidRPr="00650C20" w:rsidRDefault="00650C20" w:rsidP="00650C20">
            <w:r w:rsidRPr="00650C20">
              <w:t>17.63961</w:t>
            </w:r>
          </w:p>
        </w:tc>
      </w:tr>
      <w:tr w:rsidR="00650C20" w:rsidRPr="00650C20" w14:paraId="5C8DB829" w14:textId="77777777" w:rsidTr="00650C20">
        <w:trPr>
          <w:trHeight w:val="300"/>
        </w:trPr>
        <w:tc>
          <w:tcPr>
            <w:tcW w:w="960" w:type="dxa"/>
            <w:noWrap/>
            <w:hideMark/>
          </w:tcPr>
          <w:p w14:paraId="305BDF2C" w14:textId="77777777" w:rsidR="00650C20" w:rsidRPr="00650C20" w:rsidRDefault="00650C20" w:rsidP="00650C20">
            <w:r w:rsidRPr="00650C20">
              <w:t>13.53528</w:t>
            </w:r>
          </w:p>
        </w:tc>
        <w:tc>
          <w:tcPr>
            <w:tcW w:w="960" w:type="dxa"/>
            <w:noWrap/>
            <w:hideMark/>
          </w:tcPr>
          <w:p w14:paraId="4F8D5AE6" w14:textId="77777777" w:rsidR="00650C20" w:rsidRPr="00650C20" w:rsidRDefault="00650C20" w:rsidP="00650C20">
            <w:r w:rsidRPr="00650C20">
              <w:t>12.64392</w:t>
            </w:r>
          </w:p>
        </w:tc>
        <w:tc>
          <w:tcPr>
            <w:tcW w:w="960" w:type="dxa"/>
            <w:noWrap/>
            <w:hideMark/>
          </w:tcPr>
          <w:p w14:paraId="7CE50111" w14:textId="77777777" w:rsidR="00650C20" w:rsidRPr="00650C20" w:rsidRDefault="00650C20" w:rsidP="00650C20">
            <w:r w:rsidRPr="00650C20">
              <w:t>4.247173</w:t>
            </w:r>
          </w:p>
        </w:tc>
        <w:tc>
          <w:tcPr>
            <w:tcW w:w="960" w:type="dxa"/>
            <w:noWrap/>
            <w:hideMark/>
          </w:tcPr>
          <w:p w14:paraId="7866EF5F" w14:textId="77777777" w:rsidR="00650C20" w:rsidRPr="00650C20" w:rsidRDefault="00650C20" w:rsidP="00650C20">
            <w:r w:rsidRPr="00650C20">
              <w:t>9.37199</w:t>
            </w:r>
          </w:p>
        </w:tc>
        <w:tc>
          <w:tcPr>
            <w:tcW w:w="960" w:type="dxa"/>
            <w:noWrap/>
            <w:hideMark/>
          </w:tcPr>
          <w:p w14:paraId="1FF9F5A4" w14:textId="77777777" w:rsidR="00650C20" w:rsidRPr="00650C20" w:rsidRDefault="00650C20" w:rsidP="00650C20">
            <w:r w:rsidRPr="00650C20">
              <w:t>18.37649</w:t>
            </w:r>
          </w:p>
        </w:tc>
        <w:tc>
          <w:tcPr>
            <w:tcW w:w="960" w:type="dxa"/>
            <w:noWrap/>
            <w:hideMark/>
          </w:tcPr>
          <w:p w14:paraId="53515E3B" w14:textId="77777777" w:rsidR="00650C20" w:rsidRPr="00650C20" w:rsidRDefault="00650C20" w:rsidP="00650C20">
            <w:r w:rsidRPr="00650C20">
              <w:t>5.37537</w:t>
            </w:r>
          </w:p>
        </w:tc>
        <w:tc>
          <w:tcPr>
            <w:tcW w:w="960" w:type="dxa"/>
            <w:noWrap/>
            <w:hideMark/>
          </w:tcPr>
          <w:p w14:paraId="7398EC79" w14:textId="77777777" w:rsidR="00650C20" w:rsidRPr="00650C20" w:rsidRDefault="00650C20" w:rsidP="00650C20">
            <w:r w:rsidRPr="00650C20">
              <w:t>4.351291</w:t>
            </w:r>
          </w:p>
        </w:tc>
        <w:tc>
          <w:tcPr>
            <w:tcW w:w="960" w:type="dxa"/>
            <w:noWrap/>
            <w:hideMark/>
          </w:tcPr>
          <w:p w14:paraId="4CB4E580" w14:textId="77777777" w:rsidR="00650C20" w:rsidRPr="00650C20" w:rsidRDefault="00650C20" w:rsidP="00650C20">
            <w:r w:rsidRPr="00650C20">
              <w:t>6.824161</w:t>
            </w:r>
          </w:p>
        </w:tc>
        <w:tc>
          <w:tcPr>
            <w:tcW w:w="960" w:type="dxa"/>
            <w:noWrap/>
            <w:hideMark/>
          </w:tcPr>
          <w:p w14:paraId="52D54FF7" w14:textId="77777777" w:rsidR="00650C20" w:rsidRPr="00650C20" w:rsidRDefault="00650C20" w:rsidP="00650C20">
            <w:r w:rsidRPr="00650C20">
              <w:t>9.388883</w:t>
            </w:r>
          </w:p>
        </w:tc>
        <w:tc>
          <w:tcPr>
            <w:tcW w:w="960" w:type="dxa"/>
            <w:noWrap/>
            <w:hideMark/>
          </w:tcPr>
          <w:p w14:paraId="5C69A938" w14:textId="77777777" w:rsidR="00650C20" w:rsidRPr="00650C20" w:rsidRDefault="00650C20" w:rsidP="00650C20">
            <w:r w:rsidRPr="00650C20">
              <w:t>8.981291</w:t>
            </w:r>
          </w:p>
        </w:tc>
      </w:tr>
      <w:tr w:rsidR="00650C20" w:rsidRPr="00650C20" w14:paraId="4BE1E6FA" w14:textId="77777777" w:rsidTr="00650C20">
        <w:trPr>
          <w:trHeight w:val="300"/>
        </w:trPr>
        <w:tc>
          <w:tcPr>
            <w:tcW w:w="960" w:type="dxa"/>
            <w:noWrap/>
            <w:hideMark/>
          </w:tcPr>
          <w:p w14:paraId="43DEEF89" w14:textId="77777777" w:rsidR="00650C20" w:rsidRPr="00650C20" w:rsidRDefault="00650C20" w:rsidP="00650C20">
            <w:r w:rsidRPr="00650C20">
              <w:t>5.936454</w:t>
            </w:r>
          </w:p>
        </w:tc>
        <w:tc>
          <w:tcPr>
            <w:tcW w:w="960" w:type="dxa"/>
            <w:noWrap/>
            <w:hideMark/>
          </w:tcPr>
          <w:p w14:paraId="5A983129" w14:textId="77777777" w:rsidR="00650C20" w:rsidRPr="00650C20" w:rsidRDefault="00650C20" w:rsidP="00650C20">
            <w:r w:rsidRPr="00650C20">
              <w:t>6.580228</w:t>
            </w:r>
          </w:p>
        </w:tc>
        <w:tc>
          <w:tcPr>
            <w:tcW w:w="960" w:type="dxa"/>
            <w:noWrap/>
            <w:hideMark/>
          </w:tcPr>
          <w:p w14:paraId="1BA2DC4C" w14:textId="77777777" w:rsidR="00650C20" w:rsidRPr="00650C20" w:rsidRDefault="00650C20" w:rsidP="00650C20">
            <w:r w:rsidRPr="00650C20">
              <w:t>8.966029</w:t>
            </w:r>
          </w:p>
        </w:tc>
        <w:tc>
          <w:tcPr>
            <w:tcW w:w="960" w:type="dxa"/>
            <w:noWrap/>
            <w:hideMark/>
          </w:tcPr>
          <w:p w14:paraId="51EA0063" w14:textId="77777777" w:rsidR="00650C20" w:rsidRPr="00650C20" w:rsidRDefault="00650C20" w:rsidP="00650C20">
            <w:r w:rsidRPr="00650C20">
              <w:t>13.12331</w:t>
            </w:r>
          </w:p>
        </w:tc>
        <w:tc>
          <w:tcPr>
            <w:tcW w:w="960" w:type="dxa"/>
            <w:noWrap/>
            <w:hideMark/>
          </w:tcPr>
          <w:p w14:paraId="191DB953" w14:textId="77777777" w:rsidR="00650C20" w:rsidRPr="00650C20" w:rsidRDefault="00650C20" w:rsidP="00650C20">
            <w:r w:rsidRPr="00650C20">
              <w:t>10.80283</w:t>
            </w:r>
          </w:p>
        </w:tc>
        <w:tc>
          <w:tcPr>
            <w:tcW w:w="960" w:type="dxa"/>
            <w:noWrap/>
            <w:hideMark/>
          </w:tcPr>
          <w:p w14:paraId="245B5316" w14:textId="77777777" w:rsidR="00650C20" w:rsidRPr="00650C20" w:rsidRDefault="00650C20" w:rsidP="00650C20">
            <w:r w:rsidRPr="00650C20">
              <w:t>11.33498</w:t>
            </w:r>
          </w:p>
        </w:tc>
        <w:tc>
          <w:tcPr>
            <w:tcW w:w="960" w:type="dxa"/>
            <w:noWrap/>
            <w:hideMark/>
          </w:tcPr>
          <w:p w14:paraId="5E8F33BB" w14:textId="77777777" w:rsidR="00650C20" w:rsidRPr="00650C20" w:rsidRDefault="00650C20" w:rsidP="00650C20">
            <w:r w:rsidRPr="00650C20">
              <w:t>6.180682</w:t>
            </w:r>
          </w:p>
        </w:tc>
        <w:tc>
          <w:tcPr>
            <w:tcW w:w="960" w:type="dxa"/>
            <w:noWrap/>
            <w:hideMark/>
          </w:tcPr>
          <w:p w14:paraId="36C06460" w14:textId="77777777" w:rsidR="00650C20" w:rsidRPr="00650C20" w:rsidRDefault="00650C20" w:rsidP="00650C20">
            <w:r w:rsidRPr="00650C20">
              <w:t>14.23791</w:t>
            </w:r>
          </w:p>
        </w:tc>
        <w:tc>
          <w:tcPr>
            <w:tcW w:w="960" w:type="dxa"/>
            <w:noWrap/>
            <w:hideMark/>
          </w:tcPr>
          <w:p w14:paraId="0DD78FBE" w14:textId="77777777" w:rsidR="00650C20" w:rsidRPr="00650C20" w:rsidRDefault="00650C20" w:rsidP="00650C20">
            <w:r w:rsidRPr="00650C20">
              <w:t>16.71104</w:t>
            </w:r>
          </w:p>
        </w:tc>
        <w:tc>
          <w:tcPr>
            <w:tcW w:w="960" w:type="dxa"/>
            <w:noWrap/>
            <w:hideMark/>
          </w:tcPr>
          <w:p w14:paraId="21B22FD6" w14:textId="77777777" w:rsidR="00650C20" w:rsidRPr="00650C20" w:rsidRDefault="00650C20" w:rsidP="00650C20">
            <w:r w:rsidRPr="00650C20">
              <w:t>17.70489</w:t>
            </w:r>
          </w:p>
        </w:tc>
      </w:tr>
      <w:tr w:rsidR="00650C20" w:rsidRPr="00650C20" w14:paraId="05283BE0" w14:textId="77777777" w:rsidTr="00650C20">
        <w:trPr>
          <w:trHeight w:val="300"/>
        </w:trPr>
        <w:tc>
          <w:tcPr>
            <w:tcW w:w="960" w:type="dxa"/>
            <w:noWrap/>
            <w:hideMark/>
          </w:tcPr>
          <w:p w14:paraId="3466F48A" w14:textId="77777777" w:rsidR="00650C20" w:rsidRPr="00650C20" w:rsidRDefault="00650C20" w:rsidP="00650C20">
            <w:pPr>
              <w:rPr>
                <w:b/>
                <w:bCs/>
              </w:rPr>
            </w:pPr>
            <w:r w:rsidRPr="00650C20">
              <w:rPr>
                <w:b/>
                <w:bCs/>
              </w:rPr>
              <w:t>9.002988</w:t>
            </w:r>
          </w:p>
        </w:tc>
        <w:tc>
          <w:tcPr>
            <w:tcW w:w="960" w:type="dxa"/>
            <w:noWrap/>
            <w:hideMark/>
          </w:tcPr>
          <w:p w14:paraId="6CC0254D" w14:textId="77777777" w:rsidR="00650C20" w:rsidRPr="00650C20" w:rsidRDefault="00650C20" w:rsidP="00650C20">
            <w:pPr>
              <w:rPr>
                <w:b/>
                <w:bCs/>
              </w:rPr>
            </w:pPr>
            <w:r w:rsidRPr="00650C20">
              <w:rPr>
                <w:b/>
                <w:bCs/>
              </w:rPr>
              <w:t>8.606899</w:t>
            </w:r>
          </w:p>
        </w:tc>
        <w:tc>
          <w:tcPr>
            <w:tcW w:w="960" w:type="dxa"/>
            <w:noWrap/>
            <w:hideMark/>
          </w:tcPr>
          <w:p w14:paraId="2263ECA4" w14:textId="77777777" w:rsidR="00650C20" w:rsidRPr="00650C20" w:rsidRDefault="00650C20" w:rsidP="00650C20">
            <w:pPr>
              <w:rPr>
                <w:b/>
                <w:bCs/>
              </w:rPr>
            </w:pPr>
            <w:r w:rsidRPr="00650C20">
              <w:rPr>
                <w:b/>
                <w:bCs/>
              </w:rPr>
              <w:t>8.38662</w:t>
            </w:r>
          </w:p>
        </w:tc>
        <w:tc>
          <w:tcPr>
            <w:tcW w:w="960" w:type="dxa"/>
            <w:noWrap/>
            <w:hideMark/>
          </w:tcPr>
          <w:p w14:paraId="6E7A182E" w14:textId="77777777" w:rsidR="00650C20" w:rsidRPr="00650C20" w:rsidRDefault="00650C20" w:rsidP="00650C20">
            <w:pPr>
              <w:rPr>
                <w:b/>
                <w:bCs/>
              </w:rPr>
            </w:pPr>
            <w:r w:rsidRPr="00650C20">
              <w:rPr>
                <w:b/>
                <w:bCs/>
              </w:rPr>
              <w:t>10.80126</w:t>
            </w:r>
          </w:p>
        </w:tc>
        <w:tc>
          <w:tcPr>
            <w:tcW w:w="960" w:type="dxa"/>
            <w:noWrap/>
            <w:hideMark/>
          </w:tcPr>
          <w:p w14:paraId="5CFE9D49" w14:textId="77777777" w:rsidR="00650C20" w:rsidRPr="00650C20" w:rsidRDefault="00650C20" w:rsidP="00650C20">
            <w:pPr>
              <w:rPr>
                <w:b/>
                <w:bCs/>
              </w:rPr>
            </w:pPr>
            <w:r w:rsidRPr="00650C20">
              <w:rPr>
                <w:b/>
                <w:bCs/>
              </w:rPr>
              <w:t>11.94024</w:t>
            </w:r>
          </w:p>
        </w:tc>
        <w:tc>
          <w:tcPr>
            <w:tcW w:w="960" w:type="dxa"/>
            <w:noWrap/>
            <w:hideMark/>
          </w:tcPr>
          <w:p w14:paraId="2EE4EE09" w14:textId="77777777" w:rsidR="00650C20" w:rsidRPr="00650C20" w:rsidRDefault="00650C20" w:rsidP="00650C20">
            <w:pPr>
              <w:rPr>
                <w:b/>
                <w:bCs/>
              </w:rPr>
            </w:pPr>
            <w:r w:rsidRPr="00650C20">
              <w:rPr>
                <w:b/>
                <w:bCs/>
              </w:rPr>
              <w:t>8.112508</w:t>
            </w:r>
          </w:p>
        </w:tc>
        <w:tc>
          <w:tcPr>
            <w:tcW w:w="960" w:type="dxa"/>
            <w:noWrap/>
            <w:hideMark/>
          </w:tcPr>
          <w:p w14:paraId="1F8C940E" w14:textId="77777777" w:rsidR="00650C20" w:rsidRPr="00650C20" w:rsidRDefault="00650C20" w:rsidP="00650C20">
            <w:pPr>
              <w:rPr>
                <w:b/>
                <w:bCs/>
              </w:rPr>
            </w:pPr>
            <w:r w:rsidRPr="00650C20">
              <w:rPr>
                <w:b/>
                <w:bCs/>
              </w:rPr>
              <w:t>6.712667</w:t>
            </w:r>
          </w:p>
        </w:tc>
        <w:tc>
          <w:tcPr>
            <w:tcW w:w="960" w:type="dxa"/>
            <w:noWrap/>
            <w:hideMark/>
          </w:tcPr>
          <w:p w14:paraId="6F18AD2F" w14:textId="77777777" w:rsidR="00650C20" w:rsidRPr="00650C20" w:rsidRDefault="00650C20" w:rsidP="00650C20">
            <w:pPr>
              <w:rPr>
                <w:b/>
                <w:bCs/>
              </w:rPr>
            </w:pPr>
            <w:r w:rsidRPr="00650C20">
              <w:rPr>
                <w:b/>
                <w:bCs/>
              </w:rPr>
              <w:t>8.889428</w:t>
            </w:r>
          </w:p>
        </w:tc>
        <w:tc>
          <w:tcPr>
            <w:tcW w:w="960" w:type="dxa"/>
            <w:noWrap/>
            <w:hideMark/>
          </w:tcPr>
          <w:p w14:paraId="20B8C496" w14:textId="77777777" w:rsidR="00650C20" w:rsidRPr="00650C20" w:rsidRDefault="00650C20" w:rsidP="00650C20">
            <w:pPr>
              <w:rPr>
                <w:b/>
                <w:bCs/>
              </w:rPr>
            </w:pPr>
            <w:r w:rsidRPr="00650C20">
              <w:rPr>
                <w:b/>
                <w:bCs/>
              </w:rPr>
              <w:t>11.75756</w:t>
            </w:r>
          </w:p>
        </w:tc>
        <w:tc>
          <w:tcPr>
            <w:tcW w:w="960" w:type="dxa"/>
            <w:noWrap/>
            <w:hideMark/>
          </w:tcPr>
          <w:p w14:paraId="6B5A602B" w14:textId="77777777" w:rsidR="00650C20" w:rsidRPr="00650C20" w:rsidRDefault="00650C20" w:rsidP="00650C20">
            <w:pPr>
              <w:rPr>
                <w:b/>
                <w:bCs/>
              </w:rPr>
            </w:pPr>
            <w:r w:rsidRPr="00650C20">
              <w:rPr>
                <w:b/>
                <w:bCs/>
              </w:rPr>
              <w:t>12.03033</w:t>
            </w:r>
          </w:p>
        </w:tc>
      </w:tr>
    </w:tbl>
    <w:p w14:paraId="07614530" w14:textId="77777777" w:rsidR="00650C20" w:rsidRDefault="00650C20" w:rsidP="00DD05AD">
      <w:r>
        <w:lastRenderedPageBreak/>
        <w:t>6</w:t>
      </w:r>
      <w:r w:rsidRPr="00650C20">
        <w:rPr>
          <w:vertAlign w:val="superscript"/>
        </w:rPr>
        <w:t>th</w:t>
      </w:r>
      <w:r>
        <w:t xml:space="preserve"> Node</w:t>
      </w:r>
    </w:p>
    <w:tbl>
      <w:tblPr>
        <w:tblStyle w:val="TableGrid"/>
        <w:tblW w:w="0" w:type="auto"/>
        <w:tblLook w:val="04A0" w:firstRow="1" w:lastRow="0" w:firstColumn="1" w:lastColumn="0" w:noHBand="0" w:noVBand="1"/>
      </w:tblPr>
      <w:tblGrid>
        <w:gridCol w:w="1126"/>
        <w:gridCol w:w="1126"/>
        <w:gridCol w:w="1126"/>
        <w:gridCol w:w="1126"/>
        <w:gridCol w:w="1126"/>
        <w:gridCol w:w="1126"/>
        <w:gridCol w:w="1126"/>
        <w:gridCol w:w="1126"/>
        <w:gridCol w:w="1126"/>
        <w:gridCol w:w="1126"/>
      </w:tblGrid>
      <w:tr w:rsidR="00650C20" w:rsidRPr="00650C20" w14:paraId="16906A14" w14:textId="77777777" w:rsidTr="00650C20">
        <w:trPr>
          <w:trHeight w:val="261"/>
        </w:trPr>
        <w:tc>
          <w:tcPr>
            <w:tcW w:w="1126" w:type="dxa"/>
            <w:noWrap/>
            <w:hideMark/>
          </w:tcPr>
          <w:p w14:paraId="39A80799" w14:textId="77777777" w:rsidR="00650C20" w:rsidRPr="00650C20" w:rsidRDefault="00650C20" w:rsidP="00650C20">
            <w:r w:rsidRPr="00650C20">
              <w:t>Tx01</w:t>
            </w:r>
          </w:p>
        </w:tc>
        <w:tc>
          <w:tcPr>
            <w:tcW w:w="1126" w:type="dxa"/>
            <w:noWrap/>
            <w:hideMark/>
          </w:tcPr>
          <w:p w14:paraId="7E384528" w14:textId="77777777" w:rsidR="00650C20" w:rsidRPr="00650C20" w:rsidRDefault="00650C20" w:rsidP="00650C20">
            <w:r w:rsidRPr="00650C20">
              <w:t>Tx02</w:t>
            </w:r>
          </w:p>
        </w:tc>
        <w:tc>
          <w:tcPr>
            <w:tcW w:w="1126" w:type="dxa"/>
            <w:noWrap/>
            <w:hideMark/>
          </w:tcPr>
          <w:p w14:paraId="4FC201CC" w14:textId="77777777" w:rsidR="00650C20" w:rsidRPr="00650C20" w:rsidRDefault="00650C20" w:rsidP="00650C20">
            <w:r w:rsidRPr="00650C20">
              <w:t>Tx03</w:t>
            </w:r>
          </w:p>
        </w:tc>
        <w:tc>
          <w:tcPr>
            <w:tcW w:w="1126" w:type="dxa"/>
            <w:noWrap/>
            <w:hideMark/>
          </w:tcPr>
          <w:p w14:paraId="60CBC919" w14:textId="77777777" w:rsidR="00650C20" w:rsidRPr="00650C20" w:rsidRDefault="00650C20" w:rsidP="00650C20">
            <w:r w:rsidRPr="00650C20">
              <w:t>Tx04</w:t>
            </w:r>
          </w:p>
        </w:tc>
        <w:tc>
          <w:tcPr>
            <w:tcW w:w="1126" w:type="dxa"/>
            <w:noWrap/>
            <w:hideMark/>
          </w:tcPr>
          <w:p w14:paraId="04EEA3B2" w14:textId="77777777" w:rsidR="00650C20" w:rsidRPr="00650C20" w:rsidRDefault="00650C20" w:rsidP="00650C20">
            <w:r w:rsidRPr="00650C20">
              <w:t>Tx05</w:t>
            </w:r>
          </w:p>
        </w:tc>
        <w:tc>
          <w:tcPr>
            <w:tcW w:w="1126" w:type="dxa"/>
            <w:noWrap/>
            <w:hideMark/>
          </w:tcPr>
          <w:p w14:paraId="520A8E73" w14:textId="77777777" w:rsidR="00650C20" w:rsidRPr="00650C20" w:rsidRDefault="00650C20" w:rsidP="00650C20">
            <w:r w:rsidRPr="00650C20">
              <w:t>Tx06</w:t>
            </w:r>
          </w:p>
        </w:tc>
        <w:tc>
          <w:tcPr>
            <w:tcW w:w="1126" w:type="dxa"/>
            <w:noWrap/>
            <w:hideMark/>
          </w:tcPr>
          <w:p w14:paraId="7A07A0C0" w14:textId="77777777" w:rsidR="00650C20" w:rsidRPr="00650C20" w:rsidRDefault="00650C20" w:rsidP="00650C20">
            <w:r w:rsidRPr="00650C20">
              <w:t>Tx07</w:t>
            </w:r>
          </w:p>
        </w:tc>
        <w:tc>
          <w:tcPr>
            <w:tcW w:w="1126" w:type="dxa"/>
            <w:noWrap/>
            <w:hideMark/>
          </w:tcPr>
          <w:p w14:paraId="11AED0D3" w14:textId="77777777" w:rsidR="00650C20" w:rsidRPr="00650C20" w:rsidRDefault="00650C20" w:rsidP="00650C20">
            <w:r w:rsidRPr="00650C20">
              <w:t>Tx08</w:t>
            </w:r>
          </w:p>
        </w:tc>
        <w:tc>
          <w:tcPr>
            <w:tcW w:w="1126" w:type="dxa"/>
            <w:noWrap/>
            <w:hideMark/>
          </w:tcPr>
          <w:p w14:paraId="7A8DF7DB" w14:textId="77777777" w:rsidR="00650C20" w:rsidRPr="00650C20" w:rsidRDefault="00650C20" w:rsidP="00650C20">
            <w:r w:rsidRPr="00650C20">
              <w:t>Tx09</w:t>
            </w:r>
          </w:p>
        </w:tc>
        <w:tc>
          <w:tcPr>
            <w:tcW w:w="1126" w:type="dxa"/>
            <w:noWrap/>
            <w:hideMark/>
          </w:tcPr>
          <w:p w14:paraId="336A7828" w14:textId="77777777" w:rsidR="00650C20" w:rsidRPr="00650C20" w:rsidRDefault="00650C20" w:rsidP="00650C20">
            <w:r w:rsidRPr="00650C20">
              <w:t>Tx10</w:t>
            </w:r>
          </w:p>
        </w:tc>
      </w:tr>
      <w:tr w:rsidR="00650C20" w:rsidRPr="00650C20" w14:paraId="77067F81" w14:textId="77777777" w:rsidTr="00650C20">
        <w:trPr>
          <w:trHeight w:val="261"/>
        </w:trPr>
        <w:tc>
          <w:tcPr>
            <w:tcW w:w="1126" w:type="dxa"/>
            <w:noWrap/>
            <w:hideMark/>
          </w:tcPr>
          <w:p w14:paraId="3D42490C" w14:textId="77777777" w:rsidR="00650C20" w:rsidRPr="00650C20" w:rsidRDefault="00650C20" w:rsidP="00650C20">
            <w:r w:rsidRPr="00650C20">
              <w:t>7.497773</w:t>
            </w:r>
          </w:p>
        </w:tc>
        <w:tc>
          <w:tcPr>
            <w:tcW w:w="1126" w:type="dxa"/>
            <w:noWrap/>
            <w:hideMark/>
          </w:tcPr>
          <w:p w14:paraId="32F92BA6" w14:textId="77777777" w:rsidR="00650C20" w:rsidRPr="00650C20" w:rsidRDefault="00650C20" w:rsidP="00650C20">
            <w:r w:rsidRPr="00650C20">
              <w:t>6.377734</w:t>
            </w:r>
          </w:p>
        </w:tc>
        <w:tc>
          <w:tcPr>
            <w:tcW w:w="1126" w:type="dxa"/>
            <w:noWrap/>
            <w:hideMark/>
          </w:tcPr>
          <w:p w14:paraId="1C0C546D" w14:textId="77777777" w:rsidR="00650C20" w:rsidRPr="00650C20" w:rsidRDefault="00650C20" w:rsidP="00650C20">
            <w:r w:rsidRPr="00650C20">
              <w:t>7.934734</w:t>
            </w:r>
          </w:p>
        </w:tc>
        <w:tc>
          <w:tcPr>
            <w:tcW w:w="1126" w:type="dxa"/>
            <w:noWrap/>
            <w:hideMark/>
          </w:tcPr>
          <w:p w14:paraId="200F9A43" w14:textId="77777777" w:rsidR="00650C20" w:rsidRPr="00650C20" w:rsidRDefault="00650C20" w:rsidP="00650C20">
            <w:r w:rsidRPr="00650C20">
              <w:t>8.139328</w:t>
            </w:r>
          </w:p>
        </w:tc>
        <w:tc>
          <w:tcPr>
            <w:tcW w:w="1126" w:type="dxa"/>
            <w:noWrap/>
            <w:hideMark/>
          </w:tcPr>
          <w:p w14:paraId="119DCCD1" w14:textId="77777777" w:rsidR="00650C20" w:rsidRPr="00650C20" w:rsidRDefault="00650C20" w:rsidP="00650C20">
            <w:r w:rsidRPr="00650C20">
              <w:t>8.210512</w:t>
            </w:r>
          </w:p>
        </w:tc>
        <w:tc>
          <w:tcPr>
            <w:tcW w:w="1126" w:type="dxa"/>
            <w:noWrap/>
            <w:hideMark/>
          </w:tcPr>
          <w:p w14:paraId="6DC7248C" w14:textId="77777777" w:rsidR="00650C20" w:rsidRPr="00650C20" w:rsidRDefault="00650C20" w:rsidP="00650C20">
            <w:r w:rsidRPr="00650C20">
              <w:t>8.228784</w:t>
            </w:r>
          </w:p>
        </w:tc>
        <w:tc>
          <w:tcPr>
            <w:tcW w:w="1126" w:type="dxa"/>
            <w:noWrap/>
            <w:hideMark/>
          </w:tcPr>
          <w:p w14:paraId="0BD1F8A9" w14:textId="77777777" w:rsidR="00650C20" w:rsidRPr="00650C20" w:rsidRDefault="00650C20" w:rsidP="00650C20">
            <w:r w:rsidRPr="00650C20">
              <w:t>11.46614</w:t>
            </w:r>
          </w:p>
        </w:tc>
        <w:tc>
          <w:tcPr>
            <w:tcW w:w="1126" w:type="dxa"/>
            <w:noWrap/>
            <w:hideMark/>
          </w:tcPr>
          <w:p w14:paraId="113D3128" w14:textId="77777777" w:rsidR="00650C20" w:rsidRPr="00650C20" w:rsidRDefault="00650C20" w:rsidP="00650C20">
            <w:r w:rsidRPr="00650C20">
              <w:t>14.20605</w:t>
            </w:r>
          </w:p>
        </w:tc>
        <w:tc>
          <w:tcPr>
            <w:tcW w:w="1126" w:type="dxa"/>
            <w:noWrap/>
            <w:hideMark/>
          </w:tcPr>
          <w:p w14:paraId="73938320" w14:textId="77777777" w:rsidR="00650C20" w:rsidRPr="00650C20" w:rsidRDefault="00650C20" w:rsidP="00650C20">
            <w:r w:rsidRPr="00650C20">
              <w:t>8.207841</w:t>
            </w:r>
          </w:p>
        </w:tc>
        <w:tc>
          <w:tcPr>
            <w:tcW w:w="1126" w:type="dxa"/>
            <w:noWrap/>
            <w:hideMark/>
          </w:tcPr>
          <w:p w14:paraId="7D1A5A48" w14:textId="77777777" w:rsidR="00650C20" w:rsidRPr="00650C20" w:rsidRDefault="00650C20" w:rsidP="00650C20">
            <w:r w:rsidRPr="00650C20">
              <w:t>9.1668</w:t>
            </w:r>
          </w:p>
        </w:tc>
      </w:tr>
      <w:tr w:rsidR="00650C20" w:rsidRPr="00650C20" w14:paraId="442F6A02" w14:textId="77777777" w:rsidTr="00650C20">
        <w:trPr>
          <w:trHeight w:val="261"/>
        </w:trPr>
        <w:tc>
          <w:tcPr>
            <w:tcW w:w="1126" w:type="dxa"/>
            <w:noWrap/>
            <w:hideMark/>
          </w:tcPr>
          <w:p w14:paraId="4F5661BD" w14:textId="77777777" w:rsidR="00650C20" w:rsidRPr="00650C20" w:rsidRDefault="00650C20" w:rsidP="00650C20">
            <w:r w:rsidRPr="00650C20">
              <w:t>8.542898</w:t>
            </w:r>
          </w:p>
        </w:tc>
        <w:tc>
          <w:tcPr>
            <w:tcW w:w="1126" w:type="dxa"/>
            <w:noWrap/>
            <w:hideMark/>
          </w:tcPr>
          <w:p w14:paraId="3FF05C76" w14:textId="77777777" w:rsidR="00650C20" w:rsidRPr="00650C20" w:rsidRDefault="00650C20" w:rsidP="00650C20">
            <w:r w:rsidRPr="00650C20">
              <w:t>10.23031</w:t>
            </w:r>
          </w:p>
        </w:tc>
        <w:tc>
          <w:tcPr>
            <w:tcW w:w="1126" w:type="dxa"/>
            <w:noWrap/>
            <w:hideMark/>
          </w:tcPr>
          <w:p w14:paraId="0317FBAE" w14:textId="77777777" w:rsidR="00650C20" w:rsidRPr="00650C20" w:rsidRDefault="00650C20" w:rsidP="00650C20">
            <w:r w:rsidRPr="00650C20">
              <w:t>7.647929</w:t>
            </w:r>
          </w:p>
        </w:tc>
        <w:tc>
          <w:tcPr>
            <w:tcW w:w="1126" w:type="dxa"/>
            <w:noWrap/>
            <w:hideMark/>
          </w:tcPr>
          <w:p w14:paraId="4A1EE966" w14:textId="77777777" w:rsidR="00650C20" w:rsidRPr="00650C20" w:rsidRDefault="00650C20" w:rsidP="00650C20">
            <w:r w:rsidRPr="00650C20">
              <w:t>11.35404</w:t>
            </w:r>
          </w:p>
        </w:tc>
        <w:tc>
          <w:tcPr>
            <w:tcW w:w="1126" w:type="dxa"/>
            <w:noWrap/>
            <w:hideMark/>
          </w:tcPr>
          <w:p w14:paraId="1EECC7D3" w14:textId="77777777" w:rsidR="00650C20" w:rsidRPr="00650C20" w:rsidRDefault="00650C20" w:rsidP="00650C20">
            <w:r w:rsidRPr="00650C20">
              <w:t>10.5249</w:t>
            </w:r>
          </w:p>
        </w:tc>
        <w:tc>
          <w:tcPr>
            <w:tcW w:w="1126" w:type="dxa"/>
            <w:noWrap/>
            <w:hideMark/>
          </w:tcPr>
          <w:p w14:paraId="7CBAA4FE" w14:textId="77777777" w:rsidR="00650C20" w:rsidRPr="00650C20" w:rsidRDefault="00650C20" w:rsidP="00650C20">
            <w:r w:rsidRPr="00650C20">
              <w:t>11.81965</w:t>
            </w:r>
          </w:p>
        </w:tc>
        <w:tc>
          <w:tcPr>
            <w:tcW w:w="1126" w:type="dxa"/>
            <w:noWrap/>
            <w:hideMark/>
          </w:tcPr>
          <w:p w14:paraId="1F589F15" w14:textId="77777777" w:rsidR="00650C20" w:rsidRPr="00650C20" w:rsidRDefault="00650C20" w:rsidP="00650C20">
            <w:r w:rsidRPr="00650C20">
              <w:t>6.75951</w:t>
            </w:r>
          </w:p>
        </w:tc>
        <w:tc>
          <w:tcPr>
            <w:tcW w:w="1126" w:type="dxa"/>
            <w:noWrap/>
            <w:hideMark/>
          </w:tcPr>
          <w:p w14:paraId="25DBB761" w14:textId="77777777" w:rsidR="00650C20" w:rsidRPr="00650C20" w:rsidRDefault="00650C20" w:rsidP="00650C20">
            <w:r w:rsidRPr="00650C20">
              <w:t>8.140428</w:t>
            </w:r>
          </w:p>
        </w:tc>
        <w:tc>
          <w:tcPr>
            <w:tcW w:w="1126" w:type="dxa"/>
            <w:noWrap/>
            <w:hideMark/>
          </w:tcPr>
          <w:p w14:paraId="7916DA67" w14:textId="77777777" w:rsidR="00650C20" w:rsidRPr="00650C20" w:rsidRDefault="00650C20" w:rsidP="00650C20">
            <w:r w:rsidRPr="00650C20">
              <w:t>8.142734</w:t>
            </w:r>
          </w:p>
        </w:tc>
        <w:tc>
          <w:tcPr>
            <w:tcW w:w="1126" w:type="dxa"/>
            <w:noWrap/>
            <w:hideMark/>
          </w:tcPr>
          <w:p w14:paraId="7CC59D45" w14:textId="77777777" w:rsidR="00650C20" w:rsidRPr="00650C20" w:rsidRDefault="00650C20" w:rsidP="00650C20">
            <w:r w:rsidRPr="00650C20">
              <w:t>7.74696</w:t>
            </w:r>
          </w:p>
        </w:tc>
      </w:tr>
      <w:tr w:rsidR="00650C20" w:rsidRPr="00650C20" w14:paraId="2625B094" w14:textId="77777777" w:rsidTr="00650C20">
        <w:trPr>
          <w:trHeight w:val="261"/>
        </w:trPr>
        <w:tc>
          <w:tcPr>
            <w:tcW w:w="1126" w:type="dxa"/>
            <w:noWrap/>
            <w:hideMark/>
          </w:tcPr>
          <w:p w14:paraId="6A02B800" w14:textId="77777777" w:rsidR="00650C20" w:rsidRPr="00650C20" w:rsidRDefault="00650C20" w:rsidP="00650C20">
            <w:r w:rsidRPr="00650C20">
              <w:t>12.60578</w:t>
            </w:r>
          </w:p>
        </w:tc>
        <w:tc>
          <w:tcPr>
            <w:tcW w:w="1126" w:type="dxa"/>
            <w:noWrap/>
            <w:hideMark/>
          </w:tcPr>
          <w:p w14:paraId="0559B9B6" w14:textId="77777777" w:rsidR="00650C20" w:rsidRPr="00650C20" w:rsidRDefault="00650C20" w:rsidP="00650C20">
            <w:r w:rsidRPr="00650C20">
              <w:t>6.817874</w:t>
            </w:r>
          </w:p>
        </w:tc>
        <w:tc>
          <w:tcPr>
            <w:tcW w:w="1126" w:type="dxa"/>
            <w:noWrap/>
            <w:hideMark/>
          </w:tcPr>
          <w:p w14:paraId="5E362932" w14:textId="77777777" w:rsidR="00650C20" w:rsidRPr="00650C20" w:rsidRDefault="00650C20" w:rsidP="00650C20">
            <w:r w:rsidRPr="00650C20">
              <w:t>5.435094</w:t>
            </w:r>
          </w:p>
        </w:tc>
        <w:tc>
          <w:tcPr>
            <w:tcW w:w="1126" w:type="dxa"/>
            <w:noWrap/>
            <w:hideMark/>
          </w:tcPr>
          <w:p w14:paraId="5ED75833" w14:textId="77777777" w:rsidR="00650C20" w:rsidRPr="00650C20" w:rsidRDefault="00650C20" w:rsidP="00650C20">
            <w:r w:rsidRPr="00650C20">
              <w:t>14.76117</w:t>
            </w:r>
          </w:p>
        </w:tc>
        <w:tc>
          <w:tcPr>
            <w:tcW w:w="1126" w:type="dxa"/>
            <w:noWrap/>
            <w:hideMark/>
          </w:tcPr>
          <w:p w14:paraId="065F9218" w14:textId="77777777" w:rsidR="00650C20" w:rsidRPr="00650C20" w:rsidRDefault="00650C20" w:rsidP="00650C20">
            <w:r w:rsidRPr="00650C20">
              <w:t>18.21777</w:t>
            </w:r>
          </w:p>
        </w:tc>
        <w:tc>
          <w:tcPr>
            <w:tcW w:w="1126" w:type="dxa"/>
            <w:noWrap/>
            <w:hideMark/>
          </w:tcPr>
          <w:p w14:paraId="1B7455F9" w14:textId="77777777" w:rsidR="00650C20" w:rsidRPr="00650C20" w:rsidRDefault="00650C20" w:rsidP="00650C20">
            <w:r w:rsidRPr="00650C20">
              <w:t>6.430227</w:t>
            </w:r>
          </w:p>
        </w:tc>
        <w:tc>
          <w:tcPr>
            <w:tcW w:w="1126" w:type="dxa"/>
            <w:noWrap/>
            <w:hideMark/>
          </w:tcPr>
          <w:p w14:paraId="5912EE39" w14:textId="77777777" w:rsidR="00650C20" w:rsidRPr="00650C20" w:rsidRDefault="00650C20" w:rsidP="00650C20">
            <w:r w:rsidRPr="00650C20">
              <w:t>3.888715</w:t>
            </w:r>
          </w:p>
        </w:tc>
        <w:tc>
          <w:tcPr>
            <w:tcW w:w="1126" w:type="dxa"/>
            <w:noWrap/>
            <w:hideMark/>
          </w:tcPr>
          <w:p w14:paraId="4649E676" w14:textId="77777777" w:rsidR="00650C20" w:rsidRPr="00650C20" w:rsidRDefault="00650C20" w:rsidP="00650C20">
            <w:r w:rsidRPr="00650C20">
              <w:t>9.329514</w:t>
            </w:r>
          </w:p>
        </w:tc>
        <w:tc>
          <w:tcPr>
            <w:tcW w:w="1126" w:type="dxa"/>
            <w:noWrap/>
            <w:hideMark/>
          </w:tcPr>
          <w:p w14:paraId="1C1B09F9" w14:textId="77777777" w:rsidR="00650C20" w:rsidRPr="00650C20" w:rsidRDefault="00650C20" w:rsidP="00650C20">
            <w:r w:rsidRPr="00650C20">
              <w:t>10.5251</w:t>
            </w:r>
          </w:p>
        </w:tc>
        <w:tc>
          <w:tcPr>
            <w:tcW w:w="1126" w:type="dxa"/>
            <w:noWrap/>
            <w:hideMark/>
          </w:tcPr>
          <w:p w14:paraId="545A4569" w14:textId="77777777" w:rsidR="00650C20" w:rsidRPr="00650C20" w:rsidRDefault="00650C20" w:rsidP="00650C20">
            <w:r w:rsidRPr="00650C20">
              <w:t>13.54362</w:t>
            </w:r>
          </w:p>
        </w:tc>
      </w:tr>
      <w:tr w:rsidR="00650C20" w:rsidRPr="00650C20" w14:paraId="36F57449" w14:textId="77777777" w:rsidTr="00650C20">
        <w:trPr>
          <w:trHeight w:val="261"/>
        </w:trPr>
        <w:tc>
          <w:tcPr>
            <w:tcW w:w="1126" w:type="dxa"/>
            <w:noWrap/>
            <w:hideMark/>
          </w:tcPr>
          <w:p w14:paraId="0EF3D2AB" w14:textId="77777777" w:rsidR="00650C20" w:rsidRPr="00650C20" w:rsidRDefault="00650C20" w:rsidP="00650C20">
            <w:r w:rsidRPr="00650C20">
              <w:t>4.446337</w:t>
            </w:r>
          </w:p>
        </w:tc>
        <w:tc>
          <w:tcPr>
            <w:tcW w:w="1126" w:type="dxa"/>
            <w:noWrap/>
            <w:hideMark/>
          </w:tcPr>
          <w:p w14:paraId="3AE5A6BD" w14:textId="77777777" w:rsidR="00650C20" w:rsidRPr="00650C20" w:rsidRDefault="00650C20" w:rsidP="00650C20">
            <w:r w:rsidRPr="00650C20">
              <w:t>7.781583</w:t>
            </w:r>
          </w:p>
        </w:tc>
        <w:tc>
          <w:tcPr>
            <w:tcW w:w="1126" w:type="dxa"/>
            <w:noWrap/>
            <w:hideMark/>
          </w:tcPr>
          <w:p w14:paraId="173A787B" w14:textId="77777777" w:rsidR="00650C20" w:rsidRPr="00650C20" w:rsidRDefault="00650C20" w:rsidP="00650C20">
            <w:r w:rsidRPr="00650C20">
              <w:t>8.229942</w:t>
            </w:r>
          </w:p>
        </w:tc>
        <w:tc>
          <w:tcPr>
            <w:tcW w:w="1126" w:type="dxa"/>
            <w:noWrap/>
            <w:hideMark/>
          </w:tcPr>
          <w:p w14:paraId="392CB5AA" w14:textId="77777777" w:rsidR="00650C20" w:rsidRPr="00650C20" w:rsidRDefault="00650C20" w:rsidP="00650C20">
            <w:r w:rsidRPr="00650C20">
              <w:t>11.89701</w:t>
            </w:r>
          </w:p>
        </w:tc>
        <w:tc>
          <w:tcPr>
            <w:tcW w:w="1126" w:type="dxa"/>
            <w:noWrap/>
            <w:hideMark/>
          </w:tcPr>
          <w:p w14:paraId="03421054" w14:textId="77777777" w:rsidR="00650C20" w:rsidRPr="00650C20" w:rsidRDefault="00650C20" w:rsidP="00650C20">
            <w:r w:rsidRPr="00650C20">
              <w:t>8.565242</w:t>
            </w:r>
          </w:p>
        </w:tc>
        <w:tc>
          <w:tcPr>
            <w:tcW w:w="1126" w:type="dxa"/>
            <w:noWrap/>
            <w:hideMark/>
          </w:tcPr>
          <w:p w14:paraId="18792AA1" w14:textId="77777777" w:rsidR="00650C20" w:rsidRPr="00650C20" w:rsidRDefault="00650C20" w:rsidP="00650C20">
            <w:r w:rsidRPr="00650C20">
              <w:t>4.94145</w:t>
            </w:r>
          </w:p>
        </w:tc>
        <w:tc>
          <w:tcPr>
            <w:tcW w:w="1126" w:type="dxa"/>
            <w:noWrap/>
            <w:hideMark/>
          </w:tcPr>
          <w:p w14:paraId="7B651A3C" w14:textId="77777777" w:rsidR="00650C20" w:rsidRPr="00650C20" w:rsidRDefault="00650C20" w:rsidP="00650C20">
            <w:r w:rsidRPr="00650C20">
              <w:t>6.147391</w:t>
            </w:r>
          </w:p>
        </w:tc>
        <w:tc>
          <w:tcPr>
            <w:tcW w:w="1126" w:type="dxa"/>
            <w:noWrap/>
            <w:hideMark/>
          </w:tcPr>
          <w:p w14:paraId="70AC6608" w14:textId="77777777" w:rsidR="00650C20" w:rsidRPr="00650C20" w:rsidRDefault="00650C20" w:rsidP="00650C20">
            <w:r w:rsidRPr="00650C20">
              <w:t>6.779813</w:t>
            </w:r>
          </w:p>
        </w:tc>
        <w:tc>
          <w:tcPr>
            <w:tcW w:w="1126" w:type="dxa"/>
            <w:noWrap/>
            <w:hideMark/>
          </w:tcPr>
          <w:p w14:paraId="20D33306" w14:textId="77777777" w:rsidR="00650C20" w:rsidRPr="00650C20" w:rsidRDefault="00650C20" w:rsidP="00650C20">
            <w:r w:rsidRPr="00650C20">
              <w:t>9.641527</w:t>
            </w:r>
          </w:p>
        </w:tc>
        <w:tc>
          <w:tcPr>
            <w:tcW w:w="1126" w:type="dxa"/>
            <w:noWrap/>
            <w:hideMark/>
          </w:tcPr>
          <w:p w14:paraId="6159393B" w14:textId="77777777" w:rsidR="00650C20" w:rsidRPr="00650C20" w:rsidRDefault="00650C20" w:rsidP="00650C20">
            <w:r w:rsidRPr="00650C20">
              <w:t>12.44875</w:t>
            </w:r>
          </w:p>
        </w:tc>
      </w:tr>
      <w:tr w:rsidR="00650C20" w:rsidRPr="00650C20" w14:paraId="0408ED09" w14:textId="77777777" w:rsidTr="00650C20">
        <w:trPr>
          <w:trHeight w:val="261"/>
        </w:trPr>
        <w:tc>
          <w:tcPr>
            <w:tcW w:w="1126" w:type="dxa"/>
            <w:noWrap/>
            <w:hideMark/>
          </w:tcPr>
          <w:p w14:paraId="017AE4EC" w14:textId="77777777" w:rsidR="00650C20" w:rsidRPr="00650C20" w:rsidRDefault="00650C20" w:rsidP="00650C20">
            <w:r w:rsidRPr="00650C20">
              <w:t>9.886414</w:t>
            </w:r>
          </w:p>
        </w:tc>
        <w:tc>
          <w:tcPr>
            <w:tcW w:w="1126" w:type="dxa"/>
            <w:noWrap/>
            <w:hideMark/>
          </w:tcPr>
          <w:p w14:paraId="62ACE163" w14:textId="77777777" w:rsidR="00650C20" w:rsidRPr="00650C20" w:rsidRDefault="00650C20" w:rsidP="00650C20">
            <w:r w:rsidRPr="00650C20">
              <w:t>10.78149</w:t>
            </w:r>
          </w:p>
        </w:tc>
        <w:tc>
          <w:tcPr>
            <w:tcW w:w="1126" w:type="dxa"/>
            <w:noWrap/>
            <w:hideMark/>
          </w:tcPr>
          <w:p w14:paraId="1D4F80E3" w14:textId="77777777" w:rsidR="00650C20" w:rsidRPr="00650C20" w:rsidRDefault="00650C20" w:rsidP="00650C20">
            <w:r w:rsidRPr="00650C20">
              <w:t>12.96248</w:t>
            </w:r>
          </w:p>
        </w:tc>
        <w:tc>
          <w:tcPr>
            <w:tcW w:w="1126" w:type="dxa"/>
            <w:noWrap/>
            <w:hideMark/>
          </w:tcPr>
          <w:p w14:paraId="0E105551" w14:textId="77777777" w:rsidR="00650C20" w:rsidRPr="00650C20" w:rsidRDefault="00650C20" w:rsidP="00650C20">
            <w:r w:rsidRPr="00650C20">
              <w:t>9.569309</w:t>
            </w:r>
          </w:p>
        </w:tc>
        <w:tc>
          <w:tcPr>
            <w:tcW w:w="1126" w:type="dxa"/>
            <w:noWrap/>
            <w:hideMark/>
          </w:tcPr>
          <w:p w14:paraId="23A5B787" w14:textId="77777777" w:rsidR="00650C20" w:rsidRPr="00650C20" w:rsidRDefault="00650C20" w:rsidP="00650C20">
            <w:r w:rsidRPr="00650C20">
              <w:t>11.79736</w:t>
            </w:r>
          </w:p>
        </w:tc>
        <w:tc>
          <w:tcPr>
            <w:tcW w:w="1126" w:type="dxa"/>
            <w:noWrap/>
            <w:hideMark/>
          </w:tcPr>
          <w:p w14:paraId="277E8B3D" w14:textId="77777777" w:rsidR="00650C20" w:rsidRPr="00650C20" w:rsidRDefault="00650C20" w:rsidP="00650C20">
            <w:r w:rsidRPr="00650C20">
              <w:t>13.83808</w:t>
            </w:r>
          </w:p>
        </w:tc>
        <w:tc>
          <w:tcPr>
            <w:tcW w:w="1126" w:type="dxa"/>
            <w:noWrap/>
            <w:hideMark/>
          </w:tcPr>
          <w:p w14:paraId="3CB06ACB" w14:textId="77777777" w:rsidR="00650C20" w:rsidRPr="00650C20" w:rsidRDefault="00650C20" w:rsidP="00650C20">
            <w:r w:rsidRPr="00650C20">
              <w:t>6.147209</w:t>
            </w:r>
          </w:p>
        </w:tc>
        <w:tc>
          <w:tcPr>
            <w:tcW w:w="1126" w:type="dxa"/>
            <w:noWrap/>
            <w:hideMark/>
          </w:tcPr>
          <w:p w14:paraId="56FDBA19" w14:textId="77777777" w:rsidR="00650C20" w:rsidRPr="00650C20" w:rsidRDefault="00650C20" w:rsidP="00650C20">
            <w:r w:rsidRPr="00650C20">
              <w:t>9.737449</w:t>
            </w:r>
          </w:p>
        </w:tc>
        <w:tc>
          <w:tcPr>
            <w:tcW w:w="1126" w:type="dxa"/>
            <w:noWrap/>
            <w:hideMark/>
          </w:tcPr>
          <w:p w14:paraId="5ED92E71" w14:textId="77777777" w:rsidR="00650C20" w:rsidRPr="00650C20" w:rsidRDefault="00650C20" w:rsidP="00650C20">
            <w:r w:rsidRPr="00650C20">
              <w:t>17.47573</w:t>
            </w:r>
          </w:p>
        </w:tc>
        <w:tc>
          <w:tcPr>
            <w:tcW w:w="1126" w:type="dxa"/>
            <w:noWrap/>
            <w:hideMark/>
          </w:tcPr>
          <w:p w14:paraId="4CD78B54" w14:textId="77777777" w:rsidR="00650C20" w:rsidRPr="00650C20" w:rsidRDefault="00650C20" w:rsidP="00650C20">
            <w:r w:rsidRPr="00650C20">
              <w:t>13.96707</w:t>
            </w:r>
          </w:p>
        </w:tc>
      </w:tr>
      <w:tr w:rsidR="00650C20" w:rsidRPr="00650C20" w14:paraId="2004E3AC" w14:textId="77777777" w:rsidTr="00650C20">
        <w:trPr>
          <w:trHeight w:val="261"/>
        </w:trPr>
        <w:tc>
          <w:tcPr>
            <w:tcW w:w="1126" w:type="dxa"/>
            <w:noWrap/>
            <w:hideMark/>
          </w:tcPr>
          <w:p w14:paraId="657A2BBD" w14:textId="77777777" w:rsidR="00650C20" w:rsidRPr="00650C20" w:rsidRDefault="00650C20" w:rsidP="00650C20">
            <w:r w:rsidRPr="00650C20">
              <w:t>12.83906</w:t>
            </w:r>
          </w:p>
        </w:tc>
        <w:tc>
          <w:tcPr>
            <w:tcW w:w="1126" w:type="dxa"/>
            <w:noWrap/>
            <w:hideMark/>
          </w:tcPr>
          <w:p w14:paraId="1AECD7B7" w14:textId="77777777" w:rsidR="00650C20" w:rsidRPr="00650C20" w:rsidRDefault="00650C20" w:rsidP="00650C20">
            <w:r w:rsidRPr="00650C20">
              <w:t>6.430516</w:t>
            </w:r>
          </w:p>
        </w:tc>
        <w:tc>
          <w:tcPr>
            <w:tcW w:w="1126" w:type="dxa"/>
            <w:noWrap/>
            <w:hideMark/>
          </w:tcPr>
          <w:p w14:paraId="0B1C4A18" w14:textId="77777777" w:rsidR="00650C20" w:rsidRPr="00650C20" w:rsidRDefault="00650C20" w:rsidP="00650C20">
            <w:r w:rsidRPr="00650C20">
              <w:t>7.840555</w:t>
            </w:r>
          </w:p>
        </w:tc>
        <w:tc>
          <w:tcPr>
            <w:tcW w:w="1126" w:type="dxa"/>
            <w:noWrap/>
            <w:hideMark/>
          </w:tcPr>
          <w:p w14:paraId="5753408D" w14:textId="77777777" w:rsidR="00650C20" w:rsidRPr="00650C20" w:rsidRDefault="00650C20" w:rsidP="00650C20">
            <w:r w:rsidRPr="00650C20">
              <w:t>6.582847</w:t>
            </w:r>
          </w:p>
        </w:tc>
        <w:tc>
          <w:tcPr>
            <w:tcW w:w="1126" w:type="dxa"/>
            <w:noWrap/>
            <w:hideMark/>
          </w:tcPr>
          <w:p w14:paraId="2FE04627" w14:textId="77777777" w:rsidR="00650C20" w:rsidRPr="00650C20" w:rsidRDefault="00650C20" w:rsidP="00650C20">
            <w:r w:rsidRPr="00650C20">
              <w:t>11.55184</w:t>
            </w:r>
          </w:p>
        </w:tc>
        <w:tc>
          <w:tcPr>
            <w:tcW w:w="1126" w:type="dxa"/>
            <w:noWrap/>
            <w:hideMark/>
          </w:tcPr>
          <w:p w14:paraId="49F01358" w14:textId="77777777" w:rsidR="00650C20" w:rsidRPr="00650C20" w:rsidRDefault="00650C20" w:rsidP="00650C20">
            <w:r w:rsidRPr="00650C20">
              <w:t>7.441007</w:t>
            </w:r>
          </w:p>
        </w:tc>
        <w:tc>
          <w:tcPr>
            <w:tcW w:w="1126" w:type="dxa"/>
            <w:noWrap/>
            <w:hideMark/>
          </w:tcPr>
          <w:p w14:paraId="1A22F442" w14:textId="77777777" w:rsidR="00650C20" w:rsidRPr="00650C20" w:rsidRDefault="00650C20" w:rsidP="00650C20">
            <w:r w:rsidRPr="00650C20">
              <w:t>6.155208</w:t>
            </w:r>
          </w:p>
        </w:tc>
        <w:tc>
          <w:tcPr>
            <w:tcW w:w="1126" w:type="dxa"/>
            <w:noWrap/>
            <w:hideMark/>
          </w:tcPr>
          <w:p w14:paraId="4A0140EC" w14:textId="77777777" w:rsidR="00650C20" w:rsidRPr="00650C20" w:rsidRDefault="00650C20" w:rsidP="00650C20">
            <w:r w:rsidRPr="00650C20">
              <w:t>9.878447</w:t>
            </w:r>
          </w:p>
        </w:tc>
        <w:tc>
          <w:tcPr>
            <w:tcW w:w="1126" w:type="dxa"/>
            <w:noWrap/>
            <w:hideMark/>
          </w:tcPr>
          <w:p w14:paraId="2D247960" w14:textId="77777777" w:rsidR="00650C20" w:rsidRPr="00650C20" w:rsidRDefault="00650C20" w:rsidP="00650C20">
            <w:r w:rsidRPr="00650C20">
              <w:t>13.24907</w:t>
            </w:r>
          </w:p>
        </w:tc>
        <w:tc>
          <w:tcPr>
            <w:tcW w:w="1126" w:type="dxa"/>
            <w:noWrap/>
            <w:hideMark/>
          </w:tcPr>
          <w:p w14:paraId="6B5110F8" w14:textId="77777777" w:rsidR="00650C20" w:rsidRPr="00650C20" w:rsidRDefault="00650C20" w:rsidP="00650C20">
            <w:r w:rsidRPr="00650C20">
              <w:t>12.40907</w:t>
            </w:r>
          </w:p>
        </w:tc>
      </w:tr>
      <w:tr w:rsidR="00650C20" w:rsidRPr="00650C20" w14:paraId="19CBCF87" w14:textId="77777777" w:rsidTr="00650C20">
        <w:trPr>
          <w:trHeight w:val="261"/>
        </w:trPr>
        <w:tc>
          <w:tcPr>
            <w:tcW w:w="1126" w:type="dxa"/>
            <w:noWrap/>
            <w:hideMark/>
          </w:tcPr>
          <w:p w14:paraId="769EEE69" w14:textId="77777777" w:rsidR="00650C20" w:rsidRPr="00650C20" w:rsidRDefault="00650C20" w:rsidP="00650C20">
            <w:r w:rsidRPr="00650C20">
              <w:t>4.190734</w:t>
            </w:r>
          </w:p>
        </w:tc>
        <w:tc>
          <w:tcPr>
            <w:tcW w:w="1126" w:type="dxa"/>
            <w:noWrap/>
            <w:hideMark/>
          </w:tcPr>
          <w:p w14:paraId="4A2D2370" w14:textId="77777777" w:rsidR="00650C20" w:rsidRPr="00650C20" w:rsidRDefault="00650C20" w:rsidP="00650C20">
            <w:r w:rsidRPr="00650C20">
              <w:t>9.637445</w:t>
            </w:r>
          </w:p>
        </w:tc>
        <w:tc>
          <w:tcPr>
            <w:tcW w:w="1126" w:type="dxa"/>
            <w:noWrap/>
            <w:hideMark/>
          </w:tcPr>
          <w:p w14:paraId="40B54BBD" w14:textId="77777777" w:rsidR="00650C20" w:rsidRPr="00650C20" w:rsidRDefault="00650C20" w:rsidP="00650C20">
            <w:r w:rsidRPr="00650C20">
              <w:t>8.573628</w:t>
            </w:r>
          </w:p>
        </w:tc>
        <w:tc>
          <w:tcPr>
            <w:tcW w:w="1126" w:type="dxa"/>
            <w:noWrap/>
            <w:hideMark/>
          </w:tcPr>
          <w:p w14:paraId="06277984" w14:textId="77777777" w:rsidR="00650C20" w:rsidRPr="00650C20" w:rsidRDefault="00650C20" w:rsidP="00650C20">
            <w:r w:rsidRPr="00650C20">
              <w:t>11.67244</w:t>
            </w:r>
          </w:p>
        </w:tc>
        <w:tc>
          <w:tcPr>
            <w:tcW w:w="1126" w:type="dxa"/>
            <w:noWrap/>
            <w:hideMark/>
          </w:tcPr>
          <w:p w14:paraId="336D66FD" w14:textId="77777777" w:rsidR="00650C20" w:rsidRPr="00650C20" w:rsidRDefault="00650C20" w:rsidP="00650C20">
            <w:r w:rsidRPr="00650C20">
              <w:t>14.5939</w:t>
            </w:r>
          </w:p>
        </w:tc>
        <w:tc>
          <w:tcPr>
            <w:tcW w:w="1126" w:type="dxa"/>
            <w:noWrap/>
            <w:hideMark/>
          </w:tcPr>
          <w:p w14:paraId="0714CDEE" w14:textId="77777777" w:rsidR="00650C20" w:rsidRPr="00650C20" w:rsidRDefault="00650C20" w:rsidP="00650C20">
            <w:r w:rsidRPr="00650C20">
              <w:t>6.589825</w:t>
            </w:r>
          </w:p>
        </w:tc>
        <w:tc>
          <w:tcPr>
            <w:tcW w:w="1126" w:type="dxa"/>
            <w:noWrap/>
            <w:hideMark/>
          </w:tcPr>
          <w:p w14:paraId="442CEB04" w14:textId="77777777" w:rsidR="00650C20" w:rsidRPr="00650C20" w:rsidRDefault="00650C20" w:rsidP="00650C20">
            <w:r w:rsidRPr="00650C20">
              <w:t>11.52212</w:t>
            </w:r>
          </w:p>
        </w:tc>
        <w:tc>
          <w:tcPr>
            <w:tcW w:w="1126" w:type="dxa"/>
            <w:noWrap/>
            <w:hideMark/>
          </w:tcPr>
          <w:p w14:paraId="0A40E434" w14:textId="77777777" w:rsidR="00650C20" w:rsidRPr="00650C20" w:rsidRDefault="00650C20" w:rsidP="00650C20">
            <w:r w:rsidRPr="00650C20">
              <w:t>7.577949</w:t>
            </w:r>
          </w:p>
        </w:tc>
        <w:tc>
          <w:tcPr>
            <w:tcW w:w="1126" w:type="dxa"/>
            <w:noWrap/>
            <w:hideMark/>
          </w:tcPr>
          <w:p w14:paraId="767F5A02" w14:textId="77777777" w:rsidR="00650C20" w:rsidRPr="00650C20" w:rsidRDefault="00650C20" w:rsidP="00650C20">
            <w:r w:rsidRPr="00650C20">
              <w:t>8.621366</w:t>
            </w:r>
          </w:p>
        </w:tc>
        <w:tc>
          <w:tcPr>
            <w:tcW w:w="1126" w:type="dxa"/>
            <w:noWrap/>
            <w:hideMark/>
          </w:tcPr>
          <w:p w14:paraId="0EACE4A2" w14:textId="77777777" w:rsidR="00650C20" w:rsidRPr="00650C20" w:rsidRDefault="00650C20" w:rsidP="00650C20">
            <w:r w:rsidRPr="00650C20">
              <w:t>11.86173</w:t>
            </w:r>
          </w:p>
        </w:tc>
      </w:tr>
      <w:tr w:rsidR="00650C20" w:rsidRPr="00650C20" w14:paraId="5EEC6AA1" w14:textId="77777777" w:rsidTr="00650C20">
        <w:trPr>
          <w:trHeight w:val="261"/>
        </w:trPr>
        <w:tc>
          <w:tcPr>
            <w:tcW w:w="1126" w:type="dxa"/>
            <w:noWrap/>
            <w:hideMark/>
          </w:tcPr>
          <w:p w14:paraId="3AE53C1E" w14:textId="77777777" w:rsidR="00650C20" w:rsidRPr="00650C20" w:rsidRDefault="00650C20" w:rsidP="00650C20">
            <w:r w:rsidRPr="00650C20">
              <w:t>12.92472</w:t>
            </w:r>
          </w:p>
        </w:tc>
        <w:tc>
          <w:tcPr>
            <w:tcW w:w="1126" w:type="dxa"/>
            <w:noWrap/>
            <w:hideMark/>
          </w:tcPr>
          <w:p w14:paraId="07402F15" w14:textId="77777777" w:rsidR="00650C20" w:rsidRPr="00650C20" w:rsidRDefault="00650C20" w:rsidP="00650C20">
            <w:r w:rsidRPr="00650C20">
              <w:t>13.95923</w:t>
            </w:r>
          </w:p>
        </w:tc>
        <w:tc>
          <w:tcPr>
            <w:tcW w:w="1126" w:type="dxa"/>
            <w:noWrap/>
            <w:hideMark/>
          </w:tcPr>
          <w:p w14:paraId="445AE67C" w14:textId="77777777" w:rsidR="00650C20" w:rsidRPr="00650C20" w:rsidRDefault="00650C20" w:rsidP="00650C20">
            <w:r w:rsidRPr="00650C20">
              <w:t>12.30081</w:t>
            </w:r>
          </w:p>
        </w:tc>
        <w:tc>
          <w:tcPr>
            <w:tcW w:w="1126" w:type="dxa"/>
            <w:noWrap/>
            <w:hideMark/>
          </w:tcPr>
          <w:p w14:paraId="6E49032D" w14:textId="77777777" w:rsidR="00650C20" w:rsidRPr="00650C20" w:rsidRDefault="00650C20" w:rsidP="00650C20">
            <w:r w:rsidRPr="00650C20">
              <w:t>11.693</w:t>
            </w:r>
          </w:p>
        </w:tc>
        <w:tc>
          <w:tcPr>
            <w:tcW w:w="1126" w:type="dxa"/>
            <w:noWrap/>
            <w:hideMark/>
          </w:tcPr>
          <w:p w14:paraId="020BD747" w14:textId="77777777" w:rsidR="00650C20" w:rsidRPr="00650C20" w:rsidRDefault="00650C20" w:rsidP="00650C20">
            <w:r w:rsidRPr="00650C20">
              <w:t>13.51225</w:t>
            </w:r>
          </w:p>
        </w:tc>
        <w:tc>
          <w:tcPr>
            <w:tcW w:w="1126" w:type="dxa"/>
            <w:noWrap/>
            <w:hideMark/>
          </w:tcPr>
          <w:p w14:paraId="1B4E7113" w14:textId="77777777" w:rsidR="00650C20" w:rsidRPr="00650C20" w:rsidRDefault="00650C20" w:rsidP="00650C20">
            <w:r w:rsidRPr="00650C20">
              <w:t>6.381414</w:t>
            </w:r>
          </w:p>
        </w:tc>
        <w:tc>
          <w:tcPr>
            <w:tcW w:w="1126" w:type="dxa"/>
            <w:noWrap/>
            <w:hideMark/>
          </w:tcPr>
          <w:p w14:paraId="2B5494D0" w14:textId="77777777" w:rsidR="00650C20" w:rsidRPr="00650C20" w:rsidRDefault="00650C20" w:rsidP="00650C20">
            <w:r w:rsidRPr="00650C20">
              <w:t>6.453231</w:t>
            </w:r>
          </w:p>
        </w:tc>
        <w:tc>
          <w:tcPr>
            <w:tcW w:w="1126" w:type="dxa"/>
            <w:noWrap/>
            <w:hideMark/>
          </w:tcPr>
          <w:p w14:paraId="66DDAECD" w14:textId="77777777" w:rsidR="00650C20" w:rsidRPr="00650C20" w:rsidRDefault="00650C20" w:rsidP="00650C20">
            <w:r w:rsidRPr="00650C20">
              <w:t>7.803237</w:t>
            </w:r>
          </w:p>
        </w:tc>
        <w:tc>
          <w:tcPr>
            <w:tcW w:w="1126" w:type="dxa"/>
            <w:noWrap/>
            <w:hideMark/>
          </w:tcPr>
          <w:p w14:paraId="6187D400" w14:textId="77777777" w:rsidR="00650C20" w:rsidRPr="00650C20" w:rsidRDefault="00650C20" w:rsidP="00650C20">
            <w:r w:rsidRPr="00650C20">
              <w:t>17.88231</w:t>
            </w:r>
          </w:p>
        </w:tc>
        <w:tc>
          <w:tcPr>
            <w:tcW w:w="1126" w:type="dxa"/>
            <w:noWrap/>
            <w:hideMark/>
          </w:tcPr>
          <w:p w14:paraId="32DCE290" w14:textId="77777777" w:rsidR="00650C20" w:rsidRPr="00650C20" w:rsidRDefault="00650C20" w:rsidP="00650C20">
            <w:r w:rsidRPr="00650C20">
              <w:t>18.14296</w:t>
            </w:r>
          </w:p>
        </w:tc>
      </w:tr>
      <w:tr w:rsidR="00650C20" w:rsidRPr="00650C20" w14:paraId="7EE50BA5" w14:textId="77777777" w:rsidTr="00650C20">
        <w:trPr>
          <w:trHeight w:val="261"/>
        </w:trPr>
        <w:tc>
          <w:tcPr>
            <w:tcW w:w="1126" w:type="dxa"/>
            <w:noWrap/>
            <w:hideMark/>
          </w:tcPr>
          <w:p w14:paraId="2EC384CC" w14:textId="77777777" w:rsidR="00650C20" w:rsidRPr="00650C20" w:rsidRDefault="00650C20" w:rsidP="00650C20">
            <w:r w:rsidRPr="00650C20">
              <w:t>13.72611</w:t>
            </w:r>
          </w:p>
        </w:tc>
        <w:tc>
          <w:tcPr>
            <w:tcW w:w="1126" w:type="dxa"/>
            <w:noWrap/>
            <w:hideMark/>
          </w:tcPr>
          <w:p w14:paraId="1DCA4593" w14:textId="77777777" w:rsidR="00650C20" w:rsidRPr="00650C20" w:rsidRDefault="00650C20" w:rsidP="00650C20">
            <w:r w:rsidRPr="00650C20">
              <w:t>13.29615</w:t>
            </w:r>
          </w:p>
        </w:tc>
        <w:tc>
          <w:tcPr>
            <w:tcW w:w="1126" w:type="dxa"/>
            <w:noWrap/>
            <w:hideMark/>
          </w:tcPr>
          <w:p w14:paraId="73DBEC78" w14:textId="77777777" w:rsidR="00650C20" w:rsidRPr="00650C20" w:rsidRDefault="00650C20" w:rsidP="00650C20">
            <w:r w:rsidRPr="00650C20">
              <w:t>6.950822</w:t>
            </w:r>
          </w:p>
        </w:tc>
        <w:tc>
          <w:tcPr>
            <w:tcW w:w="1126" w:type="dxa"/>
            <w:noWrap/>
            <w:hideMark/>
          </w:tcPr>
          <w:p w14:paraId="570BB027" w14:textId="77777777" w:rsidR="00650C20" w:rsidRPr="00650C20" w:rsidRDefault="00650C20" w:rsidP="00650C20">
            <w:r w:rsidRPr="00650C20">
              <w:t>10.26807</w:t>
            </w:r>
          </w:p>
        </w:tc>
        <w:tc>
          <w:tcPr>
            <w:tcW w:w="1126" w:type="dxa"/>
            <w:noWrap/>
            <w:hideMark/>
          </w:tcPr>
          <w:p w14:paraId="7671AC0B" w14:textId="77777777" w:rsidR="00650C20" w:rsidRPr="00650C20" w:rsidRDefault="00650C20" w:rsidP="00650C20">
            <w:r w:rsidRPr="00650C20">
              <w:t>16.9694</w:t>
            </w:r>
          </w:p>
        </w:tc>
        <w:tc>
          <w:tcPr>
            <w:tcW w:w="1126" w:type="dxa"/>
            <w:noWrap/>
            <w:hideMark/>
          </w:tcPr>
          <w:p w14:paraId="01E22713" w14:textId="77777777" w:rsidR="00650C20" w:rsidRPr="00650C20" w:rsidRDefault="00650C20" w:rsidP="00650C20">
            <w:r w:rsidRPr="00650C20">
              <w:t>4.533942</w:t>
            </w:r>
          </w:p>
        </w:tc>
        <w:tc>
          <w:tcPr>
            <w:tcW w:w="1126" w:type="dxa"/>
            <w:noWrap/>
            <w:hideMark/>
          </w:tcPr>
          <w:p w14:paraId="5C01A7CB" w14:textId="77777777" w:rsidR="00650C20" w:rsidRPr="00650C20" w:rsidRDefault="00650C20" w:rsidP="00650C20">
            <w:r w:rsidRPr="00650C20">
              <w:t>7.370714</w:t>
            </w:r>
          </w:p>
        </w:tc>
        <w:tc>
          <w:tcPr>
            <w:tcW w:w="1126" w:type="dxa"/>
            <w:noWrap/>
            <w:hideMark/>
          </w:tcPr>
          <w:p w14:paraId="468EF0D0" w14:textId="77777777" w:rsidR="00650C20" w:rsidRPr="00650C20" w:rsidRDefault="00650C20" w:rsidP="00650C20">
            <w:r w:rsidRPr="00650C20">
              <w:t>5.893861</w:t>
            </w:r>
          </w:p>
        </w:tc>
        <w:tc>
          <w:tcPr>
            <w:tcW w:w="1126" w:type="dxa"/>
            <w:noWrap/>
            <w:hideMark/>
          </w:tcPr>
          <w:p w14:paraId="74B932C7" w14:textId="77777777" w:rsidR="00650C20" w:rsidRPr="00650C20" w:rsidRDefault="00650C20" w:rsidP="00650C20">
            <w:r w:rsidRPr="00650C20">
              <w:t>9.555624</w:t>
            </w:r>
          </w:p>
        </w:tc>
        <w:tc>
          <w:tcPr>
            <w:tcW w:w="1126" w:type="dxa"/>
            <w:noWrap/>
            <w:hideMark/>
          </w:tcPr>
          <w:p w14:paraId="7FDDE69D" w14:textId="77777777" w:rsidR="00650C20" w:rsidRPr="00650C20" w:rsidRDefault="00650C20" w:rsidP="00650C20">
            <w:r w:rsidRPr="00650C20">
              <w:t>8.972565</w:t>
            </w:r>
          </w:p>
        </w:tc>
      </w:tr>
      <w:tr w:rsidR="00650C20" w:rsidRPr="00650C20" w14:paraId="0907833F" w14:textId="77777777" w:rsidTr="00650C20">
        <w:trPr>
          <w:trHeight w:val="261"/>
        </w:trPr>
        <w:tc>
          <w:tcPr>
            <w:tcW w:w="1126" w:type="dxa"/>
            <w:noWrap/>
            <w:hideMark/>
          </w:tcPr>
          <w:p w14:paraId="33FCA776" w14:textId="77777777" w:rsidR="00650C20" w:rsidRPr="00650C20" w:rsidRDefault="00650C20" w:rsidP="00650C20">
            <w:r w:rsidRPr="00650C20">
              <w:t>5.45698</w:t>
            </w:r>
          </w:p>
        </w:tc>
        <w:tc>
          <w:tcPr>
            <w:tcW w:w="1126" w:type="dxa"/>
            <w:noWrap/>
            <w:hideMark/>
          </w:tcPr>
          <w:p w14:paraId="7EB130B5" w14:textId="77777777" w:rsidR="00650C20" w:rsidRPr="00650C20" w:rsidRDefault="00650C20" w:rsidP="00650C20">
            <w:r w:rsidRPr="00650C20">
              <w:t>6.661079</w:t>
            </w:r>
          </w:p>
        </w:tc>
        <w:tc>
          <w:tcPr>
            <w:tcW w:w="1126" w:type="dxa"/>
            <w:noWrap/>
            <w:hideMark/>
          </w:tcPr>
          <w:p w14:paraId="6EA67D99" w14:textId="77777777" w:rsidR="00650C20" w:rsidRPr="00650C20" w:rsidRDefault="00650C20" w:rsidP="00650C20">
            <w:r w:rsidRPr="00650C20">
              <w:t>8.598729</w:t>
            </w:r>
          </w:p>
        </w:tc>
        <w:tc>
          <w:tcPr>
            <w:tcW w:w="1126" w:type="dxa"/>
            <w:noWrap/>
            <w:hideMark/>
          </w:tcPr>
          <w:p w14:paraId="042D3B84" w14:textId="77777777" w:rsidR="00650C20" w:rsidRPr="00650C20" w:rsidRDefault="00650C20" w:rsidP="00650C20">
            <w:r w:rsidRPr="00650C20">
              <w:t>13.41987</w:t>
            </w:r>
          </w:p>
        </w:tc>
        <w:tc>
          <w:tcPr>
            <w:tcW w:w="1126" w:type="dxa"/>
            <w:noWrap/>
            <w:hideMark/>
          </w:tcPr>
          <w:p w14:paraId="5650DDD7" w14:textId="77777777" w:rsidR="00650C20" w:rsidRPr="00650C20" w:rsidRDefault="00650C20" w:rsidP="00650C20">
            <w:r w:rsidRPr="00650C20">
              <w:t>11.29219</w:t>
            </w:r>
          </w:p>
        </w:tc>
        <w:tc>
          <w:tcPr>
            <w:tcW w:w="1126" w:type="dxa"/>
            <w:noWrap/>
            <w:hideMark/>
          </w:tcPr>
          <w:p w14:paraId="775B655B" w14:textId="77777777" w:rsidR="00650C20" w:rsidRPr="00650C20" w:rsidRDefault="00650C20" w:rsidP="00650C20">
            <w:r w:rsidRPr="00650C20">
              <w:t>12.4262</w:t>
            </w:r>
          </w:p>
        </w:tc>
        <w:tc>
          <w:tcPr>
            <w:tcW w:w="1126" w:type="dxa"/>
            <w:noWrap/>
            <w:hideMark/>
          </w:tcPr>
          <w:p w14:paraId="084C559D" w14:textId="77777777" w:rsidR="00650C20" w:rsidRPr="00650C20" w:rsidRDefault="00650C20" w:rsidP="00650C20">
            <w:r w:rsidRPr="00650C20">
              <w:t>5.320583</w:t>
            </w:r>
          </w:p>
        </w:tc>
        <w:tc>
          <w:tcPr>
            <w:tcW w:w="1126" w:type="dxa"/>
            <w:noWrap/>
            <w:hideMark/>
          </w:tcPr>
          <w:p w14:paraId="737D1DC2" w14:textId="77777777" w:rsidR="00650C20" w:rsidRPr="00650C20" w:rsidRDefault="00650C20" w:rsidP="00650C20">
            <w:r w:rsidRPr="00650C20">
              <w:t>14.99373</w:t>
            </w:r>
          </w:p>
        </w:tc>
        <w:tc>
          <w:tcPr>
            <w:tcW w:w="1126" w:type="dxa"/>
            <w:noWrap/>
            <w:hideMark/>
          </w:tcPr>
          <w:p w14:paraId="21EB7E62" w14:textId="77777777" w:rsidR="00650C20" w:rsidRPr="00650C20" w:rsidRDefault="00650C20" w:rsidP="00650C20">
            <w:r w:rsidRPr="00650C20">
              <w:t>16.43193</w:t>
            </w:r>
          </w:p>
        </w:tc>
        <w:tc>
          <w:tcPr>
            <w:tcW w:w="1126" w:type="dxa"/>
            <w:noWrap/>
            <w:hideMark/>
          </w:tcPr>
          <w:p w14:paraId="625C4673" w14:textId="77777777" w:rsidR="00650C20" w:rsidRPr="00650C20" w:rsidRDefault="00650C20" w:rsidP="00650C20">
            <w:r w:rsidRPr="00650C20">
              <w:t>17.99944</w:t>
            </w:r>
          </w:p>
        </w:tc>
      </w:tr>
      <w:tr w:rsidR="00650C20" w:rsidRPr="00650C20" w14:paraId="17A5D0C2" w14:textId="77777777" w:rsidTr="00650C20">
        <w:trPr>
          <w:trHeight w:val="261"/>
        </w:trPr>
        <w:tc>
          <w:tcPr>
            <w:tcW w:w="1126" w:type="dxa"/>
            <w:noWrap/>
            <w:hideMark/>
          </w:tcPr>
          <w:p w14:paraId="0042B6B9" w14:textId="77777777" w:rsidR="00650C20" w:rsidRPr="00650C20" w:rsidRDefault="00650C20" w:rsidP="00650C20">
            <w:pPr>
              <w:rPr>
                <w:b/>
                <w:bCs/>
              </w:rPr>
            </w:pPr>
            <w:r w:rsidRPr="00650C20">
              <w:rPr>
                <w:b/>
                <w:bCs/>
              </w:rPr>
              <w:t>9.211681</w:t>
            </w:r>
          </w:p>
        </w:tc>
        <w:tc>
          <w:tcPr>
            <w:tcW w:w="1126" w:type="dxa"/>
            <w:noWrap/>
            <w:hideMark/>
          </w:tcPr>
          <w:p w14:paraId="1A68787A" w14:textId="77777777" w:rsidR="00650C20" w:rsidRPr="00650C20" w:rsidRDefault="00650C20" w:rsidP="00650C20">
            <w:pPr>
              <w:rPr>
                <w:b/>
                <w:bCs/>
              </w:rPr>
            </w:pPr>
            <w:r w:rsidRPr="00650C20">
              <w:rPr>
                <w:b/>
                <w:bCs/>
              </w:rPr>
              <w:t>9.197341</w:t>
            </w:r>
          </w:p>
        </w:tc>
        <w:tc>
          <w:tcPr>
            <w:tcW w:w="1126" w:type="dxa"/>
            <w:noWrap/>
            <w:hideMark/>
          </w:tcPr>
          <w:p w14:paraId="34E2ACAD" w14:textId="77777777" w:rsidR="00650C20" w:rsidRPr="00650C20" w:rsidRDefault="00650C20" w:rsidP="00650C20">
            <w:pPr>
              <w:rPr>
                <w:b/>
                <w:bCs/>
              </w:rPr>
            </w:pPr>
            <w:r w:rsidRPr="00650C20">
              <w:rPr>
                <w:b/>
                <w:bCs/>
              </w:rPr>
              <w:t>8.647472</w:t>
            </w:r>
          </w:p>
        </w:tc>
        <w:tc>
          <w:tcPr>
            <w:tcW w:w="1126" w:type="dxa"/>
            <w:noWrap/>
            <w:hideMark/>
          </w:tcPr>
          <w:p w14:paraId="77072E36" w14:textId="77777777" w:rsidR="00650C20" w:rsidRPr="00650C20" w:rsidRDefault="00650C20" w:rsidP="00650C20">
            <w:pPr>
              <w:rPr>
                <w:b/>
                <w:bCs/>
              </w:rPr>
            </w:pPr>
            <w:r w:rsidRPr="00650C20">
              <w:rPr>
                <w:b/>
                <w:bCs/>
              </w:rPr>
              <w:t>10.93571</w:t>
            </w:r>
          </w:p>
        </w:tc>
        <w:tc>
          <w:tcPr>
            <w:tcW w:w="1126" w:type="dxa"/>
            <w:noWrap/>
            <w:hideMark/>
          </w:tcPr>
          <w:p w14:paraId="6984B6F7" w14:textId="77777777" w:rsidR="00650C20" w:rsidRPr="00650C20" w:rsidRDefault="00650C20" w:rsidP="00650C20">
            <w:pPr>
              <w:rPr>
                <w:b/>
                <w:bCs/>
              </w:rPr>
            </w:pPr>
            <w:r w:rsidRPr="00650C20">
              <w:rPr>
                <w:b/>
                <w:bCs/>
              </w:rPr>
              <w:t>12.52354</w:t>
            </w:r>
          </w:p>
        </w:tc>
        <w:tc>
          <w:tcPr>
            <w:tcW w:w="1126" w:type="dxa"/>
            <w:noWrap/>
            <w:hideMark/>
          </w:tcPr>
          <w:p w14:paraId="236C0A8F" w14:textId="77777777" w:rsidR="00650C20" w:rsidRPr="00650C20" w:rsidRDefault="00650C20" w:rsidP="00650C20">
            <w:pPr>
              <w:rPr>
                <w:b/>
                <w:bCs/>
              </w:rPr>
            </w:pPr>
            <w:r w:rsidRPr="00650C20">
              <w:rPr>
                <w:b/>
                <w:bCs/>
              </w:rPr>
              <w:t>8.263058</w:t>
            </w:r>
          </w:p>
        </w:tc>
        <w:tc>
          <w:tcPr>
            <w:tcW w:w="1126" w:type="dxa"/>
            <w:noWrap/>
            <w:hideMark/>
          </w:tcPr>
          <w:p w14:paraId="02DDC7DA" w14:textId="77777777" w:rsidR="00650C20" w:rsidRPr="00650C20" w:rsidRDefault="00650C20" w:rsidP="00650C20">
            <w:pPr>
              <w:rPr>
                <w:b/>
                <w:bCs/>
              </w:rPr>
            </w:pPr>
            <w:r w:rsidRPr="00650C20">
              <w:rPr>
                <w:b/>
                <w:bCs/>
              </w:rPr>
              <w:t>7.123082</w:t>
            </w:r>
          </w:p>
        </w:tc>
        <w:tc>
          <w:tcPr>
            <w:tcW w:w="1126" w:type="dxa"/>
            <w:noWrap/>
            <w:hideMark/>
          </w:tcPr>
          <w:p w14:paraId="114896A4" w14:textId="77777777" w:rsidR="00650C20" w:rsidRPr="00650C20" w:rsidRDefault="00650C20" w:rsidP="00650C20">
            <w:pPr>
              <w:rPr>
                <w:b/>
                <w:bCs/>
              </w:rPr>
            </w:pPr>
            <w:r w:rsidRPr="00650C20">
              <w:rPr>
                <w:b/>
                <w:bCs/>
              </w:rPr>
              <w:t>9.434048</w:t>
            </w:r>
          </w:p>
        </w:tc>
        <w:tc>
          <w:tcPr>
            <w:tcW w:w="1126" w:type="dxa"/>
            <w:noWrap/>
            <w:hideMark/>
          </w:tcPr>
          <w:p w14:paraId="28C7DE02" w14:textId="77777777" w:rsidR="00650C20" w:rsidRPr="00650C20" w:rsidRDefault="00650C20" w:rsidP="00650C20">
            <w:pPr>
              <w:rPr>
                <w:b/>
                <w:bCs/>
              </w:rPr>
            </w:pPr>
            <w:r w:rsidRPr="00650C20">
              <w:rPr>
                <w:b/>
                <w:bCs/>
              </w:rPr>
              <w:t>11.97332</w:t>
            </w:r>
          </w:p>
        </w:tc>
        <w:tc>
          <w:tcPr>
            <w:tcW w:w="1126" w:type="dxa"/>
            <w:noWrap/>
            <w:hideMark/>
          </w:tcPr>
          <w:p w14:paraId="169CC7B3" w14:textId="77777777" w:rsidR="00650C20" w:rsidRPr="00650C20" w:rsidRDefault="00650C20" w:rsidP="00650C20">
            <w:pPr>
              <w:rPr>
                <w:b/>
                <w:bCs/>
              </w:rPr>
            </w:pPr>
            <w:r w:rsidRPr="00650C20">
              <w:rPr>
                <w:b/>
                <w:bCs/>
              </w:rPr>
              <w:t>12.6259</w:t>
            </w:r>
          </w:p>
        </w:tc>
      </w:tr>
    </w:tbl>
    <w:p w14:paraId="2ED2597D" w14:textId="56745B81" w:rsidR="00650C20" w:rsidRDefault="00650C20" w:rsidP="00DD05AD"/>
    <w:p w14:paraId="48E73B87" w14:textId="4B71B56A" w:rsidR="00650C20" w:rsidRDefault="00650C20" w:rsidP="00DD05AD">
      <w:r>
        <w:t>Raw data for Section 4.4.2.6 with 5 active nodes</w:t>
      </w:r>
    </w:p>
    <w:p w14:paraId="64498477" w14:textId="4E3DE09A" w:rsidR="00650C20" w:rsidRDefault="00650C20" w:rsidP="00DD05AD">
      <w:r>
        <w:t>1</w:t>
      </w:r>
      <w:r w:rsidRPr="00650C20">
        <w:rPr>
          <w:vertAlign w:val="superscript"/>
        </w:rPr>
        <w:t>st</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650C20" w:rsidRPr="00650C20" w14:paraId="5276098D" w14:textId="77777777" w:rsidTr="00650C20">
        <w:trPr>
          <w:trHeight w:val="300"/>
        </w:trPr>
        <w:tc>
          <w:tcPr>
            <w:tcW w:w="960" w:type="dxa"/>
            <w:noWrap/>
            <w:hideMark/>
          </w:tcPr>
          <w:p w14:paraId="3A1710C3" w14:textId="77777777" w:rsidR="00650C20" w:rsidRPr="00650C20" w:rsidRDefault="00650C20" w:rsidP="00650C20">
            <w:r w:rsidRPr="00650C20">
              <w:t>Tx01</w:t>
            </w:r>
          </w:p>
        </w:tc>
        <w:tc>
          <w:tcPr>
            <w:tcW w:w="960" w:type="dxa"/>
            <w:noWrap/>
            <w:hideMark/>
          </w:tcPr>
          <w:p w14:paraId="21EAD1F9" w14:textId="77777777" w:rsidR="00650C20" w:rsidRPr="00650C20" w:rsidRDefault="00650C20" w:rsidP="00650C20">
            <w:r w:rsidRPr="00650C20">
              <w:t>Tx02</w:t>
            </w:r>
          </w:p>
        </w:tc>
        <w:tc>
          <w:tcPr>
            <w:tcW w:w="960" w:type="dxa"/>
            <w:noWrap/>
            <w:hideMark/>
          </w:tcPr>
          <w:p w14:paraId="4885FBB9" w14:textId="77777777" w:rsidR="00650C20" w:rsidRPr="00650C20" w:rsidRDefault="00650C20" w:rsidP="00650C20">
            <w:r w:rsidRPr="00650C20">
              <w:t>Tx03</w:t>
            </w:r>
          </w:p>
        </w:tc>
        <w:tc>
          <w:tcPr>
            <w:tcW w:w="960" w:type="dxa"/>
            <w:noWrap/>
            <w:hideMark/>
          </w:tcPr>
          <w:p w14:paraId="5716BFDF" w14:textId="77777777" w:rsidR="00650C20" w:rsidRPr="00650C20" w:rsidRDefault="00650C20" w:rsidP="00650C20">
            <w:r w:rsidRPr="00650C20">
              <w:t>Tx04</w:t>
            </w:r>
          </w:p>
        </w:tc>
        <w:tc>
          <w:tcPr>
            <w:tcW w:w="960" w:type="dxa"/>
            <w:noWrap/>
            <w:hideMark/>
          </w:tcPr>
          <w:p w14:paraId="1ECBBBC9" w14:textId="77777777" w:rsidR="00650C20" w:rsidRPr="00650C20" w:rsidRDefault="00650C20" w:rsidP="00650C20">
            <w:r w:rsidRPr="00650C20">
              <w:t>Tx05</w:t>
            </w:r>
          </w:p>
        </w:tc>
        <w:tc>
          <w:tcPr>
            <w:tcW w:w="960" w:type="dxa"/>
            <w:noWrap/>
            <w:hideMark/>
          </w:tcPr>
          <w:p w14:paraId="08EFC578" w14:textId="77777777" w:rsidR="00650C20" w:rsidRPr="00650C20" w:rsidRDefault="00650C20" w:rsidP="00650C20">
            <w:r w:rsidRPr="00650C20">
              <w:t>Tx06</w:t>
            </w:r>
          </w:p>
        </w:tc>
        <w:tc>
          <w:tcPr>
            <w:tcW w:w="960" w:type="dxa"/>
            <w:noWrap/>
            <w:hideMark/>
          </w:tcPr>
          <w:p w14:paraId="71774FF4" w14:textId="77777777" w:rsidR="00650C20" w:rsidRPr="00650C20" w:rsidRDefault="00650C20" w:rsidP="00650C20">
            <w:r w:rsidRPr="00650C20">
              <w:t>Tx07</w:t>
            </w:r>
          </w:p>
        </w:tc>
        <w:tc>
          <w:tcPr>
            <w:tcW w:w="960" w:type="dxa"/>
            <w:noWrap/>
            <w:hideMark/>
          </w:tcPr>
          <w:p w14:paraId="094328CC" w14:textId="77777777" w:rsidR="00650C20" w:rsidRPr="00650C20" w:rsidRDefault="00650C20" w:rsidP="00650C20">
            <w:r w:rsidRPr="00650C20">
              <w:t>Tx08</w:t>
            </w:r>
          </w:p>
        </w:tc>
        <w:tc>
          <w:tcPr>
            <w:tcW w:w="960" w:type="dxa"/>
            <w:noWrap/>
            <w:hideMark/>
          </w:tcPr>
          <w:p w14:paraId="7080D5F9" w14:textId="77777777" w:rsidR="00650C20" w:rsidRPr="00650C20" w:rsidRDefault="00650C20" w:rsidP="00650C20">
            <w:r w:rsidRPr="00650C20">
              <w:t>Tx09</w:t>
            </w:r>
          </w:p>
        </w:tc>
        <w:tc>
          <w:tcPr>
            <w:tcW w:w="960" w:type="dxa"/>
            <w:noWrap/>
            <w:hideMark/>
          </w:tcPr>
          <w:p w14:paraId="199DB6AF" w14:textId="77777777" w:rsidR="00650C20" w:rsidRPr="00650C20" w:rsidRDefault="00650C20" w:rsidP="00650C20">
            <w:r w:rsidRPr="00650C20">
              <w:t>Tx10</w:t>
            </w:r>
          </w:p>
        </w:tc>
      </w:tr>
      <w:tr w:rsidR="00650C20" w:rsidRPr="00650C20" w14:paraId="686638E2" w14:textId="77777777" w:rsidTr="00650C20">
        <w:trPr>
          <w:trHeight w:val="300"/>
        </w:trPr>
        <w:tc>
          <w:tcPr>
            <w:tcW w:w="960" w:type="dxa"/>
            <w:noWrap/>
            <w:hideMark/>
          </w:tcPr>
          <w:p w14:paraId="155945FC" w14:textId="77777777" w:rsidR="00650C20" w:rsidRPr="00650C20" w:rsidRDefault="00650C20" w:rsidP="00650C20">
            <w:r w:rsidRPr="00650C20">
              <w:t>11.99961</w:t>
            </w:r>
          </w:p>
        </w:tc>
        <w:tc>
          <w:tcPr>
            <w:tcW w:w="960" w:type="dxa"/>
            <w:noWrap/>
            <w:hideMark/>
          </w:tcPr>
          <w:p w14:paraId="1CDE8D45" w14:textId="77777777" w:rsidR="00650C20" w:rsidRPr="00650C20" w:rsidRDefault="00650C20" w:rsidP="00650C20">
            <w:r w:rsidRPr="00650C20">
              <w:t>11.74504</w:t>
            </w:r>
          </w:p>
        </w:tc>
        <w:tc>
          <w:tcPr>
            <w:tcW w:w="960" w:type="dxa"/>
            <w:noWrap/>
            <w:hideMark/>
          </w:tcPr>
          <w:p w14:paraId="20DE56CD" w14:textId="77777777" w:rsidR="00650C20" w:rsidRPr="00650C20" w:rsidRDefault="00650C20" w:rsidP="00650C20">
            <w:r w:rsidRPr="00650C20">
              <w:t>4.615415</w:t>
            </w:r>
          </w:p>
        </w:tc>
        <w:tc>
          <w:tcPr>
            <w:tcW w:w="960" w:type="dxa"/>
            <w:noWrap/>
            <w:hideMark/>
          </w:tcPr>
          <w:p w14:paraId="0CB4BBEF" w14:textId="77777777" w:rsidR="00650C20" w:rsidRPr="00650C20" w:rsidRDefault="00650C20" w:rsidP="00650C20">
            <w:r w:rsidRPr="00650C20">
              <w:t>7.719248</w:t>
            </w:r>
          </w:p>
        </w:tc>
        <w:tc>
          <w:tcPr>
            <w:tcW w:w="960" w:type="dxa"/>
            <w:noWrap/>
            <w:hideMark/>
          </w:tcPr>
          <w:p w14:paraId="0C9A81EA" w14:textId="77777777" w:rsidR="00650C20" w:rsidRPr="00650C20" w:rsidRDefault="00650C20" w:rsidP="00650C20">
            <w:r w:rsidRPr="00650C20">
              <w:t>8.194655</w:t>
            </w:r>
          </w:p>
        </w:tc>
        <w:tc>
          <w:tcPr>
            <w:tcW w:w="960" w:type="dxa"/>
            <w:noWrap/>
            <w:hideMark/>
          </w:tcPr>
          <w:p w14:paraId="1E76A96E" w14:textId="77777777" w:rsidR="00650C20" w:rsidRPr="00650C20" w:rsidRDefault="00650C20" w:rsidP="00650C20">
            <w:r w:rsidRPr="00650C20">
              <w:t>9.707512</w:t>
            </w:r>
          </w:p>
        </w:tc>
        <w:tc>
          <w:tcPr>
            <w:tcW w:w="960" w:type="dxa"/>
            <w:noWrap/>
            <w:hideMark/>
          </w:tcPr>
          <w:p w14:paraId="494E9603" w14:textId="77777777" w:rsidR="00650C20" w:rsidRPr="00650C20" w:rsidRDefault="00650C20" w:rsidP="00650C20">
            <w:r w:rsidRPr="00650C20">
              <w:t>9.663865</w:t>
            </w:r>
          </w:p>
        </w:tc>
        <w:tc>
          <w:tcPr>
            <w:tcW w:w="960" w:type="dxa"/>
            <w:noWrap/>
            <w:hideMark/>
          </w:tcPr>
          <w:p w14:paraId="66DDBBA4" w14:textId="77777777" w:rsidR="00650C20" w:rsidRPr="00650C20" w:rsidRDefault="00650C20" w:rsidP="00650C20">
            <w:r w:rsidRPr="00650C20">
              <w:t>3.215903</w:t>
            </w:r>
          </w:p>
        </w:tc>
        <w:tc>
          <w:tcPr>
            <w:tcW w:w="960" w:type="dxa"/>
            <w:noWrap/>
            <w:hideMark/>
          </w:tcPr>
          <w:p w14:paraId="63747883" w14:textId="77777777" w:rsidR="00650C20" w:rsidRPr="00650C20" w:rsidRDefault="00650C20" w:rsidP="00650C20">
            <w:r w:rsidRPr="00650C20">
              <w:t>17.18431</w:t>
            </w:r>
          </w:p>
        </w:tc>
        <w:tc>
          <w:tcPr>
            <w:tcW w:w="960" w:type="dxa"/>
            <w:noWrap/>
            <w:hideMark/>
          </w:tcPr>
          <w:p w14:paraId="0640360D" w14:textId="77777777" w:rsidR="00650C20" w:rsidRPr="00650C20" w:rsidRDefault="00650C20" w:rsidP="00650C20">
            <w:r w:rsidRPr="00650C20">
              <w:t>8.900393</w:t>
            </w:r>
          </w:p>
        </w:tc>
      </w:tr>
      <w:tr w:rsidR="00650C20" w:rsidRPr="00650C20" w14:paraId="2A08D1C2" w14:textId="77777777" w:rsidTr="00650C20">
        <w:trPr>
          <w:trHeight w:val="300"/>
        </w:trPr>
        <w:tc>
          <w:tcPr>
            <w:tcW w:w="960" w:type="dxa"/>
            <w:noWrap/>
            <w:hideMark/>
          </w:tcPr>
          <w:p w14:paraId="34A11DBA" w14:textId="77777777" w:rsidR="00650C20" w:rsidRPr="00650C20" w:rsidRDefault="00650C20" w:rsidP="00650C20">
            <w:r w:rsidRPr="00650C20">
              <w:t>6.936956</w:t>
            </w:r>
          </w:p>
        </w:tc>
        <w:tc>
          <w:tcPr>
            <w:tcW w:w="960" w:type="dxa"/>
            <w:noWrap/>
            <w:hideMark/>
          </w:tcPr>
          <w:p w14:paraId="23FE4A6E" w14:textId="77777777" w:rsidR="00650C20" w:rsidRPr="00650C20" w:rsidRDefault="00650C20" w:rsidP="00650C20">
            <w:r w:rsidRPr="00650C20">
              <w:t>10.3642</w:t>
            </w:r>
          </w:p>
        </w:tc>
        <w:tc>
          <w:tcPr>
            <w:tcW w:w="960" w:type="dxa"/>
            <w:noWrap/>
            <w:hideMark/>
          </w:tcPr>
          <w:p w14:paraId="6D7A19FA" w14:textId="77777777" w:rsidR="00650C20" w:rsidRPr="00650C20" w:rsidRDefault="00650C20" w:rsidP="00650C20">
            <w:r w:rsidRPr="00650C20">
              <w:t>11.21147</w:t>
            </w:r>
          </w:p>
        </w:tc>
        <w:tc>
          <w:tcPr>
            <w:tcW w:w="960" w:type="dxa"/>
            <w:noWrap/>
            <w:hideMark/>
          </w:tcPr>
          <w:p w14:paraId="0043789F" w14:textId="77777777" w:rsidR="00650C20" w:rsidRPr="00650C20" w:rsidRDefault="00650C20" w:rsidP="00650C20">
            <w:r w:rsidRPr="00650C20">
              <w:t>7.93955</w:t>
            </w:r>
          </w:p>
        </w:tc>
        <w:tc>
          <w:tcPr>
            <w:tcW w:w="960" w:type="dxa"/>
            <w:noWrap/>
            <w:hideMark/>
          </w:tcPr>
          <w:p w14:paraId="37771559" w14:textId="77777777" w:rsidR="00650C20" w:rsidRPr="00650C20" w:rsidRDefault="00650C20" w:rsidP="00650C20">
            <w:r w:rsidRPr="00650C20">
              <w:t>15.96056</w:t>
            </w:r>
          </w:p>
        </w:tc>
        <w:tc>
          <w:tcPr>
            <w:tcW w:w="960" w:type="dxa"/>
            <w:noWrap/>
            <w:hideMark/>
          </w:tcPr>
          <w:p w14:paraId="6E7AC9E7" w14:textId="77777777" w:rsidR="00650C20" w:rsidRPr="00650C20" w:rsidRDefault="00650C20" w:rsidP="00650C20">
            <w:r w:rsidRPr="00650C20">
              <w:t>4.487101</w:t>
            </w:r>
          </w:p>
        </w:tc>
        <w:tc>
          <w:tcPr>
            <w:tcW w:w="960" w:type="dxa"/>
            <w:noWrap/>
            <w:hideMark/>
          </w:tcPr>
          <w:p w14:paraId="77A09196" w14:textId="77777777" w:rsidR="00650C20" w:rsidRPr="00650C20" w:rsidRDefault="00650C20" w:rsidP="00650C20">
            <w:r w:rsidRPr="00650C20">
              <w:t>6.967939</w:t>
            </w:r>
          </w:p>
        </w:tc>
        <w:tc>
          <w:tcPr>
            <w:tcW w:w="960" w:type="dxa"/>
            <w:noWrap/>
            <w:hideMark/>
          </w:tcPr>
          <w:p w14:paraId="65FE0C45" w14:textId="77777777" w:rsidR="00650C20" w:rsidRPr="00650C20" w:rsidRDefault="00650C20" w:rsidP="00650C20">
            <w:r w:rsidRPr="00650C20">
              <w:t>11.88977</w:t>
            </w:r>
          </w:p>
        </w:tc>
        <w:tc>
          <w:tcPr>
            <w:tcW w:w="960" w:type="dxa"/>
            <w:noWrap/>
            <w:hideMark/>
          </w:tcPr>
          <w:p w14:paraId="5E2998BE" w14:textId="77777777" w:rsidR="00650C20" w:rsidRPr="00650C20" w:rsidRDefault="00650C20" w:rsidP="00650C20">
            <w:r w:rsidRPr="00650C20">
              <w:t>7.987706</w:t>
            </w:r>
          </w:p>
        </w:tc>
        <w:tc>
          <w:tcPr>
            <w:tcW w:w="960" w:type="dxa"/>
            <w:noWrap/>
            <w:hideMark/>
          </w:tcPr>
          <w:p w14:paraId="7CD59D84" w14:textId="77777777" w:rsidR="00650C20" w:rsidRPr="00650C20" w:rsidRDefault="00650C20" w:rsidP="00650C20">
            <w:r w:rsidRPr="00650C20">
              <w:t>9.706037</w:t>
            </w:r>
          </w:p>
        </w:tc>
      </w:tr>
      <w:tr w:rsidR="00650C20" w:rsidRPr="00650C20" w14:paraId="1927498D" w14:textId="77777777" w:rsidTr="00650C20">
        <w:trPr>
          <w:trHeight w:val="300"/>
        </w:trPr>
        <w:tc>
          <w:tcPr>
            <w:tcW w:w="960" w:type="dxa"/>
            <w:noWrap/>
            <w:hideMark/>
          </w:tcPr>
          <w:p w14:paraId="2F63BC3F" w14:textId="77777777" w:rsidR="00650C20" w:rsidRPr="00650C20" w:rsidRDefault="00650C20" w:rsidP="00650C20">
            <w:r w:rsidRPr="00650C20">
              <w:t>6.733459</w:t>
            </w:r>
          </w:p>
        </w:tc>
        <w:tc>
          <w:tcPr>
            <w:tcW w:w="960" w:type="dxa"/>
            <w:noWrap/>
            <w:hideMark/>
          </w:tcPr>
          <w:p w14:paraId="20397C47" w14:textId="77777777" w:rsidR="00650C20" w:rsidRPr="00650C20" w:rsidRDefault="00650C20" w:rsidP="00650C20">
            <w:r w:rsidRPr="00650C20">
              <w:t>10.93403</w:t>
            </w:r>
          </w:p>
        </w:tc>
        <w:tc>
          <w:tcPr>
            <w:tcW w:w="960" w:type="dxa"/>
            <w:noWrap/>
            <w:hideMark/>
          </w:tcPr>
          <w:p w14:paraId="58617CE5" w14:textId="77777777" w:rsidR="00650C20" w:rsidRPr="00650C20" w:rsidRDefault="00650C20" w:rsidP="00650C20">
            <w:r w:rsidRPr="00650C20">
              <w:t>13.49545</w:t>
            </w:r>
          </w:p>
        </w:tc>
        <w:tc>
          <w:tcPr>
            <w:tcW w:w="960" w:type="dxa"/>
            <w:noWrap/>
            <w:hideMark/>
          </w:tcPr>
          <w:p w14:paraId="2F013383" w14:textId="77777777" w:rsidR="00650C20" w:rsidRPr="00650C20" w:rsidRDefault="00650C20" w:rsidP="00650C20">
            <w:r w:rsidRPr="00650C20">
              <w:t>8.329427</w:t>
            </w:r>
          </w:p>
        </w:tc>
        <w:tc>
          <w:tcPr>
            <w:tcW w:w="960" w:type="dxa"/>
            <w:noWrap/>
            <w:hideMark/>
          </w:tcPr>
          <w:p w14:paraId="5C21E5A8" w14:textId="77777777" w:rsidR="00650C20" w:rsidRPr="00650C20" w:rsidRDefault="00650C20" w:rsidP="00650C20">
            <w:r w:rsidRPr="00650C20">
              <w:t>15.34986</w:t>
            </w:r>
          </w:p>
        </w:tc>
        <w:tc>
          <w:tcPr>
            <w:tcW w:w="960" w:type="dxa"/>
            <w:noWrap/>
            <w:hideMark/>
          </w:tcPr>
          <w:p w14:paraId="1B74394C" w14:textId="77777777" w:rsidR="00650C20" w:rsidRPr="00650C20" w:rsidRDefault="00650C20" w:rsidP="00650C20">
            <w:r w:rsidRPr="00650C20">
              <w:t>10.56074</w:t>
            </w:r>
          </w:p>
        </w:tc>
        <w:tc>
          <w:tcPr>
            <w:tcW w:w="960" w:type="dxa"/>
            <w:noWrap/>
            <w:hideMark/>
          </w:tcPr>
          <w:p w14:paraId="54C6D53A" w14:textId="77777777" w:rsidR="00650C20" w:rsidRPr="00650C20" w:rsidRDefault="00650C20" w:rsidP="00650C20">
            <w:r w:rsidRPr="00650C20">
              <w:t>7.841693</w:t>
            </w:r>
          </w:p>
        </w:tc>
        <w:tc>
          <w:tcPr>
            <w:tcW w:w="960" w:type="dxa"/>
            <w:noWrap/>
            <w:hideMark/>
          </w:tcPr>
          <w:p w14:paraId="6AEEE9E2" w14:textId="77777777" w:rsidR="00650C20" w:rsidRPr="00650C20" w:rsidRDefault="00650C20" w:rsidP="00650C20">
            <w:r w:rsidRPr="00650C20">
              <w:t>11.34221</w:t>
            </w:r>
          </w:p>
        </w:tc>
        <w:tc>
          <w:tcPr>
            <w:tcW w:w="960" w:type="dxa"/>
            <w:noWrap/>
            <w:hideMark/>
          </w:tcPr>
          <w:p w14:paraId="6A8F7ECE" w14:textId="77777777" w:rsidR="00650C20" w:rsidRPr="00650C20" w:rsidRDefault="00650C20" w:rsidP="00650C20">
            <w:r w:rsidRPr="00650C20">
              <w:t>9.866459</w:t>
            </w:r>
          </w:p>
        </w:tc>
        <w:tc>
          <w:tcPr>
            <w:tcW w:w="960" w:type="dxa"/>
            <w:noWrap/>
            <w:hideMark/>
          </w:tcPr>
          <w:p w14:paraId="1E00A0D8" w14:textId="77777777" w:rsidR="00650C20" w:rsidRPr="00650C20" w:rsidRDefault="00650C20" w:rsidP="00650C20">
            <w:r w:rsidRPr="00650C20">
              <w:t>9.537311</w:t>
            </w:r>
          </w:p>
        </w:tc>
      </w:tr>
      <w:tr w:rsidR="00650C20" w:rsidRPr="00650C20" w14:paraId="4B06F32C" w14:textId="77777777" w:rsidTr="00650C20">
        <w:trPr>
          <w:trHeight w:val="300"/>
        </w:trPr>
        <w:tc>
          <w:tcPr>
            <w:tcW w:w="960" w:type="dxa"/>
            <w:noWrap/>
            <w:hideMark/>
          </w:tcPr>
          <w:p w14:paraId="133D59DA" w14:textId="77777777" w:rsidR="00650C20" w:rsidRPr="00650C20" w:rsidRDefault="00650C20" w:rsidP="00650C20">
            <w:r w:rsidRPr="00650C20">
              <w:t>3.230693</w:t>
            </w:r>
          </w:p>
        </w:tc>
        <w:tc>
          <w:tcPr>
            <w:tcW w:w="960" w:type="dxa"/>
            <w:noWrap/>
            <w:hideMark/>
          </w:tcPr>
          <w:p w14:paraId="33ACB971" w14:textId="77777777" w:rsidR="00650C20" w:rsidRPr="00650C20" w:rsidRDefault="00650C20" w:rsidP="00650C20">
            <w:r w:rsidRPr="00650C20">
              <w:t>10.95879</w:t>
            </w:r>
          </w:p>
        </w:tc>
        <w:tc>
          <w:tcPr>
            <w:tcW w:w="960" w:type="dxa"/>
            <w:noWrap/>
            <w:hideMark/>
          </w:tcPr>
          <w:p w14:paraId="0452F534" w14:textId="77777777" w:rsidR="00650C20" w:rsidRPr="00650C20" w:rsidRDefault="00650C20" w:rsidP="00650C20">
            <w:r w:rsidRPr="00650C20">
              <w:t>5.945532</w:t>
            </w:r>
          </w:p>
        </w:tc>
        <w:tc>
          <w:tcPr>
            <w:tcW w:w="960" w:type="dxa"/>
            <w:noWrap/>
            <w:hideMark/>
          </w:tcPr>
          <w:p w14:paraId="7D957480" w14:textId="77777777" w:rsidR="00650C20" w:rsidRPr="00650C20" w:rsidRDefault="00650C20" w:rsidP="00650C20">
            <w:r w:rsidRPr="00650C20">
              <w:t>9.971761</w:t>
            </w:r>
          </w:p>
        </w:tc>
        <w:tc>
          <w:tcPr>
            <w:tcW w:w="960" w:type="dxa"/>
            <w:noWrap/>
            <w:hideMark/>
          </w:tcPr>
          <w:p w14:paraId="69A33D92" w14:textId="77777777" w:rsidR="00650C20" w:rsidRPr="00650C20" w:rsidRDefault="00650C20" w:rsidP="00650C20">
            <w:r w:rsidRPr="00650C20">
              <w:t>16.18812</w:t>
            </w:r>
          </w:p>
        </w:tc>
        <w:tc>
          <w:tcPr>
            <w:tcW w:w="960" w:type="dxa"/>
            <w:noWrap/>
            <w:hideMark/>
          </w:tcPr>
          <w:p w14:paraId="367DF99C" w14:textId="77777777" w:rsidR="00650C20" w:rsidRPr="00650C20" w:rsidRDefault="00650C20" w:rsidP="00650C20">
            <w:r w:rsidRPr="00650C20">
              <w:t>6.462249</w:t>
            </w:r>
          </w:p>
        </w:tc>
        <w:tc>
          <w:tcPr>
            <w:tcW w:w="960" w:type="dxa"/>
            <w:noWrap/>
            <w:hideMark/>
          </w:tcPr>
          <w:p w14:paraId="19DD9AE9" w14:textId="77777777" w:rsidR="00650C20" w:rsidRPr="00650C20" w:rsidRDefault="00650C20" w:rsidP="00650C20">
            <w:r w:rsidRPr="00650C20">
              <w:t>3.87023</w:t>
            </w:r>
          </w:p>
        </w:tc>
        <w:tc>
          <w:tcPr>
            <w:tcW w:w="960" w:type="dxa"/>
            <w:noWrap/>
            <w:hideMark/>
          </w:tcPr>
          <w:p w14:paraId="658C89D3" w14:textId="77777777" w:rsidR="00650C20" w:rsidRPr="00650C20" w:rsidRDefault="00650C20" w:rsidP="00650C20">
            <w:r w:rsidRPr="00650C20">
              <w:t>7.398243</w:t>
            </w:r>
          </w:p>
        </w:tc>
        <w:tc>
          <w:tcPr>
            <w:tcW w:w="960" w:type="dxa"/>
            <w:noWrap/>
            <w:hideMark/>
          </w:tcPr>
          <w:p w14:paraId="5B9051CC" w14:textId="77777777" w:rsidR="00650C20" w:rsidRPr="00650C20" w:rsidRDefault="00650C20" w:rsidP="00650C20">
            <w:r w:rsidRPr="00650C20">
              <w:t>9.405953</w:t>
            </w:r>
          </w:p>
        </w:tc>
        <w:tc>
          <w:tcPr>
            <w:tcW w:w="960" w:type="dxa"/>
            <w:noWrap/>
            <w:hideMark/>
          </w:tcPr>
          <w:p w14:paraId="4A9ED966" w14:textId="77777777" w:rsidR="00650C20" w:rsidRPr="00650C20" w:rsidRDefault="00650C20" w:rsidP="00650C20">
            <w:r w:rsidRPr="00650C20">
              <w:t>6.373986</w:t>
            </w:r>
          </w:p>
        </w:tc>
      </w:tr>
      <w:tr w:rsidR="00650C20" w:rsidRPr="00650C20" w14:paraId="757DD65D" w14:textId="77777777" w:rsidTr="00650C20">
        <w:trPr>
          <w:trHeight w:val="300"/>
        </w:trPr>
        <w:tc>
          <w:tcPr>
            <w:tcW w:w="960" w:type="dxa"/>
            <w:noWrap/>
            <w:hideMark/>
          </w:tcPr>
          <w:p w14:paraId="64ABC602" w14:textId="77777777" w:rsidR="00650C20" w:rsidRPr="00650C20" w:rsidRDefault="00650C20" w:rsidP="00650C20">
            <w:r w:rsidRPr="00650C20">
              <w:t>5.69076</w:t>
            </w:r>
          </w:p>
        </w:tc>
        <w:tc>
          <w:tcPr>
            <w:tcW w:w="960" w:type="dxa"/>
            <w:noWrap/>
            <w:hideMark/>
          </w:tcPr>
          <w:p w14:paraId="2CD83190" w14:textId="77777777" w:rsidR="00650C20" w:rsidRPr="00650C20" w:rsidRDefault="00650C20" w:rsidP="00650C20">
            <w:r w:rsidRPr="00650C20">
              <w:t>4.930889</w:t>
            </w:r>
          </w:p>
        </w:tc>
        <w:tc>
          <w:tcPr>
            <w:tcW w:w="960" w:type="dxa"/>
            <w:noWrap/>
            <w:hideMark/>
          </w:tcPr>
          <w:p w14:paraId="7CF23E4C" w14:textId="77777777" w:rsidR="00650C20" w:rsidRPr="00650C20" w:rsidRDefault="00650C20" w:rsidP="00650C20">
            <w:r w:rsidRPr="00650C20">
              <w:t>7.161828</w:t>
            </w:r>
          </w:p>
        </w:tc>
        <w:tc>
          <w:tcPr>
            <w:tcW w:w="960" w:type="dxa"/>
            <w:noWrap/>
            <w:hideMark/>
          </w:tcPr>
          <w:p w14:paraId="744CD368" w14:textId="77777777" w:rsidR="00650C20" w:rsidRPr="00650C20" w:rsidRDefault="00650C20" w:rsidP="00650C20">
            <w:r w:rsidRPr="00650C20">
              <w:t>13.44246</w:t>
            </w:r>
          </w:p>
        </w:tc>
        <w:tc>
          <w:tcPr>
            <w:tcW w:w="960" w:type="dxa"/>
            <w:noWrap/>
            <w:hideMark/>
          </w:tcPr>
          <w:p w14:paraId="425728E7" w14:textId="77777777" w:rsidR="00650C20" w:rsidRPr="00650C20" w:rsidRDefault="00650C20" w:rsidP="00650C20">
            <w:r w:rsidRPr="00650C20">
              <w:t>9.739327</w:t>
            </w:r>
          </w:p>
        </w:tc>
        <w:tc>
          <w:tcPr>
            <w:tcW w:w="960" w:type="dxa"/>
            <w:noWrap/>
            <w:hideMark/>
          </w:tcPr>
          <w:p w14:paraId="24C903F4" w14:textId="77777777" w:rsidR="00650C20" w:rsidRPr="00650C20" w:rsidRDefault="00650C20" w:rsidP="00650C20">
            <w:r w:rsidRPr="00650C20">
              <w:t>7.816053</w:t>
            </w:r>
          </w:p>
        </w:tc>
        <w:tc>
          <w:tcPr>
            <w:tcW w:w="960" w:type="dxa"/>
            <w:noWrap/>
            <w:hideMark/>
          </w:tcPr>
          <w:p w14:paraId="4EA97FE8" w14:textId="77777777" w:rsidR="00650C20" w:rsidRPr="00650C20" w:rsidRDefault="00650C20" w:rsidP="00650C20">
            <w:r w:rsidRPr="00650C20">
              <w:t>7.494269</w:t>
            </w:r>
          </w:p>
        </w:tc>
        <w:tc>
          <w:tcPr>
            <w:tcW w:w="960" w:type="dxa"/>
            <w:noWrap/>
            <w:hideMark/>
          </w:tcPr>
          <w:p w14:paraId="579CC012" w14:textId="77777777" w:rsidR="00650C20" w:rsidRPr="00650C20" w:rsidRDefault="00650C20" w:rsidP="00650C20">
            <w:r w:rsidRPr="00650C20">
              <w:t>7.177113</w:t>
            </w:r>
          </w:p>
        </w:tc>
        <w:tc>
          <w:tcPr>
            <w:tcW w:w="960" w:type="dxa"/>
            <w:noWrap/>
            <w:hideMark/>
          </w:tcPr>
          <w:p w14:paraId="338155BF" w14:textId="77777777" w:rsidR="00650C20" w:rsidRPr="00650C20" w:rsidRDefault="00650C20" w:rsidP="00650C20">
            <w:r w:rsidRPr="00650C20">
              <w:t>14.66274</w:t>
            </w:r>
          </w:p>
        </w:tc>
        <w:tc>
          <w:tcPr>
            <w:tcW w:w="960" w:type="dxa"/>
            <w:noWrap/>
            <w:hideMark/>
          </w:tcPr>
          <w:p w14:paraId="03C346C0" w14:textId="77777777" w:rsidR="00650C20" w:rsidRPr="00650C20" w:rsidRDefault="00650C20" w:rsidP="00650C20">
            <w:r w:rsidRPr="00650C20">
              <w:t>16.58755</w:t>
            </w:r>
          </w:p>
        </w:tc>
      </w:tr>
      <w:tr w:rsidR="00650C20" w:rsidRPr="00650C20" w14:paraId="7432E69E" w14:textId="77777777" w:rsidTr="00650C20">
        <w:trPr>
          <w:trHeight w:val="300"/>
        </w:trPr>
        <w:tc>
          <w:tcPr>
            <w:tcW w:w="960" w:type="dxa"/>
            <w:noWrap/>
            <w:hideMark/>
          </w:tcPr>
          <w:p w14:paraId="7795AAD6" w14:textId="77777777" w:rsidR="00650C20" w:rsidRPr="00650C20" w:rsidRDefault="00650C20" w:rsidP="00650C20">
            <w:r w:rsidRPr="00650C20">
              <w:t>6.624541</w:t>
            </w:r>
          </w:p>
        </w:tc>
        <w:tc>
          <w:tcPr>
            <w:tcW w:w="960" w:type="dxa"/>
            <w:noWrap/>
            <w:hideMark/>
          </w:tcPr>
          <w:p w14:paraId="43C7DA17" w14:textId="77777777" w:rsidR="00650C20" w:rsidRPr="00650C20" w:rsidRDefault="00650C20" w:rsidP="00650C20">
            <w:r w:rsidRPr="00650C20">
              <w:t>12.12853</w:t>
            </w:r>
          </w:p>
        </w:tc>
        <w:tc>
          <w:tcPr>
            <w:tcW w:w="960" w:type="dxa"/>
            <w:noWrap/>
            <w:hideMark/>
          </w:tcPr>
          <w:p w14:paraId="6506720E" w14:textId="77777777" w:rsidR="00650C20" w:rsidRPr="00650C20" w:rsidRDefault="00650C20" w:rsidP="00650C20">
            <w:r w:rsidRPr="00650C20">
              <w:t>13.17898</w:t>
            </w:r>
          </w:p>
        </w:tc>
        <w:tc>
          <w:tcPr>
            <w:tcW w:w="960" w:type="dxa"/>
            <w:noWrap/>
            <w:hideMark/>
          </w:tcPr>
          <w:p w14:paraId="43526AC9" w14:textId="77777777" w:rsidR="00650C20" w:rsidRPr="00650C20" w:rsidRDefault="00650C20" w:rsidP="00650C20">
            <w:r w:rsidRPr="00650C20">
              <w:t>14.53018</w:t>
            </w:r>
          </w:p>
        </w:tc>
        <w:tc>
          <w:tcPr>
            <w:tcW w:w="960" w:type="dxa"/>
            <w:noWrap/>
            <w:hideMark/>
          </w:tcPr>
          <w:p w14:paraId="4BD789D8" w14:textId="77777777" w:rsidR="00650C20" w:rsidRPr="00650C20" w:rsidRDefault="00650C20" w:rsidP="00650C20">
            <w:r w:rsidRPr="00650C20">
              <w:t>16.56824</w:t>
            </w:r>
          </w:p>
        </w:tc>
        <w:tc>
          <w:tcPr>
            <w:tcW w:w="960" w:type="dxa"/>
            <w:noWrap/>
            <w:hideMark/>
          </w:tcPr>
          <w:p w14:paraId="26D001BB" w14:textId="77777777" w:rsidR="00650C20" w:rsidRPr="00650C20" w:rsidRDefault="00650C20" w:rsidP="00650C20">
            <w:r w:rsidRPr="00650C20">
              <w:t>9.634778</w:t>
            </w:r>
          </w:p>
        </w:tc>
        <w:tc>
          <w:tcPr>
            <w:tcW w:w="960" w:type="dxa"/>
            <w:noWrap/>
            <w:hideMark/>
          </w:tcPr>
          <w:p w14:paraId="14DF29BE" w14:textId="77777777" w:rsidR="00650C20" w:rsidRPr="00650C20" w:rsidRDefault="00650C20" w:rsidP="00650C20">
            <w:r w:rsidRPr="00650C20">
              <w:t>6.908789</w:t>
            </w:r>
          </w:p>
        </w:tc>
        <w:tc>
          <w:tcPr>
            <w:tcW w:w="960" w:type="dxa"/>
            <w:noWrap/>
            <w:hideMark/>
          </w:tcPr>
          <w:p w14:paraId="50512A73" w14:textId="77777777" w:rsidR="00650C20" w:rsidRPr="00650C20" w:rsidRDefault="00650C20" w:rsidP="00650C20">
            <w:r w:rsidRPr="00650C20">
              <w:t>5.125386</w:t>
            </w:r>
          </w:p>
        </w:tc>
        <w:tc>
          <w:tcPr>
            <w:tcW w:w="960" w:type="dxa"/>
            <w:noWrap/>
            <w:hideMark/>
          </w:tcPr>
          <w:p w14:paraId="54D6621B" w14:textId="77777777" w:rsidR="00650C20" w:rsidRPr="00650C20" w:rsidRDefault="00650C20" w:rsidP="00650C20">
            <w:r w:rsidRPr="00650C20">
              <w:t>13.50982</w:t>
            </w:r>
          </w:p>
        </w:tc>
        <w:tc>
          <w:tcPr>
            <w:tcW w:w="960" w:type="dxa"/>
            <w:noWrap/>
            <w:hideMark/>
          </w:tcPr>
          <w:p w14:paraId="3F7E87F7" w14:textId="77777777" w:rsidR="00650C20" w:rsidRPr="00650C20" w:rsidRDefault="00650C20" w:rsidP="00650C20">
            <w:r w:rsidRPr="00650C20">
              <w:t>14.5272</w:t>
            </w:r>
          </w:p>
        </w:tc>
      </w:tr>
      <w:tr w:rsidR="00650C20" w:rsidRPr="00650C20" w14:paraId="56936447" w14:textId="77777777" w:rsidTr="00650C20">
        <w:trPr>
          <w:trHeight w:val="300"/>
        </w:trPr>
        <w:tc>
          <w:tcPr>
            <w:tcW w:w="960" w:type="dxa"/>
            <w:noWrap/>
            <w:hideMark/>
          </w:tcPr>
          <w:p w14:paraId="5FC63E12" w14:textId="77777777" w:rsidR="00650C20" w:rsidRPr="00650C20" w:rsidRDefault="00650C20" w:rsidP="00650C20">
            <w:r w:rsidRPr="00650C20">
              <w:t>5.740974</w:t>
            </w:r>
          </w:p>
        </w:tc>
        <w:tc>
          <w:tcPr>
            <w:tcW w:w="960" w:type="dxa"/>
            <w:noWrap/>
            <w:hideMark/>
          </w:tcPr>
          <w:p w14:paraId="53483059" w14:textId="77777777" w:rsidR="00650C20" w:rsidRPr="00650C20" w:rsidRDefault="00650C20" w:rsidP="00650C20">
            <w:r w:rsidRPr="00650C20">
              <w:t>4.462831</w:t>
            </w:r>
          </w:p>
        </w:tc>
        <w:tc>
          <w:tcPr>
            <w:tcW w:w="960" w:type="dxa"/>
            <w:noWrap/>
            <w:hideMark/>
          </w:tcPr>
          <w:p w14:paraId="1373B12F" w14:textId="77777777" w:rsidR="00650C20" w:rsidRPr="00650C20" w:rsidRDefault="00650C20" w:rsidP="00650C20">
            <w:r w:rsidRPr="00650C20">
              <w:t>7.334979</w:t>
            </w:r>
          </w:p>
        </w:tc>
        <w:tc>
          <w:tcPr>
            <w:tcW w:w="960" w:type="dxa"/>
            <w:noWrap/>
            <w:hideMark/>
          </w:tcPr>
          <w:p w14:paraId="58610C4C" w14:textId="77777777" w:rsidR="00650C20" w:rsidRPr="00650C20" w:rsidRDefault="00650C20" w:rsidP="00650C20">
            <w:r w:rsidRPr="00650C20">
              <w:t>14.30393</w:t>
            </w:r>
          </w:p>
        </w:tc>
        <w:tc>
          <w:tcPr>
            <w:tcW w:w="960" w:type="dxa"/>
            <w:noWrap/>
            <w:hideMark/>
          </w:tcPr>
          <w:p w14:paraId="1E21B09B" w14:textId="77777777" w:rsidR="00650C20" w:rsidRPr="00650C20" w:rsidRDefault="00650C20" w:rsidP="00650C20">
            <w:r w:rsidRPr="00650C20">
              <w:t>18.60326</w:t>
            </w:r>
          </w:p>
        </w:tc>
        <w:tc>
          <w:tcPr>
            <w:tcW w:w="960" w:type="dxa"/>
            <w:noWrap/>
            <w:hideMark/>
          </w:tcPr>
          <w:p w14:paraId="0D80DA7E" w14:textId="77777777" w:rsidR="00650C20" w:rsidRPr="00650C20" w:rsidRDefault="00650C20" w:rsidP="00650C20">
            <w:r w:rsidRPr="00650C20">
              <w:t>10.22281</w:t>
            </w:r>
          </w:p>
        </w:tc>
        <w:tc>
          <w:tcPr>
            <w:tcW w:w="960" w:type="dxa"/>
            <w:noWrap/>
            <w:hideMark/>
          </w:tcPr>
          <w:p w14:paraId="234ABF62" w14:textId="77777777" w:rsidR="00650C20" w:rsidRPr="00650C20" w:rsidRDefault="00650C20" w:rsidP="00650C20">
            <w:r w:rsidRPr="00650C20">
              <w:t>11.96066</w:t>
            </w:r>
          </w:p>
        </w:tc>
        <w:tc>
          <w:tcPr>
            <w:tcW w:w="960" w:type="dxa"/>
            <w:noWrap/>
            <w:hideMark/>
          </w:tcPr>
          <w:p w14:paraId="059CE181" w14:textId="77777777" w:rsidR="00650C20" w:rsidRPr="00650C20" w:rsidRDefault="00650C20" w:rsidP="00650C20">
            <w:r w:rsidRPr="00650C20">
              <w:t>13.50899</w:t>
            </w:r>
          </w:p>
        </w:tc>
        <w:tc>
          <w:tcPr>
            <w:tcW w:w="960" w:type="dxa"/>
            <w:noWrap/>
            <w:hideMark/>
          </w:tcPr>
          <w:p w14:paraId="6E83CF9A" w14:textId="77777777" w:rsidR="00650C20" w:rsidRPr="00650C20" w:rsidRDefault="00650C20" w:rsidP="00650C20">
            <w:r w:rsidRPr="00650C20">
              <w:t>8.107959</w:t>
            </w:r>
          </w:p>
        </w:tc>
        <w:tc>
          <w:tcPr>
            <w:tcW w:w="960" w:type="dxa"/>
            <w:noWrap/>
            <w:hideMark/>
          </w:tcPr>
          <w:p w14:paraId="51C03A8F" w14:textId="77777777" w:rsidR="00650C20" w:rsidRPr="00650C20" w:rsidRDefault="00650C20" w:rsidP="00650C20">
            <w:r w:rsidRPr="00650C20">
              <w:t>10.65858</w:t>
            </w:r>
          </w:p>
        </w:tc>
      </w:tr>
      <w:tr w:rsidR="00650C20" w:rsidRPr="00650C20" w14:paraId="08D369A3" w14:textId="77777777" w:rsidTr="00650C20">
        <w:trPr>
          <w:trHeight w:val="300"/>
        </w:trPr>
        <w:tc>
          <w:tcPr>
            <w:tcW w:w="960" w:type="dxa"/>
            <w:noWrap/>
            <w:hideMark/>
          </w:tcPr>
          <w:p w14:paraId="6F7AD9F2" w14:textId="77777777" w:rsidR="00650C20" w:rsidRPr="00650C20" w:rsidRDefault="00650C20" w:rsidP="00650C20">
            <w:r w:rsidRPr="00650C20">
              <w:t>5.341489</w:t>
            </w:r>
          </w:p>
        </w:tc>
        <w:tc>
          <w:tcPr>
            <w:tcW w:w="960" w:type="dxa"/>
            <w:noWrap/>
            <w:hideMark/>
          </w:tcPr>
          <w:p w14:paraId="5708172B" w14:textId="77777777" w:rsidR="00650C20" w:rsidRPr="00650C20" w:rsidRDefault="00650C20" w:rsidP="00650C20">
            <w:r w:rsidRPr="00650C20">
              <w:t>9.801712</w:t>
            </w:r>
          </w:p>
        </w:tc>
        <w:tc>
          <w:tcPr>
            <w:tcW w:w="960" w:type="dxa"/>
            <w:noWrap/>
            <w:hideMark/>
          </w:tcPr>
          <w:p w14:paraId="6C6DA901" w14:textId="77777777" w:rsidR="00650C20" w:rsidRPr="00650C20" w:rsidRDefault="00650C20" w:rsidP="00650C20">
            <w:r w:rsidRPr="00650C20">
              <w:t>13.23986</w:t>
            </w:r>
          </w:p>
        </w:tc>
        <w:tc>
          <w:tcPr>
            <w:tcW w:w="960" w:type="dxa"/>
            <w:noWrap/>
            <w:hideMark/>
          </w:tcPr>
          <w:p w14:paraId="45F98A24" w14:textId="77777777" w:rsidR="00650C20" w:rsidRPr="00650C20" w:rsidRDefault="00650C20" w:rsidP="00650C20">
            <w:r w:rsidRPr="00650C20">
              <w:t>5.184304</w:t>
            </w:r>
          </w:p>
        </w:tc>
        <w:tc>
          <w:tcPr>
            <w:tcW w:w="960" w:type="dxa"/>
            <w:noWrap/>
            <w:hideMark/>
          </w:tcPr>
          <w:p w14:paraId="11356DCF" w14:textId="77777777" w:rsidR="00650C20" w:rsidRPr="00650C20" w:rsidRDefault="00650C20" w:rsidP="00650C20">
            <w:r w:rsidRPr="00650C20">
              <w:t>10.79431</w:t>
            </w:r>
          </w:p>
        </w:tc>
        <w:tc>
          <w:tcPr>
            <w:tcW w:w="960" w:type="dxa"/>
            <w:noWrap/>
            <w:hideMark/>
          </w:tcPr>
          <w:p w14:paraId="49C252CC" w14:textId="77777777" w:rsidR="00650C20" w:rsidRPr="00650C20" w:rsidRDefault="00650C20" w:rsidP="00650C20">
            <w:r w:rsidRPr="00650C20">
              <w:t>5.707933</w:t>
            </w:r>
          </w:p>
        </w:tc>
        <w:tc>
          <w:tcPr>
            <w:tcW w:w="960" w:type="dxa"/>
            <w:noWrap/>
            <w:hideMark/>
          </w:tcPr>
          <w:p w14:paraId="3EEF4994" w14:textId="77777777" w:rsidR="00650C20" w:rsidRPr="00650C20" w:rsidRDefault="00650C20" w:rsidP="00650C20">
            <w:r w:rsidRPr="00650C20">
              <w:t>9.438223</w:t>
            </w:r>
          </w:p>
        </w:tc>
        <w:tc>
          <w:tcPr>
            <w:tcW w:w="960" w:type="dxa"/>
            <w:noWrap/>
            <w:hideMark/>
          </w:tcPr>
          <w:p w14:paraId="7CE69B10" w14:textId="77777777" w:rsidR="00650C20" w:rsidRPr="00650C20" w:rsidRDefault="00650C20" w:rsidP="00650C20">
            <w:r w:rsidRPr="00650C20">
              <w:t>5.164682</w:t>
            </w:r>
          </w:p>
        </w:tc>
        <w:tc>
          <w:tcPr>
            <w:tcW w:w="960" w:type="dxa"/>
            <w:noWrap/>
            <w:hideMark/>
          </w:tcPr>
          <w:p w14:paraId="35D7AF06" w14:textId="77777777" w:rsidR="00650C20" w:rsidRPr="00650C20" w:rsidRDefault="00650C20" w:rsidP="00650C20">
            <w:r w:rsidRPr="00650C20">
              <w:t>5.303509</w:t>
            </w:r>
          </w:p>
        </w:tc>
        <w:tc>
          <w:tcPr>
            <w:tcW w:w="960" w:type="dxa"/>
            <w:noWrap/>
            <w:hideMark/>
          </w:tcPr>
          <w:p w14:paraId="2E62368C" w14:textId="77777777" w:rsidR="00650C20" w:rsidRPr="00650C20" w:rsidRDefault="00650C20" w:rsidP="00650C20">
            <w:r w:rsidRPr="00650C20">
              <w:t>16.21665</w:t>
            </w:r>
          </w:p>
        </w:tc>
      </w:tr>
      <w:tr w:rsidR="00650C20" w:rsidRPr="00650C20" w14:paraId="62A2FF14" w14:textId="77777777" w:rsidTr="00650C20">
        <w:trPr>
          <w:trHeight w:val="300"/>
        </w:trPr>
        <w:tc>
          <w:tcPr>
            <w:tcW w:w="960" w:type="dxa"/>
            <w:noWrap/>
            <w:hideMark/>
          </w:tcPr>
          <w:p w14:paraId="31883E59" w14:textId="77777777" w:rsidR="00650C20" w:rsidRPr="00650C20" w:rsidRDefault="00650C20" w:rsidP="00650C20">
            <w:r w:rsidRPr="00650C20">
              <w:t>6.390706</w:t>
            </w:r>
          </w:p>
        </w:tc>
        <w:tc>
          <w:tcPr>
            <w:tcW w:w="960" w:type="dxa"/>
            <w:noWrap/>
            <w:hideMark/>
          </w:tcPr>
          <w:p w14:paraId="52CCB5A5" w14:textId="77777777" w:rsidR="00650C20" w:rsidRPr="00650C20" w:rsidRDefault="00650C20" w:rsidP="00650C20">
            <w:r w:rsidRPr="00650C20">
              <w:t>5.746384</w:t>
            </w:r>
          </w:p>
        </w:tc>
        <w:tc>
          <w:tcPr>
            <w:tcW w:w="960" w:type="dxa"/>
            <w:noWrap/>
            <w:hideMark/>
          </w:tcPr>
          <w:p w14:paraId="12616891" w14:textId="77777777" w:rsidR="00650C20" w:rsidRPr="00650C20" w:rsidRDefault="00650C20" w:rsidP="00650C20">
            <w:r w:rsidRPr="00650C20">
              <w:t>13.46533</w:t>
            </w:r>
          </w:p>
        </w:tc>
        <w:tc>
          <w:tcPr>
            <w:tcW w:w="960" w:type="dxa"/>
            <w:noWrap/>
            <w:hideMark/>
          </w:tcPr>
          <w:p w14:paraId="3DF52C30" w14:textId="77777777" w:rsidR="00650C20" w:rsidRPr="00650C20" w:rsidRDefault="00650C20" w:rsidP="00650C20">
            <w:r w:rsidRPr="00650C20">
              <w:t>16.30788</w:t>
            </w:r>
          </w:p>
        </w:tc>
        <w:tc>
          <w:tcPr>
            <w:tcW w:w="960" w:type="dxa"/>
            <w:noWrap/>
            <w:hideMark/>
          </w:tcPr>
          <w:p w14:paraId="01ACF90B" w14:textId="77777777" w:rsidR="00650C20" w:rsidRPr="00650C20" w:rsidRDefault="00650C20" w:rsidP="00650C20">
            <w:r w:rsidRPr="00650C20">
              <w:t>16.16056</w:t>
            </w:r>
          </w:p>
        </w:tc>
        <w:tc>
          <w:tcPr>
            <w:tcW w:w="960" w:type="dxa"/>
            <w:noWrap/>
            <w:hideMark/>
          </w:tcPr>
          <w:p w14:paraId="63DAD909" w14:textId="77777777" w:rsidR="00650C20" w:rsidRPr="00650C20" w:rsidRDefault="00650C20" w:rsidP="00650C20">
            <w:r w:rsidRPr="00650C20">
              <w:t>4.510232</w:t>
            </w:r>
          </w:p>
        </w:tc>
        <w:tc>
          <w:tcPr>
            <w:tcW w:w="960" w:type="dxa"/>
            <w:noWrap/>
            <w:hideMark/>
          </w:tcPr>
          <w:p w14:paraId="5DC51765" w14:textId="77777777" w:rsidR="00650C20" w:rsidRPr="00650C20" w:rsidRDefault="00650C20" w:rsidP="00650C20">
            <w:r w:rsidRPr="00650C20">
              <w:t>6.755204</w:t>
            </w:r>
          </w:p>
        </w:tc>
        <w:tc>
          <w:tcPr>
            <w:tcW w:w="960" w:type="dxa"/>
            <w:noWrap/>
            <w:hideMark/>
          </w:tcPr>
          <w:p w14:paraId="6D1F6876" w14:textId="77777777" w:rsidR="00650C20" w:rsidRPr="00650C20" w:rsidRDefault="00650C20" w:rsidP="00650C20">
            <w:r w:rsidRPr="00650C20">
              <w:t>13.27781</w:t>
            </w:r>
          </w:p>
        </w:tc>
        <w:tc>
          <w:tcPr>
            <w:tcW w:w="960" w:type="dxa"/>
            <w:noWrap/>
            <w:hideMark/>
          </w:tcPr>
          <w:p w14:paraId="68F770D9" w14:textId="77777777" w:rsidR="00650C20" w:rsidRPr="00650C20" w:rsidRDefault="00650C20" w:rsidP="00650C20">
            <w:r w:rsidRPr="00650C20">
              <w:t>4.856095</w:t>
            </w:r>
          </w:p>
        </w:tc>
        <w:tc>
          <w:tcPr>
            <w:tcW w:w="960" w:type="dxa"/>
            <w:noWrap/>
            <w:hideMark/>
          </w:tcPr>
          <w:p w14:paraId="77B129F1" w14:textId="77777777" w:rsidR="00650C20" w:rsidRPr="00650C20" w:rsidRDefault="00650C20" w:rsidP="00650C20">
            <w:r w:rsidRPr="00650C20">
              <w:t>15.59591</w:t>
            </w:r>
          </w:p>
        </w:tc>
      </w:tr>
      <w:tr w:rsidR="00650C20" w:rsidRPr="00650C20" w14:paraId="12D05CBB" w14:textId="77777777" w:rsidTr="00650C20">
        <w:trPr>
          <w:trHeight w:val="300"/>
        </w:trPr>
        <w:tc>
          <w:tcPr>
            <w:tcW w:w="960" w:type="dxa"/>
            <w:noWrap/>
            <w:hideMark/>
          </w:tcPr>
          <w:p w14:paraId="22209E46" w14:textId="77777777" w:rsidR="00650C20" w:rsidRPr="00650C20" w:rsidRDefault="00650C20" w:rsidP="00650C20">
            <w:r w:rsidRPr="00650C20">
              <w:t>5.328856</w:t>
            </w:r>
          </w:p>
        </w:tc>
        <w:tc>
          <w:tcPr>
            <w:tcW w:w="960" w:type="dxa"/>
            <w:noWrap/>
            <w:hideMark/>
          </w:tcPr>
          <w:p w14:paraId="5864AE82" w14:textId="77777777" w:rsidR="00650C20" w:rsidRPr="00650C20" w:rsidRDefault="00650C20" w:rsidP="00650C20">
            <w:r w:rsidRPr="00650C20">
              <w:t>11.21208</w:t>
            </w:r>
          </w:p>
        </w:tc>
        <w:tc>
          <w:tcPr>
            <w:tcW w:w="960" w:type="dxa"/>
            <w:noWrap/>
            <w:hideMark/>
          </w:tcPr>
          <w:p w14:paraId="29878B38" w14:textId="77777777" w:rsidR="00650C20" w:rsidRPr="00650C20" w:rsidRDefault="00650C20" w:rsidP="00650C20">
            <w:r w:rsidRPr="00650C20">
              <w:t>8.513462</w:t>
            </w:r>
          </w:p>
        </w:tc>
        <w:tc>
          <w:tcPr>
            <w:tcW w:w="960" w:type="dxa"/>
            <w:noWrap/>
            <w:hideMark/>
          </w:tcPr>
          <w:p w14:paraId="4FF49C97" w14:textId="77777777" w:rsidR="00650C20" w:rsidRPr="00650C20" w:rsidRDefault="00650C20" w:rsidP="00650C20">
            <w:r w:rsidRPr="00650C20">
              <w:t>8.998975</w:t>
            </w:r>
          </w:p>
        </w:tc>
        <w:tc>
          <w:tcPr>
            <w:tcW w:w="960" w:type="dxa"/>
            <w:noWrap/>
            <w:hideMark/>
          </w:tcPr>
          <w:p w14:paraId="76281E00" w14:textId="77777777" w:rsidR="00650C20" w:rsidRPr="00650C20" w:rsidRDefault="00650C20" w:rsidP="00650C20">
            <w:r w:rsidRPr="00650C20">
              <w:t>15.80929</w:t>
            </w:r>
          </w:p>
        </w:tc>
        <w:tc>
          <w:tcPr>
            <w:tcW w:w="960" w:type="dxa"/>
            <w:noWrap/>
            <w:hideMark/>
          </w:tcPr>
          <w:p w14:paraId="7C13DB56" w14:textId="77777777" w:rsidR="00650C20" w:rsidRPr="00650C20" w:rsidRDefault="00650C20" w:rsidP="00650C20">
            <w:r w:rsidRPr="00650C20">
              <w:t>12.14992</w:t>
            </w:r>
          </w:p>
        </w:tc>
        <w:tc>
          <w:tcPr>
            <w:tcW w:w="960" w:type="dxa"/>
            <w:noWrap/>
            <w:hideMark/>
          </w:tcPr>
          <w:p w14:paraId="20D25D78" w14:textId="77777777" w:rsidR="00650C20" w:rsidRPr="00650C20" w:rsidRDefault="00650C20" w:rsidP="00650C20">
            <w:r w:rsidRPr="00650C20">
              <w:t>5.593172</w:t>
            </w:r>
          </w:p>
        </w:tc>
        <w:tc>
          <w:tcPr>
            <w:tcW w:w="960" w:type="dxa"/>
            <w:noWrap/>
            <w:hideMark/>
          </w:tcPr>
          <w:p w14:paraId="4158755F" w14:textId="77777777" w:rsidR="00650C20" w:rsidRPr="00650C20" w:rsidRDefault="00650C20" w:rsidP="00650C20">
            <w:r w:rsidRPr="00650C20">
              <w:t>8.422994</w:t>
            </w:r>
          </w:p>
        </w:tc>
        <w:tc>
          <w:tcPr>
            <w:tcW w:w="960" w:type="dxa"/>
            <w:noWrap/>
            <w:hideMark/>
          </w:tcPr>
          <w:p w14:paraId="799BA0DD" w14:textId="77777777" w:rsidR="00650C20" w:rsidRPr="00650C20" w:rsidRDefault="00650C20" w:rsidP="00650C20">
            <w:r w:rsidRPr="00650C20">
              <w:t>14.97303</w:t>
            </w:r>
          </w:p>
        </w:tc>
        <w:tc>
          <w:tcPr>
            <w:tcW w:w="960" w:type="dxa"/>
            <w:noWrap/>
            <w:hideMark/>
          </w:tcPr>
          <w:p w14:paraId="627738F1" w14:textId="77777777" w:rsidR="00650C20" w:rsidRPr="00650C20" w:rsidRDefault="00650C20" w:rsidP="00650C20">
            <w:r w:rsidRPr="00650C20">
              <w:t>15.68654</w:t>
            </w:r>
          </w:p>
        </w:tc>
      </w:tr>
      <w:tr w:rsidR="00650C20" w:rsidRPr="00650C20" w14:paraId="4CBC5AA5" w14:textId="77777777" w:rsidTr="00650C20">
        <w:trPr>
          <w:trHeight w:val="300"/>
        </w:trPr>
        <w:tc>
          <w:tcPr>
            <w:tcW w:w="960" w:type="dxa"/>
            <w:noWrap/>
            <w:hideMark/>
          </w:tcPr>
          <w:p w14:paraId="5E8229FA" w14:textId="77777777" w:rsidR="00650C20" w:rsidRPr="00650C20" w:rsidRDefault="00650C20" w:rsidP="00650C20">
            <w:pPr>
              <w:rPr>
                <w:b/>
                <w:bCs/>
              </w:rPr>
            </w:pPr>
            <w:r w:rsidRPr="00650C20">
              <w:rPr>
                <w:b/>
                <w:bCs/>
              </w:rPr>
              <w:t>6.401805</w:t>
            </w:r>
          </w:p>
        </w:tc>
        <w:tc>
          <w:tcPr>
            <w:tcW w:w="960" w:type="dxa"/>
            <w:noWrap/>
            <w:hideMark/>
          </w:tcPr>
          <w:p w14:paraId="429156ED" w14:textId="77777777" w:rsidR="00650C20" w:rsidRPr="00650C20" w:rsidRDefault="00650C20" w:rsidP="00650C20">
            <w:pPr>
              <w:rPr>
                <w:b/>
                <w:bCs/>
              </w:rPr>
            </w:pPr>
            <w:r w:rsidRPr="00650C20">
              <w:rPr>
                <w:b/>
                <w:bCs/>
              </w:rPr>
              <w:t>9.228448</w:t>
            </w:r>
          </w:p>
        </w:tc>
        <w:tc>
          <w:tcPr>
            <w:tcW w:w="960" w:type="dxa"/>
            <w:noWrap/>
            <w:hideMark/>
          </w:tcPr>
          <w:p w14:paraId="5CC0ACA5" w14:textId="77777777" w:rsidR="00650C20" w:rsidRPr="00650C20" w:rsidRDefault="00650C20" w:rsidP="00650C20">
            <w:pPr>
              <w:rPr>
                <w:b/>
                <w:bCs/>
              </w:rPr>
            </w:pPr>
            <w:r w:rsidRPr="00650C20">
              <w:rPr>
                <w:b/>
                <w:bCs/>
              </w:rPr>
              <w:t>9.81623</w:t>
            </w:r>
          </w:p>
        </w:tc>
        <w:tc>
          <w:tcPr>
            <w:tcW w:w="960" w:type="dxa"/>
            <w:noWrap/>
            <w:hideMark/>
          </w:tcPr>
          <w:p w14:paraId="66AC1B05" w14:textId="77777777" w:rsidR="00650C20" w:rsidRPr="00650C20" w:rsidRDefault="00650C20" w:rsidP="00650C20">
            <w:pPr>
              <w:rPr>
                <w:b/>
                <w:bCs/>
              </w:rPr>
            </w:pPr>
            <w:r w:rsidRPr="00650C20">
              <w:rPr>
                <w:b/>
                <w:bCs/>
              </w:rPr>
              <w:t>10.67277</w:t>
            </w:r>
          </w:p>
        </w:tc>
        <w:tc>
          <w:tcPr>
            <w:tcW w:w="960" w:type="dxa"/>
            <w:noWrap/>
            <w:hideMark/>
          </w:tcPr>
          <w:p w14:paraId="739569ED" w14:textId="77777777" w:rsidR="00650C20" w:rsidRPr="00650C20" w:rsidRDefault="00650C20" w:rsidP="00650C20">
            <w:pPr>
              <w:rPr>
                <w:b/>
                <w:bCs/>
              </w:rPr>
            </w:pPr>
            <w:r w:rsidRPr="00650C20">
              <w:rPr>
                <w:b/>
                <w:bCs/>
              </w:rPr>
              <w:t>14.33682</w:t>
            </w:r>
          </w:p>
        </w:tc>
        <w:tc>
          <w:tcPr>
            <w:tcW w:w="960" w:type="dxa"/>
            <w:noWrap/>
            <w:hideMark/>
          </w:tcPr>
          <w:p w14:paraId="460DA481" w14:textId="77777777" w:rsidR="00650C20" w:rsidRPr="00650C20" w:rsidRDefault="00650C20" w:rsidP="00650C20">
            <w:pPr>
              <w:rPr>
                <w:b/>
                <w:bCs/>
              </w:rPr>
            </w:pPr>
            <w:r w:rsidRPr="00650C20">
              <w:rPr>
                <w:b/>
                <w:bCs/>
              </w:rPr>
              <w:t>8.125933</w:t>
            </w:r>
          </w:p>
        </w:tc>
        <w:tc>
          <w:tcPr>
            <w:tcW w:w="960" w:type="dxa"/>
            <w:noWrap/>
            <w:hideMark/>
          </w:tcPr>
          <w:p w14:paraId="146CC900" w14:textId="77777777" w:rsidR="00650C20" w:rsidRPr="00650C20" w:rsidRDefault="00650C20" w:rsidP="00650C20">
            <w:pPr>
              <w:rPr>
                <w:b/>
                <w:bCs/>
              </w:rPr>
            </w:pPr>
            <w:r w:rsidRPr="00650C20">
              <w:rPr>
                <w:b/>
                <w:bCs/>
              </w:rPr>
              <w:t>7.649404</w:t>
            </w:r>
          </w:p>
        </w:tc>
        <w:tc>
          <w:tcPr>
            <w:tcW w:w="960" w:type="dxa"/>
            <w:noWrap/>
            <w:hideMark/>
          </w:tcPr>
          <w:p w14:paraId="2C67BA33" w14:textId="77777777" w:rsidR="00650C20" w:rsidRPr="00650C20" w:rsidRDefault="00650C20" w:rsidP="00650C20">
            <w:pPr>
              <w:rPr>
                <w:b/>
                <w:bCs/>
              </w:rPr>
            </w:pPr>
            <w:r w:rsidRPr="00650C20">
              <w:rPr>
                <w:b/>
                <w:bCs/>
              </w:rPr>
              <w:t>8.652309</w:t>
            </w:r>
          </w:p>
        </w:tc>
        <w:tc>
          <w:tcPr>
            <w:tcW w:w="960" w:type="dxa"/>
            <w:noWrap/>
            <w:hideMark/>
          </w:tcPr>
          <w:p w14:paraId="225F0F05" w14:textId="77777777" w:rsidR="00650C20" w:rsidRPr="00650C20" w:rsidRDefault="00650C20" w:rsidP="00650C20">
            <w:pPr>
              <w:rPr>
                <w:b/>
                <w:bCs/>
              </w:rPr>
            </w:pPr>
            <w:r w:rsidRPr="00650C20">
              <w:rPr>
                <w:b/>
                <w:bCs/>
              </w:rPr>
              <w:t>10.58576</w:t>
            </w:r>
          </w:p>
        </w:tc>
        <w:tc>
          <w:tcPr>
            <w:tcW w:w="960" w:type="dxa"/>
            <w:noWrap/>
            <w:hideMark/>
          </w:tcPr>
          <w:p w14:paraId="33CFFA26" w14:textId="77777777" w:rsidR="00650C20" w:rsidRPr="00650C20" w:rsidRDefault="00650C20" w:rsidP="00650C20">
            <w:pPr>
              <w:rPr>
                <w:b/>
                <w:bCs/>
              </w:rPr>
            </w:pPr>
            <w:r w:rsidRPr="00650C20">
              <w:rPr>
                <w:b/>
                <w:bCs/>
              </w:rPr>
              <w:t>12.37902</w:t>
            </w:r>
          </w:p>
        </w:tc>
      </w:tr>
    </w:tbl>
    <w:p w14:paraId="74CB7CE1" w14:textId="77777777" w:rsidR="00650C20" w:rsidRDefault="00650C20" w:rsidP="00DD05AD">
      <w:r>
        <w:lastRenderedPageBreak/>
        <w:t>2</w:t>
      </w:r>
      <w:r w:rsidRPr="00650C20">
        <w:rPr>
          <w:vertAlign w:val="superscript"/>
        </w:rPr>
        <w:t>nd</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650C20" w:rsidRPr="00650C20" w14:paraId="045395BC" w14:textId="77777777" w:rsidTr="00650C20">
        <w:trPr>
          <w:trHeight w:val="300"/>
        </w:trPr>
        <w:tc>
          <w:tcPr>
            <w:tcW w:w="960" w:type="dxa"/>
            <w:noWrap/>
            <w:hideMark/>
          </w:tcPr>
          <w:p w14:paraId="3D82C178" w14:textId="77777777" w:rsidR="00650C20" w:rsidRPr="00650C20" w:rsidRDefault="00650C20" w:rsidP="00650C20">
            <w:r w:rsidRPr="00650C20">
              <w:t>Tx01</w:t>
            </w:r>
          </w:p>
        </w:tc>
        <w:tc>
          <w:tcPr>
            <w:tcW w:w="960" w:type="dxa"/>
            <w:noWrap/>
            <w:hideMark/>
          </w:tcPr>
          <w:p w14:paraId="5C44EAA4" w14:textId="77777777" w:rsidR="00650C20" w:rsidRPr="00650C20" w:rsidRDefault="00650C20" w:rsidP="00650C20">
            <w:r w:rsidRPr="00650C20">
              <w:t>Tx02</w:t>
            </w:r>
          </w:p>
        </w:tc>
        <w:tc>
          <w:tcPr>
            <w:tcW w:w="960" w:type="dxa"/>
            <w:noWrap/>
            <w:hideMark/>
          </w:tcPr>
          <w:p w14:paraId="5AEA6B72" w14:textId="77777777" w:rsidR="00650C20" w:rsidRPr="00650C20" w:rsidRDefault="00650C20" w:rsidP="00650C20">
            <w:r w:rsidRPr="00650C20">
              <w:t>Tx03</w:t>
            </w:r>
          </w:p>
        </w:tc>
        <w:tc>
          <w:tcPr>
            <w:tcW w:w="960" w:type="dxa"/>
            <w:noWrap/>
            <w:hideMark/>
          </w:tcPr>
          <w:p w14:paraId="6E28D465" w14:textId="77777777" w:rsidR="00650C20" w:rsidRPr="00650C20" w:rsidRDefault="00650C20" w:rsidP="00650C20">
            <w:r w:rsidRPr="00650C20">
              <w:t>Tx04</w:t>
            </w:r>
          </w:p>
        </w:tc>
        <w:tc>
          <w:tcPr>
            <w:tcW w:w="960" w:type="dxa"/>
            <w:noWrap/>
            <w:hideMark/>
          </w:tcPr>
          <w:p w14:paraId="2F691AAF" w14:textId="77777777" w:rsidR="00650C20" w:rsidRPr="00650C20" w:rsidRDefault="00650C20" w:rsidP="00650C20">
            <w:r w:rsidRPr="00650C20">
              <w:t>Tx05</w:t>
            </w:r>
          </w:p>
        </w:tc>
        <w:tc>
          <w:tcPr>
            <w:tcW w:w="960" w:type="dxa"/>
            <w:noWrap/>
            <w:hideMark/>
          </w:tcPr>
          <w:p w14:paraId="6E3165F1" w14:textId="77777777" w:rsidR="00650C20" w:rsidRPr="00650C20" w:rsidRDefault="00650C20" w:rsidP="00650C20">
            <w:r w:rsidRPr="00650C20">
              <w:t>Tx06</w:t>
            </w:r>
          </w:p>
        </w:tc>
        <w:tc>
          <w:tcPr>
            <w:tcW w:w="960" w:type="dxa"/>
            <w:noWrap/>
            <w:hideMark/>
          </w:tcPr>
          <w:p w14:paraId="7820BB7E" w14:textId="77777777" w:rsidR="00650C20" w:rsidRPr="00650C20" w:rsidRDefault="00650C20" w:rsidP="00650C20">
            <w:r w:rsidRPr="00650C20">
              <w:t>Tx07</w:t>
            </w:r>
          </w:p>
        </w:tc>
        <w:tc>
          <w:tcPr>
            <w:tcW w:w="960" w:type="dxa"/>
            <w:noWrap/>
            <w:hideMark/>
          </w:tcPr>
          <w:p w14:paraId="1AC5D52D" w14:textId="77777777" w:rsidR="00650C20" w:rsidRPr="00650C20" w:rsidRDefault="00650C20" w:rsidP="00650C20">
            <w:r w:rsidRPr="00650C20">
              <w:t>Tx08</w:t>
            </w:r>
          </w:p>
        </w:tc>
        <w:tc>
          <w:tcPr>
            <w:tcW w:w="960" w:type="dxa"/>
            <w:noWrap/>
            <w:hideMark/>
          </w:tcPr>
          <w:p w14:paraId="328FD153" w14:textId="77777777" w:rsidR="00650C20" w:rsidRPr="00650C20" w:rsidRDefault="00650C20" w:rsidP="00650C20">
            <w:r w:rsidRPr="00650C20">
              <w:t>Tx09</w:t>
            </w:r>
          </w:p>
        </w:tc>
        <w:tc>
          <w:tcPr>
            <w:tcW w:w="960" w:type="dxa"/>
            <w:noWrap/>
            <w:hideMark/>
          </w:tcPr>
          <w:p w14:paraId="525E3CE9" w14:textId="77777777" w:rsidR="00650C20" w:rsidRPr="00650C20" w:rsidRDefault="00650C20" w:rsidP="00650C20">
            <w:r w:rsidRPr="00650C20">
              <w:t>Tx10</w:t>
            </w:r>
          </w:p>
        </w:tc>
      </w:tr>
      <w:tr w:rsidR="00650C20" w:rsidRPr="00650C20" w14:paraId="642708A1" w14:textId="77777777" w:rsidTr="00650C20">
        <w:trPr>
          <w:trHeight w:val="300"/>
        </w:trPr>
        <w:tc>
          <w:tcPr>
            <w:tcW w:w="960" w:type="dxa"/>
            <w:noWrap/>
            <w:hideMark/>
          </w:tcPr>
          <w:p w14:paraId="15A3EDAB" w14:textId="77777777" w:rsidR="00650C20" w:rsidRPr="00650C20" w:rsidRDefault="00650C20" w:rsidP="00650C20">
            <w:r w:rsidRPr="00650C20">
              <w:t>12.21709</w:t>
            </w:r>
          </w:p>
        </w:tc>
        <w:tc>
          <w:tcPr>
            <w:tcW w:w="960" w:type="dxa"/>
            <w:noWrap/>
            <w:hideMark/>
          </w:tcPr>
          <w:p w14:paraId="4CE17E94" w14:textId="77777777" w:rsidR="00650C20" w:rsidRPr="00650C20" w:rsidRDefault="00650C20" w:rsidP="00650C20">
            <w:r w:rsidRPr="00650C20">
              <w:t>11.2468</w:t>
            </w:r>
          </w:p>
        </w:tc>
        <w:tc>
          <w:tcPr>
            <w:tcW w:w="960" w:type="dxa"/>
            <w:noWrap/>
            <w:hideMark/>
          </w:tcPr>
          <w:p w14:paraId="01C1DC38" w14:textId="77777777" w:rsidR="00650C20" w:rsidRPr="00650C20" w:rsidRDefault="00650C20" w:rsidP="00650C20">
            <w:r w:rsidRPr="00650C20">
              <w:t>4.261019</w:t>
            </w:r>
          </w:p>
        </w:tc>
        <w:tc>
          <w:tcPr>
            <w:tcW w:w="960" w:type="dxa"/>
            <w:noWrap/>
            <w:hideMark/>
          </w:tcPr>
          <w:p w14:paraId="052A0BC4" w14:textId="77777777" w:rsidR="00650C20" w:rsidRPr="00650C20" w:rsidRDefault="00650C20" w:rsidP="00650C20">
            <w:r w:rsidRPr="00650C20">
              <w:t>7.15792</w:t>
            </w:r>
          </w:p>
        </w:tc>
        <w:tc>
          <w:tcPr>
            <w:tcW w:w="960" w:type="dxa"/>
            <w:noWrap/>
            <w:hideMark/>
          </w:tcPr>
          <w:p w14:paraId="39121341" w14:textId="77777777" w:rsidR="00650C20" w:rsidRPr="00650C20" w:rsidRDefault="00650C20" w:rsidP="00650C20">
            <w:r w:rsidRPr="00650C20">
              <w:t>8.544418</w:t>
            </w:r>
          </w:p>
        </w:tc>
        <w:tc>
          <w:tcPr>
            <w:tcW w:w="960" w:type="dxa"/>
            <w:noWrap/>
            <w:hideMark/>
          </w:tcPr>
          <w:p w14:paraId="0579862A" w14:textId="77777777" w:rsidR="00650C20" w:rsidRPr="00650C20" w:rsidRDefault="00650C20" w:rsidP="00650C20">
            <w:r w:rsidRPr="00650C20">
              <w:t>9.826116</w:t>
            </w:r>
          </w:p>
        </w:tc>
        <w:tc>
          <w:tcPr>
            <w:tcW w:w="960" w:type="dxa"/>
            <w:noWrap/>
            <w:hideMark/>
          </w:tcPr>
          <w:p w14:paraId="221CB07B" w14:textId="77777777" w:rsidR="00650C20" w:rsidRPr="00650C20" w:rsidRDefault="00650C20" w:rsidP="00650C20">
            <w:r w:rsidRPr="00650C20">
              <w:t>10.62094</w:t>
            </w:r>
          </w:p>
        </w:tc>
        <w:tc>
          <w:tcPr>
            <w:tcW w:w="960" w:type="dxa"/>
            <w:noWrap/>
            <w:hideMark/>
          </w:tcPr>
          <w:p w14:paraId="41AB3381" w14:textId="77777777" w:rsidR="00650C20" w:rsidRPr="00650C20" w:rsidRDefault="00650C20" w:rsidP="00650C20">
            <w:r w:rsidRPr="00650C20">
              <w:t>4.503111</w:t>
            </w:r>
          </w:p>
        </w:tc>
        <w:tc>
          <w:tcPr>
            <w:tcW w:w="960" w:type="dxa"/>
            <w:noWrap/>
            <w:hideMark/>
          </w:tcPr>
          <w:p w14:paraId="5FE3A704" w14:textId="77777777" w:rsidR="00650C20" w:rsidRPr="00650C20" w:rsidRDefault="00650C20" w:rsidP="00650C20">
            <w:r w:rsidRPr="00650C20">
              <w:t>16.66842</w:t>
            </w:r>
          </w:p>
        </w:tc>
        <w:tc>
          <w:tcPr>
            <w:tcW w:w="960" w:type="dxa"/>
            <w:noWrap/>
            <w:hideMark/>
          </w:tcPr>
          <w:p w14:paraId="3B8B2569" w14:textId="77777777" w:rsidR="00650C20" w:rsidRPr="00650C20" w:rsidRDefault="00650C20" w:rsidP="00650C20">
            <w:r w:rsidRPr="00650C20">
              <w:t>8.818914</w:t>
            </w:r>
          </w:p>
        </w:tc>
      </w:tr>
      <w:tr w:rsidR="00650C20" w:rsidRPr="00650C20" w14:paraId="2C7646D4" w14:textId="77777777" w:rsidTr="00650C20">
        <w:trPr>
          <w:trHeight w:val="300"/>
        </w:trPr>
        <w:tc>
          <w:tcPr>
            <w:tcW w:w="960" w:type="dxa"/>
            <w:noWrap/>
            <w:hideMark/>
          </w:tcPr>
          <w:p w14:paraId="48830060" w14:textId="77777777" w:rsidR="00650C20" w:rsidRPr="00650C20" w:rsidRDefault="00650C20" w:rsidP="00650C20">
            <w:r w:rsidRPr="00650C20">
              <w:t>7.374797</w:t>
            </w:r>
          </w:p>
        </w:tc>
        <w:tc>
          <w:tcPr>
            <w:tcW w:w="960" w:type="dxa"/>
            <w:noWrap/>
            <w:hideMark/>
          </w:tcPr>
          <w:p w14:paraId="64B22E53" w14:textId="77777777" w:rsidR="00650C20" w:rsidRPr="00650C20" w:rsidRDefault="00650C20" w:rsidP="00650C20">
            <w:r w:rsidRPr="00650C20">
              <w:t>10.71553</w:t>
            </w:r>
          </w:p>
        </w:tc>
        <w:tc>
          <w:tcPr>
            <w:tcW w:w="960" w:type="dxa"/>
            <w:noWrap/>
            <w:hideMark/>
          </w:tcPr>
          <w:p w14:paraId="22A822FC" w14:textId="77777777" w:rsidR="00650C20" w:rsidRPr="00650C20" w:rsidRDefault="00650C20" w:rsidP="00650C20">
            <w:r w:rsidRPr="00650C20">
              <w:t>10.96038</w:t>
            </w:r>
          </w:p>
        </w:tc>
        <w:tc>
          <w:tcPr>
            <w:tcW w:w="960" w:type="dxa"/>
            <w:noWrap/>
            <w:hideMark/>
          </w:tcPr>
          <w:p w14:paraId="2752E88D" w14:textId="77777777" w:rsidR="00650C20" w:rsidRPr="00650C20" w:rsidRDefault="00650C20" w:rsidP="00650C20">
            <w:r w:rsidRPr="00650C20">
              <w:t>7.777126</w:t>
            </w:r>
          </w:p>
        </w:tc>
        <w:tc>
          <w:tcPr>
            <w:tcW w:w="960" w:type="dxa"/>
            <w:noWrap/>
            <w:hideMark/>
          </w:tcPr>
          <w:p w14:paraId="32B03C3F" w14:textId="77777777" w:rsidR="00650C20" w:rsidRPr="00650C20" w:rsidRDefault="00650C20" w:rsidP="00650C20">
            <w:r w:rsidRPr="00650C20">
              <w:t>15.81554</w:t>
            </w:r>
          </w:p>
        </w:tc>
        <w:tc>
          <w:tcPr>
            <w:tcW w:w="960" w:type="dxa"/>
            <w:noWrap/>
            <w:hideMark/>
          </w:tcPr>
          <w:p w14:paraId="2E03FA41" w14:textId="77777777" w:rsidR="00650C20" w:rsidRPr="00650C20" w:rsidRDefault="00650C20" w:rsidP="00650C20">
            <w:r w:rsidRPr="00650C20">
              <w:t>4.639979</w:t>
            </w:r>
          </w:p>
        </w:tc>
        <w:tc>
          <w:tcPr>
            <w:tcW w:w="960" w:type="dxa"/>
            <w:noWrap/>
            <w:hideMark/>
          </w:tcPr>
          <w:p w14:paraId="69A46062" w14:textId="77777777" w:rsidR="00650C20" w:rsidRPr="00650C20" w:rsidRDefault="00650C20" w:rsidP="00650C20">
            <w:r w:rsidRPr="00650C20">
              <w:t>6.7058</w:t>
            </w:r>
          </w:p>
        </w:tc>
        <w:tc>
          <w:tcPr>
            <w:tcW w:w="960" w:type="dxa"/>
            <w:noWrap/>
            <w:hideMark/>
          </w:tcPr>
          <w:p w14:paraId="62128876" w14:textId="77777777" w:rsidR="00650C20" w:rsidRPr="00650C20" w:rsidRDefault="00650C20" w:rsidP="00650C20">
            <w:r w:rsidRPr="00650C20">
              <w:t>12.59453</w:t>
            </w:r>
          </w:p>
        </w:tc>
        <w:tc>
          <w:tcPr>
            <w:tcW w:w="960" w:type="dxa"/>
            <w:noWrap/>
            <w:hideMark/>
          </w:tcPr>
          <w:p w14:paraId="7C09F02E" w14:textId="77777777" w:rsidR="00650C20" w:rsidRPr="00650C20" w:rsidRDefault="00650C20" w:rsidP="00650C20">
            <w:r w:rsidRPr="00650C20">
              <w:t>8.989831</w:t>
            </w:r>
          </w:p>
        </w:tc>
        <w:tc>
          <w:tcPr>
            <w:tcW w:w="960" w:type="dxa"/>
            <w:noWrap/>
            <w:hideMark/>
          </w:tcPr>
          <w:p w14:paraId="24500255" w14:textId="77777777" w:rsidR="00650C20" w:rsidRPr="00650C20" w:rsidRDefault="00650C20" w:rsidP="00650C20">
            <w:r w:rsidRPr="00650C20">
              <w:t>9.515228</w:t>
            </w:r>
          </w:p>
        </w:tc>
      </w:tr>
      <w:tr w:rsidR="00650C20" w:rsidRPr="00650C20" w14:paraId="5D37C391" w14:textId="77777777" w:rsidTr="00650C20">
        <w:trPr>
          <w:trHeight w:val="300"/>
        </w:trPr>
        <w:tc>
          <w:tcPr>
            <w:tcW w:w="960" w:type="dxa"/>
            <w:noWrap/>
            <w:hideMark/>
          </w:tcPr>
          <w:p w14:paraId="50880596" w14:textId="77777777" w:rsidR="00650C20" w:rsidRPr="00650C20" w:rsidRDefault="00650C20" w:rsidP="00650C20">
            <w:r w:rsidRPr="00650C20">
              <w:t>6.461245</w:t>
            </w:r>
          </w:p>
        </w:tc>
        <w:tc>
          <w:tcPr>
            <w:tcW w:w="960" w:type="dxa"/>
            <w:noWrap/>
            <w:hideMark/>
          </w:tcPr>
          <w:p w14:paraId="0D4B2BC7" w14:textId="77777777" w:rsidR="00650C20" w:rsidRPr="00650C20" w:rsidRDefault="00650C20" w:rsidP="00650C20">
            <w:r w:rsidRPr="00650C20">
              <w:t>11.65467</w:t>
            </w:r>
          </w:p>
        </w:tc>
        <w:tc>
          <w:tcPr>
            <w:tcW w:w="960" w:type="dxa"/>
            <w:noWrap/>
            <w:hideMark/>
          </w:tcPr>
          <w:p w14:paraId="17DB346E" w14:textId="77777777" w:rsidR="00650C20" w:rsidRPr="00650C20" w:rsidRDefault="00650C20" w:rsidP="00650C20">
            <w:r w:rsidRPr="00650C20">
              <w:t>13.82803</w:t>
            </w:r>
          </w:p>
        </w:tc>
        <w:tc>
          <w:tcPr>
            <w:tcW w:w="960" w:type="dxa"/>
            <w:noWrap/>
            <w:hideMark/>
          </w:tcPr>
          <w:p w14:paraId="4F773035" w14:textId="77777777" w:rsidR="00650C20" w:rsidRPr="00650C20" w:rsidRDefault="00650C20" w:rsidP="00650C20">
            <w:r w:rsidRPr="00650C20">
              <w:t>8.161253</w:t>
            </w:r>
          </w:p>
        </w:tc>
        <w:tc>
          <w:tcPr>
            <w:tcW w:w="960" w:type="dxa"/>
            <w:noWrap/>
            <w:hideMark/>
          </w:tcPr>
          <w:p w14:paraId="2A814FB3" w14:textId="77777777" w:rsidR="00650C20" w:rsidRPr="00650C20" w:rsidRDefault="00650C20" w:rsidP="00650C20">
            <w:r w:rsidRPr="00650C20">
              <w:t>15.31446</w:t>
            </w:r>
          </w:p>
        </w:tc>
        <w:tc>
          <w:tcPr>
            <w:tcW w:w="960" w:type="dxa"/>
            <w:noWrap/>
            <w:hideMark/>
          </w:tcPr>
          <w:p w14:paraId="3DDB55D4" w14:textId="77777777" w:rsidR="00650C20" w:rsidRPr="00650C20" w:rsidRDefault="00650C20" w:rsidP="00650C20">
            <w:r w:rsidRPr="00650C20">
              <w:t>10.59458</w:t>
            </w:r>
          </w:p>
        </w:tc>
        <w:tc>
          <w:tcPr>
            <w:tcW w:w="960" w:type="dxa"/>
            <w:noWrap/>
            <w:hideMark/>
          </w:tcPr>
          <w:p w14:paraId="22786AA7" w14:textId="77777777" w:rsidR="00650C20" w:rsidRPr="00650C20" w:rsidRDefault="00650C20" w:rsidP="00650C20">
            <w:r w:rsidRPr="00650C20">
              <w:t>7.804854</w:t>
            </w:r>
          </w:p>
        </w:tc>
        <w:tc>
          <w:tcPr>
            <w:tcW w:w="960" w:type="dxa"/>
            <w:noWrap/>
            <w:hideMark/>
          </w:tcPr>
          <w:p w14:paraId="00A04AD5" w14:textId="77777777" w:rsidR="00650C20" w:rsidRPr="00650C20" w:rsidRDefault="00650C20" w:rsidP="00650C20">
            <w:r w:rsidRPr="00650C20">
              <w:t>10.12585</w:t>
            </w:r>
          </w:p>
        </w:tc>
        <w:tc>
          <w:tcPr>
            <w:tcW w:w="960" w:type="dxa"/>
            <w:noWrap/>
            <w:hideMark/>
          </w:tcPr>
          <w:p w14:paraId="20638FC5" w14:textId="77777777" w:rsidR="00650C20" w:rsidRPr="00650C20" w:rsidRDefault="00650C20" w:rsidP="00650C20">
            <w:r w:rsidRPr="00650C20">
              <w:t>10.29631</w:t>
            </w:r>
          </w:p>
        </w:tc>
        <w:tc>
          <w:tcPr>
            <w:tcW w:w="960" w:type="dxa"/>
            <w:noWrap/>
            <w:hideMark/>
          </w:tcPr>
          <w:p w14:paraId="268F297F" w14:textId="77777777" w:rsidR="00650C20" w:rsidRPr="00650C20" w:rsidRDefault="00650C20" w:rsidP="00650C20">
            <w:r w:rsidRPr="00650C20">
              <w:t>9.779055</w:t>
            </w:r>
          </w:p>
        </w:tc>
      </w:tr>
      <w:tr w:rsidR="00650C20" w:rsidRPr="00650C20" w14:paraId="643208FD" w14:textId="77777777" w:rsidTr="00650C20">
        <w:trPr>
          <w:trHeight w:val="300"/>
        </w:trPr>
        <w:tc>
          <w:tcPr>
            <w:tcW w:w="960" w:type="dxa"/>
            <w:noWrap/>
            <w:hideMark/>
          </w:tcPr>
          <w:p w14:paraId="3F566C60" w14:textId="77777777" w:rsidR="00650C20" w:rsidRPr="00650C20" w:rsidRDefault="00650C20" w:rsidP="00650C20">
            <w:r w:rsidRPr="00650C20">
              <w:t>3.112958</w:t>
            </w:r>
          </w:p>
        </w:tc>
        <w:tc>
          <w:tcPr>
            <w:tcW w:w="960" w:type="dxa"/>
            <w:noWrap/>
            <w:hideMark/>
          </w:tcPr>
          <w:p w14:paraId="7188872C" w14:textId="77777777" w:rsidR="00650C20" w:rsidRPr="00650C20" w:rsidRDefault="00650C20" w:rsidP="00650C20">
            <w:r w:rsidRPr="00650C20">
              <w:t>10.1248</w:t>
            </w:r>
          </w:p>
        </w:tc>
        <w:tc>
          <w:tcPr>
            <w:tcW w:w="960" w:type="dxa"/>
            <w:noWrap/>
            <w:hideMark/>
          </w:tcPr>
          <w:p w14:paraId="1DB69D32" w14:textId="77777777" w:rsidR="00650C20" w:rsidRPr="00650C20" w:rsidRDefault="00650C20" w:rsidP="00650C20">
            <w:r w:rsidRPr="00650C20">
              <w:t>5.773814</w:t>
            </w:r>
          </w:p>
        </w:tc>
        <w:tc>
          <w:tcPr>
            <w:tcW w:w="960" w:type="dxa"/>
            <w:noWrap/>
            <w:hideMark/>
          </w:tcPr>
          <w:p w14:paraId="01B94489" w14:textId="77777777" w:rsidR="00650C20" w:rsidRPr="00650C20" w:rsidRDefault="00650C20" w:rsidP="00650C20">
            <w:r w:rsidRPr="00650C20">
              <w:t>8.532965</w:t>
            </w:r>
          </w:p>
        </w:tc>
        <w:tc>
          <w:tcPr>
            <w:tcW w:w="960" w:type="dxa"/>
            <w:noWrap/>
            <w:hideMark/>
          </w:tcPr>
          <w:p w14:paraId="3B86E62E" w14:textId="77777777" w:rsidR="00650C20" w:rsidRPr="00650C20" w:rsidRDefault="00650C20" w:rsidP="00650C20">
            <w:r w:rsidRPr="00650C20">
              <w:t>16.25144</w:t>
            </w:r>
          </w:p>
        </w:tc>
        <w:tc>
          <w:tcPr>
            <w:tcW w:w="960" w:type="dxa"/>
            <w:noWrap/>
            <w:hideMark/>
          </w:tcPr>
          <w:p w14:paraId="41394536" w14:textId="77777777" w:rsidR="00650C20" w:rsidRPr="00650C20" w:rsidRDefault="00650C20" w:rsidP="00650C20">
            <w:r w:rsidRPr="00650C20">
              <w:t>6.443162</w:t>
            </w:r>
          </w:p>
        </w:tc>
        <w:tc>
          <w:tcPr>
            <w:tcW w:w="960" w:type="dxa"/>
            <w:noWrap/>
            <w:hideMark/>
          </w:tcPr>
          <w:p w14:paraId="4D20F292" w14:textId="77777777" w:rsidR="00650C20" w:rsidRPr="00650C20" w:rsidRDefault="00650C20" w:rsidP="00650C20">
            <w:r w:rsidRPr="00650C20">
              <w:t>4.897312</w:t>
            </w:r>
          </w:p>
        </w:tc>
        <w:tc>
          <w:tcPr>
            <w:tcW w:w="960" w:type="dxa"/>
            <w:noWrap/>
            <w:hideMark/>
          </w:tcPr>
          <w:p w14:paraId="0406AF99" w14:textId="77777777" w:rsidR="00650C20" w:rsidRPr="00650C20" w:rsidRDefault="00650C20" w:rsidP="00650C20">
            <w:r w:rsidRPr="00650C20">
              <w:t>7.631482</w:t>
            </w:r>
          </w:p>
        </w:tc>
        <w:tc>
          <w:tcPr>
            <w:tcW w:w="960" w:type="dxa"/>
            <w:noWrap/>
            <w:hideMark/>
          </w:tcPr>
          <w:p w14:paraId="0F8B2AEB" w14:textId="77777777" w:rsidR="00650C20" w:rsidRPr="00650C20" w:rsidRDefault="00650C20" w:rsidP="00650C20">
            <w:r w:rsidRPr="00650C20">
              <w:t>8.942046</w:t>
            </w:r>
          </w:p>
        </w:tc>
        <w:tc>
          <w:tcPr>
            <w:tcW w:w="960" w:type="dxa"/>
            <w:noWrap/>
            <w:hideMark/>
          </w:tcPr>
          <w:p w14:paraId="68FA44E6" w14:textId="77777777" w:rsidR="00650C20" w:rsidRPr="00650C20" w:rsidRDefault="00650C20" w:rsidP="00650C20">
            <w:r w:rsidRPr="00650C20">
              <w:t>6.473862</w:t>
            </w:r>
          </w:p>
        </w:tc>
      </w:tr>
      <w:tr w:rsidR="00650C20" w:rsidRPr="00650C20" w14:paraId="027AA913" w14:textId="77777777" w:rsidTr="00650C20">
        <w:trPr>
          <w:trHeight w:val="300"/>
        </w:trPr>
        <w:tc>
          <w:tcPr>
            <w:tcW w:w="960" w:type="dxa"/>
            <w:noWrap/>
            <w:hideMark/>
          </w:tcPr>
          <w:p w14:paraId="6E8FBF27" w14:textId="77777777" w:rsidR="00650C20" w:rsidRPr="00650C20" w:rsidRDefault="00650C20" w:rsidP="00650C20">
            <w:r w:rsidRPr="00650C20">
              <w:t>5.391567</w:t>
            </w:r>
          </w:p>
        </w:tc>
        <w:tc>
          <w:tcPr>
            <w:tcW w:w="960" w:type="dxa"/>
            <w:noWrap/>
            <w:hideMark/>
          </w:tcPr>
          <w:p w14:paraId="1BA534EE" w14:textId="77777777" w:rsidR="00650C20" w:rsidRPr="00650C20" w:rsidRDefault="00650C20" w:rsidP="00650C20">
            <w:r w:rsidRPr="00650C20">
              <w:t>4.633867</w:t>
            </w:r>
          </w:p>
        </w:tc>
        <w:tc>
          <w:tcPr>
            <w:tcW w:w="960" w:type="dxa"/>
            <w:noWrap/>
            <w:hideMark/>
          </w:tcPr>
          <w:p w14:paraId="2BEC4862" w14:textId="77777777" w:rsidR="00650C20" w:rsidRPr="00650C20" w:rsidRDefault="00650C20" w:rsidP="00650C20">
            <w:r w:rsidRPr="00650C20">
              <w:t>7.353981</w:t>
            </w:r>
          </w:p>
        </w:tc>
        <w:tc>
          <w:tcPr>
            <w:tcW w:w="960" w:type="dxa"/>
            <w:noWrap/>
            <w:hideMark/>
          </w:tcPr>
          <w:p w14:paraId="22A19ABD" w14:textId="77777777" w:rsidR="00650C20" w:rsidRPr="00650C20" w:rsidRDefault="00650C20" w:rsidP="00650C20">
            <w:r w:rsidRPr="00650C20">
              <w:t>13.37131</w:t>
            </w:r>
          </w:p>
        </w:tc>
        <w:tc>
          <w:tcPr>
            <w:tcW w:w="960" w:type="dxa"/>
            <w:noWrap/>
            <w:hideMark/>
          </w:tcPr>
          <w:p w14:paraId="2CBA14E9" w14:textId="77777777" w:rsidR="00650C20" w:rsidRPr="00650C20" w:rsidRDefault="00650C20" w:rsidP="00650C20">
            <w:r w:rsidRPr="00650C20">
              <w:t>9.251671</w:t>
            </w:r>
          </w:p>
        </w:tc>
        <w:tc>
          <w:tcPr>
            <w:tcW w:w="960" w:type="dxa"/>
            <w:noWrap/>
            <w:hideMark/>
          </w:tcPr>
          <w:p w14:paraId="79C0F6B9" w14:textId="77777777" w:rsidR="00650C20" w:rsidRPr="00650C20" w:rsidRDefault="00650C20" w:rsidP="00650C20">
            <w:r w:rsidRPr="00650C20">
              <w:t>7.77461</w:t>
            </w:r>
          </w:p>
        </w:tc>
        <w:tc>
          <w:tcPr>
            <w:tcW w:w="960" w:type="dxa"/>
            <w:noWrap/>
            <w:hideMark/>
          </w:tcPr>
          <w:p w14:paraId="7AC60D5E" w14:textId="77777777" w:rsidR="00650C20" w:rsidRPr="00650C20" w:rsidRDefault="00650C20" w:rsidP="00650C20">
            <w:r w:rsidRPr="00650C20">
              <w:t>8.638721</w:t>
            </w:r>
          </w:p>
        </w:tc>
        <w:tc>
          <w:tcPr>
            <w:tcW w:w="960" w:type="dxa"/>
            <w:noWrap/>
            <w:hideMark/>
          </w:tcPr>
          <w:p w14:paraId="1AFBBA39" w14:textId="77777777" w:rsidR="00650C20" w:rsidRPr="00650C20" w:rsidRDefault="00650C20" w:rsidP="00650C20">
            <w:r w:rsidRPr="00650C20">
              <w:t>7.515588</w:t>
            </w:r>
          </w:p>
        </w:tc>
        <w:tc>
          <w:tcPr>
            <w:tcW w:w="960" w:type="dxa"/>
            <w:noWrap/>
            <w:hideMark/>
          </w:tcPr>
          <w:p w14:paraId="4623E5E9" w14:textId="77777777" w:rsidR="00650C20" w:rsidRPr="00650C20" w:rsidRDefault="00650C20" w:rsidP="00650C20">
            <w:r w:rsidRPr="00650C20">
              <w:t>14.89781</w:t>
            </w:r>
          </w:p>
        </w:tc>
        <w:tc>
          <w:tcPr>
            <w:tcW w:w="960" w:type="dxa"/>
            <w:noWrap/>
            <w:hideMark/>
          </w:tcPr>
          <w:p w14:paraId="6A38073D" w14:textId="77777777" w:rsidR="00650C20" w:rsidRPr="00650C20" w:rsidRDefault="00650C20" w:rsidP="00650C20">
            <w:r w:rsidRPr="00650C20">
              <w:t>6.391859</w:t>
            </w:r>
          </w:p>
        </w:tc>
      </w:tr>
      <w:tr w:rsidR="00650C20" w:rsidRPr="00650C20" w14:paraId="06A22814" w14:textId="77777777" w:rsidTr="00650C20">
        <w:trPr>
          <w:trHeight w:val="300"/>
        </w:trPr>
        <w:tc>
          <w:tcPr>
            <w:tcW w:w="960" w:type="dxa"/>
            <w:noWrap/>
            <w:hideMark/>
          </w:tcPr>
          <w:p w14:paraId="36B4DF52" w14:textId="77777777" w:rsidR="00650C20" w:rsidRPr="00650C20" w:rsidRDefault="00650C20" w:rsidP="00650C20">
            <w:r w:rsidRPr="00650C20">
              <w:t>6.236695</w:t>
            </w:r>
          </w:p>
        </w:tc>
        <w:tc>
          <w:tcPr>
            <w:tcW w:w="960" w:type="dxa"/>
            <w:noWrap/>
            <w:hideMark/>
          </w:tcPr>
          <w:p w14:paraId="53E82714" w14:textId="77777777" w:rsidR="00650C20" w:rsidRPr="00650C20" w:rsidRDefault="00650C20" w:rsidP="00650C20">
            <w:r w:rsidRPr="00650C20">
              <w:t>11.5457</w:t>
            </w:r>
          </w:p>
        </w:tc>
        <w:tc>
          <w:tcPr>
            <w:tcW w:w="960" w:type="dxa"/>
            <w:noWrap/>
            <w:hideMark/>
          </w:tcPr>
          <w:p w14:paraId="0C301664" w14:textId="77777777" w:rsidR="00650C20" w:rsidRPr="00650C20" w:rsidRDefault="00650C20" w:rsidP="00650C20">
            <w:r w:rsidRPr="00650C20">
              <w:t>13.38175</w:t>
            </w:r>
          </w:p>
        </w:tc>
        <w:tc>
          <w:tcPr>
            <w:tcW w:w="960" w:type="dxa"/>
            <w:noWrap/>
            <w:hideMark/>
          </w:tcPr>
          <w:p w14:paraId="2BD7B1ED" w14:textId="77777777" w:rsidR="00650C20" w:rsidRPr="00650C20" w:rsidRDefault="00650C20" w:rsidP="00650C20">
            <w:r w:rsidRPr="00650C20">
              <w:t>14.94165</w:t>
            </w:r>
          </w:p>
        </w:tc>
        <w:tc>
          <w:tcPr>
            <w:tcW w:w="960" w:type="dxa"/>
            <w:noWrap/>
            <w:hideMark/>
          </w:tcPr>
          <w:p w14:paraId="0CD1A266" w14:textId="77777777" w:rsidR="00650C20" w:rsidRPr="00650C20" w:rsidRDefault="00650C20" w:rsidP="00650C20">
            <w:r w:rsidRPr="00650C20">
              <w:t>16.53806</w:t>
            </w:r>
          </w:p>
        </w:tc>
        <w:tc>
          <w:tcPr>
            <w:tcW w:w="960" w:type="dxa"/>
            <w:noWrap/>
            <w:hideMark/>
          </w:tcPr>
          <w:p w14:paraId="614FD99A" w14:textId="77777777" w:rsidR="00650C20" w:rsidRPr="00650C20" w:rsidRDefault="00650C20" w:rsidP="00650C20">
            <w:r w:rsidRPr="00650C20">
              <w:t>10.23262</w:t>
            </w:r>
          </w:p>
        </w:tc>
        <w:tc>
          <w:tcPr>
            <w:tcW w:w="960" w:type="dxa"/>
            <w:noWrap/>
            <w:hideMark/>
          </w:tcPr>
          <w:p w14:paraId="4F5BCBC6" w14:textId="77777777" w:rsidR="00650C20" w:rsidRPr="00650C20" w:rsidRDefault="00650C20" w:rsidP="00650C20">
            <w:r w:rsidRPr="00650C20">
              <w:t>7.503446</w:t>
            </w:r>
          </w:p>
        </w:tc>
        <w:tc>
          <w:tcPr>
            <w:tcW w:w="960" w:type="dxa"/>
            <w:noWrap/>
            <w:hideMark/>
          </w:tcPr>
          <w:p w14:paraId="0FA55B2D" w14:textId="77777777" w:rsidR="00650C20" w:rsidRPr="00650C20" w:rsidRDefault="00650C20" w:rsidP="00650C20">
            <w:r w:rsidRPr="00650C20">
              <w:t>4.837701</w:t>
            </w:r>
          </w:p>
        </w:tc>
        <w:tc>
          <w:tcPr>
            <w:tcW w:w="960" w:type="dxa"/>
            <w:noWrap/>
            <w:hideMark/>
          </w:tcPr>
          <w:p w14:paraId="55A78492" w14:textId="77777777" w:rsidR="00650C20" w:rsidRPr="00650C20" w:rsidRDefault="00650C20" w:rsidP="00650C20">
            <w:r w:rsidRPr="00650C20">
              <w:t>14.60119</w:t>
            </w:r>
          </w:p>
        </w:tc>
        <w:tc>
          <w:tcPr>
            <w:tcW w:w="960" w:type="dxa"/>
            <w:noWrap/>
            <w:hideMark/>
          </w:tcPr>
          <w:p w14:paraId="1695A9DC" w14:textId="77777777" w:rsidR="00650C20" w:rsidRPr="00650C20" w:rsidRDefault="00650C20" w:rsidP="00650C20">
            <w:r w:rsidRPr="00650C20">
              <w:t>14.66111</w:t>
            </w:r>
          </w:p>
        </w:tc>
      </w:tr>
      <w:tr w:rsidR="00650C20" w:rsidRPr="00650C20" w14:paraId="0FDD131E" w14:textId="77777777" w:rsidTr="00650C20">
        <w:trPr>
          <w:trHeight w:val="300"/>
        </w:trPr>
        <w:tc>
          <w:tcPr>
            <w:tcW w:w="960" w:type="dxa"/>
            <w:noWrap/>
            <w:hideMark/>
          </w:tcPr>
          <w:p w14:paraId="15E841DD" w14:textId="77777777" w:rsidR="00650C20" w:rsidRPr="00650C20" w:rsidRDefault="00650C20" w:rsidP="00650C20">
            <w:r w:rsidRPr="00650C20">
              <w:t>5.650557</w:t>
            </w:r>
          </w:p>
        </w:tc>
        <w:tc>
          <w:tcPr>
            <w:tcW w:w="960" w:type="dxa"/>
            <w:noWrap/>
            <w:hideMark/>
          </w:tcPr>
          <w:p w14:paraId="0A33706A" w14:textId="77777777" w:rsidR="00650C20" w:rsidRPr="00650C20" w:rsidRDefault="00650C20" w:rsidP="00650C20">
            <w:r w:rsidRPr="00650C20">
              <w:t>2.797669</w:t>
            </w:r>
          </w:p>
        </w:tc>
        <w:tc>
          <w:tcPr>
            <w:tcW w:w="960" w:type="dxa"/>
            <w:noWrap/>
            <w:hideMark/>
          </w:tcPr>
          <w:p w14:paraId="726C3DAA" w14:textId="77777777" w:rsidR="00650C20" w:rsidRPr="00650C20" w:rsidRDefault="00650C20" w:rsidP="00650C20">
            <w:r w:rsidRPr="00650C20">
              <w:t>7.473591</w:t>
            </w:r>
          </w:p>
        </w:tc>
        <w:tc>
          <w:tcPr>
            <w:tcW w:w="960" w:type="dxa"/>
            <w:noWrap/>
            <w:hideMark/>
          </w:tcPr>
          <w:p w14:paraId="3D869493" w14:textId="77777777" w:rsidR="00650C20" w:rsidRPr="00650C20" w:rsidRDefault="00650C20" w:rsidP="00650C20">
            <w:r w:rsidRPr="00650C20">
              <w:t>14.46593</w:t>
            </w:r>
          </w:p>
        </w:tc>
        <w:tc>
          <w:tcPr>
            <w:tcW w:w="960" w:type="dxa"/>
            <w:noWrap/>
            <w:hideMark/>
          </w:tcPr>
          <w:p w14:paraId="6EFEA1F1" w14:textId="77777777" w:rsidR="00650C20" w:rsidRPr="00650C20" w:rsidRDefault="00650C20" w:rsidP="00650C20">
            <w:r w:rsidRPr="00650C20">
              <w:t>8.227711</w:t>
            </w:r>
          </w:p>
        </w:tc>
        <w:tc>
          <w:tcPr>
            <w:tcW w:w="960" w:type="dxa"/>
            <w:noWrap/>
            <w:hideMark/>
          </w:tcPr>
          <w:p w14:paraId="399792E3" w14:textId="77777777" w:rsidR="00650C20" w:rsidRPr="00650C20" w:rsidRDefault="00650C20" w:rsidP="00650C20">
            <w:r w:rsidRPr="00650C20">
              <w:t>10.17552</w:t>
            </w:r>
          </w:p>
        </w:tc>
        <w:tc>
          <w:tcPr>
            <w:tcW w:w="960" w:type="dxa"/>
            <w:noWrap/>
            <w:hideMark/>
          </w:tcPr>
          <w:p w14:paraId="06EADD85" w14:textId="77777777" w:rsidR="00650C20" w:rsidRPr="00650C20" w:rsidRDefault="00650C20" w:rsidP="00650C20">
            <w:r w:rsidRPr="00650C20">
              <w:t>11.30294</w:t>
            </w:r>
          </w:p>
        </w:tc>
        <w:tc>
          <w:tcPr>
            <w:tcW w:w="960" w:type="dxa"/>
            <w:noWrap/>
            <w:hideMark/>
          </w:tcPr>
          <w:p w14:paraId="7B40DCA1" w14:textId="77777777" w:rsidR="00650C20" w:rsidRPr="00650C20" w:rsidRDefault="00650C20" w:rsidP="00650C20">
            <w:r w:rsidRPr="00650C20">
              <w:t>13.30563</w:t>
            </w:r>
          </w:p>
        </w:tc>
        <w:tc>
          <w:tcPr>
            <w:tcW w:w="960" w:type="dxa"/>
            <w:noWrap/>
            <w:hideMark/>
          </w:tcPr>
          <w:p w14:paraId="025CF7DD" w14:textId="77777777" w:rsidR="00650C20" w:rsidRPr="00650C20" w:rsidRDefault="00650C20" w:rsidP="00650C20">
            <w:r w:rsidRPr="00650C20">
              <w:t>7.750461</w:t>
            </w:r>
          </w:p>
        </w:tc>
        <w:tc>
          <w:tcPr>
            <w:tcW w:w="960" w:type="dxa"/>
            <w:noWrap/>
            <w:hideMark/>
          </w:tcPr>
          <w:p w14:paraId="439D9800" w14:textId="77777777" w:rsidR="00650C20" w:rsidRPr="00650C20" w:rsidRDefault="00650C20" w:rsidP="00650C20">
            <w:r w:rsidRPr="00650C20">
              <w:t>10.68763</w:t>
            </w:r>
          </w:p>
        </w:tc>
      </w:tr>
      <w:tr w:rsidR="00650C20" w:rsidRPr="00650C20" w14:paraId="206C4FB5" w14:textId="77777777" w:rsidTr="00650C20">
        <w:trPr>
          <w:trHeight w:val="300"/>
        </w:trPr>
        <w:tc>
          <w:tcPr>
            <w:tcW w:w="960" w:type="dxa"/>
            <w:noWrap/>
            <w:hideMark/>
          </w:tcPr>
          <w:p w14:paraId="2F332B95" w14:textId="77777777" w:rsidR="00650C20" w:rsidRPr="00650C20" w:rsidRDefault="00650C20" w:rsidP="00650C20">
            <w:r w:rsidRPr="00650C20">
              <w:t>5.253563</w:t>
            </w:r>
          </w:p>
        </w:tc>
        <w:tc>
          <w:tcPr>
            <w:tcW w:w="960" w:type="dxa"/>
            <w:noWrap/>
            <w:hideMark/>
          </w:tcPr>
          <w:p w14:paraId="591BCA1F" w14:textId="77777777" w:rsidR="00650C20" w:rsidRPr="00650C20" w:rsidRDefault="00650C20" w:rsidP="00650C20">
            <w:r w:rsidRPr="00650C20">
              <w:t>9.676555</w:t>
            </w:r>
          </w:p>
        </w:tc>
        <w:tc>
          <w:tcPr>
            <w:tcW w:w="960" w:type="dxa"/>
            <w:noWrap/>
            <w:hideMark/>
          </w:tcPr>
          <w:p w14:paraId="1A25DCAF" w14:textId="77777777" w:rsidR="00650C20" w:rsidRPr="00650C20" w:rsidRDefault="00650C20" w:rsidP="00650C20">
            <w:r w:rsidRPr="00650C20">
              <w:t>13.40888</w:t>
            </w:r>
          </w:p>
        </w:tc>
        <w:tc>
          <w:tcPr>
            <w:tcW w:w="960" w:type="dxa"/>
            <w:noWrap/>
            <w:hideMark/>
          </w:tcPr>
          <w:p w14:paraId="398FDBC0" w14:textId="77777777" w:rsidR="00650C20" w:rsidRPr="00650C20" w:rsidRDefault="00650C20" w:rsidP="00650C20">
            <w:r w:rsidRPr="00650C20">
              <w:t>15.58208</w:t>
            </w:r>
          </w:p>
        </w:tc>
        <w:tc>
          <w:tcPr>
            <w:tcW w:w="960" w:type="dxa"/>
            <w:noWrap/>
            <w:hideMark/>
          </w:tcPr>
          <w:p w14:paraId="5EEE14BD" w14:textId="77777777" w:rsidR="00650C20" w:rsidRPr="00650C20" w:rsidRDefault="00650C20" w:rsidP="00650C20">
            <w:r w:rsidRPr="00650C20">
              <w:t>10.7622</w:t>
            </w:r>
          </w:p>
        </w:tc>
        <w:tc>
          <w:tcPr>
            <w:tcW w:w="960" w:type="dxa"/>
            <w:noWrap/>
            <w:hideMark/>
          </w:tcPr>
          <w:p w14:paraId="6E9E7524" w14:textId="77777777" w:rsidR="00650C20" w:rsidRPr="00650C20" w:rsidRDefault="00650C20" w:rsidP="00650C20">
            <w:r w:rsidRPr="00650C20">
              <w:t>5.703652</w:t>
            </w:r>
          </w:p>
        </w:tc>
        <w:tc>
          <w:tcPr>
            <w:tcW w:w="960" w:type="dxa"/>
            <w:noWrap/>
            <w:hideMark/>
          </w:tcPr>
          <w:p w14:paraId="5000E827" w14:textId="77777777" w:rsidR="00650C20" w:rsidRPr="00650C20" w:rsidRDefault="00650C20" w:rsidP="00650C20">
            <w:r w:rsidRPr="00650C20">
              <w:t>10.39991</w:t>
            </w:r>
          </w:p>
        </w:tc>
        <w:tc>
          <w:tcPr>
            <w:tcW w:w="960" w:type="dxa"/>
            <w:noWrap/>
            <w:hideMark/>
          </w:tcPr>
          <w:p w14:paraId="4DD70698" w14:textId="77777777" w:rsidR="00650C20" w:rsidRPr="00650C20" w:rsidRDefault="00650C20" w:rsidP="00650C20">
            <w:r w:rsidRPr="00650C20">
              <w:t>4.966019</w:t>
            </w:r>
          </w:p>
        </w:tc>
        <w:tc>
          <w:tcPr>
            <w:tcW w:w="960" w:type="dxa"/>
            <w:noWrap/>
            <w:hideMark/>
          </w:tcPr>
          <w:p w14:paraId="4D24DAAC" w14:textId="77777777" w:rsidR="00650C20" w:rsidRPr="00650C20" w:rsidRDefault="00650C20" w:rsidP="00650C20">
            <w:r w:rsidRPr="00650C20">
              <w:t>6.256973</w:t>
            </w:r>
          </w:p>
        </w:tc>
        <w:tc>
          <w:tcPr>
            <w:tcW w:w="960" w:type="dxa"/>
            <w:noWrap/>
            <w:hideMark/>
          </w:tcPr>
          <w:p w14:paraId="19E5D014" w14:textId="77777777" w:rsidR="00650C20" w:rsidRPr="00650C20" w:rsidRDefault="00650C20" w:rsidP="00650C20">
            <w:r w:rsidRPr="00650C20">
              <w:t>16.52858</w:t>
            </w:r>
          </w:p>
        </w:tc>
      </w:tr>
      <w:tr w:rsidR="00650C20" w:rsidRPr="00650C20" w14:paraId="5F068613" w14:textId="77777777" w:rsidTr="00650C20">
        <w:trPr>
          <w:trHeight w:val="300"/>
        </w:trPr>
        <w:tc>
          <w:tcPr>
            <w:tcW w:w="960" w:type="dxa"/>
            <w:noWrap/>
            <w:hideMark/>
          </w:tcPr>
          <w:p w14:paraId="763A8E52" w14:textId="77777777" w:rsidR="00650C20" w:rsidRPr="00650C20" w:rsidRDefault="00650C20" w:rsidP="00650C20">
            <w:r w:rsidRPr="00650C20">
              <w:t>6.424884</w:t>
            </w:r>
          </w:p>
        </w:tc>
        <w:tc>
          <w:tcPr>
            <w:tcW w:w="960" w:type="dxa"/>
            <w:noWrap/>
            <w:hideMark/>
          </w:tcPr>
          <w:p w14:paraId="3F72C923" w14:textId="77777777" w:rsidR="00650C20" w:rsidRPr="00650C20" w:rsidRDefault="00650C20" w:rsidP="00650C20">
            <w:r w:rsidRPr="00650C20">
              <w:t>5.20098</w:t>
            </w:r>
          </w:p>
        </w:tc>
        <w:tc>
          <w:tcPr>
            <w:tcW w:w="960" w:type="dxa"/>
            <w:noWrap/>
            <w:hideMark/>
          </w:tcPr>
          <w:p w14:paraId="319B2C8A" w14:textId="77777777" w:rsidR="00650C20" w:rsidRPr="00650C20" w:rsidRDefault="00650C20" w:rsidP="00650C20">
            <w:r w:rsidRPr="00650C20">
              <w:t>13.38562</w:t>
            </w:r>
          </w:p>
        </w:tc>
        <w:tc>
          <w:tcPr>
            <w:tcW w:w="960" w:type="dxa"/>
            <w:noWrap/>
            <w:hideMark/>
          </w:tcPr>
          <w:p w14:paraId="29088865" w14:textId="77777777" w:rsidR="00650C20" w:rsidRPr="00650C20" w:rsidRDefault="00650C20" w:rsidP="00650C20">
            <w:r w:rsidRPr="00650C20">
              <w:t>5.351461</w:t>
            </w:r>
          </w:p>
        </w:tc>
        <w:tc>
          <w:tcPr>
            <w:tcW w:w="960" w:type="dxa"/>
            <w:noWrap/>
            <w:hideMark/>
          </w:tcPr>
          <w:p w14:paraId="47655180" w14:textId="77777777" w:rsidR="00650C20" w:rsidRPr="00650C20" w:rsidRDefault="00650C20" w:rsidP="00650C20">
            <w:r w:rsidRPr="00650C20">
              <w:t>16.96428</w:t>
            </w:r>
          </w:p>
        </w:tc>
        <w:tc>
          <w:tcPr>
            <w:tcW w:w="960" w:type="dxa"/>
            <w:noWrap/>
            <w:hideMark/>
          </w:tcPr>
          <w:p w14:paraId="14F467EE" w14:textId="77777777" w:rsidR="00650C20" w:rsidRPr="00650C20" w:rsidRDefault="00650C20" w:rsidP="00650C20">
            <w:r w:rsidRPr="00650C20">
              <w:t>5.121972</w:t>
            </w:r>
          </w:p>
        </w:tc>
        <w:tc>
          <w:tcPr>
            <w:tcW w:w="960" w:type="dxa"/>
            <w:noWrap/>
            <w:hideMark/>
          </w:tcPr>
          <w:p w14:paraId="7F43D36C" w14:textId="77777777" w:rsidR="00650C20" w:rsidRPr="00650C20" w:rsidRDefault="00650C20" w:rsidP="00650C20">
            <w:r w:rsidRPr="00650C20">
              <w:t>6.450074</w:t>
            </w:r>
          </w:p>
        </w:tc>
        <w:tc>
          <w:tcPr>
            <w:tcW w:w="960" w:type="dxa"/>
            <w:noWrap/>
            <w:hideMark/>
          </w:tcPr>
          <w:p w14:paraId="6812DEC0" w14:textId="77777777" w:rsidR="00650C20" w:rsidRPr="00650C20" w:rsidRDefault="00650C20" w:rsidP="00650C20">
            <w:r w:rsidRPr="00650C20">
              <w:t>13.31002</w:t>
            </w:r>
          </w:p>
        </w:tc>
        <w:tc>
          <w:tcPr>
            <w:tcW w:w="960" w:type="dxa"/>
            <w:noWrap/>
            <w:hideMark/>
          </w:tcPr>
          <w:p w14:paraId="36F86A28" w14:textId="77777777" w:rsidR="00650C20" w:rsidRPr="00650C20" w:rsidRDefault="00650C20" w:rsidP="00650C20">
            <w:r w:rsidRPr="00650C20">
              <w:t>4.643695</w:t>
            </w:r>
          </w:p>
        </w:tc>
        <w:tc>
          <w:tcPr>
            <w:tcW w:w="960" w:type="dxa"/>
            <w:noWrap/>
            <w:hideMark/>
          </w:tcPr>
          <w:p w14:paraId="730D446A" w14:textId="77777777" w:rsidR="00650C20" w:rsidRPr="00650C20" w:rsidRDefault="00650C20" w:rsidP="00650C20">
            <w:r w:rsidRPr="00650C20">
              <w:t>15.94865</w:t>
            </w:r>
          </w:p>
        </w:tc>
      </w:tr>
      <w:tr w:rsidR="00650C20" w:rsidRPr="00650C20" w14:paraId="3CCE123A" w14:textId="77777777" w:rsidTr="00650C20">
        <w:trPr>
          <w:trHeight w:val="300"/>
        </w:trPr>
        <w:tc>
          <w:tcPr>
            <w:tcW w:w="960" w:type="dxa"/>
            <w:noWrap/>
            <w:hideMark/>
          </w:tcPr>
          <w:p w14:paraId="18527294" w14:textId="77777777" w:rsidR="00650C20" w:rsidRPr="00650C20" w:rsidRDefault="00650C20" w:rsidP="00650C20">
            <w:r w:rsidRPr="00650C20">
              <w:t>5.360678</w:t>
            </w:r>
          </w:p>
        </w:tc>
        <w:tc>
          <w:tcPr>
            <w:tcW w:w="960" w:type="dxa"/>
            <w:noWrap/>
            <w:hideMark/>
          </w:tcPr>
          <w:p w14:paraId="2E024BEB" w14:textId="77777777" w:rsidR="00650C20" w:rsidRPr="00650C20" w:rsidRDefault="00650C20" w:rsidP="00650C20">
            <w:r w:rsidRPr="00650C20">
              <w:t>11.92724</w:t>
            </w:r>
          </w:p>
        </w:tc>
        <w:tc>
          <w:tcPr>
            <w:tcW w:w="960" w:type="dxa"/>
            <w:noWrap/>
            <w:hideMark/>
          </w:tcPr>
          <w:p w14:paraId="29273A08" w14:textId="77777777" w:rsidR="00650C20" w:rsidRPr="00650C20" w:rsidRDefault="00650C20" w:rsidP="00650C20">
            <w:r w:rsidRPr="00650C20">
              <w:t>8.814792</w:t>
            </w:r>
          </w:p>
        </w:tc>
        <w:tc>
          <w:tcPr>
            <w:tcW w:w="960" w:type="dxa"/>
            <w:noWrap/>
            <w:hideMark/>
          </w:tcPr>
          <w:p w14:paraId="60EA1F91" w14:textId="77777777" w:rsidR="00650C20" w:rsidRPr="00650C20" w:rsidRDefault="00650C20" w:rsidP="00650C20">
            <w:r w:rsidRPr="00650C20">
              <w:t>8.976344</w:t>
            </w:r>
          </w:p>
        </w:tc>
        <w:tc>
          <w:tcPr>
            <w:tcW w:w="960" w:type="dxa"/>
            <w:noWrap/>
            <w:hideMark/>
          </w:tcPr>
          <w:p w14:paraId="10C9F5A4" w14:textId="77777777" w:rsidR="00650C20" w:rsidRPr="00650C20" w:rsidRDefault="00650C20" w:rsidP="00650C20">
            <w:r w:rsidRPr="00650C20">
              <w:t>16.14159</w:t>
            </w:r>
          </w:p>
        </w:tc>
        <w:tc>
          <w:tcPr>
            <w:tcW w:w="960" w:type="dxa"/>
            <w:noWrap/>
            <w:hideMark/>
          </w:tcPr>
          <w:p w14:paraId="2EE140A3" w14:textId="77777777" w:rsidR="00650C20" w:rsidRPr="00650C20" w:rsidRDefault="00650C20" w:rsidP="00650C20">
            <w:r w:rsidRPr="00650C20">
              <w:t>12.70825</w:t>
            </w:r>
          </w:p>
        </w:tc>
        <w:tc>
          <w:tcPr>
            <w:tcW w:w="960" w:type="dxa"/>
            <w:noWrap/>
            <w:hideMark/>
          </w:tcPr>
          <w:p w14:paraId="12797F90" w14:textId="77777777" w:rsidR="00650C20" w:rsidRPr="00650C20" w:rsidRDefault="00650C20" w:rsidP="00650C20">
            <w:r w:rsidRPr="00650C20">
              <w:t>5.443342</w:t>
            </w:r>
          </w:p>
        </w:tc>
        <w:tc>
          <w:tcPr>
            <w:tcW w:w="960" w:type="dxa"/>
            <w:noWrap/>
            <w:hideMark/>
          </w:tcPr>
          <w:p w14:paraId="5A1F82B0" w14:textId="77777777" w:rsidR="00650C20" w:rsidRPr="00650C20" w:rsidRDefault="00650C20" w:rsidP="00650C20">
            <w:r w:rsidRPr="00650C20">
              <w:t>8.834468</w:t>
            </w:r>
          </w:p>
        </w:tc>
        <w:tc>
          <w:tcPr>
            <w:tcW w:w="960" w:type="dxa"/>
            <w:noWrap/>
            <w:hideMark/>
          </w:tcPr>
          <w:p w14:paraId="05E58FCE" w14:textId="77777777" w:rsidR="00650C20" w:rsidRPr="00650C20" w:rsidRDefault="00650C20" w:rsidP="00650C20">
            <w:r w:rsidRPr="00650C20">
              <w:t>15.11898</w:t>
            </w:r>
          </w:p>
        </w:tc>
        <w:tc>
          <w:tcPr>
            <w:tcW w:w="960" w:type="dxa"/>
            <w:noWrap/>
            <w:hideMark/>
          </w:tcPr>
          <w:p w14:paraId="52CA7A99" w14:textId="77777777" w:rsidR="00650C20" w:rsidRPr="00650C20" w:rsidRDefault="00650C20" w:rsidP="00650C20">
            <w:r w:rsidRPr="00650C20">
              <w:t>15.84374</w:t>
            </w:r>
          </w:p>
        </w:tc>
      </w:tr>
      <w:tr w:rsidR="00650C20" w:rsidRPr="00650C20" w14:paraId="15924582" w14:textId="77777777" w:rsidTr="00650C20">
        <w:trPr>
          <w:trHeight w:val="300"/>
        </w:trPr>
        <w:tc>
          <w:tcPr>
            <w:tcW w:w="960" w:type="dxa"/>
            <w:noWrap/>
            <w:hideMark/>
          </w:tcPr>
          <w:p w14:paraId="489E2252" w14:textId="77777777" w:rsidR="00650C20" w:rsidRPr="00650C20" w:rsidRDefault="00650C20" w:rsidP="00650C20">
            <w:pPr>
              <w:rPr>
                <w:b/>
                <w:bCs/>
              </w:rPr>
            </w:pPr>
            <w:r w:rsidRPr="00650C20">
              <w:rPr>
                <w:b/>
                <w:bCs/>
              </w:rPr>
              <w:t>6.348403</w:t>
            </w:r>
          </w:p>
        </w:tc>
        <w:tc>
          <w:tcPr>
            <w:tcW w:w="960" w:type="dxa"/>
            <w:noWrap/>
            <w:hideMark/>
          </w:tcPr>
          <w:p w14:paraId="7597892A" w14:textId="77777777" w:rsidR="00650C20" w:rsidRPr="00650C20" w:rsidRDefault="00650C20" w:rsidP="00650C20">
            <w:pPr>
              <w:rPr>
                <w:b/>
                <w:bCs/>
              </w:rPr>
            </w:pPr>
            <w:r w:rsidRPr="00650C20">
              <w:rPr>
                <w:b/>
                <w:bCs/>
              </w:rPr>
              <w:t>8.95238</w:t>
            </w:r>
          </w:p>
        </w:tc>
        <w:tc>
          <w:tcPr>
            <w:tcW w:w="960" w:type="dxa"/>
            <w:noWrap/>
            <w:hideMark/>
          </w:tcPr>
          <w:p w14:paraId="5176073E" w14:textId="77777777" w:rsidR="00650C20" w:rsidRPr="00650C20" w:rsidRDefault="00650C20" w:rsidP="00650C20">
            <w:pPr>
              <w:rPr>
                <w:b/>
                <w:bCs/>
              </w:rPr>
            </w:pPr>
            <w:r w:rsidRPr="00650C20">
              <w:rPr>
                <w:b/>
                <w:bCs/>
              </w:rPr>
              <w:t>9.864185</w:t>
            </w:r>
          </w:p>
        </w:tc>
        <w:tc>
          <w:tcPr>
            <w:tcW w:w="960" w:type="dxa"/>
            <w:noWrap/>
            <w:hideMark/>
          </w:tcPr>
          <w:p w14:paraId="3800C072" w14:textId="77777777" w:rsidR="00650C20" w:rsidRPr="00650C20" w:rsidRDefault="00650C20" w:rsidP="00650C20">
            <w:pPr>
              <w:rPr>
                <w:b/>
                <w:bCs/>
              </w:rPr>
            </w:pPr>
            <w:r w:rsidRPr="00650C20">
              <w:rPr>
                <w:b/>
                <w:bCs/>
              </w:rPr>
              <w:t>10.4318</w:t>
            </w:r>
          </w:p>
        </w:tc>
        <w:tc>
          <w:tcPr>
            <w:tcW w:w="960" w:type="dxa"/>
            <w:noWrap/>
            <w:hideMark/>
          </w:tcPr>
          <w:p w14:paraId="0FE3B6F9" w14:textId="77777777" w:rsidR="00650C20" w:rsidRPr="00650C20" w:rsidRDefault="00650C20" w:rsidP="00650C20">
            <w:pPr>
              <w:rPr>
                <w:b/>
                <w:bCs/>
              </w:rPr>
            </w:pPr>
            <w:r w:rsidRPr="00650C20">
              <w:rPr>
                <w:b/>
                <w:bCs/>
              </w:rPr>
              <w:t>13.38114</w:t>
            </w:r>
          </w:p>
        </w:tc>
        <w:tc>
          <w:tcPr>
            <w:tcW w:w="960" w:type="dxa"/>
            <w:noWrap/>
            <w:hideMark/>
          </w:tcPr>
          <w:p w14:paraId="2DEF34F7" w14:textId="77777777" w:rsidR="00650C20" w:rsidRPr="00650C20" w:rsidRDefault="00650C20" w:rsidP="00650C20">
            <w:pPr>
              <w:rPr>
                <w:b/>
                <w:bCs/>
              </w:rPr>
            </w:pPr>
            <w:r w:rsidRPr="00650C20">
              <w:rPr>
                <w:b/>
                <w:bCs/>
              </w:rPr>
              <w:t>8.322046</w:t>
            </w:r>
          </w:p>
        </w:tc>
        <w:tc>
          <w:tcPr>
            <w:tcW w:w="960" w:type="dxa"/>
            <w:noWrap/>
            <w:hideMark/>
          </w:tcPr>
          <w:p w14:paraId="4CCFBEA6" w14:textId="77777777" w:rsidR="00650C20" w:rsidRPr="00650C20" w:rsidRDefault="00650C20" w:rsidP="00650C20">
            <w:pPr>
              <w:rPr>
                <w:b/>
                <w:bCs/>
              </w:rPr>
            </w:pPr>
            <w:r w:rsidRPr="00650C20">
              <w:rPr>
                <w:b/>
                <w:bCs/>
              </w:rPr>
              <w:t>7.976733</w:t>
            </w:r>
          </w:p>
        </w:tc>
        <w:tc>
          <w:tcPr>
            <w:tcW w:w="960" w:type="dxa"/>
            <w:noWrap/>
            <w:hideMark/>
          </w:tcPr>
          <w:p w14:paraId="58D1B4C1" w14:textId="77777777" w:rsidR="00650C20" w:rsidRPr="00650C20" w:rsidRDefault="00650C20" w:rsidP="00650C20">
            <w:pPr>
              <w:rPr>
                <w:b/>
                <w:bCs/>
              </w:rPr>
            </w:pPr>
            <w:r w:rsidRPr="00650C20">
              <w:rPr>
                <w:b/>
                <w:bCs/>
              </w:rPr>
              <w:t>8.762439</w:t>
            </w:r>
          </w:p>
        </w:tc>
        <w:tc>
          <w:tcPr>
            <w:tcW w:w="960" w:type="dxa"/>
            <w:noWrap/>
            <w:hideMark/>
          </w:tcPr>
          <w:p w14:paraId="001030C6" w14:textId="77777777" w:rsidR="00650C20" w:rsidRPr="00650C20" w:rsidRDefault="00650C20" w:rsidP="00650C20">
            <w:pPr>
              <w:rPr>
                <w:b/>
                <w:bCs/>
              </w:rPr>
            </w:pPr>
            <w:r w:rsidRPr="00650C20">
              <w:rPr>
                <w:b/>
                <w:bCs/>
              </w:rPr>
              <w:t>10.81657</w:t>
            </w:r>
          </w:p>
        </w:tc>
        <w:tc>
          <w:tcPr>
            <w:tcW w:w="960" w:type="dxa"/>
            <w:noWrap/>
            <w:hideMark/>
          </w:tcPr>
          <w:p w14:paraId="082BDB8C" w14:textId="77777777" w:rsidR="00650C20" w:rsidRPr="00650C20" w:rsidRDefault="00650C20" w:rsidP="00650C20">
            <w:pPr>
              <w:rPr>
                <w:b/>
                <w:bCs/>
              </w:rPr>
            </w:pPr>
            <w:r w:rsidRPr="00650C20">
              <w:rPr>
                <w:b/>
                <w:bCs/>
              </w:rPr>
              <w:t>11.46486</w:t>
            </w:r>
          </w:p>
        </w:tc>
      </w:tr>
    </w:tbl>
    <w:p w14:paraId="5251EFB9" w14:textId="3560F8A4" w:rsidR="00650C20" w:rsidRDefault="00650C20" w:rsidP="00DD05AD"/>
    <w:p w14:paraId="7BC570D7" w14:textId="77777777" w:rsidR="00650C20" w:rsidRDefault="00650C20" w:rsidP="00DD05AD">
      <w:r>
        <w:t>3</w:t>
      </w:r>
      <w:r w:rsidRPr="00650C20">
        <w:rPr>
          <w:vertAlign w:val="superscript"/>
        </w:rPr>
        <w:t>rd</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650C20" w:rsidRPr="00650C20" w14:paraId="4E4DA3B5" w14:textId="77777777" w:rsidTr="00650C20">
        <w:trPr>
          <w:trHeight w:val="300"/>
        </w:trPr>
        <w:tc>
          <w:tcPr>
            <w:tcW w:w="960" w:type="dxa"/>
            <w:noWrap/>
            <w:hideMark/>
          </w:tcPr>
          <w:p w14:paraId="6086DFFD" w14:textId="77777777" w:rsidR="00650C20" w:rsidRPr="00650C20" w:rsidRDefault="00650C20" w:rsidP="00650C20">
            <w:r w:rsidRPr="00650C20">
              <w:t>Tx01</w:t>
            </w:r>
          </w:p>
        </w:tc>
        <w:tc>
          <w:tcPr>
            <w:tcW w:w="960" w:type="dxa"/>
            <w:noWrap/>
            <w:hideMark/>
          </w:tcPr>
          <w:p w14:paraId="314BDEBA" w14:textId="77777777" w:rsidR="00650C20" w:rsidRPr="00650C20" w:rsidRDefault="00650C20" w:rsidP="00650C20">
            <w:r w:rsidRPr="00650C20">
              <w:t>Tx02</w:t>
            </w:r>
          </w:p>
        </w:tc>
        <w:tc>
          <w:tcPr>
            <w:tcW w:w="960" w:type="dxa"/>
            <w:noWrap/>
            <w:hideMark/>
          </w:tcPr>
          <w:p w14:paraId="46AC5C0A" w14:textId="77777777" w:rsidR="00650C20" w:rsidRPr="00650C20" w:rsidRDefault="00650C20" w:rsidP="00650C20">
            <w:r w:rsidRPr="00650C20">
              <w:t>Tx03</w:t>
            </w:r>
          </w:p>
        </w:tc>
        <w:tc>
          <w:tcPr>
            <w:tcW w:w="960" w:type="dxa"/>
            <w:noWrap/>
            <w:hideMark/>
          </w:tcPr>
          <w:p w14:paraId="5D53B6A2" w14:textId="77777777" w:rsidR="00650C20" w:rsidRPr="00650C20" w:rsidRDefault="00650C20" w:rsidP="00650C20">
            <w:r w:rsidRPr="00650C20">
              <w:t>Tx04</w:t>
            </w:r>
          </w:p>
        </w:tc>
        <w:tc>
          <w:tcPr>
            <w:tcW w:w="960" w:type="dxa"/>
            <w:noWrap/>
            <w:hideMark/>
          </w:tcPr>
          <w:p w14:paraId="6F925E3C" w14:textId="77777777" w:rsidR="00650C20" w:rsidRPr="00650C20" w:rsidRDefault="00650C20" w:rsidP="00650C20">
            <w:r w:rsidRPr="00650C20">
              <w:t>Tx05</w:t>
            </w:r>
          </w:p>
        </w:tc>
        <w:tc>
          <w:tcPr>
            <w:tcW w:w="960" w:type="dxa"/>
            <w:noWrap/>
            <w:hideMark/>
          </w:tcPr>
          <w:p w14:paraId="5D360786" w14:textId="77777777" w:rsidR="00650C20" w:rsidRPr="00650C20" w:rsidRDefault="00650C20" w:rsidP="00650C20">
            <w:r w:rsidRPr="00650C20">
              <w:t>Tx06</w:t>
            </w:r>
          </w:p>
        </w:tc>
        <w:tc>
          <w:tcPr>
            <w:tcW w:w="960" w:type="dxa"/>
            <w:noWrap/>
            <w:hideMark/>
          </w:tcPr>
          <w:p w14:paraId="7CCB96E3" w14:textId="77777777" w:rsidR="00650C20" w:rsidRPr="00650C20" w:rsidRDefault="00650C20" w:rsidP="00650C20">
            <w:r w:rsidRPr="00650C20">
              <w:t>Tx07</w:t>
            </w:r>
          </w:p>
        </w:tc>
        <w:tc>
          <w:tcPr>
            <w:tcW w:w="960" w:type="dxa"/>
            <w:noWrap/>
            <w:hideMark/>
          </w:tcPr>
          <w:p w14:paraId="2968824B" w14:textId="77777777" w:rsidR="00650C20" w:rsidRPr="00650C20" w:rsidRDefault="00650C20" w:rsidP="00650C20">
            <w:r w:rsidRPr="00650C20">
              <w:t>Tx08</w:t>
            </w:r>
          </w:p>
        </w:tc>
        <w:tc>
          <w:tcPr>
            <w:tcW w:w="960" w:type="dxa"/>
            <w:noWrap/>
            <w:hideMark/>
          </w:tcPr>
          <w:p w14:paraId="295B4C97" w14:textId="77777777" w:rsidR="00650C20" w:rsidRPr="00650C20" w:rsidRDefault="00650C20" w:rsidP="00650C20">
            <w:r w:rsidRPr="00650C20">
              <w:t>Tx09</w:t>
            </w:r>
          </w:p>
        </w:tc>
        <w:tc>
          <w:tcPr>
            <w:tcW w:w="960" w:type="dxa"/>
            <w:noWrap/>
            <w:hideMark/>
          </w:tcPr>
          <w:p w14:paraId="2E96126D" w14:textId="77777777" w:rsidR="00650C20" w:rsidRPr="00650C20" w:rsidRDefault="00650C20" w:rsidP="00650C20">
            <w:r w:rsidRPr="00650C20">
              <w:t>Tx10</w:t>
            </w:r>
          </w:p>
        </w:tc>
      </w:tr>
      <w:tr w:rsidR="00650C20" w:rsidRPr="00650C20" w14:paraId="11D912B0" w14:textId="77777777" w:rsidTr="00650C20">
        <w:trPr>
          <w:trHeight w:val="300"/>
        </w:trPr>
        <w:tc>
          <w:tcPr>
            <w:tcW w:w="960" w:type="dxa"/>
            <w:noWrap/>
            <w:hideMark/>
          </w:tcPr>
          <w:p w14:paraId="138E34DE" w14:textId="77777777" w:rsidR="00650C20" w:rsidRPr="00650C20" w:rsidRDefault="00650C20" w:rsidP="00650C20">
            <w:r w:rsidRPr="00650C20">
              <w:t>11.96095</w:t>
            </w:r>
          </w:p>
        </w:tc>
        <w:tc>
          <w:tcPr>
            <w:tcW w:w="960" w:type="dxa"/>
            <w:noWrap/>
            <w:hideMark/>
          </w:tcPr>
          <w:p w14:paraId="518EE185" w14:textId="77777777" w:rsidR="00650C20" w:rsidRPr="00650C20" w:rsidRDefault="00650C20" w:rsidP="00650C20">
            <w:r w:rsidRPr="00650C20">
              <w:t>11.18476</w:t>
            </w:r>
          </w:p>
        </w:tc>
        <w:tc>
          <w:tcPr>
            <w:tcW w:w="960" w:type="dxa"/>
            <w:noWrap/>
            <w:hideMark/>
          </w:tcPr>
          <w:p w14:paraId="716E7FFC" w14:textId="77777777" w:rsidR="00650C20" w:rsidRPr="00650C20" w:rsidRDefault="00650C20" w:rsidP="00650C20">
            <w:r w:rsidRPr="00650C20">
              <w:t>4.571784</w:t>
            </w:r>
          </w:p>
        </w:tc>
        <w:tc>
          <w:tcPr>
            <w:tcW w:w="960" w:type="dxa"/>
            <w:noWrap/>
            <w:hideMark/>
          </w:tcPr>
          <w:p w14:paraId="3730CA21" w14:textId="77777777" w:rsidR="00650C20" w:rsidRPr="00650C20" w:rsidRDefault="00650C20" w:rsidP="00650C20">
            <w:r w:rsidRPr="00650C20">
              <w:t>7.537541</w:t>
            </w:r>
          </w:p>
        </w:tc>
        <w:tc>
          <w:tcPr>
            <w:tcW w:w="960" w:type="dxa"/>
            <w:noWrap/>
            <w:hideMark/>
          </w:tcPr>
          <w:p w14:paraId="65C716E6" w14:textId="77777777" w:rsidR="00650C20" w:rsidRPr="00650C20" w:rsidRDefault="00650C20" w:rsidP="00650C20">
            <w:r w:rsidRPr="00650C20">
              <w:t>8.735856</w:t>
            </w:r>
          </w:p>
        </w:tc>
        <w:tc>
          <w:tcPr>
            <w:tcW w:w="960" w:type="dxa"/>
            <w:noWrap/>
            <w:hideMark/>
          </w:tcPr>
          <w:p w14:paraId="21C65743" w14:textId="77777777" w:rsidR="00650C20" w:rsidRPr="00650C20" w:rsidRDefault="00650C20" w:rsidP="00650C20">
            <w:r w:rsidRPr="00650C20">
              <w:t>9.768875</w:t>
            </w:r>
          </w:p>
        </w:tc>
        <w:tc>
          <w:tcPr>
            <w:tcW w:w="960" w:type="dxa"/>
            <w:noWrap/>
            <w:hideMark/>
          </w:tcPr>
          <w:p w14:paraId="510E79C9" w14:textId="77777777" w:rsidR="00650C20" w:rsidRPr="00650C20" w:rsidRDefault="00650C20" w:rsidP="00650C20">
            <w:r w:rsidRPr="00650C20">
              <w:t>9.606464</w:t>
            </w:r>
          </w:p>
        </w:tc>
        <w:tc>
          <w:tcPr>
            <w:tcW w:w="960" w:type="dxa"/>
            <w:noWrap/>
            <w:hideMark/>
          </w:tcPr>
          <w:p w14:paraId="3362E2B2" w14:textId="77777777" w:rsidR="00650C20" w:rsidRPr="00650C20" w:rsidRDefault="00650C20" w:rsidP="00650C20">
            <w:r w:rsidRPr="00650C20">
              <w:t>4.723792</w:t>
            </w:r>
          </w:p>
        </w:tc>
        <w:tc>
          <w:tcPr>
            <w:tcW w:w="960" w:type="dxa"/>
            <w:noWrap/>
            <w:hideMark/>
          </w:tcPr>
          <w:p w14:paraId="739F95DC" w14:textId="77777777" w:rsidR="00650C20" w:rsidRPr="00650C20" w:rsidRDefault="00650C20" w:rsidP="00650C20">
            <w:r w:rsidRPr="00650C20">
              <w:t>16.58054</w:t>
            </w:r>
          </w:p>
        </w:tc>
        <w:tc>
          <w:tcPr>
            <w:tcW w:w="960" w:type="dxa"/>
            <w:noWrap/>
            <w:hideMark/>
          </w:tcPr>
          <w:p w14:paraId="4C4518E6" w14:textId="77777777" w:rsidR="00650C20" w:rsidRPr="00650C20" w:rsidRDefault="00650C20" w:rsidP="00650C20">
            <w:r w:rsidRPr="00650C20">
              <w:t>8.481</w:t>
            </w:r>
          </w:p>
        </w:tc>
      </w:tr>
      <w:tr w:rsidR="00650C20" w:rsidRPr="00650C20" w14:paraId="6081C14A" w14:textId="77777777" w:rsidTr="00650C20">
        <w:trPr>
          <w:trHeight w:val="300"/>
        </w:trPr>
        <w:tc>
          <w:tcPr>
            <w:tcW w:w="960" w:type="dxa"/>
            <w:noWrap/>
            <w:hideMark/>
          </w:tcPr>
          <w:p w14:paraId="4FAEA954" w14:textId="77777777" w:rsidR="00650C20" w:rsidRPr="00650C20" w:rsidRDefault="00650C20" w:rsidP="00650C20">
            <w:r w:rsidRPr="00650C20">
              <w:t>6.917711</w:t>
            </w:r>
          </w:p>
        </w:tc>
        <w:tc>
          <w:tcPr>
            <w:tcW w:w="960" w:type="dxa"/>
            <w:noWrap/>
            <w:hideMark/>
          </w:tcPr>
          <w:p w14:paraId="7AA2C89D" w14:textId="77777777" w:rsidR="00650C20" w:rsidRPr="00650C20" w:rsidRDefault="00650C20" w:rsidP="00650C20">
            <w:r w:rsidRPr="00650C20">
              <w:t>10.49541</w:t>
            </w:r>
          </w:p>
        </w:tc>
        <w:tc>
          <w:tcPr>
            <w:tcW w:w="960" w:type="dxa"/>
            <w:noWrap/>
            <w:hideMark/>
          </w:tcPr>
          <w:p w14:paraId="51F72BB7" w14:textId="77777777" w:rsidR="00650C20" w:rsidRPr="00650C20" w:rsidRDefault="00650C20" w:rsidP="00650C20">
            <w:r w:rsidRPr="00650C20">
              <w:t>10.77868</w:t>
            </w:r>
          </w:p>
        </w:tc>
        <w:tc>
          <w:tcPr>
            <w:tcW w:w="960" w:type="dxa"/>
            <w:noWrap/>
            <w:hideMark/>
          </w:tcPr>
          <w:p w14:paraId="1254EEEA" w14:textId="77777777" w:rsidR="00650C20" w:rsidRPr="00650C20" w:rsidRDefault="00650C20" w:rsidP="00650C20">
            <w:r w:rsidRPr="00650C20">
              <w:t>7.473957</w:t>
            </w:r>
          </w:p>
        </w:tc>
        <w:tc>
          <w:tcPr>
            <w:tcW w:w="960" w:type="dxa"/>
            <w:noWrap/>
            <w:hideMark/>
          </w:tcPr>
          <w:p w14:paraId="5F5E3BE8" w14:textId="77777777" w:rsidR="00650C20" w:rsidRPr="00650C20" w:rsidRDefault="00650C20" w:rsidP="00650C20">
            <w:r w:rsidRPr="00650C20">
              <w:t>16.93595</w:t>
            </w:r>
          </w:p>
        </w:tc>
        <w:tc>
          <w:tcPr>
            <w:tcW w:w="960" w:type="dxa"/>
            <w:noWrap/>
            <w:hideMark/>
          </w:tcPr>
          <w:p w14:paraId="3D2D1643" w14:textId="77777777" w:rsidR="00650C20" w:rsidRPr="00650C20" w:rsidRDefault="00650C20" w:rsidP="00650C20">
            <w:r w:rsidRPr="00650C20">
              <w:t>4.440996</w:t>
            </w:r>
          </w:p>
        </w:tc>
        <w:tc>
          <w:tcPr>
            <w:tcW w:w="960" w:type="dxa"/>
            <w:noWrap/>
            <w:hideMark/>
          </w:tcPr>
          <w:p w14:paraId="05BBE029" w14:textId="77777777" w:rsidR="00650C20" w:rsidRPr="00650C20" w:rsidRDefault="00650C20" w:rsidP="00650C20">
            <w:r w:rsidRPr="00650C20">
              <w:t>6.963663</w:t>
            </w:r>
          </w:p>
        </w:tc>
        <w:tc>
          <w:tcPr>
            <w:tcW w:w="960" w:type="dxa"/>
            <w:noWrap/>
            <w:hideMark/>
          </w:tcPr>
          <w:p w14:paraId="139333E1" w14:textId="77777777" w:rsidR="00650C20" w:rsidRPr="00650C20" w:rsidRDefault="00650C20" w:rsidP="00650C20">
            <w:r w:rsidRPr="00650C20">
              <w:t>11.58546</w:t>
            </w:r>
          </w:p>
        </w:tc>
        <w:tc>
          <w:tcPr>
            <w:tcW w:w="960" w:type="dxa"/>
            <w:noWrap/>
            <w:hideMark/>
          </w:tcPr>
          <w:p w14:paraId="1139EDF2" w14:textId="77777777" w:rsidR="00650C20" w:rsidRPr="00650C20" w:rsidRDefault="00650C20" w:rsidP="00650C20">
            <w:r w:rsidRPr="00650C20">
              <w:t>7.730947</w:t>
            </w:r>
          </w:p>
        </w:tc>
        <w:tc>
          <w:tcPr>
            <w:tcW w:w="960" w:type="dxa"/>
            <w:noWrap/>
            <w:hideMark/>
          </w:tcPr>
          <w:p w14:paraId="766A2105" w14:textId="77777777" w:rsidR="00650C20" w:rsidRPr="00650C20" w:rsidRDefault="00650C20" w:rsidP="00650C20">
            <w:r w:rsidRPr="00650C20">
              <w:t>9.249741</w:t>
            </w:r>
          </w:p>
        </w:tc>
      </w:tr>
      <w:tr w:rsidR="00650C20" w:rsidRPr="00650C20" w14:paraId="40FB5AC1" w14:textId="77777777" w:rsidTr="00650C20">
        <w:trPr>
          <w:trHeight w:val="300"/>
        </w:trPr>
        <w:tc>
          <w:tcPr>
            <w:tcW w:w="960" w:type="dxa"/>
            <w:noWrap/>
            <w:hideMark/>
          </w:tcPr>
          <w:p w14:paraId="6CE1131D" w14:textId="77777777" w:rsidR="00650C20" w:rsidRPr="00650C20" w:rsidRDefault="00650C20" w:rsidP="00650C20">
            <w:r w:rsidRPr="00650C20">
              <w:t>6.768749</w:t>
            </w:r>
          </w:p>
        </w:tc>
        <w:tc>
          <w:tcPr>
            <w:tcW w:w="960" w:type="dxa"/>
            <w:noWrap/>
            <w:hideMark/>
          </w:tcPr>
          <w:p w14:paraId="11A73A92" w14:textId="77777777" w:rsidR="00650C20" w:rsidRPr="00650C20" w:rsidRDefault="00650C20" w:rsidP="00650C20">
            <w:r w:rsidRPr="00650C20">
              <w:t>11.76053</w:t>
            </w:r>
          </w:p>
        </w:tc>
        <w:tc>
          <w:tcPr>
            <w:tcW w:w="960" w:type="dxa"/>
            <w:noWrap/>
            <w:hideMark/>
          </w:tcPr>
          <w:p w14:paraId="577EB067" w14:textId="77777777" w:rsidR="00650C20" w:rsidRPr="00650C20" w:rsidRDefault="00650C20" w:rsidP="00650C20">
            <w:r w:rsidRPr="00650C20">
              <w:t>13.26239</w:t>
            </w:r>
          </w:p>
        </w:tc>
        <w:tc>
          <w:tcPr>
            <w:tcW w:w="960" w:type="dxa"/>
            <w:noWrap/>
            <w:hideMark/>
          </w:tcPr>
          <w:p w14:paraId="3242568E" w14:textId="77777777" w:rsidR="00650C20" w:rsidRPr="00650C20" w:rsidRDefault="00650C20" w:rsidP="00650C20">
            <w:r w:rsidRPr="00650C20">
              <w:t>8.177492</w:t>
            </w:r>
          </w:p>
        </w:tc>
        <w:tc>
          <w:tcPr>
            <w:tcW w:w="960" w:type="dxa"/>
            <w:noWrap/>
            <w:hideMark/>
          </w:tcPr>
          <w:p w14:paraId="35FF5815" w14:textId="77777777" w:rsidR="00650C20" w:rsidRPr="00650C20" w:rsidRDefault="00650C20" w:rsidP="00650C20">
            <w:r w:rsidRPr="00650C20">
              <w:t>15.11798</w:t>
            </w:r>
          </w:p>
        </w:tc>
        <w:tc>
          <w:tcPr>
            <w:tcW w:w="960" w:type="dxa"/>
            <w:noWrap/>
            <w:hideMark/>
          </w:tcPr>
          <w:p w14:paraId="1FE2F6F2" w14:textId="77777777" w:rsidR="00650C20" w:rsidRPr="00650C20" w:rsidRDefault="00650C20" w:rsidP="00650C20">
            <w:r w:rsidRPr="00650C20">
              <w:t>10.52521</w:t>
            </w:r>
          </w:p>
        </w:tc>
        <w:tc>
          <w:tcPr>
            <w:tcW w:w="960" w:type="dxa"/>
            <w:noWrap/>
            <w:hideMark/>
          </w:tcPr>
          <w:p w14:paraId="6128692B" w14:textId="77777777" w:rsidR="00650C20" w:rsidRPr="00650C20" w:rsidRDefault="00650C20" w:rsidP="00650C20">
            <w:r w:rsidRPr="00650C20">
              <w:t>7.783968</w:t>
            </w:r>
          </w:p>
        </w:tc>
        <w:tc>
          <w:tcPr>
            <w:tcW w:w="960" w:type="dxa"/>
            <w:noWrap/>
            <w:hideMark/>
          </w:tcPr>
          <w:p w14:paraId="66578CDB" w14:textId="77777777" w:rsidR="00650C20" w:rsidRPr="00650C20" w:rsidRDefault="00650C20" w:rsidP="00650C20">
            <w:r w:rsidRPr="00650C20">
              <w:t>11.54102</w:t>
            </w:r>
          </w:p>
        </w:tc>
        <w:tc>
          <w:tcPr>
            <w:tcW w:w="960" w:type="dxa"/>
            <w:noWrap/>
            <w:hideMark/>
          </w:tcPr>
          <w:p w14:paraId="47C39F86" w14:textId="77777777" w:rsidR="00650C20" w:rsidRPr="00650C20" w:rsidRDefault="00650C20" w:rsidP="00650C20">
            <w:r w:rsidRPr="00650C20">
              <w:t>9.818374</w:t>
            </w:r>
          </w:p>
        </w:tc>
        <w:tc>
          <w:tcPr>
            <w:tcW w:w="960" w:type="dxa"/>
            <w:noWrap/>
            <w:hideMark/>
          </w:tcPr>
          <w:p w14:paraId="36CBBC16" w14:textId="77777777" w:rsidR="00650C20" w:rsidRPr="00650C20" w:rsidRDefault="00650C20" w:rsidP="00650C20">
            <w:r w:rsidRPr="00650C20">
              <w:t>9.238084</w:t>
            </w:r>
          </w:p>
        </w:tc>
      </w:tr>
      <w:tr w:rsidR="00650C20" w:rsidRPr="00650C20" w14:paraId="1EC1E020" w14:textId="77777777" w:rsidTr="00650C20">
        <w:trPr>
          <w:trHeight w:val="300"/>
        </w:trPr>
        <w:tc>
          <w:tcPr>
            <w:tcW w:w="960" w:type="dxa"/>
            <w:noWrap/>
            <w:hideMark/>
          </w:tcPr>
          <w:p w14:paraId="05D571E3" w14:textId="77777777" w:rsidR="00650C20" w:rsidRPr="00650C20" w:rsidRDefault="00650C20" w:rsidP="00650C20">
            <w:r w:rsidRPr="00650C20">
              <w:t>6.550903</w:t>
            </w:r>
          </w:p>
        </w:tc>
        <w:tc>
          <w:tcPr>
            <w:tcW w:w="960" w:type="dxa"/>
            <w:noWrap/>
            <w:hideMark/>
          </w:tcPr>
          <w:p w14:paraId="687EC7C9" w14:textId="77777777" w:rsidR="00650C20" w:rsidRPr="00650C20" w:rsidRDefault="00650C20" w:rsidP="00650C20">
            <w:r w:rsidRPr="00650C20">
              <w:t>10.82654</w:t>
            </w:r>
          </w:p>
        </w:tc>
        <w:tc>
          <w:tcPr>
            <w:tcW w:w="960" w:type="dxa"/>
            <w:noWrap/>
            <w:hideMark/>
          </w:tcPr>
          <w:p w14:paraId="62C35E4E" w14:textId="77777777" w:rsidR="00650C20" w:rsidRPr="00650C20" w:rsidRDefault="00650C20" w:rsidP="00650C20">
            <w:r w:rsidRPr="00650C20">
              <w:t>6.932562</w:t>
            </w:r>
          </w:p>
        </w:tc>
        <w:tc>
          <w:tcPr>
            <w:tcW w:w="960" w:type="dxa"/>
            <w:noWrap/>
            <w:hideMark/>
          </w:tcPr>
          <w:p w14:paraId="7C05D2F0" w14:textId="77777777" w:rsidR="00650C20" w:rsidRPr="00650C20" w:rsidRDefault="00650C20" w:rsidP="00650C20">
            <w:r w:rsidRPr="00650C20">
              <w:t>8.256289</w:t>
            </w:r>
          </w:p>
        </w:tc>
        <w:tc>
          <w:tcPr>
            <w:tcW w:w="960" w:type="dxa"/>
            <w:noWrap/>
            <w:hideMark/>
          </w:tcPr>
          <w:p w14:paraId="067A4404" w14:textId="77777777" w:rsidR="00650C20" w:rsidRPr="00650C20" w:rsidRDefault="00650C20" w:rsidP="00650C20">
            <w:r w:rsidRPr="00650C20">
              <w:t>16.29112</w:t>
            </w:r>
          </w:p>
        </w:tc>
        <w:tc>
          <w:tcPr>
            <w:tcW w:w="960" w:type="dxa"/>
            <w:noWrap/>
            <w:hideMark/>
          </w:tcPr>
          <w:p w14:paraId="1B9006A0" w14:textId="77777777" w:rsidR="00650C20" w:rsidRPr="00650C20" w:rsidRDefault="00650C20" w:rsidP="00650C20">
            <w:r w:rsidRPr="00650C20">
              <w:t>6.212424</w:t>
            </w:r>
          </w:p>
        </w:tc>
        <w:tc>
          <w:tcPr>
            <w:tcW w:w="960" w:type="dxa"/>
            <w:noWrap/>
            <w:hideMark/>
          </w:tcPr>
          <w:p w14:paraId="7F5AF24D" w14:textId="77777777" w:rsidR="00650C20" w:rsidRPr="00650C20" w:rsidRDefault="00650C20" w:rsidP="00650C20">
            <w:r w:rsidRPr="00650C20">
              <w:t>5.335499</w:t>
            </w:r>
          </w:p>
        </w:tc>
        <w:tc>
          <w:tcPr>
            <w:tcW w:w="960" w:type="dxa"/>
            <w:noWrap/>
            <w:hideMark/>
          </w:tcPr>
          <w:p w14:paraId="5F0E6D6E" w14:textId="77777777" w:rsidR="00650C20" w:rsidRPr="00650C20" w:rsidRDefault="00650C20" w:rsidP="00650C20">
            <w:r w:rsidRPr="00650C20">
              <w:t>6.805499</w:t>
            </w:r>
          </w:p>
        </w:tc>
        <w:tc>
          <w:tcPr>
            <w:tcW w:w="960" w:type="dxa"/>
            <w:noWrap/>
            <w:hideMark/>
          </w:tcPr>
          <w:p w14:paraId="4788FFBC" w14:textId="77777777" w:rsidR="00650C20" w:rsidRPr="00650C20" w:rsidRDefault="00650C20" w:rsidP="00650C20">
            <w:r w:rsidRPr="00650C20">
              <w:t>8.962193</w:t>
            </w:r>
          </w:p>
        </w:tc>
        <w:tc>
          <w:tcPr>
            <w:tcW w:w="960" w:type="dxa"/>
            <w:noWrap/>
            <w:hideMark/>
          </w:tcPr>
          <w:p w14:paraId="6DC7A2EA" w14:textId="77777777" w:rsidR="00650C20" w:rsidRPr="00650C20" w:rsidRDefault="00650C20" w:rsidP="00650C20">
            <w:r w:rsidRPr="00650C20">
              <w:t>16.90984</w:t>
            </w:r>
          </w:p>
        </w:tc>
      </w:tr>
      <w:tr w:rsidR="00650C20" w:rsidRPr="00650C20" w14:paraId="7BDF9D47" w14:textId="77777777" w:rsidTr="00650C20">
        <w:trPr>
          <w:trHeight w:val="300"/>
        </w:trPr>
        <w:tc>
          <w:tcPr>
            <w:tcW w:w="960" w:type="dxa"/>
            <w:noWrap/>
            <w:hideMark/>
          </w:tcPr>
          <w:p w14:paraId="0EBFDB82" w14:textId="77777777" w:rsidR="00650C20" w:rsidRPr="00650C20" w:rsidRDefault="00650C20" w:rsidP="00650C20">
            <w:r w:rsidRPr="00650C20">
              <w:t>5.642519</w:t>
            </w:r>
          </w:p>
        </w:tc>
        <w:tc>
          <w:tcPr>
            <w:tcW w:w="960" w:type="dxa"/>
            <w:noWrap/>
            <w:hideMark/>
          </w:tcPr>
          <w:p w14:paraId="7154C052" w14:textId="77777777" w:rsidR="00650C20" w:rsidRPr="00650C20" w:rsidRDefault="00650C20" w:rsidP="00650C20">
            <w:r w:rsidRPr="00650C20">
              <w:t>4.869662</w:t>
            </w:r>
          </w:p>
        </w:tc>
        <w:tc>
          <w:tcPr>
            <w:tcW w:w="960" w:type="dxa"/>
            <w:noWrap/>
            <w:hideMark/>
          </w:tcPr>
          <w:p w14:paraId="5B630F89" w14:textId="77777777" w:rsidR="00650C20" w:rsidRPr="00650C20" w:rsidRDefault="00650C20" w:rsidP="00650C20">
            <w:r w:rsidRPr="00650C20">
              <w:t>7.556218</w:t>
            </w:r>
          </w:p>
        </w:tc>
        <w:tc>
          <w:tcPr>
            <w:tcW w:w="960" w:type="dxa"/>
            <w:noWrap/>
            <w:hideMark/>
          </w:tcPr>
          <w:p w14:paraId="0257DD74" w14:textId="77777777" w:rsidR="00650C20" w:rsidRPr="00650C20" w:rsidRDefault="00650C20" w:rsidP="00650C20">
            <w:r w:rsidRPr="00650C20">
              <w:t>13.45967</w:t>
            </w:r>
          </w:p>
        </w:tc>
        <w:tc>
          <w:tcPr>
            <w:tcW w:w="960" w:type="dxa"/>
            <w:noWrap/>
            <w:hideMark/>
          </w:tcPr>
          <w:p w14:paraId="7FD76714" w14:textId="77777777" w:rsidR="00650C20" w:rsidRPr="00650C20" w:rsidRDefault="00650C20" w:rsidP="00650C20">
            <w:r w:rsidRPr="00650C20">
              <w:t>18.66037</w:t>
            </w:r>
          </w:p>
        </w:tc>
        <w:tc>
          <w:tcPr>
            <w:tcW w:w="960" w:type="dxa"/>
            <w:noWrap/>
            <w:hideMark/>
          </w:tcPr>
          <w:p w14:paraId="059A7676" w14:textId="77777777" w:rsidR="00650C20" w:rsidRPr="00650C20" w:rsidRDefault="00650C20" w:rsidP="00650C20">
            <w:r w:rsidRPr="00650C20">
              <w:t>7.77433</w:t>
            </w:r>
          </w:p>
        </w:tc>
        <w:tc>
          <w:tcPr>
            <w:tcW w:w="960" w:type="dxa"/>
            <w:noWrap/>
            <w:hideMark/>
          </w:tcPr>
          <w:p w14:paraId="11BF5194" w14:textId="77777777" w:rsidR="00650C20" w:rsidRPr="00650C20" w:rsidRDefault="00650C20" w:rsidP="00650C20">
            <w:r w:rsidRPr="00650C20">
              <w:t>7.533562</w:t>
            </w:r>
          </w:p>
        </w:tc>
        <w:tc>
          <w:tcPr>
            <w:tcW w:w="960" w:type="dxa"/>
            <w:noWrap/>
            <w:hideMark/>
          </w:tcPr>
          <w:p w14:paraId="73A963E5" w14:textId="77777777" w:rsidR="00650C20" w:rsidRPr="00650C20" w:rsidRDefault="00650C20" w:rsidP="00650C20">
            <w:r w:rsidRPr="00650C20">
              <w:t>7.281616</w:t>
            </w:r>
          </w:p>
        </w:tc>
        <w:tc>
          <w:tcPr>
            <w:tcW w:w="960" w:type="dxa"/>
            <w:noWrap/>
            <w:hideMark/>
          </w:tcPr>
          <w:p w14:paraId="446A2CD2" w14:textId="77777777" w:rsidR="00650C20" w:rsidRPr="00650C20" w:rsidRDefault="00650C20" w:rsidP="00650C20">
            <w:r w:rsidRPr="00650C20">
              <w:t>14.99612</w:t>
            </w:r>
          </w:p>
        </w:tc>
        <w:tc>
          <w:tcPr>
            <w:tcW w:w="960" w:type="dxa"/>
            <w:noWrap/>
            <w:hideMark/>
          </w:tcPr>
          <w:p w14:paraId="38464C08" w14:textId="77777777" w:rsidR="00650C20" w:rsidRPr="00650C20" w:rsidRDefault="00650C20" w:rsidP="00650C20">
            <w:r w:rsidRPr="00650C20">
              <w:t>6.304756</w:t>
            </w:r>
          </w:p>
        </w:tc>
      </w:tr>
      <w:tr w:rsidR="00650C20" w:rsidRPr="00650C20" w14:paraId="064CD0C9" w14:textId="77777777" w:rsidTr="00650C20">
        <w:trPr>
          <w:trHeight w:val="300"/>
        </w:trPr>
        <w:tc>
          <w:tcPr>
            <w:tcW w:w="960" w:type="dxa"/>
            <w:noWrap/>
            <w:hideMark/>
          </w:tcPr>
          <w:p w14:paraId="4CA1ACD8" w14:textId="77777777" w:rsidR="00650C20" w:rsidRPr="00650C20" w:rsidRDefault="00650C20" w:rsidP="00650C20">
            <w:r w:rsidRPr="00650C20">
              <w:t>6.220691</w:t>
            </w:r>
          </w:p>
        </w:tc>
        <w:tc>
          <w:tcPr>
            <w:tcW w:w="960" w:type="dxa"/>
            <w:noWrap/>
            <w:hideMark/>
          </w:tcPr>
          <w:p w14:paraId="7170C4A4" w14:textId="77777777" w:rsidR="00650C20" w:rsidRPr="00650C20" w:rsidRDefault="00650C20" w:rsidP="00650C20">
            <w:r w:rsidRPr="00650C20">
              <w:t>11.94946</w:t>
            </w:r>
          </w:p>
        </w:tc>
        <w:tc>
          <w:tcPr>
            <w:tcW w:w="960" w:type="dxa"/>
            <w:noWrap/>
            <w:hideMark/>
          </w:tcPr>
          <w:p w14:paraId="0E34B02E" w14:textId="77777777" w:rsidR="00650C20" w:rsidRPr="00650C20" w:rsidRDefault="00650C20" w:rsidP="00650C20">
            <w:r w:rsidRPr="00650C20">
              <w:t>13.5515</w:t>
            </w:r>
          </w:p>
        </w:tc>
        <w:tc>
          <w:tcPr>
            <w:tcW w:w="960" w:type="dxa"/>
            <w:noWrap/>
            <w:hideMark/>
          </w:tcPr>
          <w:p w14:paraId="16579E12" w14:textId="77777777" w:rsidR="00650C20" w:rsidRPr="00650C20" w:rsidRDefault="00650C20" w:rsidP="00650C20">
            <w:r w:rsidRPr="00650C20">
              <w:t>14.63654</w:t>
            </w:r>
          </w:p>
        </w:tc>
        <w:tc>
          <w:tcPr>
            <w:tcW w:w="960" w:type="dxa"/>
            <w:noWrap/>
            <w:hideMark/>
          </w:tcPr>
          <w:p w14:paraId="3A57C559" w14:textId="77777777" w:rsidR="00650C20" w:rsidRPr="00650C20" w:rsidRDefault="00650C20" w:rsidP="00650C20">
            <w:r w:rsidRPr="00650C20">
              <w:t>16.91441</w:t>
            </w:r>
          </w:p>
        </w:tc>
        <w:tc>
          <w:tcPr>
            <w:tcW w:w="960" w:type="dxa"/>
            <w:noWrap/>
            <w:hideMark/>
          </w:tcPr>
          <w:p w14:paraId="543AB2A2" w14:textId="77777777" w:rsidR="00650C20" w:rsidRPr="00650C20" w:rsidRDefault="00650C20" w:rsidP="00650C20">
            <w:r w:rsidRPr="00650C20">
              <w:t>10.35229</w:t>
            </w:r>
          </w:p>
        </w:tc>
        <w:tc>
          <w:tcPr>
            <w:tcW w:w="960" w:type="dxa"/>
            <w:noWrap/>
            <w:hideMark/>
          </w:tcPr>
          <w:p w14:paraId="6AE3DFBE" w14:textId="77777777" w:rsidR="00650C20" w:rsidRPr="00650C20" w:rsidRDefault="00650C20" w:rsidP="00650C20">
            <w:r w:rsidRPr="00650C20">
              <w:t>7.021851</w:t>
            </w:r>
          </w:p>
        </w:tc>
        <w:tc>
          <w:tcPr>
            <w:tcW w:w="960" w:type="dxa"/>
            <w:noWrap/>
            <w:hideMark/>
          </w:tcPr>
          <w:p w14:paraId="430B75A2" w14:textId="77777777" w:rsidR="00650C20" w:rsidRPr="00650C20" w:rsidRDefault="00650C20" w:rsidP="00650C20">
            <w:r w:rsidRPr="00650C20">
              <w:t>5.210271</w:t>
            </w:r>
          </w:p>
        </w:tc>
        <w:tc>
          <w:tcPr>
            <w:tcW w:w="960" w:type="dxa"/>
            <w:noWrap/>
            <w:hideMark/>
          </w:tcPr>
          <w:p w14:paraId="29AC9A33" w14:textId="77777777" w:rsidR="00650C20" w:rsidRPr="00650C20" w:rsidRDefault="00650C20" w:rsidP="00650C20">
            <w:r w:rsidRPr="00650C20">
              <w:t>14.61048</w:t>
            </w:r>
          </w:p>
        </w:tc>
        <w:tc>
          <w:tcPr>
            <w:tcW w:w="960" w:type="dxa"/>
            <w:noWrap/>
            <w:hideMark/>
          </w:tcPr>
          <w:p w14:paraId="5DA461E7" w14:textId="77777777" w:rsidR="00650C20" w:rsidRPr="00650C20" w:rsidRDefault="00650C20" w:rsidP="00650C20">
            <w:r w:rsidRPr="00650C20">
              <w:t>14.46002</w:t>
            </w:r>
          </w:p>
        </w:tc>
      </w:tr>
      <w:tr w:rsidR="00650C20" w:rsidRPr="00650C20" w14:paraId="7BDE2673" w14:textId="77777777" w:rsidTr="00650C20">
        <w:trPr>
          <w:trHeight w:val="300"/>
        </w:trPr>
        <w:tc>
          <w:tcPr>
            <w:tcW w:w="960" w:type="dxa"/>
            <w:noWrap/>
            <w:hideMark/>
          </w:tcPr>
          <w:p w14:paraId="4BF257C8" w14:textId="77777777" w:rsidR="00650C20" w:rsidRPr="00650C20" w:rsidRDefault="00650C20" w:rsidP="00650C20">
            <w:r w:rsidRPr="00650C20">
              <w:t>5.715236</w:t>
            </w:r>
          </w:p>
        </w:tc>
        <w:tc>
          <w:tcPr>
            <w:tcW w:w="960" w:type="dxa"/>
            <w:noWrap/>
            <w:hideMark/>
          </w:tcPr>
          <w:p w14:paraId="2B1E664E" w14:textId="77777777" w:rsidR="00650C20" w:rsidRPr="00650C20" w:rsidRDefault="00650C20" w:rsidP="00650C20">
            <w:r w:rsidRPr="00650C20">
              <w:t>4.587978</w:t>
            </w:r>
          </w:p>
        </w:tc>
        <w:tc>
          <w:tcPr>
            <w:tcW w:w="960" w:type="dxa"/>
            <w:noWrap/>
            <w:hideMark/>
          </w:tcPr>
          <w:p w14:paraId="48477F39" w14:textId="77777777" w:rsidR="00650C20" w:rsidRPr="00650C20" w:rsidRDefault="00650C20" w:rsidP="00650C20">
            <w:r w:rsidRPr="00650C20">
              <w:t>7.297692</w:t>
            </w:r>
          </w:p>
        </w:tc>
        <w:tc>
          <w:tcPr>
            <w:tcW w:w="960" w:type="dxa"/>
            <w:noWrap/>
            <w:hideMark/>
          </w:tcPr>
          <w:p w14:paraId="79E89315" w14:textId="77777777" w:rsidR="00650C20" w:rsidRPr="00650C20" w:rsidRDefault="00650C20" w:rsidP="00650C20">
            <w:r w:rsidRPr="00650C20">
              <w:t>13.73798</w:t>
            </w:r>
          </w:p>
        </w:tc>
        <w:tc>
          <w:tcPr>
            <w:tcW w:w="960" w:type="dxa"/>
            <w:noWrap/>
            <w:hideMark/>
          </w:tcPr>
          <w:p w14:paraId="6A5F839D" w14:textId="77777777" w:rsidR="00650C20" w:rsidRPr="00650C20" w:rsidRDefault="00650C20" w:rsidP="00650C20">
            <w:r w:rsidRPr="00650C20">
              <w:t>8.435701</w:t>
            </w:r>
          </w:p>
        </w:tc>
        <w:tc>
          <w:tcPr>
            <w:tcW w:w="960" w:type="dxa"/>
            <w:noWrap/>
            <w:hideMark/>
          </w:tcPr>
          <w:p w14:paraId="6D4908F5" w14:textId="77777777" w:rsidR="00650C20" w:rsidRPr="00650C20" w:rsidRDefault="00650C20" w:rsidP="00650C20">
            <w:r w:rsidRPr="00650C20">
              <w:t>9.550387</w:t>
            </w:r>
          </w:p>
        </w:tc>
        <w:tc>
          <w:tcPr>
            <w:tcW w:w="960" w:type="dxa"/>
            <w:noWrap/>
            <w:hideMark/>
          </w:tcPr>
          <w:p w14:paraId="25E98090" w14:textId="77777777" w:rsidR="00650C20" w:rsidRPr="00650C20" w:rsidRDefault="00650C20" w:rsidP="00650C20">
            <w:r w:rsidRPr="00650C20">
              <w:t>12.53289</w:t>
            </w:r>
          </w:p>
        </w:tc>
        <w:tc>
          <w:tcPr>
            <w:tcW w:w="960" w:type="dxa"/>
            <w:noWrap/>
            <w:hideMark/>
          </w:tcPr>
          <w:p w14:paraId="09F5DAF9" w14:textId="77777777" w:rsidR="00650C20" w:rsidRPr="00650C20" w:rsidRDefault="00650C20" w:rsidP="00650C20">
            <w:r w:rsidRPr="00650C20">
              <w:t>13.19234</w:t>
            </w:r>
          </w:p>
        </w:tc>
        <w:tc>
          <w:tcPr>
            <w:tcW w:w="960" w:type="dxa"/>
            <w:noWrap/>
            <w:hideMark/>
          </w:tcPr>
          <w:p w14:paraId="37DE40F3" w14:textId="77777777" w:rsidR="00650C20" w:rsidRPr="00650C20" w:rsidRDefault="00650C20" w:rsidP="00650C20">
            <w:r w:rsidRPr="00650C20">
              <w:t>8.609384</w:t>
            </w:r>
          </w:p>
        </w:tc>
        <w:tc>
          <w:tcPr>
            <w:tcW w:w="960" w:type="dxa"/>
            <w:noWrap/>
            <w:hideMark/>
          </w:tcPr>
          <w:p w14:paraId="646E707C" w14:textId="77777777" w:rsidR="00650C20" w:rsidRPr="00650C20" w:rsidRDefault="00650C20" w:rsidP="00650C20">
            <w:r w:rsidRPr="00650C20">
              <w:t>10.23683</w:t>
            </w:r>
          </w:p>
        </w:tc>
      </w:tr>
      <w:tr w:rsidR="00650C20" w:rsidRPr="00650C20" w14:paraId="340E14AE" w14:textId="77777777" w:rsidTr="00650C20">
        <w:trPr>
          <w:trHeight w:val="300"/>
        </w:trPr>
        <w:tc>
          <w:tcPr>
            <w:tcW w:w="960" w:type="dxa"/>
            <w:noWrap/>
            <w:hideMark/>
          </w:tcPr>
          <w:p w14:paraId="14760F14" w14:textId="77777777" w:rsidR="00650C20" w:rsidRPr="00650C20" w:rsidRDefault="00650C20" w:rsidP="00650C20">
            <w:r w:rsidRPr="00650C20">
              <w:t>5.224018</w:t>
            </w:r>
          </w:p>
        </w:tc>
        <w:tc>
          <w:tcPr>
            <w:tcW w:w="960" w:type="dxa"/>
            <w:noWrap/>
            <w:hideMark/>
          </w:tcPr>
          <w:p w14:paraId="102D2B24" w14:textId="77777777" w:rsidR="00650C20" w:rsidRPr="00650C20" w:rsidRDefault="00650C20" w:rsidP="00650C20">
            <w:r w:rsidRPr="00650C20">
              <w:t>9.834215</w:t>
            </w:r>
          </w:p>
        </w:tc>
        <w:tc>
          <w:tcPr>
            <w:tcW w:w="960" w:type="dxa"/>
            <w:noWrap/>
            <w:hideMark/>
          </w:tcPr>
          <w:p w14:paraId="2FDCB263" w14:textId="77777777" w:rsidR="00650C20" w:rsidRPr="00650C20" w:rsidRDefault="00650C20" w:rsidP="00650C20">
            <w:r w:rsidRPr="00650C20">
              <w:t>13.46311</w:t>
            </w:r>
          </w:p>
        </w:tc>
        <w:tc>
          <w:tcPr>
            <w:tcW w:w="960" w:type="dxa"/>
            <w:noWrap/>
            <w:hideMark/>
          </w:tcPr>
          <w:p w14:paraId="40B43D2E" w14:textId="77777777" w:rsidR="00650C20" w:rsidRPr="00650C20" w:rsidRDefault="00650C20" w:rsidP="00650C20">
            <w:r w:rsidRPr="00650C20">
              <w:t>15.11134</w:t>
            </w:r>
          </w:p>
        </w:tc>
        <w:tc>
          <w:tcPr>
            <w:tcW w:w="960" w:type="dxa"/>
            <w:noWrap/>
            <w:hideMark/>
          </w:tcPr>
          <w:p w14:paraId="5D9BF6E9" w14:textId="77777777" w:rsidR="00650C20" w:rsidRPr="00650C20" w:rsidRDefault="00650C20" w:rsidP="00650C20">
            <w:r w:rsidRPr="00650C20">
              <w:t>10.28438</w:t>
            </w:r>
          </w:p>
        </w:tc>
        <w:tc>
          <w:tcPr>
            <w:tcW w:w="960" w:type="dxa"/>
            <w:noWrap/>
            <w:hideMark/>
          </w:tcPr>
          <w:p w14:paraId="435C2362" w14:textId="77777777" w:rsidR="00650C20" w:rsidRPr="00650C20" w:rsidRDefault="00650C20" w:rsidP="00650C20">
            <w:r w:rsidRPr="00650C20">
              <w:t>5.585539</w:t>
            </w:r>
          </w:p>
        </w:tc>
        <w:tc>
          <w:tcPr>
            <w:tcW w:w="960" w:type="dxa"/>
            <w:noWrap/>
            <w:hideMark/>
          </w:tcPr>
          <w:p w14:paraId="40C63F2B" w14:textId="77777777" w:rsidR="00650C20" w:rsidRPr="00650C20" w:rsidRDefault="00650C20" w:rsidP="00650C20">
            <w:r w:rsidRPr="00650C20">
              <w:t>9.442437</w:t>
            </w:r>
          </w:p>
        </w:tc>
        <w:tc>
          <w:tcPr>
            <w:tcW w:w="960" w:type="dxa"/>
            <w:noWrap/>
            <w:hideMark/>
          </w:tcPr>
          <w:p w14:paraId="107222ED" w14:textId="77777777" w:rsidR="00650C20" w:rsidRPr="00650C20" w:rsidRDefault="00650C20" w:rsidP="00650C20">
            <w:r w:rsidRPr="00650C20">
              <w:t>4.919825</w:t>
            </w:r>
          </w:p>
        </w:tc>
        <w:tc>
          <w:tcPr>
            <w:tcW w:w="960" w:type="dxa"/>
            <w:noWrap/>
            <w:hideMark/>
          </w:tcPr>
          <w:p w14:paraId="05B28A76" w14:textId="77777777" w:rsidR="00650C20" w:rsidRPr="00650C20" w:rsidRDefault="00650C20" w:rsidP="00650C20">
            <w:r w:rsidRPr="00650C20">
              <w:t>6.223485</w:t>
            </w:r>
          </w:p>
        </w:tc>
        <w:tc>
          <w:tcPr>
            <w:tcW w:w="960" w:type="dxa"/>
            <w:noWrap/>
            <w:hideMark/>
          </w:tcPr>
          <w:p w14:paraId="2D76725D" w14:textId="77777777" w:rsidR="00650C20" w:rsidRPr="00650C20" w:rsidRDefault="00650C20" w:rsidP="00650C20">
            <w:r w:rsidRPr="00650C20">
              <w:t>16.27721</w:t>
            </w:r>
          </w:p>
        </w:tc>
      </w:tr>
      <w:tr w:rsidR="00650C20" w:rsidRPr="00650C20" w14:paraId="4EFF665E" w14:textId="77777777" w:rsidTr="00650C20">
        <w:trPr>
          <w:trHeight w:val="300"/>
        </w:trPr>
        <w:tc>
          <w:tcPr>
            <w:tcW w:w="960" w:type="dxa"/>
            <w:noWrap/>
            <w:hideMark/>
          </w:tcPr>
          <w:p w14:paraId="1B3C2836" w14:textId="77777777" w:rsidR="00650C20" w:rsidRPr="00650C20" w:rsidRDefault="00650C20" w:rsidP="00650C20">
            <w:r w:rsidRPr="00650C20">
              <w:t>6.373157</w:t>
            </w:r>
          </w:p>
        </w:tc>
        <w:tc>
          <w:tcPr>
            <w:tcW w:w="960" w:type="dxa"/>
            <w:noWrap/>
            <w:hideMark/>
          </w:tcPr>
          <w:p w14:paraId="6DDF60A7" w14:textId="77777777" w:rsidR="00650C20" w:rsidRPr="00650C20" w:rsidRDefault="00650C20" w:rsidP="00650C20">
            <w:r w:rsidRPr="00650C20">
              <w:t>4.609273</w:t>
            </w:r>
          </w:p>
        </w:tc>
        <w:tc>
          <w:tcPr>
            <w:tcW w:w="960" w:type="dxa"/>
            <w:noWrap/>
            <w:hideMark/>
          </w:tcPr>
          <w:p w14:paraId="2D8BD9FC" w14:textId="77777777" w:rsidR="00650C20" w:rsidRPr="00650C20" w:rsidRDefault="00650C20" w:rsidP="00650C20">
            <w:r w:rsidRPr="00650C20">
              <w:t>13.34048</w:t>
            </w:r>
          </w:p>
        </w:tc>
        <w:tc>
          <w:tcPr>
            <w:tcW w:w="960" w:type="dxa"/>
            <w:noWrap/>
            <w:hideMark/>
          </w:tcPr>
          <w:p w14:paraId="69366100" w14:textId="77777777" w:rsidR="00650C20" w:rsidRPr="00650C20" w:rsidRDefault="00650C20" w:rsidP="00650C20">
            <w:r w:rsidRPr="00650C20">
              <w:t>6.12475</w:t>
            </w:r>
          </w:p>
        </w:tc>
        <w:tc>
          <w:tcPr>
            <w:tcW w:w="960" w:type="dxa"/>
            <w:noWrap/>
            <w:hideMark/>
          </w:tcPr>
          <w:p w14:paraId="66342FA3" w14:textId="77777777" w:rsidR="00650C20" w:rsidRPr="00650C20" w:rsidRDefault="00650C20" w:rsidP="00650C20">
            <w:r w:rsidRPr="00650C20">
              <w:t>16.18322</w:t>
            </w:r>
          </w:p>
        </w:tc>
        <w:tc>
          <w:tcPr>
            <w:tcW w:w="960" w:type="dxa"/>
            <w:noWrap/>
            <w:hideMark/>
          </w:tcPr>
          <w:p w14:paraId="7B147CF8" w14:textId="77777777" w:rsidR="00650C20" w:rsidRPr="00650C20" w:rsidRDefault="00650C20" w:rsidP="00650C20">
            <w:r w:rsidRPr="00650C20">
              <w:t>4.658191</w:t>
            </w:r>
          </w:p>
        </w:tc>
        <w:tc>
          <w:tcPr>
            <w:tcW w:w="960" w:type="dxa"/>
            <w:noWrap/>
            <w:hideMark/>
          </w:tcPr>
          <w:p w14:paraId="5C0B207E" w14:textId="77777777" w:rsidR="00650C20" w:rsidRPr="00650C20" w:rsidRDefault="00650C20" w:rsidP="00650C20">
            <w:r w:rsidRPr="00650C20">
              <w:t>6.477698</w:t>
            </w:r>
          </w:p>
        </w:tc>
        <w:tc>
          <w:tcPr>
            <w:tcW w:w="960" w:type="dxa"/>
            <w:noWrap/>
            <w:hideMark/>
          </w:tcPr>
          <w:p w14:paraId="31EA58EB" w14:textId="77777777" w:rsidR="00650C20" w:rsidRPr="00650C20" w:rsidRDefault="00650C20" w:rsidP="00650C20">
            <w:r w:rsidRPr="00650C20">
              <w:t>13.19043</w:t>
            </w:r>
          </w:p>
        </w:tc>
        <w:tc>
          <w:tcPr>
            <w:tcW w:w="960" w:type="dxa"/>
            <w:noWrap/>
            <w:hideMark/>
          </w:tcPr>
          <w:p w14:paraId="0661EC5E" w14:textId="77777777" w:rsidR="00650C20" w:rsidRPr="00650C20" w:rsidRDefault="00650C20" w:rsidP="00650C20">
            <w:r w:rsidRPr="00650C20">
              <w:t>4.369337</w:t>
            </w:r>
          </w:p>
        </w:tc>
        <w:tc>
          <w:tcPr>
            <w:tcW w:w="960" w:type="dxa"/>
            <w:noWrap/>
            <w:hideMark/>
          </w:tcPr>
          <w:p w14:paraId="75B58014" w14:textId="77777777" w:rsidR="00650C20" w:rsidRPr="00650C20" w:rsidRDefault="00650C20" w:rsidP="00650C20">
            <w:r w:rsidRPr="00650C20">
              <w:t>15.66427</w:t>
            </w:r>
          </w:p>
        </w:tc>
      </w:tr>
      <w:tr w:rsidR="00650C20" w:rsidRPr="00650C20" w14:paraId="61A72D25" w14:textId="77777777" w:rsidTr="00650C20">
        <w:trPr>
          <w:trHeight w:val="300"/>
        </w:trPr>
        <w:tc>
          <w:tcPr>
            <w:tcW w:w="960" w:type="dxa"/>
            <w:noWrap/>
            <w:hideMark/>
          </w:tcPr>
          <w:p w14:paraId="3706FB97" w14:textId="77777777" w:rsidR="00650C20" w:rsidRPr="00650C20" w:rsidRDefault="00650C20" w:rsidP="00650C20">
            <w:r w:rsidRPr="00650C20">
              <w:t>5.349783</w:t>
            </w:r>
          </w:p>
        </w:tc>
        <w:tc>
          <w:tcPr>
            <w:tcW w:w="960" w:type="dxa"/>
            <w:noWrap/>
            <w:hideMark/>
          </w:tcPr>
          <w:p w14:paraId="21EEA8B9" w14:textId="77777777" w:rsidR="00650C20" w:rsidRPr="00650C20" w:rsidRDefault="00650C20" w:rsidP="00650C20">
            <w:r w:rsidRPr="00650C20">
              <w:t>12.37521</w:t>
            </w:r>
          </w:p>
        </w:tc>
        <w:tc>
          <w:tcPr>
            <w:tcW w:w="960" w:type="dxa"/>
            <w:noWrap/>
            <w:hideMark/>
          </w:tcPr>
          <w:p w14:paraId="5BCB8504" w14:textId="77777777" w:rsidR="00650C20" w:rsidRPr="00650C20" w:rsidRDefault="00650C20" w:rsidP="00650C20">
            <w:r w:rsidRPr="00650C20">
              <w:t>7.872207</w:t>
            </w:r>
          </w:p>
        </w:tc>
        <w:tc>
          <w:tcPr>
            <w:tcW w:w="960" w:type="dxa"/>
            <w:noWrap/>
            <w:hideMark/>
          </w:tcPr>
          <w:p w14:paraId="29BAD30E" w14:textId="77777777" w:rsidR="00650C20" w:rsidRPr="00650C20" w:rsidRDefault="00650C20" w:rsidP="00650C20">
            <w:r w:rsidRPr="00650C20">
              <w:t>8.664606</w:t>
            </w:r>
          </w:p>
        </w:tc>
        <w:tc>
          <w:tcPr>
            <w:tcW w:w="960" w:type="dxa"/>
            <w:noWrap/>
            <w:hideMark/>
          </w:tcPr>
          <w:p w14:paraId="7F3F8970" w14:textId="77777777" w:rsidR="00650C20" w:rsidRPr="00650C20" w:rsidRDefault="00650C20" w:rsidP="00650C20">
            <w:r w:rsidRPr="00650C20">
              <w:t>15.99832</w:t>
            </w:r>
          </w:p>
        </w:tc>
        <w:tc>
          <w:tcPr>
            <w:tcW w:w="960" w:type="dxa"/>
            <w:noWrap/>
            <w:hideMark/>
          </w:tcPr>
          <w:p w14:paraId="43888739" w14:textId="77777777" w:rsidR="00650C20" w:rsidRPr="00650C20" w:rsidRDefault="00650C20" w:rsidP="00650C20">
            <w:r w:rsidRPr="00650C20">
              <w:t>12.75268</w:t>
            </w:r>
          </w:p>
        </w:tc>
        <w:tc>
          <w:tcPr>
            <w:tcW w:w="960" w:type="dxa"/>
            <w:noWrap/>
            <w:hideMark/>
          </w:tcPr>
          <w:p w14:paraId="67B86128" w14:textId="77777777" w:rsidR="00650C20" w:rsidRPr="00650C20" w:rsidRDefault="00650C20" w:rsidP="00650C20">
            <w:r w:rsidRPr="00650C20">
              <w:t>5.403433</w:t>
            </w:r>
          </w:p>
        </w:tc>
        <w:tc>
          <w:tcPr>
            <w:tcW w:w="960" w:type="dxa"/>
            <w:noWrap/>
            <w:hideMark/>
          </w:tcPr>
          <w:p w14:paraId="2774385D" w14:textId="77777777" w:rsidR="00650C20" w:rsidRPr="00650C20" w:rsidRDefault="00650C20" w:rsidP="00650C20">
            <w:r w:rsidRPr="00650C20">
              <w:t>8.326908</w:t>
            </w:r>
          </w:p>
        </w:tc>
        <w:tc>
          <w:tcPr>
            <w:tcW w:w="960" w:type="dxa"/>
            <w:noWrap/>
            <w:hideMark/>
          </w:tcPr>
          <w:p w14:paraId="30A312CA" w14:textId="77777777" w:rsidR="00650C20" w:rsidRPr="00650C20" w:rsidRDefault="00650C20" w:rsidP="00650C20">
            <w:r w:rsidRPr="00650C20">
              <w:t>15.89057</w:t>
            </w:r>
          </w:p>
        </w:tc>
        <w:tc>
          <w:tcPr>
            <w:tcW w:w="960" w:type="dxa"/>
            <w:noWrap/>
            <w:hideMark/>
          </w:tcPr>
          <w:p w14:paraId="7B14A266" w14:textId="77777777" w:rsidR="00650C20" w:rsidRPr="00650C20" w:rsidRDefault="00650C20" w:rsidP="00650C20">
            <w:r w:rsidRPr="00650C20">
              <w:t>15.66206</w:t>
            </w:r>
          </w:p>
        </w:tc>
      </w:tr>
      <w:tr w:rsidR="00650C20" w:rsidRPr="00650C20" w14:paraId="6B65D8A5" w14:textId="77777777" w:rsidTr="00650C20">
        <w:trPr>
          <w:trHeight w:val="300"/>
        </w:trPr>
        <w:tc>
          <w:tcPr>
            <w:tcW w:w="960" w:type="dxa"/>
            <w:noWrap/>
            <w:hideMark/>
          </w:tcPr>
          <w:p w14:paraId="657BDBA6" w14:textId="77777777" w:rsidR="00650C20" w:rsidRPr="00650C20" w:rsidRDefault="00650C20" w:rsidP="00650C20">
            <w:pPr>
              <w:rPr>
                <w:b/>
                <w:bCs/>
              </w:rPr>
            </w:pPr>
            <w:r w:rsidRPr="00650C20">
              <w:rPr>
                <w:b/>
                <w:bCs/>
              </w:rPr>
              <w:t>6.672372</w:t>
            </w:r>
          </w:p>
        </w:tc>
        <w:tc>
          <w:tcPr>
            <w:tcW w:w="960" w:type="dxa"/>
            <w:noWrap/>
            <w:hideMark/>
          </w:tcPr>
          <w:p w14:paraId="5BA66F22" w14:textId="77777777" w:rsidR="00650C20" w:rsidRPr="00650C20" w:rsidRDefault="00650C20" w:rsidP="00650C20">
            <w:pPr>
              <w:rPr>
                <w:b/>
                <w:bCs/>
              </w:rPr>
            </w:pPr>
            <w:r w:rsidRPr="00650C20">
              <w:rPr>
                <w:b/>
                <w:bCs/>
              </w:rPr>
              <w:t>9.249303</w:t>
            </w:r>
          </w:p>
        </w:tc>
        <w:tc>
          <w:tcPr>
            <w:tcW w:w="960" w:type="dxa"/>
            <w:noWrap/>
            <w:hideMark/>
          </w:tcPr>
          <w:p w14:paraId="1B02408C" w14:textId="77777777" w:rsidR="00650C20" w:rsidRPr="00650C20" w:rsidRDefault="00650C20" w:rsidP="00650C20">
            <w:pPr>
              <w:rPr>
                <w:b/>
                <w:bCs/>
              </w:rPr>
            </w:pPr>
            <w:r w:rsidRPr="00650C20">
              <w:rPr>
                <w:b/>
                <w:bCs/>
              </w:rPr>
              <w:t>9.862661</w:t>
            </w:r>
          </w:p>
        </w:tc>
        <w:tc>
          <w:tcPr>
            <w:tcW w:w="960" w:type="dxa"/>
            <w:noWrap/>
            <w:hideMark/>
          </w:tcPr>
          <w:p w14:paraId="4073027E" w14:textId="77777777" w:rsidR="00650C20" w:rsidRPr="00650C20" w:rsidRDefault="00650C20" w:rsidP="00650C20">
            <w:pPr>
              <w:rPr>
                <w:b/>
                <w:bCs/>
              </w:rPr>
            </w:pPr>
            <w:r w:rsidRPr="00650C20">
              <w:rPr>
                <w:b/>
                <w:bCs/>
              </w:rPr>
              <w:t>10.31802</w:t>
            </w:r>
          </w:p>
        </w:tc>
        <w:tc>
          <w:tcPr>
            <w:tcW w:w="960" w:type="dxa"/>
            <w:noWrap/>
            <w:hideMark/>
          </w:tcPr>
          <w:p w14:paraId="17336821" w14:textId="77777777" w:rsidR="00650C20" w:rsidRPr="00650C20" w:rsidRDefault="00650C20" w:rsidP="00650C20">
            <w:pPr>
              <w:rPr>
                <w:b/>
                <w:bCs/>
              </w:rPr>
            </w:pPr>
            <w:r w:rsidRPr="00650C20">
              <w:rPr>
                <w:b/>
                <w:bCs/>
              </w:rPr>
              <w:t>14.35573</w:t>
            </w:r>
          </w:p>
        </w:tc>
        <w:tc>
          <w:tcPr>
            <w:tcW w:w="960" w:type="dxa"/>
            <w:noWrap/>
            <w:hideMark/>
          </w:tcPr>
          <w:p w14:paraId="2A2E70FD" w14:textId="77777777" w:rsidR="00650C20" w:rsidRPr="00650C20" w:rsidRDefault="00650C20" w:rsidP="00650C20">
            <w:pPr>
              <w:rPr>
                <w:b/>
                <w:bCs/>
              </w:rPr>
            </w:pPr>
            <w:r w:rsidRPr="00650C20">
              <w:rPr>
                <w:b/>
                <w:bCs/>
              </w:rPr>
              <w:t>8.162092</w:t>
            </w:r>
          </w:p>
        </w:tc>
        <w:tc>
          <w:tcPr>
            <w:tcW w:w="960" w:type="dxa"/>
            <w:noWrap/>
            <w:hideMark/>
          </w:tcPr>
          <w:p w14:paraId="52B159D3" w14:textId="77777777" w:rsidR="00650C20" w:rsidRPr="00650C20" w:rsidRDefault="00650C20" w:rsidP="00650C20">
            <w:pPr>
              <w:rPr>
                <w:b/>
                <w:bCs/>
              </w:rPr>
            </w:pPr>
            <w:r w:rsidRPr="00650C20">
              <w:rPr>
                <w:b/>
                <w:bCs/>
              </w:rPr>
              <w:t>7.810146</w:t>
            </w:r>
          </w:p>
        </w:tc>
        <w:tc>
          <w:tcPr>
            <w:tcW w:w="960" w:type="dxa"/>
            <w:noWrap/>
            <w:hideMark/>
          </w:tcPr>
          <w:p w14:paraId="78CFCB2A" w14:textId="77777777" w:rsidR="00650C20" w:rsidRPr="00650C20" w:rsidRDefault="00650C20" w:rsidP="00650C20">
            <w:pPr>
              <w:rPr>
                <w:b/>
                <w:bCs/>
              </w:rPr>
            </w:pPr>
            <w:r w:rsidRPr="00650C20">
              <w:rPr>
                <w:b/>
                <w:bCs/>
              </w:rPr>
              <w:t>8.677716</w:t>
            </w:r>
          </w:p>
        </w:tc>
        <w:tc>
          <w:tcPr>
            <w:tcW w:w="960" w:type="dxa"/>
            <w:noWrap/>
            <w:hideMark/>
          </w:tcPr>
          <w:p w14:paraId="56B21074" w14:textId="77777777" w:rsidR="00650C20" w:rsidRPr="00650C20" w:rsidRDefault="00650C20" w:rsidP="00650C20">
            <w:pPr>
              <w:rPr>
                <w:b/>
                <w:bCs/>
              </w:rPr>
            </w:pPr>
            <w:r w:rsidRPr="00650C20">
              <w:rPr>
                <w:b/>
                <w:bCs/>
              </w:rPr>
              <w:t>10.77914</w:t>
            </w:r>
          </w:p>
        </w:tc>
        <w:tc>
          <w:tcPr>
            <w:tcW w:w="960" w:type="dxa"/>
            <w:noWrap/>
            <w:hideMark/>
          </w:tcPr>
          <w:p w14:paraId="082E1846" w14:textId="77777777" w:rsidR="00650C20" w:rsidRPr="00650C20" w:rsidRDefault="00650C20" w:rsidP="00650C20">
            <w:pPr>
              <w:rPr>
                <w:b/>
                <w:bCs/>
              </w:rPr>
            </w:pPr>
            <w:r w:rsidRPr="00650C20">
              <w:rPr>
                <w:b/>
                <w:bCs/>
              </w:rPr>
              <w:t>12.24838</w:t>
            </w:r>
          </w:p>
        </w:tc>
      </w:tr>
    </w:tbl>
    <w:p w14:paraId="10015EB8" w14:textId="77777777" w:rsidR="00650C20" w:rsidRDefault="00650C20" w:rsidP="00DD05AD">
      <w:r>
        <w:lastRenderedPageBreak/>
        <w:t>4</w:t>
      </w:r>
      <w:r w:rsidRPr="00650C20">
        <w:rPr>
          <w:vertAlign w:val="superscript"/>
        </w:rPr>
        <w:t>th</w:t>
      </w:r>
      <w:r>
        <w:t xml:space="preserve"> Node </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650C20" w:rsidRPr="00650C20" w14:paraId="139616A0" w14:textId="77777777" w:rsidTr="00650C20">
        <w:trPr>
          <w:trHeight w:val="300"/>
        </w:trPr>
        <w:tc>
          <w:tcPr>
            <w:tcW w:w="960" w:type="dxa"/>
            <w:noWrap/>
            <w:hideMark/>
          </w:tcPr>
          <w:p w14:paraId="1F9B6BB9" w14:textId="77777777" w:rsidR="00650C20" w:rsidRPr="00650C20" w:rsidRDefault="00650C20" w:rsidP="00650C20">
            <w:r w:rsidRPr="00650C20">
              <w:t>Tx01</w:t>
            </w:r>
          </w:p>
        </w:tc>
        <w:tc>
          <w:tcPr>
            <w:tcW w:w="960" w:type="dxa"/>
            <w:noWrap/>
            <w:hideMark/>
          </w:tcPr>
          <w:p w14:paraId="2880587F" w14:textId="77777777" w:rsidR="00650C20" w:rsidRPr="00650C20" w:rsidRDefault="00650C20" w:rsidP="00650C20">
            <w:r w:rsidRPr="00650C20">
              <w:t>Tx02</w:t>
            </w:r>
          </w:p>
        </w:tc>
        <w:tc>
          <w:tcPr>
            <w:tcW w:w="960" w:type="dxa"/>
            <w:noWrap/>
            <w:hideMark/>
          </w:tcPr>
          <w:p w14:paraId="5ECFD421" w14:textId="77777777" w:rsidR="00650C20" w:rsidRPr="00650C20" w:rsidRDefault="00650C20" w:rsidP="00650C20">
            <w:r w:rsidRPr="00650C20">
              <w:t>Tx03</w:t>
            </w:r>
          </w:p>
        </w:tc>
        <w:tc>
          <w:tcPr>
            <w:tcW w:w="960" w:type="dxa"/>
            <w:noWrap/>
            <w:hideMark/>
          </w:tcPr>
          <w:p w14:paraId="6609E794" w14:textId="77777777" w:rsidR="00650C20" w:rsidRPr="00650C20" w:rsidRDefault="00650C20" w:rsidP="00650C20">
            <w:r w:rsidRPr="00650C20">
              <w:t>Tx04</w:t>
            </w:r>
          </w:p>
        </w:tc>
        <w:tc>
          <w:tcPr>
            <w:tcW w:w="960" w:type="dxa"/>
            <w:noWrap/>
            <w:hideMark/>
          </w:tcPr>
          <w:p w14:paraId="250600B1" w14:textId="77777777" w:rsidR="00650C20" w:rsidRPr="00650C20" w:rsidRDefault="00650C20" w:rsidP="00650C20">
            <w:r w:rsidRPr="00650C20">
              <w:t>Tx05</w:t>
            </w:r>
          </w:p>
        </w:tc>
        <w:tc>
          <w:tcPr>
            <w:tcW w:w="960" w:type="dxa"/>
            <w:noWrap/>
            <w:hideMark/>
          </w:tcPr>
          <w:p w14:paraId="72555DAA" w14:textId="77777777" w:rsidR="00650C20" w:rsidRPr="00650C20" w:rsidRDefault="00650C20" w:rsidP="00650C20">
            <w:r w:rsidRPr="00650C20">
              <w:t>Tx06</w:t>
            </w:r>
          </w:p>
        </w:tc>
        <w:tc>
          <w:tcPr>
            <w:tcW w:w="960" w:type="dxa"/>
            <w:noWrap/>
            <w:hideMark/>
          </w:tcPr>
          <w:p w14:paraId="4FF73B04" w14:textId="77777777" w:rsidR="00650C20" w:rsidRPr="00650C20" w:rsidRDefault="00650C20" w:rsidP="00650C20">
            <w:r w:rsidRPr="00650C20">
              <w:t>Tx07</w:t>
            </w:r>
          </w:p>
        </w:tc>
        <w:tc>
          <w:tcPr>
            <w:tcW w:w="960" w:type="dxa"/>
            <w:noWrap/>
            <w:hideMark/>
          </w:tcPr>
          <w:p w14:paraId="5A9FF6D2" w14:textId="77777777" w:rsidR="00650C20" w:rsidRPr="00650C20" w:rsidRDefault="00650C20" w:rsidP="00650C20">
            <w:r w:rsidRPr="00650C20">
              <w:t>Tx08</w:t>
            </w:r>
          </w:p>
        </w:tc>
        <w:tc>
          <w:tcPr>
            <w:tcW w:w="960" w:type="dxa"/>
            <w:noWrap/>
            <w:hideMark/>
          </w:tcPr>
          <w:p w14:paraId="45CCC57C" w14:textId="77777777" w:rsidR="00650C20" w:rsidRPr="00650C20" w:rsidRDefault="00650C20" w:rsidP="00650C20">
            <w:r w:rsidRPr="00650C20">
              <w:t>Tx09</w:t>
            </w:r>
          </w:p>
        </w:tc>
        <w:tc>
          <w:tcPr>
            <w:tcW w:w="960" w:type="dxa"/>
            <w:noWrap/>
            <w:hideMark/>
          </w:tcPr>
          <w:p w14:paraId="5BC0EECD" w14:textId="77777777" w:rsidR="00650C20" w:rsidRPr="00650C20" w:rsidRDefault="00650C20" w:rsidP="00650C20">
            <w:r w:rsidRPr="00650C20">
              <w:t>Tx10</w:t>
            </w:r>
          </w:p>
        </w:tc>
      </w:tr>
      <w:tr w:rsidR="00650C20" w:rsidRPr="00650C20" w14:paraId="7D5BE2D1" w14:textId="77777777" w:rsidTr="00650C20">
        <w:trPr>
          <w:trHeight w:val="300"/>
        </w:trPr>
        <w:tc>
          <w:tcPr>
            <w:tcW w:w="960" w:type="dxa"/>
            <w:noWrap/>
            <w:hideMark/>
          </w:tcPr>
          <w:p w14:paraId="7FEEBE08" w14:textId="77777777" w:rsidR="00650C20" w:rsidRPr="00650C20" w:rsidRDefault="00650C20" w:rsidP="00650C20">
            <w:r w:rsidRPr="00650C20">
              <w:t>11.7527</w:t>
            </w:r>
          </w:p>
        </w:tc>
        <w:tc>
          <w:tcPr>
            <w:tcW w:w="960" w:type="dxa"/>
            <w:noWrap/>
            <w:hideMark/>
          </w:tcPr>
          <w:p w14:paraId="04FD24CF" w14:textId="77777777" w:rsidR="00650C20" w:rsidRPr="00650C20" w:rsidRDefault="00650C20" w:rsidP="00650C20">
            <w:r w:rsidRPr="00650C20">
              <w:t>11.1996</w:t>
            </w:r>
          </w:p>
        </w:tc>
        <w:tc>
          <w:tcPr>
            <w:tcW w:w="960" w:type="dxa"/>
            <w:noWrap/>
            <w:hideMark/>
          </w:tcPr>
          <w:p w14:paraId="7E79BBE3" w14:textId="77777777" w:rsidR="00650C20" w:rsidRPr="00650C20" w:rsidRDefault="00650C20" w:rsidP="00650C20">
            <w:r w:rsidRPr="00650C20">
              <w:t>2.292563</w:t>
            </w:r>
          </w:p>
        </w:tc>
        <w:tc>
          <w:tcPr>
            <w:tcW w:w="960" w:type="dxa"/>
            <w:noWrap/>
            <w:hideMark/>
          </w:tcPr>
          <w:p w14:paraId="1F29F77E" w14:textId="77777777" w:rsidR="00650C20" w:rsidRPr="00650C20" w:rsidRDefault="00650C20" w:rsidP="00650C20">
            <w:r w:rsidRPr="00650C20">
              <w:t>7.637811</w:t>
            </w:r>
          </w:p>
        </w:tc>
        <w:tc>
          <w:tcPr>
            <w:tcW w:w="960" w:type="dxa"/>
            <w:noWrap/>
            <w:hideMark/>
          </w:tcPr>
          <w:p w14:paraId="28085259" w14:textId="77777777" w:rsidR="00650C20" w:rsidRPr="00650C20" w:rsidRDefault="00650C20" w:rsidP="00650C20">
            <w:r w:rsidRPr="00650C20">
              <w:t>8.496785</w:t>
            </w:r>
          </w:p>
        </w:tc>
        <w:tc>
          <w:tcPr>
            <w:tcW w:w="960" w:type="dxa"/>
            <w:noWrap/>
            <w:hideMark/>
          </w:tcPr>
          <w:p w14:paraId="624BF54D" w14:textId="77777777" w:rsidR="00650C20" w:rsidRPr="00650C20" w:rsidRDefault="00650C20" w:rsidP="00650C20">
            <w:r w:rsidRPr="00650C20">
              <w:t>9.510665</w:t>
            </w:r>
          </w:p>
        </w:tc>
        <w:tc>
          <w:tcPr>
            <w:tcW w:w="960" w:type="dxa"/>
            <w:noWrap/>
            <w:hideMark/>
          </w:tcPr>
          <w:p w14:paraId="170E6411" w14:textId="77777777" w:rsidR="00650C20" w:rsidRPr="00650C20" w:rsidRDefault="00650C20" w:rsidP="00650C20">
            <w:r w:rsidRPr="00650C20">
              <w:t>9.344706</w:t>
            </w:r>
          </w:p>
        </w:tc>
        <w:tc>
          <w:tcPr>
            <w:tcW w:w="960" w:type="dxa"/>
            <w:noWrap/>
            <w:hideMark/>
          </w:tcPr>
          <w:p w14:paraId="1E219288" w14:textId="77777777" w:rsidR="00650C20" w:rsidRPr="00650C20" w:rsidRDefault="00650C20" w:rsidP="00650C20">
            <w:r w:rsidRPr="00650C20">
              <w:t>3.920057</w:t>
            </w:r>
          </w:p>
        </w:tc>
        <w:tc>
          <w:tcPr>
            <w:tcW w:w="960" w:type="dxa"/>
            <w:noWrap/>
            <w:hideMark/>
          </w:tcPr>
          <w:p w14:paraId="08FF2149" w14:textId="77777777" w:rsidR="00650C20" w:rsidRPr="00650C20" w:rsidRDefault="00650C20" w:rsidP="00650C20">
            <w:r w:rsidRPr="00650C20">
              <w:t>16.45516</w:t>
            </w:r>
          </w:p>
        </w:tc>
        <w:tc>
          <w:tcPr>
            <w:tcW w:w="960" w:type="dxa"/>
            <w:noWrap/>
            <w:hideMark/>
          </w:tcPr>
          <w:p w14:paraId="3EAC91A3" w14:textId="77777777" w:rsidR="00650C20" w:rsidRPr="00650C20" w:rsidRDefault="00650C20" w:rsidP="00650C20">
            <w:r w:rsidRPr="00650C20">
              <w:t>8.739801</w:t>
            </w:r>
          </w:p>
        </w:tc>
      </w:tr>
      <w:tr w:rsidR="00650C20" w:rsidRPr="00650C20" w14:paraId="1980CE68" w14:textId="77777777" w:rsidTr="00650C20">
        <w:trPr>
          <w:trHeight w:val="300"/>
        </w:trPr>
        <w:tc>
          <w:tcPr>
            <w:tcW w:w="960" w:type="dxa"/>
            <w:noWrap/>
            <w:hideMark/>
          </w:tcPr>
          <w:p w14:paraId="49196C81" w14:textId="77777777" w:rsidR="00650C20" w:rsidRPr="00650C20" w:rsidRDefault="00650C20" w:rsidP="00650C20">
            <w:r w:rsidRPr="00650C20">
              <w:t>6.715328</w:t>
            </w:r>
          </w:p>
        </w:tc>
        <w:tc>
          <w:tcPr>
            <w:tcW w:w="960" w:type="dxa"/>
            <w:noWrap/>
            <w:hideMark/>
          </w:tcPr>
          <w:p w14:paraId="6F645F03" w14:textId="77777777" w:rsidR="00650C20" w:rsidRPr="00650C20" w:rsidRDefault="00650C20" w:rsidP="00650C20">
            <w:r w:rsidRPr="00650C20">
              <w:t>10.21368</w:t>
            </w:r>
          </w:p>
        </w:tc>
        <w:tc>
          <w:tcPr>
            <w:tcW w:w="960" w:type="dxa"/>
            <w:noWrap/>
            <w:hideMark/>
          </w:tcPr>
          <w:p w14:paraId="789DE13C" w14:textId="77777777" w:rsidR="00650C20" w:rsidRPr="00650C20" w:rsidRDefault="00650C20" w:rsidP="00650C20">
            <w:r w:rsidRPr="00650C20">
              <w:t>10.81674</w:t>
            </w:r>
          </w:p>
        </w:tc>
        <w:tc>
          <w:tcPr>
            <w:tcW w:w="960" w:type="dxa"/>
            <w:noWrap/>
            <w:hideMark/>
          </w:tcPr>
          <w:p w14:paraId="5BD6B168" w14:textId="77777777" w:rsidR="00650C20" w:rsidRPr="00650C20" w:rsidRDefault="00650C20" w:rsidP="00650C20">
            <w:r w:rsidRPr="00650C20">
              <w:t>7.862404</w:t>
            </w:r>
          </w:p>
        </w:tc>
        <w:tc>
          <w:tcPr>
            <w:tcW w:w="960" w:type="dxa"/>
            <w:noWrap/>
            <w:hideMark/>
          </w:tcPr>
          <w:p w14:paraId="5660D14D" w14:textId="77777777" w:rsidR="00650C20" w:rsidRPr="00650C20" w:rsidRDefault="00650C20" w:rsidP="00650C20">
            <w:r w:rsidRPr="00650C20">
              <w:t>15.67638</w:t>
            </w:r>
          </w:p>
        </w:tc>
        <w:tc>
          <w:tcPr>
            <w:tcW w:w="960" w:type="dxa"/>
            <w:noWrap/>
            <w:hideMark/>
          </w:tcPr>
          <w:p w14:paraId="5B4A4DBD" w14:textId="77777777" w:rsidR="00650C20" w:rsidRPr="00650C20" w:rsidRDefault="00650C20" w:rsidP="00650C20">
            <w:r w:rsidRPr="00650C20">
              <w:t>4.207873</w:t>
            </w:r>
          </w:p>
        </w:tc>
        <w:tc>
          <w:tcPr>
            <w:tcW w:w="960" w:type="dxa"/>
            <w:noWrap/>
            <w:hideMark/>
          </w:tcPr>
          <w:p w14:paraId="4C953289" w14:textId="77777777" w:rsidR="00650C20" w:rsidRPr="00650C20" w:rsidRDefault="00650C20" w:rsidP="00650C20">
            <w:r w:rsidRPr="00650C20">
              <w:t>6.894646</w:t>
            </w:r>
          </w:p>
        </w:tc>
        <w:tc>
          <w:tcPr>
            <w:tcW w:w="960" w:type="dxa"/>
            <w:noWrap/>
            <w:hideMark/>
          </w:tcPr>
          <w:p w14:paraId="12C09AAC" w14:textId="77777777" w:rsidR="00650C20" w:rsidRPr="00650C20" w:rsidRDefault="00650C20" w:rsidP="00650C20">
            <w:r w:rsidRPr="00650C20">
              <w:t>11.59825</w:t>
            </w:r>
          </w:p>
        </w:tc>
        <w:tc>
          <w:tcPr>
            <w:tcW w:w="960" w:type="dxa"/>
            <w:noWrap/>
            <w:hideMark/>
          </w:tcPr>
          <w:p w14:paraId="01FA775A" w14:textId="77777777" w:rsidR="00650C20" w:rsidRPr="00650C20" w:rsidRDefault="00650C20" w:rsidP="00650C20">
            <w:r w:rsidRPr="00650C20">
              <w:t>8.293167</w:t>
            </w:r>
          </w:p>
        </w:tc>
        <w:tc>
          <w:tcPr>
            <w:tcW w:w="960" w:type="dxa"/>
            <w:noWrap/>
            <w:hideMark/>
          </w:tcPr>
          <w:p w14:paraId="00C17A63" w14:textId="77777777" w:rsidR="00650C20" w:rsidRPr="00650C20" w:rsidRDefault="00650C20" w:rsidP="00650C20">
            <w:r w:rsidRPr="00650C20">
              <w:t>9.472059</w:t>
            </w:r>
          </w:p>
        </w:tc>
      </w:tr>
      <w:tr w:rsidR="00650C20" w:rsidRPr="00650C20" w14:paraId="79ACADC9" w14:textId="77777777" w:rsidTr="00650C20">
        <w:trPr>
          <w:trHeight w:val="300"/>
        </w:trPr>
        <w:tc>
          <w:tcPr>
            <w:tcW w:w="960" w:type="dxa"/>
            <w:noWrap/>
            <w:hideMark/>
          </w:tcPr>
          <w:p w14:paraId="7D7B3D38" w14:textId="77777777" w:rsidR="00650C20" w:rsidRPr="00650C20" w:rsidRDefault="00650C20" w:rsidP="00650C20">
            <w:r w:rsidRPr="00650C20">
              <w:t>6.769855</w:t>
            </w:r>
          </w:p>
        </w:tc>
        <w:tc>
          <w:tcPr>
            <w:tcW w:w="960" w:type="dxa"/>
            <w:noWrap/>
            <w:hideMark/>
          </w:tcPr>
          <w:p w14:paraId="7BE88B6D" w14:textId="77777777" w:rsidR="00650C20" w:rsidRPr="00650C20" w:rsidRDefault="00650C20" w:rsidP="00650C20">
            <w:r w:rsidRPr="00650C20">
              <w:t>11.15294</w:t>
            </w:r>
          </w:p>
        </w:tc>
        <w:tc>
          <w:tcPr>
            <w:tcW w:w="960" w:type="dxa"/>
            <w:noWrap/>
            <w:hideMark/>
          </w:tcPr>
          <w:p w14:paraId="2339D135" w14:textId="77777777" w:rsidR="00650C20" w:rsidRPr="00650C20" w:rsidRDefault="00650C20" w:rsidP="00650C20">
            <w:r w:rsidRPr="00650C20">
              <w:t>12.56159</w:t>
            </w:r>
          </w:p>
        </w:tc>
        <w:tc>
          <w:tcPr>
            <w:tcW w:w="960" w:type="dxa"/>
            <w:noWrap/>
            <w:hideMark/>
          </w:tcPr>
          <w:p w14:paraId="7C1B946C" w14:textId="77777777" w:rsidR="00650C20" w:rsidRPr="00650C20" w:rsidRDefault="00650C20" w:rsidP="00650C20">
            <w:r w:rsidRPr="00650C20">
              <w:t>7.9146</w:t>
            </w:r>
          </w:p>
        </w:tc>
        <w:tc>
          <w:tcPr>
            <w:tcW w:w="960" w:type="dxa"/>
            <w:noWrap/>
            <w:hideMark/>
          </w:tcPr>
          <w:p w14:paraId="4919FFF3" w14:textId="77777777" w:rsidR="00650C20" w:rsidRPr="00650C20" w:rsidRDefault="00650C20" w:rsidP="00650C20">
            <w:r w:rsidRPr="00650C20">
              <w:t>15.68125</w:t>
            </w:r>
          </w:p>
        </w:tc>
        <w:tc>
          <w:tcPr>
            <w:tcW w:w="960" w:type="dxa"/>
            <w:noWrap/>
            <w:hideMark/>
          </w:tcPr>
          <w:p w14:paraId="057CEBEA" w14:textId="77777777" w:rsidR="00650C20" w:rsidRPr="00650C20" w:rsidRDefault="00650C20" w:rsidP="00650C20">
            <w:r w:rsidRPr="00650C20">
              <w:t>10.21034</w:t>
            </w:r>
          </w:p>
        </w:tc>
        <w:tc>
          <w:tcPr>
            <w:tcW w:w="960" w:type="dxa"/>
            <w:noWrap/>
            <w:hideMark/>
          </w:tcPr>
          <w:p w14:paraId="2473334C" w14:textId="77777777" w:rsidR="00650C20" w:rsidRPr="00650C20" w:rsidRDefault="00650C20" w:rsidP="00650C20">
            <w:r w:rsidRPr="00650C20">
              <w:t>7.770421</w:t>
            </w:r>
          </w:p>
        </w:tc>
        <w:tc>
          <w:tcPr>
            <w:tcW w:w="960" w:type="dxa"/>
            <w:noWrap/>
            <w:hideMark/>
          </w:tcPr>
          <w:p w14:paraId="7283A26E" w14:textId="77777777" w:rsidR="00650C20" w:rsidRPr="00650C20" w:rsidRDefault="00650C20" w:rsidP="00650C20">
            <w:r w:rsidRPr="00650C20">
              <w:t>11.59712</w:t>
            </w:r>
          </w:p>
        </w:tc>
        <w:tc>
          <w:tcPr>
            <w:tcW w:w="960" w:type="dxa"/>
            <w:noWrap/>
            <w:hideMark/>
          </w:tcPr>
          <w:p w14:paraId="3EFB3C2A" w14:textId="77777777" w:rsidR="00650C20" w:rsidRPr="00650C20" w:rsidRDefault="00650C20" w:rsidP="00650C20">
            <w:r w:rsidRPr="00650C20">
              <w:t>10.18506</w:t>
            </w:r>
          </w:p>
        </w:tc>
        <w:tc>
          <w:tcPr>
            <w:tcW w:w="960" w:type="dxa"/>
            <w:noWrap/>
            <w:hideMark/>
          </w:tcPr>
          <w:p w14:paraId="473FE7CE" w14:textId="77777777" w:rsidR="00650C20" w:rsidRPr="00650C20" w:rsidRDefault="00650C20" w:rsidP="00650C20">
            <w:r w:rsidRPr="00650C20">
              <w:t>9.895748</w:t>
            </w:r>
          </w:p>
        </w:tc>
      </w:tr>
      <w:tr w:rsidR="00650C20" w:rsidRPr="00650C20" w14:paraId="57C38362" w14:textId="77777777" w:rsidTr="00650C20">
        <w:trPr>
          <w:trHeight w:val="300"/>
        </w:trPr>
        <w:tc>
          <w:tcPr>
            <w:tcW w:w="960" w:type="dxa"/>
            <w:noWrap/>
            <w:hideMark/>
          </w:tcPr>
          <w:p w14:paraId="7094040F" w14:textId="77777777" w:rsidR="00650C20" w:rsidRPr="00650C20" w:rsidRDefault="00650C20" w:rsidP="00650C20">
            <w:r w:rsidRPr="00650C20">
              <w:t>6.531393</w:t>
            </w:r>
          </w:p>
        </w:tc>
        <w:tc>
          <w:tcPr>
            <w:tcW w:w="960" w:type="dxa"/>
            <w:noWrap/>
            <w:hideMark/>
          </w:tcPr>
          <w:p w14:paraId="796CA004" w14:textId="77777777" w:rsidR="00650C20" w:rsidRPr="00650C20" w:rsidRDefault="00650C20" w:rsidP="00650C20">
            <w:r w:rsidRPr="00650C20">
              <w:t>9.831714</w:t>
            </w:r>
          </w:p>
        </w:tc>
        <w:tc>
          <w:tcPr>
            <w:tcW w:w="960" w:type="dxa"/>
            <w:noWrap/>
            <w:hideMark/>
          </w:tcPr>
          <w:p w14:paraId="5743C14C" w14:textId="77777777" w:rsidR="00650C20" w:rsidRPr="00650C20" w:rsidRDefault="00650C20" w:rsidP="00650C20">
            <w:r w:rsidRPr="00650C20">
              <w:t>5.985268</w:t>
            </w:r>
          </w:p>
        </w:tc>
        <w:tc>
          <w:tcPr>
            <w:tcW w:w="960" w:type="dxa"/>
            <w:noWrap/>
            <w:hideMark/>
          </w:tcPr>
          <w:p w14:paraId="5D5B6696" w14:textId="77777777" w:rsidR="00650C20" w:rsidRPr="00650C20" w:rsidRDefault="00650C20" w:rsidP="00650C20">
            <w:r w:rsidRPr="00650C20">
              <w:t>8.581448</w:t>
            </w:r>
          </w:p>
        </w:tc>
        <w:tc>
          <w:tcPr>
            <w:tcW w:w="960" w:type="dxa"/>
            <w:noWrap/>
            <w:hideMark/>
          </w:tcPr>
          <w:p w14:paraId="167B6A80" w14:textId="77777777" w:rsidR="00650C20" w:rsidRPr="00650C20" w:rsidRDefault="00650C20" w:rsidP="00650C20">
            <w:r w:rsidRPr="00650C20">
              <w:t>15.79043</w:t>
            </w:r>
          </w:p>
        </w:tc>
        <w:tc>
          <w:tcPr>
            <w:tcW w:w="960" w:type="dxa"/>
            <w:noWrap/>
            <w:hideMark/>
          </w:tcPr>
          <w:p w14:paraId="17B17A75" w14:textId="77777777" w:rsidR="00650C20" w:rsidRPr="00650C20" w:rsidRDefault="00650C20" w:rsidP="00650C20">
            <w:r w:rsidRPr="00650C20">
              <w:t>6.40591</w:t>
            </w:r>
          </w:p>
        </w:tc>
        <w:tc>
          <w:tcPr>
            <w:tcW w:w="960" w:type="dxa"/>
            <w:noWrap/>
            <w:hideMark/>
          </w:tcPr>
          <w:p w14:paraId="0EB398B3" w14:textId="77777777" w:rsidR="00650C20" w:rsidRPr="00650C20" w:rsidRDefault="00650C20" w:rsidP="00650C20">
            <w:r w:rsidRPr="00650C20">
              <w:t>3.513894</w:t>
            </w:r>
          </w:p>
        </w:tc>
        <w:tc>
          <w:tcPr>
            <w:tcW w:w="960" w:type="dxa"/>
            <w:noWrap/>
            <w:hideMark/>
          </w:tcPr>
          <w:p w14:paraId="1AF5B55D" w14:textId="77777777" w:rsidR="00650C20" w:rsidRPr="00650C20" w:rsidRDefault="00650C20" w:rsidP="00650C20">
            <w:r w:rsidRPr="00650C20">
              <w:t>7.569656</w:t>
            </w:r>
          </w:p>
        </w:tc>
        <w:tc>
          <w:tcPr>
            <w:tcW w:w="960" w:type="dxa"/>
            <w:noWrap/>
            <w:hideMark/>
          </w:tcPr>
          <w:p w14:paraId="5F3B7C50" w14:textId="77777777" w:rsidR="00650C20" w:rsidRPr="00650C20" w:rsidRDefault="00650C20" w:rsidP="00650C20">
            <w:r w:rsidRPr="00650C20">
              <w:t>8.669564</w:t>
            </w:r>
          </w:p>
        </w:tc>
        <w:tc>
          <w:tcPr>
            <w:tcW w:w="960" w:type="dxa"/>
            <w:noWrap/>
            <w:hideMark/>
          </w:tcPr>
          <w:p w14:paraId="081CE680" w14:textId="77777777" w:rsidR="00650C20" w:rsidRPr="00650C20" w:rsidRDefault="00650C20" w:rsidP="00650C20">
            <w:r w:rsidRPr="00650C20">
              <w:t>5.784743</w:t>
            </w:r>
          </w:p>
        </w:tc>
      </w:tr>
      <w:tr w:rsidR="00650C20" w:rsidRPr="00650C20" w14:paraId="42256323" w14:textId="77777777" w:rsidTr="00650C20">
        <w:trPr>
          <w:trHeight w:val="300"/>
        </w:trPr>
        <w:tc>
          <w:tcPr>
            <w:tcW w:w="960" w:type="dxa"/>
            <w:noWrap/>
            <w:hideMark/>
          </w:tcPr>
          <w:p w14:paraId="02941A00" w14:textId="77777777" w:rsidR="00650C20" w:rsidRPr="00650C20" w:rsidRDefault="00650C20" w:rsidP="00650C20">
            <w:r w:rsidRPr="00650C20">
              <w:t>5.625582</w:t>
            </w:r>
          </w:p>
        </w:tc>
        <w:tc>
          <w:tcPr>
            <w:tcW w:w="960" w:type="dxa"/>
            <w:noWrap/>
            <w:hideMark/>
          </w:tcPr>
          <w:p w14:paraId="06B62BD9" w14:textId="77777777" w:rsidR="00650C20" w:rsidRPr="00650C20" w:rsidRDefault="00650C20" w:rsidP="00650C20">
            <w:r w:rsidRPr="00650C20">
              <w:t>4.872919</w:t>
            </w:r>
          </w:p>
        </w:tc>
        <w:tc>
          <w:tcPr>
            <w:tcW w:w="960" w:type="dxa"/>
            <w:noWrap/>
            <w:hideMark/>
          </w:tcPr>
          <w:p w14:paraId="15BCE001" w14:textId="77777777" w:rsidR="00650C20" w:rsidRPr="00650C20" w:rsidRDefault="00650C20" w:rsidP="00650C20">
            <w:r w:rsidRPr="00650C20">
              <w:t>7.956651</w:t>
            </w:r>
          </w:p>
        </w:tc>
        <w:tc>
          <w:tcPr>
            <w:tcW w:w="960" w:type="dxa"/>
            <w:noWrap/>
            <w:hideMark/>
          </w:tcPr>
          <w:p w14:paraId="09EA4B5E" w14:textId="77777777" w:rsidR="00650C20" w:rsidRPr="00650C20" w:rsidRDefault="00650C20" w:rsidP="00650C20">
            <w:r w:rsidRPr="00650C20">
              <w:t>13.12749</w:t>
            </w:r>
          </w:p>
        </w:tc>
        <w:tc>
          <w:tcPr>
            <w:tcW w:w="960" w:type="dxa"/>
            <w:noWrap/>
            <w:hideMark/>
          </w:tcPr>
          <w:p w14:paraId="7C5A048A" w14:textId="77777777" w:rsidR="00650C20" w:rsidRPr="00650C20" w:rsidRDefault="00650C20" w:rsidP="00650C20">
            <w:r w:rsidRPr="00650C20">
              <w:t>8.111885</w:t>
            </w:r>
          </w:p>
        </w:tc>
        <w:tc>
          <w:tcPr>
            <w:tcW w:w="960" w:type="dxa"/>
            <w:noWrap/>
            <w:hideMark/>
          </w:tcPr>
          <w:p w14:paraId="246D0AD9" w14:textId="77777777" w:rsidR="00650C20" w:rsidRPr="00650C20" w:rsidRDefault="00650C20" w:rsidP="00650C20">
            <w:r w:rsidRPr="00650C20">
              <w:t>6.53426</w:t>
            </w:r>
          </w:p>
        </w:tc>
        <w:tc>
          <w:tcPr>
            <w:tcW w:w="960" w:type="dxa"/>
            <w:noWrap/>
            <w:hideMark/>
          </w:tcPr>
          <w:p w14:paraId="0645E780" w14:textId="77777777" w:rsidR="00650C20" w:rsidRPr="00650C20" w:rsidRDefault="00650C20" w:rsidP="00650C20">
            <w:r w:rsidRPr="00650C20">
              <w:t>7.490032</w:t>
            </w:r>
          </w:p>
        </w:tc>
        <w:tc>
          <w:tcPr>
            <w:tcW w:w="960" w:type="dxa"/>
            <w:noWrap/>
            <w:hideMark/>
          </w:tcPr>
          <w:p w14:paraId="42CEC39C" w14:textId="77777777" w:rsidR="00650C20" w:rsidRPr="00650C20" w:rsidRDefault="00650C20" w:rsidP="00650C20">
            <w:r w:rsidRPr="00650C20">
              <w:t>6.910367</w:t>
            </w:r>
          </w:p>
        </w:tc>
        <w:tc>
          <w:tcPr>
            <w:tcW w:w="960" w:type="dxa"/>
            <w:noWrap/>
            <w:hideMark/>
          </w:tcPr>
          <w:p w14:paraId="113314A9" w14:textId="77777777" w:rsidR="00650C20" w:rsidRPr="00650C20" w:rsidRDefault="00650C20" w:rsidP="00650C20">
            <w:r w:rsidRPr="00650C20">
              <w:t>14.67209</w:t>
            </w:r>
          </w:p>
        </w:tc>
        <w:tc>
          <w:tcPr>
            <w:tcW w:w="960" w:type="dxa"/>
            <w:noWrap/>
            <w:hideMark/>
          </w:tcPr>
          <w:p w14:paraId="6FAC5AD4" w14:textId="77777777" w:rsidR="00650C20" w:rsidRPr="00650C20" w:rsidRDefault="00650C20" w:rsidP="00650C20">
            <w:r w:rsidRPr="00650C20">
              <w:t>5.871024</w:t>
            </w:r>
          </w:p>
        </w:tc>
      </w:tr>
      <w:tr w:rsidR="00650C20" w:rsidRPr="00650C20" w14:paraId="2379EE6D" w14:textId="77777777" w:rsidTr="00650C20">
        <w:trPr>
          <w:trHeight w:val="300"/>
        </w:trPr>
        <w:tc>
          <w:tcPr>
            <w:tcW w:w="960" w:type="dxa"/>
            <w:noWrap/>
            <w:hideMark/>
          </w:tcPr>
          <w:p w14:paraId="2F5913C0" w14:textId="77777777" w:rsidR="00650C20" w:rsidRPr="00650C20" w:rsidRDefault="00650C20" w:rsidP="00650C20">
            <w:r w:rsidRPr="00650C20">
              <w:t>6.269655</w:t>
            </w:r>
          </w:p>
        </w:tc>
        <w:tc>
          <w:tcPr>
            <w:tcW w:w="960" w:type="dxa"/>
            <w:noWrap/>
            <w:hideMark/>
          </w:tcPr>
          <w:p w14:paraId="07578505" w14:textId="77777777" w:rsidR="00650C20" w:rsidRPr="00650C20" w:rsidRDefault="00650C20" w:rsidP="00650C20">
            <w:r w:rsidRPr="00650C20">
              <w:t>10.59528</w:t>
            </w:r>
          </w:p>
        </w:tc>
        <w:tc>
          <w:tcPr>
            <w:tcW w:w="960" w:type="dxa"/>
            <w:noWrap/>
            <w:hideMark/>
          </w:tcPr>
          <w:p w14:paraId="4396C33E" w14:textId="77777777" w:rsidR="00650C20" w:rsidRPr="00650C20" w:rsidRDefault="00650C20" w:rsidP="00650C20">
            <w:r w:rsidRPr="00650C20">
              <w:t>13.29136</w:t>
            </w:r>
          </w:p>
        </w:tc>
        <w:tc>
          <w:tcPr>
            <w:tcW w:w="960" w:type="dxa"/>
            <w:noWrap/>
            <w:hideMark/>
          </w:tcPr>
          <w:p w14:paraId="09CD04BB" w14:textId="77777777" w:rsidR="00650C20" w:rsidRPr="00650C20" w:rsidRDefault="00650C20" w:rsidP="00650C20">
            <w:r w:rsidRPr="00650C20">
              <w:t>13.63399</w:t>
            </w:r>
          </w:p>
        </w:tc>
        <w:tc>
          <w:tcPr>
            <w:tcW w:w="960" w:type="dxa"/>
            <w:noWrap/>
            <w:hideMark/>
          </w:tcPr>
          <w:p w14:paraId="193B404B" w14:textId="77777777" w:rsidR="00650C20" w:rsidRPr="00650C20" w:rsidRDefault="00650C20" w:rsidP="00650C20">
            <w:r w:rsidRPr="00650C20">
              <w:t>16.35664</w:t>
            </w:r>
          </w:p>
        </w:tc>
        <w:tc>
          <w:tcPr>
            <w:tcW w:w="960" w:type="dxa"/>
            <w:noWrap/>
            <w:hideMark/>
          </w:tcPr>
          <w:p w14:paraId="111E463B" w14:textId="77777777" w:rsidR="00650C20" w:rsidRPr="00650C20" w:rsidRDefault="00650C20" w:rsidP="00650C20">
            <w:r w:rsidRPr="00650C20">
              <w:t>9.694469</w:t>
            </w:r>
          </w:p>
        </w:tc>
        <w:tc>
          <w:tcPr>
            <w:tcW w:w="960" w:type="dxa"/>
            <w:noWrap/>
            <w:hideMark/>
          </w:tcPr>
          <w:p w14:paraId="5178F5C3" w14:textId="77777777" w:rsidR="00650C20" w:rsidRPr="00650C20" w:rsidRDefault="00650C20" w:rsidP="00650C20">
            <w:r w:rsidRPr="00650C20">
              <w:t>6.996233</w:t>
            </w:r>
          </w:p>
        </w:tc>
        <w:tc>
          <w:tcPr>
            <w:tcW w:w="960" w:type="dxa"/>
            <w:noWrap/>
            <w:hideMark/>
          </w:tcPr>
          <w:p w14:paraId="287919C0" w14:textId="77777777" w:rsidR="00650C20" w:rsidRPr="00650C20" w:rsidRDefault="00650C20" w:rsidP="00650C20">
            <w:r w:rsidRPr="00650C20">
              <w:t>4.975568</w:t>
            </w:r>
          </w:p>
        </w:tc>
        <w:tc>
          <w:tcPr>
            <w:tcW w:w="960" w:type="dxa"/>
            <w:noWrap/>
            <w:hideMark/>
          </w:tcPr>
          <w:p w14:paraId="48DDA168" w14:textId="77777777" w:rsidR="00650C20" w:rsidRPr="00650C20" w:rsidRDefault="00650C20" w:rsidP="00650C20">
            <w:r w:rsidRPr="00650C20">
              <w:t>13.49891</w:t>
            </w:r>
          </w:p>
        </w:tc>
        <w:tc>
          <w:tcPr>
            <w:tcW w:w="960" w:type="dxa"/>
            <w:noWrap/>
            <w:hideMark/>
          </w:tcPr>
          <w:p w14:paraId="7985F7A2" w14:textId="77777777" w:rsidR="00650C20" w:rsidRPr="00650C20" w:rsidRDefault="00650C20" w:rsidP="00650C20">
            <w:r w:rsidRPr="00650C20">
              <w:t>14.31934</w:t>
            </w:r>
          </w:p>
        </w:tc>
      </w:tr>
      <w:tr w:rsidR="00650C20" w:rsidRPr="00650C20" w14:paraId="676A145E" w14:textId="77777777" w:rsidTr="00650C20">
        <w:trPr>
          <w:trHeight w:val="300"/>
        </w:trPr>
        <w:tc>
          <w:tcPr>
            <w:tcW w:w="960" w:type="dxa"/>
            <w:noWrap/>
            <w:hideMark/>
          </w:tcPr>
          <w:p w14:paraId="17BC86B8" w14:textId="77777777" w:rsidR="00650C20" w:rsidRPr="00650C20" w:rsidRDefault="00650C20" w:rsidP="00650C20">
            <w:r w:rsidRPr="00650C20">
              <w:t>5.62807</w:t>
            </w:r>
          </w:p>
        </w:tc>
        <w:tc>
          <w:tcPr>
            <w:tcW w:w="960" w:type="dxa"/>
            <w:noWrap/>
            <w:hideMark/>
          </w:tcPr>
          <w:p w14:paraId="36890062" w14:textId="77777777" w:rsidR="00650C20" w:rsidRPr="00650C20" w:rsidRDefault="00650C20" w:rsidP="00650C20">
            <w:r w:rsidRPr="00650C20">
              <w:t>2.726864</w:t>
            </w:r>
          </w:p>
        </w:tc>
        <w:tc>
          <w:tcPr>
            <w:tcW w:w="960" w:type="dxa"/>
            <w:noWrap/>
            <w:hideMark/>
          </w:tcPr>
          <w:p w14:paraId="40E08AA4" w14:textId="77777777" w:rsidR="00650C20" w:rsidRPr="00650C20" w:rsidRDefault="00650C20" w:rsidP="00650C20">
            <w:r w:rsidRPr="00650C20">
              <w:t>7.111867</w:t>
            </w:r>
          </w:p>
        </w:tc>
        <w:tc>
          <w:tcPr>
            <w:tcW w:w="960" w:type="dxa"/>
            <w:noWrap/>
            <w:hideMark/>
          </w:tcPr>
          <w:p w14:paraId="013383A8" w14:textId="77777777" w:rsidR="00650C20" w:rsidRPr="00650C20" w:rsidRDefault="00650C20" w:rsidP="00650C20">
            <w:r w:rsidRPr="00650C20">
              <w:t>13.96341</w:t>
            </w:r>
          </w:p>
        </w:tc>
        <w:tc>
          <w:tcPr>
            <w:tcW w:w="960" w:type="dxa"/>
            <w:noWrap/>
            <w:hideMark/>
          </w:tcPr>
          <w:p w14:paraId="304E81D9" w14:textId="77777777" w:rsidR="00650C20" w:rsidRPr="00650C20" w:rsidRDefault="00650C20" w:rsidP="00650C20">
            <w:r w:rsidRPr="00650C20">
              <w:t>8.617372</w:t>
            </w:r>
          </w:p>
        </w:tc>
        <w:tc>
          <w:tcPr>
            <w:tcW w:w="960" w:type="dxa"/>
            <w:noWrap/>
            <w:hideMark/>
          </w:tcPr>
          <w:p w14:paraId="4ED8360D" w14:textId="77777777" w:rsidR="00650C20" w:rsidRPr="00650C20" w:rsidRDefault="00650C20" w:rsidP="00650C20">
            <w:r w:rsidRPr="00650C20">
              <w:t>10.19236</w:t>
            </w:r>
          </w:p>
        </w:tc>
        <w:tc>
          <w:tcPr>
            <w:tcW w:w="960" w:type="dxa"/>
            <w:noWrap/>
            <w:hideMark/>
          </w:tcPr>
          <w:p w14:paraId="579E7C5B" w14:textId="77777777" w:rsidR="00650C20" w:rsidRPr="00650C20" w:rsidRDefault="00650C20" w:rsidP="00650C20">
            <w:r w:rsidRPr="00650C20">
              <w:t>11.45665</w:t>
            </w:r>
          </w:p>
        </w:tc>
        <w:tc>
          <w:tcPr>
            <w:tcW w:w="960" w:type="dxa"/>
            <w:noWrap/>
            <w:hideMark/>
          </w:tcPr>
          <w:p w14:paraId="7615994E" w14:textId="77777777" w:rsidR="00650C20" w:rsidRPr="00650C20" w:rsidRDefault="00650C20" w:rsidP="00650C20">
            <w:r w:rsidRPr="00650C20">
              <w:t>13.90261</w:t>
            </w:r>
          </w:p>
        </w:tc>
        <w:tc>
          <w:tcPr>
            <w:tcW w:w="960" w:type="dxa"/>
            <w:noWrap/>
            <w:hideMark/>
          </w:tcPr>
          <w:p w14:paraId="35A734E8" w14:textId="77777777" w:rsidR="00650C20" w:rsidRPr="00650C20" w:rsidRDefault="00650C20" w:rsidP="00650C20">
            <w:r w:rsidRPr="00650C20">
              <w:t>7.904579</w:t>
            </w:r>
          </w:p>
        </w:tc>
        <w:tc>
          <w:tcPr>
            <w:tcW w:w="960" w:type="dxa"/>
            <w:noWrap/>
            <w:hideMark/>
          </w:tcPr>
          <w:p w14:paraId="6AA56D96" w14:textId="77777777" w:rsidR="00650C20" w:rsidRPr="00650C20" w:rsidRDefault="00650C20" w:rsidP="00650C20">
            <w:r w:rsidRPr="00650C20">
              <w:t>10.43648</w:t>
            </w:r>
          </w:p>
        </w:tc>
      </w:tr>
      <w:tr w:rsidR="00650C20" w:rsidRPr="00650C20" w14:paraId="641017E4" w14:textId="77777777" w:rsidTr="00650C20">
        <w:trPr>
          <w:trHeight w:val="300"/>
        </w:trPr>
        <w:tc>
          <w:tcPr>
            <w:tcW w:w="960" w:type="dxa"/>
            <w:noWrap/>
            <w:hideMark/>
          </w:tcPr>
          <w:p w14:paraId="6B9C442B" w14:textId="77777777" w:rsidR="00650C20" w:rsidRPr="00650C20" w:rsidRDefault="00650C20" w:rsidP="00650C20">
            <w:r w:rsidRPr="00650C20">
              <w:t>5.798915</w:t>
            </w:r>
          </w:p>
        </w:tc>
        <w:tc>
          <w:tcPr>
            <w:tcW w:w="960" w:type="dxa"/>
            <w:noWrap/>
            <w:hideMark/>
          </w:tcPr>
          <w:p w14:paraId="64F026A5" w14:textId="77777777" w:rsidR="00650C20" w:rsidRPr="00650C20" w:rsidRDefault="00650C20" w:rsidP="00650C20">
            <w:r w:rsidRPr="00650C20">
              <w:t>10.19894</w:t>
            </w:r>
          </w:p>
        </w:tc>
        <w:tc>
          <w:tcPr>
            <w:tcW w:w="960" w:type="dxa"/>
            <w:noWrap/>
            <w:hideMark/>
          </w:tcPr>
          <w:p w14:paraId="6C07800D" w14:textId="77777777" w:rsidR="00650C20" w:rsidRPr="00650C20" w:rsidRDefault="00650C20" w:rsidP="00650C20">
            <w:r w:rsidRPr="00650C20">
              <w:t>13.78239</w:t>
            </w:r>
          </w:p>
        </w:tc>
        <w:tc>
          <w:tcPr>
            <w:tcW w:w="960" w:type="dxa"/>
            <w:noWrap/>
            <w:hideMark/>
          </w:tcPr>
          <w:p w14:paraId="76C85314" w14:textId="77777777" w:rsidR="00650C20" w:rsidRPr="00650C20" w:rsidRDefault="00650C20" w:rsidP="00650C20">
            <w:r w:rsidRPr="00650C20">
              <w:t>4.992035</w:t>
            </w:r>
          </w:p>
        </w:tc>
        <w:tc>
          <w:tcPr>
            <w:tcW w:w="960" w:type="dxa"/>
            <w:noWrap/>
            <w:hideMark/>
          </w:tcPr>
          <w:p w14:paraId="7E2816E1" w14:textId="77777777" w:rsidR="00650C20" w:rsidRPr="00650C20" w:rsidRDefault="00650C20" w:rsidP="00650C20">
            <w:r w:rsidRPr="00650C20">
              <w:t>10.79054</w:t>
            </w:r>
          </w:p>
        </w:tc>
        <w:tc>
          <w:tcPr>
            <w:tcW w:w="960" w:type="dxa"/>
            <w:noWrap/>
            <w:hideMark/>
          </w:tcPr>
          <w:p w14:paraId="6302B63D" w14:textId="77777777" w:rsidR="00650C20" w:rsidRPr="00650C20" w:rsidRDefault="00650C20" w:rsidP="00650C20">
            <w:r w:rsidRPr="00650C20">
              <w:t>5.617547</w:t>
            </w:r>
          </w:p>
        </w:tc>
        <w:tc>
          <w:tcPr>
            <w:tcW w:w="960" w:type="dxa"/>
            <w:noWrap/>
            <w:hideMark/>
          </w:tcPr>
          <w:p w14:paraId="7A162FC7" w14:textId="77777777" w:rsidR="00650C20" w:rsidRPr="00650C20" w:rsidRDefault="00650C20" w:rsidP="00650C20">
            <w:r w:rsidRPr="00650C20">
              <w:t>9.203952</w:t>
            </w:r>
          </w:p>
        </w:tc>
        <w:tc>
          <w:tcPr>
            <w:tcW w:w="960" w:type="dxa"/>
            <w:noWrap/>
            <w:hideMark/>
          </w:tcPr>
          <w:p w14:paraId="4033DB88" w14:textId="77777777" w:rsidR="00650C20" w:rsidRPr="00650C20" w:rsidRDefault="00650C20" w:rsidP="00650C20">
            <w:r w:rsidRPr="00650C20">
              <w:t>4.682205</w:t>
            </w:r>
          </w:p>
        </w:tc>
        <w:tc>
          <w:tcPr>
            <w:tcW w:w="960" w:type="dxa"/>
            <w:noWrap/>
            <w:hideMark/>
          </w:tcPr>
          <w:p w14:paraId="2079BC29" w14:textId="77777777" w:rsidR="00650C20" w:rsidRPr="00650C20" w:rsidRDefault="00650C20" w:rsidP="00650C20">
            <w:r w:rsidRPr="00650C20">
              <w:t>5.634746</w:t>
            </w:r>
          </w:p>
        </w:tc>
        <w:tc>
          <w:tcPr>
            <w:tcW w:w="960" w:type="dxa"/>
            <w:noWrap/>
            <w:hideMark/>
          </w:tcPr>
          <w:p w14:paraId="79343CDE" w14:textId="77777777" w:rsidR="00650C20" w:rsidRPr="00650C20" w:rsidRDefault="00650C20" w:rsidP="00650C20">
            <w:r w:rsidRPr="00650C20">
              <w:t>16.22309</w:t>
            </w:r>
          </w:p>
        </w:tc>
      </w:tr>
      <w:tr w:rsidR="00650C20" w:rsidRPr="00650C20" w14:paraId="7D6ED5E3" w14:textId="77777777" w:rsidTr="00650C20">
        <w:trPr>
          <w:trHeight w:val="300"/>
        </w:trPr>
        <w:tc>
          <w:tcPr>
            <w:tcW w:w="960" w:type="dxa"/>
            <w:noWrap/>
            <w:hideMark/>
          </w:tcPr>
          <w:p w14:paraId="587180C9" w14:textId="77777777" w:rsidR="00650C20" w:rsidRPr="00650C20" w:rsidRDefault="00650C20" w:rsidP="00650C20">
            <w:r w:rsidRPr="00650C20">
              <w:t>6.107641</w:t>
            </w:r>
          </w:p>
        </w:tc>
        <w:tc>
          <w:tcPr>
            <w:tcW w:w="960" w:type="dxa"/>
            <w:noWrap/>
            <w:hideMark/>
          </w:tcPr>
          <w:p w14:paraId="15667BA2" w14:textId="77777777" w:rsidR="00650C20" w:rsidRPr="00650C20" w:rsidRDefault="00650C20" w:rsidP="00650C20">
            <w:r w:rsidRPr="00650C20">
              <w:t>4.221077</w:t>
            </w:r>
          </w:p>
        </w:tc>
        <w:tc>
          <w:tcPr>
            <w:tcW w:w="960" w:type="dxa"/>
            <w:noWrap/>
            <w:hideMark/>
          </w:tcPr>
          <w:p w14:paraId="17A1BCD0" w14:textId="77777777" w:rsidR="00650C20" w:rsidRPr="00650C20" w:rsidRDefault="00650C20" w:rsidP="00650C20">
            <w:r w:rsidRPr="00650C20">
              <w:t>13.78724</w:t>
            </w:r>
          </w:p>
        </w:tc>
        <w:tc>
          <w:tcPr>
            <w:tcW w:w="960" w:type="dxa"/>
            <w:noWrap/>
            <w:hideMark/>
          </w:tcPr>
          <w:p w14:paraId="32D52B90" w14:textId="77777777" w:rsidR="00650C20" w:rsidRPr="00650C20" w:rsidRDefault="00650C20" w:rsidP="00650C20">
            <w:r w:rsidRPr="00650C20">
              <w:t>16.26618</w:t>
            </w:r>
          </w:p>
        </w:tc>
        <w:tc>
          <w:tcPr>
            <w:tcW w:w="960" w:type="dxa"/>
            <w:noWrap/>
            <w:hideMark/>
          </w:tcPr>
          <w:p w14:paraId="36F50F66" w14:textId="77777777" w:rsidR="00650C20" w:rsidRPr="00650C20" w:rsidRDefault="00650C20" w:rsidP="00650C20">
            <w:r w:rsidRPr="00650C20">
              <w:t>16.3121</w:t>
            </w:r>
          </w:p>
        </w:tc>
        <w:tc>
          <w:tcPr>
            <w:tcW w:w="960" w:type="dxa"/>
            <w:noWrap/>
            <w:hideMark/>
          </w:tcPr>
          <w:p w14:paraId="725C9EF5" w14:textId="77777777" w:rsidR="00650C20" w:rsidRPr="00650C20" w:rsidRDefault="00650C20" w:rsidP="00650C20">
            <w:r w:rsidRPr="00650C20">
              <w:t>5.285461</w:t>
            </w:r>
          </w:p>
        </w:tc>
        <w:tc>
          <w:tcPr>
            <w:tcW w:w="960" w:type="dxa"/>
            <w:noWrap/>
            <w:hideMark/>
          </w:tcPr>
          <w:p w14:paraId="664B1436" w14:textId="77777777" w:rsidR="00650C20" w:rsidRPr="00650C20" w:rsidRDefault="00650C20" w:rsidP="00650C20">
            <w:r w:rsidRPr="00650C20">
              <w:t>5.895478</w:t>
            </w:r>
          </w:p>
        </w:tc>
        <w:tc>
          <w:tcPr>
            <w:tcW w:w="960" w:type="dxa"/>
            <w:noWrap/>
            <w:hideMark/>
          </w:tcPr>
          <w:p w14:paraId="69535B85" w14:textId="77777777" w:rsidR="00650C20" w:rsidRPr="00650C20" w:rsidRDefault="00650C20" w:rsidP="00650C20">
            <w:r w:rsidRPr="00650C20">
              <w:t>13.32287</w:t>
            </w:r>
          </w:p>
        </w:tc>
        <w:tc>
          <w:tcPr>
            <w:tcW w:w="960" w:type="dxa"/>
            <w:noWrap/>
            <w:hideMark/>
          </w:tcPr>
          <w:p w14:paraId="3DEAD97B" w14:textId="77777777" w:rsidR="00650C20" w:rsidRPr="00650C20" w:rsidRDefault="00650C20" w:rsidP="00650C20">
            <w:r w:rsidRPr="00650C20">
              <w:t>3.874558</w:t>
            </w:r>
          </w:p>
        </w:tc>
        <w:tc>
          <w:tcPr>
            <w:tcW w:w="960" w:type="dxa"/>
            <w:noWrap/>
            <w:hideMark/>
          </w:tcPr>
          <w:p w14:paraId="75A60731" w14:textId="77777777" w:rsidR="00650C20" w:rsidRPr="00650C20" w:rsidRDefault="00650C20" w:rsidP="00650C20">
            <w:r w:rsidRPr="00650C20">
              <w:t>15.15921</w:t>
            </w:r>
          </w:p>
        </w:tc>
      </w:tr>
      <w:tr w:rsidR="00650C20" w:rsidRPr="00650C20" w14:paraId="356FC69A" w14:textId="77777777" w:rsidTr="00650C20">
        <w:trPr>
          <w:trHeight w:val="300"/>
        </w:trPr>
        <w:tc>
          <w:tcPr>
            <w:tcW w:w="960" w:type="dxa"/>
            <w:noWrap/>
            <w:hideMark/>
          </w:tcPr>
          <w:p w14:paraId="201065AB" w14:textId="77777777" w:rsidR="00650C20" w:rsidRPr="00650C20" w:rsidRDefault="00650C20" w:rsidP="00650C20">
            <w:r w:rsidRPr="00650C20">
              <w:t>5.675192</w:t>
            </w:r>
          </w:p>
        </w:tc>
        <w:tc>
          <w:tcPr>
            <w:tcW w:w="960" w:type="dxa"/>
            <w:noWrap/>
            <w:hideMark/>
          </w:tcPr>
          <w:p w14:paraId="301922DF" w14:textId="77777777" w:rsidR="00650C20" w:rsidRPr="00650C20" w:rsidRDefault="00650C20" w:rsidP="00650C20">
            <w:r w:rsidRPr="00650C20">
              <w:t>11.8409</w:t>
            </w:r>
          </w:p>
        </w:tc>
        <w:tc>
          <w:tcPr>
            <w:tcW w:w="960" w:type="dxa"/>
            <w:noWrap/>
            <w:hideMark/>
          </w:tcPr>
          <w:p w14:paraId="4F5B7F01" w14:textId="77777777" w:rsidR="00650C20" w:rsidRPr="00650C20" w:rsidRDefault="00650C20" w:rsidP="00650C20">
            <w:r w:rsidRPr="00650C20">
              <w:t>8.578865</w:t>
            </w:r>
          </w:p>
        </w:tc>
        <w:tc>
          <w:tcPr>
            <w:tcW w:w="960" w:type="dxa"/>
            <w:noWrap/>
            <w:hideMark/>
          </w:tcPr>
          <w:p w14:paraId="042439D6" w14:textId="77777777" w:rsidR="00650C20" w:rsidRPr="00650C20" w:rsidRDefault="00650C20" w:rsidP="00650C20">
            <w:r w:rsidRPr="00650C20">
              <w:t>8.904037</w:t>
            </w:r>
          </w:p>
        </w:tc>
        <w:tc>
          <w:tcPr>
            <w:tcW w:w="960" w:type="dxa"/>
            <w:noWrap/>
            <w:hideMark/>
          </w:tcPr>
          <w:p w14:paraId="7CCB6C81" w14:textId="77777777" w:rsidR="00650C20" w:rsidRPr="00650C20" w:rsidRDefault="00650C20" w:rsidP="00650C20">
            <w:r w:rsidRPr="00650C20">
              <w:t>15.97686</w:t>
            </w:r>
          </w:p>
        </w:tc>
        <w:tc>
          <w:tcPr>
            <w:tcW w:w="960" w:type="dxa"/>
            <w:noWrap/>
            <w:hideMark/>
          </w:tcPr>
          <w:p w14:paraId="230E7FAF" w14:textId="77777777" w:rsidR="00650C20" w:rsidRPr="00650C20" w:rsidRDefault="00650C20" w:rsidP="00650C20">
            <w:r w:rsidRPr="00650C20">
              <w:t>12.44789</w:t>
            </w:r>
          </w:p>
        </w:tc>
        <w:tc>
          <w:tcPr>
            <w:tcW w:w="960" w:type="dxa"/>
            <w:noWrap/>
            <w:hideMark/>
          </w:tcPr>
          <w:p w14:paraId="7E4528EC" w14:textId="77777777" w:rsidR="00650C20" w:rsidRPr="00650C20" w:rsidRDefault="00650C20" w:rsidP="00650C20">
            <w:r w:rsidRPr="00650C20">
              <w:t>6.111174</w:t>
            </w:r>
          </w:p>
        </w:tc>
        <w:tc>
          <w:tcPr>
            <w:tcW w:w="960" w:type="dxa"/>
            <w:noWrap/>
            <w:hideMark/>
          </w:tcPr>
          <w:p w14:paraId="3E3FE975" w14:textId="77777777" w:rsidR="00650C20" w:rsidRPr="00650C20" w:rsidRDefault="00650C20" w:rsidP="00650C20">
            <w:r w:rsidRPr="00650C20">
              <w:t>8.829458</w:t>
            </w:r>
          </w:p>
        </w:tc>
        <w:tc>
          <w:tcPr>
            <w:tcW w:w="960" w:type="dxa"/>
            <w:noWrap/>
            <w:hideMark/>
          </w:tcPr>
          <w:p w14:paraId="34EC13EF" w14:textId="77777777" w:rsidR="00650C20" w:rsidRPr="00650C20" w:rsidRDefault="00650C20" w:rsidP="00650C20">
            <w:r w:rsidRPr="00650C20">
              <w:t>14.97751</w:t>
            </w:r>
          </w:p>
        </w:tc>
        <w:tc>
          <w:tcPr>
            <w:tcW w:w="960" w:type="dxa"/>
            <w:noWrap/>
            <w:hideMark/>
          </w:tcPr>
          <w:p w14:paraId="5FC576EA" w14:textId="77777777" w:rsidR="00650C20" w:rsidRPr="00650C20" w:rsidRDefault="00650C20" w:rsidP="00650C20">
            <w:r w:rsidRPr="00650C20">
              <w:t>15.31588</w:t>
            </w:r>
          </w:p>
        </w:tc>
      </w:tr>
      <w:tr w:rsidR="00650C20" w:rsidRPr="00650C20" w14:paraId="5907B80A" w14:textId="77777777" w:rsidTr="00650C20">
        <w:trPr>
          <w:trHeight w:val="300"/>
        </w:trPr>
        <w:tc>
          <w:tcPr>
            <w:tcW w:w="960" w:type="dxa"/>
            <w:noWrap/>
            <w:hideMark/>
          </w:tcPr>
          <w:p w14:paraId="1C22C263" w14:textId="77777777" w:rsidR="00650C20" w:rsidRPr="00650C20" w:rsidRDefault="00650C20" w:rsidP="00650C20">
            <w:pPr>
              <w:rPr>
                <w:b/>
                <w:bCs/>
              </w:rPr>
            </w:pPr>
            <w:r w:rsidRPr="00650C20">
              <w:rPr>
                <w:b/>
                <w:bCs/>
              </w:rPr>
              <w:t>6.687433</w:t>
            </w:r>
          </w:p>
        </w:tc>
        <w:tc>
          <w:tcPr>
            <w:tcW w:w="960" w:type="dxa"/>
            <w:noWrap/>
            <w:hideMark/>
          </w:tcPr>
          <w:p w14:paraId="7C880B88" w14:textId="77777777" w:rsidR="00650C20" w:rsidRPr="00650C20" w:rsidRDefault="00650C20" w:rsidP="00650C20">
            <w:pPr>
              <w:rPr>
                <w:b/>
                <w:bCs/>
              </w:rPr>
            </w:pPr>
            <w:r w:rsidRPr="00650C20">
              <w:rPr>
                <w:b/>
                <w:bCs/>
              </w:rPr>
              <w:t>8.685391</w:t>
            </w:r>
          </w:p>
        </w:tc>
        <w:tc>
          <w:tcPr>
            <w:tcW w:w="960" w:type="dxa"/>
            <w:noWrap/>
            <w:hideMark/>
          </w:tcPr>
          <w:p w14:paraId="0A2F49C2" w14:textId="77777777" w:rsidR="00650C20" w:rsidRPr="00650C20" w:rsidRDefault="00650C20" w:rsidP="00650C20">
            <w:pPr>
              <w:rPr>
                <w:b/>
                <w:bCs/>
              </w:rPr>
            </w:pPr>
            <w:r w:rsidRPr="00650C20">
              <w:rPr>
                <w:b/>
                <w:bCs/>
              </w:rPr>
              <w:t>9.616453</w:t>
            </w:r>
          </w:p>
        </w:tc>
        <w:tc>
          <w:tcPr>
            <w:tcW w:w="960" w:type="dxa"/>
            <w:noWrap/>
            <w:hideMark/>
          </w:tcPr>
          <w:p w14:paraId="532D59F0" w14:textId="77777777" w:rsidR="00650C20" w:rsidRPr="00650C20" w:rsidRDefault="00650C20" w:rsidP="00650C20">
            <w:pPr>
              <w:rPr>
                <w:b/>
                <w:bCs/>
              </w:rPr>
            </w:pPr>
            <w:r w:rsidRPr="00650C20">
              <w:rPr>
                <w:b/>
                <w:bCs/>
              </w:rPr>
              <w:t>10.28834</w:t>
            </w:r>
          </w:p>
        </w:tc>
        <w:tc>
          <w:tcPr>
            <w:tcW w:w="960" w:type="dxa"/>
            <w:noWrap/>
            <w:hideMark/>
          </w:tcPr>
          <w:p w14:paraId="0DE02A73" w14:textId="77777777" w:rsidR="00650C20" w:rsidRPr="00650C20" w:rsidRDefault="00650C20" w:rsidP="00650C20">
            <w:pPr>
              <w:rPr>
                <w:b/>
                <w:bCs/>
              </w:rPr>
            </w:pPr>
            <w:r w:rsidRPr="00650C20">
              <w:rPr>
                <w:b/>
                <w:bCs/>
              </w:rPr>
              <w:t>13.18102</w:t>
            </w:r>
          </w:p>
        </w:tc>
        <w:tc>
          <w:tcPr>
            <w:tcW w:w="960" w:type="dxa"/>
            <w:noWrap/>
            <w:hideMark/>
          </w:tcPr>
          <w:p w14:paraId="6BC94495" w14:textId="77777777" w:rsidR="00650C20" w:rsidRPr="00650C20" w:rsidRDefault="00650C20" w:rsidP="00650C20">
            <w:pPr>
              <w:rPr>
                <w:b/>
                <w:bCs/>
              </w:rPr>
            </w:pPr>
            <w:r w:rsidRPr="00650C20">
              <w:rPr>
                <w:b/>
                <w:bCs/>
              </w:rPr>
              <w:t>8.010678</w:t>
            </w:r>
          </w:p>
        </w:tc>
        <w:tc>
          <w:tcPr>
            <w:tcW w:w="960" w:type="dxa"/>
            <w:noWrap/>
            <w:hideMark/>
          </w:tcPr>
          <w:p w14:paraId="2358FAEC" w14:textId="77777777" w:rsidR="00650C20" w:rsidRPr="00650C20" w:rsidRDefault="00650C20" w:rsidP="00650C20">
            <w:pPr>
              <w:rPr>
                <w:b/>
                <w:bCs/>
              </w:rPr>
            </w:pPr>
            <w:r w:rsidRPr="00650C20">
              <w:rPr>
                <w:b/>
                <w:bCs/>
              </w:rPr>
              <w:t>7.467719</w:t>
            </w:r>
          </w:p>
        </w:tc>
        <w:tc>
          <w:tcPr>
            <w:tcW w:w="960" w:type="dxa"/>
            <w:noWrap/>
            <w:hideMark/>
          </w:tcPr>
          <w:p w14:paraId="279EEDB4" w14:textId="77777777" w:rsidR="00650C20" w:rsidRPr="00650C20" w:rsidRDefault="00650C20" w:rsidP="00650C20">
            <w:pPr>
              <w:rPr>
                <w:b/>
                <w:bCs/>
              </w:rPr>
            </w:pPr>
            <w:r w:rsidRPr="00650C20">
              <w:rPr>
                <w:b/>
                <w:bCs/>
              </w:rPr>
              <w:t>8.730815</w:t>
            </w:r>
          </w:p>
        </w:tc>
        <w:tc>
          <w:tcPr>
            <w:tcW w:w="960" w:type="dxa"/>
            <w:noWrap/>
            <w:hideMark/>
          </w:tcPr>
          <w:p w14:paraId="1711CE30" w14:textId="77777777" w:rsidR="00650C20" w:rsidRPr="00650C20" w:rsidRDefault="00650C20" w:rsidP="00650C20">
            <w:pPr>
              <w:rPr>
                <w:b/>
                <w:bCs/>
              </w:rPr>
            </w:pPr>
            <w:r w:rsidRPr="00650C20">
              <w:rPr>
                <w:b/>
                <w:bCs/>
              </w:rPr>
              <w:t>10.41653</w:t>
            </w:r>
          </w:p>
        </w:tc>
        <w:tc>
          <w:tcPr>
            <w:tcW w:w="960" w:type="dxa"/>
            <w:noWrap/>
            <w:hideMark/>
          </w:tcPr>
          <w:p w14:paraId="211FB8F8" w14:textId="77777777" w:rsidR="00650C20" w:rsidRPr="00650C20" w:rsidRDefault="00650C20" w:rsidP="00650C20">
            <w:pPr>
              <w:rPr>
                <w:b/>
                <w:bCs/>
              </w:rPr>
            </w:pPr>
            <w:r w:rsidRPr="00650C20">
              <w:rPr>
                <w:b/>
                <w:bCs/>
              </w:rPr>
              <w:t>11.12174</w:t>
            </w:r>
          </w:p>
        </w:tc>
      </w:tr>
    </w:tbl>
    <w:p w14:paraId="642F6F13" w14:textId="33D6528B" w:rsidR="00650C20" w:rsidRDefault="00650C20" w:rsidP="00DD05AD"/>
    <w:p w14:paraId="47E37092" w14:textId="6CBC524B" w:rsidR="00650C20" w:rsidRDefault="00650C20" w:rsidP="00DD05AD">
      <w:r>
        <w:t>5</w:t>
      </w:r>
      <w:r w:rsidRPr="00650C20">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650C20" w:rsidRPr="00650C20" w14:paraId="7A256CE2" w14:textId="77777777" w:rsidTr="00650C20">
        <w:trPr>
          <w:trHeight w:val="300"/>
        </w:trPr>
        <w:tc>
          <w:tcPr>
            <w:tcW w:w="960" w:type="dxa"/>
            <w:noWrap/>
            <w:hideMark/>
          </w:tcPr>
          <w:p w14:paraId="2A217DFF" w14:textId="77777777" w:rsidR="00650C20" w:rsidRPr="00650C20" w:rsidRDefault="00650C20" w:rsidP="00650C20">
            <w:r w:rsidRPr="00650C20">
              <w:t>Tx01</w:t>
            </w:r>
          </w:p>
        </w:tc>
        <w:tc>
          <w:tcPr>
            <w:tcW w:w="960" w:type="dxa"/>
            <w:noWrap/>
            <w:hideMark/>
          </w:tcPr>
          <w:p w14:paraId="61EB653E" w14:textId="77777777" w:rsidR="00650C20" w:rsidRPr="00650C20" w:rsidRDefault="00650C20" w:rsidP="00650C20">
            <w:r w:rsidRPr="00650C20">
              <w:t>Tx02</w:t>
            </w:r>
          </w:p>
        </w:tc>
        <w:tc>
          <w:tcPr>
            <w:tcW w:w="960" w:type="dxa"/>
            <w:noWrap/>
            <w:hideMark/>
          </w:tcPr>
          <w:p w14:paraId="1E97F1EA" w14:textId="77777777" w:rsidR="00650C20" w:rsidRPr="00650C20" w:rsidRDefault="00650C20" w:rsidP="00650C20">
            <w:r w:rsidRPr="00650C20">
              <w:t>Tx03</w:t>
            </w:r>
          </w:p>
        </w:tc>
        <w:tc>
          <w:tcPr>
            <w:tcW w:w="960" w:type="dxa"/>
            <w:noWrap/>
            <w:hideMark/>
          </w:tcPr>
          <w:p w14:paraId="4628512F" w14:textId="77777777" w:rsidR="00650C20" w:rsidRPr="00650C20" w:rsidRDefault="00650C20" w:rsidP="00650C20">
            <w:r w:rsidRPr="00650C20">
              <w:t>Tx04</w:t>
            </w:r>
          </w:p>
        </w:tc>
        <w:tc>
          <w:tcPr>
            <w:tcW w:w="960" w:type="dxa"/>
            <w:noWrap/>
            <w:hideMark/>
          </w:tcPr>
          <w:p w14:paraId="13BF543D" w14:textId="77777777" w:rsidR="00650C20" w:rsidRPr="00650C20" w:rsidRDefault="00650C20" w:rsidP="00650C20">
            <w:r w:rsidRPr="00650C20">
              <w:t>Tx05</w:t>
            </w:r>
          </w:p>
        </w:tc>
        <w:tc>
          <w:tcPr>
            <w:tcW w:w="960" w:type="dxa"/>
            <w:noWrap/>
            <w:hideMark/>
          </w:tcPr>
          <w:p w14:paraId="2E0F6BAC" w14:textId="77777777" w:rsidR="00650C20" w:rsidRPr="00650C20" w:rsidRDefault="00650C20" w:rsidP="00650C20">
            <w:r w:rsidRPr="00650C20">
              <w:t>Tx06</w:t>
            </w:r>
          </w:p>
        </w:tc>
        <w:tc>
          <w:tcPr>
            <w:tcW w:w="960" w:type="dxa"/>
            <w:noWrap/>
            <w:hideMark/>
          </w:tcPr>
          <w:p w14:paraId="20A27237" w14:textId="77777777" w:rsidR="00650C20" w:rsidRPr="00650C20" w:rsidRDefault="00650C20" w:rsidP="00650C20">
            <w:r w:rsidRPr="00650C20">
              <w:t>Tx07</w:t>
            </w:r>
          </w:p>
        </w:tc>
        <w:tc>
          <w:tcPr>
            <w:tcW w:w="960" w:type="dxa"/>
            <w:noWrap/>
            <w:hideMark/>
          </w:tcPr>
          <w:p w14:paraId="13045B76" w14:textId="77777777" w:rsidR="00650C20" w:rsidRPr="00650C20" w:rsidRDefault="00650C20" w:rsidP="00650C20">
            <w:r w:rsidRPr="00650C20">
              <w:t>Tx08</w:t>
            </w:r>
          </w:p>
        </w:tc>
        <w:tc>
          <w:tcPr>
            <w:tcW w:w="960" w:type="dxa"/>
            <w:noWrap/>
            <w:hideMark/>
          </w:tcPr>
          <w:p w14:paraId="2935692D" w14:textId="77777777" w:rsidR="00650C20" w:rsidRPr="00650C20" w:rsidRDefault="00650C20" w:rsidP="00650C20">
            <w:r w:rsidRPr="00650C20">
              <w:t>Tx09</w:t>
            </w:r>
          </w:p>
        </w:tc>
        <w:tc>
          <w:tcPr>
            <w:tcW w:w="960" w:type="dxa"/>
            <w:noWrap/>
            <w:hideMark/>
          </w:tcPr>
          <w:p w14:paraId="0110BCBE" w14:textId="77777777" w:rsidR="00650C20" w:rsidRPr="00650C20" w:rsidRDefault="00650C20" w:rsidP="00650C20">
            <w:r w:rsidRPr="00650C20">
              <w:t>Tx10</w:t>
            </w:r>
          </w:p>
        </w:tc>
      </w:tr>
      <w:tr w:rsidR="00650C20" w:rsidRPr="00650C20" w14:paraId="6D09152C" w14:textId="77777777" w:rsidTr="00650C20">
        <w:trPr>
          <w:trHeight w:val="300"/>
        </w:trPr>
        <w:tc>
          <w:tcPr>
            <w:tcW w:w="960" w:type="dxa"/>
            <w:noWrap/>
            <w:hideMark/>
          </w:tcPr>
          <w:p w14:paraId="08CF0C39" w14:textId="77777777" w:rsidR="00650C20" w:rsidRPr="00650C20" w:rsidRDefault="00650C20" w:rsidP="00650C20">
            <w:r w:rsidRPr="00650C20">
              <w:t>11.90555</w:t>
            </w:r>
          </w:p>
        </w:tc>
        <w:tc>
          <w:tcPr>
            <w:tcW w:w="960" w:type="dxa"/>
            <w:noWrap/>
            <w:hideMark/>
          </w:tcPr>
          <w:p w14:paraId="0A1497F0" w14:textId="77777777" w:rsidR="00650C20" w:rsidRPr="00650C20" w:rsidRDefault="00650C20" w:rsidP="00650C20">
            <w:r w:rsidRPr="00650C20">
              <w:t>10.8232</w:t>
            </w:r>
          </w:p>
        </w:tc>
        <w:tc>
          <w:tcPr>
            <w:tcW w:w="960" w:type="dxa"/>
            <w:noWrap/>
            <w:hideMark/>
          </w:tcPr>
          <w:p w14:paraId="531592A0" w14:textId="77777777" w:rsidR="00650C20" w:rsidRPr="00650C20" w:rsidRDefault="00650C20" w:rsidP="00650C20">
            <w:r w:rsidRPr="00650C20">
              <w:t>14.27704</w:t>
            </w:r>
          </w:p>
        </w:tc>
        <w:tc>
          <w:tcPr>
            <w:tcW w:w="960" w:type="dxa"/>
            <w:noWrap/>
            <w:hideMark/>
          </w:tcPr>
          <w:p w14:paraId="7DA6E60E" w14:textId="77777777" w:rsidR="00650C20" w:rsidRPr="00650C20" w:rsidRDefault="00650C20" w:rsidP="00650C20">
            <w:r w:rsidRPr="00650C20">
              <w:t>7.58582</w:t>
            </w:r>
          </w:p>
        </w:tc>
        <w:tc>
          <w:tcPr>
            <w:tcW w:w="960" w:type="dxa"/>
            <w:noWrap/>
            <w:hideMark/>
          </w:tcPr>
          <w:p w14:paraId="06D49070" w14:textId="77777777" w:rsidR="00650C20" w:rsidRPr="00650C20" w:rsidRDefault="00650C20" w:rsidP="00650C20">
            <w:r w:rsidRPr="00650C20">
              <w:t>8.681434</w:t>
            </w:r>
          </w:p>
        </w:tc>
        <w:tc>
          <w:tcPr>
            <w:tcW w:w="960" w:type="dxa"/>
            <w:noWrap/>
            <w:hideMark/>
          </w:tcPr>
          <w:p w14:paraId="23B5DB27" w14:textId="77777777" w:rsidR="00650C20" w:rsidRPr="00650C20" w:rsidRDefault="00650C20" w:rsidP="00650C20">
            <w:r w:rsidRPr="00650C20">
              <w:t>9.50648</w:t>
            </w:r>
          </w:p>
        </w:tc>
        <w:tc>
          <w:tcPr>
            <w:tcW w:w="960" w:type="dxa"/>
            <w:noWrap/>
            <w:hideMark/>
          </w:tcPr>
          <w:p w14:paraId="12A51F11" w14:textId="77777777" w:rsidR="00650C20" w:rsidRPr="00650C20" w:rsidRDefault="00650C20" w:rsidP="00650C20">
            <w:r w:rsidRPr="00650C20">
              <w:t>9.585885</w:t>
            </w:r>
          </w:p>
        </w:tc>
        <w:tc>
          <w:tcPr>
            <w:tcW w:w="960" w:type="dxa"/>
            <w:noWrap/>
            <w:hideMark/>
          </w:tcPr>
          <w:p w14:paraId="63A595FB" w14:textId="77777777" w:rsidR="00650C20" w:rsidRPr="00650C20" w:rsidRDefault="00650C20" w:rsidP="00650C20">
            <w:r w:rsidRPr="00650C20">
              <w:t>3.360156</w:t>
            </w:r>
          </w:p>
        </w:tc>
        <w:tc>
          <w:tcPr>
            <w:tcW w:w="960" w:type="dxa"/>
            <w:noWrap/>
            <w:hideMark/>
          </w:tcPr>
          <w:p w14:paraId="6277B0F9" w14:textId="77777777" w:rsidR="00650C20" w:rsidRPr="00650C20" w:rsidRDefault="00650C20" w:rsidP="00650C20">
            <w:r w:rsidRPr="00650C20">
              <w:t>16.77965</w:t>
            </w:r>
          </w:p>
        </w:tc>
        <w:tc>
          <w:tcPr>
            <w:tcW w:w="960" w:type="dxa"/>
            <w:noWrap/>
            <w:hideMark/>
          </w:tcPr>
          <w:p w14:paraId="24CD24CA" w14:textId="77777777" w:rsidR="00650C20" w:rsidRPr="00650C20" w:rsidRDefault="00650C20" w:rsidP="00650C20">
            <w:r w:rsidRPr="00650C20">
              <w:t>8.814951</w:t>
            </w:r>
          </w:p>
        </w:tc>
      </w:tr>
      <w:tr w:rsidR="00650C20" w:rsidRPr="00650C20" w14:paraId="6476E935" w14:textId="77777777" w:rsidTr="00650C20">
        <w:trPr>
          <w:trHeight w:val="300"/>
        </w:trPr>
        <w:tc>
          <w:tcPr>
            <w:tcW w:w="960" w:type="dxa"/>
            <w:noWrap/>
            <w:hideMark/>
          </w:tcPr>
          <w:p w14:paraId="107E373E" w14:textId="77777777" w:rsidR="00650C20" w:rsidRPr="00650C20" w:rsidRDefault="00650C20" w:rsidP="00650C20">
            <w:r w:rsidRPr="00650C20">
              <w:t>6.963335</w:t>
            </w:r>
          </w:p>
        </w:tc>
        <w:tc>
          <w:tcPr>
            <w:tcW w:w="960" w:type="dxa"/>
            <w:noWrap/>
            <w:hideMark/>
          </w:tcPr>
          <w:p w14:paraId="5519FB8C" w14:textId="77777777" w:rsidR="00650C20" w:rsidRPr="00650C20" w:rsidRDefault="00650C20" w:rsidP="00650C20">
            <w:r w:rsidRPr="00650C20">
              <w:t>10.47196</w:t>
            </w:r>
          </w:p>
        </w:tc>
        <w:tc>
          <w:tcPr>
            <w:tcW w:w="960" w:type="dxa"/>
            <w:noWrap/>
            <w:hideMark/>
          </w:tcPr>
          <w:p w14:paraId="60D40246" w14:textId="77777777" w:rsidR="00650C20" w:rsidRPr="00650C20" w:rsidRDefault="00650C20" w:rsidP="00650C20">
            <w:r w:rsidRPr="00650C20">
              <w:t>10.51051</w:t>
            </w:r>
          </w:p>
        </w:tc>
        <w:tc>
          <w:tcPr>
            <w:tcW w:w="960" w:type="dxa"/>
            <w:noWrap/>
            <w:hideMark/>
          </w:tcPr>
          <w:p w14:paraId="40681E28" w14:textId="77777777" w:rsidR="00650C20" w:rsidRPr="00650C20" w:rsidRDefault="00650C20" w:rsidP="00650C20">
            <w:r w:rsidRPr="00650C20">
              <w:t>7.795887</w:t>
            </w:r>
          </w:p>
        </w:tc>
        <w:tc>
          <w:tcPr>
            <w:tcW w:w="960" w:type="dxa"/>
            <w:noWrap/>
            <w:hideMark/>
          </w:tcPr>
          <w:p w14:paraId="7559BF7E" w14:textId="77777777" w:rsidR="00650C20" w:rsidRPr="00650C20" w:rsidRDefault="00650C20" w:rsidP="00650C20">
            <w:r w:rsidRPr="00650C20">
              <w:t>15.43762</w:t>
            </w:r>
          </w:p>
        </w:tc>
        <w:tc>
          <w:tcPr>
            <w:tcW w:w="960" w:type="dxa"/>
            <w:noWrap/>
            <w:hideMark/>
          </w:tcPr>
          <w:p w14:paraId="0F14323F" w14:textId="77777777" w:rsidR="00650C20" w:rsidRPr="00650C20" w:rsidRDefault="00650C20" w:rsidP="00650C20">
            <w:r w:rsidRPr="00650C20">
              <w:t>4.410539</w:t>
            </w:r>
          </w:p>
        </w:tc>
        <w:tc>
          <w:tcPr>
            <w:tcW w:w="960" w:type="dxa"/>
            <w:noWrap/>
            <w:hideMark/>
          </w:tcPr>
          <w:p w14:paraId="14D85CE7" w14:textId="77777777" w:rsidR="00650C20" w:rsidRPr="00650C20" w:rsidRDefault="00650C20" w:rsidP="00650C20">
            <w:r w:rsidRPr="00650C20">
              <w:t>6.956603</w:t>
            </w:r>
          </w:p>
        </w:tc>
        <w:tc>
          <w:tcPr>
            <w:tcW w:w="960" w:type="dxa"/>
            <w:noWrap/>
            <w:hideMark/>
          </w:tcPr>
          <w:p w14:paraId="4B70BE5E" w14:textId="77777777" w:rsidR="00650C20" w:rsidRPr="00650C20" w:rsidRDefault="00650C20" w:rsidP="00650C20">
            <w:r w:rsidRPr="00650C20">
              <w:t>11.87245</w:t>
            </w:r>
          </w:p>
        </w:tc>
        <w:tc>
          <w:tcPr>
            <w:tcW w:w="960" w:type="dxa"/>
            <w:noWrap/>
            <w:hideMark/>
          </w:tcPr>
          <w:p w14:paraId="3F43FBAF" w14:textId="77777777" w:rsidR="00650C20" w:rsidRPr="00650C20" w:rsidRDefault="00650C20" w:rsidP="00650C20">
            <w:r w:rsidRPr="00650C20">
              <w:t>7.996362</w:t>
            </w:r>
          </w:p>
        </w:tc>
        <w:tc>
          <w:tcPr>
            <w:tcW w:w="960" w:type="dxa"/>
            <w:noWrap/>
            <w:hideMark/>
          </w:tcPr>
          <w:p w14:paraId="2E1B32C1" w14:textId="77777777" w:rsidR="00650C20" w:rsidRPr="00650C20" w:rsidRDefault="00650C20" w:rsidP="00650C20">
            <w:r w:rsidRPr="00650C20">
              <w:t>9.478761</w:t>
            </w:r>
          </w:p>
        </w:tc>
      </w:tr>
      <w:tr w:rsidR="00650C20" w:rsidRPr="00650C20" w14:paraId="481D515C" w14:textId="77777777" w:rsidTr="00650C20">
        <w:trPr>
          <w:trHeight w:val="300"/>
        </w:trPr>
        <w:tc>
          <w:tcPr>
            <w:tcW w:w="960" w:type="dxa"/>
            <w:noWrap/>
            <w:hideMark/>
          </w:tcPr>
          <w:p w14:paraId="40DD80F4" w14:textId="77777777" w:rsidR="00650C20" w:rsidRPr="00650C20" w:rsidRDefault="00650C20" w:rsidP="00650C20">
            <w:r w:rsidRPr="00650C20">
              <w:t>6.539128</w:t>
            </w:r>
          </w:p>
        </w:tc>
        <w:tc>
          <w:tcPr>
            <w:tcW w:w="960" w:type="dxa"/>
            <w:noWrap/>
            <w:hideMark/>
          </w:tcPr>
          <w:p w14:paraId="0CA8DD4C" w14:textId="77777777" w:rsidR="00650C20" w:rsidRPr="00650C20" w:rsidRDefault="00650C20" w:rsidP="00650C20">
            <w:r w:rsidRPr="00650C20">
              <w:t>11.99618</w:t>
            </w:r>
          </w:p>
        </w:tc>
        <w:tc>
          <w:tcPr>
            <w:tcW w:w="960" w:type="dxa"/>
            <w:noWrap/>
            <w:hideMark/>
          </w:tcPr>
          <w:p w14:paraId="453E591E" w14:textId="77777777" w:rsidR="00650C20" w:rsidRPr="00650C20" w:rsidRDefault="00650C20" w:rsidP="00650C20">
            <w:r w:rsidRPr="00650C20">
              <w:t>11.93857</w:t>
            </w:r>
          </w:p>
        </w:tc>
        <w:tc>
          <w:tcPr>
            <w:tcW w:w="960" w:type="dxa"/>
            <w:noWrap/>
            <w:hideMark/>
          </w:tcPr>
          <w:p w14:paraId="03EDA9B2" w14:textId="77777777" w:rsidR="00650C20" w:rsidRPr="00650C20" w:rsidRDefault="00650C20" w:rsidP="00650C20">
            <w:r w:rsidRPr="00650C20">
              <w:t>7.95216</w:t>
            </w:r>
          </w:p>
        </w:tc>
        <w:tc>
          <w:tcPr>
            <w:tcW w:w="960" w:type="dxa"/>
            <w:noWrap/>
            <w:hideMark/>
          </w:tcPr>
          <w:p w14:paraId="4F93C451" w14:textId="77777777" w:rsidR="00650C20" w:rsidRPr="00650C20" w:rsidRDefault="00650C20" w:rsidP="00650C20">
            <w:r w:rsidRPr="00650C20">
              <w:t>15.3793</w:t>
            </w:r>
          </w:p>
        </w:tc>
        <w:tc>
          <w:tcPr>
            <w:tcW w:w="960" w:type="dxa"/>
            <w:noWrap/>
            <w:hideMark/>
          </w:tcPr>
          <w:p w14:paraId="72DF292B" w14:textId="77777777" w:rsidR="00650C20" w:rsidRPr="00650C20" w:rsidRDefault="00650C20" w:rsidP="00650C20">
            <w:r w:rsidRPr="00650C20">
              <w:t>10.56761</w:t>
            </w:r>
          </w:p>
        </w:tc>
        <w:tc>
          <w:tcPr>
            <w:tcW w:w="960" w:type="dxa"/>
            <w:noWrap/>
            <w:hideMark/>
          </w:tcPr>
          <w:p w14:paraId="763B5D57" w14:textId="77777777" w:rsidR="00650C20" w:rsidRPr="00650C20" w:rsidRDefault="00650C20" w:rsidP="00650C20">
            <w:r w:rsidRPr="00650C20">
              <w:t>7.369843</w:t>
            </w:r>
          </w:p>
        </w:tc>
        <w:tc>
          <w:tcPr>
            <w:tcW w:w="960" w:type="dxa"/>
            <w:noWrap/>
            <w:hideMark/>
          </w:tcPr>
          <w:p w14:paraId="5E78C339" w14:textId="77777777" w:rsidR="00650C20" w:rsidRPr="00650C20" w:rsidRDefault="00650C20" w:rsidP="00650C20">
            <w:r w:rsidRPr="00650C20">
              <w:t>11.64826</w:t>
            </w:r>
          </w:p>
        </w:tc>
        <w:tc>
          <w:tcPr>
            <w:tcW w:w="960" w:type="dxa"/>
            <w:noWrap/>
            <w:hideMark/>
          </w:tcPr>
          <w:p w14:paraId="59E63BD8" w14:textId="77777777" w:rsidR="00650C20" w:rsidRPr="00650C20" w:rsidRDefault="00650C20" w:rsidP="00650C20">
            <w:r w:rsidRPr="00650C20">
              <w:t>10.14895</w:t>
            </w:r>
          </w:p>
        </w:tc>
        <w:tc>
          <w:tcPr>
            <w:tcW w:w="960" w:type="dxa"/>
            <w:noWrap/>
            <w:hideMark/>
          </w:tcPr>
          <w:p w14:paraId="7092BB03" w14:textId="77777777" w:rsidR="00650C20" w:rsidRPr="00650C20" w:rsidRDefault="00650C20" w:rsidP="00650C20">
            <w:r w:rsidRPr="00650C20">
              <w:t>9.467583</w:t>
            </w:r>
          </w:p>
        </w:tc>
      </w:tr>
      <w:tr w:rsidR="00650C20" w:rsidRPr="00650C20" w14:paraId="72063B79" w14:textId="77777777" w:rsidTr="00650C20">
        <w:trPr>
          <w:trHeight w:val="300"/>
        </w:trPr>
        <w:tc>
          <w:tcPr>
            <w:tcW w:w="960" w:type="dxa"/>
            <w:noWrap/>
            <w:hideMark/>
          </w:tcPr>
          <w:p w14:paraId="27C70639" w14:textId="77777777" w:rsidR="00650C20" w:rsidRPr="00650C20" w:rsidRDefault="00650C20" w:rsidP="00650C20">
            <w:r w:rsidRPr="00650C20">
              <w:t>5.64337</w:t>
            </w:r>
          </w:p>
        </w:tc>
        <w:tc>
          <w:tcPr>
            <w:tcW w:w="960" w:type="dxa"/>
            <w:noWrap/>
            <w:hideMark/>
          </w:tcPr>
          <w:p w14:paraId="19467D58" w14:textId="77777777" w:rsidR="00650C20" w:rsidRPr="00650C20" w:rsidRDefault="00650C20" w:rsidP="00650C20">
            <w:r w:rsidRPr="00650C20">
              <w:t>10.13276</w:t>
            </w:r>
          </w:p>
        </w:tc>
        <w:tc>
          <w:tcPr>
            <w:tcW w:w="960" w:type="dxa"/>
            <w:noWrap/>
            <w:hideMark/>
          </w:tcPr>
          <w:p w14:paraId="40435B21" w14:textId="77777777" w:rsidR="00650C20" w:rsidRPr="00650C20" w:rsidRDefault="00650C20" w:rsidP="00650C20">
            <w:r w:rsidRPr="00650C20">
              <w:t>5.916041</w:t>
            </w:r>
          </w:p>
        </w:tc>
        <w:tc>
          <w:tcPr>
            <w:tcW w:w="960" w:type="dxa"/>
            <w:noWrap/>
            <w:hideMark/>
          </w:tcPr>
          <w:p w14:paraId="730BE9BC" w14:textId="77777777" w:rsidR="00650C20" w:rsidRPr="00650C20" w:rsidRDefault="00650C20" w:rsidP="00650C20">
            <w:r w:rsidRPr="00650C20">
              <w:t>8.765027</w:t>
            </w:r>
          </w:p>
        </w:tc>
        <w:tc>
          <w:tcPr>
            <w:tcW w:w="960" w:type="dxa"/>
            <w:noWrap/>
            <w:hideMark/>
          </w:tcPr>
          <w:p w14:paraId="2B12CEF4" w14:textId="77777777" w:rsidR="00650C20" w:rsidRPr="00650C20" w:rsidRDefault="00650C20" w:rsidP="00650C20">
            <w:r w:rsidRPr="00650C20">
              <w:t>16.21728</w:t>
            </w:r>
          </w:p>
        </w:tc>
        <w:tc>
          <w:tcPr>
            <w:tcW w:w="960" w:type="dxa"/>
            <w:noWrap/>
            <w:hideMark/>
          </w:tcPr>
          <w:p w14:paraId="0B9A31A6" w14:textId="77777777" w:rsidR="00650C20" w:rsidRPr="00650C20" w:rsidRDefault="00650C20" w:rsidP="00650C20">
            <w:r w:rsidRPr="00650C20">
              <w:t>6.252145</w:t>
            </w:r>
          </w:p>
        </w:tc>
        <w:tc>
          <w:tcPr>
            <w:tcW w:w="960" w:type="dxa"/>
            <w:noWrap/>
            <w:hideMark/>
          </w:tcPr>
          <w:p w14:paraId="356F59F7" w14:textId="77777777" w:rsidR="00650C20" w:rsidRPr="00650C20" w:rsidRDefault="00650C20" w:rsidP="00650C20">
            <w:r w:rsidRPr="00650C20">
              <w:t>4.188518</w:t>
            </w:r>
          </w:p>
        </w:tc>
        <w:tc>
          <w:tcPr>
            <w:tcW w:w="960" w:type="dxa"/>
            <w:noWrap/>
            <w:hideMark/>
          </w:tcPr>
          <w:p w14:paraId="0BDB161A" w14:textId="77777777" w:rsidR="00650C20" w:rsidRPr="00650C20" w:rsidRDefault="00650C20" w:rsidP="00650C20">
            <w:r w:rsidRPr="00650C20">
              <w:t>7.727987</w:t>
            </w:r>
          </w:p>
        </w:tc>
        <w:tc>
          <w:tcPr>
            <w:tcW w:w="960" w:type="dxa"/>
            <w:noWrap/>
            <w:hideMark/>
          </w:tcPr>
          <w:p w14:paraId="6EEB8DDA" w14:textId="77777777" w:rsidR="00650C20" w:rsidRPr="00650C20" w:rsidRDefault="00650C20" w:rsidP="00650C20">
            <w:r w:rsidRPr="00650C20">
              <w:t>8.971207</w:t>
            </w:r>
          </w:p>
        </w:tc>
        <w:tc>
          <w:tcPr>
            <w:tcW w:w="960" w:type="dxa"/>
            <w:noWrap/>
            <w:hideMark/>
          </w:tcPr>
          <w:p w14:paraId="5DADDD0E" w14:textId="77777777" w:rsidR="00650C20" w:rsidRPr="00650C20" w:rsidRDefault="00650C20" w:rsidP="00650C20">
            <w:r w:rsidRPr="00650C20">
              <w:t>6.431439</w:t>
            </w:r>
          </w:p>
        </w:tc>
      </w:tr>
      <w:tr w:rsidR="00650C20" w:rsidRPr="00650C20" w14:paraId="145711C8" w14:textId="77777777" w:rsidTr="00650C20">
        <w:trPr>
          <w:trHeight w:val="300"/>
        </w:trPr>
        <w:tc>
          <w:tcPr>
            <w:tcW w:w="960" w:type="dxa"/>
            <w:noWrap/>
            <w:hideMark/>
          </w:tcPr>
          <w:p w14:paraId="7424858B" w14:textId="77777777" w:rsidR="00650C20" w:rsidRPr="00650C20" w:rsidRDefault="00650C20" w:rsidP="00650C20">
            <w:r w:rsidRPr="00650C20">
              <w:t>5.568271</w:t>
            </w:r>
          </w:p>
        </w:tc>
        <w:tc>
          <w:tcPr>
            <w:tcW w:w="960" w:type="dxa"/>
            <w:noWrap/>
            <w:hideMark/>
          </w:tcPr>
          <w:p w14:paraId="3824179D" w14:textId="77777777" w:rsidR="00650C20" w:rsidRPr="00650C20" w:rsidRDefault="00650C20" w:rsidP="00650C20">
            <w:r w:rsidRPr="00650C20">
              <w:t>4.853898</w:t>
            </w:r>
          </w:p>
        </w:tc>
        <w:tc>
          <w:tcPr>
            <w:tcW w:w="960" w:type="dxa"/>
            <w:noWrap/>
            <w:hideMark/>
          </w:tcPr>
          <w:p w14:paraId="5BAAAE16" w14:textId="77777777" w:rsidR="00650C20" w:rsidRPr="00650C20" w:rsidRDefault="00650C20" w:rsidP="00650C20">
            <w:r w:rsidRPr="00650C20">
              <w:t>7.875429</w:t>
            </w:r>
          </w:p>
        </w:tc>
        <w:tc>
          <w:tcPr>
            <w:tcW w:w="960" w:type="dxa"/>
            <w:noWrap/>
            <w:hideMark/>
          </w:tcPr>
          <w:p w14:paraId="3DE569D8" w14:textId="77777777" w:rsidR="00650C20" w:rsidRPr="00650C20" w:rsidRDefault="00650C20" w:rsidP="00650C20">
            <w:r w:rsidRPr="00650C20">
              <w:t>12.36354</w:t>
            </w:r>
          </w:p>
        </w:tc>
        <w:tc>
          <w:tcPr>
            <w:tcW w:w="960" w:type="dxa"/>
            <w:noWrap/>
            <w:hideMark/>
          </w:tcPr>
          <w:p w14:paraId="251A53DE" w14:textId="77777777" w:rsidR="00650C20" w:rsidRPr="00650C20" w:rsidRDefault="00650C20" w:rsidP="00650C20">
            <w:r w:rsidRPr="00650C20">
              <w:t>18.61087</w:t>
            </w:r>
          </w:p>
        </w:tc>
        <w:tc>
          <w:tcPr>
            <w:tcW w:w="960" w:type="dxa"/>
            <w:noWrap/>
            <w:hideMark/>
          </w:tcPr>
          <w:p w14:paraId="7E1041AA" w14:textId="77777777" w:rsidR="00650C20" w:rsidRPr="00650C20" w:rsidRDefault="00650C20" w:rsidP="00650C20">
            <w:r w:rsidRPr="00650C20">
              <w:t>7.757524</w:t>
            </w:r>
          </w:p>
        </w:tc>
        <w:tc>
          <w:tcPr>
            <w:tcW w:w="960" w:type="dxa"/>
            <w:noWrap/>
            <w:hideMark/>
          </w:tcPr>
          <w:p w14:paraId="50B404AD" w14:textId="77777777" w:rsidR="00650C20" w:rsidRPr="00650C20" w:rsidRDefault="00650C20" w:rsidP="00650C20">
            <w:r w:rsidRPr="00650C20">
              <w:t>8.342115</w:t>
            </w:r>
          </w:p>
        </w:tc>
        <w:tc>
          <w:tcPr>
            <w:tcW w:w="960" w:type="dxa"/>
            <w:noWrap/>
            <w:hideMark/>
          </w:tcPr>
          <w:p w14:paraId="25244CAC" w14:textId="77777777" w:rsidR="00650C20" w:rsidRPr="00650C20" w:rsidRDefault="00650C20" w:rsidP="00650C20">
            <w:r w:rsidRPr="00650C20">
              <w:t>6.992198</w:t>
            </w:r>
          </w:p>
        </w:tc>
        <w:tc>
          <w:tcPr>
            <w:tcW w:w="960" w:type="dxa"/>
            <w:noWrap/>
            <w:hideMark/>
          </w:tcPr>
          <w:p w14:paraId="7C9E2491" w14:textId="77777777" w:rsidR="00650C20" w:rsidRPr="00650C20" w:rsidRDefault="00650C20" w:rsidP="00650C20">
            <w:r w:rsidRPr="00650C20">
              <w:t>15.27097</w:t>
            </w:r>
          </w:p>
        </w:tc>
        <w:tc>
          <w:tcPr>
            <w:tcW w:w="960" w:type="dxa"/>
            <w:noWrap/>
            <w:hideMark/>
          </w:tcPr>
          <w:p w14:paraId="59EDD6D2" w14:textId="77777777" w:rsidR="00650C20" w:rsidRPr="00650C20" w:rsidRDefault="00650C20" w:rsidP="00650C20">
            <w:r w:rsidRPr="00650C20">
              <w:t>5.902662</w:t>
            </w:r>
          </w:p>
        </w:tc>
      </w:tr>
      <w:tr w:rsidR="00650C20" w:rsidRPr="00650C20" w14:paraId="27E7DC18" w14:textId="77777777" w:rsidTr="00650C20">
        <w:trPr>
          <w:trHeight w:val="300"/>
        </w:trPr>
        <w:tc>
          <w:tcPr>
            <w:tcW w:w="960" w:type="dxa"/>
            <w:noWrap/>
            <w:hideMark/>
          </w:tcPr>
          <w:p w14:paraId="6B51D0D0" w14:textId="77777777" w:rsidR="00650C20" w:rsidRPr="00650C20" w:rsidRDefault="00650C20" w:rsidP="00650C20">
            <w:r w:rsidRPr="00650C20">
              <w:t>5.928075</w:t>
            </w:r>
          </w:p>
        </w:tc>
        <w:tc>
          <w:tcPr>
            <w:tcW w:w="960" w:type="dxa"/>
            <w:noWrap/>
            <w:hideMark/>
          </w:tcPr>
          <w:p w14:paraId="3CC4AD61" w14:textId="77777777" w:rsidR="00650C20" w:rsidRPr="00650C20" w:rsidRDefault="00650C20" w:rsidP="00650C20">
            <w:r w:rsidRPr="00650C20">
              <w:t>10.24553</w:t>
            </w:r>
          </w:p>
        </w:tc>
        <w:tc>
          <w:tcPr>
            <w:tcW w:w="960" w:type="dxa"/>
            <w:noWrap/>
            <w:hideMark/>
          </w:tcPr>
          <w:p w14:paraId="603C38C7" w14:textId="77777777" w:rsidR="00650C20" w:rsidRPr="00650C20" w:rsidRDefault="00650C20" w:rsidP="00650C20">
            <w:r w:rsidRPr="00650C20">
              <w:t>12.97659</w:t>
            </w:r>
          </w:p>
        </w:tc>
        <w:tc>
          <w:tcPr>
            <w:tcW w:w="960" w:type="dxa"/>
            <w:noWrap/>
            <w:hideMark/>
          </w:tcPr>
          <w:p w14:paraId="015B22A2" w14:textId="77777777" w:rsidR="00650C20" w:rsidRPr="00650C20" w:rsidRDefault="00650C20" w:rsidP="00650C20">
            <w:r w:rsidRPr="00650C20">
              <w:t>14.41471</w:t>
            </w:r>
          </w:p>
        </w:tc>
        <w:tc>
          <w:tcPr>
            <w:tcW w:w="960" w:type="dxa"/>
            <w:noWrap/>
            <w:hideMark/>
          </w:tcPr>
          <w:p w14:paraId="204C4964" w14:textId="77777777" w:rsidR="00650C20" w:rsidRPr="00650C20" w:rsidRDefault="00650C20" w:rsidP="00650C20">
            <w:r w:rsidRPr="00650C20">
              <w:t>5.945927</w:t>
            </w:r>
          </w:p>
        </w:tc>
        <w:tc>
          <w:tcPr>
            <w:tcW w:w="960" w:type="dxa"/>
            <w:noWrap/>
            <w:hideMark/>
          </w:tcPr>
          <w:p w14:paraId="29A83F12" w14:textId="77777777" w:rsidR="00650C20" w:rsidRPr="00650C20" w:rsidRDefault="00650C20" w:rsidP="00650C20">
            <w:r w:rsidRPr="00650C20">
              <w:t>9.314603</w:t>
            </w:r>
          </w:p>
        </w:tc>
        <w:tc>
          <w:tcPr>
            <w:tcW w:w="960" w:type="dxa"/>
            <w:noWrap/>
            <w:hideMark/>
          </w:tcPr>
          <w:p w14:paraId="36886E4B" w14:textId="77777777" w:rsidR="00650C20" w:rsidRPr="00650C20" w:rsidRDefault="00650C20" w:rsidP="00650C20">
            <w:r w:rsidRPr="00650C20">
              <w:t>6.939846</w:t>
            </w:r>
          </w:p>
        </w:tc>
        <w:tc>
          <w:tcPr>
            <w:tcW w:w="960" w:type="dxa"/>
            <w:noWrap/>
            <w:hideMark/>
          </w:tcPr>
          <w:p w14:paraId="2AFBFFC9" w14:textId="77777777" w:rsidR="00650C20" w:rsidRPr="00650C20" w:rsidRDefault="00650C20" w:rsidP="00650C20">
            <w:r w:rsidRPr="00650C20">
              <w:t>4.701265</w:t>
            </w:r>
          </w:p>
        </w:tc>
        <w:tc>
          <w:tcPr>
            <w:tcW w:w="960" w:type="dxa"/>
            <w:noWrap/>
            <w:hideMark/>
          </w:tcPr>
          <w:p w14:paraId="20909D96" w14:textId="77777777" w:rsidR="00650C20" w:rsidRPr="00650C20" w:rsidRDefault="00650C20" w:rsidP="00650C20">
            <w:r w:rsidRPr="00650C20">
              <w:t>13.77415</w:t>
            </w:r>
          </w:p>
        </w:tc>
        <w:tc>
          <w:tcPr>
            <w:tcW w:w="960" w:type="dxa"/>
            <w:noWrap/>
            <w:hideMark/>
          </w:tcPr>
          <w:p w14:paraId="66FA359E" w14:textId="77777777" w:rsidR="00650C20" w:rsidRPr="00650C20" w:rsidRDefault="00650C20" w:rsidP="00650C20">
            <w:r w:rsidRPr="00650C20">
              <w:t>14.6224</w:t>
            </w:r>
          </w:p>
        </w:tc>
      </w:tr>
      <w:tr w:rsidR="00650C20" w:rsidRPr="00650C20" w14:paraId="77BB2484" w14:textId="77777777" w:rsidTr="00650C20">
        <w:trPr>
          <w:trHeight w:val="300"/>
        </w:trPr>
        <w:tc>
          <w:tcPr>
            <w:tcW w:w="960" w:type="dxa"/>
            <w:noWrap/>
            <w:hideMark/>
          </w:tcPr>
          <w:p w14:paraId="04F35B91" w14:textId="77777777" w:rsidR="00650C20" w:rsidRPr="00650C20" w:rsidRDefault="00650C20" w:rsidP="00650C20">
            <w:r w:rsidRPr="00650C20">
              <w:t>5.359526</w:t>
            </w:r>
          </w:p>
        </w:tc>
        <w:tc>
          <w:tcPr>
            <w:tcW w:w="960" w:type="dxa"/>
            <w:noWrap/>
            <w:hideMark/>
          </w:tcPr>
          <w:p w14:paraId="070C6ACC" w14:textId="77777777" w:rsidR="00650C20" w:rsidRPr="00650C20" w:rsidRDefault="00650C20" w:rsidP="00650C20">
            <w:r w:rsidRPr="00650C20">
              <w:t>3.974804</w:t>
            </w:r>
          </w:p>
        </w:tc>
        <w:tc>
          <w:tcPr>
            <w:tcW w:w="960" w:type="dxa"/>
            <w:noWrap/>
            <w:hideMark/>
          </w:tcPr>
          <w:p w14:paraId="0269D287" w14:textId="77777777" w:rsidR="00650C20" w:rsidRPr="00650C20" w:rsidRDefault="00650C20" w:rsidP="00650C20">
            <w:r w:rsidRPr="00650C20">
              <w:t>7.214736</w:t>
            </w:r>
          </w:p>
        </w:tc>
        <w:tc>
          <w:tcPr>
            <w:tcW w:w="960" w:type="dxa"/>
            <w:noWrap/>
            <w:hideMark/>
          </w:tcPr>
          <w:p w14:paraId="30BE4449" w14:textId="77777777" w:rsidR="00650C20" w:rsidRPr="00650C20" w:rsidRDefault="00650C20" w:rsidP="00650C20">
            <w:r w:rsidRPr="00650C20">
              <w:t>14.52379</w:t>
            </w:r>
          </w:p>
        </w:tc>
        <w:tc>
          <w:tcPr>
            <w:tcW w:w="960" w:type="dxa"/>
            <w:noWrap/>
            <w:hideMark/>
          </w:tcPr>
          <w:p w14:paraId="0E4E63B1" w14:textId="77777777" w:rsidR="00650C20" w:rsidRPr="00650C20" w:rsidRDefault="00650C20" w:rsidP="00650C20">
            <w:r w:rsidRPr="00650C20">
              <w:t>8.535112</w:t>
            </w:r>
          </w:p>
        </w:tc>
        <w:tc>
          <w:tcPr>
            <w:tcW w:w="960" w:type="dxa"/>
            <w:noWrap/>
            <w:hideMark/>
          </w:tcPr>
          <w:p w14:paraId="70532622" w14:textId="77777777" w:rsidR="00650C20" w:rsidRPr="00650C20" w:rsidRDefault="00650C20" w:rsidP="00650C20">
            <w:r w:rsidRPr="00650C20">
              <w:t>9.869001</w:t>
            </w:r>
          </w:p>
        </w:tc>
        <w:tc>
          <w:tcPr>
            <w:tcW w:w="960" w:type="dxa"/>
            <w:noWrap/>
            <w:hideMark/>
          </w:tcPr>
          <w:p w14:paraId="40EAE654" w14:textId="77777777" w:rsidR="00650C20" w:rsidRPr="00650C20" w:rsidRDefault="00650C20" w:rsidP="00650C20">
            <w:r w:rsidRPr="00650C20">
              <w:t>9.809738</w:t>
            </w:r>
          </w:p>
        </w:tc>
        <w:tc>
          <w:tcPr>
            <w:tcW w:w="960" w:type="dxa"/>
            <w:noWrap/>
            <w:hideMark/>
          </w:tcPr>
          <w:p w14:paraId="0E9307A6" w14:textId="77777777" w:rsidR="00650C20" w:rsidRPr="00650C20" w:rsidRDefault="00650C20" w:rsidP="00650C20">
            <w:r w:rsidRPr="00650C20">
              <w:t>12.89694</w:t>
            </w:r>
          </w:p>
        </w:tc>
        <w:tc>
          <w:tcPr>
            <w:tcW w:w="960" w:type="dxa"/>
            <w:noWrap/>
            <w:hideMark/>
          </w:tcPr>
          <w:p w14:paraId="39992AB2" w14:textId="77777777" w:rsidR="00650C20" w:rsidRPr="00650C20" w:rsidRDefault="00650C20" w:rsidP="00650C20">
            <w:r w:rsidRPr="00650C20">
              <w:t>8.643163</w:t>
            </w:r>
          </w:p>
        </w:tc>
        <w:tc>
          <w:tcPr>
            <w:tcW w:w="960" w:type="dxa"/>
            <w:noWrap/>
            <w:hideMark/>
          </w:tcPr>
          <w:p w14:paraId="4407BBC4" w14:textId="77777777" w:rsidR="00650C20" w:rsidRPr="00650C20" w:rsidRDefault="00650C20" w:rsidP="00650C20">
            <w:r w:rsidRPr="00650C20">
              <w:t>10.52012</w:t>
            </w:r>
          </w:p>
        </w:tc>
      </w:tr>
      <w:tr w:rsidR="00650C20" w:rsidRPr="00650C20" w14:paraId="566C7CE9" w14:textId="77777777" w:rsidTr="00650C20">
        <w:trPr>
          <w:trHeight w:val="300"/>
        </w:trPr>
        <w:tc>
          <w:tcPr>
            <w:tcW w:w="960" w:type="dxa"/>
            <w:noWrap/>
            <w:hideMark/>
          </w:tcPr>
          <w:p w14:paraId="6174E5BF" w14:textId="77777777" w:rsidR="00650C20" w:rsidRPr="00650C20" w:rsidRDefault="00650C20" w:rsidP="00650C20">
            <w:r w:rsidRPr="00650C20">
              <w:t>5.334769</w:t>
            </w:r>
          </w:p>
        </w:tc>
        <w:tc>
          <w:tcPr>
            <w:tcW w:w="960" w:type="dxa"/>
            <w:noWrap/>
            <w:hideMark/>
          </w:tcPr>
          <w:p w14:paraId="5C9EABB9" w14:textId="77777777" w:rsidR="00650C20" w:rsidRPr="00650C20" w:rsidRDefault="00650C20" w:rsidP="00650C20">
            <w:r w:rsidRPr="00650C20">
              <w:t>11.14329</w:t>
            </w:r>
          </w:p>
        </w:tc>
        <w:tc>
          <w:tcPr>
            <w:tcW w:w="960" w:type="dxa"/>
            <w:noWrap/>
            <w:hideMark/>
          </w:tcPr>
          <w:p w14:paraId="4E2EC228" w14:textId="77777777" w:rsidR="00650C20" w:rsidRPr="00650C20" w:rsidRDefault="00650C20" w:rsidP="00650C20">
            <w:r w:rsidRPr="00650C20">
              <w:t>12.97897</w:t>
            </w:r>
          </w:p>
        </w:tc>
        <w:tc>
          <w:tcPr>
            <w:tcW w:w="960" w:type="dxa"/>
            <w:noWrap/>
            <w:hideMark/>
          </w:tcPr>
          <w:p w14:paraId="72DB4C39" w14:textId="77777777" w:rsidR="00650C20" w:rsidRPr="00650C20" w:rsidRDefault="00650C20" w:rsidP="00650C20">
            <w:r w:rsidRPr="00650C20">
              <w:t>4.48239</w:t>
            </w:r>
          </w:p>
        </w:tc>
        <w:tc>
          <w:tcPr>
            <w:tcW w:w="960" w:type="dxa"/>
            <w:noWrap/>
            <w:hideMark/>
          </w:tcPr>
          <w:p w14:paraId="620822C9" w14:textId="77777777" w:rsidR="00650C20" w:rsidRPr="00650C20" w:rsidRDefault="00650C20" w:rsidP="00650C20">
            <w:r w:rsidRPr="00650C20">
              <w:t>10.81079</w:t>
            </w:r>
          </w:p>
        </w:tc>
        <w:tc>
          <w:tcPr>
            <w:tcW w:w="960" w:type="dxa"/>
            <w:noWrap/>
            <w:hideMark/>
          </w:tcPr>
          <w:p w14:paraId="6D2B716D" w14:textId="77777777" w:rsidR="00650C20" w:rsidRPr="00650C20" w:rsidRDefault="00650C20" w:rsidP="00650C20">
            <w:r w:rsidRPr="00650C20">
              <w:t>5.35343</w:t>
            </w:r>
          </w:p>
        </w:tc>
        <w:tc>
          <w:tcPr>
            <w:tcW w:w="960" w:type="dxa"/>
            <w:noWrap/>
            <w:hideMark/>
          </w:tcPr>
          <w:p w14:paraId="36AB5ED4" w14:textId="77777777" w:rsidR="00650C20" w:rsidRPr="00650C20" w:rsidRDefault="00650C20" w:rsidP="00650C20">
            <w:r w:rsidRPr="00650C20">
              <w:t>10.50063</w:t>
            </w:r>
          </w:p>
        </w:tc>
        <w:tc>
          <w:tcPr>
            <w:tcW w:w="960" w:type="dxa"/>
            <w:noWrap/>
            <w:hideMark/>
          </w:tcPr>
          <w:p w14:paraId="6761CB26" w14:textId="77777777" w:rsidR="00650C20" w:rsidRPr="00650C20" w:rsidRDefault="00650C20" w:rsidP="00650C20">
            <w:r w:rsidRPr="00650C20">
              <w:t>4.614538</w:t>
            </w:r>
          </w:p>
        </w:tc>
        <w:tc>
          <w:tcPr>
            <w:tcW w:w="960" w:type="dxa"/>
            <w:noWrap/>
            <w:hideMark/>
          </w:tcPr>
          <w:p w14:paraId="2DBB4C5E" w14:textId="77777777" w:rsidR="00650C20" w:rsidRPr="00650C20" w:rsidRDefault="00650C20" w:rsidP="00650C20">
            <w:r w:rsidRPr="00650C20">
              <w:t>5.259963</w:t>
            </w:r>
          </w:p>
        </w:tc>
        <w:tc>
          <w:tcPr>
            <w:tcW w:w="960" w:type="dxa"/>
            <w:noWrap/>
            <w:hideMark/>
          </w:tcPr>
          <w:p w14:paraId="056D8AA5" w14:textId="77777777" w:rsidR="00650C20" w:rsidRPr="00650C20" w:rsidRDefault="00650C20" w:rsidP="00650C20">
            <w:r w:rsidRPr="00650C20">
              <w:t>15.99683</w:t>
            </w:r>
          </w:p>
        </w:tc>
      </w:tr>
      <w:tr w:rsidR="00650C20" w:rsidRPr="00650C20" w14:paraId="03789974" w14:textId="77777777" w:rsidTr="00650C20">
        <w:trPr>
          <w:trHeight w:val="300"/>
        </w:trPr>
        <w:tc>
          <w:tcPr>
            <w:tcW w:w="960" w:type="dxa"/>
            <w:noWrap/>
            <w:hideMark/>
          </w:tcPr>
          <w:p w14:paraId="1B00CD7D" w14:textId="77777777" w:rsidR="00650C20" w:rsidRPr="00650C20" w:rsidRDefault="00650C20" w:rsidP="00650C20">
            <w:r w:rsidRPr="00650C20">
              <w:t>6.318056</w:t>
            </w:r>
          </w:p>
        </w:tc>
        <w:tc>
          <w:tcPr>
            <w:tcW w:w="960" w:type="dxa"/>
            <w:noWrap/>
            <w:hideMark/>
          </w:tcPr>
          <w:p w14:paraId="08D7FBE5" w14:textId="77777777" w:rsidR="00650C20" w:rsidRPr="00650C20" w:rsidRDefault="00650C20" w:rsidP="00650C20">
            <w:r w:rsidRPr="00650C20">
              <w:t>6.355799</w:t>
            </w:r>
          </w:p>
        </w:tc>
        <w:tc>
          <w:tcPr>
            <w:tcW w:w="960" w:type="dxa"/>
            <w:noWrap/>
            <w:hideMark/>
          </w:tcPr>
          <w:p w14:paraId="60E73E9B" w14:textId="77777777" w:rsidR="00650C20" w:rsidRPr="00650C20" w:rsidRDefault="00650C20" w:rsidP="00650C20">
            <w:r w:rsidRPr="00650C20">
              <w:t>13.31883</w:t>
            </w:r>
          </w:p>
        </w:tc>
        <w:tc>
          <w:tcPr>
            <w:tcW w:w="960" w:type="dxa"/>
            <w:noWrap/>
            <w:hideMark/>
          </w:tcPr>
          <w:p w14:paraId="2259A5EA" w14:textId="77777777" w:rsidR="00650C20" w:rsidRPr="00650C20" w:rsidRDefault="00650C20" w:rsidP="00650C20">
            <w:r w:rsidRPr="00650C20">
              <w:t>5.70137</w:t>
            </w:r>
          </w:p>
        </w:tc>
        <w:tc>
          <w:tcPr>
            <w:tcW w:w="960" w:type="dxa"/>
            <w:noWrap/>
            <w:hideMark/>
          </w:tcPr>
          <w:p w14:paraId="643EC12C" w14:textId="77777777" w:rsidR="00650C20" w:rsidRPr="00650C20" w:rsidRDefault="00650C20" w:rsidP="00650C20">
            <w:r w:rsidRPr="00650C20">
              <w:t>15.32806</w:t>
            </w:r>
          </w:p>
        </w:tc>
        <w:tc>
          <w:tcPr>
            <w:tcW w:w="960" w:type="dxa"/>
            <w:noWrap/>
            <w:hideMark/>
          </w:tcPr>
          <w:p w14:paraId="5685938B" w14:textId="77777777" w:rsidR="00650C20" w:rsidRPr="00650C20" w:rsidRDefault="00650C20" w:rsidP="00650C20">
            <w:r w:rsidRPr="00650C20">
              <w:t>4.889351</w:t>
            </w:r>
          </w:p>
        </w:tc>
        <w:tc>
          <w:tcPr>
            <w:tcW w:w="960" w:type="dxa"/>
            <w:noWrap/>
            <w:hideMark/>
          </w:tcPr>
          <w:p w14:paraId="5D7A1E2D" w14:textId="77777777" w:rsidR="00650C20" w:rsidRPr="00650C20" w:rsidRDefault="00650C20" w:rsidP="00650C20">
            <w:r w:rsidRPr="00650C20">
              <w:t>5.456008</w:t>
            </w:r>
          </w:p>
        </w:tc>
        <w:tc>
          <w:tcPr>
            <w:tcW w:w="960" w:type="dxa"/>
            <w:noWrap/>
            <w:hideMark/>
          </w:tcPr>
          <w:p w14:paraId="30E486A8" w14:textId="77777777" w:rsidR="00650C20" w:rsidRPr="00650C20" w:rsidRDefault="00650C20" w:rsidP="00650C20">
            <w:r w:rsidRPr="00650C20">
              <w:t>12.77672</w:t>
            </w:r>
          </w:p>
        </w:tc>
        <w:tc>
          <w:tcPr>
            <w:tcW w:w="960" w:type="dxa"/>
            <w:noWrap/>
            <w:hideMark/>
          </w:tcPr>
          <w:p w14:paraId="4A0E9A7F" w14:textId="77777777" w:rsidR="00650C20" w:rsidRPr="00650C20" w:rsidRDefault="00650C20" w:rsidP="00650C20">
            <w:r w:rsidRPr="00650C20">
              <w:t>4.460098</w:t>
            </w:r>
          </w:p>
        </w:tc>
        <w:tc>
          <w:tcPr>
            <w:tcW w:w="960" w:type="dxa"/>
            <w:noWrap/>
            <w:hideMark/>
          </w:tcPr>
          <w:p w14:paraId="2D49CE35" w14:textId="77777777" w:rsidR="00650C20" w:rsidRPr="00650C20" w:rsidRDefault="00650C20" w:rsidP="00650C20">
            <w:r w:rsidRPr="00650C20">
              <w:t>15.68386</w:t>
            </w:r>
          </w:p>
        </w:tc>
      </w:tr>
      <w:tr w:rsidR="00650C20" w:rsidRPr="00650C20" w14:paraId="7C357D74" w14:textId="77777777" w:rsidTr="00650C20">
        <w:trPr>
          <w:trHeight w:val="300"/>
        </w:trPr>
        <w:tc>
          <w:tcPr>
            <w:tcW w:w="960" w:type="dxa"/>
            <w:noWrap/>
            <w:hideMark/>
          </w:tcPr>
          <w:p w14:paraId="44A3B495" w14:textId="77777777" w:rsidR="00650C20" w:rsidRPr="00650C20" w:rsidRDefault="00650C20" w:rsidP="00650C20">
            <w:r w:rsidRPr="00650C20">
              <w:t>5.248547</w:t>
            </w:r>
          </w:p>
        </w:tc>
        <w:tc>
          <w:tcPr>
            <w:tcW w:w="960" w:type="dxa"/>
            <w:noWrap/>
            <w:hideMark/>
          </w:tcPr>
          <w:p w14:paraId="57538FDE" w14:textId="77777777" w:rsidR="00650C20" w:rsidRPr="00650C20" w:rsidRDefault="00650C20" w:rsidP="00650C20">
            <w:r w:rsidRPr="00650C20">
              <w:t>12.2279</w:t>
            </w:r>
          </w:p>
        </w:tc>
        <w:tc>
          <w:tcPr>
            <w:tcW w:w="960" w:type="dxa"/>
            <w:noWrap/>
            <w:hideMark/>
          </w:tcPr>
          <w:p w14:paraId="3BC32C63" w14:textId="77777777" w:rsidR="00650C20" w:rsidRPr="00650C20" w:rsidRDefault="00650C20" w:rsidP="00650C20">
            <w:r w:rsidRPr="00650C20">
              <w:t>8.392236</w:t>
            </w:r>
          </w:p>
        </w:tc>
        <w:tc>
          <w:tcPr>
            <w:tcW w:w="960" w:type="dxa"/>
            <w:noWrap/>
            <w:hideMark/>
          </w:tcPr>
          <w:p w14:paraId="498AABA7" w14:textId="77777777" w:rsidR="00650C20" w:rsidRPr="00650C20" w:rsidRDefault="00650C20" w:rsidP="00650C20">
            <w:r w:rsidRPr="00650C20">
              <w:t>8.952929</w:t>
            </w:r>
          </w:p>
        </w:tc>
        <w:tc>
          <w:tcPr>
            <w:tcW w:w="960" w:type="dxa"/>
            <w:noWrap/>
            <w:hideMark/>
          </w:tcPr>
          <w:p w14:paraId="67E80FC4" w14:textId="77777777" w:rsidR="00650C20" w:rsidRPr="00650C20" w:rsidRDefault="00650C20" w:rsidP="00650C20">
            <w:r w:rsidRPr="00650C20">
              <w:t>16.10935</w:t>
            </w:r>
          </w:p>
        </w:tc>
        <w:tc>
          <w:tcPr>
            <w:tcW w:w="960" w:type="dxa"/>
            <w:noWrap/>
            <w:hideMark/>
          </w:tcPr>
          <w:p w14:paraId="4CB1B3D6" w14:textId="77777777" w:rsidR="00650C20" w:rsidRPr="00650C20" w:rsidRDefault="00650C20" w:rsidP="00650C20">
            <w:r w:rsidRPr="00650C20">
              <w:t>12.69586</w:t>
            </w:r>
          </w:p>
        </w:tc>
        <w:tc>
          <w:tcPr>
            <w:tcW w:w="960" w:type="dxa"/>
            <w:noWrap/>
            <w:hideMark/>
          </w:tcPr>
          <w:p w14:paraId="584CE638" w14:textId="77777777" w:rsidR="00650C20" w:rsidRPr="00650C20" w:rsidRDefault="00650C20" w:rsidP="00650C20">
            <w:r w:rsidRPr="00650C20">
              <w:t>5.705522</w:t>
            </w:r>
          </w:p>
        </w:tc>
        <w:tc>
          <w:tcPr>
            <w:tcW w:w="960" w:type="dxa"/>
            <w:noWrap/>
            <w:hideMark/>
          </w:tcPr>
          <w:p w14:paraId="1928C524" w14:textId="77777777" w:rsidR="00650C20" w:rsidRPr="00650C20" w:rsidRDefault="00650C20" w:rsidP="00650C20">
            <w:r w:rsidRPr="00650C20">
              <w:t>8.283103</w:t>
            </w:r>
          </w:p>
        </w:tc>
        <w:tc>
          <w:tcPr>
            <w:tcW w:w="960" w:type="dxa"/>
            <w:noWrap/>
            <w:hideMark/>
          </w:tcPr>
          <w:p w14:paraId="4C1FC4E7" w14:textId="77777777" w:rsidR="00650C20" w:rsidRPr="00650C20" w:rsidRDefault="00650C20" w:rsidP="00650C20">
            <w:r w:rsidRPr="00650C20">
              <w:t>14.72649</w:t>
            </w:r>
          </w:p>
        </w:tc>
        <w:tc>
          <w:tcPr>
            <w:tcW w:w="960" w:type="dxa"/>
            <w:noWrap/>
            <w:hideMark/>
          </w:tcPr>
          <w:p w14:paraId="79D1AF0D" w14:textId="77777777" w:rsidR="00650C20" w:rsidRPr="00650C20" w:rsidRDefault="00650C20" w:rsidP="00650C20">
            <w:r w:rsidRPr="00650C20">
              <w:t>15.80807</w:t>
            </w:r>
          </w:p>
        </w:tc>
      </w:tr>
      <w:tr w:rsidR="00650C20" w:rsidRPr="00650C20" w14:paraId="13695F9A" w14:textId="77777777" w:rsidTr="00650C20">
        <w:trPr>
          <w:trHeight w:val="300"/>
        </w:trPr>
        <w:tc>
          <w:tcPr>
            <w:tcW w:w="960" w:type="dxa"/>
            <w:noWrap/>
            <w:hideMark/>
          </w:tcPr>
          <w:p w14:paraId="2B1AD589" w14:textId="77777777" w:rsidR="00650C20" w:rsidRPr="00650C20" w:rsidRDefault="00650C20" w:rsidP="00650C20">
            <w:pPr>
              <w:rPr>
                <w:b/>
                <w:bCs/>
              </w:rPr>
            </w:pPr>
            <w:r w:rsidRPr="00650C20">
              <w:rPr>
                <w:b/>
                <w:bCs/>
              </w:rPr>
              <w:t>6.480863</w:t>
            </w:r>
          </w:p>
        </w:tc>
        <w:tc>
          <w:tcPr>
            <w:tcW w:w="960" w:type="dxa"/>
            <w:noWrap/>
            <w:hideMark/>
          </w:tcPr>
          <w:p w14:paraId="3F7EAF21" w14:textId="77777777" w:rsidR="00650C20" w:rsidRPr="00650C20" w:rsidRDefault="00650C20" w:rsidP="00650C20">
            <w:pPr>
              <w:rPr>
                <w:b/>
                <w:bCs/>
              </w:rPr>
            </w:pPr>
            <w:r w:rsidRPr="00650C20">
              <w:rPr>
                <w:b/>
                <w:bCs/>
              </w:rPr>
              <w:t>9.222532</w:t>
            </w:r>
          </w:p>
        </w:tc>
        <w:tc>
          <w:tcPr>
            <w:tcW w:w="960" w:type="dxa"/>
            <w:noWrap/>
            <w:hideMark/>
          </w:tcPr>
          <w:p w14:paraId="7A114DF7" w14:textId="77777777" w:rsidR="00650C20" w:rsidRPr="00650C20" w:rsidRDefault="00650C20" w:rsidP="00650C20">
            <w:pPr>
              <w:rPr>
                <w:b/>
                <w:bCs/>
              </w:rPr>
            </w:pPr>
            <w:r w:rsidRPr="00650C20">
              <w:rPr>
                <w:b/>
                <w:bCs/>
              </w:rPr>
              <w:t>10.5399</w:t>
            </w:r>
          </w:p>
        </w:tc>
        <w:tc>
          <w:tcPr>
            <w:tcW w:w="960" w:type="dxa"/>
            <w:noWrap/>
            <w:hideMark/>
          </w:tcPr>
          <w:p w14:paraId="04E8F9CA" w14:textId="77777777" w:rsidR="00650C20" w:rsidRPr="00650C20" w:rsidRDefault="00650C20" w:rsidP="00650C20">
            <w:pPr>
              <w:rPr>
                <w:b/>
                <w:bCs/>
              </w:rPr>
            </w:pPr>
            <w:r w:rsidRPr="00650C20">
              <w:rPr>
                <w:b/>
                <w:bCs/>
              </w:rPr>
              <w:t>9.253762</w:t>
            </w:r>
          </w:p>
        </w:tc>
        <w:tc>
          <w:tcPr>
            <w:tcW w:w="960" w:type="dxa"/>
            <w:noWrap/>
            <w:hideMark/>
          </w:tcPr>
          <w:p w14:paraId="78C37400" w14:textId="77777777" w:rsidR="00650C20" w:rsidRPr="00650C20" w:rsidRDefault="00650C20" w:rsidP="00650C20">
            <w:pPr>
              <w:rPr>
                <w:b/>
                <w:bCs/>
              </w:rPr>
            </w:pPr>
            <w:r w:rsidRPr="00650C20">
              <w:rPr>
                <w:b/>
                <w:bCs/>
              </w:rPr>
              <w:t>13.10557</w:t>
            </w:r>
          </w:p>
        </w:tc>
        <w:tc>
          <w:tcPr>
            <w:tcW w:w="960" w:type="dxa"/>
            <w:noWrap/>
            <w:hideMark/>
          </w:tcPr>
          <w:p w14:paraId="7D4617FC" w14:textId="77777777" w:rsidR="00650C20" w:rsidRPr="00650C20" w:rsidRDefault="00650C20" w:rsidP="00650C20">
            <w:pPr>
              <w:rPr>
                <w:b/>
                <w:bCs/>
              </w:rPr>
            </w:pPr>
            <w:r w:rsidRPr="00650C20">
              <w:rPr>
                <w:b/>
                <w:bCs/>
              </w:rPr>
              <w:t>8.061654</w:t>
            </w:r>
          </w:p>
        </w:tc>
        <w:tc>
          <w:tcPr>
            <w:tcW w:w="960" w:type="dxa"/>
            <w:noWrap/>
            <w:hideMark/>
          </w:tcPr>
          <w:p w14:paraId="051325A6" w14:textId="77777777" w:rsidR="00650C20" w:rsidRPr="00650C20" w:rsidRDefault="00650C20" w:rsidP="00650C20">
            <w:pPr>
              <w:rPr>
                <w:b/>
                <w:bCs/>
              </w:rPr>
            </w:pPr>
            <w:r w:rsidRPr="00650C20">
              <w:rPr>
                <w:b/>
                <w:bCs/>
              </w:rPr>
              <w:t>7.48547</w:t>
            </w:r>
          </w:p>
        </w:tc>
        <w:tc>
          <w:tcPr>
            <w:tcW w:w="960" w:type="dxa"/>
            <w:noWrap/>
            <w:hideMark/>
          </w:tcPr>
          <w:p w14:paraId="4A97F199" w14:textId="77777777" w:rsidR="00650C20" w:rsidRPr="00650C20" w:rsidRDefault="00650C20" w:rsidP="00650C20">
            <w:pPr>
              <w:rPr>
                <w:b/>
                <w:bCs/>
              </w:rPr>
            </w:pPr>
            <w:r w:rsidRPr="00650C20">
              <w:rPr>
                <w:b/>
                <w:bCs/>
              </w:rPr>
              <w:t>8.487361</w:t>
            </w:r>
          </w:p>
        </w:tc>
        <w:tc>
          <w:tcPr>
            <w:tcW w:w="960" w:type="dxa"/>
            <w:noWrap/>
            <w:hideMark/>
          </w:tcPr>
          <w:p w14:paraId="421C5F70" w14:textId="77777777" w:rsidR="00650C20" w:rsidRPr="00650C20" w:rsidRDefault="00650C20" w:rsidP="00650C20">
            <w:pPr>
              <w:rPr>
                <w:b/>
                <w:bCs/>
              </w:rPr>
            </w:pPr>
            <w:r w:rsidRPr="00650C20">
              <w:rPr>
                <w:b/>
                <w:bCs/>
              </w:rPr>
              <w:t>10.6031</w:t>
            </w:r>
          </w:p>
        </w:tc>
        <w:tc>
          <w:tcPr>
            <w:tcW w:w="960" w:type="dxa"/>
            <w:noWrap/>
            <w:hideMark/>
          </w:tcPr>
          <w:p w14:paraId="558611E5" w14:textId="77777777" w:rsidR="00650C20" w:rsidRPr="00650C20" w:rsidRDefault="00650C20" w:rsidP="00650C20">
            <w:pPr>
              <w:rPr>
                <w:b/>
                <w:bCs/>
              </w:rPr>
            </w:pPr>
            <w:r w:rsidRPr="00650C20">
              <w:rPr>
                <w:b/>
                <w:bCs/>
              </w:rPr>
              <w:t>11.27267</w:t>
            </w:r>
          </w:p>
        </w:tc>
      </w:tr>
    </w:tbl>
    <w:p w14:paraId="0A602344" w14:textId="2E8BD787" w:rsidR="00650C20" w:rsidRDefault="007F5230" w:rsidP="00DD05AD">
      <w:r>
        <w:lastRenderedPageBreak/>
        <w:t xml:space="preserve">Raw data for Section 4.4.2.9 </w:t>
      </w:r>
      <w:r w:rsidR="00F529BC">
        <w:t>with single node performing Document Query (7 active nodes)</w:t>
      </w:r>
    </w:p>
    <w:p w14:paraId="151CEF5D" w14:textId="12177A76" w:rsidR="007F5230" w:rsidRDefault="007F5230" w:rsidP="00DD05AD"/>
    <w:tbl>
      <w:tblPr>
        <w:tblStyle w:val="TableGrid"/>
        <w:tblW w:w="0" w:type="auto"/>
        <w:tblLook w:val="04A0" w:firstRow="1" w:lastRow="0" w:firstColumn="1" w:lastColumn="0" w:noHBand="0" w:noVBand="1"/>
      </w:tblPr>
      <w:tblGrid>
        <w:gridCol w:w="1157"/>
        <w:gridCol w:w="1157"/>
        <w:gridCol w:w="1157"/>
        <w:gridCol w:w="1157"/>
        <w:gridCol w:w="1157"/>
        <w:gridCol w:w="1157"/>
        <w:gridCol w:w="1157"/>
        <w:gridCol w:w="1157"/>
        <w:gridCol w:w="1157"/>
        <w:gridCol w:w="1157"/>
      </w:tblGrid>
      <w:tr w:rsidR="007F5230" w:rsidRPr="007F5230" w14:paraId="583C1DA3" w14:textId="77777777" w:rsidTr="007F5230">
        <w:trPr>
          <w:trHeight w:val="268"/>
        </w:trPr>
        <w:tc>
          <w:tcPr>
            <w:tcW w:w="1157" w:type="dxa"/>
            <w:noWrap/>
            <w:hideMark/>
          </w:tcPr>
          <w:p w14:paraId="4983F994" w14:textId="77777777" w:rsidR="007F5230" w:rsidRPr="007F5230" w:rsidRDefault="007F5230" w:rsidP="007F5230">
            <w:r w:rsidRPr="007F5230">
              <w:t>Tx01</w:t>
            </w:r>
          </w:p>
        </w:tc>
        <w:tc>
          <w:tcPr>
            <w:tcW w:w="1157" w:type="dxa"/>
            <w:noWrap/>
            <w:hideMark/>
          </w:tcPr>
          <w:p w14:paraId="670A81D9" w14:textId="77777777" w:rsidR="007F5230" w:rsidRPr="007F5230" w:rsidRDefault="007F5230" w:rsidP="007F5230">
            <w:r w:rsidRPr="007F5230">
              <w:t>Tx02</w:t>
            </w:r>
          </w:p>
        </w:tc>
        <w:tc>
          <w:tcPr>
            <w:tcW w:w="1157" w:type="dxa"/>
            <w:noWrap/>
            <w:hideMark/>
          </w:tcPr>
          <w:p w14:paraId="19244EEE" w14:textId="77777777" w:rsidR="007F5230" w:rsidRPr="007F5230" w:rsidRDefault="007F5230" w:rsidP="007F5230">
            <w:r w:rsidRPr="007F5230">
              <w:t>Tx03</w:t>
            </w:r>
          </w:p>
        </w:tc>
        <w:tc>
          <w:tcPr>
            <w:tcW w:w="1157" w:type="dxa"/>
            <w:noWrap/>
            <w:hideMark/>
          </w:tcPr>
          <w:p w14:paraId="20F4C5EC" w14:textId="77777777" w:rsidR="007F5230" w:rsidRPr="007F5230" w:rsidRDefault="007F5230" w:rsidP="007F5230">
            <w:r w:rsidRPr="007F5230">
              <w:t>Tx04</w:t>
            </w:r>
          </w:p>
        </w:tc>
        <w:tc>
          <w:tcPr>
            <w:tcW w:w="1157" w:type="dxa"/>
            <w:noWrap/>
            <w:hideMark/>
          </w:tcPr>
          <w:p w14:paraId="6959B0D2" w14:textId="77777777" w:rsidR="007F5230" w:rsidRPr="007F5230" w:rsidRDefault="007F5230" w:rsidP="007F5230">
            <w:r w:rsidRPr="007F5230">
              <w:t>Tx05</w:t>
            </w:r>
          </w:p>
        </w:tc>
        <w:tc>
          <w:tcPr>
            <w:tcW w:w="1157" w:type="dxa"/>
            <w:noWrap/>
            <w:hideMark/>
          </w:tcPr>
          <w:p w14:paraId="30E14A12" w14:textId="77777777" w:rsidR="007F5230" w:rsidRPr="007F5230" w:rsidRDefault="007F5230" w:rsidP="007F5230">
            <w:r w:rsidRPr="007F5230">
              <w:t>Tx06</w:t>
            </w:r>
          </w:p>
        </w:tc>
        <w:tc>
          <w:tcPr>
            <w:tcW w:w="1157" w:type="dxa"/>
            <w:noWrap/>
            <w:hideMark/>
          </w:tcPr>
          <w:p w14:paraId="4DE36FF3" w14:textId="77777777" w:rsidR="007F5230" w:rsidRPr="007F5230" w:rsidRDefault="007F5230" w:rsidP="007F5230">
            <w:r w:rsidRPr="007F5230">
              <w:t>Tx07</w:t>
            </w:r>
          </w:p>
        </w:tc>
        <w:tc>
          <w:tcPr>
            <w:tcW w:w="1157" w:type="dxa"/>
            <w:noWrap/>
            <w:hideMark/>
          </w:tcPr>
          <w:p w14:paraId="294AAE32" w14:textId="77777777" w:rsidR="007F5230" w:rsidRPr="007F5230" w:rsidRDefault="007F5230" w:rsidP="007F5230">
            <w:r w:rsidRPr="007F5230">
              <w:t>Tx08</w:t>
            </w:r>
          </w:p>
        </w:tc>
        <w:tc>
          <w:tcPr>
            <w:tcW w:w="1157" w:type="dxa"/>
            <w:noWrap/>
            <w:hideMark/>
          </w:tcPr>
          <w:p w14:paraId="310983BD" w14:textId="77777777" w:rsidR="007F5230" w:rsidRPr="007F5230" w:rsidRDefault="007F5230" w:rsidP="007F5230">
            <w:r w:rsidRPr="007F5230">
              <w:t>Tx09</w:t>
            </w:r>
          </w:p>
        </w:tc>
        <w:tc>
          <w:tcPr>
            <w:tcW w:w="1157" w:type="dxa"/>
            <w:noWrap/>
            <w:hideMark/>
          </w:tcPr>
          <w:p w14:paraId="550FBFC0" w14:textId="77777777" w:rsidR="007F5230" w:rsidRPr="007F5230" w:rsidRDefault="007F5230" w:rsidP="007F5230">
            <w:r w:rsidRPr="007F5230">
              <w:t>Tx10</w:t>
            </w:r>
          </w:p>
        </w:tc>
      </w:tr>
      <w:tr w:rsidR="007F5230" w:rsidRPr="007F5230" w14:paraId="164B9082" w14:textId="77777777" w:rsidTr="007F5230">
        <w:trPr>
          <w:trHeight w:val="268"/>
        </w:trPr>
        <w:tc>
          <w:tcPr>
            <w:tcW w:w="1157" w:type="dxa"/>
            <w:noWrap/>
            <w:hideMark/>
          </w:tcPr>
          <w:p w14:paraId="1549DDD8" w14:textId="77777777" w:rsidR="007F5230" w:rsidRPr="007F5230" w:rsidRDefault="007F5230" w:rsidP="007F5230">
            <w:r w:rsidRPr="007F5230">
              <w:t>361.5501</w:t>
            </w:r>
          </w:p>
        </w:tc>
        <w:tc>
          <w:tcPr>
            <w:tcW w:w="1157" w:type="dxa"/>
            <w:noWrap/>
            <w:hideMark/>
          </w:tcPr>
          <w:p w14:paraId="4DD062F6" w14:textId="77777777" w:rsidR="007F5230" w:rsidRPr="007F5230" w:rsidRDefault="007F5230" w:rsidP="007F5230">
            <w:r w:rsidRPr="007F5230">
              <w:t>321.9779</w:t>
            </w:r>
          </w:p>
        </w:tc>
        <w:tc>
          <w:tcPr>
            <w:tcW w:w="1157" w:type="dxa"/>
            <w:noWrap/>
            <w:hideMark/>
          </w:tcPr>
          <w:p w14:paraId="4E7159BF" w14:textId="77777777" w:rsidR="007F5230" w:rsidRPr="007F5230" w:rsidRDefault="007F5230" w:rsidP="007F5230">
            <w:r w:rsidRPr="007F5230">
              <w:t>296.8513</w:t>
            </w:r>
          </w:p>
        </w:tc>
        <w:tc>
          <w:tcPr>
            <w:tcW w:w="1157" w:type="dxa"/>
            <w:noWrap/>
            <w:hideMark/>
          </w:tcPr>
          <w:p w14:paraId="6D8CE12E" w14:textId="77777777" w:rsidR="007F5230" w:rsidRPr="007F5230" w:rsidRDefault="007F5230" w:rsidP="007F5230">
            <w:r w:rsidRPr="007F5230">
              <w:t>288.9975</w:t>
            </w:r>
          </w:p>
        </w:tc>
        <w:tc>
          <w:tcPr>
            <w:tcW w:w="1157" w:type="dxa"/>
            <w:noWrap/>
            <w:hideMark/>
          </w:tcPr>
          <w:p w14:paraId="50A79806" w14:textId="77777777" w:rsidR="007F5230" w:rsidRPr="007F5230" w:rsidRDefault="007F5230" w:rsidP="007F5230">
            <w:r w:rsidRPr="007F5230">
              <w:t>321.6248</w:t>
            </w:r>
          </w:p>
        </w:tc>
        <w:tc>
          <w:tcPr>
            <w:tcW w:w="1157" w:type="dxa"/>
            <w:noWrap/>
            <w:hideMark/>
          </w:tcPr>
          <w:p w14:paraId="487FF0D3" w14:textId="77777777" w:rsidR="007F5230" w:rsidRPr="007F5230" w:rsidRDefault="007F5230" w:rsidP="007F5230">
            <w:r w:rsidRPr="007F5230">
              <w:t>300.7045</w:t>
            </w:r>
          </w:p>
        </w:tc>
        <w:tc>
          <w:tcPr>
            <w:tcW w:w="1157" w:type="dxa"/>
            <w:noWrap/>
            <w:hideMark/>
          </w:tcPr>
          <w:p w14:paraId="6F46B5E7" w14:textId="77777777" w:rsidR="007F5230" w:rsidRPr="007F5230" w:rsidRDefault="007F5230" w:rsidP="007F5230">
            <w:r w:rsidRPr="007F5230">
              <w:t>291.6251</w:t>
            </w:r>
          </w:p>
        </w:tc>
        <w:tc>
          <w:tcPr>
            <w:tcW w:w="1157" w:type="dxa"/>
            <w:noWrap/>
            <w:hideMark/>
          </w:tcPr>
          <w:p w14:paraId="06BD444D" w14:textId="77777777" w:rsidR="007F5230" w:rsidRPr="007F5230" w:rsidRDefault="007F5230" w:rsidP="007F5230">
            <w:r w:rsidRPr="007F5230">
              <w:t>284.6361</w:t>
            </w:r>
          </w:p>
        </w:tc>
        <w:tc>
          <w:tcPr>
            <w:tcW w:w="1157" w:type="dxa"/>
            <w:noWrap/>
            <w:hideMark/>
          </w:tcPr>
          <w:p w14:paraId="25F1E84F" w14:textId="77777777" w:rsidR="007F5230" w:rsidRPr="007F5230" w:rsidRDefault="007F5230" w:rsidP="007F5230">
            <w:r w:rsidRPr="007F5230">
              <w:t>293.0078</w:t>
            </w:r>
          </w:p>
        </w:tc>
        <w:tc>
          <w:tcPr>
            <w:tcW w:w="1157" w:type="dxa"/>
            <w:noWrap/>
            <w:hideMark/>
          </w:tcPr>
          <w:p w14:paraId="4C69EA3A" w14:textId="77777777" w:rsidR="007F5230" w:rsidRPr="007F5230" w:rsidRDefault="007F5230" w:rsidP="007F5230">
            <w:r w:rsidRPr="007F5230">
              <w:t>314.4867</w:t>
            </w:r>
          </w:p>
        </w:tc>
      </w:tr>
      <w:tr w:rsidR="007F5230" w:rsidRPr="007F5230" w14:paraId="331B7E22" w14:textId="77777777" w:rsidTr="007F5230">
        <w:trPr>
          <w:trHeight w:val="268"/>
        </w:trPr>
        <w:tc>
          <w:tcPr>
            <w:tcW w:w="1157" w:type="dxa"/>
            <w:noWrap/>
            <w:hideMark/>
          </w:tcPr>
          <w:p w14:paraId="6BF3921B" w14:textId="77777777" w:rsidR="007F5230" w:rsidRPr="007F5230" w:rsidRDefault="007F5230" w:rsidP="007F5230">
            <w:r w:rsidRPr="007F5230">
              <w:t>328.3096</w:t>
            </w:r>
          </w:p>
        </w:tc>
        <w:tc>
          <w:tcPr>
            <w:tcW w:w="1157" w:type="dxa"/>
            <w:noWrap/>
            <w:hideMark/>
          </w:tcPr>
          <w:p w14:paraId="7A390F90" w14:textId="77777777" w:rsidR="007F5230" w:rsidRPr="007F5230" w:rsidRDefault="007F5230" w:rsidP="007F5230">
            <w:r w:rsidRPr="007F5230">
              <w:t>288.428</w:t>
            </w:r>
          </w:p>
        </w:tc>
        <w:tc>
          <w:tcPr>
            <w:tcW w:w="1157" w:type="dxa"/>
            <w:noWrap/>
            <w:hideMark/>
          </w:tcPr>
          <w:p w14:paraId="7A170DF5" w14:textId="77777777" w:rsidR="007F5230" w:rsidRPr="007F5230" w:rsidRDefault="007F5230" w:rsidP="007F5230">
            <w:r w:rsidRPr="007F5230">
              <w:t>304.6246</w:t>
            </w:r>
          </w:p>
        </w:tc>
        <w:tc>
          <w:tcPr>
            <w:tcW w:w="1157" w:type="dxa"/>
            <w:noWrap/>
            <w:hideMark/>
          </w:tcPr>
          <w:p w14:paraId="617F5993" w14:textId="77777777" w:rsidR="007F5230" w:rsidRPr="007F5230" w:rsidRDefault="007F5230" w:rsidP="007F5230">
            <w:r w:rsidRPr="007F5230">
              <w:t>278.6577</w:t>
            </w:r>
          </w:p>
        </w:tc>
        <w:tc>
          <w:tcPr>
            <w:tcW w:w="1157" w:type="dxa"/>
            <w:noWrap/>
            <w:hideMark/>
          </w:tcPr>
          <w:p w14:paraId="6D9C5A0E" w14:textId="77777777" w:rsidR="007F5230" w:rsidRPr="007F5230" w:rsidRDefault="007F5230" w:rsidP="007F5230">
            <w:r w:rsidRPr="007F5230">
              <w:t>291.1331</w:t>
            </w:r>
          </w:p>
        </w:tc>
        <w:tc>
          <w:tcPr>
            <w:tcW w:w="1157" w:type="dxa"/>
            <w:noWrap/>
            <w:hideMark/>
          </w:tcPr>
          <w:p w14:paraId="2237BC61" w14:textId="77777777" w:rsidR="007F5230" w:rsidRPr="007F5230" w:rsidRDefault="007F5230" w:rsidP="007F5230">
            <w:r w:rsidRPr="007F5230">
              <w:t>297.1532</w:t>
            </w:r>
          </w:p>
        </w:tc>
        <w:tc>
          <w:tcPr>
            <w:tcW w:w="1157" w:type="dxa"/>
            <w:noWrap/>
            <w:hideMark/>
          </w:tcPr>
          <w:p w14:paraId="4F42A14A" w14:textId="77777777" w:rsidR="007F5230" w:rsidRPr="007F5230" w:rsidRDefault="007F5230" w:rsidP="007F5230">
            <w:r w:rsidRPr="007F5230">
              <w:t>333.1004</w:t>
            </w:r>
          </w:p>
        </w:tc>
        <w:tc>
          <w:tcPr>
            <w:tcW w:w="1157" w:type="dxa"/>
            <w:noWrap/>
            <w:hideMark/>
          </w:tcPr>
          <w:p w14:paraId="4A327BBC" w14:textId="77777777" w:rsidR="007F5230" w:rsidRPr="007F5230" w:rsidRDefault="007F5230" w:rsidP="007F5230">
            <w:r w:rsidRPr="007F5230">
              <w:t>285.9932</w:t>
            </w:r>
          </w:p>
        </w:tc>
        <w:tc>
          <w:tcPr>
            <w:tcW w:w="1157" w:type="dxa"/>
            <w:noWrap/>
            <w:hideMark/>
          </w:tcPr>
          <w:p w14:paraId="0DC1ABB3" w14:textId="77777777" w:rsidR="007F5230" w:rsidRPr="007F5230" w:rsidRDefault="007F5230" w:rsidP="007F5230">
            <w:r w:rsidRPr="007F5230">
              <w:t>287.7625</w:t>
            </w:r>
          </w:p>
        </w:tc>
        <w:tc>
          <w:tcPr>
            <w:tcW w:w="1157" w:type="dxa"/>
            <w:noWrap/>
            <w:hideMark/>
          </w:tcPr>
          <w:p w14:paraId="59E4A1AE" w14:textId="77777777" w:rsidR="007F5230" w:rsidRPr="007F5230" w:rsidRDefault="007F5230" w:rsidP="007F5230">
            <w:r w:rsidRPr="007F5230">
              <w:t>317.6712</w:t>
            </w:r>
          </w:p>
        </w:tc>
      </w:tr>
      <w:tr w:rsidR="007F5230" w:rsidRPr="007F5230" w14:paraId="5E4E46A0" w14:textId="77777777" w:rsidTr="007F5230">
        <w:trPr>
          <w:trHeight w:val="268"/>
        </w:trPr>
        <w:tc>
          <w:tcPr>
            <w:tcW w:w="1157" w:type="dxa"/>
            <w:noWrap/>
            <w:hideMark/>
          </w:tcPr>
          <w:p w14:paraId="40C2A3BC" w14:textId="77777777" w:rsidR="007F5230" w:rsidRPr="007F5230" w:rsidRDefault="007F5230" w:rsidP="007F5230">
            <w:r w:rsidRPr="007F5230">
              <w:t>290.7664</w:t>
            </w:r>
          </w:p>
        </w:tc>
        <w:tc>
          <w:tcPr>
            <w:tcW w:w="1157" w:type="dxa"/>
            <w:noWrap/>
            <w:hideMark/>
          </w:tcPr>
          <w:p w14:paraId="061044C8" w14:textId="77777777" w:rsidR="007F5230" w:rsidRPr="007F5230" w:rsidRDefault="007F5230" w:rsidP="007F5230">
            <w:r w:rsidRPr="007F5230">
              <w:t>306.7773</w:t>
            </w:r>
          </w:p>
        </w:tc>
        <w:tc>
          <w:tcPr>
            <w:tcW w:w="1157" w:type="dxa"/>
            <w:noWrap/>
            <w:hideMark/>
          </w:tcPr>
          <w:p w14:paraId="392B6C32" w14:textId="77777777" w:rsidR="007F5230" w:rsidRPr="007F5230" w:rsidRDefault="007F5230" w:rsidP="007F5230">
            <w:r w:rsidRPr="007F5230">
              <w:t>308.1006</w:t>
            </w:r>
          </w:p>
        </w:tc>
        <w:tc>
          <w:tcPr>
            <w:tcW w:w="1157" w:type="dxa"/>
            <w:noWrap/>
            <w:hideMark/>
          </w:tcPr>
          <w:p w14:paraId="51E29533" w14:textId="77777777" w:rsidR="007F5230" w:rsidRPr="007F5230" w:rsidRDefault="007F5230" w:rsidP="007F5230">
            <w:r w:rsidRPr="007F5230">
              <w:t>294.7269</w:t>
            </w:r>
          </w:p>
        </w:tc>
        <w:tc>
          <w:tcPr>
            <w:tcW w:w="1157" w:type="dxa"/>
            <w:noWrap/>
            <w:hideMark/>
          </w:tcPr>
          <w:p w14:paraId="7C82B9F6" w14:textId="77777777" w:rsidR="007F5230" w:rsidRPr="007F5230" w:rsidRDefault="007F5230" w:rsidP="007F5230">
            <w:r w:rsidRPr="007F5230">
              <w:t>284.9566</w:t>
            </w:r>
          </w:p>
        </w:tc>
        <w:tc>
          <w:tcPr>
            <w:tcW w:w="1157" w:type="dxa"/>
            <w:noWrap/>
            <w:hideMark/>
          </w:tcPr>
          <w:p w14:paraId="3E251CE9" w14:textId="77777777" w:rsidR="007F5230" w:rsidRPr="007F5230" w:rsidRDefault="007F5230" w:rsidP="007F5230">
            <w:r w:rsidRPr="007F5230">
              <w:t>307.1629</w:t>
            </w:r>
          </w:p>
        </w:tc>
        <w:tc>
          <w:tcPr>
            <w:tcW w:w="1157" w:type="dxa"/>
            <w:noWrap/>
            <w:hideMark/>
          </w:tcPr>
          <w:p w14:paraId="30D2EAF1" w14:textId="77777777" w:rsidR="007F5230" w:rsidRPr="007F5230" w:rsidRDefault="007F5230" w:rsidP="007F5230">
            <w:r w:rsidRPr="007F5230">
              <w:t>256.034</w:t>
            </w:r>
          </w:p>
        </w:tc>
        <w:tc>
          <w:tcPr>
            <w:tcW w:w="1157" w:type="dxa"/>
            <w:noWrap/>
            <w:hideMark/>
          </w:tcPr>
          <w:p w14:paraId="268BE04A" w14:textId="77777777" w:rsidR="007F5230" w:rsidRPr="007F5230" w:rsidRDefault="007F5230" w:rsidP="007F5230">
            <w:r w:rsidRPr="007F5230">
              <w:t>281.7649</w:t>
            </w:r>
          </w:p>
        </w:tc>
        <w:tc>
          <w:tcPr>
            <w:tcW w:w="1157" w:type="dxa"/>
            <w:noWrap/>
            <w:hideMark/>
          </w:tcPr>
          <w:p w14:paraId="5F284E53" w14:textId="77777777" w:rsidR="007F5230" w:rsidRPr="007F5230" w:rsidRDefault="007F5230" w:rsidP="007F5230">
            <w:r w:rsidRPr="007F5230">
              <w:t>280.7085</w:t>
            </w:r>
          </w:p>
        </w:tc>
        <w:tc>
          <w:tcPr>
            <w:tcW w:w="1157" w:type="dxa"/>
            <w:noWrap/>
            <w:hideMark/>
          </w:tcPr>
          <w:p w14:paraId="28519F05" w14:textId="77777777" w:rsidR="007F5230" w:rsidRPr="007F5230" w:rsidRDefault="007F5230" w:rsidP="007F5230">
            <w:r w:rsidRPr="007F5230">
              <w:t>398.6213</w:t>
            </w:r>
          </w:p>
        </w:tc>
      </w:tr>
      <w:tr w:rsidR="007F5230" w:rsidRPr="007F5230" w14:paraId="2A2C4FCF" w14:textId="77777777" w:rsidTr="007F5230">
        <w:trPr>
          <w:trHeight w:val="268"/>
        </w:trPr>
        <w:tc>
          <w:tcPr>
            <w:tcW w:w="1157" w:type="dxa"/>
            <w:noWrap/>
            <w:hideMark/>
          </w:tcPr>
          <w:p w14:paraId="7BF850B9" w14:textId="77777777" w:rsidR="007F5230" w:rsidRPr="007F5230" w:rsidRDefault="007F5230" w:rsidP="007F5230">
            <w:r w:rsidRPr="007F5230">
              <w:t>364.0201</w:t>
            </w:r>
          </w:p>
        </w:tc>
        <w:tc>
          <w:tcPr>
            <w:tcW w:w="1157" w:type="dxa"/>
            <w:noWrap/>
            <w:hideMark/>
          </w:tcPr>
          <w:p w14:paraId="003DB8EE" w14:textId="77777777" w:rsidR="007F5230" w:rsidRPr="007F5230" w:rsidRDefault="007F5230" w:rsidP="007F5230">
            <w:r w:rsidRPr="007F5230">
              <w:t>296.2914</w:t>
            </w:r>
          </w:p>
        </w:tc>
        <w:tc>
          <w:tcPr>
            <w:tcW w:w="1157" w:type="dxa"/>
            <w:noWrap/>
            <w:hideMark/>
          </w:tcPr>
          <w:p w14:paraId="5AEC2F57" w14:textId="77777777" w:rsidR="007F5230" w:rsidRPr="007F5230" w:rsidRDefault="007F5230" w:rsidP="007F5230">
            <w:r w:rsidRPr="007F5230">
              <w:t>268.5683</w:t>
            </w:r>
          </w:p>
        </w:tc>
        <w:tc>
          <w:tcPr>
            <w:tcW w:w="1157" w:type="dxa"/>
            <w:noWrap/>
            <w:hideMark/>
          </w:tcPr>
          <w:p w14:paraId="31E1153E" w14:textId="77777777" w:rsidR="007F5230" w:rsidRPr="007F5230" w:rsidRDefault="007F5230" w:rsidP="007F5230">
            <w:r w:rsidRPr="007F5230">
              <w:t>300.2671</w:t>
            </w:r>
          </w:p>
        </w:tc>
        <w:tc>
          <w:tcPr>
            <w:tcW w:w="1157" w:type="dxa"/>
            <w:noWrap/>
            <w:hideMark/>
          </w:tcPr>
          <w:p w14:paraId="22F8BE52" w14:textId="77777777" w:rsidR="007F5230" w:rsidRPr="007F5230" w:rsidRDefault="007F5230" w:rsidP="007F5230">
            <w:r w:rsidRPr="007F5230">
              <w:t>276.3719</w:t>
            </w:r>
          </w:p>
        </w:tc>
        <w:tc>
          <w:tcPr>
            <w:tcW w:w="1157" w:type="dxa"/>
            <w:noWrap/>
            <w:hideMark/>
          </w:tcPr>
          <w:p w14:paraId="3BAA1E9D" w14:textId="77777777" w:rsidR="007F5230" w:rsidRPr="007F5230" w:rsidRDefault="007F5230" w:rsidP="007F5230">
            <w:r w:rsidRPr="007F5230">
              <w:t>266.0841</w:t>
            </w:r>
          </w:p>
        </w:tc>
        <w:tc>
          <w:tcPr>
            <w:tcW w:w="1157" w:type="dxa"/>
            <w:noWrap/>
            <w:hideMark/>
          </w:tcPr>
          <w:p w14:paraId="08654A2D" w14:textId="77777777" w:rsidR="007F5230" w:rsidRPr="007F5230" w:rsidRDefault="007F5230" w:rsidP="007F5230">
            <w:r w:rsidRPr="007F5230">
              <w:t>300.1949</w:t>
            </w:r>
          </w:p>
        </w:tc>
        <w:tc>
          <w:tcPr>
            <w:tcW w:w="1157" w:type="dxa"/>
            <w:noWrap/>
            <w:hideMark/>
          </w:tcPr>
          <w:p w14:paraId="30DB4B5C" w14:textId="77777777" w:rsidR="007F5230" w:rsidRPr="007F5230" w:rsidRDefault="007F5230" w:rsidP="007F5230">
            <w:r w:rsidRPr="007F5230">
              <w:t>287.3013</w:t>
            </w:r>
          </w:p>
        </w:tc>
        <w:tc>
          <w:tcPr>
            <w:tcW w:w="1157" w:type="dxa"/>
            <w:noWrap/>
            <w:hideMark/>
          </w:tcPr>
          <w:p w14:paraId="67E6C5F0" w14:textId="77777777" w:rsidR="007F5230" w:rsidRPr="007F5230" w:rsidRDefault="007F5230" w:rsidP="007F5230">
            <w:r w:rsidRPr="007F5230">
              <w:t>305.3752</w:t>
            </w:r>
          </w:p>
        </w:tc>
        <w:tc>
          <w:tcPr>
            <w:tcW w:w="1157" w:type="dxa"/>
            <w:noWrap/>
            <w:hideMark/>
          </w:tcPr>
          <w:p w14:paraId="1B4466E6" w14:textId="77777777" w:rsidR="007F5230" w:rsidRPr="007F5230" w:rsidRDefault="007F5230" w:rsidP="007F5230">
            <w:r w:rsidRPr="007F5230">
              <w:t>271.5091</w:t>
            </w:r>
          </w:p>
        </w:tc>
      </w:tr>
      <w:tr w:rsidR="007F5230" w:rsidRPr="007F5230" w14:paraId="6A374F77" w14:textId="77777777" w:rsidTr="007F5230">
        <w:trPr>
          <w:trHeight w:val="268"/>
        </w:trPr>
        <w:tc>
          <w:tcPr>
            <w:tcW w:w="1157" w:type="dxa"/>
            <w:noWrap/>
            <w:hideMark/>
          </w:tcPr>
          <w:p w14:paraId="00FE9244" w14:textId="77777777" w:rsidR="007F5230" w:rsidRPr="007F5230" w:rsidRDefault="007F5230" w:rsidP="007F5230">
            <w:r w:rsidRPr="007F5230">
              <w:t>329.1722</w:t>
            </w:r>
          </w:p>
        </w:tc>
        <w:tc>
          <w:tcPr>
            <w:tcW w:w="1157" w:type="dxa"/>
            <w:noWrap/>
            <w:hideMark/>
          </w:tcPr>
          <w:p w14:paraId="413DFAEB" w14:textId="77777777" w:rsidR="007F5230" w:rsidRPr="007F5230" w:rsidRDefault="007F5230" w:rsidP="007F5230">
            <w:r w:rsidRPr="007F5230">
              <w:t>284.9879</w:t>
            </w:r>
          </w:p>
        </w:tc>
        <w:tc>
          <w:tcPr>
            <w:tcW w:w="1157" w:type="dxa"/>
            <w:noWrap/>
            <w:hideMark/>
          </w:tcPr>
          <w:p w14:paraId="01CFD667" w14:textId="77777777" w:rsidR="007F5230" w:rsidRPr="007F5230" w:rsidRDefault="007F5230" w:rsidP="007F5230">
            <w:r w:rsidRPr="007F5230">
              <w:t>339.6045</w:t>
            </w:r>
          </w:p>
        </w:tc>
        <w:tc>
          <w:tcPr>
            <w:tcW w:w="1157" w:type="dxa"/>
            <w:noWrap/>
            <w:hideMark/>
          </w:tcPr>
          <w:p w14:paraId="1D60E1DF" w14:textId="77777777" w:rsidR="007F5230" w:rsidRPr="007F5230" w:rsidRDefault="007F5230" w:rsidP="007F5230">
            <w:r w:rsidRPr="007F5230">
              <w:t>308.2748</w:t>
            </w:r>
          </w:p>
        </w:tc>
        <w:tc>
          <w:tcPr>
            <w:tcW w:w="1157" w:type="dxa"/>
            <w:noWrap/>
            <w:hideMark/>
          </w:tcPr>
          <w:p w14:paraId="28C5E130" w14:textId="77777777" w:rsidR="007F5230" w:rsidRPr="007F5230" w:rsidRDefault="007F5230" w:rsidP="007F5230">
            <w:r w:rsidRPr="007F5230">
              <w:t>271.4789</w:t>
            </w:r>
          </w:p>
        </w:tc>
        <w:tc>
          <w:tcPr>
            <w:tcW w:w="1157" w:type="dxa"/>
            <w:noWrap/>
            <w:hideMark/>
          </w:tcPr>
          <w:p w14:paraId="4A5CA942" w14:textId="77777777" w:rsidR="007F5230" w:rsidRPr="007F5230" w:rsidRDefault="007F5230" w:rsidP="007F5230">
            <w:r w:rsidRPr="007F5230">
              <w:t>317.9875</w:t>
            </w:r>
          </w:p>
        </w:tc>
        <w:tc>
          <w:tcPr>
            <w:tcW w:w="1157" w:type="dxa"/>
            <w:noWrap/>
            <w:hideMark/>
          </w:tcPr>
          <w:p w14:paraId="5FD61301" w14:textId="77777777" w:rsidR="007F5230" w:rsidRPr="007F5230" w:rsidRDefault="007F5230" w:rsidP="007F5230">
            <w:r w:rsidRPr="007F5230">
              <w:t>294.9599</w:t>
            </w:r>
          </w:p>
        </w:tc>
        <w:tc>
          <w:tcPr>
            <w:tcW w:w="1157" w:type="dxa"/>
            <w:noWrap/>
            <w:hideMark/>
          </w:tcPr>
          <w:p w14:paraId="32A3F8E3" w14:textId="77777777" w:rsidR="007F5230" w:rsidRPr="007F5230" w:rsidRDefault="007F5230" w:rsidP="007F5230">
            <w:r w:rsidRPr="007F5230">
              <w:t>263.2637</w:t>
            </w:r>
          </w:p>
        </w:tc>
        <w:tc>
          <w:tcPr>
            <w:tcW w:w="1157" w:type="dxa"/>
            <w:noWrap/>
            <w:hideMark/>
          </w:tcPr>
          <w:p w14:paraId="578FE90A" w14:textId="77777777" w:rsidR="007F5230" w:rsidRPr="007F5230" w:rsidRDefault="007F5230" w:rsidP="007F5230">
            <w:r w:rsidRPr="007F5230">
              <w:t>296.5325</w:t>
            </w:r>
          </w:p>
        </w:tc>
        <w:tc>
          <w:tcPr>
            <w:tcW w:w="1157" w:type="dxa"/>
            <w:noWrap/>
            <w:hideMark/>
          </w:tcPr>
          <w:p w14:paraId="46EC16E6" w14:textId="77777777" w:rsidR="007F5230" w:rsidRPr="007F5230" w:rsidRDefault="007F5230" w:rsidP="007F5230">
            <w:r w:rsidRPr="007F5230">
              <w:t>295.7916</w:t>
            </w:r>
          </w:p>
        </w:tc>
      </w:tr>
      <w:tr w:rsidR="007F5230" w:rsidRPr="007F5230" w14:paraId="4E7F0D6A" w14:textId="77777777" w:rsidTr="007F5230">
        <w:trPr>
          <w:trHeight w:val="268"/>
        </w:trPr>
        <w:tc>
          <w:tcPr>
            <w:tcW w:w="1157" w:type="dxa"/>
            <w:noWrap/>
            <w:hideMark/>
          </w:tcPr>
          <w:p w14:paraId="66F0873B" w14:textId="77777777" w:rsidR="007F5230" w:rsidRPr="007F5230" w:rsidRDefault="007F5230" w:rsidP="007F5230">
            <w:r w:rsidRPr="007F5230">
              <w:t>294.024</w:t>
            </w:r>
          </w:p>
        </w:tc>
        <w:tc>
          <w:tcPr>
            <w:tcW w:w="1157" w:type="dxa"/>
            <w:noWrap/>
            <w:hideMark/>
          </w:tcPr>
          <w:p w14:paraId="3480DE11" w14:textId="77777777" w:rsidR="007F5230" w:rsidRPr="007F5230" w:rsidRDefault="007F5230" w:rsidP="007F5230">
            <w:r w:rsidRPr="007F5230">
              <w:t>303.3484</w:t>
            </w:r>
          </w:p>
        </w:tc>
        <w:tc>
          <w:tcPr>
            <w:tcW w:w="1157" w:type="dxa"/>
            <w:noWrap/>
            <w:hideMark/>
          </w:tcPr>
          <w:p w14:paraId="4ED400C6" w14:textId="77777777" w:rsidR="007F5230" w:rsidRPr="007F5230" w:rsidRDefault="007F5230" w:rsidP="007F5230">
            <w:r w:rsidRPr="007F5230">
              <w:t>311.2926</w:t>
            </w:r>
          </w:p>
        </w:tc>
        <w:tc>
          <w:tcPr>
            <w:tcW w:w="1157" w:type="dxa"/>
            <w:noWrap/>
            <w:hideMark/>
          </w:tcPr>
          <w:p w14:paraId="362E9A86" w14:textId="77777777" w:rsidR="007F5230" w:rsidRPr="007F5230" w:rsidRDefault="007F5230" w:rsidP="007F5230">
            <w:r w:rsidRPr="007F5230">
              <w:t>283.0728</w:t>
            </w:r>
          </w:p>
        </w:tc>
        <w:tc>
          <w:tcPr>
            <w:tcW w:w="1157" w:type="dxa"/>
            <w:noWrap/>
            <w:hideMark/>
          </w:tcPr>
          <w:p w14:paraId="34EAE46A" w14:textId="77777777" w:rsidR="007F5230" w:rsidRPr="007F5230" w:rsidRDefault="007F5230" w:rsidP="007F5230">
            <w:r w:rsidRPr="007F5230">
              <w:t>311.5203</w:t>
            </w:r>
          </w:p>
        </w:tc>
        <w:tc>
          <w:tcPr>
            <w:tcW w:w="1157" w:type="dxa"/>
            <w:noWrap/>
            <w:hideMark/>
          </w:tcPr>
          <w:p w14:paraId="32499944" w14:textId="77777777" w:rsidR="007F5230" w:rsidRPr="007F5230" w:rsidRDefault="007F5230" w:rsidP="007F5230">
            <w:r w:rsidRPr="007F5230">
              <w:t>307.2749</w:t>
            </w:r>
          </w:p>
        </w:tc>
        <w:tc>
          <w:tcPr>
            <w:tcW w:w="1157" w:type="dxa"/>
            <w:noWrap/>
            <w:hideMark/>
          </w:tcPr>
          <w:p w14:paraId="4C89889D" w14:textId="77777777" w:rsidR="007F5230" w:rsidRPr="007F5230" w:rsidRDefault="007F5230" w:rsidP="007F5230">
            <w:r w:rsidRPr="007F5230">
              <w:t>309.714</w:t>
            </w:r>
          </w:p>
        </w:tc>
        <w:tc>
          <w:tcPr>
            <w:tcW w:w="1157" w:type="dxa"/>
            <w:noWrap/>
            <w:hideMark/>
          </w:tcPr>
          <w:p w14:paraId="534AD0BE" w14:textId="77777777" w:rsidR="007F5230" w:rsidRPr="007F5230" w:rsidRDefault="007F5230" w:rsidP="007F5230">
            <w:r w:rsidRPr="007F5230">
              <w:t>280.873</w:t>
            </w:r>
          </w:p>
        </w:tc>
        <w:tc>
          <w:tcPr>
            <w:tcW w:w="1157" w:type="dxa"/>
            <w:noWrap/>
            <w:hideMark/>
          </w:tcPr>
          <w:p w14:paraId="7836DD77" w14:textId="77777777" w:rsidR="007F5230" w:rsidRPr="007F5230" w:rsidRDefault="007F5230" w:rsidP="007F5230">
            <w:r w:rsidRPr="007F5230">
              <w:t>275.8628</w:t>
            </w:r>
          </w:p>
        </w:tc>
        <w:tc>
          <w:tcPr>
            <w:tcW w:w="1157" w:type="dxa"/>
            <w:noWrap/>
            <w:hideMark/>
          </w:tcPr>
          <w:p w14:paraId="6BDB1344" w14:textId="77777777" w:rsidR="007F5230" w:rsidRPr="007F5230" w:rsidRDefault="007F5230" w:rsidP="007F5230">
            <w:r w:rsidRPr="007F5230">
              <w:t>285.6257</w:t>
            </w:r>
          </w:p>
        </w:tc>
      </w:tr>
      <w:tr w:rsidR="007F5230" w:rsidRPr="007F5230" w14:paraId="3B98EEF9" w14:textId="77777777" w:rsidTr="007F5230">
        <w:trPr>
          <w:trHeight w:val="268"/>
        </w:trPr>
        <w:tc>
          <w:tcPr>
            <w:tcW w:w="1157" w:type="dxa"/>
            <w:noWrap/>
            <w:hideMark/>
          </w:tcPr>
          <w:p w14:paraId="7B328321" w14:textId="77777777" w:rsidR="007F5230" w:rsidRPr="007F5230" w:rsidRDefault="007F5230" w:rsidP="007F5230">
            <w:r w:rsidRPr="007F5230">
              <w:t>303.3317</w:t>
            </w:r>
          </w:p>
        </w:tc>
        <w:tc>
          <w:tcPr>
            <w:tcW w:w="1157" w:type="dxa"/>
            <w:noWrap/>
            <w:hideMark/>
          </w:tcPr>
          <w:p w14:paraId="5BDD9135" w14:textId="77777777" w:rsidR="007F5230" w:rsidRPr="007F5230" w:rsidRDefault="007F5230" w:rsidP="007F5230">
            <w:r w:rsidRPr="007F5230">
              <w:t>316.5503</w:t>
            </w:r>
          </w:p>
        </w:tc>
        <w:tc>
          <w:tcPr>
            <w:tcW w:w="1157" w:type="dxa"/>
            <w:noWrap/>
            <w:hideMark/>
          </w:tcPr>
          <w:p w14:paraId="5E1880C8" w14:textId="77777777" w:rsidR="007F5230" w:rsidRPr="007F5230" w:rsidRDefault="007F5230" w:rsidP="007F5230">
            <w:r w:rsidRPr="007F5230">
              <w:t>286.3469</w:t>
            </w:r>
          </w:p>
        </w:tc>
        <w:tc>
          <w:tcPr>
            <w:tcW w:w="1157" w:type="dxa"/>
            <w:noWrap/>
            <w:hideMark/>
          </w:tcPr>
          <w:p w14:paraId="6D117363" w14:textId="77777777" w:rsidR="007F5230" w:rsidRPr="007F5230" w:rsidRDefault="007F5230" w:rsidP="007F5230">
            <w:r w:rsidRPr="007F5230">
              <w:t>305.986</w:t>
            </w:r>
          </w:p>
        </w:tc>
        <w:tc>
          <w:tcPr>
            <w:tcW w:w="1157" w:type="dxa"/>
            <w:noWrap/>
            <w:hideMark/>
          </w:tcPr>
          <w:p w14:paraId="51848B09" w14:textId="77777777" w:rsidR="007F5230" w:rsidRPr="007F5230" w:rsidRDefault="007F5230" w:rsidP="007F5230">
            <w:r w:rsidRPr="007F5230">
              <w:t>297.3743</w:t>
            </w:r>
          </w:p>
        </w:tc>
        <w:tc>
          <w:tcPr>
            <w:tcW w:w="1157" w:type="dxa"/>
            <w:noWrap/>
            <w:hideMark/>
          </w:tcPr>
          <w:p w14:paraId="64D6ABAA" w14:textId="77777777" w:rsidR="007F5230" w:rsidRPr="007F5230" w:rsidRDefault="007F5230" w:rsidP="007F5230">
            <w:r w:rsidRPr="007F5230">
              <w:t>307.8647</w:t>
            </w:r>
          </w:p>
        </w:tc>
        <w:tc>
          <w:tcPr>
            <w:tcW w:w="1157" w:type="dxa"/>
            <w:noWrap/>
            <w:hideMark/>
          </w:tcPr>
          <w:p w14:paraId="1A8478F8" w14:textId="77777777" w:rsidR="007F5230" w:rsidRPr="007F5230" w:rsidRDefault="007F5230" w:rsidP="007F5230">
            <w:r w:rsidRPr="007F5230">
              <w:t>303.7185</w:t>
            </w:r>
          </w:p>
        </w:tc>
        <w:tc>
          <w:tcPr>
            <w:tcW w:w="1157" w:type="dxa"/>
            <w:noWrap/>
            <w:hideMark/>
          </w:tcPr>
          <w:p w14:paraId="67217E42" w14:textId="77777777" w:rsidR="007F5230" w:rsidRPr="007F5230" w:rsidRDefault="007F5230" w:rsidP="007F5230">
            <w:r w:rsidRPr="007F5230">
              <w:t>282.9706</w:t>
            </w:r>
          </w:p>
        </w:tc>
        <w:tc>
          <w:tcPr>
            <w:tcW w:w="1157" w:type="dxa"/>
            <w:noWrap/>
            <w:hideMark/>
          </w:tcPr>
          <w:p w14:paraId="0AF5A4B6" w14:textId="77777777" w:rsidR="007F5230" w:rsidRPr="007F5230" w:rsidRDefault="007F5230" w:rsidP="007F5230">
            <w:r w:rsidRPr="007F5230">
              <w:t>300.5428</w:t>
            </w:r>
          </w:p>
        </w:tc>
        <w:tc>
          <w:tcPr>
            <w:tcW w:w="1157" w:type="dxa"/>
            <w:noWrap/>
            <w:hideMark/>
          </w:tcPr>
          <w:p w14:paraId="0CBCA1D4" w14:textId="77777777" w:rsidR="007F5230" w:rsidRPr="007F5230" w:rsidRDefault="007F5230" w:rsidP="007F5230">
            <w:r w:rsidRPr="007F5230">
              <w:t>282.0309</w:t>
            </w:r>
          </w:p>
        </w:tc>
      </w:tr>
      <w:tr w:rsidR="007F5230" w:rsidRPr="007F5230" w14:paraId="6E80318D" w14:textId="77777777" w:rsidTr="007F5230">
        <w:trPr>
          <w:trHeight w:val="268"/>
        </w:trPr>
        <w:tc>
          <w:tcPr>
            <w:tcW w:w="1157" w:type="dxa"/>
            <w:noWrap/>
            <w:hideMark/>
          </w:tcPr>
          <w:p w14:paraId="75149FB2" w14:textId="77777777" w:rsidR="007F5230" w:rsidRPr="007F5230" w:rsidRDefault="007F5230" w:rsidP="007F5230">
            <w:r w:rsidRPr="007F5230">
              <w:t>308.9477</w:t>
            </w:r>
          </w:p>
        </w:tc>
        <w:tc>
          <w:tcPr>
            <w:tcW w:w="1157" w:type="dxa"/>
            <w:noWrap/>
            <w:hideMark/>
          </w:tcPr>
          <w:p w14:paraId="333F5651" w14:textId="77777777" w:rsidR="007F5230" w:rsidRPr="007F5230" w:rsidRDefault="007F5230" w:rsidP="007F5230">
            <w:r w:rsidRPr="007F5230">
              <w:t>286.298</w:t>
            </w:r>
          </w:p>
        </w:tc>
        <w:tc>
          <w:tcPr>
            <w:tcW w:w="1157" w:type="dxa"/>
            <w:noWrap/>
            <w:hideMark/>
          </w:tcPr>
          <w:p w14:paraId="1FDF3593" w14:textId="77777777" w:rsidR="007F5230" w:rsidRPr="007F5230" w:rsidRDefault="007F5230" w:rsidP="007F5230">
            <w:r w:rsidRPr="007F5230">
              <w:t>309.3546</w:t>
            </w:r>
          </w:p>
        </w:tc>
        <w:tc>
          <w:tcPr>
            <w:tcW w:w="1157" w:type="dxa"/>
            <w:noWrap/>
            <w:hideMark/>
          </w:tcPr>
          <w:p w14:paraId="5116FB34" w14:textId="77777777" w:rsidR="007F5230" w:rsidRPr="007F5230" w:rsidRDefault="007F5230" w:rsidP="007F5230">
            <w:r w:rsidRPr="007F5230">
              <w:t>294.2719</w:t>
            </w:r>
          </w:p>
        </w:tc>
        <w:tc>
          <w:tcPr>
            <w:tcW w:w="1157" w:type="dxa"/>
            <w:noWrap/>
            <w:hideMark/>
          </w:tcPr>
          <w:p w14:paraId="79AFD992" w14:textId="77777777" w:rsidR="007F5230" w:rsidRPr="007F5230" w:rsidRDefault="007F5230" w:rsidP="007F5230">
            <w:r w:rsidRPr="007F5230">
              <w:t>275.1136</w:t>
            </w:r>
          </w:p>
        </w:tc>
        <w:tc>
          <w:tcPr>
            <w:tcW w:w="1157" w:type="dxa"/>
            <w:noWrap/>
            <w:hideMark/>
          </w:tcPr>
          <w:p w14:paraId="6A3AB484" w14:textId="77777777" w:rsidR="007F5230" w:rsidRPr="007F5230" w:rsidRDefault="007F5230" w:rsidP="007F5230">
            <w:r w:rsidRPr="007F5230">
              <w:t>273.2222</w:t>
            </w:r>
          </w:p>
        </w:tc>
        <w:tc>
          <w:tcPr>
            <w:tcW w:w="1157" w:type="dxa"/>
            <w:noWrap/>
            <w:hideMark/>
          </w:tcPr>
          <w:p w14:paraId="692C1D2B" w14:textId="77777777" w:rsidR="007F5230" w:rsidRPr="007F5230" w:rsidRDefault="007F5230" w:rsidP="007F5230">
            <w:r w:rsidRPr="007F5230">
              <w:t>333.0603</w:t>
            </w:r>
          </w:p>
        </w:tc>
        <w:tc>
          <w:tcPr>
            <w:tcW w:w="1157" w:type="dxa"/>
            <w:noWrap/>
            <w:hideMark/>
          </w:tcPr>
          <w:p w14:paraId="5C67E611" w14:textId="77777777" w:rsidR="007F5230" w:rsidRPr="007F5230" w:rsidRDefault="007F5230" w:rsidP="007F5230">
            <w:r w:rsidRPr="007F5230">
              <w:t>334.033</w:t>
            </w:r>
          </w:p>
        </w:tc>
        <w:tc>
          <w:tcPr>
            <w:tcW w:w="1157" w:type="dxa"/>
            <w:noWrap/>
            <w:hideMark/>
          </w:tcPr>
          <w:p w14:paraId="18F20626" w14:textId="77777777" w:rsidR="007F5230" w:rsidRPr="007F5230" w:rsidRDefault="007F5230" w:rsidP="007F5230">
            <w:r w:rsidRPr="007F5230">
              <w:t>299.8779</w:t>
            </w:r>
          </w:p>
        </w:tc>
        <w:tc>
          <w:tcPr>
            <w:tcW w:w="1157" w:type="dxa"/>
            <w:noWrap/>
            <w:hideMark/>
          </w:tcPr>
          <w:p w14:paraId="17E2AFD5" w14:textId="77777777" w:rsidR="007F5230" w:rsidRPr="007F5230" w:rsidRDefault="007F5230" w:rsidP="007F5230">
            <w:r w:rsidRPr="007F5230">
              <w:t>274.1863</w:t>
            </w:r>
          </w:p>
        </w:tc>
      </w:tr>
      <w:tr w:rsidR="007F5230" w:rsidRPr="007F5230" w14:paraId="4A5306AF" w14:textId="77777777" w:rsidTr="007F5230">
        <w:trPr>
          <w:trHeight w:val="268"/>
        </w:trPr>
        <w:tc>
          <w:tcPr>
            <w:tcW w:w="1157" w:type="dxa"/>
            <w:noWrap/>
            <w:hideMark/>
          </w:tcPr>
          <w:p w14:paraId="46F9F0BF" w14:textId="77777777" w:rsidR="007F5230" w:rsidRPr="007F5230" w:rsidRDefault="007F5230" w:rsidP="007F5230">
            <w:r w:rsidRPr="007F5230">
              <w:t>404.0886</w:t>
            </w:r>
          </w:p>
        </w:tc>
        <w:tc>
          <w:tcPr>
            <w:tcW w:w="1157" w:type="dxa"/>
            <w:noWrap/>
            <w:hideMark/>
          </w:tcPr>
          <w:p w14:paraId="7D95B968" w14:textId="77777777" w:rsidR="007F5230" w:rsidRPr="007F5230" w:rsidRDefault="007F5230" w:rsidP="007F5230">
            <w:r w:rsidRPr="007F5230">
              <w:t>296.3726</w:t>
            </w:r>
          </w:p>
        </w:tc>
        <w:tc>
          <w:tcPr>
            <w:tcW w:w="1157" w:type="dxa"/>
            <w:noWrap/>
            <w:hideMark/>
          </w:tcPr>
          <w:p w14:paraId="73F6CBCE" w14:textId="77777777" w:rsidR="007F5230" w:rsidRPr="007F5230" w:rsidRDefault="007F5230" w:rsidP="007F5230">
            <w:r w:rsidRPr="007F5230">
              <w:t>276.1675</w:t>
            </w:r>
          </w:p>
        </w:tc>
        <w:tc>
          <w:tcPr>
            <w:tcW w:w="1157" w:type="dxa"/>
            <w:noWrap/>
            <w:hideMark/>
          </w:tcPr>
          <w:p w14:paraId="5DF595F2" w14:textId="77777777" w:rsidR="007F5230" w:rsidRPr="007F5230" w:rsidRDefault="007F5230" w:rsidP="007F5230">
            <w:r w:rsidRPr="007F5230">
              <w:t>305.1688</w:t>
            </w:r>
          </w:p>
        </w:tc>
        <w:tc>
          <w:tcPr>
            <w:tcW w:w="1157" w:type="dxa"/>
            <w:noWrap/>
            <w:hideMark/>
          </w:tcPr>
          <w:p w14:paraId="31864559" w14:textId="77777777" w:rsidR="007F5230" w:rsidRPr="007F5230" w:rsidRDefault="007F5230" w:rsidP="007F5230">
            <w:r w:rsidRPr="007F5230">
              <w:t>294.6468</w:t>
            </w:r>
          </w:p>
        </w:tc>
        <w:tc>
          <w:tcPr>
            <w:tcW w:w="1157" w:type="dxa"/>
            <w:noWrap/>
            <w:hideMark/>
          </w:tcPr>
          <w:p w14:paraId="071F3869" w14:textId="77777777" w:rsidR="007F5230" w:rsidRPr="007F5230" w:rsidRDefault="007F5230" w:rsidP="007F5230">
            <w:r w:rsidRPr="007F5230">
              <w:t>293.2474</w:t>
            </w:r>
          </w:p>
        </w:tc>
        <w:tc>
          <w:tcPr>
            <w:tcW w:w="1157" w:type="dxa"/>
            <w:noWrap/>
            <w:hideMark/>
          </w:tcPr>
          <w:p w14:paraId="53C3B5C9" w14:textId="77777777" w:rsidR="007F5230" w:rsidRPr="007F5230" w:rsidRDefault="007F5230" w:rsidP="007F5230">
            <w:r w:rsidRPr="007F5230">
              <w:t>304.8766</w:t>
            </w:r>
          </w:p>
        </w:tc>
        <w:tc>
          <w:tcPr>
            <w:tcW w:w="1157" w:type="dxa"/>
            <w:noWrap/>
            <w:hideMark/>
          </w:tcPr>
          <w:p w14:paraId="1621CF37" w14:textId="77777777" w:rsidR="007F5230" w:rsidRPr="007F5230" w:rsidRDefault="007F5230" w:rsidP="007F5230">
            <w:r w:rsidRPr="007F5230">
              <w:t>296.5421</w:t>
            </w:r>
          </w:p>
        </w:tc>
        <w:tc>
          <w:tcPr>
            <w:tcW w:w="1157" w:type="dxa"/>
            <w:noWrap/>
            <w:hideMark/>
          </w:tcPr>
          <w:p w14:paraId="2A1739BD" w14:textId="77777777" w:rsidR="007F5230" w:rsidRPr="007F5230" w:rsidRDefault="007F5230" w:rsidP="007F5230">
            <w:r w:rsidRPr="007F5230">
              <w:t>289.3705</w:t>
            </w:r>
          </w:p>
        </w:tc>
        <w:tc>
          <w:tcPr>
            <w:tcW w:w="1157" w:type="dxa"/>
            <w:noWrap/>
            <w:hideMark/>
          </w:tcPr>
          <w:p w14:paraId="580EC972" w14:textId="77777777" w:rsidR="007F5230" w:rsidRPr="007F5230" w:rsidRDefault="007F5230" w:rsidP="007F5230">
            <w:r w:rsidRPr="007F5230">
              <w:t>391.6395</w:t>
            </w:r>
          </w:p>
        </w:tc>
      </w:tr>
      <w:tr w:rsidR="007F5230" w:rsidRPr="007F5230" w14:paraId="46CD6D97" w14:textId="77777777" w:rsidTr="007F5230">
        <w:trPr>
          <w:trHeight w:val="268"/>
        </w:trPr>
        <w:tc>
          <w:tcPr>
            <w:tcW w:w="1157" w:type="dxa"/>
            <w:noWrap/>
            <w:hideMark/>
          </w:tcPr>
          <w:p w14:paraId="6E345378" w14:textId="77777777" w:rsidR="007F5230" w:rsidRPr="007F5230" w:rsidRDefault="007F5230" w:rsidP="007F5230">
            <w:r w:rsidRPr="007F5230">
              <w:t>316.9525</w:t>
            </w:r>
          </w:p>
        </w:tc>
        <w:tc>
          <w:tcPr>
            <w:tcW w:w="1157" w:type="dxa"/>
            <w:noWrap/>
            <w:hideMark/>
          </w:tcPr>
          <w:p w14:paraId="68731203" w14:textId="77777777" w:rsidR="007F5230" w:rsidRPr="007F5230" w:rsidRDefault="007F5230" w:rsidP="007F5230">
            <w:r w:rsidRPr="007F5230">
              <w:t>302.006</w:t>
            </w:r>
          </w:p>
        </w:tc>
        <w:tc>
          <w:tcPr>
            <w:tcW w:w="1157" w:type="dxa"/>
            <w:noWrap/>
            <w:hideMark/>
          </w:tcPr>
          <w:p w14:paraId="2186DAD4" w14:textId="77777777" w:rsidR="007F5230" w:rsidRPr="007F5230" w:rsidRDefault="007F5230" w:rsidP="007F5230">
            <w:r w:rsidRPr="007F5230">
              <w:t>376.3464</w:t>
            </w:r>
          </w:p>
        </w:tc>
        <w:tc>
          <w:tcPr>
            <w:tcW w:w="1157" w:type="dxa"/>
            <w:noWrap/>
            <w:hideMark/>
          </w:tcPr>
          <w:p w14:paraId="4D85B368" w14:textId="77777777" w:rsidR="007F5230" w:rsidRPr="007F5230" w:rsidRDefault="007F5230" w:rsidP="007F5230">
            <w:r w:rsidRPr="007F5230">
              <w:t>276.8336</w:t>
            </w:r>
          </w:p>
        </w:tc>
        <w:tc>
          <w:tcPr>
            <w:tcW w:w="1157" w:type="dxa"/>
            <w:noWrap/>
            <w:hideMark/>
          </w:tcPr>
          <w:p w14:paraId="1D40860F" w14:textId="77777777" w:rsidR="007F5230" w:rsidRPr="007F5230" w:rsidRDefault="007F5230" w:rsidP="007F5230">
            <w:r w:rsidRPr="007F5230">
              <w:t>302.9856</w:t>
            </w:r>
          </w:p>
        </w:tc>
        <w:tc>
          <w:tcPr>
            <w:tcW w:w="1157" w:type="dxa"/>
            <w:noWrap/>
            <w:hideMark/>
          </w:tcPr>
          <w:p w14:paraId="4F63A8CB" w14:textId="77777777" w:rsidR="007F5230" w:rsidRPr="007F5230" w:rsidRDefault="007F5230" w:rsidP="007F5230">
            <w:r w:rsidRPr="007F5230">
              <w:t>319.8724</w:t>
            </w:r>
          </w:p>
        </w:tc>
        <w:tc>
          <w:tcPr>
            <w:tcW w:w="1157" w:type="dxa"/>
            <w:noWrap/>
            <w:hideMark/>
          </w:tcPr>
          <w:p w14:paraId="3D4F4831" w14:textId="77777777" w:rsidR="007F5230" w:rsidRPr="007F5230" w:rsidRDefault="007F5230" w:rsidP="007F5230">
            <w:r w:rsidRPr="007F5230">
              <w:t>278.599</w:t>
            </w:r>
          </w:p>
        </w:tc>
        <w:tc>
          <w:tcPr>
            <w:tcW w:w="1157" w:type="dxa"/>
            <w:noWrap/>
            <w:hideMark/>
          </w:tcPr>
          <w:p w14:paraId="25914E7A" w14:textId="77777777" w:rsidR="007F5230" w:rsidRPr="007F5230" w:rsidRDefault="007F5230" w:rsidP="007F5230">
            <w:r w:rsidRPr="007F5230">
              <w:t>289.6617</w:t>
            </w:r>
          </w:p>
        </w:tc>
        <w:tc>
          <w:tcPr>
            <w:tcW w:w="1157" w:type="dxa"/>
            <w:noWrap/>
            <w:hideMark/>
          </w:tcPr>
          <w:p w14:paraId="527C6D85" w14:textId="77777777" w:rsidR="007F5230" w:rsidRPr="007F5230" w:rsidRDefault="007F5230" w:rsidP="007F5230">
            <w:r w:rsidRPr="007F5230">
              <w:t>340.2034</w:t>
            </w:r>
          </w:p>
        </w:tc>
        <w:tc>
          <w:tcPr>
            <w:tcW w:w="1157" w:type="dxa"/>
            <w:noWrap/>
            <w:hideMark/>
          </w:tcPr>
          <w:p w14:paraId="0A8260EF" w14:textId="77777777" w:rsidR="007F5230" w:rsidRPr="007F5230" w:rsidRDefault="007F5230" w:rsidP="007F5230">
            <w:r w:rsidRPr="007F5230">
              <w:t>321.7385</w:t>
            </w:r>
          </w:p>
        </w:tc>
      </w:tr>
      <w:tr w:rsidR="007F5230" w:rsidRPr="007F5230" w14:paraId="0A339CD3" w14:textId="77777777" w:rsidTr="007F5230">
        <w:trPr>
          <w:trHeight w:val="268"/>
        </w:trPr>
        <w:tc>
          <w:tcPr>
            <w:tcW w:w="1157" w:type="dxa"/>
            <w:noWrap/>
            <w:hideMark/>
          </w:tcPr>
          <w:p w14:paraId="51F21F9B" w14:textId="77777777" w:rsidR="007F5230" w:rsidRPr="007F5230" w:rsidRDefault="007F5230" w:rsidP="007F5230">
            <w:pPr>
              <w:rPr>
                <w:b/>
                <w:bCs/>
              </w:rPr>
            </w:pPr>
            <w:r w:rsidRPr="007F5230">
              <w:rPr>
                <w:b/>
                <w:bCs/>
              </w:rPr>
              <w:t>330.1163</w:t>
            </w:r>
          </w:p>
        </w:tc>
        <w:tc>
          <w:tcPr>
            <w:tcW w:w="1157" w:type="dxa"/>
            <w:noWrap/>
            <w:hideMark/>
          </w:tcPr>
          <w:p w14:paraId="50B370C6" w14:textId="77777777" w:rsidR="007F5230" w:rsidRPr="007F5230" w:rsidRDefault="007F5230" w:rsidP="007F5230">
            <w:pPr>
              <w:rPr>
                <w:b/>
                <w:bCs/>
              </w:rPr>
            </w:pPr>
            <w:r w:rsidRPr="007F5230">
              <w:rPr>
                <w:b/>
                <w:bCs/>
              </w:rPr>
              <w:t>300.3038</w:t>
            </w:r>
          </w:p>
        </w:tc>
        <w:tc>
          <w:tcPr>
            <w:tcW w:w="1157" w:type="dxa"/>
            <w:noWrap/>
            <w:hideMark/>
          </w:tcPr>
          <w:p w14:paraId="0EFA3240" w14:textId="77777777" w:rsidR="007F5230" w:rsidRPr="007F5230" w:rsidRDefault="007F5230" w:rsidP="007F5230">
            <w:pPr>
              <w:rPr>
                <w:b/>
                <w:bCs/>
              </w:rPr>
            </w:pPr>
            <w:r w:rsidRPr="007F5230">
              <w:rPr>
                <w:b/>
                <w:bCs/>
              </w:rPr>
              <w:t>307.7257</w:t>
            </w:r>
          </w:p>
        </w:tc>
        <w:tc>
          <w:tcPr>
            <w:tcW w:w="1157" w:type="dxa"/>
            <w:noWrap/>
            <w:hideMark/>
          </w:tcPr>
          <w:p w14:paraId="2F667E51" w14:textId="77777777" w:rsidR="007F5230" w:rsidRPr="007F5230" w:rsidRDefault="007F5230" w:rsidP="007F5230">
            <w:pPr>
              <w:rPr>
                <w:b/>
                <w:bCs/>
              </w:rPr>
            </w:pPr>
            <w:r w:rsidRPr="007F5230">
              <w:rPr>
                <w:b/>
                <w:bCs/>
              </w:rPr>
              <w:t>293.6257</w:t>
            </w:r>
          </w:p>
        </w:tc>
        <w:tc>
          <w:tcPr>
            <w:tcW w:w="1157" w:type="dxa"/>
            <w:noWrap/>
            <w:hideMark/>
          </w:tcPr>
          <w:p w14:paraId="0A08C4B1" w14:textId="77777777" w:rsidR="007F5230" w:rsidRPr="007F5230" w:rsidRDefault="007F5230" w:rsidP="007F5230">
            <w:pPr>
              <w:rPr>
                <w:b/>
                <w:bCs/>
              </w:rPr>
            </w:pPr>
            <w:r w:rsidRPr="007F5230">
              <w:rPr>
                <w:b/>
                <w:bCs/>
              </w:rPr>
              <w:t>292.7206</w:t>
            </w:r>
          </w:p>
        </w:tc>
        <w:tc>
          <w:tcPr>
            <w:tcW w:w="1157" w:type="dxa"/>
            <w:noWrap/>
            <w:hideMark/>
          </w:tcPr>
          <w:p w14:paraId="0D6E76EC" w14:textId="77777777" w:rsidR="007F5230" w:rsidRPr="007F5230" w:rsidRDefault="007F5230" w:rsidP="007F5230">
            <w:pPr>
              <w:rPr>
                <w:b/>
                <w:bCs/>
              </w:rPr>
            </w:pPr>
            <w:r w:rsidRPr="007F5230">
              <w:rPr>
                <w:b/>
                <w:bCs/>
              </w:rPr>
              <w:t>299.0574</w:t>
            </w:r>
          </w:p>
        </w:tc>
        <w:tc>
          <w:tcPr>
            <w:tcW w:w="1157" w:type="dxa"/>
            <w:noWrap/>
            <w:hideMark/>
          </w:tcPr>
          <w:p w14:paraId="61D4ED2F" w14:textId="77777777" w:rsidR="007F5230" w:rsidRPr="007F5230" w:rsidRDefault="007F5230" w:rsidP="007F5230">
            <w:pPr>
              <w:rPr>
                <w:b/>
                <w:bCs/>
              </w:rPr>
            </w:pPr>
            <w:r w:rsidRPr="007F5230">
              <w:rPr>
                <w:b/>
                <w:bCs/>
              </w:rPr>
              <w:t>300.5883</w:t>
            </w:r>
          </w:p>
        </w:tc>
        <w:tc>
          <w:tcPr>
            <w:tcW w:w="1157" w:type="dxa"/>
            <w:noWrap/>
            <w:hideMark/>
          </w:tcPr>
          <w:p w14:paraId="409C1FC8" w14:textId="77777777" w:rsidR="007F5230" w:rsidRPr="007F5230" w:rsidRDefault="007F5230" w:rsidP="007F5230">
            <w:pPr>
              <w:rPr>
                <w:b/>
                <w:bCs/>
              </w:rPr>
            </w:pPr>
            <w:r w:rsidRPr="007F5230">
              <w:rPr>
                <w:b/>
                <w:bCs/>
              </w:rPr>
              <w:t>288.704</w:t>
            </w:r>
          </w:p>
        </w:tc>
        <w:tc>
          <w:tcPr>
            <w:tcW w:w="1157" w:type="dxa"/>
            <w:noWrap/>
            <w:hideMark/>
          </w:tcPr>
          <w:p w14:paraId="407C113A" w14:textId="77777777" w:rsidR="007F5230" w:rsidRPr="007F5230" w:rsidRDefault="007F5230" w:rsidP="007F5230">
            <w:pPr>
              <w:rPr>
                <w:b/>
                <w:bCs/>
              </w:rPr>
            </w:pPr>
            <w:r w:rsidRPr="007F5230">
              <w:rPr>
                <w:b/>
                <w:bCs/>
              </w:rPr>
              <w:t>296.9244</w:t>
            </w:r>
          </w:p>
        </w:tc>
        <w:tc>
          <w:tcPr>
            <w:tcW w:w="1157" w:type="dxa"/>
            <w:noWrap/>
            <w:hideMark/>
          </w:tcPr>
          <w:p w14:paraId="72ADA22D" w14:textId="77777777" w:rsidR="007F5230" w:rsidRPr="007F5230" w:rsidRDefault="007F5230" w:rsidP="007F5230">
            <w:pPr>
              <w:rPr>
                <w:b/>
                <w:bCs/>
              </w:rPr>
            </w:pPr>
            <w:r w:rsidRPr="007F5230">
              <w:rPr>
                <w:b/>
                <w:bCs/>
              </w:rPr>
              <w:t>315.3301</w:t>
            </w:r>
          </w:p>
        </w:tc>
      </w:tr>
    </w:tbl>
    <w:p w14:paraId="29C1B2C5" w14:textId="0C3750EB" w:rsidR="007F5230" w:rsidRDefault="007F5230" w:rsidP="00DD05AD"/>
    <w:p w14:paraId="4127F946" w14:textId="0E87273F" w:rsidR="007F5230" w:rsidRDefault="007F5230" w:rsidP="00DD05AD">
      <w:r>
        <w:t xml:space="preserve">Raw data for Section 4.4.2.9 </w:t>
      </w:r>
      <w:r w:rsidR="00F529BC">
        <w:t>with single node performing Document Query (6 active nodes)</w:t>
      </w:r>
    </w:p>
    <w:p w14:paraId="73071ED8" w14:textId="733735FB" w:rsidR="007F5230" w:rsidRDefault="007F5230" w:rsidP="00DD05AD"/>
    <w:tbl>
      <w:tblPr>
        <w:tblStyle w:val="TableGrid"/>
        <w:tblW w:w="0" w:type="auto"/>
        <w:tblLook w:val="04A0" w:firstRow="1" w:lastRow="0" w:firstColumn="1" w:lastColumn="0" w:noHBand="0" w:noVBand="1"/>
      </w:tblPr>
      <w:tblGrid>
        <w:gridCol w:w="1154"/>
        <w:gridCol w:w="1154"/>
        <w:gridCol w:w="1154"/>
        <w:gridCol w:w="1154"/>
        <w:gridCol w:w="1154"/>
        <w:gridCol w:w="1154"/>
        <w:gridCol w:w="1154"/>
        <w:gridCol w:w="1154"/>
        <w:gridCol w:w="1154"/>
        <w:gridCol w:w="1154"/>
      </w:tblGrid>
      <w:tr w:rsidR="007F5230" w:rsidRPr="007F5230" w14:paraId="5CD241CF" w14:textId="77777777" w:rsidTr="007F5230">
        <w:trPr>
          <w:trHeight w:val="229"/>
        </w:trPr>
        <w:tc>
          <w:tcPr>
            <w:tcW w:w="1154" w:type="dxa"/>
            <w:noWrap/>
            <w:hideMark/>
          </w:tcPr>
          <w:p w14:paraId="43DBCDDB" w14:textId="77777777" w:rsidR="007F5230" w:rsidRPr="007F5230" w:rsidRDefault="007F5230" w:rsidP="007F5230">
            <w:r w:rsidRPr="007F5230">
              <w:t>Tx01</w:t>
            </w:r>
          </w:p>
        </w:tc>
        <w:tc>
          <w:tcPr>
            <w:tcW w:w="1154" w:type="dxa"/>
            <w:noWrap/>
            <w:hideMark/>
          </w:tcPr>
          <w:p w14:paraId="627524EC" w14:textId="77777777" w:rsidR="007F5230" w:rsidRPr="007F5230" w:rsidRDefault="007F5230" w:rsidP="007F5230">
            <w:r w:rsidRPr="007F5230">
              <w:t>Tx02</w:t>
            </w:r>
          </w:p>
        </w:tc>
        <w:tc>
          <w:tcPr>
            <w:tcW w:w="1154" w:type="dxa"/>
            <w:noWrap/>
            <w:hideMark/>
          </w:tcPr>
          <w:p w14:paraId="43164DD2" w14:textId="77777777" w:rsidR="007F5230" w:rsidRPr="007F5230" w:rsidRDefault="007F5230" w:rsidP="007F5230">
            <w:r w:rsidRPr="007F5230">
              <w:t>Tx03</w:t>
            </w:r>
          </w:p>
        </w:tc>
        <w:tc>
          <w:tcPr>
            <w:tcW w:w="1154" w:type="dxa"/>
            <w:noWrap/>
            <w:hideMark/>
          </w:tcPr>
          <w:p w14:paraId="49B45432" w14:textId="77777777" w:rsidR="007F5230" w:rsidRPr="007F5230" w:rsidRDefault="007F5230" w:rsidP="007F5230">
            <w:r w:rsidRPr="007F5230">
              <w:t>Tx04</w:t>
            </w:r>
          </w:p>
        </w:tc>
        <w:tc>
          <w:tcPr>
            <w:tcW w:w="1154" w:type="dxa"/>
            <w:noWrap/>
            <w:hideMark/>
          </w:tcPr>
          <w:p w14:paraId="260ED303" w14:textId="77777777" w:rsidR="007F5230" w:rsidRPr="007F5230" w:rsidRDefault="007F5230" w:rsidP="007F5230">
            <w:r w:rsidRPr="007F5230">
              <w:t>Tx05</w:t>
            </w:r>
          </w:p>
        </w:tc>
        <w:tc>
          <w:tcPr>
            <w:tcW w:w="1154" w:type="dxa"/>
            <w:noWrap/>
            <w:hideMark/>
          </w:tcPr>
          <w:p w14:paraId="21C1F38E" w14:textId="77777777" w:rsidR="007F5230" w:rsidRPr="007F5230" w:rsidRDefault="007F5230" w:rsidP="007F5230">
            <w:r w:rsidRPr="007F5230">
              <w:t>Tx06</w:t>
            </w:r>
          </w:p>
        </w:tc>
        <w:tc>
          <w:tcPr>
            <w:tcW w:w="1154" w:type="dxa"/>
            <w:noWrap/>
            <w:hideMark/>
          </w:tcPr>
          <w:p w14:paraId="28A963C8" w14:textId="77777777" w:rsidR="007F5230" w:rsidRPr="007F5230" w:rsidRDefault="007F5230" w:rsidP="007F5230">
            <w:r w:rsidRPr="007F5230">
              <w:t>Tx07</w:t>
            </w:r>
          </w:p>
        </w:tc>
        <w:tc>
          <w:tcPr>
            <w:tcW w:w="1154" w:type="dxa"/>
            <w:noWrap/>
            <w:hideMark/>
          </w:tcPr>
          <w:p w14:paraId="0565B74B" w14:textId="77777777" w:rsidR="007F5230" w:rsidRPr="007F5230" w:rsidRDefault="007F5230" w:rsidP="007F5230">
            <w:r w:rsidRPr="007F5230">
              <w:t>Tx08</w:t>
            </w:r>
          </w:p>
        </w:tc>
        <w:tc>
          <w:tcPr>
            <w:tcW w:w="1154" w:type="dxa"/>
            <w:noWrap/>
            <w:hideMark/>
          </w:tcPr>
          <w:p w14:paraId="2A355E3D" w14:textId="77777777" w:rsidR="007F5230" w:rsidRPr="007F5230" w:rsidRDefault="007F5230" w:rsidP="007F5230">
            <w:r w:rsidRPr="007F5230">
              <w:t>Tx09</w:t>
            </w:r>
          </w:p>
        </w:tc>
        <w:tc>
          <w:tcPr>
            <w:tcW w:w="1154" w:type="dxa"/>
            <w:noWrap/>
            <w:hideMark/>
          </w:tcPr>
          <w:p w14:paraId="5C6D0128" w14:textId="77777777" w:rsidR="007F5230" w:rsidRPr="007F5230" w:rsidRDefault="007F5230" w:rsidP="007F5230">
            <w:r w:rsidRPr="007F5230">
              <w:t>Tx10</w:t>
            </w:r>
          </w:p>
        </w:tc>
      </w:tr>
      <w:tr w:rsidR="007F5230" w:rsidRPr="007F5230" w14:paraId="7DCFD026" w14:textId="77777777" w:rsidTr="007F5230">
        <w:trPr>
          <w:trHeight w:val="229"/>
        </w:trPr>
        <w:tc>
          <w:tcPr>
            <w:tcW w:w="1154" w:type="dxa"/>
            <w:noWrap/>
            <w:hideMark/>
          </w:tcPr>
          <w:p w14:paraId="093379B8" w14:textId="77777777" w:rsidR="007F5230" w:rsidRPr="007F5230" w:rsidRDefault="007F5230" w:rsidP="007F5230">
            <w:r w:rsidRPr="007F5230">
              <w:t>268.0276</w:t>
            </w:r>
          </w:p>
        </w:tc>
        <w:tc>
          <w:tcPr>
            <w:tcW w:w="1154" w:type="dxa"/>
            <w:noWrap/>
            <w:hideMark/>
          </w:tcPr>
          <w:p w14:paraId="16D14151" w14:textId="77777777" w:rsidR="007F5230" w:rsidRPr="007F5230" w:rsidRDefault="007F5230" w:rsidP="007F5230">
            <w:r w:rsidRPr="007F5230">
              <w:t>265.3609</w:t>
            </w:r>
          </w:p>
        </w:tc>
        <w:tc>
          <w:tcPr>
            <w:tcW w:w="1154" w:type="dxa"/>
            <w:noWrap/>
            <w:hideMark/>
          </w:tcPr>
          <w:p w14:paraId="74C3801D" w14:textId="77777777" w:rsidR="007F5230" w:rsidRPr="007F5230" w:rsidRDefault="007F5230" w:rsidP="007F5230">
            <w:r w:rsidRPr="007F5230">
              <w:t>245.9453</w:t>
            </w:r>
          </w:p>
        </w:tc>
        <w:tc>
          <w:tcPr>
            <w:tcW w:w="1154" w:type="dxa"/>
            <w:noWrap/>
            <w:hideMark/>
          </w:tcPr>
          <w:p w14:paraId="0B16C183" w14:textId="77777777" w:rsidR="007F5230" w:rsidRPr="007F5230" w:rsidRDefault="007F5230" w:rsidP="007F5230">
            <w:r w:rsidRPr="007F5230">
              <w:t>271.9616</w:t>
            </w:r>
          </w:p>
        </w:tc>
        <w:tc>
          <w:tcPr>
            <w:tcW w:w="1154" w:type="dxa"/>
            <w:noWrap/>
            <w:hideMark/>
          </w:tcPr>
          <w:p w14:paraId="030A8481" w14:textId="77777777" w:rsidR="007F5230" w:rsidRPr="007F5230" w:rsidRDefault="007F5230" w:rsidP="007F5230">
            <w:r w:rsidRPr="007F5230">
              <w:t>259.7435</w:t>
            </w:r>
          </w:p>
        </w:tc>
        <w:tc>
          <w:tcPr>
            <w:tcW w:w="1154" w:type="dxa"/>
            <w:noWrap/>
            <w:hideMark/>
          </w:tcPr>
          <w:p w14:paraId="4589E809" w14:textId="77777777" w:rsidR="007F5230" w:rsidRPr="007F5230" w:rsidRDefault="007F5230" w:rsidP="007F5230">
            <w:r w:rsidRPr="007F5230">
              <w:t>227.7068</w:t>
            </w:r>
          </w:p>
        </w:tc>
        <w:tc>
          <w:tcPr>
            <w:tcW w:w="1154" w:type="dxa"/>
            <w:noWrap/>
            <w:hideMark/>
          </w:tcPr>
          <w:p w14:paraId="56976A53" w14:textId="77777777" w:rsidR="007F5230" w:rsidRPr="007F5230" w:rsidRDefault="007F5230" w:rsidP="007F5230">
            <w:r w:rsidRPr="007F5230">
              <w:t>317.7531</w:t>
            </w:r>
          </w:p>
        </w:tc>
        <w:tc>
          <w:tcPr>
            <w:tcW w:w="1154" w:type="dxa"/>
            <w:noWrap/>
            <w:hideMark/>
          </w:tcPr>
          <w:p w14:paraId="09D6E6D2" w14:textId="77777777" w:rsidR="007F5230" w:rsidRPr="007F5230" w:rsidRDefault="007F5230" w:rsidP="007F5230">
            <w:r w:rsidRPr="007F5230">
              <w:t>242.5082</w:t>
            </w:r>
          </w:p>
        </w:tc>
        <w:tc>
          <w:tcPr>
            <w:tcW w:w="1154" w:type="dxa"/>
            <w:noWrap/>
            <w:hideMark/>
          </w:tcPr>
          <w:p w14:paraId="1461B2A6" w14:textId="77777777" w:rsidR="007F5230" w:rsidRPr="007F5230" w:rsidRDefault="007F5230" w:rsidP="007F5230">
            <w:r w:rsidRPr="007F5230">
              <w:t>324.3638</w:t>
            </w:r>
          </w:p>
        </w:tc>
        <w:tc>
          <w:tcPr>
            <w:tcW w:w="1154" w:type="dxa"/>
            <w:noWrap/>
            <w:hideMark/>
          </w:tcPr>
          <w:p w14:paraId="030F522A" w14:textId="77777777" w:rsidR="007F5230" w:rsidRPr="007F5230" w:rsidRDefault="007F5230" w:rsidP="007F5230">
            <w:r w:rsidRPr="007F5230">
              <w:t>259.3153</w:t>
            </w:r>
          </w:p>
        </w:tc>
      </w:tr>
      <w:tr w:rsidR="007F5230" w:rsidRPr="007F5230" w14:paraId="0978D309" w14:textId="77777777" w:rsidTr="007F5230">
        <w:trPr>
          <w:trHeight w:val="229"/>
        </w:trPr>
        <w:tc>
          <w:tcPr>
            <w:tcW w:w="1154" w:type="dxa"/>
            <w:noWrap/>
            <w:hideMark/>
          </w:tcPr>
          <w:p w14:paraId="2871392B" w14:textId="77777777" w:rsidR="007F5230" w:rsidRPr="007F5230" w:rsidRDefault="007F5230" w:rsidP="007F5230">
            <w:r w:rsidRPr="007F5230">
              <w:t>328.9966</w:t>
            </w:r>
          </w:p>
        </w:tc>
        <w:tc>
          <w:tcPr>
            <w:tcW w:w="1154" w:type="dxa"/>
            <w:noWrap/>
            <w:hideMark/>
          </w:tcPr>
          <w:p w14:paraId="1AAAFEAA" w14:textId="77777777" w:rsidR="007F5230" w:rsidRPr="007F5230" w:rsidRDefault="007F5230" w:rsidP="007F5230">
            <w:r w:rsidRPr="007F5230">
              <w:t>247.8229</w:t>
            </w:r>
          </w:p>
        </w:tc>
        <w:tc>
          <w:tcPr>
            <w:tcW w:w="1154" w:type="dxa"/>
            <w:noWrap/>
            <w:hideMark/>
          </w:tcPr>
          <w:p w14:paraId="2CF883A5" w14:textId="77777777" w:rsidR="007F5230" w:rsidRPr="007F5230" w:rsidRDefault="007F5230" w:rsidP="007F5230">
            <w:r w:rsidRPr="007F5230">
              <w:t>227.501</w:t>
            </w:r>
          </w:p>
        </w:tc>
        <w:tc>
          <w:tcPr>
            <w:tcW w:w="1154" w:type="dxa"/>
            <w:noWrap/>
            <w:hideMark/>
          </w:tcPr>
          <w:p w14:paraId="54DF1A25" w14:textId="77777777" w:rsidR="007F5230" w:rsidRPr="007F5230" w:rsidRDefault="007F5230" w:rsidP="007F5230">
            <w:r w:rsidRPr="007F5230">
              <w:t>274.2199</w:t>
            </w:r>
          </w:p>
        </w:tc>
        <w:tc>
          <w:tcPr>
            <w:tcW w:w="1154" w:type="dxa"/>
            <w:noWrap/>
            <w:hideMark/>
          </w:tcPr>
          <w:p w14:paraId="0DFAE90B" w14:textId="77777777" w:rsidR="007F5230" w:rsidRPr="007F5230" w:rsidRDefault="007F5230" w:rsidP="007F5230">
            <w:r w:rsidRPr="007F5230">
              <w:t>244.3312</w:t>
            </w:r>
          </w:p>
        </w:tc>
        <w:tc>
          <w:tcPr>
            <w:tcW w:w="1154" w:type="dxa"/>
            <w:noWrap/>
            <w:hideMark/>
          </w:tcPr>
          <w:p w14:paraId="6DCAF82D" w14:textId="77777777" w:rsidR="007F5230" w:rsidRPr="007F5230" w:rsidRDefault="007F5230" w:rsidP="007F5230">
            <w:r w:rsidRPr="007F5230">
              <w:t>236.1076</w:t>
            </w:r>
          </w:p>
        </w:tc>
        <w:tc>
          <w:tcPr>
            <w:tcW w:w="1154" w:type="dxa"/>
            <w:noWrap/>
            <w:hideMark/>
          </w:tcPr>
          <w:p w14:paraId="1E9FC47F" w14:textId="77777777" w:rsidR="007F5230" w:rsidRPr="007F5230" w:rsidRDefault="007F5230" w:rsidP="007F5230">
            <w:r w:rsidRPr="007F5230">
              <w:t>250.8991</w:t>
            </w:r>
          </w:p>
        </w:tc>
        <w:tc>
          <w:tcPr>
            <w:tcW w:w="1154" w:type="dxa"/>
            <w:noWrap/>
            <w:hideMark/>
          </w:tcPr>
          <w:p w14:paraId="7241F036" w14:textId="77777777" w:rsidR="007F5230" w:rsidRPr="007F5230" w:rsidRDefault="007F5230" w:rsidP="007F5230">
            <w:r w:rsidRPr="007F5230">
              <w:t>259.5735</w:t>
            </w:r>
          </w:p>
        </w:tc>
        <w:tc>
          <w:tcPr>
            <w:tcW w:w="1154" w:type="dxa"/>
            <w:noWrap/>
            <w:hideMark/>
          </w:tcPr>
          <w:p w14:paraId="66A92AAC" w14:textId="77777777" w:rsidR="007F5230" w:rsidRPr="007F5230" w:rsidRDefault="007F5230" w:rsidP="007F5230">
            <w:r w:rsidRPr="007F5230">
              <w:t>247.3868</w:t>
            </w:r>
          </w:p>
        </w:tc>
        <w:tc>
          <w:tcPr>
            <w:tcW w:w="1154" w:type="dxa"/>
            <w:noWrap/>
            <w:hideMark/>
          </w:tcPr>
          <w:p w14:paraId="02D6E76C" w14:textId="77777777" w:rsidR="007F5230" w:rsidRPr="007F5230" w:rsidRDefault="007F5230" w:rsidP="007F5230">
            <w:r w:rsidRPr="007F5230">
              <w:t>244.3432</w:t>
            </w:r>
          </w:p>
        </w:tc>
      </w:tr>
      <w:tr w:rsidR="007F5230" w:rsidRPr="007F5230" w14:paraId="54FA1A66" w14:textId="77777777" w:rsidTr="007F5230">
        <w:trPr>
          <w:trHeight w:val="229"/>
        </w:trPr>
        <w:tc>
          <w:tcPr>
            <w:tcW w:w="1154" w:type="dxa"/>
            <w:noWrap/>
            <w:hideMark/>
          </w:tcPr>
          <w:p w14:paraId="7B44A79B" w14:textId="77777777" w:rsidR="007F5230" w:rsidRPr="007F5230" w:rsidRDefault="007F5230" w:rsidP="007F5230">
            <w:r w:rsidRPr="007F5230">
              <w:t>299.2248</w:t>
            </w:r>
          </w:p>
        </w:tc>
        <w:tc>
          <w:tcPr>
            <w:tcW w:w="1154" w:type="dxa"/>
            <w:noWrap/>
            <w:hideMark/>
          </w:tcPr>
          <w:p w14:paraId="13DEE402" w14:textId="77777777" w:rsidR="007F5230" w:rsidRPr="007F5230" w:rsidRDefault="007F5230" w:rsidP="007F5230">
            <w:r w:rsidRPr="007F5230">
              <w:t>274.11</w:t>
            </w:r>
          </w:p>
        </w:tc>
        <w:tc>
          <w:tcPr>
            <w:tcW w:w="1154" w:type="dxa"/>
            <w:noWrap/>
            <w:hideMark/>
          </w:tcPr>
          <w:p w14:paraId="68DDCAE9" w14:textId="77777777" w:rsidR="007F5230" w:rsidRPr="007F5230" w:rsidRDefault="007F5230" w:rsidP="007F5230">
            <w:r w:rsidRPr="007F5230">
              <w:t>255.9262</w:t>
            </w:r>
          </w:p>
        </w:tc>
        <w:tc>
          <w:tcPr>
            <w:tcW w:w="1154" w:type="dxa"/>
            <w:noWrap/>
            <w:hideMark/>
          </w:tcPr>
          <w:p w14:paraId="1FBE309A" w14:textId="77777777" w:rsidR="007F5230" w:rsidRPr="007F5230" w:rsidRDefault="007F5230" w:rsidP="007F5230">
            <w:r w:rsidRPr="007F5230">
              <w:t>269.6838</w:t>
            </w:r>
          </w:p>
        </w:tc>
        <w:tc>
          <w:tcPr>
            <w:tcW w:w="1154" w:type="dxa"/>
            <w:noWrap/>
            <w:hideMark/>
          </w:tcPr>
          <w:p w14:paraId="5E5B4342" w14:textId="77777777" w:rsidR="007F5230" w:rsidRPr="007F5230" w:rsidRDefault="007F5230" w:rsidP="007F5230">
            <w:r w:rsidRPr="007F5230">
              <w:t>239.8475</w:t>
            </w:r>
          </w:p>
        </w:tc>
        <w:tc>
          <w:tcPr>
            <w:tcW w:w="1154" w:type="dxa"/>
            <w:noWrap/>
            <w:hideMark/>
          </w:tcPr>
          <w:p w14:paraId="6E302778" w14:textId="77777777" w:rsidR="007F5230" w:rsidRPr="007F5230" w:rsidRDefault="007F5230" w:rsidP="007F5230">
            <w:r w:rsidRPr="007F5230">
              <w:t>254.482</w:t>
            </w:r>
          </w:p>
        </w:tc>
        <w:tc>
          <w:tcPr>
            <w:tcW w:w="1154" w:type="dxa"/>
            <w:noWrap/>
            <w:hideMark/>
          </w:tcPr>
          <w:p w14:paraId="48672765" w14:textId="77777777" w:rsidR="007F5230" w:rsidRPr="007F5230" w:rsidRDefault="007F5230" w:rsidP="007F5230">
            <w:r w:rsidRPr="007F5230">
              <w:t>232.5391</w:t>
            </w:r>
          </w:p>
        </w:tc>
        <w:tc>
          <w:tcPr>
            <w:tcW w:w="1154" w:type="dxa"/>
            <w:noWrap/>
            <w:hideMark/>
          </w:tcPr>
          <w:p w14:paraId="385F30D3" w14:textId="77777777" w:rsidR="007F5230" w:rsidRPr="007F5230" w:rsidRDefault="007F5230" w:rsidP="007F5230">
            <w:r w:rsidRPr="007F5230">
              <w:t>253.6601</w:t>
            </w:r>
          </w:p>
        </w:tc>
        <w:tc>
          <w:tcPr>
            <w:tcW w:w="1154" w:type="dxa"/>
            <w:noWrap/>
            <w:hideMark/>
          </w:tcPr>
          <w:p w14:paraId="36E0CE0B" w14:textId="77777777" w:rsidR="007F5230" w:rsidRPr="007F5230" w:rsidRDefault="007F5230" w:rsidP="007F5230">
            <w:r w:rsidRPr="007F5230">
              <w:t>240.4672</w:t>
            </w:r>
          </w:p>
        </w:tc>
        <w:tc>
          <w:tcPr>
            <w:tcW w:w="1154" w:type="dxa"/>
            <w:noWrap/>
            <w:hideMark/>
          </w:tcPr>
          <w:p w14:paraId="694D4918" w14:textId="77777777" w:rsidR="007F5230" w:rsidRPr="007F5230" w:rsidRDefault="007F5230" w:rsidP="007F5230">
            <w:r w:rsidRPr="007F5230">
              <w:t>253.648</w:t>
            </w:r>
          </w:p>
        </w:tc>
      </w:tr>
      <w:tr w:rsidR="007F5230" w:rsidRPr="007F5230" w14:paraId="7F653C8B" w14:textId="77777777" w:rsidTr="007F5230">
        <w:trPr>
          <w:trHeight w:val="229"/>
        </w:trPr>
        <w:tc>
          <w:tcPr>
            <w:tcW w:w="1154" w:type="dxa"/>
            <w:noWrap/>
            <w:hideMark/>
          </w:tcPr>
          <w:p w14:paraId="19D39E7D" w14:textId="77777777" w:rsidR="007F5230" w:rsidRPr="007F5230" w:rsidRDefault="007F5230" w:rsidP="007F5230">
            <w:r w:rsidRPr="007F5230">
              <w:t>374.7789</w:t>
            </w:r>
          </w:p>
        </w:tc>
        <w:tc>
          <w:tcPr>
            <w:tcW w:w="1154" w:type="dxa"/>
            <w:noWrap/>
            <w:hideMark/>
          </w:tcPr>
          <w:p w14:paraId="6673D64F" w14:textId="77777777" w:rsidR="007F5230" w:rsidRPr="007F5230" w:rsidRDefault="007F5230" w:rsidP="007F5230">
            <w:r w:rsidRPr="007F5230">
              <w:t>225.5236</w:t>
            </w:r>
          </w:p>
        </w:tc>
        <w:tc>
          <w:tcPr>
            <w:tcW w:w="1154" w:type="dxa"/>
            <w:noWrap/>
            <w:hideMark/>
          </w:tcPr>
          <w:p w14:paraId="04F177AF" w14:textId="77777777" w:rsidR="007F5230" w:rsidRPr="007F5230" w:rsidRDefault="007F5230" w:rsidP="007F5230">
            <w:r w:rsidRPr="007F5230">
              <w:t>247.2601</w:t>
            </w:r>
          </w:p>
        </w:tc>
        <w:tc>
          <w:tcPr>
            <w:tcW w:w="1154" w:type="dxa"/>
            <w:noWrap/>
            <w:hideMark/>
          </w:tcPr>
          <w:p w14:paraId="3E892607" w14:textId="77777777" w:rsidR="007F5230" w:rsidRPr="007F5230" w:rsidRDefault="007F5230" w:rsidP="007F5230">
            <w:r w:rsidRPr="007F5230">
              <w:t>233.0254</w:t>
            </w:r>
          </w:p>
        </w:tc>
        <w:tc>
          <w:tcPr>
            <w:tcW w:w="1154" w:type="dxa"/>
            <w:noWrap/>
            <w:hideMark/>
          </w:tcPr>
          <w:p w14:paraId="2E84AFE3" w14:textId="77777777" w:rsidR="007F5230" w:rsidRPr="007F5230" w:rsidRDefault="007F5230" w:rsidP="007F5230">
            <w:r w:rsidRPr="007F5230">
              <w:t>243.5199</w:t>
            </w:r>
          </w:p>
        </w:tc>
        <w:tc>
          <w:tcPr>
            <w:tcW w:w="1154" w:type="dxa"/>
            <w:noWrap/>
            <w:hideMark/>
          </w:tcPr>
          <w:p w14:paraId="335C6D09" w14:textId="77777777" w:rsidR="007F5230" w:rsidRPr="007F5230" w:rsidRDefault="007F5230" w:rsidP="007F5230">
            <w:r w:rsidRPr="007F5230">
              <w:t>233.2488</w:t>
            </w:r>
          </w:p>
        </w:tc>
        <w:tc>
          <w:tcPr>
            <w:tcW w:w="1154" w:type="dxa"/>
            <w:noWrap/>
            <w:hideMark/>
          </w:tcPr>
          <w:p w14:paraId="7BCFB660" w14:textId="77777777" w:rsidR="007F5230" w:rsidRPr="007F5230" w:rsidRDefault="007F5230" w:rsidP="007F5230">
            <w:r w:rsidRPr="007F5230">
              <w:t>251.6095</w:t>
            </w:r>
          </w:p>
        </w:tc>
        <w:tc>
          <w:tcPr>
            <w:tcW w:w="1154" w:type="dxa"/>
            <w:noWrap/>
            <w:hideMark/>
          </w:tcPr>
          <w:p w14:paraId="6A948559" w14:textId="77777777" w:rsidR="007F5230" w:rsidRPr="007F5230" w:rsidRDefault="007F5230" w:rsidP="007F5230">
            <w:r w:rsidRPr="007F5230">
              <w:t>267.1032</w:t>
            </w:r>
          </w:p>
        </w:tc>
        <w:tc>
          <w:tcPr>
            <w:tcW w:w="1154" w:type="dxa"/>
            <w:noWrap/>
            <w:hideMark/>
          </w:tcPr>
          <w:p w14:paraId="5ECC8690" w14:textId="77777777" w:rsidR="007F5230" w:rsidRPr="007F5230" w:rsidRDefault="007F5230" w:rsidP="007F5230">
            <w:r w:rsidRPr="007F5230">
              <w:t>345.0695</w:t>
            </w:r>
          </w:p>
        </w:tc>
        <w:tc>
          <w:tcPr>
            <w:tcW w:w="1154" w:type="dxa"/>
            <w:noWrap/>
            <w:hideMark/>
          </w:tcPr>
          <w:p w14:paraId="67533D58" w14:textId="77777777" w:rsidR="007F5230" w:rsidRPr="007F5230" w:rsidRDefault="007F5230" w:rsidP="007F5230">
            <w:r w:rsidRPr="007F5230">
              <w:t>246.557</w:t>
            </w:r>
          </w:p>
        </w:tc>
      </w:tr>
      <w:tr w:rsidR="007F5230" w:rsidRPr="007F5230" w14:paraId="15C63AE3" w14:textId="77777777" w:rsidTr="007F5230">
        <w:trPr>
          <w:trHeight w:val="229"/>
        </w:trPr>
        <w:tc>
          <w:tcPr>
            <w:tcW w:w="1154" w:type="dxa"/>
            <w:noWrap/>
            <w:hideMark/>
          </w:tcPr>
          <w:p w14:paraId="69D0B00E" w14:textId="77777777" w:rsidR="007F5230" w:rsidRPr="007F5230" w:rsidRDefault="007F5230" w:rsidP="007F5230">
            <w:r w:rsidRPr="007F5230">
              <w:t>272.8631</w:t>
            </w:r>
          </w:p>
        </w:tc>
        <w:tc>
          <w:tcPr>
            <w:tcW w:w="1154" w:type="dxa"/>
            <w:noWrap/>
            <w:hideMark/>
          </w:tcPr>
          <w:p w14:paraId="05FF0A31" w14:textId="77777777" w:rsidR="007F5230" w:rsidRPr="007F5230" w:rsidRDefault="007F5230" w:rsidP="007F5230">
            <w:r w:rsidRPr="007F5230">
              <w:t>229.6714</w:t>
            </w:r>
          </w:p>
        </w:tc>
        <w:tc>
          <w:tcPr>
            <w:tcW w:w="1154" w:type="dxa"/>
            <w:noWrap/>
            <w:hideMark/>
          </w:tcPr>
          <w:p w14:paraId="2436AC01" w14:textId="77777777" w:rsidR="007F5230" w:rsidRPr="007F5230" w:rsidRDefault="007F5230" w:rsidP="007F5230">
            <w:r w:rsidRPr="007F5230">
              <w:t>240.4615</w:t>
            </w:r>
          </w:p>
        </w:tc>
        <w:tc>
          <w:tcPr>
            <w:tcW w:w="1154" w:type="dxa"/>
            <w:noWrap/>
            <w:hideMark/>
          </w:tcPr>
          <w:p w14:paraId="607170A9" w14:textId="77777777" w:rsidR="007F5230" w:rsidRPr="007F5230" w:rsidRDefault="007F5230" w:rsidP="007F5230">
            <w:r w:rsidRPr="007F5230">
              <w:t>240.268</w:t>
            </w:r>
          </w:p>
        </w:tc>
        <w:tc>
          <w:tcPr>
            <w:tcW w:w="1154" w:type="dxa"/>
            <w:noWrap/>
            <w:hideMark/>
          </w:tcPr>
          <w:p w14:paraId="7AFBFC7A" w14:textId="77777777" w:rsidR="007F5230" w:rsidRPr="007F5230" w:rsidRDefault="007F5230" w:rsidP="007F5230">
            <w:r w:rsidRPr="007F5230">
              <w:t>230.4321</w:t>
            </w:r>
          </w:p>
        </w:tc>
        <w:tc>
          <w:tcPr>
            <w:tcW w:w="1154" w:type="dxa"/>
            <w:noWrap/>
            <w:hideMark/>
          </w:tcPr>
          <w:p w14:paraId="3011C28B" w14:textId="77777777" w:rsidR="007F5230" w:rsidRPr="007F5230" w:rsidRDefault="007F5230" w:rsidP="007F5230">
            <w:r w:rsidRPr="007F5230">
              <w:t>238.6941</w:t>
            </w:r>
          </w:p>
        </w:tc>
        <w:tc>
          <w:tcPr>
            <w:tcW w:w="1154" w:type="dxa"/>
            <w:noWrap/>
            <w:hideMark/>
          </w:tcPr>
          <w:p w14:paraId="34610977" w14:textId="77777777" w:rsidR="007F5230" w:rsidRPr="007F5230" w:rsidRDefault="007F5230" w:rsidP="007F5230">
            <w:r w:rsidRPr="007F5230">
              <w:t>246.4226</w:t>
            </w:r>
          </w:p>
        </w:tc>
        <w:tc>
          <w:tcPr>
            <w:tcW w:w="1154" w:type="dxa"/>
            <w:noWrap/>
            <w:hideMark/>
          </w:tcPr>
          <w:p w14:paraId="09B4F233" w14:textId="77777777" w:rsidR="007F5230" w:rsidRPr="007F5230" w:rsidRDefault="007F5230" w:rsidP="007F5230">
            <w:r w:rsidRPr="007F5230">
              <w:t>322.6407</w:t>
            </w:r>
          </w:p>
        </w:tc>
        <w:tc>
          <w:tcPr>
            <w:tcW w:w="1154" w:type="dxa"/>
            <w:noWrap/>
            <w:hideMark/>
          </w:tcPr>
          <w:p w14:paraId="7DBC4B71" w14:textId="77777777" w:rsidR="007F5230" w:rsidRPr="007F5230" w:rsidRDefault="007F5230" w:rsidP="007F5230">
            <w:r w:rsidRPr="007F5230">
              <w:t>239.9975</w:t>
            </w:r>
          </w:p>
        </w:tc>
        <w:tc>
          <w:tcPr>
            <w:tcW w:w="1154" w:type="dxa"/>
            <w:noWrap/>
            <w:hideMark/>
          </w:tcPr>
          <w:p w14:paraId="3BA721BE" w14:textId="77777777" w:rsidR="007F5230" w:rsidRPr="007F5230" w:rsidRDefault="007F5230" w:rsidP="007F5230">
            <w:r w:rsidRPr="007F5230">
              <w:t>240.3194</w:t>
            </w:r>
          </w:p>
        </w:tc>
      </w:tr>
      <w:tr w:rsidR="007F5230" w:rsidRPr="007F5230" w14:paraId="17103A76" w14:textId="77777777" w:rsidTr="007F5230">
        <w:trPr>
          <w:trHeight w:val="229"/>
        </w:trPr>
        <w:tc>
          <w:tcPr>
            <w:tcW w:w="1154" w:type="dxa"/>
            <w:noWrap/>
            <w:hideMark/>
          </w:tcPr>
          <w:p w14:paraId="70CDC72A" w14:textId="77777777" w:rsidR="007F5230" w:rsidRPr="007F5230" w:rsidRDefault="007F5230" w:rsidP="007F5230">
            <w:r w:rsidRPr="007F5230">
              <w:t>250.4943</w:t>
            </w:r>
          </w:p>
        </w:tc>
        <w:tc>
          <w:tcPr>
            <w:tcW w:w="1154" w:type="dxa"/>
            <w:noWrap/>
            <w:hideMark/>
          </w:tcPr>
          <w:p w14:paraId="215E9903" w14:textId="77777777" w:rsidR="007F5230" w:rsidRPr="007F5230" w:rsidRDefault="007F5230" w:rsidP="007F5230">
            <w:r w:rsidRPr="007F5230">
              <w:t>256.1856</w:t>
            </w:r>
          </w:p>
        </w:tc>
        <w:tc>
          <w:tcPr>
            <w:tcW w:w="1154" w:type="dxa"/>
            <w:noWrap/>
            <w:hideMark/>
          </w:tcPr>
          <w:p w14:paraId="4520BA38" w14:textId="77777777" w:rsidR="007F5230" w:rsidRPr="007F5230" w:rsidRDefault="007F5230" w:rsidP="007F5230">
            <w:r w:rsidRPr="007F5230">
              <w:t>255.5754</w:t>
            </w:r>
          </w:p>
        </w:tc>
        <w:tc>
          <w:tcPr>
            <w:tcW w:w="1154" w:type="dxa"/>
            <w:noWrap/>
            <w:hideMark/>
          </w:tcPr>
          <w:p w14:paraId="1394BDAE" w14:textId="77777777" w:rsidR="007F5230" w:rsidRPr="007F5230" w:rsidRDefault="007F5230" w:rsidP="007F5230">
            <w:r w:rsidRPr="007F5230">
              <w:t>255.7614</w:t>
            </w:r>
          </w:p>
        </w:tc>
        <w:tc>
          <w:tcPr>
            <w:tcW w:w="1154" w:type="dxa"/>
            <w:noWrap/>
            <w:hideMark/>
          </w:tcPr>
          <w:p w14:paraId="4C3D6CB0" w14:textId="77777777" w:rsidR="007F5230" w:rsidRPr="007F5230" w:rsidRDefault="007F5230" w:rsidP="007F5230">
            <w:r w:rsidRPr="007F5230">
              <w:t>253.0683</w:t>
            </w:r>
          </w:p>
        </w:tc>
        <w:tc>
          <w:tcPr>
            <w:tcW w:w="1154" w:type="dxa"/>
            <w:noWrap/>
            <w:hideMark/>
          </w:tcPr>
          <w:p w14:paraId="6B7F89C8" w14:textId="77777777" w:rsidR="007F5230" w:rsidRPr="007F5230" w:rsidRDefault="007F5230" w:rsidP="007F5230">
            <w:r w:rsidRPr="007F5230">
              <w:t>236.958</w:t>
            </w:r>
          </w:p>
        </w:tc>
        <w:tc>
          <w:tcPr>
            <w:tcW w:w="1154" w:type="dxa"/>
            <w:noWrap/>
            <w:hideMark/>
          </w:tcPr>
          <w:p w14:paraId="16D5A270" w14:textId="77777777" w:rsidR="007F5230" w:rsidRPr="007F5230" w:rsidRDefault="007F5230" w:rsidP="007F5230">
            <w:r w:rsidRPr="007F5230">
              <w:t>223.8215</w:t>
            </w:r>
          </w:p>
        </w:tc>
        <w:tc>
          <w:tcPr>
            <w:tcW w:w="1154" w:type="dxa"/>
            <w:noWrap/>
            <w:hideMark/>
          </w:tcPr>
          <w:p w14:paraId="1CC56201" w14:textId="77777777" w:rsidR="007F5230" w:rsidRPr="007F5230" w:rsidRDefault="007F5230" w:rsidP="007F5230">
            <w:r w:rsidRPr="007F5230">
              <w:t>243.5601</w:t>
            </w:r>
          </w:p>
        </w:tc>
        <w:tc>
          <w:tcPr>
            <w:tcW w:w="1154" w:type="dxa"/>
            <w:noWrap/>
            <w:hideMark/>
          </w:tcPr>
          <w:p w14:paraId="5B4D867F" w14:textId="77777777" w:rsidR="007F5230" w:rsidRPr="007F5230" w:rsidRDefault="007F5230" w:rsidP="007F5230">
            <w:r w:rsidRPr="007F5230">
              <w:t>261.0866</w:t>
            </w:r>
          </w:p>
        </w:tc>
        <w:tc>
          <w:tcPr>
            <w:tcW w:w="1154" w:type="dxa"/>
            <w:noWrap/>
            <w:hideMark/>
          </w:tcPr>
          <w:p w14:paraId="482D9093" w14:textId="77777777" w:rsidR="007F5230" w:rsidRPr="007F5230" w:rsidRDefault="007F5230" w:rsidP="007F5230">
            <w:r w:rsidRPr="007F5230">
              <w:t>246.2475</w:t>
            </w:r>
          </w:p>
        </w:tc>
      </w:tr>
      <w:tr w:rsidR="007F5230" w:rsidRPr="007F5230" w14:paraId="14F95D36" w14:textId="77777777" w:rsidTr="007F5230">
        <w:trPr>
          <w:trHeight w:val="229"/>
        </w:trPr>
        <w:tc>
          <w:tcPr>
            <w:tcW w:w="1154" w:type="dxa"/>
            <w:noWrap/>
            <w:hideMark/>
          </w:tcPr>
          <w:p w14:paraId="649F7949" w14:textId="77777777" w:rsidR="007F5230" w:rsidRPr="007F5230" w:rsidRDefault="007F5230" w:rsidP="007F5230">
            <w:r w:rsidRPr="007F5230">
              <w:t>320.6808</w:t>
            </w:r>
          </w:p>
        </w:tc>
        <w:tc>
          <w:tcPr>
            <w:tcW w:w="1154" w:type="dxa"/>
            <w:noWrap/>
            <w:hideMark/>
          </w:tcPr>
          <w:p w14:paraId="54FCDD1B" w14:textId="77777777" w:rsidR="007F5230" w:rsidRPr="007F5230" w:rsidRDefault="007F5230" w:rsidP="007F5230">
            <w:r w:rsidRPr="007F5230">
              <w:t>248.4667</w:t>
            </w:r>
          </w:p>
        </w:tc>
        <w:tc>
          <w:tcPr>
            <w:tcW w:w="1154" w:type="dxa"/>
            <w:noWrap/>
            <w:hideMark/>
          </w:tcPr>
          <w:p w14:paraId="03BB2AC1" w14:textId="77777777" w:rsidR="007F5230" w:rsidRPr="007F5230" w:rsidRDefault="007F5230" w:rsidP="007F5230">
            <w:r w:rsidRPr="007F5230">
              <w:t>263.9828</w:t>
            </w:r>
          </w:p>
        </w:tc>
        <w:tc>
          <w:tcPr>
            <w:tcW w:w="1154" w:type="dxa"/>
            <w:noWrap/>
            <w:hideMark/>
          </w:tcPr>
          <w:p w14:paraId="3E63EEB4" w14:textId="77777777" w:rsidR="007F5230" w:rsidRPr="007F5230" w:rsidRDefault="007F5230" w:rsidP="007F5230">
            <w:r w:rsidRPr="007F5230">
              <w:t>238.5144</w:t>
            </w:r>
          </w:p>
        </w:tc>
        <w:tc>
          <w:tcPr>
            <w:tcW w:w="1154" w:type="dxa"/>
            <w:noWrap/>
            <w:hideMark/>
          </w:tcPr>
          <w:p w14:paraId="1AC938E6" w14:textId="77777777" w:rsidR="007F5230" w:rsidRPr="007F5230" w:rsidRDefault="007F5230" w:rsidP="007F5230">
            <w:r w:rsidRPr="007F5230">
              <w:t>253.408</w:t>
            </w:r>
          </w:p>
        </w:tc>
        <w:tc>
          <w:tcPr>
            <w:tcW w:w="1154" w:type="dxa"/>
            <w:noWrap/>
            <w:hideMark/>
          </w:tcPr>
          <w:p w14:paraId="34988A4D" w14:textId="77777777" w:rsidR="007F5230" w:rsidRPr="007F5230" w:rsidRDefault="007F5230" w:rsidP="007F5230">
            <w:r w:rsidRPr="007F5230">
              <w:t>250.405</w:t>
            </w:r>
          </w:p>
        </w:tc>
        <w:tc>
          <w:tcPr>
            <w:tcW w:w="1154" w:type="dxa"/>
            <w:noWrap/>
            <w:hideMark/>
          </w:tcPr>
          <w:p w14:paraId="5AFE6F08" w14:textId="77777777" w:rsidR="007F5230" w:rsidRPr="007F5230" w:rsidRDefault="007F5230" w:rsidP="007F5230">
            <w:r w:rsidRPr="007F5230">
              <w:t>246.7366</w:t>
            </w:r>
          </w:p>
        </w:tc>
        <w:tc>
          <w:tcPr>
            <w:tcW w:w="1154" w:type="dxa"/>
            <w:noWrap/>
            <w:hideMark/>
          </w:tcPr>
          <w:p w14:paraId="6DF6758C" w14:textId="77777777" w:rsidR="007F5230" w:rsidRPr="007F5230" w:rsidRDefault="007F5230" w:rsidP="007F5230">
            <w:r w:rsidRPr="007F5230">
              <w:t>240.8086</w:t>
            </w:r>
          </w:p>
        </w:tc>
        <w:tc>
          <w:tcPr>
            <w:tcW w:w="1154" w:type="dxa"/>
            <w:noWrap/>
            <w:hideMark/>
          </w:tcPr>
          <w:p w14:paraId="23086E6D" w14:textId="77777777" w:rsidR="007F5230" w:rsidRPr="007F5230" w:rsidRDefault="007F5230" w:rsidP="007F5230">
            <w:r w:rsidRPr="007F5230">
              <w:t>234.8321</w:t>
            </w:r>
          </w:p>
        </w:tc>
        <w:tc>
          <w:tcPr>
            <w:tcW w:w="1154" w:type="dxa"/>
            <w:noWrap/>
            <w:hideMark/>
          </w:tcPr>
          <w:p w14:paraId="15811B19" w14:textId="77777777" w:rsidR="007F5230" w:rsidRPr="007F5230" w:rsidRDefault="007F5230" w:rsidP="007F5230">
            <w:r w:rsidRPr="007F5230">
              <w:t>256.5925</w:t>
            </w:r>
          </w:p>
        </w:tc>
      </w:tr>
      <w:tr w:rsidR="007F5230" w:rsidRPr="007F5230" w14:paraId="6C9D2013" w14:textId="77777777" w:rsidTr="007F5230">
        <w:trPr>
          <w:trHeight w:val="229"/>
        </w:trPr>
        <w:tc>
          <w:tcPr>
            <w:tcW w:w="1154" w:type="dxa"/>
            <w:noWrap/>
            <w:hideMark/>
          </w:tcPr>
          <w:p w14:paraId="3D798CE6" w14:textId="77777777" w:rsidR="007F5230" w:rsidRPr="007F5230" w:rsidRDefault="007F5230" w:rsidP="007F5230">
            <w:r w:rsidRPr="007F5230">
              <w:t>285.4259</w:t>
            </w:r>
          </w:p>
        </w:tc>
        <w:tc>
          <w:tcPr>
            <w:tcW w:w="1154" w:type="dxa"/>
            <w:noWrap/>
            <w:hideMark/>
          </w:tcPr>
          <w:p w14:paraId="7B1F3ACD" w14:textId="77777777" w:rsidR="007F5230" w:rsidRPr="007F5230" w:rsidRDefault="007F5230" w:rsidP="007F5230">
            <w:r w:rsidRPr="007F5230">
              <w:t>275.4369</w:t>
            </w:r>
          </w:p>
        </w:tc>
        <w:tc>
          <w:tcPr>
            <w:tcW w:w="1154" w:type="dxa"/>
            <w:noWrap/>
            <w:hideMark/>
          </w:tcPr>
          <w:p w14:paraId="781FD636" w14:textId="77777777" w:rsidR="007F5230" w:rsidRPr="007F5230" w:rsidRDefault="007F5230" w:rsidP="007F5230">
            <w:r w:rsidRPr="007F5230">
              <w:t>394.7524</w:t>
            </w:r>
          </w:p>
        </w:tc>
        <w:tc>
          <w:tcPr>
            <w:tcW w:w="1154" w:type="dxa"/>
            <w:noWrap/>
            <w:hideMark/>
          </w:tcPr>
          <w:p w14:paraId="7869CCAD" w14:textId="77777777" w:rsidR="007F5230" w:rsidRPr="007F5230" w:rsidRDefault="007F5230" w:rsidP="007F5230">
            <w:r w:rsidRPr="007F5230">
              <w:t>265.8119</w:t>
            </w:r>
          </w:p>
        </w:tc>
        <w:tc>
          <w:tcPr>
            <w:tcW w:w="1154" w:type="dxa"/>
            <w:noWrap/>
            <w:hideMark/>
          </w:tcPr>
          <w:p w14:paraId="0DDDFAD1" w14:textId="77777777" w:rsidR="007F5230" w:rsidRPr="007F5230" w:rsidRDefault="007F5230" w:rsidP="007F5230">
            <w:r w:rsidRPr="007F5230">
              <w:t>229.96</w:t>
            </w:r>
          </w:p>
        </w:tc>
        <w:tc>
          <w:tcPr>
            <w:tcW w:w="1154" w:type="dxa"/>
            <w:noWrap/>
            <w:hideMark/>
          </w:tcPr>
          <w:p w14:paraId="17EBE20B" w14:textId="77777777" w:rsidR="007F5230" w:rsidRPr="007F5230" w:rsidRDefault="007F5230" w:rsidP="007F5230">
            <w:r w:rsidRPr="007F5230">
              <w:t>252.628</w:t>
            </w:r>
          </w:p>
        </w:tc>
        <w:tc>
          <w:tcPr>
            <w:tcW w:w="1154" w:type="dxa"/>
            <w:noWrap/>
            <w:hideMark/>
          </w:tcPr>
          <w:p w14:paraId="4F4B89BA" w14:textId="77777777" w:rsidR="007F5230" w:rsidRPr="007F5230" w:rsidRDefault="007F5230" w:rsidP="007F5230">
            <w:r w:rsidRPr="007F5230">
              <w:t>226.2922</w:t>
            </w:r>
          </w:p>
        </w:tc>
        <w:tc>
          <w:tcPr>
            <w:tcW w:w="1154" w:type="dxa"/>
            <w:noWrap/>
            <w:hideMark/>
          </w:tcPr>
          <w:p w14:paraId="1FEF7439" w14:textId="77777777" w:rsidR="007F5230" w:rsidRPr="007F5230" w:rsidRDefault="007F5230" w:rsidP="007F5230">
            <w:r w:rsidRPr="007F5230">
              <w:t>234.5004</w:t>
            </w:r>
          </w:p>
        </w:tc>
        <w:tc>
          <w:tcPr>
            <w:tcW w:w="1154" w:type="dxa"/>
            <w:noWrap/>
            <w:hideMark/>
          </w:tcPr>
          <w:p w14:paraId="404A6568" w14:textId="77777777" w:rsidR="007F5230" w:rsidRPr="007F5230" w:rsidRDefault="007F5230" w:rsidP="007F5230">
            <w:r w:rsidRPr="007F5230">
              <w:t>248.5526</w:t>
            </w:r>
          </w:p>
        </w:tc>
        <w:tc>
          <w:tcPr>
            <w:tcW w:w="1154" w:type="dxa"/>
            <w:noWrap/>
            <w:hideMark/>
          </w:tcPr>
          <w:p w14:paraId="01211130" w14:textId="77777777" w:rsidR="007F5230" w:rsidRPr="007F5230" w:rsidRDefault="007F5230" w:rsidP="007F5230">
            <w:r w:rsidRPr="007F5230">
              <w:t>324.4021</w:t>
            </w:r>
          </w:p>
        </w:tc>
      </w:tr>
      <w:tr w:rsidR="007F5230" w:rsidRPr="007F5230" w14:paraId="6E07A8B6" w14:textId="77777777" w:rsidTr="007F5230">
        <w:trPr>
          <w:trHeight w:val="229"/>
        </w:trPr>
        <w:tc>
          <w:tcPr>
            <w:tcW w:w="1154" w:type="dxa"/>
            <w:noWrap/>
            <w:hideMark/>
          </w:tcPr>
          <w:p w14:paraId="62E4573D" w14:textId="77777777" w:rsidR="007F5230" w:rsidRPr="007F5230" w:rsidRDefault="007F5230" w:rsidP="007F5230">
            <w:r w:rsidRPr="007F5230">
              <w:t>241.4117</w:t>
            </w:r>
          </w:p>
        </w:tc>
        <w:tc>
          <w:tcPr>
            <w:tcW w:w="1154" w:type="dxa"/>
            <w:noWrap/>
            <w:hideMark/>
          </w:tcPr>
          <w:p w14:paraId="6CF3988C" w14:textId="77777777" w:rsidR="007F5230" w:rsidRPr="007F5230" w:rsidRDefault="007F5230" w:rsidP="007F5230">
            <w:r w:rsidRPr="007F5230">
              <w:t>305.1054</w:t>
            </w:r>
          </w:p>
        </w:tc>
        <w:tc>
          <w:tcPr>
            <w:tcW w:w="1154" w:type="dxa"/>
            <w:noWrap/>
            <w:hideMark/>
          </w:tcPr>
          <w:p w14:paraId="58302772" w14:textId="77777777" w:rsidR="007F5230" w:rsidRPr="007F5230" w:rsidRDefault="007F5230" w:rsidP="007F5230">
            <w:r w:rsidRPr="007F5230">
              <w:t>252.2699</w:t>
            </w:r>
          </w:p>
        </w:tc>
        <w:tc>
          <w:tcPr>
            <w:tcW w:w="1154" w:type="dxa"/>
            <w:noWrap/>
            <w:hideMark/>
          </w:tcPr>
          <w:p w14:paraId="4A663288" w14:textId="77777777" w:rsidR="007F5230" w:rsidRPr="007F5230" w:rsidRDefault="007F5230" w:rsidP="007F5230">
            <w:r w:rsidRPr="007F5230">
              <w:t>230.9686</w:t>
            </w:r>
          </w:p>
        </w:tc>
        <w:tc>
          <w:tcPr>
            <w:tcW w:w="1154" w:type="dxa"/>
            <w:noWrap/>
            <w:hideMark/>
          </w:tcPr>
          <w:p w14:paraId="4DAD5762" w14:textId="77777777" w:rsidR="007F5230" w:rsidRPr="007F5230" w:rsidRDefault="007F5230" w:rsidP="007F5230">
            <w:r w:rsidRPr="007F5230">
              <w:t>254.0464</w:t>
            </w:r>
          </w:p>
        </w:tc>
        <w:tc>
          <w:tcPr>
            <w:tcW w:w="1154" w:type="dxa"/>
            <w:noWrap/>
            <w:hideMark/>
          </w:tcPr>
          <w:p w14:paraId="0DFE2B7D" w14:textId="77777777" w:rsidR="007F5230" w:rsidRPr="007F5230" w:rsidRDefault="007F5230" w:rsidP="007F5230">
            <w:r w:rsidRPr="007F5230">
              <w:t>398.703</w:t>
            </w:r>
          </w:p>
        </w:tc>
        <w:tc>
          <w:tcPr>
            <w:tcW w:w="1154" w:type="dxa"/>
            <w:noWrap/>
            <w:hideMark/>
          </w:tcPr>
          <w:p w14:paraId="6AD70890" w14:textId="77777777" w:rsidR="007F5230" w:rsidRPr="007F5230" w:rsidRDefault="007F5230" w:rsidP="007F5230">
            <w:r w:rsidRPr="007F5230">
              <w:t>229.4726</w:t>
            </w:r>
          </w:p>
        </w:tc>
        <w:tc>
          <w:tcPr>
            <w:tcW w:w="1154" w:type="dxa"/>
            <w:noWrap/>
            <w:hideMark/>
          </w:tcPr>
          <w:p w14:paraId="56707851" w14:textId="77777777" w:rsidR="007F5230" w:rsidRPr="007F5230" w:rsidRDefault="007F5230" w:rsidP="007F5230">
            <w:r w:rsidRPr="007F5230">
              <w:t>238.1679</w:t>
            </w:r>
          </w:p>
        </w:tc>
        <w:tc>
          <w:tcPr>
            <w:tcW w:w="1154" w:type="dxa"/>
            <w:noWrap/>
            <w:hideMark/>
          </w:tcPr>
          <w:p w14:paraId="33C4ACF1" w14:textId="77777777" w:rsidR="007F5230" w:rsidRPr="007F5230" w:rsidRDefault="007F5230" w:rsidP="007F5230">
            <w:r w:rsidRPr="007F5230">
              <w:t>237.0607</w:t>
            </w:r>
          </w:p>
        </w:tc>
        <w:tc>
          <w:tcPr>
            <w:tcW w:w="1154" w:type="dxa"/>
            <w:noWrap/>
            <w:hideMark/>
          </w:tcPr>
          <w:p w14:paraId="1B2B7A83" w14:textId="77777777" w:rsidR="007F5230" w:rsidRPr="007F5230" w:rsidRDefault="007F5230" w:rsidP="007F5230">
            <w:r w:rsidRPr="007F5230">
              <w:t>237.0239</w:t>
            </w:r>
          </w:p>
        </w:tc>
      </w:tr>
      <w:tr w:rsidR="007F5230" w:rsidRPr="007F5230" w14:paraId="4B9553F0" w14:textId="77777777" w:rsidTr="007F5230">
        <w:trPr>
          <w:trHeight w:val="229"/>
        </w:trPr>
        <w:tc>
          <w:tcPr>
            <w:tcW w:w="1154" w:type="dxa"/>
            <w:noWrap/>
            <w:hideMark/>
          </w:tcPr>
          <w:p w14:paraId="36E04601" w14:textId="77777777" w:rsidR="007F5230" w:rsidRPr="007F5230" w:rsidRDefault="007F5230" w:rsidP="007F5230">
            <w:r w:rsidRPr="007F5230">
              <w:t>301.7898</w:t>
            </w:r>
          </w:p>
        </w:tc>
        <w:tc>
          <w:tcPr>
            <w:tcW w:w="1154" w:type="dxa"/>
            <w:noWrap/>
            <w:hideMark/>
          </w:tcPr>
          <w:p w14:paraId="54EA5FD1" w14:textId="77777777" w:rsidR="007F5230" w:rsidRPr="007F5230" w:rsidRDefault="007F5230" w:rsidP="007F5230">
            <w:r w:rsidRPr="007F5230">
              <w:t>348.0238</w:t>
            </w:r>
          </w:p>
        </w:tc>
        <w:tc>
          <w:tcPr>
            <w:tcW w:w="1154" w:type="dxa"/>
            <w:noWrap/>
            <w:hideMark/>
          </w:tcPr>
          <w:p w14:paraId="3E6AAB65" w14:textId="77777777" w:rsidR="007F5230" w:rsidRPr="007F5230" w:rsidRDefault="007F5230" w:rsidP="007F5230">
            <w:r w:rsidRPr="007F5230">
              <w:t>278.016</w:t>
            </w:r>
          </w:p>
        </w:tc>
        <w:tc>
          <w:tcPr>
            <w:tcW w:w="1154" w:type="dxa"/>
            <w:noWrap/>
            <w:hideMark/>
          </w:tcPr>
          <w:p w14:paraId="1D3E0CB2" w14:textId="77777777" w:rsidR="007F5230" w:rsidRPr="007F5230" w:rsidRDefault="007F5230" w:rsidP="007F5230">
            <w:r w:rsidRPr="007F5230">
              <w:t>248.1817</w:t>
            </w:r>
          </w:p>
        </w:tc>
        <w:tc>
          <w:tcPr>
            <w:tcW w:w="1154" w:type="dxa"/>
            <w:noWrap/>
            <w:hideMark/>
          </w:tcPr>
          <w:p w14:paraId="7079DBAF" w14:textId="77777777" w:rsidR="007F5230" w:rsidRPr="007F5230" w:rsidRDefault="007F5230" w:rsidP="007F5230">
            <w:r w:rsidRPr="007F5230">
              <w:t>236.2981</w:t>
            </w:r>
          </w:p>
        </w:tc>
        <w:tc>
          <w:tcPr>
            <w:tcW w:w="1154" w:type="dxa"/>
            <w:noWrap/>
            <w:hideMark/>
          </w:tcPr>
          <w:p w14:paraId="0DEDAC4F" w14:textId="77777777" w:rsidR="007F5230" w:rsidRPr="007F5230" w:rsidRDefault="007F5230" w:rsidP="007F5230">
            <w:r w:rsidRPr="007F5230">
              <w:t>258.0381</w:t>
            </w:r>
          </w:p>
        </w:tc>
        <w:tc>
          <w:tcPr>
            <w:tcW w:w="1154" w:type="dxa"/>
            <w:noWrap/>
            <w:hideMark/>
          </w:tcPr>
          <w:p w14:paraId="71F7FD2E" w14:textId="77777777" w:rsidR="007F5230" w:rsidRPr="007F5230" w:rsidRDefault="007F5230" w:rsidP="007F5230">
            <w:r w:rsidRPr="007F5230">
              <w:t>217.0407</w:t>
            </w:r>
          </w:p>
        </w:tc>
        <w:tc>
          <w:tcPr>
            <w:tcW w:w="1154" w:type="dxa"/>
            <w:noWrap/>
            <w:hideMark/>
          </w:tcPr>
          <w:p w14:paraId="51B8CD8A" w14:textId="77777777" w:rsidR="007F5230" w:rsidRPr="007F5230" w:rsidRDefault="007F5230" w:rsidP="007F5230">
            <w:r w:rsidRPr="007F5230">
              <w:t>232.0673</w:t>
            </w:r>
          </w:p>
        </w:tc>
        <w:tc>
          <w:tcPr>
            <w:tcW w:w="1154" w:type="dxa"/>
            <w:noWrap/>
            <w:hideMark/>
          </w:tcPr>
          <w:p w14:paraId="39B1FC7A" w14:textId="77777777" w:rsidR="007F5230" w:rsidRPr="007F5230" w:rsidRDefault="007F5230" w:rsidP="007F5230">
            <w:r w:rsidRPr="007F5230">
              <w:t>231.2592</w:t>
            </w:r>
          </w:p>
        </w:tc>
        <w:tc>
          <w:tcPr>
            <w:tcW w:w="1154" w:type="dxa"/>
            <w:noWrap/>
            <w:hideMark/>
          </w:tcPr>
          <w:p w14:paraId="7C2FA9E3" w14:textId="77777777" w:rsidR="007F5230" w:rsidRPr="007F5230" w:rsidRDefault="007F5230" w:rsidP="007F5230">
            <w:r w:rsidRPr="007F5230">
              <w:t>241.9768</w:t>
            </w:r>
          </w:p>
        </w:tc>
      </w:tr>
      <w:tr w:rsidR="007F5230" w:rsidRPr="007F5230" w14:paraId="3EB72544" w14:textId="77777777" w:rsidTr="007F5230">
        <w:trPr>
          <w:trHeight w:val="229"/>
        </w:trPr>
        <w:tc>
          <w:tcPr>
            <w:tcW w:w="1154" w:type="dxa"/>
            <w:noWrap/>
            <w:hideMark/>
          </w:tcPr>
          <w:p w14:paraId="3AC1FC5F" w14:textId="77777777" w:rsidR="007F5230" w:rsidRPr="007F5230" w:rsidRDefault="007F5230" w:rsidP="007F5230">
            <w:pPr>
              <w:rPr>
                <w:b/>
                <w:bCs/>
              </w:rPr>
            </w:pPr>
            <w:r w:rsidRPr="007F5230">
              <w:rPr>
                <w:b/>
                <w:bCs/>
              </w:rPr>
              <w:t>294.3693</w:t>
            </w:r>
          </w:p>
        </w:tc>
        <w:tc>
          <w:tcPr>
            <w:tcW w:w="1154" w:type="dxa"/>
            <w:noWrap/>
            <w:hideMark/>
          </w:tcPr>
          <w:p w14:paraId="3EFBAEB7" w14:textId="77777777" w:rsidR="007F5230" w:rsidRPr="007F5230" w:rsidRDefault="007F5230" w:rsidP="007F5230">
            <w:pPr>
              <w:rPr>
                <w:b/>
                <w:bCs/>
              </w:rPr>
            </w:pPr>
            <w:r w:rsidRPr="007F5230">
              <w:rPr>
                <w:b/>
                <w:bCs/>
              </w:rPr>
              <w:t>267.5707</w:t>
            </w:r>
          </w:p>
        </w:tc>
        <w:tc>
          <w:tcPr>
            <w:tcW w:w="1154" w:type="dxa"/>
            <w:noWrap/>
            <w:hideMark/>
          </w:tcPr>
          <w:p w14:paraId="586A7307" w14:textId="77777777" w:rsidR="007F5230" w:rsidRPr="007F5230" w:rsidRDefault="007F5230" w:rsidP="007F5230">
            <w:pPr>
              <w:rPr>
                <w:b/>
                <w:bCs/>
              </w:rPr>
            </w:pPr>
            <w:r w:rsidRPr="007F5230">
              <w:rPr>
                <w:b/>
                <w:bCs/>
              </w:rPr>
              <w:t>266.1691</w:t>
            </w:r>
          </w:p>
        </w:tc>
        <w:tc>
          <w:tcPr>
            <w:tcW w:w="1154" w:type="dxa"/>
            <w:noWrap/>
            <w:hideMark/>
          </w:tcPr>
          <w:p w14:paraId="06CBB780" w14:textId="77777777" w:rsidR="007F5230" w:rsidRPr="007F5230" w:rsidRDefault="007F5230" w:rsidP="007F5230">
            <w:pPr>
              <w:rPr>
                <w:b/>
                <w:bCs/>
              </w:rPr>
            </w:pPr>
            <w:r w:rsidRPr="007F5230">
              <w:rPr>
                <w:b/>
                <w:bCs/>
              </w:rPr>
              <w:t>252.8397</w:t>
            </w:r>
          </w:p>
        </w:tc>
        <w:tc>
          <w:tcPr>
            <w:tcW w:w="1154" w:type="dxa"/>
            <w:noWrap/>
            <w:hideMark/>
          </w:tcPr>
          <w:p w14:paraId="504B68D0" w14:textId="77777777" w:rsidR="007F5230" w:rsidRPr="007F5230" w:rsidRDefault="007F5230" w:rsidP="007F5230">
            <w:pPr>
              <w:rPr>
                <w:b/>
                <w:bCs/>
              </w:rPr>
            </w:pPr>
            <w:r w:rsidRPr="007F5230">
              <w:rPr>
                <w:b/>
                <w:bCs/>
              </w:rPr>
              <w:t>244.4655</w:t>
            </w:r>
          </w:p>
        </w:tc>
        <w:tc>
          <w:tcPr>
            <w:tcW w:w="1154" w:type="dxa"/>
            <w:noWrap/>
            <w:hideMark/>
          </w:tcPr>
          <w:p w14:paraId="7800E00E" w14:textId="77777777" w:rsidR="007F5230" w:rsidRPr="007F5230" w:rsidRDefault="007F5230" w:rsidP="007F5230">
            <w:pPr>
              <w:rPr>
                <w:b/>
                <w:bCs/>
              </w:rPr>
            </w:pPr>
            <w:r w:rsidRPr="007F5230">
              <w:rPr>
                <w:b/>
                <w:bCs/>
              </w:rPr>
              <w:t>258.6972</w:t>
            </w:r>
          </w:p>
        </w:tc>
        <w:tc>
          <w:tcPr>
            <w:tcW w:w="1154" w:type="dxa"/>
            <w:noWrap/>
            <w:hideMark/>
          </w:tcPr>
          <w:p w14:paraId="54A079E3" w14:textId="77777777" w:rsidR="007F5230" w:rsidRPr="007F5230" w:rsidRDefault="007F5230" w:rsidP="007F5230">
            <w:pPr>
              <w:rPr>
                <w:b/>
                <w:bCs/>
              </w:rPr>
            </w:pPr>
            <w:r w:rsidRPr="007F5230">
              <w:rPr>
                <w:b/>
                <w:bCs/>
              </w:rPr>
              <w:t>244.2587</w:t>
            </w:r>
          </w:p>
        </w:tc>
        <w:tc>
          <w:tcPr>
            <w:tcW w:w="1154" w:type="dxa"/>
            <w:noWrap/>
            <w:hideMark/>
          </w:tcPr>
          <w:p w14:paraId="2B70DC99" w14:textId="77777777" w:rsidR="007F5230" w:rsidRPr="007F5230" w:rsidRDefault="007F5230" w:rsidP="007F5230">
            <w:pPr>
              <w:rPr>
                <w:b/>
                <w:bCs/>
              </w:rPr>
            </w:pPr>
            <w:r w:rsidRPr="007F5230">
              <w:rPr>
                <w:b/>
                <w:bCs/>
              </w:rPr>
              <w:t>253.459</w:t>
            </w:r>
          </w:p>
        </w:tc>
        <w:tc>
          <w:tcPr>
            <w:tcW w:w="1154" w:type="dxa"/>
            <w:noWrap/>
            <w:hideMark/>
          </w:tcPr>
          <w:p w14:paraId="23CB98F9" w14:textId="77777777" w:rsidR="007F5230" w:rsidRPr="007F5230" w:rsidRDefault="007F5230" w:rsidP="007F5230">
            <w:pPr>
              <w:rPr>
                <w:b/>
                <w:bCs/>
              </w:rPr>
            </w:pPr>
            <w:r w:rsidRPr="007F5230">
              <w:rPr>
                <w:b/>
                <w:bCs/>
              </w:rPr>
              <w:t>261.0076</w:t>
            </w:r>
          </w:p>
        </w:tc>
        <w:tc>
          <w:tcPr>
            <w:tcW w:w="1154" w:type="dxa"/>
            <w:noWrap/>
            <w:hideMark/>
          </w:tcPr>
          <w:p w14:paraId="54B8558F" w14:textId="77777777" w:rsidR="007F5230" w:rsidRPr="007F5230" w:rsidRDefault="007F5230" w:rsidP="007F5230">
            <w:pPr>
              <w:rPr>
                <w:b/>
                <w:bCs/>
              </w:rPr>
            </w:pPr>
            <w:r w:rsidRPr="007F5230">
              <w:rPr>
                <w:b/>
                <w:bCs/>
              </w:rPr>
              <w:t>255.0426</w:t>
            </w:r>
          </w:p>
        </w:tc>
      </w:tr>
    </w:tbl>
    <w:p w14:paraId="15D6B6A4" w14:textId="542B29F6" w:rsidR="00650C20" w:rsidRDefault="007F5230" w:rsidP="00DD05AD">
      <w:r>
        <w:lastRenderedPageBreak/>
        <w:t xml:space="preserve">Raw data for Section 4.4.2.9 </w:t>
      </w:r>
      <w:r w:rsidR="00F529BC">
        <w:t xml:space="preserve">with </w:t>
      </w:r>
      <w:r>
        <w:t>single</w:t>
      </w:r>
      <w:r w:rsidR="00F529BC">
        <w:t xml:space="preserve"> node performing</w:t>
      </w:r>
      <w:r>
        <w:t xml:space="preserve"> Document Query </w:t>
      </w:r>
      <w:r w:rsidR="00F529BC">
        <w:t>(</w:t>
      </w:r>
      <w:r>
        <w:t>5 active nodes</w:t>
      </w:r>
      <w:r w:rsidR="00F529BC">
        <w:t>)</w:t>
      </w:r>
    </w:p>
    <w:p w14:paraId="785AEA9C" w14:textId="52E76951" w:rsidR="00650C20" w:rsidRDefault="00650C20" w:rsidP="00DD05AD"/>
    <w:tbl>
      <w:tblPr>
        <w:tblStyle w:val="TableGrid"/>
        <w:tblW w:w="0" w:type="auto"/>
        <w:tblLook w:val="04A0" w:firstRow="1" w:lastRow="0" w:firstColumn="1" w:lastColumn="0" w:noHBand="0" w:noVBand="1"/>
      </w:tblPr>
      <w:tblGrid>
        <w:gridCol w:w="1135"/>
        <w:gridCol w:w="1135"/>
        <w:gridCol w:w="1135"/>
        <w:gridCol w:w="1135"/>
        <w:gridCol w:w="1135"/>
        <w:gridCol w:w="1135"/>
        <w:gridCol w:w="1135"/>
        <w:gridCol w:w="1135"/>
        <w:gridCol w:w="1135"/>
        <w:gridCol w:w="1135"/>
      </w:tblGrid>
      <w:tr w:rsidR="00F529BC" w:rsidRPr="00F529BC" w14:paraId="0471633E" w14:textId="77777777" w:rsidTr="00F529BC">
        <w:trPr>
          <w:trHeight w:val="261"/>
        </w:trPr>
        <w:tc>
          <w:tcPr>
            <w:tcW w:w="1135" w:type="dxa"/>
            <w:noWrap/>
            <w:hideMark/>
          </w:tcPr>
          <w:p w14:paraId="41A29DB5" w14:textId="77777777" w:rsidR="00F529BC" w:rsidRPr="00F529BC" w:rsidRDefault="00F529BC" w:rsidP="00F529BC">
            <w:r w:rsidRPr="00F529BC">
              <w:t>Tx01</w:t>
            </w:r>
          </w:p>
        </w:tc>
        <w:tc>
          <w:tcPr>
            <w:tcW w:w="1135" w:type="dxa"/>
            <w:noWrap/>
            <w:hideMark/>
          </w:tcPr>
          <w:p w14:paraId="1689061E" w14:textId="77777777" w:rsidR="00F529BC" w:rsidRPr="00F529BC" w:rsidRDefault="00F529BC" w:rsidP="00F529BC">
            <w:r w:rsidRPr="00F529BC">
              <w:t>Tx02</w:t>
            </w:r>
          </w:p>
        </w:tc>
        <w:tc>
          <w:tcPr>
            <w:tcW w:w="1135" w:type="dxa"/>
            <w:noWrap/>
            <w:hideMark/>
          </w:tcPr>
          <w:p w14:paraId="21BC6CD0" w14:textId="77777777" w:rsidR="00F529BC" w:rsidRPr="00F529BC" w:rsidRDefault="00F529BC" w:rsidP="00F529BC">
            <w:r w:rsidRPr="00F529BC">
              <w:t>Tx03</w:t>
            </w:r>
          </w:p>
        </w:tc>
        <w:tc>
          <w:tcPr>
            <w:tcW w:w="1135" w:type="dxa"/>
            <w:noWrap/>
            <w:hideMark/>
          </w:tcPr>
          <w:p w14:paraId="54A73F14" w14:textId="77777777" w:rsidR="00F529BC" w:rsidRPr="00F529BC" w:rsidRDefault="00F529BC" w:rsidP="00F529BC">
            <w:r w:rsidRPr="00F529BC">
              <w:t>Tx04</w:t>
            </w:r>
          </w:p>
        </w:tc>
        <w:tc>
          <w:tcPr>
            <w:tcW w:w="1135" w:type="dxa"/>
            <w:noWrap/>
            <w:hideMark/>
          </w:tcPr>
          <w:p w14:paraId="2F2BC21A" w14:textId="77777777" w:rsidR="00F529BC" w:rsidRPr="00F529BC" w:rsidRDefault="00F529BC" w:rsidP="00F529BC">
            <w:r w:rsidRPr="00F529BC">
              <w:t>Tx05</w:t>
            </w:r>
          </w:p>
        </w:tc>
        <w:tc>
          <w:tcPr>
            <w:tcW w:w="1135" w:type="dxa"/>
            <w:noWrap/>
            <w:hideMark/>
          </w:tcPr>
          <w:p w14:paraId="3CC21F23" w14:textId="77777777" w:rsidR="00F529BC" w:rsidRPr="00F529BC" w:rsidRDefault="00F529BC" w:rsidP="00F529BC">
            <w:r w:rsidRPr="00F529BC">
              <w:t>Tx06</w:t>
            </w:r>
          </w:p>
        </w:tc>
        <w:tc>
          <w:tcPr>
            <w:tcW w:w="1135" w:type="dxa"/>
            <w:noWrap/>
            <w:hideMark/>
          </w:tcPr>
          <w:p w14:paraId="7E314453" w14:textId="77777777" w:rsidR="00F529BC" w:rsidRPr="00F529BC" w:rsidRDefault="00F529BC" w:rsidP="00F529BC">
            <w:r w:rsidRPr="00F529BC">
              <w:t>Tx07</w:t>
            </w:r>
          </w:p>
        </w:tc>
        <w:tc>
          <w:tcPr>
            <w:tcW w:w="1135" w:type="dxa"/>
            <w:noWrap/>
            <w:hideMark/>
          </w:tcPr>
          <w:p w14:paraId="43171059" w14:textId="77777777" w:rsidR="00F529BC" w:rsidRPr="00F529BC" w:rsidRDefault="00F529BC" w:rsidP="00F529BC">
            <w:r w:rsidRPr="00F529BC">
              <w:t>Tx08</w:t>
            </w:r>
          </w:p>
        </w:tc>
        <w:tc>
          <w:tcPr>
            <w:tcW w:w="1135" w:type="dxa"/>
            <w:noWrap/>
            <w:hideMark/>
          </w:tcPr>
          <w:p w14:paraId="66DB0B42" w14:textId="77777777" w:rsidR="00F529BC" w:rsidRPr="00F529BC" w:rsidRDefault="00F529BC" w:rsidP="00F529BC">
            <w:r w:rsidRPr="00F529BC">
              <w:t>Tx09</w:t>
            </w:r>
          </w:p>
        </w:tc>
        <w:tc>
          <w:tcPr>
            <w:tcW w:w="1135" w:type="dxa"/>
            <w:noWrap/>
            <w:hideMark/>
          </w:tcPr>
          <w:p w14:paraId="7C4BD683" w14:textId="77777777" w:rsidR="00F529BC" w:rsidRPr="00F529BC" w:rsidRDefault="00F529BC" w:rsidP="00F529BC">
            <w:r w:rsidRPr="00F529BC">
              <w:t>Tx10</w:t>
            </w:r>
          </w:p>
        </w:tc>
      </w:tr>
      <w:tr w:rsidR="00F529BC" w:rsidRPr="00F529BC" w14:paraId="6DE3F0A7" w14:textId="77777777" w:rsidTr="00F529BC">
        <w:trPr>
          <w:trHeight w:val="261"/>
        </w:trPr>
        <w:tc>
          <w:tcPr>
            <w:tcW w:w="1135" w:type="dxa"/>
            <w:noWrap/>
            <w:hideMark/>
          </w:tcPr>
          <w:p w14:paraId="0CF8FA8C" w14:textId="77777777" w:rsidR="00F529BC" w:rsidRPr="00F529BC" w:rsidRDefault="00F529BC" w:rsidP="00F529BC">
            <w:r w:rsidRPr="00F529BC">
              <w:t>308.46</w:t>
            </w:r>
          </w:p>
        </w:tc>
        <w:tc>
          <w:tcPr>
            <w:tcW w:w="1135" w:type="dxa"/>
            <w:noWrap/>
            <w:hideMark/>
          </w:tcPr>
          <w:p w14:paraId="46B0891A" w14:textId="77777777" w:rsidR="00F529BC" w:rsidRPr="00F529BC" w:rsidRDefault="00F529BC" w:rsidP="00F529BC">
            <w:r w:rsidRPr="00F529BC">
              <w:t>213.119</w:t>
            </w:r>
          </w:p>
        </w:tc>
        <w:tc>
          <w:tcPr>
            <w:tcW w:w="1135" w:type="dxa"/>
            <w:noWrap/>
            <w:hideMark/>
          </w:tcPr>
          <w:p w14:paraId="7D8885C8" w14:textId="77777777" w:rsidR="00F529BC" w:rsidRPr="00F529BC" w:rsidRDefault="00F529BC" w:rsidP="00F529BC">
            <w:r w:rsidRPr="00F529BC">
              <w:t>251.6115</w:t>
            </w:r>
          </w:p>
        </w:tc>
        <w:tc>
          <w:tcPr>
            <w:tcW w:w="1135" w:type="dxa"/>
            <w:noWrap/>
            <w:hideMark/>
          </w:tcPr>
          <w:p w14:paraId="7981339A" w14:textId="77777777" w:rsidR="00F529BC" w:rsidRPr="00F529BC" w:rsidRDefault="00F529BC" w:rsidP="00F529BC">
            <w:r w:rsidRPr="00F529BC">
              <w:t>226.0562</w:t>
            </w:r>
          </w:p>
        </w:tc>
        <w:tc>
          <w:tcPr>
            <w:tcW w:w="1135" w:type="dxa"/>
            <w:noWrap/>
            <w:hideMark/>
          </w:tcPr>
          <w:p w14:paraId="6CA59527" w14:textId="77777777" w:rsidR="00F529BC" w:rsidRPr="00F529BC" w:rsidRDefault="00F529BC" w:rsidP="00F529BC">
            <w:r w:rsidRPr="00F529BC">
              <w:t>251.588</w:t>
            </w:r>
          </w:p>
        </w:tc>
        <w:tc>
          <w:tcPr>
            <w:tcW w:w="1135" w:type="dxa"/>
            <w:noWrap/>
            <w:hideMark/>
          </w:tcPr>
          <w:p w14:paraId="2757DCE6" w14:textId="77777777" w:rsidR="00F529BC" w:rsidRPr="00F529BC" w:rsidRDefault="00F529BC" w:rsidP="00F529BC">
            <w:r w:rsidRPr="00F529BC">
              <w:t>213.7274</w:t>
            </w:r>
          </w:p>
        </w:tc>
        <w:tc>
          <w:tcPr>
            <w:tcW w:w="1135" w:type="dxa"/>
            <w:noWrap/>
            <w:hideMark/>
          </w:tcPr>
          <w:p w14:paraId="70C23466" w14:textId="77777777" w:rsidR="00F529BC" w:rsidRPr="00F529BC" w:rsidRDefault="00F529BC" w:rsidP="00F529BC">
            <w:r w:rsidRPr="00F529BC">
              <w:t>207.1724</w:t>
            </w:r>
          </w:p>
        </w:tc>
        <w:tc>
          <w:tcPr>
            <w:tcW w:w="1135" w:type="dxa"/>
            <w:noWrap/>
            <w:hideMark/>
          </w:tcPr>
          <w:p w14:paraId="65612CE1" w14:textId="77777777" w:rsidR="00F529BC" w:rsidRPr="00F529BC" w:rsidRDefault="00F529BC" w:rsidP="00F529BC">
            <w:r w:rsidRPr="00F529BC">
              <w:t>210.6841</w:t>
            </w:r>
          </w:p>
        </w:tc>
        <w:tc>
          <w:tcPr>
            <w:tcW w:w="1135" w:type="dxa"/>
            <w:noWrap/>
            <w:hideMark/>
          </w:tcPr>
          <w:p w14:paraId="5C03AF72" w14:textId="77777777" w:rsidR="00F529BC" w:rsidRPr="00F529BC" w:rsidRDefault="00F529BC" w:rsidP="00F529BC">
            <w:r w:rsidRPr="00F529BC">
              <w:t>230.9705</w:t>
            </w:r>
          </w:p>
        </w:tc>
        <w:tc>
          <w:tcPr>
            <w:tcW w:w="1135" w:type="dxa"/>
            <w:noWrap/>
            <w:hideMark/>
          </w:tcPr>
          <w:p w14:paraId="146E7DFC" w14:textId="77777777" w:rsidR="00F529BC" w:rsidRPr="00F529BC" w:rsidRDefault="00F529BC" w:rsidP="00F529BC">
            <w:r w:rsidRPr="00F529BC">
              <w:t>239.035</w:t>
            </w:r>
          </w:p>
        </w:tc>
      </w:tr>
      <w:tr w:rsidR="00F529BC" w:rsidRPr="00F529BC" w14:paraId="43F2EB0F" w14:textId="77777777" w:rsidTr="00F529BC">
        <w:trPr>
          <w:trHeight w:val="261"/>
        </w:trPr>
        <w:tc>
          <w:tcPr>
            <w:tcW w:w="1135" w:type="dxa"/>
            <w:noWrap/>
            <w:hideMark/>
          </w:tcPr>
          <w:p w14:paraId="5C943B24" w14:textId="77777777" w:rsidR="00F529BC" w:rsidRPr="00F529BC" w:rsidRDefault="00F529BC" w:rsidP="00F529BC">
            <w:r w:rsidRPr="00F529BC">
              <w:t>254.3005</w:t>
            </w:r>
          </w:p>
        </w:tc>
        <w:tc>
          <w:tcPr>
            <w:tcW w:w="1135" w:type="dxa"/>
            <w:noWrap/>
            <w:hideMark/>
          </w:tcPr>
          <w:p w14:paraId="3DADB350" w14:textId="77777777" w:rsidR="00F529BC" w:rsidRPr="00F529BC" w:rsidRDefault="00F529BC" w:rsidP="00F529BC">
            <w:r w:rsidRPr="00F529BC">
              <w:t>218.1801</w:t>
            </w:r>
          </w:p>
        </w:tc>
        <w:tc>
          <w:tcPr>
            <w:tcW w:w="1135" w:type="dxa"/>
            <w:noWrap/>
            <w:hideMark/>
          </w:tcPr>
          <w:p w14:paraId="4BC4D8BB" w14:textId="77777777" w:rsidR="00F529BC" w:rsidRPr="00F529BC" w:rsidRDefault="00F529BC" w:rsidP="00F529BC">
            <w:r w:rsidRPr="00F529BC">
              <w:t>255.3691</w:t>
            </w:r>
          </w:p>
        </w:tc>
        <w:tc>
          <w:tcPr>
            <w:tcW w:w="1135" w:type="dxa"/>
            <w:noWrap/>
            <w:hideMark/>
          </w:tcPr>
          <w:p w14:paraId="59BB6183" w14:textId="77777777" w:rsidR="00F529BC" w:rsidRPr="00F529BC" w:rsidRDefault="00F529BC" w:rsidP="00F529BC">
            <w:r w:rsidRPr="00F529BC">
              <w:t>216.1727</w:t>
            </w:r>
          </w:p>
        </w:tc>
        <w:tc>
          <w:tcPr>
            <w:tcW w:w="1135" w:type="dxa"/>
            <w:noWrap/>
            <w:hideMark/>
          </w:tcPr>
          <w:p w14:paraId="0498C7CB" w14:textId="77777777" w:rsidR="00F529BC" w:rsidRPr="00F529BC" w:rsidRDefault="00F529BC" w:rsidP="00F529BC">
            <w:r w:rsidRPr="00F529BC">
              <w:t>253.232</w:t>
            </w:r>
          </w:p>
        </w:tc>
        <w:tc>
          <w:tcPr>
            <w:tcW w:w="1135" w:type="dxa"/>
            <w:noWrap/>
            <w:hideMark/>
          </w:tcPr>
          <w:p w14:paraId="74356B1E" w14:textId="77777777" w:rsidR="00F529BC" w:rsidRPr="00F529BC" w:rsidRDefault="00F529BC" w:rsidP="00F529BC">
            <w:r w:rsidRPr="00F529BC">
              <w:t>210.5442</w:t>
            </w:r>
          </w:p>
        </w:tc>
        <w:tc>
          <w:tcPr>
            <w:tcW w:w="1135" w:type="dxa"/>
            <w:noWrap/>
            <w:hideMark/>
          </w:tcPr>
          <w:p w14:paraId="405B5CD4" w14:textId="77777777" w:rsidR="00F529BC" w:rsidRPr="00F529BC" w:rsidRDefault="00F529BC" w:rsidP="00F529BC">
            <w:r w:rsidRPr="00F529BC">
              <w:t>229.8264</w:t>
            </w:r>
          </w:p>
        </w:tc>
        <w:tc>
          <w:tcPr>
            <w:tcW w:w="1135" w:type="dxa"/>
            <w:noWrap/>
            <w:hideMark/>
          </w:tcPr>
          <w:p w14:paraId="0C04FF78" w14:textId="77777777" w:rsidR="00F529BC" w:rsidRPr="00F529BC" w:rsidRDefault="00F529BC" w:rsidP="00F529BC">
            <w:r w:rsidRPr="00F529BC">
              <w:t>232.9122</w:t>
            </w:r>
          </w:p>
        </w:tc>
        <w:tc>
          <w:tcPr>
            <w:tcW w:w="1135" w:type="dxa"/>
            <w:noWrap/>
            <w:hideMark/>
          </w:tcPr>
          <w:p w14:paraId="36C958E4" w14:textId="77777777" w:rsidR="00F529BC" w:rsidRPr="00F529BC" w:rsidRDefault="00F529BC" w:rsidP="00F529BC">
            <w:r w:rsidRPr="00F529BC">
              <w:t>240.0567</w:t>
            </w:r>
          </w:p>
        </w:tc>
        <w:tc>
          <w:tcPr>
            <w:tcW w:w="1135" w:type="dxa"/>
            <w:noWrap/>
            <w:hideMark/>
          </w:tcPr>
          <w:p w14:paraId="6563E271" w14:textId="77777777" w:rsidR="00F529BC" w:rsidRPr="00F529BC" w:rsidRDefault="00F529BC" w:rsidP="00F529BC">
            <w:r w:rsidRPr="00F529BC">
              <w:t>231.8378</w:t>
            </w:r>
          </w:p>
        </w:tc>
      </w:tr>
      <w:tr w:rsidR="00F529BC" w:rsidRPr="00F529BC" w14:paraId="4F2009C2" w14:textId="77777777" w:rsidTr="00F529BC">
        <w:trPr>
          <w:trHeight w:val="261"/>
        </w:trPr>
        <w:tc>
          <w:tcPr>
            <w:tcW w:w="1135" w:type="dxa"/>
            <w:noWrap/>
            <w:hideMark/>
          </w:tcPr>
          <w:p w14:paraId="59306867" w14:textId="77777777" w:rsidR="00F529BC" w:rsidRPr="00F529BC" w:rsidRDefault="00F529BC" w:rsidP="00F529BC">
            <w:r w:rsidRPr="00F529BC">
              <w:t>268.794</w:t>
            </w:r>
          </w:p>
        </w:tc>
        <w:tc>
          <w:tcPr>
            <w:tcW w:w="1135" w:type="dxa"/>
            <w:noWrap/>
            <w:hideMark/>
          </w:tcPr>
          <w:p w14:paraId="31221BF9" w14:textId="77777777" w:rsidR="00F529BC" w:rsidRPr="00F529BC" w:rsidRDefault="00F529BC" w:rsidP="00F529BC">
            <w:r w:rsidRPr="00F529BC">
              <w:t>252.7787</w:t>
            </w:r>
          </w:p>
        </w:tc>
        <w:tc>
          <w:tcPr>
            <w:tcW w:w="1135" w:type="dxa"/>
            <w:noWrap/>
            <w:hideMark/>
          </w:tcPr>
          <w:p w14:paraId="0497F029" w14:textId="77777777" w:rsidR="00F529BC" w:rsidRPr="00F529BC" w:rsidRDefault="00F529BC" w:rsidP="00F529BC">
            <w:r w:rsidRPr="00F529BC">
              <w:t>213.2701</w:t>
            </w:r>
          </w:p>
        </w:tc>
        <w:tc>
          <w:tcPr>
            <w:tcW w:w="1135" w:type="dxa"/>
            <w:noWrap/>
            <w:hideMark/>
          </w:tcPr>
          <w:p w14:paraId="53E4FA0F" w14:textId="77777777" w:rsidR="00F529BC" w:rsidRPr="00F529BC" w:rsidRDefault="00F529BC" w:rsidP="00F529BC">
            <w:r w:rsidRPr="00F529BC">
              <w:t>271.3526</w:t>
            </w:r>
          </w:p>
        </w:tc>
        <w:tc>
          <w:tcPr>
            <w:tcW w:w="1135" w:type="dxa"/>
            <w:noWrap/>
            <w:hideMark/>
          </w:tcPr>
          <w:p w14:paraId="1259EEE3" w14:textId="77777777" w:rsidR="00F529BC" w:rsidRPr="00F529BC" w:rsidRDefault="00F529BC" w:rsidP="00F529BC">
            <w:r w:rsidRPr="00F529BC">
              <w:t>255.9362</w:t>
            </w:r>
          </w:p>
        </w:tc>
        <w:tc>
          <w:tcPr>
            <w:tcW w:w="1135" w:type="dxa"/>
            <w:noWrap/>
            <w:hideMark/>
          </w:tcPr>
          <w:p w14:paraId="1F2E4159" w14:textId="77777777" w:rsidR="00F529BC" w:rsidRPr="00F529BC" w:rsidRDefault="00F529BC" w:rsidP="00F529BC">
            <w:r w:rsidRPr="00F529BC">
              <w:t>229.1772</w:t>
            </w:r>
          </w:p>
        </w:tc>
        <w:tc>
          <w:tcPr>
            <w:tcW w:w="1135" w:type="dxa"/>
            <w:noWrap/>
            <w:hideMark/>
          </w:tcPr>
          <w:p w14:paraId="4C8DC6BA" w14:textId="77777777" w:rsidR="00F529BC" w:rsidRPr="00F529BC" w:rsidRDefault="00F529BC" w:rsidP="00F529BC">
            <w:r w:rsidRPr="00F529BC">
              <w:t>226.8537</w:t>
            </w:r>
          </w:p>
        </w:tc>
        <w:tc>
          <w:tcPr>
            <w:tcW w:w="1135" w:type="dxa"/>
            <w:noWrap/>
            <w:hideMark/>
          </w:tcPr>
          <w:p w14:paraId="760DADC6" w14:textId="77777777" w:rsidR="00F529BC" w:rsidRPr="00F529BC" w:rsidRDefault="00F529BC" w:rsidP="00F529BC">
            <w:r w:rsidRPr="00F529BC">
              <w:t>215.4272</w:t>
            </w:r>
          </w:p>
        </w:tc>
        <w:tc>
          <w:tcPr>
            <w:tcW w:w="1135" w:type="dxa"/>
            <w:noWrap/>
            <w:hideMark/>
          </w:tcPr>
          <w:p w14:paraId="05D08DD4" w14:textId="77777777" w:rsidR="00F529BC" w:rsidRPr="00F529BC" w:rsidRDefault="00F529BC" w:rsidP="00F529BC">
            <w:r w:rsidRPr="00F529BC">
              <w:t>211.3736</w:t>
            </w:r>
          </w:p>
        </w:tc>
        <w:tc>
          <w:tcPr>
            <w:tcW w:w="1135" w:type="dxa"/>
            <w:noWrap/>
            <w:hideMark/>
          </w:tcPr>
          <w:p w14:paraId="2CDDAC19" w14:textId="77777777" w:rsidR="00F529BC" w:rsidRPr="00F529BC" w:rsidRDefault="00F529BC" w:rsidP="00F529BC">
            <w:r w:rsidRPr="00F529BC">
              <w:t>212.4602</w:t>
            </w:r>
          </w:p>
        </w:tc>
      </w:tr>
      <w:tr w:rsidR="00F529BC" w:rsidRPr="00F529BC" w14:paraId="1EE54C19" w14:textId="77777777" w:rsidTr="00F529BC">
        <w:trPr>
          <w:trHeight w:val="261"/>
        </w:trPr>
        <w:tc>
          <w:tcPr>
            <w:tcW w:w="1135" w:type="dxa"/>
            <w:noWrap/>
            <w:hideMark/>
          </w:tcPr>
          <w:p w14:paraId="1B2326AE" w14:textId="77777777" w:rsidR="00F529BC" w:rsidRPr="00F529BC" w:rsidRDefault="00F529BC" w:rsidP="00F529BC">
            <w:r w:rsidRPr="00F529BC">
              <w:t>243.5577</w:t>
            </w:r>
          </w:p>
        </w:tc>
        <w:tc>
          <w:tcPr>
            <w:tcW w:w="1135" w:type="dxa"/>
            <w:noWrap/>
            <w:hideMark/>
          </w:tcPr>
          <w:p w14:paraId="2E8F9477" w14:textId="77777777" w:rsidR="00F529BC" w:rsidRPr="00F529BC" w:rsidRDefault="00F529BC" w:rsidP="00F529BC">
            <w:r w:rsidRPr="00F529BC">
              <w:t>220.7814</w:t>
            </w:r>
          </w:p>
        </w:tc>
        <w:tc>
          <w:tcPr>
            <w:tcW w:w="1135" w:type="dxa"/>
            <w:noWrap/>
            <w:hideMark/>
          </w:tcPr>
          <w:p w14:paraId="553F55FF" w14:textId="77777777" w:rsidR="00F529BC" w:rsidRPr="00F529BC" w:rsidRDefault="00F529BC" w:rsidP="00F529BC">
            <w:r w:rsidRPr="00F529BC">
              <w:t>212.2263</w:t>
            </w:r>
          </w:p>
        </w:tc>
        <w:tc>
          <w:tcPr>
            <w:tcW w:w="1135" w:type="dxa"/>
            <w:noWrap/>
            <w:hideMark/>
          </w:tcPr>
          <w:p w14:paraId="79D2FD63" w14:textId="77777777" w:rsidR="00F529BC" w:rsidRPr="00F529BC" w:rsidRDefault="00F529BC" w:rsidP="00F529BC">
            <w:r w:rsidRPr="00F529BC">
              <w:t>217.0492</w:t>
            </w:r>
          </w:p>
        </w:tc>
        <w:tc>
          <w:tcPr>
            <w:tcW w:w="1135" w:type="dxa"/>
            <w:noWrap/>
            <w:hideMark/>
          </w:tcPr>
          <w:p w14:paraId="2E4FB26E" w14:textId="77777777" w:rsidR="00F529BC" w:rsidRPr="00F529BC" w:rsidRDefault="00F529BC" w:rsidP="00F529BC">
            <w:r w:rsidRPr="00F529BC">
              <w:t>216.1121</w:t>
            </w:r>
          </w:p>
        </w:tc>
        <w:tc>
          <w:tcPr>
            <w:tcW w:w="1135" w:type="dxa"/>
            <w:noWrap/>
            <w:hideMark/>
          </w:tcPr>
          <w:p w14:paraId="427CFC5A" w14:textId="77777777" w:rsidR="00F529BC" w:rsidRPr="00F529BC" w:rsidRDefault="00F529BC" w:rsidP="00F529BC">
            <w:r w:rsidRPr="00F529BC">
              <w:t>245.1512</w:t>
            </w:r>
          </w:p>
        </w:tc>
        <w:tc>
          <w:tcPr>
            <w:tcW w:w="1135" w:type="dxa"/>
            <w:noWrap/>
            <w:hideMark/>
          </w:tcPr>
          <w:p w14:paraId="4FE9F318" w14:textId="77777777" w:rsidR="00F529BC" w:rsidRPr="00F529BC" w:rsidRDefault="00F529BC" w:rsidP="00F529BC">
            <w:r w:rsidRPr="00F529BC">
              <w:t>276.3456</w:t>
            </w:r>
          </w:p>
        </w:tc>
        <w:tc>
          <w:tcPr>
            <w:tcW w:w="1135" w:type="dxa"/>
            <w:noWrap/>
            <w:hideMark/>
          </w:tcPr>
          <w:p w14:paraId="5D1FB6DC" w14:textId="77777777" w:rsidR="00F529BC" w:rsidRPr="00F529BC" w:rsidRDefault="00F529BC" w:rsidP="00F529BC">
            <w:r w:rsidRPr="00F529BC">
              <w:t>225.3772</w:t>
            </w:r>
          </w:p>
        </w:tc>
        <w:tc>
          <w:tcPr>
            <w:tcW w:w="1135" w:type="dxa"/>
            <w:noWrap/>
            <w:hideMark/>
          </w:tcPr>
          <w:p w14:paraId="24B6F947" w14:textId="77777777" w:rsidR="00F529BC" w:rsidRPr="00F529BC" w:rsidRDefault="00F529BC" w:rsidP="00F529BC">
            <w:r w:rsidRPr="00F529BC">
              <w:t>239.1985</w:t>
            </w:r>
          </w:p>
        </w:tc>
        <w:tc>
          <w:tcPr>
            <w:tcW w:w="1135" w:type="dxa"/>
            <w:noWrap/>
            <w:hideMark/>
          </w:tcPr>
          <w:p w14:paraId="1A85ED17" w14:textId="77777777" w:rsidR="00F529BC" w:rsidRPr="00F529BC" w:rsidRDefault="00F529BC" w:rsidP="00F529BC">
            <w:r w:rsidRPr="00F529BC">
              <w:t>235.9969</w:t>
            </w:r>
          </w:p>
        </w:tc>
      </w:tr>
      <w:tr w:rsidR="00F529BC" w:rsidRPr="00F529BC" w14:paraId="6CF13091" w14:textId="77777777" w:rsidTr="00F529BC">
        <w:trPr>
          <w:trHeight w:val="261"/>
        </w:trPr>
        <w:tc>
          <w:tcPr>
            <w:tcW w:w="1135" w:type="dxa"/>
            <w:noWrap/>
            <w:hideMark/>
          </w:tcPr>
          <w:p w14:paraId="5DA50C29" w14:textId="77777777" w:rsidR="00F529BC" w:rsidRPr="00F529BC" w:rsidRDefault="00F529BC" w:rsidP="00F529BC">
            <w:r w:rsidRPr="00F529BC">
              <w:t>245.8526</w:t>
            </w:r>
          </w:p>
        </w:tc>
        <w:tc>
          <w:tcPr>
            <w:tcW w:w="1135" w:type="dxa"/>
            <w:noWrap/>
            <w:hideMark/>
          </w:tcPr>
          <w:p w14:paraId="1FD059C3" w14:textId="77777777" w:rsidR="00F529BC" w:rsidRPr="00F529BC" w:rsidRDefault="00F529BC" w:rsidP="00F529BC">
            <w:r w:rsidRPr="00F529BC">
              <w:t>354.2959</w:t>
            </w:r>
          </w:p>
        </w:tc>
        <w:tc>
          <w:tcPr>
            <w:tcW w:w="1135" w:type="dxa"/>
            <w:noWrap/>
            <w:hideMark/>
          </w:tcPr>
          <w:p w14:paraId="171051A7" w14:textId="77777777" w:rsidR="00F529BC" w:rsidRPr="00F529BC" w:rsidRDefault="00F529BC" w:rsidP="00F529BC">
            <w:r w:rsidRPr="00F529BC">
              <w:t>367.1489</w:t>
            </w:r>
          </w:p>
        </w:tc>
        <w:tc>
          <w:tcPr>
            <w:tcW w:w="1135" w:type="dxa"/>
            <w:noWrap/>
            <w:hideMark/>
          </w:tcPr>
          <w:p w14:paraId="681935E7" w14:textId="77777777" w:rsidR="00F529BC" w:rsidRPr="00F529BC" w:rsidRDefault="00F529BC" w:rsidP="00F529BC">
            <w:r w:rsidRPr="00F529BC">
              <w:t>206.5499</w:t>
            </w:r>
          </w:p>
        </w:tc>
        <w:tc>
          <w:tcPr>
            <w:tcW w:w="1135" w:type="dxa"/>
            <w:noWrap/>
            <w:hideMark/>
          </w:tcPr>
          <w:p w14:paraId="2A35CEA3" w14:textId="77777777" w:rsidR="00F529BC" w:rsidRPr="00F529BC" w:rsidRDefault="00F529BC" w:rsidP="00F529BC">
            <w:r w:rsidRPr="00F529BC">
              <w:t>212.6156</w:t>
            </w:r>
          </w:p>
        </w:tc>
        <w:tc>
          <w:tcPr>
            <w:tcW w:w="1135" w:type="dxa"/>
            <w:noWrap/>
            <w:hideMark/>
          </w:tcPr>
          <w:p w14:paraId="6D451662" w14:textId="77777777" w:rsidR="00F529BC" w:rsidRPr="00F529BC" w:rsidRDefault="00F529BC" w:rsidP="00F529BC">
            <w:r w:rsidRPr="00F529BC">
              <w:t>208.0041</w:t>
            </w:r>
          </w:p>
        </w:tc>
        <w:tc>
          <w:tcPr>
            <w:tcW w:w="1135" w:type="dxa"/>
            <w:noWrap/>
            <w:hideMark/>
          </w:tcPr>
          <w:p w14:paraId="0E789F45" w14:textId="77777777" w:rsidR="00F529BC" w:rsidRPr="00F529BC" w:rsidRDefault="00F529BC" w:rsidP="00F529BC">
            <w:r w:rsidRPr="00F529BC">
              <w:t>216.9986</w:t>
            </w:r>
          </w:p>
        </w:tc>
        <w:tc>
          <w:tcPr>
            <w:tcW w:w="1135" w:type="dxa"/>
            <w:noWrap/>
            <w:hideMark/>
          </w:tcPr>
          <w:p w14:paraId="4482E2AC" w14:textId="77777777" w:rsidR="00F529BC" w:rsidRPr="00F529BC" w:rsidRDefault="00F529BC" w:rsidP="00F529BC">
            <w:r w:rsidRPr="00F529BC">
              <w:t>345.4288</w:t>
            </w:r>
          </w:p>
        </w:tc>
        <w:tc>
          <w:tcPr>
            <w:tcW w:w="1135" w:type="dxa"/>
            <w:noWrap/>
            <w:hideMark/>
          </w:tcPr>
          <w:p w14:paraId="6C3EBAB2" w14:textId="77777777" w:rsidR="00F529BC" w:rsidRPr="00F529BC" w:rsidRDefault="00F529BC" w:rsidP="00F529BC">
            <w:r w:rsidRPr="00F529BC">
              <w:t>206.6457</w:t>
            </w:r>
          </w:p>
        </w:tc>
        <w:tc>
          <w:tcPr>
            <w:tcW w:w="1135" w:type="dxa"/>
            <w:noWrap/>
            <w:hideMark/>
          </w:tcPr>
          <w:p w14:paraId="3D8D332E" w14:textId="77777777" w:rsidR="00F529BC" w:rsidRPr="00F529BC" w:rsidRDefault="00F529BC" w:rsidP="00F529BC">
            <w:r w:rsidRPr="00F529BC">
              <w:t>208.8583</w:t>
            </w:r>
          </w:p>
        </w:tc>
      </w:tr>
      <w:tr w:rsidR="00F529BC" w:rsidRPr="00F529BC" w14:paraId="3258588D" w14:textId="77777777" w:rsidTr="00F529BC">
        <w:trPr>
          <w:trHeight w:val="261"/>
        </w:trPr>
        <w:tc>
          <w:tcPr>
            <w:tcW w:w="1135" w:type="dxa"/>
            <w:noWrap/>
            <w:hideMark/>
          </w:tcPr>
          <w:p w14:paraId="7BE1281A" w14:textId="77777777" w:rsidR="00F529BC" w:rsidRPr="00F529BC" w:rsidRDefault="00F529BC" w:rsidP="00F529BC">
            <w:r w:rsidRPr="00F529BC">
              <w:t>250.5091</w:t>
            </w:r>
          </w:p>
        </w:tc>
        <w:tc>
          <w:tcPr>
            <w:tcW w:w="1135" w:type="dxa"/>
            <w:noWrap/>
            <w:hideMark/>
          </w:tcPr>
          <w:p w14:paraId="07CC7059" w14:textId="77777777" w:rsidR="00F529BC" w:rsidRPr="00F529BC" w:rsidRDefault="00F529BC" w:rsidP="00F529BC">
            <w:r w:rsidRPr="00F529BC">
              <w:t>361.4257</w:t>
            </w:r>
          </w:p>
        </w:tc>
        <w:tc>
          <w:tcPr>
            <w:tcW w:w="1135" w:type="dxa"/>
            <w:noWrap/>
            <w:hideMark/>
          </w:tcPr>
          <w:p w14:paraId="48FEC665" w14:textId="77777777" w:rsidR="00F529BC" w:rsidRPr="00F529BC" w:rsidRDefault="00F529BC" w:rsidP="00F529BC">
            <w:r w:rsidRPr="00F529BC">
              <w:t>223.3137</w:t>
            </w:r>
          </w:p>
        </w:tc>
        <w:tc>
          <w:tcPr>
            <w:tcW w:w="1135" w:type="dxa"/>
            <w:noWrap/>
            <w:hideMark/>
          </w:tcPr>
          <w:p w14:paraId="710DF624" w14:textId="77777777" w:rsidR="00F529BC" w:rsidRPr="00F529BC" w:rsidRDefault="00F529BC" w:rsidP="00F529BC">
            <w:r w:rsidRPr="00F529BC">
              <w:t>222.5937</w:t>
            </w:r>
          </w:p>
        </w:tc>
        <w:tc>
          <w:tcPr>
            <w:tcW w:w="1135" w:type="dxa"/>
            <w:noWrap/>
            <w:hideMark/>
          </w:tcPr>
          <w:p w14:paraId="3FA8C108" w14:textId="77777777" w:rsidR="00F529BC" w:rsidRPr="00F529BC" w:rsidRDefault="00F529BC" w:rsidP="00F529BC">
            <w:r w:rsidRPr="00F529BC">
              <w:t>247.649</w:t>
            </w:r>
          </w:p>
        </w:tc>
        <w:tc>
          <w:tcPr>
            <w:tcW w:w="1135" w:type="dxa"/>
            <w:noWrap/>
            <w:hideMark/>
          </w:tcPr>
          <w:p w14:paraId="480236C8" w14:textId="77777777" w:rsidR="00F529BC" w:rsidRPr="00F529BC" w:rsidRDefault="00F529BC" w:rsidP="00F529BC">
            <w:r w:rsidRPr="00F529BC">
              <w:t>203.5618</w:t>
            </w:r>
          </w:p>
        </w:tc>
        <w:tc>
          <w:tcPr>
            <w:tcW w:w="1135" w:type="dxa"/>
            <w:noWrap/>
            <w:hideMark/>
          </w:tcPr>
          <w:p w14:paraId="17FC7F8F" w14:textId="77777777" w:rsidR="00F529BC" w:rsidRPr="00F529BC" w:rsidRDefault="00F529BC" w:rsidP="00F529BC">
            <w:r w:rsidRPr="00F529BC">
              <w:t>211.9606</w:t>
            </w:r>
          </w:p>
        </w:tc>
        <w:tc>
          <w:tcPr>
            <w:tcW w:w="1135" w:type="dxa"/>
            <w:noWrap/>
            <w:hideMark/>
          </w:tcPr>
          <w:p w14:paraId="4CB64FD0" w14:textId="77777777" w:rsidR="00F529BC" w:rsidRPr="00F529BC" w:rsidRDefault="00F529BC" w:rsidP="00F529BC">
            <w:r w:rsidRPr="00F529BC">
              <w:t>292.6198</w:t>
            </w:r>
          </w:p>
        </w:tc>
        <w:tc>
          <w:tcPr>
            <w:tcW w:w="1135" w:type="dxa"/>
            <w:noWrap/>
            <w:hideMark/>
          </w:tcPr>
          <w:p w14:paraId="0920C79E" w14:textId="77777777" w:rsidR="00F529BC" w:rsidRPr="00F529BC" w:rsidRDefault="00F529BC" w:rsidP="00F529BC">
            <w:r w:rsidRPr="00F529BC">
              <w:t>205.2536</w:t>
            </w:r>
          </w:p>
        </w:tc>
        <w:tc>
          <w:tcPr>
            <w:tcW w:w="1135" w:type="dxa"/>
            <w:noWrap/>
            <w:hideMark/>
          </w:tcPr>
          <w:p w14:paraId="49969ED6" w14:textId="77777777" w:rsidR="00F529BC" w:rsidRPr="00F529BC" w:rsidRDefault="00F529BC" w:rsidP="00F529BC">
            <w:r w:rsidRPr="00F529BC">
              <w:t>203.9049</w:t>
            </w:r>
          </w:p>
        </w:tc>
      </w:tr>
      <w:tr w:rsidR="00F529BC" w:rsidRPr="00F529BC" w14:paraId="3104AE5C" w14:textId="77777777" w:rsidTr="00F529BC">
        <w:trPr>
          <w:trHeight w:val="261"/>
        </w:trPr>
        <w:tc>
          <w:tcPr>
            <w:tcW w:w="1135" w:type="dxa"/>
            <w:noWrap/>
            <w:hideMark/>
          </w:tcPr>
          <w:p w14:paraId="0249E6C7" w14:textId="77777777" w:rsidR="00F529BC" w:rsidRPr="00F529BC" w:rsidRDefault="00F529BC" w:rsidP="00F529BC">
            <w:r w:rsidRPr="00F529BC">
              <w:t>238.6836</w:t>
            </w:r>
          </w:p>
        </w:tc>
        <w:tc>
          <w:tcPr>
            <w:tcW w:w="1135" w:type="dxa"/>
            <w:noWrap/>
            <w:hideMark/>
          </w:tcPr>
          <w:p w14:paraId="682713B1" w14:textId="77777777" w:rsidR="00F529BC" w:rsidRPr="00F529BC" w:rsidRDefault="00F529BC" w:rsidP="00F529BC">
            <w:r w:rsidRPr="00F529BC">
              <w:t>230.8448</w:t>
            </w:r>
          </w:p>
        </w:tc>
        <w:tc>
          <w:tcPr>
            <w:tcW w:w="1135" w:type="dxa"/>
            <w:noWrap/>
            <w:hideMark/>
          </w:tcPr>
          <w:p w14:paraId="3E2B5E5F" w14:textId="77777777" w:rsidR="00F529BC" w:rsidRPr="00F529BC" w:rsidRDefault="00F529BC" w:rsidP="00F529BC">
            <w:r w:rsidRPr="00F529BC">
              <w:t>216.1977</w:t>
            </w:r>
          </w:p>
        </w:tc>
        <w:tc>
          <w:tcPr>
            <w:tcW w:w="1135" w:type="dxa"/>
            <w:noWrap/>
            <w:hideMark/>
          </w:tcPr>
          <w:p w14:paraId="20D030AA" w14:textId="77777777" w:rsidR="00F529BC" w:rsidRPr="00F529BC" w:rsidRDefault="00F529BC" w:rsidP="00F529BC">
            <w:r w:rsidRPr="00F529BC">
              <w:t>218.5911</w:t>
            </w:r>
          </w:p>
        </w:tc>
        <w:tc>
          <w:tcPr>
            <w:tcW w:w="1135" w:type="dxa"/>
            <w:noWrap/>
            <w:hideMark/>
          </w:tcPr>
          <w:p w14:paraId="6DE7AE8A" w14:textId="77777777" w:rsidR="00F529BC" w:rsidRPr="00F529BC" w:rsidRDefault="00F529BC" w:rsidP="00F529BC">
            <w:r w:rsidRPr="00F529BC">
              <w:t>215.2625</w:t>
            </w:r>
          </w:p>
        </w:tc>
        <w:tc>
          <w:tcPr>
            <w:tcW w:w="1135" w:type="dxa"/>
            <w:noWrap/>
            <w:hideMark/>
          </w:tcPr>
          <w:p w14:paraId="6C1FDA98" w14:textId="77777777" w:rsidR="00F529BC" w:rsidRPr="00F529BC" w:rsidRDefault="00F529BC" w:rsidP="00F529BC">
            <w:r w:rsidRPr="00F529BC">
              <w:t>211.969</w:t>
            </w:r>
          </w:p>
        </w:tc>
        <w:tc>
          <w:tcPr>
            <w:tcW w:w="1135" w:type="dxa"/>
            <w:noWrap/>
            <w:hideMark/>
          </w:tcPr>
          <w:p w14:paraId="1D11D9CE" w14:textId="77777777" w:rsidR="00F529BC" w:rsidRPr="00F529BC" w:rsidRDefault="00F529BC" w:rsidP="00F529BC">
            <w:r w:rsidRPr="00F529BC">
              <w:t>246.8089</w:t>
            </w:r>
          </w:p>
        </w:tc>
        <w:tc>
          <w:tcPr>
            <w:tcW w:w="1135" w:type="dxa"/>
            <w:noWrap/>
            <w:hideMark/>
          </w:tcPr>
          <w:p w14:paraId="50DD6C8E" w14:textId="77777777" w:rsidR="00F529BC" w:rsidRPr="00F529BC" w:rsidRDefault="00F529BC" w:rsidP="00F529BC">
            <w:r w:rsidRPr="00F529BC">
              <w:t>212.7906</w:t>
            </w:r>
          </w:p>
        </w:tc>
        <w:tc>
          <w:tcPr>
            <w:tcW w:w="1135" w:type="dxa"/>
            <w:noWrap/>
            <w:hideMark/>
          </w:tcPr>
          <w:p w14:paraId="599A70AE" w14:textId="77777777" w:rsidR="00F529BC" w:rsidRPr="00F529BC" w:rsidRDefault="00F529BC" w:rsidP="00F529BC">
            <w:r w:rsidRPr="00F529BC">
              <w:t>339.5062</w:t>
            </w:r>
          </w:p>
        </w:tc>
        <w:tc>
          <w:tcPr>
            <w:tcW w:w="1135" w:type="dxa"/>
            <w:noWrap/>
            <w:hideMark/>
          </w:tcPr>
          <w:p w14:paraId="14E1AF09" w14:textId="77777777" w:rsidR="00F529BC" w:rsidRPr="00F529BC" w:rsidRDefault="00F529BC" w:rsidP="00F529BC">
            <w:r w:rsidRPr="00F529BC">
              <w:t>224.3107</w:t>
            </w:r>
          </w:p>
        </w:tc>
      </w:tr>
      <w:tr w:rsidR="00F529BC" w:rsidRPr="00F529BC" w14:paraId="6925AB9A" w14:textId="77777777" w:rsidTr="00F529BC">
        <w:trPr>
          <w:trHeight w:val="261"/>
        </w:trPr>
        <w:tc>
          <w:tcPr>
            <w:tcW w:w="1135" w:type="dxa"/>
            <w:noWrap/>
            <w:hideMark/>
          </w:tcPr>
          <w:p w14:paraId="1BA1BAD8" w14:textId="77777777" w:rsidR="00F529BC" w:rsidRPr="00F529BC" w:rsidRDefault="00F529BC" w:rsidP="00F529BC">
            <w:r w:rsidRPr="00F529BC">
              <w:t>236.8231</w:t>
            </w:r>
          </w:p>
        </w:tc>
        <w:tc>
          <w:tcPr>
            <w:tcW w:w="1135" w:type="dxa"/>
            <w:noWrap/>
            <w:hideMark/>
          </w:tcPr>
          <w:p w14:paraId="2689A585" w14:textId="77777777" w:rsidR="00F529BC" w:rsidRPr="00F529BC" w:rsidRDefault="00F529BC" w:rsidP="00F529BC">
            <w:r w:rsidRPr="00F529BC">
              <w:t>239.9638</w:t>
            </w:r>
          </w:p>
        </w:tc>
        <w:tc>
          <w:tcPr>
            <w:tcW w:w="1135" w:type="dxa"/>
            <w:noWrap/>
            <w:hideMark/>
          </w:tcPr>
          <w:p w14:paraId="099FA9E0" w14:textId="77777777" w:rsidR="00F529BC" w:rsidRPr="00F529BC" w:rsidRDefault="00F529BC" w:rsidP="00F529BC">
            <w:r w:rsidRPr="00F529BC">
              <w:t>216.7866</w:t>
            </w:r>
          </w:p>
        </w:tc>
        <w:tc>
          <w:tcPr>
            <w:tcW w:w="1135" w:type="dxa"/>
            <w:noWrap/>
            <w:hideMark/>
          </w:tcPr>
          <w:p w14:paraId="4D449F96" w14:textId="77777777" w:rsidR="00F529BC" w:rsidRPr="00F529BC" w:rsidRDefault="00F529BC" w:rsidP="00F529BC">
            <w:r w:rsidRPr="00F529BC">
              <w:t>213.337</w:t>
            </w:r>
          </w:p>
        </w:tc>
        <w:tc>
          <w:tcPr>
            <w:tcW w:w="1135" w:type="dxa"/>
            <w:noWrap/>
            <w:hideMark/>
          </w:tcPr>
          <w:p w14:paraId="5CAB1395" w14:textId="77777777" w:rsidR="00F529BC" w:rsidRPr="00F529BC" w:rsidRDefault="00F529BC" w:rsidP="00F529BC">
            <w:r w:rsidRPr="00F529BC">
              <w:t>347.0237</w:t>
            </w:r>
          </w:p>
        </w:tc>
        <w:tc>
          <w:tcPr>
            <w:tcW w:w="1135" w:type="dxa"/>
            <w:noWrap/>
            <w:hideMark/>
          </w:tcPr>
          <w:p w14:paraId="2A1B3005" w14:textId="77777777" w:rsidR="00F529BC" w:rsidRPr="00F529BC" w:rsidRDefault="00F529BC" w:rsidP="00F529BC">
            <w:r w:rsidRPr="00F529BC">
              <w:t>246.746</w:t>
            </w:r>
          </w:p>
        </w:tc>
        <w:tc>
          <w:tcPr>
            <w:tcW w:w="1135" w:type="dxa"/>
            <w:noWrap/>
            <w:hideMark/>
          </w:tcPr>
          <w:p w14:paraId="700DF114" w14:textId="77777777" w:rsidR="00F529BC" w:rsidRPr="00F529BC" w:rsidRDefault="00F529BC" w:rsidP="00F529BC">
            <w:r w:rsidRPr="00F529BC">
              <w:t>213.1829</w:t>
            </w:r>
          </w:p>
        </w:tc>
        <w:tc>
          <w:tcPr>
            <w:tcW w:w="1135" w:type="dxa"/>
            <w:noWrap/>
            <w:hideMark/>
          </w:tcPr>
          <w:p w14:paraId="61E66E1F" w14:textId="77777777" w:rsidR="00F529BC" w:rsidRPr="00F529BC" w:rsidRDefault="00F529BC" w:rsidP="00F529BC">
            <w:r w:rsidRPr="00F529BC">
              <w:t>209.2884</w:t>
            </w:r>
          </w:p>
        </w:tc>
        <w:tc>
          <w:tcPr>
            <w:tcW w:w="1135" w:type="dxa"/>
            <w:noWrap/>
            <w:hideMark/>
          </w:tcPr>
          <w:p w14:paraId="601B7DCA" w14:textId="77777777" w:rsidR="00F529BC" w:rsidRPr="00F529BC" w:rsidRDefault="00F529BC" w:rsidP="00F529BC">
            <w:r w:rsidRPr="00F529BC">
              <w:t>218.3797</w:t>
            </w:r>
          </w:p>
        </w:tc>
        <w:tc>
          <w:tcPr>
            <w:tcW w:w="1135" w:type="dxa"/>
            <w:noWrap/>
            <w:hideMark/>
          </w:tcPr>
          <w:p w14:paraId="19B5A91E" w14:textId="77777777" w:rsidR="00F529BC" w:rsidRPr="00F529BC" w:rsidRDefault="00F529BC" w:rsidP="00F529BC">
            <w:r w:rsidRPr="00F529BC">
              <w:t>212.5523</w:t>
            </w:r>
          </w:p>
        </w:tc>
      </w:tr>
      <w:tr w:rsidR="00F529BC" w:rsidRPr="00F529BC" w14:paraId="0BADC95D" w14:textId="77777777" w:rsidTr="00F529BC">
        <w:trPr>
          <w:trHeight w:val="261"/>
        </w:trPr>
        <w:tc>
          <w:tcPr>
            <w:tcW w:w="1135" w:type="dxa"/>
            <w:noWrap/>
            <w:hideMark/>
          </w:tcPr>
          <w:p w14:paraId="65352CA0" w14:textId="77777777" w:rsidR="00F529BC" w:rsidRPr="00F529BC" w:rsidRDefault="00F529BC" w:rsidP="00F529BC">
            <w:r w:rsidRPr="00F529BC">
              <w:t>325.9434</w:t>
            </w:r>
          </w:p>
        </w:tc>
        <w:tc>
          <w:tcPr>
            <w:tcW w:w="1135" w:type="dxa"/>
            <w:noWrap/>
            <w:hideMark/>
          </w:tcPr>
          <w:p w14:paraId="43FDF5BA" w14:textId="77777777" w:rsidR="00F529BC" w:rsidRPr="00F529BC" w:rsidRDefault="00F529BC" w:rsidP="00F529BC">
            <w:r w:rsidRPr="00F529BC">
              <w:t>367.6811</w:t>
            </w:r>
          </w:p>
        </w:tc>
        <w:tc>
          <w:tcPr>
            <w:tcW w:w="1135" w:type="dxa"/>
            <w:noWrap/>
            <w:hideMark/>
          </w:tcPr>
          <w:p w14:paraId="00C8C73A" w14:textId="77777777" w:rsidR="00F529BC" w:rsidRPr="00F529BC" w:rsidRDefault="00F529BC" w:rsidP="00F529BC">
            <w:r w:rsidRPr="00F529BC">
              <w:t>215.3999</w:t>
            </w:r>
          </w:p>
        </w:tc>
        <w:tc>
          <w:tcPr>
            <w:tcW w:w="1135" w:type="dxa"/>
            <w:noWrap/>
            <w:hideMark/>
          </w:tcPr>
          <w:p w14:paraId="318FA9B4" w14:textId="77777777" w:rsidR="00F529BC" w:rsidRPr="00F529BC" w:rsidRDefault="00F529BC" w:rsidP="00F529BC">
            <w:r w:rsidRPr="00F529BC">
              <w:t>212.1498</w:t>
            </w:r>
          </w:p>
        </w:tc>
        <w:tc>
          <w:tcPr>
            <w:tcW w:w="1135" w:type="dxa"/>
            <w:noWrap/>
            <w:hideMark/>
          </w:tcPr>
          <w:p w14:paraId="6F6E299E" w14:textId="77777777" w:rsidR="00F529BC" w:rsidRPr="00F529BC" w:rsidRDefault="00F529BC" w:rsidP="00F529BC">
            <w:r w:rsidRPr="00F529BC">
              <w:t>265.3595</w:t>
            </w:r>
          </w:p>
        </w:tc>
        <w:tc>
          <w:tcPr>
            <w:tcW w:w="1135" w:type="dxa"/>
            <w:noWrap/>
            <w:hideMark/>
          </w:tcPr>
          <w:p w14:paraId="703F85D3" w14:textId="77777777" w:rsidR="00F529BC" w:rsidRPr="00F529BC" w:rsidRDefault="00F529BC" w:rsidP="00F529BC">
            <w:r w:rsidRPr="00F529BC">
              <w:t>231.5533</w:t>
            </w:r>
          </w:p>
        </w:tc>
        <w:tc>
          <w:tcPr>
            <w:tcW w:w="1135" w:type="dxa"/>
            <w:noWrap/>
            <w:hideMark/>
          </w:tcPr>
          <w:p w14:paraId="4FFDD5C7" w14:textId="77777777" w:rsidR="00F529BC" w:rsidRPr="00F529BC" w:rsidRDefault="00F529BC" w:rsidP="00F529BC">
            <w:r w:rsidRPr="00F529BC">
              <w:t>251.9602</w:t>
            </w:r>
          </w:p>
        </w:tc>
        <w:tc>
          <w:tcPr>
            <w:tcW w:w="1135" w:type="dxa"/>
            <w:noWrap/>
            <w:hideMark/>
          </w:tcPr>
          <w:p w14:paraId="57FF234F" w14:textId="77777777" w:rsidR="00F529BC" w:rsidRPr="00F529BC" w:rsidRDefault="00F529BC" w:rsidP="00F529BC">
            <w:r w:rsidRPr="00F529BC">
              <w:t>272.4811</w:t>
            </w:r>
          </w:p>
        </w:tc>
        <w:tc>
          <w:tcPr>
            <w:tcW w:w="1135" w:type="dxa"/>
            <w:noWrap/>
            <w:hideMark/>
          </w:tcPr>
          <w:p w14:paraId="71FA7CBD" w14:textId="77777777" w:rsidR="00F529BC" w:rsidRPr="00F529BC" w:rsidRDefault="00F529BC" w:rsidP="00F529BC">
            <w:r w:rsidRPr="00F529BC">
              <w:t>214.1885</w:t>
            </w:r>
          </w:p>
        </w:tc>
        <w:tc>
          <w:tcPr>
            <w:tcW w:w="1135" w:type="dxa"/>
            <w:noWrap/>
            <w:hideMark/>
          </w:tcPr>
          <w:p w14:paraId="31906635" w14:textId="77777777" w:rsidR="00F529BC" w:rsidRPr="00F529BC" w:rsidRDefault="00F529BC" w:rsidP="00F529BC">
            <w:r w:rsidRPr="00F529BC">
              <w:t>207.7829</w:t>
            </w:r>
          </w:p>
        </w:tc>
      </w:tr>
      <w:tr w:rsidR="00F529BC" w:rsidRPr="00F529BC" w14:paraId="4C8643A0" w14:textId="77777777" w:rsidTr="00F529BC">
        <w:trPr>
          <w:trHeight w:val="261"/>
        </w:trPr>
        <w:tc>
          <w:tcPr>
            <w:tcW w:w="1135" w:type="dxa"/>
            <w:noWrap/>
            <w:hideMark/>
          </w:tcPr>
          <w:p w14:paraId="25129A8D" w14:textId="77777777" w:rsidR="00F529BC" w:rsidRPr="00F529BC" w:rsidRDefault="00F529BC" w:rsidP="00F529BC">
            <w:r w:rsidRPr="00F529BC">
              <w:t>501.4353</w:t>
            </w:r>
          </w:p>
        </w:tc>
        <w:tc>
          <w:tcPr>
            <w:tcW w:w="1135" w:type="dxa"/>
            <w:noWrap/>
            <w:hideMark/>
          </w:tcPr>
          <w:p w14:paraId="55BFDBAD" w14:textId="77777777" w:rsidR="00F529BC" w:rsidRPr="00F529BC" w:rsidRDefault="00F529BC" w:rsidP="00F529BC">
            <w:r w:rsidRPr="00F529BC">
              <w:t>278.327</w:t>
            </w:r>
          </w:p>
        </w:tc>
        <w:tc>
          <w:tcPr>
            <w:tcW w:w="1135" w:type="dxa"/>
            <w:noWrap/>
            <w:hideMark/>
          </w:tcPr>
          <w:p w14:paraId="3C5B6E7D" w14:textId="77777777" w:rsidR="00F529BC" w:rsidRPr="00F529BC" w:rsidRDefault="00F529BC" w:rsidP="00F529BC">
            <w:r w:rsidRPr="00F529BC">
              <w:t>322.8959</w:t>
            </w:r>
          </w:p>
        </w:tc>
        <w:tc>
          <w:tcPr>
            <w:tcW w:w="1135" w:type="dxa"/>
            <w:noWrap/>
            <w:hideMark/>
          </w:tcPr>
          <w:p w14:paraId="1AAA87CE" w14:textId="77777777" w:rsidR="00F529BC" w:rsidRPr="00F529BC" w:rsidRDefault="00F529BC" w:rsidP="00F529BC">
            <w:r w:rsidRPr="00F529BC">
              <w:t>234.489</w:t>
            </w:r>
          </w:p>
        </w:tc>
        <w:tc>
          <w:tcPr>
            <w:tcW w:w="1135" w:type="dxa"/>
            <w:noWrap/>
            <w:hideMark/>
          </w:tcPr>
          <w:p w14:paraId="1B28ADE0" w14:textId="77777777" w:rsidR="00F529BC" w:rsidRPr="00F529BC" w:rsidRDefault="00F529BC" w:rsidP="00F529BC">
            <w:r w:rsidRPr="00F529BC">
              <w:t>235.4856</w:t>
            </w:r>
          </w:p>
        </w:tc>
        <w:tc>
          <w:tcPr>
            <w:tcW w:w="1135" w:type="dxa"/>
            <w:noWrap/>
            <w:hideMark/>
          </w:tcPr>
          <w:p w14:paraId="02A31B28" w14:textId="77777777" w:rsidR="00F529BC" w:rsidRPr="00F529BC" w:rsidRDefault="00F529BC" w:rsidP="00F529BC">
            <w:r w:rsidRPr="00F529BC">
              <w:t>211.8973</w:t>
            </w:r>
          </w:p>
        </w:tc>
        <w:tc>
          <w:tcPr>
            <w:tcW w:w="1135" w:type="dxa"/>
            <w:noWrap/>
            <w:hideMark/>
          </w:tcPr>
          <w:p w14:paraId="46558A86" w14:textId="77777777" w:rsidR="00F529BC" w:rsidRPr="00F529BC" w:rsidRDefault="00F529BC" w:rsidP="00F529BC">
            <w:r w:rsidRPr="00F529BC">
              <w:t>282.1467</w:t>
            </w:r>
          </w:p>
        </w:tc>
        <w:tc>
          <w:tcPr>
            <w:tcW w:w="1135" w:type="dxa"/>
            <w:noWrap/>
            <w:hideMark/>
          </w:tcPr>
          <w:p w14:paraId="5AB00AFA" w14:textId="77777777" w:rsidR="00F529BC" w:rsidRPr="00F529BC" w:rsidRDefault="00F529BC" w:rsidP="00F529BC">
            <w:r w:rsidRPr="00F529BC">
              <w:t>278.9582</w:t>
            </w:r>
          </w:p>
        </w:tc>
        <w:tc>
          <w:tcPr>
            <w:tcW w:w="1135" w:type="dxa"/>
            <w:noWrap/>
            <w:hideMark/>
          </w:tcPr>
          <w:p w14:paraId="2EA1F090" w14:textId="77777777" w:rsidR="00F529BC" w:rsidRPr="00F529BC" w:rsidRDefault="00F529BC" w:rsidP="00F529BC">
            <w:r w:rsidRPr="00F529BC">
              <w:t>217.9588</w:t>
            </w:r>
          </w:p>
        </w:tc>
        <w:tc>
          <w:tcPr>
            <w:tcW w:w="1135" w:type="dxa"/>
            <w:noWrap/>
            <w:hideMark/>
          </w:tcPr>
          <w:p w14:paraId="159692B1" w14:textId="77777777" w:rsidR="00F529BC" w:rsidRPr="00F529BC" w:rsidRDefault="00F529BC" w:rsidP="00F529BC">
            <w:r w:rsidRPr="00F529BC">
              <w:t>204.5583</w:t>
            </w:r>
          </w:p>
        </w:tc>
      </w:tr>
      <w:tr w:rsidR="00F529BC" w:rsidRPr="00F529BC" w14:paraId="5250D17A" w14:textId="77777777" w:rsidTr="00F529BC">
        <w:trPr>
          <w:trHeight w:val="261"/>
        </w:trPr>
        <w:tc>
          <w:tcPr>
            <w:tcW w:w="1135" w:type="dxa"/>
            <w:noWrap/>
            <w:hideMark/>
          </w:tcPr>
          <w:p w14:paraId="55DD3B39" w14:textId="77777777" w:rsidR="00F529BC" w:rsidRPr="00F529BC" w:rsidRDefault="00F529BC" w:rsidP="00F529BC">
            <w:pPr>
              <w:rPr>
                <w:b/>
                <w:bCs/>
              </w:rPr>
            </w:pPr>
            <w:r w:rsidRPr="00F529BC">
              <w:rPr>
                <w:b/>
                <w:bCs/>
              </w:rPr>
              <w:t>287.4359</w:t>
            </w:r>
          </w:p>
        </w:tc>
        <w:tc>
          <w:tcPr>
            <w:tcW w:w="1135" w:type="dxa"/>
            <w:noWrap/>
            <w:hideMark/>
          </w:tcPr>
          <w:p w14:paraId="2335DB57" w14:textId="77777777" w:rsidR="00F529BC" w:rsidRPr="00F529BC" w:rsidRDefault="00F529BC" w:rsidP="00F529BC">
            <w:pPr>
              <w:rPr>
                <w:b/>
                <w:bCs/>
              </w:rPr>
            </w:pPr>
            <w:r w:rsidRPr="00F529BC">
              <w:rPr>
                <w:b/>
                <w:bCs/>
              </w:rPr>
              <w:t>273.7398</w:t>
            </w:r>
          </w:p>
        </w:tc>
        <w:tc>
          <w:tcPr>
            <w:tcW w:w="1135" w:type="dxa"/>
            <w:noWrap/>
            <w:hideMark/>
          </w:tcPr>
          <w:p w14:paraId="642C6614" w14:textId="77777777" w:rsidR="00F529BC" w:rsidRPr="00F529BC" w:rsidRDefault="00F529BC" w:rsidP="00F529BC">
            <w:pPr>
              <w:rPr>
                <w:b/>
                <w:bCs/>
              </w:rPr>
            </w:pPr>
            <w:r w:rsidRPr="00F529BC">
              <w:rPr>
                <w:b/>
                <w:bCs/>
              </w:rPr>
              <w:t>249.422</w:t>
            </w:r>
          </w:p>
        </w:tc>
        <w:tc>
          <w:tcPr>
            <w:tcW w:w="1135" w:type="dxa"/>
            <w:noWrap/>
            <w:hideMark/>
          </w:tcPr>
          <w:p w14:paraId="1655066D" w14:textId="77777777" w:rsidR="00F529BC" w:rsidRPr="00F529BC" w:rsidRDefault="00F529BC" w:rsidP="00F529BC">
            <w:pPr>
              <w:rPr>
                <w:b/>
                <w:bCs/>
              </w:rPr>
            </w:pPr>
            <w:r w:rsidRPr="00F529BC">
              <w:rPr>
                <w:b/>
                <w:bCs/>
              </w:rPr>
              <w:t>223.8341</w:t>
            </w:r>
          </w:p>
        </w:tc>
        <w:tc>
          <w:tcPr>
            <w:tcW w:w="1135" w:type="dxa"/>
            <w:noWrap/>
            <w:hideMark/>
          </w:tcPr>
          <w:p w14:paraId="56E4526C" w14:textId="77777777" w:rsidR="00F529BC" w:rsidRPr="00F529BC" w:rsidRDefault="00F529BC" w:rsidP="00F529BC">
            <w:pPr>
              <w:rPr>
                <w:b/>
                <w:bCs/>
              </w:rPr>
            </w:pPr>
            <w:r w:rsidRPr="00F529BC">
              <w:rPr>
                <w:b/>
                <w:bCs/>
              </w:rPr>
              <w:t>250.0264</w:t>
            </w:r>
          </w:p>
        </w:tc>
        <w:tc>
          <w:tcPr>
            <w:tcW w:w="1135" w:type="dxa"/>
            <w:noWrap/>
            <w:hideMark/>
          </w:tcPr>
          <w:p w14:paraId="103AD660" w14:textId="77777777" w:rsidR="00F529BC" w:rsidRPr="00F529BC" w:rsidRDefault="00F529BC" w:rsidP="00F529BC">
            <w:pPr>
              <w:rPr>
                <w:b/>
                <w:bCs/>
              </w:rPr>
            </w:pPr>
            <w:r w:rsidRPr="00F529BC">
              <w:rPr>
                <w:b/>
                <w:bCs/>
              </w:rPr>
              <w:t>221.2332</w:t>
            </w:r>
          </w:p>
        </w:tc>
        <w:tc>
          <w:tcPr>
            <w:tcW w:w="1135" w:type="dxa"/>
            <w:noWrap/>
            <w:hideMark/>
          </w:tcPr>
          <w:p w14:paraId="3C3ECBE2" w14:textId="77777777" w:rsidR="00F529BC" w:rsidRPr="00F529BC" w:rsidRDefault="00F529BC" w:rsidP="00F529BC">
            <w:pPr>
              <w:rPr>
                <w:b/>
                <w:bCs/>
              </w:rPr>
            </w:pPr>
            <w:r w:rsidRPr="00F529BC">
              <w:rPr>
                <w:b/>
                <w:bCs/>
              </w:rPr>
              <w:t>236.3256</w:t>
            </w:r>
          </w:p>
        </w:tc>
        <w:tc>
          <w:tcPr>
            <w:tcW w:w="1135" w:type="dxa"/>
            <w:noWrap/>
            <w:hideMark/>
          </w:tcPr>
          <w:p w14:paraId="502080FB" w14:textId="77777777" w:rsidR="00F529BC" w:rsidRPr="00F529BC" w:rsidRDefault="00F529BC" w:rsidP="00F529BC">
            <w:pPr>
              <w:rPr>
                <w:b/>
                <w:bCs/>
              </w:rPr>
            </w:pPr>
            <w:r w:rsidRPr="00F529BC">
              <w:rPr>
                <w:b/>
                <w:bCs/>
              </w:rPr>
              <w:t>249.5968</w:t>
            </w:r>
          </w:p>
        </w:tc>
        <w:tc>
          <w:tcPr>
            <w:tcW w:w="1135" w:type="dxa"/>
            <w:noWrap/>
            <w:hideMark/>
          </w:tcPr>
          <w:p w14:paraId="0A00FBE6" w14:textId="77777777" w:rsidR="00F529BC" w:rsidRPr="00F529BC" w:rsidRDefault="00F529BC" w:rsidP="00F529BC">
            <w:pPr>
              <w:rPr>
                <w:b/>
                <w:bCs/>
              </w:rPr>
            </w:pPr>
            <w:r w:rsidRPr="00F529BC">
              <w:rPr>
                <w:b/>
                <w:bCs/>
              </w:rPr>
              <w:t>232.3532</w:t>
            </w:r>
          </w:p>
        </w:tc>
        <w:tc>
          <w:tcPr>
            <w:tcW w:w="1135" w:type="dxa"/>
            <w:noWrap/>
            <w:hideMark/>
          </w:tcPr>
          <w:p w14:paraId="62CC4A72" w14:textId="77777777" w:rsidR="00F529BC" w:rsidRPr="00F529BC" w:rsidRDefault="00F529BC" w:rsidP="00F529BC">
            <w:pPr>
              <w:rPr>
                <w:b/>
                <w:bCs/>
              </w:rPr>
            </w:pPr>
            <w:r w:rsidRPr="00F529BC">
              <w:rPr>
                <w:b/>
                <w:bCs/>
              </w:rPr>
              <w:t>218.1297</w:t>
            </w:r>
          </w:p>
        </w:tc>
      </w:tr>
    </w:tbl>
    <w:p w14:paraId="12C03201" w14:textId="0B91C084" w:rsidR="00650C20" w:rsidRDefault="00650C20" w:rsidP="00DD05AD"/>
    <w:p w14:paraId="71934A43" w14:textId="0D5C0E73" w:rsidR="00F529BC" w:rsidRDefault="00F529BC" w:rsidP="00DD05AD">
      <w:r>
        <w:t>Raw data for Section 4.4.2.9 with all nodes performing Document Query (7 active nodes)</w:t>
      </w:r>
    </w:p>
    <w:p w14:paraId="1FA309C0" w14:textId="29251C24" w:rsidR="00F529BC" w:rsidRDefault="00F529BC" w:rsidP="00DD05AD">
      <w:r>
        <w:t>1</w:t>
      </w:r>
      <w:r w:rsidRPr="00F529BC">
        <w:rPr>
          <w:vertAlign w:val="superscript"/>
        </w:rPr>
        <w:t>st</w:t>
      </w:r>
      <w:r>
        <w:t xml:space="preserve"> Node</w:t>
      </w:r>
    </w:p>
    <w:tbl>
      <w:tblPr>
        <w:tblStyle w:val="TableGrid"/>
        <w:tblW w:w="0" w:type="auto"/>
        <w:tblLook w:val="04A0" w:firstRow="1" w:lastRow="0" w:firstColumn="1" w:lastColumn="0" w:noHBand="0" w:noVBand="1"/>
      </w:tblPr>
      <w:tblGrid>
        <w:gridCol w:w="1136"/>
        <w:gridCol w:w="1136"/>
        <w:gridCol w:w="1136"/>
        <w:gridCol w:w="1136"/>
        <w:gridCol w:w="1136"/>
        <w:gridCol w:w="1136"/>
        <w:gridCol w:w="1136"/>
        <w:gridCol w:w="1136"/>
        <w:gridCol w:w="1136"/>
        <w:gridCol w:w="1136"/>
      </w:tblGrid>
      <w:tr w:rsidR="00F529BC" w:rsidRPr="00F529BC" w14:paraId="55AA4EC0" w14:textId="77777777" w:rsidTr="00F529BC">
        <w:trPr>
          <w:trHeight w:val="241"/>
        </w:trPr>
        <w:tc>
          <w:tcPr>
            <w:tcW w:w="1136" w:type="dxa"/>
            <w:noWrap/>
            <w:hideMark/>
          </w:tcPr>
          <w:p w14:paraId="135474C1" w14:textId="77777777" w:rsidR="00F529BC" w:rsidRPr="00F529BC" w:rsidRDefault="00F529BC" w:rsidP="00F529BC">
            <w:r w:rsidRPr="00F529BC">
              <w:t>Tx01</w:t>
            </w:r>
          </w:p>
        </w:tc>
        <w:tc>
          <w:tcPr>
            <w:tcW w:w="1136" w:type="dxa"/>
            <w:noWrap/>
            <w:hideMark/>
          </w:tcPr>
          <w:p w14:paraId="2A0FC28B" w14:textId="77777777" w:rsidR="00F529BC" w:rsidRPr="00F529BC" w:rsidRDefault="00F529BC" w:rsidP="00F529BC">
            <w:r w:rsidRPr="00F529BC">
              <w:t>Tx02</w:t>
            </w:r>
          </w:p>
        </w:tc>
        <w:tc>
          <w:tcPr>
            <w:tcW w:w="1136" w:type="dxa"/>
            <w:noWrap/>
            <w:hideMark/>
          </w:tcPr>
          <w:p w14:paraId="39A70B57" w14:textId="77777777" w:rsidR="00F529BC" w:rsidRPr="00F529BC" w:rsidRDefault="00F529BC" w:rsidP="00F529BC">
            <w:r w:rsidRPr="00F529BC">
              <w:t>Tx03</w:t>
            </w:r>
          </w:p>
        </w:tc>
        <w:tc>
          <w:tcPr>
            <w:tcW w:w="1136" w:type="dxa"/>
            <w:noWrap/>
            <w:hideMark/>
          </w:tcPr>
          <w:p w14:paraId="586ACEF6" w14:textId="77777777" w:rsidR="00F529BC" w:rsidRPr="00F529BC" w:rsidRDefault="00F529BC" w:rsidP="00F529BC">
            <w:r w:rsidRPr="00F529BC">
              <w:t>Tx04</w:t>
            </w:r>
          </w:p>
        </w:tc>
        <w:tc>
          <w:tcPr>
            <w:tcW w:w="1136" w:type="dxa"/>
            <w:noWrap/>
            <w:hideMark/>
          </w:tcPr>
          <w:p w14:paraId="1492A2B7" w14:textId="77777777" w:rsidR="00F529BC" w:rsidRPr="00F529BC" w:rsidRDefault="00F529BC" w:rsidP="00F529BC">
            <w:r w:rsidRPr="00F529BC">
              <w:t>Tx05</w:t>
            </w:r>
          </w:p>
        </w:tc>
        <w:tc>
          <w:tcPr>
            <w:tcW w:w="1136" w:type="dxa"/>
            <w:noWrap/>
            <w:hideMark/>
          </w:tcPr>
          <w:p w14:paraId="5878F6CF" w14:textId="77777777" w:rsidR="00F529BC" w:rsidRPr="00F529BC" w:rsidRDefault="00F529BC" w:rsidP="00F529BC">
            <w:r w:rsidRPr="00F529BC">
              <w:t>Tx06</w:t>
            </w:r>
          </w:p>
        </w:tc>
        <w:tc>
          <w:tcPr>
            <w:tcW w:w="1136" w:type="dxa"/>
            <w:noWrap/>
            <w:hideMark/>
          </w:tcPr>
          <w:p w14:paraId="33A1431C" w14:textId="77777777" w:rsidR="00F529BC" w:rsidRPr="00F529BC" w:rsidRDefault="00F529BC" w:rsidP="00F529BC">
            <w:r w:rsidRPr="00F529BC">
              <w:t>Tx07</w:t>
            </w:r>
          </w:p>
        </w:tc>
        <w:tc>
          <w:tcPr>
            <w:tcW w:w="1136" w:type="dxa"/>
            <w:noWrap/>
            <w:hideMark/>
          </w:tcPr>
          <w:p w14:paraId="4C984FD4" w14:textId="77777777" w:rsidR="00F529BC" w:rsidRPr="00F529BC" w:rsidRDefault="00F529BC" w:rsidP="00F529BC">
            <w:r w:rsidRPr="00F529BC">
              <w:t>Tx08</w:t>
            </w:r>
          </w:p>
        </w:tc>
        <w:tc>
          <w:tcPr>
            <w:tcW w:w="1136" w:type="dxa"/>
            <w:noWrap/>
            <w:hideMark/>
          </w:tcPr>
          <w:p w14:paraId="0A3B5CDF" w14:textId="77777777" w:rsidR="00F529BC" w:rsidRPr="00F529BC" w:rsidRDefault="00F529BC" w:rsidP="00F529BC">
            <w:r w:rsidRPr="00F529BC">
              <w:t>Tx09</w:t>
            </w:r>
          </w:p>
        </w:tc>
        <w:tc>
          <w:tcPr>
            <w:tcW w:w="1136" w:type="dxa"/>
            <w:noWrap/>
            <w:hideMark/>
          </w:tcPr>
          <w:p w14:paraId="22669D39" w14:textId="77777777" w:rsidR="00F529BC" w:rsidRPr="00F529BC" w:rsidRDefault="00F529BC" w:rsidP="00F529BC">
            <w:r w:rsidRPr="00F529BC">
              <w:t>Tx10</w:t>
            </w:r>
          </w:p>
        </w:tc>
      </w:tr>
      <w:tr w:rsidR="00F529BC" w:rsidRPr="00F529BC" w14:paraId="18635880" w14:textId="77777777" w:rsidTr="00F529BC">
        <w:trPr>
          <w:trHeight w:val="241"/>
        </w:trPr>
        <w:tc>
          <w:tcPr>
            <w:tcW w:w="1136" w:type="dxa"/>
            <w:noWrap/>
            <w:hideMark/>
          </w:tcPr>
          <w:p w14:paraId="019BFAB0" w14:textId="77777777" w:rsidR="00F529BC" w:rsidRPr="00F529BC" w:rsidRDefault="00F529BC" w:rsidP="00F529BC">
            <w:r w:rsidRPr="00F529BC">
              <w:t>3.390522</w:t>
            </w:r>
          </w:p>
        </w:tc>
        <w:tc>
          <w:tcPr>
            <w:tcW w:w="1136" w:type="dxa"/>
            <w:noWrap/>
            <w:hideMark/>
          </w:tcPr>
          <w:p w14:paraId="57ECEABB" w14:textId="77777777" w:rsidR="00F529BC" w:rsidRPr="00F529BC" w:rsidRDefault="00F529BC" w:rsidP="00F529BC">
            <w:r w:rsidRPr="00F529BC">
              <w:t>3.511887</w:t>
            </w:r>
          </w:p>
        </w:tc>
        <w:tc>
          <w:tcPr>
            <w:tcW w:w="1136" w:type="dxa"/>
            <w:noWrap/>
            <w:hideMark/>
          </w:tcPr>
          <w:p w14:paraId="36F5FC00" w14:textId="77777777" w:rsidR="00F529BC" w:rsidRPr="00F529BC" w:rsidRDefault="00F529BC" w:rsidP="00F529BC">
            <w:r w:rsidRPr="00F529BC">
              <w:t>6.530878</w:t>
            </w:r>
          </w:p>
        </w:tc>
        <w:tc>
          <w:tcPr>
            <w:tcW w:w="1136" w:type="dxa"/>
            <w:noWrap/>
            <w:hideMark/>
          </w:tcPr>
          <w:p w14:paraId="15D158CE" w14:textId="77777777" w:rsidR="00F529BC" w:rsidRPr="00F529BC" w:rsidRDefault="00F529BC" w:rsidP="00F529BC">
            <w:r w:rsidRPr="00F529BC">
              <w:t>10.99449</w:t>
            </w:r>
          </w:p>
        </w:tc>
        <w:tc>
          <w:tcPr>
            <w:tcW w:w="1136" w:type="dxa"/>
            <w:noWrap/>
            <w:hideMark/>
          </w:tcPr>
          <w:p w14:paraId="1B489148" w14:textId="77777777" w:rsidR="00F529BC" w:rsidRPr="00F529BC" w:rsidRDefault="00F529BC" w:rsidP="00F529BC">
            <w:r w:rsidRPr="00F529BC">
              <w:t>10.61237</w:t>
            </w:r>
          </w:p>
        </w:tc>
        <w:tc>
          <w:tcPr>
            <w:tcW w:w="1136" w:type="dxa"/>
            <w:noWrap/>
            <w:hideMark/>
          </w:tcPr>
          <w:p w14:paraId="49FA44B5" w14:textId="77777777" w:rsidR="00F529BC" w:rsidRPr="00F529BC" w:rsidRDefault="00F529BC" w:rsidP="00F529BC">
            <w:r w:rsidRPr="00F529BC">
              <w:t>4.350477</w:t>
            </w:r>
          </w:p>
        </w:tc>
        <w:tc>
          <w:tcPr>
            <w:tcW w:w="1136" w:type="dxa"/>
            <w:noWrap/>
            <w:hideMark/>
          </w:tcPr>
          <w:p w14:paraId="212AAD85" w14:textId="77777777" w:rsidR="00F529BC" w:rsidRPr="00F529BC" w:rsidRDefault="00F529BC" w:rsidP="00F529BC">
            <w:r w:rsidRPr="00F529BC">
              <w:t>3.134245</w:t>
            </w:r>
          </w:p>
        </w:tc>
        <w:tc>
          <w:tcPr>
            <w:tcW w:w="1136" w:type="dxa"/>
            <w:noWrap/>
            <w:hideMark/>
          </w:tcPr>
          <w:p w14:paraId="7D4F9204" w14:textId="77777777" w:rsidR="00F529BC" w:rsidRPr="00F529BC" w:rsidRDefault="00F529BC" w:rsidP="00F529BC">
            <w:r w:rsidRPr="00F529BC">
              <w:t>6.167534</w:t>
            </w:r>
          </w:p>
        </w:tc>
        <w:tc>
          <w:tcPr>
            <w:tcW w:w="1136" w:type="dxa"/>
            <w:noWrap/>
            <w:hideMark/>
          </w:tcPr>
          <w:p w14:paraId="70A1A753" w14:textId="77777777" w:rsidR="00F529BC" w:rsidRPr="00F529BC" w:rsidRDefault="00F529BC" w:rsidP="00F529BC">
            <w:r w:rsidRPr="00F529BC">
              <w:t>7.528751</w:t>
            </w:r>
          </w:p>
        </w:tc>
        <w:tc>
          <w:tcPr>
            <w:tcW w:w="1136" w:type="dxa"/>
            <w:noWrap/>
            <w:hideMark/>
          </w:tcPr>
          <w:p w14:paraId="049D0F5F" w14:textId="77777777" w:rsidR="00F529BC" w:rsidRPr="00F529BC" w:rsidRDefault="00F529BC" w:rsidP="00F529BC">
            <w:r w:rsidRPr="00F529BC">
              <w:t>10.79645</w:t>
            </w:r>
          </w:p>
        </w:tc>
      </w:tr>
      <w:tr w:rsidR="00F529BC" w:rsidRPr="00F529BC" w14:paraId="07D29035" w14:textId="77777777" w:rsidTr="00F529BC">
        <w:trPr>
          <w:trHeight w:val="241"/>
        </w:trPr>
        <w:tc>
          <w:tcPr>
            <w:tcW w:w="1136" w:type="dxa"/>
            <w:noWrap/>
            <w:hideMark/>
          </w:tcPr>
          <w:p w14:paraId="3646E7B0" w14:textId="77777777" w:rsidR="00F529BC" w:rsidRPr="00F529BC" w:rsidRDefault="00F529BC" w:rsidP="00F529BC">
            <w:r w:rsidRPr="00F529BC">
              <w:t>2.32189</w:t>
            </w:r>
          </w:p>
        </w:tc>
        <w:tc>
          <w:tcPr>
            <w:tcW w:w="1136" w:type="dxa"/>
            <w:noWrap/>
            <w:hideMark/>
          </w:tcPr>
          <w:p w14:paraId="593325D3" w14:textId="77777777" w:rsidR="00F529BC" w:rsidRPr="00F529BC" w:rsidRDefault="00F529BC" w:rsidP="00F529BC">
            <w:r w:rsidRPr="00F529BC">
              <w:t>4.497387</w:t>
            </w:r>
          </w:p>
        </w:tc>
        <w:tc>
          <w:tcPr>
            <w:tcW w:w="1136" w:type="dxa"/>
            <w:noWrap/>
            <w:hideMark/>
          </w:tcPr>
          <w:p w14:paraId="1A3EF628" w14:textId="77777777" w:rsidR="00F529BC" w:rsidRPr="00F529BC" w:rsidRDefault="00F529BC" w:rsidP="00F529BC">
            <w:r w:rsidRPr="00F529BC">
              <w:t>6.75331</w:t>
            </w:r>
          </w:p>
        </w:tc>
        <w:tc>
          <w:tcPr>
            <w:tcW w:w="1136" w:type="dxa"/>
            <w:noWrap/>
            <w:hideMark/>
          </w:tcPr>
          <w:p w14:paraId="7C762296" w14:textId="77777777" w:rsidR="00F529BC" w:rsidRPr="00F529BC" w:rsidRDefault="00F529BC" w:rsidP="00F529BC">
            <w:r w:rsidRPr="00F529BC">
              <w:t>8.270563</w:t>
            </w:r>
          </w:p>
        </w:tc>
        <w:tc>
          <w:tcPr>
            <w:tcW w:w="1136" w:type="dxa"/>
            <w:noWrap/>
            <w:hideMark/>
          </w:tcPr>
          <w:p w14:paraId="5B19CE53" w14:textId="77777777" w:rsidR="00F529BC" w:rsidRPr="00F529BC" w:rsidRDefault="00F529BC" w:rsidP="00F529BC">
            <w:r w:rsidRPr="00F529BC">
              <w:t>13.86853</w:t>
            </w:r>
          </w:p>
        </w:tc>
        <w:tc>
          <w:tcPr>
            <w:tcW w:w="1136" w:type="dxa"/>
            <w:noWrap/>
            <w:hideMark/>
          </w:tcPr>
          <w:p w14:paraId="080D2D7B" w14:textId="77777777" w:rsidR="00F529BC" w:rsidRPr="00F529BC" w:rsidRDefault="00F529BC" w:rsidP="00F529BC">
            <w:r w:rsidRPr="00F529BC">
              <w:t>2.108341</w:t>
            </w:r>
          </w:p>
        </w:tc>
        <w:tc>
          <w:tcPr>
            <w:tcW w:w="1136" w:type="dxa"/>
            <w:noWrap/>
            <w:hideMark/>
          </w:tcPr>
          <w:p w14:paraId="7C968DAA" w14:textId="77777777" w:rsidR="00F529BC" w:rsidRPr="00F529BC" w:rsidRDefault="00F529BC" w:rsidP="00F529BC">
            <w:r w:rsidRPr="00F529BC">
              <w:t>3.985875</w:t>
            </w:r>
          </w:p>
        </w:tc>
        <w:tc>
          <w:tcPr>
            <w:tcW w:w="1136" w:type="dxa"/>
            <w:noWrap/>
            <w:hideMark/>
          </w:tcPr>
          <w:p w14:paraId="36C5A5A0" w14:textId="77777777" w:rsidR="00F529BC" w:rsidRPr="00F529BC" w:rsidRDefault="00F529BC" w:rsidP="00F529BC">
            <w:r w:rsidRPr="00F529BC">
              <w:t>6.25374</w:t>
            </w:r>
          </w:p>
        </w:tc>
        <w:tc>
          <w:tcPr>
            <w:tcW w:w="1136" w:type="dxa"/>
            <w:noWrap/>
            <w:hideMark/>
          </w:tcPr>
          <w:p w14:paraId="576FB022" w14:textId="77777777" w:rsidR="00F529BC" w:rsidRPr="00F529BC" w:rsidRDefault="00F529BC" w:rsidP="00F529BC">
            <w:r w:rsidRPr="00F529BC">
              <w:t>7.603399</w:t>
            </w:r>
          </w:p>
        </w:tc>
        <w:tc>
          <w:tcPr>
            <w:tcW w:w="1136" w:type="dxa"/>
            <w:noWrap/>
            <w:hideMark/>
          </w:tcPr>
          <w:p w14:paraId="72C4ED5A" w14:textId="77777777" w:rsidR="00F529BC" w:rsidRPr="00F529BC" w:rsidRDefault="00F529BC" w:rsidP="00F529BC">
            <w:r w:rsidRPr="00F529BC">
              <w:t>12.2288</w:t>
            </w:r>
          </w:p>
        </w:tc>
      </w:tr>
      <w:tr w:rsidR="00F529BC" w:rsidRPr="00F529BC" w14:paraId="7D971E94" w14:textId="77777777" w:rsidTr="00F529BC">
        <w:trPr>
          <w:trHeight w:val="241"/>
        </w:trPr>
        <w:tc>
          <w:tcPr>
            <w:tcW w:w="1136" w:type="dxa"/>
            <w:noWrap/>
            <w:hideMark/>
          </w:tcPr>
          <w:p w14:paraId="33F2F422" w14:textId="77777777" w:rsidR="00F529BC" w:rsidRPr="00F529BC" w:rsidRDefault="00F529BC" w:rsidP="00F529BC">
            <w:r w:rsidRPr="00F529BC">
              <w:t>2.531248</w:t>
            </w:r>
          </w:p>
        </w:tc>
        <w:tc>
          <w:tcPr>
            <w:tcW w:w="1136" w:type="dxa"/>
            <w:noWrap/>
            <w:hideMark/>
          </w:tcPr>
          <w:p w14:paraId="0A8C7CA5" w14:textId="77777777" w:rsidR="00F529BC" w:rsidRPr="00F529BC" w:rsidRDefault="00F529BC" w:rsidP="00F529BC">
            <w:r w:rsidRPr="00F529BC">
              <w:t>4.288009</w:t>
            </w:r>
          </w:p>
        </w:tc>
        <w:tc>
          <w:tcPr>
            <w:tcW w:w="1136" w:type="dxa"/>
            <w:noWrap/>
            <w:hideMark/>
          </w:tcPr>
          <w:p w14:paraId="4A967393" w14:textId="77777777" w:rsidR="00F529BC" w:rsidRPr="00F529BC" w:rsidRDefault="00F529BC" w:rsidP="00F529BC">
            <w:r w:rsidRPr="00F529BC">
              <w:t>8.775487</w:t>
            </w:r>
          </w:p>
        </w:tc>
        <w:tc>
          <w:tcPr>
            <w:tcW w:w="1136" w:type="dxa"/>
            <w:noWrap/>
            <w:hideMark/>
          </w:tcPr>
          <w:p w14:paraId="08DC99A2" w14:textId="77777777" w:rsidR="00F529BC" w:rsidRPr="00F529BC" w:rsidRDefault="00F529BC" w:rsidP="00F529BC">
            <w:r w:rsidRPr="00F529BC">
              <w:t>8.39996</w:t>
            </w:r>
          </w:p>
        </w:tc>
        <w:tc>
          <w:tcPr>
            <w:tcW w:w="1136" w:type="dxa"/>
            <w:noWrap/>
            <w:hideMark/>
          </w:tcPr>
          <w:p w14:paraId="11FE9D6B" w14:textId="77777777" w:rsidR="00F529BC" w:rsidRPr="00F529BC" w:rsidRDefault="00F529BC" w:rsidP="00F529BC">
            <w:r w:rsidRPr="00F529BC">
              <w:t>12.93156</w:t>
            </w:r>
          </w:p>
        </w:tc>
        <w:tc>
          <w:tcPr>
            <w:tcW w:w="1136" w:type="dxa"/>
            <w:noWrap/>
            <w:hideMark/>
          </w:tcPr>
          <w:p w14:paraId="6FE9C2DF" w14:textId="77777777" w:rsidR="00F529BC" w:rsidRPr="00F529BC" w:rsidRDefault="00F529BC" w:rsidP="00F529BC">
            <w:r w:rsidRPr="00F529BC">
              <w:t>2.741542</w:t>
            </w:r>
          </w:p>
        </w:tc>
        <w:tc>
          <w:tcPr>
            <w:tcW w:w="1136" w:type="dxa"/>
            <w:noWrap/>
            <w:hideMark/>
          </w:tcPr>
          <w:p w14:paraId="75E5DD45" w14:textId="77777777" w:rsidR="00F529BC" w:rsidRPr="00F529BC" w:rsidRDefault="00F529BC" w:rsidP="00F529BC">
            <w:r w:rsidRPr="00F529BC">
              <w:t>4.758375</w:t>
            </w:r>
          </w:p>
        </w:tc>
        <w:tc>
          <w:tcPr>
            <w:tcW w:w="1136" w:type="dxa"/>
            <w:noWrap/>
            <w:hideMark/>
          </w:tcPr>
          <w:p w14:paraId="0E668E70" w14:textId="77777777" w:rsidR="00F529BC" w:rsidRPr="00F529BC" w:rsidRDefault="00F529BC" w:rsidP="00F529BC">
            <w:r w:rsidRPr="00F529BC">
              <w:t>5.678708</w:t>
            </w:r>
          </w:p>
        </w:tc>
        <w:tc>
          <w:tcPr>
            <w:tcW w:w="1136" w:type="dxa"/>
            <w:noWrap/>
            <w:hideMark/>
          </w:tcPr>
          <w:p w14:paraId="0F732799" w14:textId="77777777" w:rsidR="00F529BC" w:rsidRPr="00F529BC" w:rsidRDefault="00F529BC" w:rsidP="00F529BC">
            <w:r w:rsidRPr="00F529BC">
              <w:t>10.42771</w:t>
            </w:r>
          </w:p>
        </w:tc>
        <w:tc>
          <w:tcPr>
            <w:tcW w:w="1136" w:type="dxa"/>
            <w:noWrap/>
            <w:hideMark/>
          </w:tcPr>
          <w:p w14:paraId="4FC2C1F1" w14:textId="77777777" w:rsidR="00F529BC" w:rsidRPr="00F529BC" w:rsidRDefault="00F529BC" w:rsidP="00F529BC">
            <w:r w:rsidRPr="00F529BC">
              <w:t>11.50749</w:t>
            </w:r>
          </w:p>
        </w:tc>
      </w:tr>
      <w:tr w:rsidR="00F529BC" w:rsidRPr="00F529BC" w14:paraId="7CCC07A9" w14:textId="77777777" w:rsidTr="00F529BC">
        <w:trPr>
          <w:trHeight w:val="241"/>
        </w:trPr>
        <w:tc>
          <w:tcPr>
            <w:tcW w:w="1136" w:type="dxa"/>
            <w:noWrap/>
            <w:hideMark/>
          </w:tcPr>
          <w:p w14:paraId="297D006A" w14:textId="77777777" w:rsidR="00F529BC" w:rsidRPr="00F529BC" w:rsidRDefault="00F529BC" w:rsidP="00F529BC">
            <w:r w:rsidRPr="00F529BC">
              <w:t>2.86014</w:t>
            </w:r>
          </w:p>
        </w:tc>
        <w:tc>
          <w:tcPr>
            <w:tcW w:w="1136" w:type="dxa"/>
            <w:noWrap/>
            <w:hideMark/>
          </w:tcPr>
          <w:p w14:paraId="3B85A4AC" w14:textId="77777777" w:rsidR="00F529BC" w:rsidRPr="00F529BC" w:rsidRDefault="00F529BC" w:rsidP="00F529BC">
            <w:r w:rsidRPr="00F529BC">
              <w:t>4.847655</w:t>
            </w:r>
          </w:p>
        </w:tc>
        <w:tc>
          <w:tcPr>
            <w:tcW w:w="1136" w:type="dxa"/>
            <w:noWrap/>
            <w:hideMark/>
          </w:tcPr>
          <w:p w14:paraId="110B1CE0" w14:textId="77777777" w:rsidR="00F529BC" w:rsidRPr="00F529BC" w:rsidRDefault="00F529BC" w:rsidP="00F529BC">
            <w:r w:rsidRPr="00F529BC">
              <w:t>6.368652</w:t>
            </w:r>
          </w:p>
        </w:tc>
        <w:tc>
          <w:tcPr>
            <w:tcW w:w="1136" w:type="dxa"/>
            <w:noWrap/>
            <w:hideMark/>
          </w:tcPr>
          <w:p w14:paraId="725F6E4D" w14:textId="77777777" w:rsidR="00F529BC" w:rsidRPr="00F529BC" w:rsidRDefault="00F529BC" w:rsidP="00F529BC">
            <w:r w:rsidRPr="00F529BC">
              <w:t>11.49927</w:t>
            </w:r>
          </w:p>
        </w:tc>
        <w:tc>
          <w:tcPr>
            <w:tcW w:w="1136" w:type="dxa"/>
            <w:noWrap/>
            <w:hideMark/>
          </w:tcPr>
          <w:p w14:paraId="52177143" w14:textId="77777777" w:rsidR="00F529BC" w:rsidRPr="00F529BC" w:rsidRDefault="00F529BC" w:rsidP="00F529BC">
            <w:r w:rsidRPr="00F529BC">
              <w:t>10.35235</w:t>
            </w:r>
          </w:p>
        </w:tc>
        <w:tc>
          <w:tcPr>
            <w:tcW w:w="1136" w:type="dxa"/>
            <w:noWrap/>
            <w:hideMark/>
          </w:tcPr>
          <w:p w14:paraId="686109C1" w14:textId="77777777" w:rsidR="00F529BC" w:rsidRPr="00F529BC" w:rsidRDefault="00F529BC" w:rsidP="00F529BC">
            <w:r w:rsidRPr="00F529BC">
              <w:t>3.50814</w:t>
            </w:r>
          </w:p>
        </w:tc>
        <w:tc>
          <w:tcPr>
            <w:tcW w:w="1136" w:type="dxa"/>
            <w:noWrap/>
            <w:hideMark/>
          </w:tcPr>
          <w:p w14:paraId="6DC018F6" w14:textId="77777777" w:rsidR="00F529BC" w:rsidRPr="00F529BC" w:rsidRDefault="00F529BC" w:rsidP="00F529BC">
            <w:r w:rsidRPr="00F529BC">
              <w:t>5.634386</w:t>
            </w:r>
          </w:p>
        </w:tc>
        <w:tc>
          <w:tcPr>
            <w:tcW w:w="1136" w:type="dxa"/>
            <w:noWrap/>
            <w:hideMark/>
          </w:tcPr>
          <w:p w14:paraId="7D8A8C20" w14:textId="77777777" w:rsidR="00F529BC" w:rsidRPr="00F529BC" w:rsidRDefault="00F529BC" w:rsidP="00F529BC">
            <w:r w:rsidRPr="00F529BC">
              <w:t>7.917851</w:t>
            </w:r>
          </w:p>
        </w:tc>
        <w:tc>
          <w:tcPr>
            <w:tcW w:w="1136" w:type="dxa"/>
            <w:noWrap/>
            <w:hideMark/>
          </w:tcPr>
          <w:p w14:paraId="472EA415" w14:textId="77777777" w:rsidR="00F529BC" w:rsidRPr="00F529BC" w:rsidRDefault="00F529BC" w:rsidP="00F529BC">
            <w:r w:rsidRPr="00F529BC">
              <w:t>8.73277</w:t>
            </w:r>
          </w:p>
        </w:tc>
        <w:tc>
          <w:tcPr>
            <w:tcW w:w="1136" w:type="dxa"/>
            <w:noWrap/>
            <w:hideMark/>
          </w:tcPr>
          <w:p w14:paraId="6359883A" w14:textId="77777777" w:rsidR="00F529BC" w:rsidRPr="00F529BC" w:rsidRDefault="00F529BC" w:rsidP="00F529BC">
            <w:r w:rsidRPr="00F529BC">
              <w:t>9.829413</w:t>
            </w:r>
          </w:p>
        </w:tc>
      </w:tr>
      <w:tr w:rsidR="00F529BC" w:rsidRPr="00F529BC" w14:paraId="469E5681" w14:textId="77777777" w:rsidTr="00F529BC">
        <w:trPr>
          <w:trHeight w:val="241"/>
        </w:trPr>
        <w:tc>
          <w:tcPr>
            <w:tcW w:w="1136" w:type="dxa"/>
            <w:noWrap/>
            <w:hideMark/>
          </w:tcPr>
          <w:p w14:paraId="3A4EE27E" w14:textId="77777777" w:rsidR="00F529BC" w:rsidRPr="00F529BC" w:rsidRDefault="00F529BC" w:rsidP="00F529BC">
            <w:r w:rsidRPr="00F529BC">
              <w:t>2.514261</w:t>
            </w:r>
          </w:p>
        </w:tc>
        <w:tc>
          <w:tcPr>
            <w:tcW w:w="1136" w:type="dxa"/>
            <w:noWrap/>
            <w:hideMark/>
          </w:tcPr>
          <w:p w14:paraId="7F53DE9A" w14:textId="77777777" w:rsidR="00F529BC" w:rsidRPr="00F529BC" w:rsidRDefault="00F529BC" w:rsidP="00F529BC">
            <w:r w:rsidRPr="00F529BC">
              <w:t>3.765682</w:t>
            </w:r>
          </w:p>
        </w:tc>
        <w:tc>
          <w:tcPr>
            <w:tcW w:w="1136" w:type="dxa"/>
            <w:noWrap/>
            <w:hideMark/>
          </w:tcPr>
          <w:p w14:paraId="4F8FAA30" w14:textId="77777777" w:rsidR="00F529BC" w:rsidRPr="00F529BC" w:rsidRDefault="00F529BC" w:rsidP="00F529BC">
            <w:r w:rsidRPr="00F529BC">
              <w:t>8.961347</w:t>
            </w:r>
          </w:p>
        </w:tc>
        <w:tc>
          <w:tcPr>
            <w:tcW w:w="1136" w:type="dxa"/>
            <w:noWrap/>
            <w:hideMark/>
          </w:tcPr>
          <w:p w14:paraId="5580D12C" w14:textId="77777777" w:rsidR="00F529BC" w:rsidRPr="00F529BC" w:rsidRDefault="00F529BC" w:rsidP="00F529BC">
            <w:r w:rsidRPr="00F529BC">
              <w:t>8.552404</w:t>
            </w:r>
          </w:p>
        </w:tc>
        <w:tc>
          <w:tcPr>
            <w:tcW w:w="1136" w:type="dxa"/>
            <w:noWrap/>
            <w:hideMark/>
          </w:tcPr>
          <w:p w14:paraId="49E567BD" w14:textId="77777777" w:rsidR="00F529BC" w:rsidRPr="00F529BC" w:rsidRDefault="00F529BC" w:rsidP="00F529BC">
            <w:r w:rsidRPr="00F529BC">
              <w:t>11.4894</w:t>
            </w:r>
          </w:p>
        </w:tc>
        <w:tc>
          <w:tcPr>
            <w:tcW w:w="1136" w:type="dxa"/>
            <w:noWrap/>
            <w:hideMark/>
          </w:tcPr>
          <w:p w14:paraId="00C9A6F0" w14:textId="77777777" w:rsidR="00F529BC" w:rsidRPr="00F529BC" w:rsidRDefault="00F529BC" w:rsidP="00F529BC">
            <w:r w:rsidRPr="00F529BC">
              <w:t>3.471248</w:t>
            </w:r>
          </w:p>
        </w:tc>
        <w:tc>
          <w:tcPr>
            <w:tcW w:w="1136" w:type="dxa"/>
            <w:noWrap/>
            <w:hideMark/>
          </w:tcPr>
          <w:p w14:paraId="53160088" w14:textId="77777777" w:rsidR="00F529BC" w:rsidRPr="00F529BC" w:rsidRDefault="00F529BC" w:rsidP="00F529BC">
            <w:r w:rsidRPr="00F529BC">
              <w:t>4.243407</w:t>
            </w:r>
          </w:p>
        </w:tc>
        <w:tc>
          <w:tcPr>
            <w:tcW w:w="1136" w:type="dxa"/>
            <w:noWrap/>
            <w:hideMark/>
          </w:tcPr>
          <w:p w14:paraId="0E1F35DB" w14:textId="77777777" w:rsidR="00F529BC" w:rsidRPr="00F529BC" w:rsidRDefault="00F529BC" w:rsidP="00F529BC">
            <w:r w:rsidRPr="00F529BC">
              <w:t>6.906487</w:t>
            </w:r>
          </w:p>
        </w:tc>
        <w:tc>
          <w:tcPr>
            <w:tcW w:w="1136" w:type="dxa"/>
            <w:noWrap/>
            <w:hideMark/>
          </w:tcPr>
          <w:p w14:paraId="5E61C655" w14:textId="77777777" w:rsidR="00F529BC" w:rsidRPr="00F529BC" w:rsidRDefault="00F529BC" w:rsidP="00F529BC">
            <w:r w:rsidRPr="00F529BC">
              <w:t>8.74588</w:t>
            </w:r>
          </w:p>
        </w:tc>
        <w:tc>
          <w:tcPr>
            <w:tcW w:w="1136" w:type="dxa"/>
            <w:noWrap/>
            <w:hideMark/>
          </w:tcPr>
          <w:p w14:paraId="6802986C" w14:textId="77777777" w:rsidR="00F529BC" w:rsidRPr="00F529BC" w:rsidRDefault="00F529BC" w:rsidP="00F529BC">
            <w:r w:rsidRPr="00F529BC">
              <w:t>11.37871</w:t>
            </w:r>
          </w:p>
        </w:tc>
      </w:tr>
      <w:tr w:rsidR="00F529BC" w:rsidRPr="00F529BC" w14:paraId="0E224DB9" w14:textId="77777777" w:rsidTr="00F529BC">
        <w:trPr>
          <w:trHeight w:val="241"/>
        </w:trPr>
        <w:tc>
          <w:tcPr>
            <w:tcW w:w="1136" w:type="dxa"/>
            <w:noWrap/>
            <w:hideMark/>
          </w:tcPr>
          <w:p w14:paraId="43696296" w14:textId="77777777" w:rsidR="00F529BC" w:rsidRPr="00F529BC" w:rsidRDefault="00F529BC" w:rsidP="00F529BC">
            <w:r w:rsidRPr="00F529BC">
              <w:t>2.278206</w:t>
            </w:r>
          </w:p>
        </w:tc>
        <w:tc>
          <w:tcPr>
            <w:tcW w:w="1136" w:type="dxa"/>
            <w:noWrap/>
            <w:hideMark/>
          </w:tcPr>
          <w:p w14:paraId="3CF7F886" w14:textId="77777777" w:rsidR="00F529BC" w:rsidRPr="00F529BC" w:rsidRDefault="00F529BC" w:rsidP="00F529BC">
            <w:r w:rsidRPr="00F529BC">
              <w:t>5.726078</w:t>
            </w:r>
          </w:p>
        </w:tc>
        <w:tc>
          <w:tcPr>
            <w:tcW w:w="1136" w:type="dxa"/>
            <w:noWrap/>
            <w:hideMark/>
          </w:tcPr>
          <w:p w14:paraId="1005F2F7" w14:textId="77777777" w:rsidR="00F529BC" w:rsidRPr="00F529BC" w:rsidRDefault="00F529BC" w:rsidP="00F529BC">
            <w:r w:rsidRPr="00F529BC">
              <w:t>6.853018</w:t>
            </w:r>
          </w:p>
        </w:tc>
        <w:tc>
          <w:tcPr>
            <w:tcW w:w="1136" w:type="dxa"/>
            <w:noWrap/>
            <w:hideMark/>
          </w:tcPr>
          <w:p w14:paraId="4F46AFBE" w14:textId="77777777" w:rsidR="00F529BC" w:rsidRPr="00F529BC" w:rsidRDefault="00F529BC" w:rsidP="00F529BC">
            <w:r w:rsidRPr="00F529BC">
              <w:t>8.791724</w:t>
            </w:r>
          </w:p>
        </w:tc>
        <w:tc>
          <w:tcPr>
            <w:tcW w:w="1136" w:type="dxa"/>
            <w:noWrap/>
            <w:hideMark/>
          </w:tcPr>
          <w:p w14:paraId="65D0E6D6" w14:textId="77777777" w:rsidR="00F529BC" w:rsidRPr="00F529BC" w:rsidRDefault="00F529BC" w:rsidP="00F529BC">
            <w:r w:rsidRPr="00F529BC">
              <w:t>14.98022</w:t>
            </w:r>
          </w:p>
        </w:tc>
        <w:tc>
          <w:tcPr>
            <w:tcW w:w="1136" w:type="dxa"/>
            <w:noWrap/>
            <w:hideMark/>
          </w:tcPr>
          <w:p w14:paraId="1A347F47" w14:textId="77777777" w:rsidR="00F529BC" w:rsidRPr="00F529BC" w:rsidRDefault="00F529BC" w:rsidP="00F529BC">
            <w:r w:rsidRPr="00F529BC">
              <w:t>2.874056</w:t>
            </w:r>
          </w:p>
        </w:tc>
        <w:tc>
          <w:tcPr>
            <w:tcW w:w="1136" w:type="dxa"/>
            <w:noWrap/>
            <w:hideMark/>
          </w:tcPr>
          <w:p w14:paraId="6B0390F8" w14:textId="77777777" w:rsidR="00F529BC" w:rsidRPr="00F529BC" w:rsidRDefault="00F529BC" w:rsidP="00F529BC">
            <w:r w:rsidRPr="00F529BC">
              <w:t>5.548</w:t>
            </w:r>
          </w:p>
        </w:tc>
        <w:tc>
          <w:tcPr>
            <w:tcW w:w="1136" w:type="dxa"/>
            <w:noWrap/>
            <w:hideMark/>
          </w:tcPr>
          <w:p w14:paraId="02DD738E" w14:textId="77777777" w:rsidR="00F529BC" w:rsidRPr="00F529BC" w:rsidRDefault="00F529BC" w:rsidP="00F529BC">
            <w:r w:rsidRPr="00F529BC">
              <w:t>6.627092</w:t>
            </w:r>
          </w:p>
        </w:tc>
        <w:tc>
          <w:tcPr>
            <w:tcW w:w="1136" w:type="dxa"/>
            <w:noWrap/>
            <w:hideMark/>
          </w:tcPr>
          <w:p w14:paraId="04A6D300" w14:textId="77777777" w:rsidR="00F529BC" w:rsidRPr="00F529BC" w:rsidRDefault="00F529BC" w:rsidP="00F529BC">
            <w:r w:rsidRPr="00F529BC">
              <w:t>11.4785</w:t>
            </w:r>
          </w:p>
        </w:tc>
        <w:tc>
          <w:tcPr>
            <w:tcW w:w="1136" w:type="dxa"/>
            <w:noWrap/>
            <w:hideMark/>
          </w:tcPr>
          <w:p w14:paraId="0EF95443" w14:textId="77777777" w:rsidR="00F529BC" w:rsidRPr="00F529BC" w:rsidRDefault="00F529BC" w:rsidP="00F529BC">
            <w:r w:rsidRPr="00F529BC">
              <w:t>11.52543</w:t>
            </w:r>
          </w:p>
        </w:tc>
      </w:tr>
      <w:tr w:rsidR="00F529BC" w:rsidRPr="00F529BC" w14:paraId="2BE2A0C1" w14:textId="77777777" w:rsidTr="00F529BC">
        <w:trPr>
          <w:trHeight w:val="241"/>
        </w:trPr>
        <w:tc>
          <w:tcPr>
            <w:tcW w:w="1136" w:type="dxa"/>
            <w:noWrap/>
            <w:hideMark/>
          </w:tcPr>
          <w:p w14:paraId="550C700F" w14:textId="77777777" w:rsidR="00F529BC" w:rsidRPr="00F529BC" w:rsidRDefault="00F529BC" w:rsidP="00F529BC">
            <w:r w:rsidRPr="00F529BC">
              <w:t>3.873503</w:t>
            </w:r>
          </w:p>
        </w:tc>
        <w:tc>
          <w:tcPr>
            <w:tcW w:w="1136" w:type="dxa"/>
            <w:noWrap/>
            <w:hideMark/>
          </w:tcPr>
          <w:p w14:paraId="5933DA55" w14:textId="77777777" w:rsidR="00F529BC" w:rsidRPr="00F529BC" w:rsidRDefault="00F529BC" w:rsidP="00F529BC">
            <w:r w:rsidRPr="00F529BC">
              <w:t>5.225531</w:t>
            </w:r>
          </w:p>
        </w:tc>
        <w:tc>
          <w:tcPr>
            <w:tcW w:w="1136" w:type="dxa"/>
            <w:noWrap/>
            <w:hideMark/>
          </w:tcPr>
          <w:p w14:paraId="354BE02C" w14:textId="77777777" w:rsidR="00F529BC" w:rsidRPr="00F529BC" w:rsidRDefault="00F529BC" w:rsidP="00F529BC">
            <w:r w:rsidRPr="00F529BC">
              <w:t>6.561822</w:t>
            </w:r>
          </w:p>
        </w:tc>
        <w:tc>
          <w:tcPr>
            <w:tcW w:w="1136" w:type="dxa"/>
            <w:noWrap/>
            <w:hideMark/>
          </w:tcPr>
          <w:p w14:paraId="3AE3C40A" w14:textId="77777777" w:rsidR="00F529BC" w:rsidRPr="00F529BC" w:rsidRDefault="00F529BC" w:rsidP="00F529BC">
            <w:r w:rsidRPr="00F529BC">
              <w:t>12.11288</w:t>
            </w:r>
          </w:p>
        </w:tc>
        <w:tc>
          <w:tcPr>
            <w:tcW w:w="1136" w:type="dxa"/>
            <w:noWrap/>
            <w:hideMark/>
          </w:tcPr>
          <w:p w14:paraId="4EE4751F" w14:textId="77777777" w:rsidR="00F529BC" w:rsidRPr="00F529BC" w:rsidRDefault="00F529BC" w:rsidP="00F529BC">
            <w:r w:rsidRPr="00F529BC">
              <w:t>15.77293</w:t>
            </w:r>
          </w:p>
        </w:tc>
        <w:tc>
          <w:tcPr>
            <w:tcW w:w="1136" w:type="dxa"/>
            <w:noWrap/>
            <w:hideMark/>
          </w:tcPr>
          <w:p w14:paraId="2D6DF6A9" w14:textId="77777777" w:rsidR="00F529BC" w:rsidRPr="00F529BC" w:rsidRDefault="00F529BC" w:rsidP="00F529BC">
            <w:r w:rsidRPr="00F529BC">
              <w:t>3.371493</w:t>
            </w:r>
          </w:p>
        </w:tc>
        <w:tc>
          <w:tcPr>
            <w:tcW w:w="1136" w:type="dxa"/>
            <w:noWrap/>
            <w:hideMark/>
          </w:tcPr>
          <w:p w14:paraId="6E9C8769" w14:textId="77777777" w:rsidR="00F529BC" w:rsidRPr="00F529BC" w:rsidRDefault="00F529BC" w:rsidP="00F529BC">
            <w:r w:rsidRPr="00F529BC">
              <w:t>7.435</w:t>
            </w:r>
          </w:p>
        </w:tc>
        <w:tc>
          <w:tcPr>
            <w:tcW w:w="1136" w:type="dxa"/>
            <w:noWrap/>
            <w:hideMark/>
          </w:tcPr>
          <w:p w14:paraId="0603B511" w14:textId="77777777" w:rsidR="00F529BC" w:rsidRPr="00F529BC" w:rsidRDefault="00F529BC" w:rsidP="00F529BC">
            <w:r w:rsidRPr="00F529BC">
              <w:t>6.771011</w:t>
            </w:r>
          </w:p>
        </w:tc>
        <w:tc>
          <w:tcPr>
            <w:tcW w:w="1136" w:type="dxa"/>
            <w:noWrap/>
            <w:hideMark/>
          </w:tcPr>
          <w:p w14:paraId="574612A2" w14:textId="77777777" w:rsidR="00F529BC" w:rsidRPr="00F529BC" w:rsidRDefault="00F529BC" w:rsidP="00F529BC">
            <w:r w:rsidRPr="00F529BC">
              <w:t>10.31043</w:t>
            </w:r>
          </w:p>
        </w:tc>
        <w:tc>
          <w:tcPr>
            <w:tcW w:w="1136" w:type="dxa"/>
            <w:noWrap/>
            <w:hideMark/>
          </w:tcPr>
          <w:p w14:paraId="3645B94D" w14:textId="77777777" w:rsidR="00F529BC" w:rsidRPr="00F529BC" w:rsidRDefault="00F529BC" w:rsidP="00F529BC">
            <w:r w:rsidRPr="00F529BC">
              <w:t>13.67478</w:t>
            </w:r>
          </w:p>
        </w:tc>
      </w:tr>
      <w:tr w:rsidR="00F529BC" w:rsidRPr="00F529BC" w14:paraId="1363851F" w14:textId="77777777" w:rsidTr="00F529BC">
        <w:trPr>
          <w:trHeight w:val="241"/>
        </w:trPr>
        <w:tc>
          <w:tcPr>
            <w:tcW w:w="1136" w:type="dxa"/>
            <w:noWrap/>
            <w:hideMark/>
          </w:tcPr>
          <w:p w14:paraId="303DE787" w14:textId="77777777" w:rsidR="00F529BC" w:rsidRPr="00F529BC" w:rsidRDefault="00F529BC" w:rsidP="00F529BC">
            <w:r w:rsidRPr="00F529BC">
              <w:t>2.656764</w:t>
            </w:r>
          </w:p>
        </w:tc>
        <w:tc>
          <w:tcPr>
            <w:tcW w:w="1136" w:type="dxa"/>
            <w:noWrap/>
            <w:hideMark/>
          </w:tcPr>
          <w:p w14:paraId="51E7F099" w14:textId="77777777" w:rsidR="00F529BC" w:rsidRPr="00F529BC" w:rsidRDefault="00F529BC" w:rsidP="00F529BC">
            <w:r w:rsidRPr="00F529BC">
              <w:t>5.720313</w:t>
            </w:r>
          </w:p>
        </w:tc>
        <w:tc>
          <w:tcPr>
            <w:tcW w:w="1136" w:type="dxa"/>
            <w:noWrap/>
            <w:hideMark/>
          </w:tcPr>
          <w:p w14:paraId="4A05ED28" w14:textId="77777777" w:rsidR="00F529BC" w:rsidRPr="00F529BC" w:rsidRDefault="00F529BC" w:rsidP="00F529BC">
            <w:r w:rsidRPr="00F529BC">
              <w:t>9.487013</w:t>
            </w:r>
          </w:p>
        </w:tc>
        <w:tc>
          <w:tcPr>
            <w:tcW w:w="1136" w:type="dxa"/>
            <w:noWrap/>
            <w:hideMark/>
          </w:tcPr>
          <w:p w14:paraId="6067ED9F" w14:textId="77777777" w:rsidR="00F529BC" w:rsidRPr="00F529BC" w:rsidRDefault="00F529BC" w:rsidP="00F529BC">
            <w:r w:rsidRPr="00F529BC">
              <w:t>9.56169</w:t>
            </w:r>
          </w:p>
        </w:tc>
        <w:tc>
          <w:tcPr>
            <w:tcW w:w="1136" w:type="dxa"/>
            <w:noWrap/>
            <w:hideMark/>
          </w:tcPr>
          <w:p w14:paraId="0E13E1A7" w14:textId="77777777" w:rsidR="00F529BC" w:rsidRPr="00F529BC" w:rsidRDefault="00F529BC" w:rsidP="00F529BC">
            <w:r w:rsidRPr="00F529BC">
              <w:t>11.94964</w:t>
            </w:r>
          </w:p>
        </w:tc>
        <w:tc>
          <w:tcPr>
            <w:tcW w:w="1136" w:type="dxa"/>
            <w:noWrap/>
            <w:hideMark/>
          </w:tcPr>
          <w:p w14:paraId="2BC484EF" w14:textId="77777777" w:rsidR="00F529BC" w:rsidRPr="00F529BC" w:rsidRDefault="00F529BC" w:rsidP="00F529BC">
            <w:r w:rsidRPr="00F529BC">
              <w:t>2.563447</w:t>
            </w:r>
          </w:p>
        </w:tc>
        <w:tc>
          <w:tcPr>
            <w:tcW w:w="1136" w:type="dxa"/>
            <w:noWrap/>
            <w:hideMark/>
          </w:tcPr>
          <w:p w14:paraId="2D2C8052" w14:textId="77777777" w:rsidR="00F529BC" w:rsidRPr="00F529BC" w:rsidRDefault="00F529BC" w:rsidP="00F529BC">
            <w:r w:rsidRPr="00F529BC">
              <w:t>6.320119</w:t>
            </w:r>
          </w:p>
        </w:tc>
        <w:tc>
          <w:tcPr>
            <w:tcW w:w="1136" w:type="dxa"/>
            <w:noWrap/>
            <w:hideMark/>
          </w:tcPr>
          <w:p w14:paraId="1F4385CF" w14:textId="77777777" w:rsidR="00F529BC" w:rsidRPr="00F529BC" w:rsidRDefault="00F529BC" w:rsidP="00F529BC">
            <w:r w:rsidRPr="00F529BC">
              <w:t>7.424433</w:t>
            </w:r>
          </w:p>
        </w:tc>
        <w:tc>
          <w:tcPr>
            <w:tcW w:w="1136" w:type="dxa"/>
            <w:noWrap/>
            <w:hideMark/>
          </w:tcPr>
          <w:p w14:paraId="7C711CA1" w14:textId="77777777" w:rsidR="00F529BC" w:rsidRPr="00F529BC" w:rsidRDefault="00F529BC" w:rsidP="00F529BC">
            <w:r w:rsidRPr="00F529BC">
              <w:t>9.142878</w:t>
            </w:r>
          </w:p>
        </w:tc>
        <w:tc>
          <w:tcPr>
            <w:tcW w:w="1136" w:type="dxa"/>
            <w:noWrap/>
            <w:hideMark/>
          </w:tcPr>
          <w:p w14:paraId="1A6442CD" w14:textId="77777777" w:rsidR="00F529BC" w:rsidRPr="00F529BC" w:rsidRDefault="00F529BC" w:rsidP="00F529BC">
            <w:r w:rsidRPr="00F529BC">
              <w:t>16.2772</w:t>
            </w:r>
          </w:p>
        </w:tc>
      </w:tr>
      <w:tr w:rsidR="00F529BC" w:rsidRPr="00F529BC" w14:paraId="77791F2C" w14:textId="77777777" w:rsidTr="00F529BC">
        <w:trPr>
          <w:trHeight w:val="241"/>
        </w:trPr>
        <w:tc>
          <w:tcPr>
            <w:tcW w:w="1136" w:type="dxa"/>
            <w:noWrap/>
            <w:hideMark/>
          </w:tcPr>
          <w:p w14:paraId="6BF6B726" w14:textId="77777777" w:rsidR="00F529BC" w:rsidRPr="00F529BC" w:rsidRDefault="00F529BC" w:rsidP="00F529BC">
            <w:r w:rsidRPr="00F529BC">
              <w:t>3.621985</w:t>
            </w:r>
          </w:p>
        </w:tc>
        <w:tc>
          <w:tcPr>
            <w:tcW w:w="1136" w:type="dxa"/>
            <w:noWrap/>
            <w:hideMark/>
          </w:tcPr>
          <w:p w14:paraId="72DD122E" w14:textId="77777777" w:rsidR="00F529BC" w:rsidRPr="00F529BC" w:rsidRDefault="00F529BC" w:rsidP="00F529BC">
            <w:r w:rsidRPr="00F529BC">
              <w:t>5.841046</w:t>
            </w:r>
          </w:p>
        </w:tc>
        <w:tc>
          <w:tcPr>
            <w:tcW w:w="1136" w:type="dxa"/>
            <w:noWrap/>
            <w:hideMark/>
          </w:tcPr>
          <w:p w14:paraId="260F65C6" w14:textId="77777777" w:rsidR="00F529BC" w:rsidRPr="00F529BC" w:rsidRDefault="00F529BC" w:rsidP="00F529BC">
            <w:r w:rsidRPr="00F529BC">
              <w:t>7.970902</w:t>
            </w:r>
          </w:p>
        </w:tc>
        <w:tc>
          <w:tcPr>
            <w:tcW w:w="1136" w:type="dxa"/>
            <w:noWrap/>
            <w:hideMark/>
          </w:tcPr>
          <w:p w14:paraId="37C02888" w14:textId="77777777" w:rsidR="00F529BC" w:rsidRPr="00F529BC" w:rsidRDefault="00F529BC" w:rsidP="00F529BC">
            <w:r w:rsidRPr="00F529BC">
              <w:t>9.792695</w:t>
            </w:r>
          </w:p>
        </w:tc>
        <w:tc>
          <w:tcPr>
            <w:tcW w:w="1136" w:type="dxa"/>
            <w:noWrap/>
            <w:hideMark/>
          </w:tcPr>
          <w:p w14:paraId="61DFCDCF" w14:textId="77777777" w:rsidR="00F529BC" w:rsidRPr="00F529BC" w:rsidRDefault="00F529BC" w:rsidP="00F529BC">
            <w:r w:rsidRPr="00F529BC">
              <w:t>11.67776</w:t>
            </w:r>
          </w:p>
        </w:tc>
        <w:tc>
          <w:tcPr>
            <w:tcW w:w="1136" w:type="dxa"/>
            <w:noWrap/>
            <w:hideMark/>
          </w:tcPr>
          <w:p w14:paraId="61E76752" w14:textId="77777777" w:rsidR="00F529BC" w:rsidRPr="00F529BC" w:rsidRDefault="00F529BC" w:rsidP="00F529BC">
            <w:r w:rsidRPr="00F529BC">
              <w:t>3.988949</w:t>
            </w:r>
          </w:p>
        </w:tc>
        <w:tc>
          <w:tcPr>
            <w:tcW w:w="1136" w:type="dxa"/>
            <w:noWrap/>
            <w:hideMark/>
          </w:tcPr>
          <w:p w14:paraId="0573AEED" w14:textId="77777777" w:rsidR="00F529BC" w:rsidRPr="00F529BC" w:rsidRDefault="00F529BC" w:rsidP="00F529BC">
            <w:r w:rsidRPr="00F529BC">
              <w:t>4.127738</w:t>
            </w:r>
          </w:p>
        </w:tc>
        <w:tc>
          <w:tcPr>
            <w:tcW w:w="1136" w:type="dxa"/>
            <w:noWrap/>
            <w:hideMark/>
          </w:tcPr>
          <w:p w14:paraId="420A706C" w14:textId="77777777" w:rsidR="00F529BC" w:rsidRPr="00F529BC" w:rsidRDefault="00F529BC" w:rsidP="00F529BC">
            <w:r w:rsidRPr="00F529BC">
              <w:t>7.102822</w:t>
            </w:r>
          </w:p>
        </w:tc>
        <w:tc>
          <w:tcPr>
            <w:tcW w:w="1136" w:type="dxa"/>
            <w:noWrap/>
            <w:hideMark/>
          </w:tcPr>
          <w:p w14:paraId="2587AD29" w14:textId="77777777" w:rsidR="00F529BC" w:rsidRPr="00F529BC" w:rsidRDefault="00F529BC" w:rsidP="00F529BC">
            <w:r w:rsidRPr="00F529BC">
              <w:t>14.30955</w:t>
            </w:r>
          </w:p>
        </w:tc>
        <w:tc>
          <w:tcPr>
            <w:tcW w:w="1136" w:type="dxa"/>
            <w:noWrap/>
            <w:hideMark/>
          </w:tcPr>
          <w:p w14:paraId="610AD423" w14:textId="77777777" w:rsidR="00F529BC" w:rsidRPr="00F529BC" w:rsidRDefault="00F529BC" w:rsidP="00F529BC">
            <w:r w:rsidRPr="00F529BC">
              <w:t>16.30049</w:t>
            </w:r>
          </w:p>
        </w:tc>
      </w:tr>
      <w:tr w:rsidR="00F529BC" w:rsidRPr="00F529BC" w14:paraId="0C940E20" w14:textId="77777777" w:rsidTr="00F529BC">
        <w:trPr>
          <w:trHeight w:val="241"/>
        </w:trPr>
        <w:tc>
          <w:tcPr>
            <w:tcW w:w="1136" w:type="dxa"/>
            <w:noWrap/>
            <w:hideMark/>
          </w:tcPr>
          <w:p w14:paraId="7CADE0BA" w14:textId="77777777" w:rsidR="00F529BC" w:rsidRPr="00F529BC" w:rsidRDefault="00F529BC" w:rsidP="00F529BC">
            <w:r w:rsidRPr="00F529BC">
              <w:t>2.956556</w:t>
            </w:r>
          </w:p>
        </w:tc>
        <w:tc>
          <w:tcPr>
            <w:tcW w:w="1136" w:type="dxa"/>
            <w:noWrap/>
            <w:hideMark/>
          </w:tcPr>
          <w:p w14:paraId="3593489D" w14:textId="77777777" w:rsidR="00F529BC" w:rsidRPr="00F529BC" w:rsidRDefault="00F529BC" w:rsidP="00F529BC">
            <w:r w:rsidRPr="00F529BC">
              <w:t>5.822186</w:t>
            </w:r>
          </w:p>
        </w:tc>
        <w:tc>
          <w:tcPr>
            <w:tcW w:w="1136" w:type="dxa"/>
            <w:noWrap/>
            <w:hideMark/>
          </w:tcPr>
          <w:p w14:paraId="6E55916A" w14:textId="77777777" w:rsidR="00F529BC" w:rsidRPr="00F529BC" w:rsidRDefault="00F529BC" w:rsidP="00F529BC">
            <w:r w:rsidRPr="00F529BC">
              <w:t>7.852241</w:t>
            </w:r>
          </w:p>
        </w:tc>
        <w:tc>
          <w:tcPr>
            <w:tcW w:w="1136" w:type="dxa"/>
            <w:noWrap/>
            <w:hideMark/>
          </w:tcPr>
          <w:p w14:paraId="63B87C4D" w14:textId="77777777" w:rsidR="00F529BC" w:rsidRPr="00F529BC" w:rsidRDefault="00F529BC" w:rsidP="00F529BC">
            <w:r w:rsidRPr="00F529BC">
              <w:t>12.82029</w:t>
            </w:r>
          </w:p>
        </w:tc>
        <w:tc>
          <w:tcPr>
            <w:tcW w:w="1136" w:type="dxa"/>
            <w:noWrap/>
            <w:hideMark/>
          </w:tcPr>
          <w:p w14:paraId="37858C49" w14:textId="77777777" w:rsidR="00F529BC" w:rsidRPr="00F529BC" w:rsidRDefault="00F529BC" w:rsidP="00F529BC">
            <w:r w:rsidRPr="00F529BC">
              <w:t>15.39547</w:t>
            </w:r>
          </w:p>
        </w:tc>
        <w:tc>
          <w:tcPr>
            <w:tcW w:w="1136" w:type="dxa"/>
            <w:noWrap/>
            <w:hideMark/>
          </w:tcPr>
          <w:p w14:paraId="19639F18" w14:textId="77777777" w:rsidR="00F529BC" w:rsidRPr="00F529BC" w:rsidRDefault="00F529BC" w:rsidP="00F529BC">
            <w:r w:rsidRPr="00F529BC">
              <w:t>3.932966</w:t>
            </w:r>
          </w:p>
        </w:tc>
        <w:tc>
          <w:tcPr>
            <w:tcW w:w="1136" w:type="dxa"/>
            <w:noWrap/>
            <w:hideMark/>
          </w:tcPr>
          <w:p w14:paraId="1DDB15A4" w14:textId="77777777" w:rsidR="00F529BC" w:rsidRPr="00F529BC" w:rsidRDefault="00F529BC" w:rsidP="00F529BC">
            <w:r w:rsidRPr="00F529BC">
              <w:t>7.405085</w:t>
            </w:r>
          </w:p>
        </w:tc>
        <w:tc>
          <w:tcPr>
            <w:tcW w:w="1136" w:type="dxa"/>
            <w:noWrap/>
            <w:hideMark/>
          </w:tcPr>
          <w:p w14:paraId="78D9F7B6" w14:textId="77777777" w:rsidR="00F529BC" w:rsidRPr="00F529BC" w:rsidRDefault="00F529BC" w:rsidP="00F529BC">
            <w:r w:rsidRPr="00F529BC">
              <w:t>9.282908</w:t>
            </w:r>
          </w:p>
        </w:tc>
        <w:tc>
          <w:tcPr>
            <w:tcW w:w="1136" w:type="dxa"/>
            <w:noWrap/>
            <w:hideMark/>
          </w:tcPr>
          <w:p w14:paraId="5D00F7BA" w14:textId="77777777" w:rsidR="00F529BC" w:rsidRPr="00F529BC" w:rsidRDefault="00F529BC" w:rsidP="00F529BC">
            <w:r w:rsidRPr="00F529BC">
              <w:t>9.975644</w:t>
            </w:r>
          </w:p>
        </w:tc>
        <w:tc>
          <w:tcPr>
            <w:tcW w:w="1136" w:type="dxa"/>
            <w:noWrap/>
            <w:hideMark/>
          </w:tcPr>
          <w:p w14:paraId="092C8918" w14:textId="77777777" w:rsidR="00F529BC" w:rsidRPr="00F529BC" w:rsidRDefault="00F529BC" w:rsidP="00F529BC">
            <w:r w:rsidRPr="00F529BC">
              <w:t>11.74011</w:t>
            </w:r>
          </w:p>
        </w:tc>
      </w:tr>
      <w:tr w:rsidR="00F529BC" w:rsidRPr="00F529BC" w14:paraId="0E5C9F93" w14:textId="77777777" w:rsidTr="00F529BC">
        <w:trPr>
          <w:trHeight w:val="241"/>
        </w:trPr>
        <w:tc>
          <w:tcPr>
            <w:tcW w:w="1136" w:type="dxa"/>
            <w:noWrap/>
            <w:hideMark/>
          </w:tcPr>
          <w:p w14:paraId="26EEA224" w14:textId="77777777" w:rsidR="00F529BC" w:rsidRPr="00F529BC" w:rsidRDefault="00F529BC" w:rsidP="00F529BC">
            <w:pPr>
              <w:rPr>
                <w:b/>
                <w:bCs/>
              </w:rPr>
            </w:pPr>
            <w:r w:rsidRPr="00F529BC">
              <w:rPr>
                <w:b/>
                <w:bCs/>
              </w:rPr>
              <w:t>2.900507</w:t>
            </w:r>
          </w:p>
        </w:tc>
        <w:tc>
          <w:tcPr>
            <w:tcW w:w="1136" w:type="dxa"/>
            <w:noWrap/>
            <w:hideMark/>
          </w:tcPr>
          <w:p w14:paraId="2BCF019E" w14:textId="77777777" w:rsidR="00F529BC" w:rsidRPr="00F529BC" w:rsidRDefault="00F529BC" w:rsidP="00F529BC">
            <w:pPr>
              <w:rPr>
                <w:b/>
                <w:bCs/>
              </w:rPr>
            </w:pPr>
            <w:r w:rsidRPr="00F529BC">
              <w:rPr>
                <w:b/>
                <w:bCs/>
              </w:rPr>
              <w:t>4.924577</w:t>
            </w:r>
          </w:p>
        </w:tc>
        <w:tc>
          <w:tcPr>
            <w:tcW w:w="1136" w:type="dxa"/>
            <w:noWrap/>
            <w:hideMark/>
          </w:tcPr>
          <w:p w14:paraId="3F7DC943" w14:textId="77777777" w:rsidR="00F529BC" w:rsidRPr="00F529BC" w:rsidRDefault="00F529BC" w:rsidP="00F529BC">
            <w:pPr>
              <w:rPr>
                <w:b/>
                <w:bCs/>
              </w:rPr>
            </w:pPr>
            <w:r w:rsidRPr="00F529BC">
              <w:rPr>
                <w:b/>
                <w:bCs/>
              </w:rPr>
              <w:t>7.611467</w:t>
            </w:r>
          </w:p>
        </w:tc>
        <w:tc>
          <w:tcPr>
            <w:tcW w:w="1136" w:type="dxa"/>
            <w:noWrap/>
            <w:hideMark/>
          </w:tcPr>
          <w:p w14:paraId="579EF863" w14:textId="77777777" w:rsidR="00F529BC" w:rsidRPr="00F529BC" w:rsidRDefault="00F529BC" w:rsidP="00F529BC">
            <w:pPr>
              <w:rPr>
                <w:b/>
                <w:bCs/>
              </w:rPr>
            </w:pPr>
            <w:r w:rsidRPr="00F529BC">
              <w:rPr>
                <w:b/>
                <w:bCs/>
              </w:rPr>
              <w:t>10.0796</w:t>
            </w:r>
          </w:p>
        </w:tc>
        <w:tc>
          <w:tcPr>
            <w:tcW w:w="1136" w:type="dxa"/>
            <w:noWrap/>
            <w:hideMark/>
          </w:tcPr>
          <w:p w14:paraId="08ABE122" w14:textId="77777777" w:rsidR="00F529BC" w:rsidRPr="00F529BC" w:rsidRDefault="00F529BC" w:rsidP="00F529BC">
            <w:pPr>
              <w:rPr>
                <w:b/>
                <w:bCs/>
              </w:rPr>
            </w:pPr>
            <w:r w:rsidRPr="00F529BC">
              <w:rPr>
                <w:b/>
                <w:bCs/>
              </w:rPr>
              <w:t>12.90302</w:t>
            </w:r>
          </w:p>
        </w:tc>
        <w:tc>
          <w:tcPr>
            <w:tcW w:w="1136" w:type="dxa"/>
            <w:noWrap/>
            <w:hideMark/>
          </w:tcPr>
          <w:p w14:paraId="44E88FCC" w14:textId="77777777" w:rsidR="00F529BC" w:rsidRPr="00F529BC" w:rsidRDefault="00F529BC" w:rsidP="00F529BC">
            <w:pPr>
              <w:rPr>
                <w:b/>
                <w:bCs/>
              </w:rPr>
            </w:pPr>
            <w:r w:rsidRPr="00F529BC">
              <w:rPr>
                <w:b/>
                <w:bCs/>
              </w:rPr>
              <w:t>3.291066</w:t>
            </w:r>
          </w:p>
        </w:tc>
        <w:tc>
          <w:tcPr>
            <w:tcW w:w="1136" w:type="dxa"/>
            <w:noWrap/>
            <w:hideMark/>
          </w:tcPr>
          <w:p w14:paraId="28E152A9" w14:textId="77777777" w:rsidR="00F529BC" w:rsidRPr="00F529BC" w:rsidRDefault="00F529BC" w:rsidP="00F529BC">
            <w:pPr>
              <w:rPr>
                <w:b/>
                <w:bCs/>
              </w:rPr>
            </w:pPr>
            <w:r w:rsidRPr="00F529BC">
              <w:rPr>
                <w:b/>
                <w:bCs/>
              </w:rPr>
              <w:t>5.259223</w:t>
            </w:r>
          </w:p>
        </w:tc>
        <w:tc>
          <w:tcPr>
            <w:tcW w:w="1136" w:type="dxa"/>
            <w:noWrap/>
            <w:hideMark/>
          </w:tcPr>
          <w:p w14:paraId="672CF728" w14:textId="77777777" w:rsidR="00F529BC" w:rsidRPr="00F529BC" w:rsidRDefault="00F529BC" w:rsidP="00F529BC">
            <w:pPr>
              <w:rPr>
                <w:b/>
                <w:bCs/>
              </w:rPr>
            </w:pPr>
            <w:r w:rsidRPr="00F529BC">
              <w:rPr>
                <w:b/>
                <w:bCs/>
              </w:rPr>
              <w:t>7.013259</w:t>
            </w:r>
          </w:p>
        </w:tc>
        <w:tc>
          <w:tcPr>
            <w:tcW w:w="1136" w:type="dxa"/>
            <w:noWrap/>
            <w:hideMark/>
          </w:tcPr>
          <w:p w14:paraId="4312AA99" w14:textId="77777777" w:rsidR="00F529BC" w:rsidRPr="00F529BC" w:rsidRDefault="00F529BC" w:rsidP="00F529BC">
            <w:pPr>
              <w:rPr>
                <w:b/>
                <w:bCs/>
              </w:rPr>
            </w:pPr>
            <w:r w:rsidRPr="00F529BC">
              <w:rPr>
                <w:b/>
                <w:bCs/>
              </w:rPr>
              <w:t>9.825552</w:t>
            </w:r>
          </w:p>
        </w:tc>
        <w:tc>
          <w:tcPr>
            <w:tcW w:w="1136" w:type="dxa"/>
            <w:noWrap/>
            <w:hideMark/>
          </w:tcPr>
          <w:p w14:paraId="3E278D18" w14:textId="77777777" w:rsidR="00F529BC" w:rsidRPr="00F529BC" w:rsidRDefault="00F529BC" w:rsidP="00F529BC">
            <w:pPr>
              <w:rPr>
                <w:b/>
                <w:bCs/>
              </w:rPr>
            </w:pPr>
            <w:r w:rsidRPr="00F529BC">
              <w:rPr>
                <w:b/>
                <w:bCs/>
              </w:rPr>
              <w:t>12.52589</w:t>
            </w:r>
          </w:p>
        </w:tc>
      </w:tr>
    </w:tbl>
    <w:p w14:paraId="10B47B5A" w14:textId="2AAD3FDC" w:rsidR="00F529BC" w:rsidRDefault="00F529BC" w:rsidP="00DD05AD">
      <w:r>
        <w:lastRenderedPageBreak/>
        <w:t>2</w:t>
      </w:r>
      <w:r w:rsidRPr="00F529BC">
        <w:rPr>
          <w:vertAlign w:val="superscript"/>
        </w:rPr>
        <w:t>nd</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F529BC" w:rsidRPr="00F529BC" w14:paraId="12C7A4AF" w14:textId="77777777" w:rsidTr="00F529BC">
        <w:trPr>
          <w:trHeight w:val="300"/>
        </w:trPr>
        <w:tc>
          <w:tcPr>
            <w:tcW w:w="960" w:type="dxa"/>
            <w:noWrap/>
            <w:hideMark/>
          </w:tcPr>
          <w:p w14:paraId="7D74D209" w14:textId="77777777" w:rsidR="00F529BC" w:rsidRPr="00F529BC" w:rsidRDefault="00F529BC" w:rsidP="00F529BC">
            <w:r w:rsidRPr="00F529BC">
              <w:t>Tx01</w:t>
            </w:r>
          </w:p>
        </w:tc>
        <w:tc>
          <w:tcPr>
            <w:tcW w:w="960" w:type="dxa"/>
            <w:noWrap/>
            <w:hideMark/>
          </w:tcPr>
          <w:p w14:paraId="05AA9DB5" w14:textId="77777777" w:rsidR="00F529BC" w:rsidRPr="00F529BC" w:rsidRDefault="00F529BC" w:rsidP="00F529BC">
            <w:r w:rsidRPr="00F529BC">
              <w:t>Tx02</w:t>
            </w:r>
          </w:p>
        </w:tc>
        <w:tc>
          <w:tcPr>
            <w:tcW w:w="960" w:type="dxa"/>
            <w:noWrap/>
            <w:hideMark/>
          </w:tcPr>
          <w:p w14:paraId="7D70EBA9" w14:textId="77777777" w:rsidR="00F529BC" w:rsidRPr="00F529BC" w:rsidRDefault="00F529BC" w:rsidP="00F529BC">
            <w:r w:rsidRPr="00F529BC">
              <w:t>Tx03</w:t>
            </w:r>
          </w:p>
        </w:tc>
        <w:tc>
          <w:tcPr>
            <w:tcW w:w="960" w:type="dxa"/>
            <w:noWrap/>
            <w:hideMark/>
          </w:tcPr>
          <w:p w14:paraId="700DBA76" w14:textId="77777777" w:rsidR="00F529BC" w:rsidRPr="00F529BC" w:rsidRDefault="00F529BC" w:rsidP="00F529BC">
            <w:r w:rsidRPr="00F529BC">
              <w:t>Tx04</w:t>
            </w:r>
          </w:p>
        </w:tc>
        <w:tc>
          <w:tcPr>
            <w:tcW w:w="960" w:type="dxa"/>
            <w:noWrap/>
            <w:hideMark/>
          </w:tcPr>
          <w:p w14:paraId="59B73BAC" w14:textId="77777777" w:rsidR="00F529BC" w:rsidRPr="00F529BC" w:rsidRDefault="00F529BC" w:rsidP="00F529BC">
            <w:r w:rsidRPr="00F529BC">
              <w:t>Tx05</w:t>
            </w:r>
          </w:p>
        </w:tc>
        <w:tc>
          <w:tcPr>
            <w:tcW w:w="960" w:type="dxa"/>
            <w:noWrap/>
            <w:hideMark/>
          </w:tcPr>
          <w:p w14:paraId="65792A98" w14:textId="77777777" w:rsidR="00F529BC" w:rsidRPr="00F529BC" w:rsidRDefault="00F529BC" w:rsidP="00F529BC">
            <w:r w:rsidRPr="00F529BC">
              <w:t>Tx06</w:t>
            </w:r>
          </w:p>
        </w:tc>
        <w:tc>
          <w:tcPr>
            <w:tcW w:w="960" w:type="dxa"/>
            <w:noWrap/>
            <w:hideMark/>
          </w:tcPr>
          <w:p w14:paraId="746405BF" w14:textId="77777777" w:rsidR="00F529BC" w:rsidRPr="00F529BC" w:rsidRDefault="00F529BC" w:rsidP="00F529BC">
            <w:r w:rsidRPr="00F529BC">
              <w:t>Tx07</w:t>
            </w:r>
          </w:p>
        </w:tc>
        <w:tc>
          <w:tcPr>
            <w:tcW w:w="960" w:type="dxa"/>
            <w:noWrap/>
            <w:hideMark/>
          </w:tcPr>
          <w:p w14:paraId="3C3D6C3E" w14:textId="77777777" w:rsidR="00F529BC" w:rsidRPr="00F529BC" w:rsidRDefault="00F529BC" w:rsidP="00F529BC">
            <w:r w:rsidRPr="00F529BC">
              <w:t>Tx08</w:t>
            </w:r>
          </w:p>
        </w:tc>
        <w:tc>
          <w:tcPr>
            <w:tcW w:w="960" w:type="dxa"/>
            <w:noWrap/>
            <w:hideMark/>
          </w:tcPr>
          <w:p w14:paraId="1B6E6A1B" w14:textId="77777777" w:rsidR="00F529BC" w:rsidRPr="00F529BC" w:rsidRDefault="00F529BC" w:rsidP="00F529BC">
            <w:r w:rsidRPr="00F529BC">
              <w:t>Tx09</w:t>
            </w:r>
          </w:p>
        </w:tc>
        <w:tc>
          <w:tcPr>
            <w:tcW w:w="960" w:type="dxa"/>
            <w:noWrap/>
            <w:hideMark/>
          </w:tcPr>
          <w:p w14:paraId="75E950A4" w14:textId="77777777" w:rsidR="00F529BC" w:rsidRPr="00F529BC" w:rsidRDefault="00F529BC" w:rsidP="00F529BC">
            <w:r w:rsidRPr="00F529BC">
              <w:t>Tx10</w:t>
            </w:r>
          </w:p>
        </w:tc>
      </w:tr>
      <w:tr w:rsidR="00F529BC" w:rsidRPr="00F529BC" w14:paraId="1FE70013" w14:textId="77777777" w:rsidTr="00F529BC">
        <w:trPr>
          <w:trHeight w:val="300"/>
        </w:trPr>
        <w:tc>
          <w:tcPr>
            <w:tcW w:w="960" w:type="dxa"/>
            <w:noWrap/>
            <w:hideMark/>
          </w:tcPr>
          <w:p w14:paraId="10057FDB" w14:textId="77777777" w:rsidR="00F529BC" w:rsidRPr="00F529BC" w:rsidRDefault="00F529BC" w:rsidP="00F529BC">
            <w:r w:rsidRPr="00F529BC">
              <w:t>3.376706</w:t>
            </w:r>
          </w:p>
        </w:tc>
        <w:tc>
          <w:tcPr>
            <w:tcW w:w="960" w:type="dxa"/>
            <w:noWrap/>
            <w:hideMark/>
          </w:tcPr>
          <w:p w14:paraId="3E06A377" w14:textId="77777777" w:rsidR="00F529BC" w:rsidRPr="00F529BC" w:rsidRDefault="00F529BC" w:rsidP="00F529BC">
            <w:r w:rsidRPr="00F529BC">
              <w:t>2.554612</w:t>
            </w:r>
          </w:p>
        </w:tc>
        <w:tc>
          <w:tcPr>
            <w:tcW w:w="960" w:type="dxa"/>
            <w:noWrap/>
            <w:hideMark/>
          </w:tcPr>
          <w:p w14:paraId="1FB9DAD5" w14:textId="77777777" w:rsidR="00F529BC" w:rsidRPr="00F529BC" w:rsidRDefault="00F529BC" w:rsidP="00F529BC">
            <w:r w:rsidRPr="00F529BC">
              <w:t>6.290818</w:t>
            </w:r>
          </w:p>
        </w:tc>
        <w:tc>
          <w:tcPr>
            <w:tcW w:w="960" w:type="dxa"/>
            <w:noWrap/>
            <w:hideMark/>
          </w:tcPr>
          <w:p w14:paraId="380CE59C" w14:textId="77777777" w:rsidR="00F529BC" w:rsidRPr="00F529BC" w:rsidRDefault="00F529BC" w:rsidP="00F529BC">
            <w:r w:rsidRPr="00F529BC">
              <w:t>11.11793</w:t>
            </w:r>
          </w:p>
        </w:tc>
        <w:tc>
          <w:tcPr>
            <w:tcW w:w="960" w:type="dxa"/>
            <w:noWrap/>
            <w:hideMark/>
          </w:tcPr>
          <w:p w14:paraId="61D16F68" w14:textId="77777777" w:rsidR="00F529BC" w:rsidRPr="00F529BC" w:rsidRDefault="00F529BC" w:rsidP="00F529BC">
            <w:r w:rsidRPr="00F529BC">
              <w:t>10.47045</w:t>
            </w:r>
          </w:p>
        </w:tc>
        <w:tc>
          <w:tcPr>
            <w:tcW w:w="960" w:type="dxa"/>
            <w:noWrap/>
            <w:hideMark/>
          </w:tcPr>
          <w:p w14:paraId="3AABCB8A" w14:textId="77777777" w:rsidR="00F529BC" w:rsidRPr="00F529BC" w:rsidRDefault="00F529BC" w:rsidP="00F529BC">
            <w:r w:rsidRPr="00F529BC">
              <w:t>4.153661</w:t>
            </w:r>
          </w:p>
        </w:tc>
        <w:tc>
          <w:tcPr>
            <w:tcW w:w="960" w:type="dxa"/>
            <w:noWrap/>
            <w:hideMark/>
          </w:tcPr>
          <w:p w14:paraId="6BAC300B" w14:textId="77777777" w:rsidR="00F529BC" w:rsidRPr="00F529BC" w:rsidRDefault="00F529BC" w:rsidP="00F529BC">
            <w:r w:rsidRPr="00F529BC">
              <w:t>4.413547</w:t>
            </w:r>
          </w:p>
        </w:tc>
        <w:tc>
          <w:tcPr>
            <w:tcW w:w="960" w:type="dxa"/>
            <w:noWrap/>
            <w:hideMark/>
          </w:tcPr>
          <w:p w14:paraId="47BBF7B4" w14:textId="77777777" w:rsidR="00F529BC" w:rsidRPr="00F529BC" w:rsidRDefault="00F529BC" w:rsidP="00F529BC">
            <w:r w:rsidRPr="00F529BC">
              <w:t>5.878998</w:t>
            </w:r>
          </w:p>
        </w:tc>
        <w:tc>
          <w:tcPr>
            <w:tcW w:w="960" w:type="dxa"/>
            <w:noWrap/>
            <w:hideMark/>
          </w:tcPr>
          <w:p w14:paraId="111A88D7" w14:textId="77777777" w:rsidR="00F529BC" w:rsidRPr="00F529BC" w:rsidRDefault="00F529BC" w:rsidP="00F529BC">
            <w:r w:rsidRPr="00F529BC">
              <w:t>8.112067</w:t>
            </w:r>
          </w:p>
        </w:tc>
        <w:tc>
          <w:tcPr>
            <w:tcW w:w="960" w:type="dxa"/>
            <w:noWrap/>
            <w:hideMark/>
          </w:tcPr>
          <w:p w14:paraId="4200486B" w14:textId="77777777" w:rsidR="00F529BC" w:rsidRPr="00F529BC" w:rsidRDefault="00F529BC" w:rsidP="00F529BC">
            <w:r w:rsidRPr="00F529BC">
              <w:t>12.78058</w:t>
            </w:r>
          </w:p>
        </w:tc>
      </w:tr>
      <w:tr w:rsidR="00F529BC" w:rsidRPr="00F529BC" w14:paraId="532E2C94" w14:textId="77777777" w:rsidTr="00F529BC">
        <w:trPr>
          <w:trHeight w:val="300"/>
        </w:trPr>
        <w:tc>
          <w:tcPr>
            <w:tcW w:w="960" w:type="dxa"/>
            <w:noWrap/>
            <w:hideMark/>
          </w:tcPr>
          <w:p w14:paraId="7BFA8C26" w14:textId="77777777" w:rsidR="00F529BC" w:rsidRPr="00F529BC" w:rsidRDefault="00F529BC" w:rsidP="00F529BC">
            <w:r w:rsidRPr="00F529BC">
              <w:t>2.315073</w:t>
            </w:r>
          </w:p>
        </w:tc>
        <w:tc>
          <w:tcPr>
            <w:tcW w:w="960" w:type="dxa"/>
            <w:noWrap/>
            <w:hideMark/>
          </w:tcPr>
          <w:p w14:paraId="55DF974C" w14:textId="77777777" w:rsidR="00F529BC" w:rsidRPr="00F529BC" w:rsidRDefault="00F529BC" w:rsidP="00F529BC">
            <w:r w:rsidRPr="00F529BC">
              <w:t>4.512212</w:t>
            </w:r>
          </w:p>
        </w:tc>
        <w:tc>
          <w:tcPr>
            <w:tcW w:w="960" w:type="dxa"/>
            <w:noWrap/>
            <w:hideMark/>
          </w:tcPr>
          <w:p w14:paraId="7DBC246F" w14:textId="77777777" w:rsidR="00F529BC" w:rsidRPr="00F529BC" w:rsidRDefault="00F529BC" w:rsidP="00F529BC">
            <w:r w:rsidRPr="00F529BC">
              <w:t>7.17636</w:t>
            </w:r>
          </w:p>
        </w:tc>
        <w:tc>
          <w:tcPr>
            <w:tcW w:w="960" w:type="dxa"/>
            <w:noWrap/>
            <w:hideMark/>
          </w:tcPr>
          <w:p w14:paraId="35CEB0C2" w14:textId="77777777" w:rsidR="00F529BC" w:rsidRPr="00F529BC" w:rsidRDefault="00F529BC" w:rsidP="00F529BC">
            <w:r w:rsidRPr="00F529BC">
              <w:t>8.315211</w:t>
            </w:r>
          </w:p>
        </w:tc>
        <w:tc>
          <w:tcPr>
            <w:tcW w:w="960" w:type="dxa"/>
            <w:noWrap/>
            <w:hideMark/>
          </w:tcPr>
          <w:p w14:paraId="555FD4D2" w14:textId="77777777" w:rsidR="00F529BC" w:rsidRPr="00F529BC" w:rsidRDefault="00F529BC" w:rsidP="00F529BC">
            <w:r w:rsidRPr="00F529BC">
              <w:t>9.559805</w:t>
            </w:r>
          </w:p>
        </w:tc>
        <w:tc>
          <w:tcPr>
            <w:tcW w:w="960" w:type="dxa"/>
            <w:noWrap/>
            <w:hideMark/>
          </w:tcPr>
          <w:p w14:paraId="58746E07" w14:textId="77777777" w:rsidR="00F529BC" w:rsidRPr="00F529BC" w:rsidRDefault="00F529BC" w:rsidP="00F529BC">
            <w:r w:rsidRPr="00F529BC">
              <w:t>2.269928</w:t>
            </w:r>
          </w:p>
        </w:tc>
        <w:tc>
          <w:tcPr>
            <w:tcW w:w="960" w:type="dxa"/>
            <w:noWrap/>
            <w:hideMark/>
          </w:tcPr>
          <w:p w14:paraId="05ADF869" w14:textId="77777777" w:rsidR="00F529BC" w:rsidRPr="00F529BC" w:rsidRDefault="00F529BC" w:rsidP="00F529BC">
            <w:r w:rsidRPr="00F529BC">
              <w:t>3.862305</w:t>
            </w:r>
          </w:p>
        </w:tc>
        <w:tc>
          <w:tcPr>
            <w:tcW w:w="960" w:type="dxa"/>
            <w:noWrap/>
            <w:hideMark/>
          </w:tcPr>
          <w:p w14:paraId="7E1F7CE7" w14:textId="77777777" w:rsidR="00F529BC" w:rsidRPr="00F529BC" w:rsidRDefault="00F529BC" w:rsidP="00F529BC">
            <w:r w:rsidRPr="00F529BC">
              <w:t>6.130827</w:t>
            </w:r>
          </w:p>
        </w:tc>
        <w:tc>
          <w:tcPr>
            <w:tcW w:w="960" w:type="dxa"/>
            <w:noWrap/>
            <w:hideMark/>
          </w:tcPr>
          <w:p w14:paraId="1907A2EE" w14:textId="77777777" w:rsidR="00F529BC" w:rsidRPr="00F529BC" w:rsidRDefault="00F529BC" w:rsidP="00F529BC">
            <w:r w:rsidRPr="00F529BC">
              <w:t>8.493555</w:t>
            </w:r>
          </w:p>
        </w:tc>
        <w:tc>
          <w:tcPr>
            <w:tcW w:w="960" w:type="dxa"/>
            <w:noWrap/>
            <w:hideMark/>
          </w:tcPr>
          <w:p w14:paraId="5502456C" w14:textId="77777777" w:rsidR="00F529BC" w:rsidRPr="00F529BC" w:rsidRDefault="00F529BC" w:rsidP="00F529BC">
            <w:r w:rsidRPr="00F529BC">
              <w:t>12.57032</w:t>
            </w:r>
          </w:p>
        </w:tc>
      </w:tr>
      <w:tr w:rsidR="00F529BC" w:rsidRPr="00F529BC" w14:paraId="5C701D77" w14:textId="77777777" w:rsidTr="00F529BC">
        <w:trPr>
          <w:trHeight w:val="300"/>
        </w:trPr>
        <w:tc>
          <w:tcPr>
            <w:tcW w:w="960" w:type="dxa"/>
            <w:noWrap/>
            <w:hideMark/>
          </w:tcPr>
          <w:p w14:paraId="2D711CA2" w14:textId="77777777" w:rsidR="00F529BC" w:rsidRPr="00F529BC" w:rsidRDefault="00F529BC" w:rsidP="00F529BC">
            <w:r w:rsidRPr="00F529BC">
              <w:t>2.629072</w:t>
            </w:r>
          </w:p>
        </w:tc>
        <w:tc>
          <w:tcPr>
            <w:tcW w:w="960" w:type="dxa"/>
            <w:noWrap/>
            <w:hideMark/>
          </w:tcPr>
          <w:p w14:paraId="676437C9" w14:textId="77777777" w:rsidR="00F529BC" w:rsidRPr="00F529BC" w:rsidRDefault="00F529BC" w:rsidP="00F529BC">
            <w:r w:rsidRPr="00F529BC">
              <w:t>4.254239</w:t>
            </w:r>
          </w:p>
        </w:tc>
        <w:tc>
          <w:tcPr>
            <w:tcW w:w="960" w:type="dxa"/>
            <w:noWrap/>
            <w:hideMark/>
          </w:tcPr>
          <w:p w14:paraId="0ABCF80F" w14:textId="77777777" w:rsidR="00F529BC" w:rsidRPr="00F529BC" w:rsidRDefault="00F529BC" w:rsidP="00F529BC">
            <w:r w:rsidRPr="00F529BC">
              <w:t>7.926938</w:t>
            </w:r>
          </w:p>
        </w:tc>
        <w:tc>
          <w:tcPr>
            <w:tcW w:w="960" w:type="dxa"/>
            <w:noWrap/>
            <w:hideMark/>
          </w:tcPr>
          <w:p w14:paraId="0E85095B" w14:textId="77777777" w:rsidR="00F529BC" w:rsidRPr="00F529BC" w:rsidRDefault="00F529BC" w:rsidP="00F529BC">
            <w:r w:rsidRPr="00F529BC">
              <w:t>8.140258</w:t>
            </w:r>
          </w:p>
        </w:tc>
        <w:tc>
          <w:tcPr>
            <w:tcW w:w="960" w:type="dxa"/>
            <w:noWrap/>
            <w:hideMark/>
          </w:tcPr>
          <w:p w14:paraId="20C49A7D" w14:textId="77777777" w:rsidR="00F529BC" w:rsidRPr="00F529BC" w:rsidRDefault="00F529BC" w:rsidP="00F529BC">
            <w:r w:rsidRPr="00F529BC">
              <w:t>15.55543</w:t>
            </w:r>
          </w:p>
        </w:tc>
        <w:tc>
          <w:tcPr>
            <w:tcW w:w="960" w:type="dxa"/>
            <w:noWrap/>
            <w:hideMark/>
          </w:tcPr>
          <w:p w14:paraId="31676A41" w14:textId="77777777" w:rsidR="00F529BC" w:rsidRPr="00F529BC" w:rsidRDefault="00F529BC" w:rsidP="00F529BC">
            <w:r w:rsidRPr="00F529BC">
              <w:t>3.136865</w:t>
            </w:r>
          </w:p>
        </w:tc>
        <w:tc>
          <w:tcPr>
            <w:tcW w:w="960" w:type="dxa"/>
            <w:noWrap/>
            <w:hideMark/>
          </w:tcPr>
          <w:p w14:paraId="676405F8" w14:textId="77777777" w:rsidR="00F529BC" w:rsidRPr="00F529BC" w:rsidRDefault="00F529BC" w:rsidP="00F529BC">
            <w:r w:rsidRPr="00F529BC">
              <w:t>4.534981</w:t>
            </w:r>
          </w:p>
        </w:tc>
        <w:tc>
          <w:tcPr>
            <w:tcW w:w="960" w:type="dxa"/>
            <w:noWrap/>
            <w:hideMark/>
          </w:tcPr>
          <w:p w14:paraId="0345EA71" w14:textId="77777777" w:rsidR="00F529BC" w:rsidRPr="00F529BC" w:rsidRDefault="00F529BC" w:rsidP="00F529BC">
            <w:r w:rsidRPr="00F529BC">
              <w:t>5.937878</w:t>
            </w:r>
          </w:p>
        </w:tc>
        <w:tc>
          <w:tcPr>
            <w:tcW w:w="960" w:type="dxa"/>
            <w:noWrap/>
            <w:hideMark/>
          </w:tcPr>
          <w:p w14:paraId="2C3FA162" w14:textId="77777777" w:rsidR="00F529BC" w:rsidRPr="00F529BC" w:rsidRDefault="00F529BC" w:rsidP="00F529BC">
            <w:r w:rsidRPr="00F529BC">
              <w:t>10.7705</w:t>
            </w:r>
          </w:p>
        </w:tc>
        <w:tc>
          <w:tcPr>
            <w:tcW w:w="960" w:type="dxa"/>
            <w:noWrap/>
            <w:hideMark/>
          </w:tcPr>
          <w:p w14:paraId="201EE627" w14:textId="77777777" w:rsidR="00F529BC" w:rsidRPr="00F529BC" w:rsidRDefault="00F529BC" w:rsidP="00F529BC">
            <w:r w:rsidRPr="00F529BC">
              <w:t>14.87068</w:t>
            </w:r>
          </w:p>
        </w:tc>
      </w:tr>
      <w:tr w:rsidR="00F529BC" w:rsidRPr="00F529BC" w14:paraId="09EED70C" w14:textId="77777777" w:rsidTr="00F529BC">
        <w:trPr>
          <w:trHeight w:val="300"/>
        </w:trPr>
        <w:tc>
          <w:tcPr>
            <w:tcW w:w="960" w:type="dxa"/>
            <w:noWrap/>
            <w:hideMark/>
          </w:tcPr>
          <w:p w14:paraId="54273A04" w14:textId="77777777" w:rsidR="00F529BC" w:rsidRPr="00F529BC" w:rsidRDefault="00F529BC" w:rsidP="00F529BC">
            <w:r w:rsidRPr="00F529BC">
              <w:t>2.822078</w:t>
            </w:r>
          </w:p>
        </w:tc>
        <w:tc>
          <w:tcPr>
            <w:tcW w:w="960" w:type="dxa"/>
            <w:noWrap/>
            <w:hideMark/>
          </w:tcPr>
          <w:p w14:paraId="7FE998D8" w14:textId="77777777" w:rsidR="00F529BC" w:rsidRPr="00F529BC" w:rsidRDefault="00F529BC" w:rsidP="00F529BC">
            <w:r w:rsidRPr="00F529BC">
              <w:t>4.869543</w:t>
            </w:r>
          </w:p>
        </w:tc>
        <w:tc>
          <w:tcPr>
            <w:tcW w:w="960" w:type="dxa"/>
            <w:noWrap/>
            <w:hideMark/>
          </w:tcPr>
          <w:p w14:paraId="3F999E2A" w14:textId="77777777" w:rsidR="00F529BC" w:rsidRPr="00F529BC" w:rsidRDefault="00F529BC" w:rsidP="00F529BC">
            <w:r w:rsidRPr="00F529BC">
              <w:t>6.386926</w:t>
            </w:r>
          </w:p>
        </w:tc>
        <w:tc>
          <w:tcPr>
            <w:tcW w:w="960" w:type="dxa"/>
            <w:noWrap/>
            <w:hideMark/>
          </w:tcPr>
          <w:p w14:paraId="0355894D" w14:textId="77777777" w:rsidR="00F529BC" w:rsidRPr="00F529BC" w:rsidRDefault="00F529BC" w:rsidP="00F529BC">
            <w:r w:rsidRPr="00F529BC">
              <w:t>11.77636</w:t>
            </w:r>
          </w:p>
        </w:tc>
        <w:tc>
          <w:tcPr>
            <w:tcW w:w="960" w:type="dxa"/>
            <w:noWrap/>
            <w:hideMark/>
          </w:tcPr>
          <w:p w14:paraId="038112DD" w14:textId="77777777" w:rsidR="00F529BC" w:rsidRPr="00F529BC" w:rsidRDefault="00F529BC" w:rsidP="00F529BC">
            <w:r w:rsidRPr="00F529BC">
              <w:t>11.40199</w:t>
            </w:r>
          </w:p>
        </w:tc>
        <w:tc>
          <w:tcPr>
            <w:tcW w:w="960" w:type="dxa"/>
            <w:noWrap/>
            <w:hideMark/>
          </w:tcPr>
          <w:p w14:paraId="09BD4B21" w14:textId="77777777" w:rsidR="00F529BC" w:rsidRPr="00F529BC" w:rsidRDefault="00F529BC" w:rsidP="00F529BC">
            <w:r w:rsidRPr="00F529BC">
              <w:t>3.11535</w:t>
            </w:r>
          </w:p>
        </w:tc>
        <w:tc>
          <w:tcPr>
            <w:tcW w:w="960" w:type="dxa"/>
            <w:noWrap/>
            <w:hideMark/>
          </w:tcPr>
          <w:p w14:paraId="3DF7F639" w14:textId="77777777" w:rsidR="00F529BC" w:rsidRPr="00F529BC" w:rsidRDefault="00F529BC" w:rsidP="00F529BC">
            <w:r w:rsidRPr="00F529BC">
              <w:t>5.370884</w:t>
            </w:r>
          </w:p>
        </w:tc>
        <w:tc>
          <w:tcPr>
            <w:tcW w:w="960" w:type="dxa"/>
            <w:noWrap/>
            <w:hideMark/>
          </w:tcPr>
          <w:p w14:paraId="6CADBC40" w14:textId="77777777" w:rsidR="00F529BC" w:rsidRPr="00F529BC" w:rsidRDefault="00F529BC" w:rsidP="00F529BC">
            <w:r w:rsidRPr="00F529BC">
              <w:t>7.719165</w:t>
            </w:r>
          </w:p>
        </w:tc>
        <w:tc>
          <w:tcPr>
            <w:tcW w:w="960" w:type="dxa"/>
            <w:noWrap/>
            <w:hideMark/>
          </w:tcPr>
          <w:p w14:paraId="601BD165" w14:textId="77777777" w:rsidR="00F529BC" w:rsidRPr="00F529BC" w:rsidRDefault="00F529BC" w:rsidP="00F529BC">
            <w:r w:rsidRPr="00F529BC">
              <w:t>9.340761</w:t>
            </w:r>
          </w:p>
        </w:tc>
        <w:tc>
          <w:tcPr>
            <w:tcW w:w="960" w:type="dxa"/>
            <w:noWrap/>
            <w:hideMark/>
          </w:tcPr>
          <w:p w14:paraId="263CEA22" w14:textId="77777777" w:rsidR="00F529BC" w:rsidRPr="00F529BC" w:rsidRDefault="00F529BC" w:rsidP="00F529BC">
            <w:r w:rsidRPr="00F529BC">
              <w:t>10.47103</w:t>
            </w:r>
          </w:p>
        </w:tc>
      </w:tr>
      <w:tr w:rsidR="00F529BC" w:rsidRPr="00F529BC" w14:paraId="6F44E103" w14:textId="77777777" w:rsidTr="00F529BC">
        <w:trPr>
          <w:trHeight w:val="300"/>
        </w:trPr>
        <w:tc>
          <w:tcPr>
            <w:tcW w:w="960" w:type="dxa"/>
            <w:noWrap/>
            <w:hideMark/>
          </w:tcPr>
          <w:p w14:paraId="2ABC9FC8" w14:textId="77777777" w:rsidR="00F529BC" w:rsidRPr="00F529BC" w:rsidRDefault="00F529BC" w:rsidP="00F529BC">
            <w:r w:rsidRPr="00F529BC">
              <w:t>3.545231</w:t>
            </w:r>
          </w:p>
        </w:tc>
        <w:tc>
          <w:tcPr>
            <w:tcW w:w="960" w:type="dxa"/>
            <w:noWrap/>
            <w:hideMark/>
          </w:tcPr>
          <w:p w14:paraId="214A8CE1" w14:textId="77777777" w:rsidR="00F529BC" w:rsidRPr="00F529BC" w:rsidRDefault="00F529BC" w:rsidP="00F529BC">
            <w:r w:rsidRPr="00F529BC">
              <w:t>4.966392</w:t>
            </w:r>
          </w:p>
        </w:tc>
        <w:tc>
          <w:tcPr>
            <w:tcW w:w="960" w:type="dxa"/>
            <w:noWrap/>
            <w:hideMark/>
          </w:tcPr>
          <w:p w14:paraId="440B69AE" w14:textId="77777777" w:rsidR="00F529BC" w:rsidRPr="00F529BC" w:rsidRDefault="00F529BC" w:rsidP="00F529BC">
            <w:r w:rsidRPr="00F529BC">
              <w:t>8.99457</w:t>
            </w:r>
          </w:p>
        </w:tc>
        <w:tc>
          <w:tcPr>
            <w:tcW w:w="960" w:type="dxa"/>
            <w:noWrap/>
            <w:hideMark/>
          </w:tcPr>
          <w:p w14:paraId="04E21F2B" w14:textId="77777777" w:rsidR="00F529BC" w:rsidRPr="00F529BC" w:rsidRDefault="00F529BC" w:rsidP="00F529BC">
            <w:r w:rsidRPr="00F529BC">
              <w:t>9.40386</w:t>
            </w:r>
          </w:p>
        </w:tc>
        <w:tc>
          <w:tcPr>
            <w:tcW w:w="960" w:type="dxa"/>
            <w:noWrap/>
            <w:hideMark/>
          </w:tcPr>
          <w:p w14:paraId="71D257C2" w14:textId="77777777" w:rsidR="00F529BC" w:rsidRPr="00F529BC" w:rsidRDefault="00F529BC" w:rsidP="00F529BC">
            <w:r w:rsidRPr="00F529BC">
              <w:t>10.63711</w:t>
            </w:r>
          </w:p>
        </w:tc>
        <w:tc>
          <w:tcPr>
            <w:tcW w:w="960" w:type="dxa"/>
            <w:noWrap/>
            <w:hideMark/>
          </w:tcPr>
          <w:p w14:paraId="2D7DB4F3" w14:textId="77777777" w:rsidR="00F529BC" w:rsidRPr="00F529BC" w:rsidRDefault="00F529BC" w:rsidP="00F529BC">
            <w:r w:rsidRPr="00F529BC">
              <w:t>3.164827</w:t>
            </w:r>
          </w:p>
        </w:tc>
        <w:tc>
          <w:tcPr>
            <w:tcW w:w="960" w:type="dxa"/>
            <w:noWrap/>
            <w:hideMark/>
          </w:tcPr>
          <w:p w14:paraId="4A939156" w14:textId="77777777" w:rsidR="00F529BC" w:rsidRPr="00F529BC" w:rsidRDefault="00F529BC" w:rsidP="00F529BC">
            <w:r w:rsidRPr="00F529BC">
              <w:t>4.365233</w:t>
            </w:r>
          </w:p>
        </w:tc>
        <w:tc>
          <w:tcPr>
            <w:tcW w:w="960" w:type="dxa"/>
            <w:noWrap/>
            <w:hideMark/>
          </w:tcPr>
          <w:p w14:paraId="1A3B7FE3" w14:textId="77777777" w:rsidR="00F529BC" w:rsidRPr="00F529BC" w:rsidRDefault="00F529BC" w:rsidP="00F529BC">
            <w:r w:rsidRPr="00F529BC">
              <w:t>6.957987</w:t>
            </w:r>
          </w:p>
        </w:tc>
        <w:tc>
          <w:tcPr>
            <w:tcW w:w="960" w:type="dxa"/>
            <w:noWrap/>
            <w:hideMark/>
          </w:tcPr>
          <w:p w14:paraId="77A5F3AA" w14:textId="77777777" w:rsidR="00F529BC" w:rsidRPr="00F529BC" w:rsidRDefault="00F529BC" w:rsidP="00F529BC">
            <w:r w:rsidRPr="00F529BC">
              <w:t>8.827961</w:t>
            </w:r>
          </w:p>
        </w:tc>
        <w:tc>
          <w:tcPr>
            <w:tcW w:w="960" w:type="dxa"/>
            <w:noWrap/>
            <w:hideMark/>
          </w:tcPr>
          <w:p w14:paraId="3481B68C" w14:textId="77777777" w:rsidR="00F529BC" w:rsidRPr="00F529BC" w:rsidRDefault="00F529BC" w:rsidP="00F529BC">
            <w:r w:rsidRPr="00F529BC">
              <w:t>10.97903</w:t>
            </w:r>
          </w:p>
        </w:tc>
      </w:tr>
      <w:tr w:rsidR="00F529BC" w:rsidRPr="00F529BC" w14:paraId="2135A24D" w14:textId="77777777" w:rsidTr="00F529BC">
        <w:trPr>
          <w:trHeight w:val="300"/>
        </w:trPr>
        <w:tc>
          <w:tcPr>
            <w:tcW w:w="960" w:type="dxa"/>
            <w:noWrap/>
            <w:hideMark/>
          </w:tcPr>
          <w:p w14:paraId="40792D38" w14:textId="77777777" w:rsidR="00F529BC" w:rsidRPr="00F529BC" w:rsidRDefault="00F529BC" w:rsidP="00F529BC">
            <w:r w:rsidRPr="00F529BC">
              <w:t>2.711502</w:t>
            </w:r>
          </w:p>
        </w:tc>
        <w:tc>
          <w:tcPr>
            <w:tcW w:w="960" w:type="dxa"/>
            <w:noWrap/>
            <w:hideMark/>
          </w:tcPr>
          <w:p w14:paraId="03C8A460" w14:textId="77777777" w:rsidR="00F529BC" w:rsidRPr="00F529BC" w:rsidRDefault="00F529BC" w:rsidP="00F529BC">
            <w:r w:rsidRPr="00F529BC">
              <w:t>5.703223</w:t>
            </w:r>
          </w:p>
        </w:tc>
        <w:tc>
          <w:tcPr>
            <w:tcW w:w="960" w:type="dxa"/>
            <w:noWrap/>
            <w:hideMark/>
          </w:tcPr>
          <w:p w14:paraId="4356A0FC" w14:textId="77777777" w:rsidR="00F529BC" w:rsidRPr="00F529BC" w:rsidRDefault="00F529BC" w:rsidP="00F529BC">
            <w:r w:rsidRPr="00F529BC">
              <w:t>7.449167</w:t>
            </w:r>
          </w:p>
        </w:tc>
        <w:tc>
          <w:tcPr>
            <w:tcW w:w="960" w:type="dxa"/>
            <w:noWrap/>
            <w:hideMark/>
          </w:tcPr>
          <w:p w14:paraId="6D6AC088" w14:textId="77777777" w:rsidR="00F529BC" w:rsidRPr="00F529BC" w:rsidRDefault="00F529BC" w:rsidP="00F529BC">
            <w:r w:rsidRPr="00F529BC">
              <w:t>8.811083</w:t>
            </w:r>
          </w:p>
        </w:tc>
        <w:tc>
          <w:tcPr>
            <w:tcW w:w="960" w:type="dxa"/>
            <w:noWrap/>
            <w:hideMark/>
          </w:tcPr>
          <w:p w14:paraId="33690B35" w14:textId="77777777" w:rsidR="00F529BC" w:rsidRPr="00F529BC" w:rsidRDefault="00F529BC" w:rsidP="00F529BC">
            <w:r w:rsidRPr="00F529BC">
              <w:t>10.38704</w:t>
            </w:r>
          </w:p>
        </w:tc>
        <w:tc>
          <w:tcPr>
            <w:tcW w:w="960" w:type="dxa"/>
            <w:noWrap/>
            <w:hideMark/>
          </w:tcPr>
          <w:p w14:paraId="5FDFB603" w14:textId="77777777" w:rsidR="00F529BC" w:rsidRPr="00F529BC" w:rsidRDefault="00F529BC" w:rsidP="00F529BC">
            <w:r w:rsidRPr="00F529BC">
              <w:t>1.976233</w:t>
            </w:r>
          </w:p>
        </w:tc>
        <w:tc>
          <w:tcPr>
            <w:tcW w:w="960" w:type="dxa"/>
            <w:noWrap/>
            <w:hideMark/>
          </w:tcPr>
          <w:p w14:paraId="24566F0D" w14:textId="77777777" w:rsidR="00F529BC" w:rsidRPr="00F529BC" w:rsidRDefault="00F529BC" w:rsidP="00F529BC">
            <w:r w:rsidRPr="00F529BC">
              <w:t>4.755232</w:t>
            </w:r>
          </w:p>
        </w:tc>
        <w:tc>
          <w:tcPr>
            <w:tcW w:w="960" w:type="dxa"/>
            <w:noWrap/>
            <w:hideMark/>
          </w:tcPr>
          <w:p w14:paraId="22EF1706" w14:textId="77777777" w:rsidR="00F529BC" w:rsidRPr="00F529BC" w:rsidRDefault="00F529BC" w:rsidP="00F529BC">
            <w:r w:rsidRPr="00F529BC">
              <w:t>7.710601</w:t>
            </w:r>
          </w:p>
        </w:tc>
        <w:tc>
          <w:tcPr>
            <w:tcW w:w="960" w:type="dxa"/>
            <w:noWrap/>
            <w:hideMark/>
          </w:tcPr>
          <w:p w14:paraId="4952F7BA" w14:textId="77777777" w:rsidR="00F529BC" w:rsidRPr="00F529BC" w:rsidRDefault="00F529BC" w:rsidP="00F529BC">
            <w:r w:rsidRPr="00F529BC">
              <w:t>9.845017</w:t>
            </w:r>
          </w:p>
        </w:tc>
        <w:tc>
          <w:tcPr>
            <w:tcW w:w="960" w:type="dxa"/>
            <w:noWrap/>
            <w:hideMark/>
          </w:tcPr>
          <w:p w14:paraId="0EF67D67" w14:textId="77777777" w:rsidR="00F529BC" w:rsidRPr="00F529BC" w:rsidRDefault="00F529BC" w:rsidP="00F529BC">
            <w:r w:rsidRPr="00F529BC">
              <w:t>11.44896</w:t>
            </w:r>
          </w:p>
        </w:tc>
      </w:tr>
      <w:tr w:rsidR="00F529BC" w:rsidRPr="00F529BC" w14:paraId="2F44B738" w14:textId="77777777" w:rsidTr="00F529BC">
        <w:trPr>
          <w:trHeight w:val="300"/>
        </w:trPr>
        <w:tc>
          <w:tcPr>
            <w:tcW w:w="960" w:type="dxa"/>
            <w:noWrap/>
            <w:hideMark/>
          </w:tcPr>
          <w:p w14:paraId="21A01B32" w14:textId="77777777" w:rsidR="00F529BC" w:rsidRPr="00F529BC" w:rsidRDefault="00F529BC" w:rsidP="00F529BC">
            <w:r w:rsidRPr="00F529BC">
              <w:t>3.88538</w:t>
            </w:r>
          </w:p>
        </w:tc>
        <w:tc>
          <w:tcPr>
            <w:tcW w:w="960" w:type="dxa"/>
            <w:noWrap/>
            <w:hideMark/>
          </w:tcPr>
          <w:p w14:paraId="164021FC" w14:textId="77777777" w:rsidR="00F529BC" w:rsidRPr="00F529BC" w:rsidRDefault="00F529BC" w:rsidP="00F529BC">
            <w:r w:rsidRPr="00F529BC">
              <w:t>6.99889</w:t>
            </w:r>
          </w:p>
        </w:tc>
        <w:tc>
          <w:tcPr>
            <w:tcW w:w="960" w:type="dxa"/>
            <w:noWrap/>
            <w:hideMark/>
          </w:tcPr>
          <w:p w14:paraId="35648BB3" w14:textId="77777777" w:rsidR="00F529BC" w:rsidRPr="00F529BC" w:rsidRDefault="00F529BC" w:rsidP="00F529BC">
            <w:r w:rsidRPr="00F529BC">
              <w:t>7.216477</w:t>
            </w:r>
          </w:p>
        </w:tc>
        <w:tc>
          <w:tcPr>
            <w:tcW w:w="960" w:type="dxa"/>
            <w:noWrap/>
            <w:hideMark/>
          </w:tcPr>
          <w:p w14:paraId="6D5032FB" w14:textId="77777777" w:rsidR="00F529BC" w:rsidRPr="00F529BC" w:rsidRDefault="00F529BC" w:rsidP="00F529BC">
            <w:r w:rsidRPr="00F529BC">
              <w:t>9.130355</w:t>
            </w:r>
          </w:p>
        </w:tc>
        <w:tc>
          <w:tcPr>
            <w:tcW w:w="960" w:type="dxa"/>
            <w:noWrap/>
            <w:hideMark/>
          </w:tcPr>
          <w:p w14:paraId="38C0C909" w14:textId="77777777" w:rsidR="00F529BC" w:rsidRPr="00F529BC" w:rsidRDefault="00F529BC" w:rsidP="00F529BC">
            <w:r w:rsidRPr="00F529BC">
              <w:t>10.73139</w:t>
            </w:r>
          </w:p>
        </w:tc>
        <w:tc>
          <w:tcPr>
            <w:tcW w:w="960" w:type="dxa"/>
            <w:noWrap/>
            <w:hideMark/>
          </w:tcPr>
          <w:p w14:paraId="56ED2FDE" w14:textId="77777777" w:rsidR="00F529BC" w:rsidRPr="00F529BC" w:rsidRDefault="00F529BC" w:rsidP="00F529BC">
            <w:r w:rsidRPr="00F529BC">
              <w:t>2.351932</w:t>
            </w:r>
          </w:p>
        </w:tc>
        <w:tc>
          <w:tcPr>
            <w:tcW w:w="960" w:type="dxa"/>
            <w:noWrap/>
            <w:hideMark/>
          </w:tcPr>
          <w:p w14:paraId="64522A11" w14:textId="77777777" w:rsidR="00F529BC" w:rsidRPr="00F529BC" w:rsidRDefault="00F529BC" w:rsidP="00F529BC">
            <w:r w:rsidRPr="00F529BC">
              <w:t>6.787699</w:t>
            </w:r>
          </w:p>
        </w:tc>
        <w:tc>
          <w:tcPr>
            <w:tcW w:w="960" w:type="dxa"/>
            <w:noWrap/>
            <w:hideMark/>
          </w:tcPr>
          <w:p w14:paraId="3F24C6E3" w14:textId="77777777" w:rsidR="00F529BC" w:rsidRPr="00F529BC" w:rsidRDefault="00F529BC" w:rsidP="00F529BC">
            <w:r w:rsidRPr="00F529BC">
              <w:t>7.72083</w:t>
            </w:r>
          </w:p>
        </w:tc>
        <w:tc>
          <w:tcPr>
            <w:tcW w:w="960" w:type="dxa"/>
            <w:noWrap/>
            <w:hideMark/>
          </w:tcPr>
          <w:p w14:paraId="00EEBDD9" w14:textId="77777777" w:rsidR="00F529BC" w:rsidRPr="00F529BC" w:rsidRDefault="00F529BC" w:rsidP="00F529BC">
            <w:r w:rsidRPr="00F529BC">
              <w:t>12.1787</w:t>
            </w:r>
          </w:p>
        </w:tc>
        <w:tc>
          <w:tcPr>
            <w:tcW w:w="960" w:type="dxa"/>
            <w:noWrap/>
            <w:hideMark/>
          </w:tcPr>
          <w:p w14:paraId="61F5D6F7" w14:textId="77777777" w:rsidR="00F529BC" w:rsidRPr="00F529BC" w:rsidRDefault="00F529BC" w:rsidP="00F529BC">
            <w:r w:rsidRPr="00F529BC">
              <w:t>14.45065</w:t>
            </w:r>
          </w:p>
        </w:tc>
      </w:tr>
      <w:tr w:rsidR="00F529BC" w:rsidRPr="00F529BC" w14:paraId="26374030" w14:textId="77777777" w:rsidTr="00F529BC">
        <w:trPr>
          <w:trHeight w:val="300"/>
        </w:trPr>
        <w:tc>
          <w:tcPr>
            <w:tcW w:w="960" w:type="dxa"/>
            <w:noWrap/>
            <w:hideMark/>
          </w:tcPr>
          <w:p w14:paraId="7A35BD73" w14:textId="77777777" w:rsidR="00F529BC" w:rsidRPr="00F529BC" w:rsidRDefault="00F529BC" w:rsidP="00F529BC">
            <w:r w:rsidRPr="00F529BC">
              <w:t>3.171251</w:t>
            </w:r>
          </w:p>
        </w:tc>
        <w:tc>
          <w:tcPr>
            <w:tcW w:w="960" w:type="dxa"/>
            <w:noWrap/>
            <w:hideMark/>
          </w:tcPr>
          <w:p w14:paraId="7AB1EA5F" w14:textId="77777777" w:rsidR="00F529BC" w:rsidRPr="00F529BC" w:rsidRDefault="00F529BC" w:rsidP="00F529BC">
            <w:r w:rsidRPr="00F529BC">
              <w:t>6.929841</w:t>
            </w:r>
          </w:p>
        </w:tc>
        <w:tc>
          <w:tcPr>
            <w:tcW w:w="960" w:type="dxa"/>
            <w:noWrap/>
            <w:hideMark/>
          </w:tcPr>
          <w:p w14:paraId="1679399F" w14:textId="77777777" w:rsidR="00F529BC" w:rsidRPr="00F529BC" w:rsidRDefault="00F529BC" w:rsidP="00F529BC">
            <w:r w:rsidRPr="00F529BC">
              <w:t>9.823157</w:t>
            </w:r>
          </w:p>
        </w:tc>
        <w:tc>
          <w:tcPr>
            <w:tcW w:w="960" w:type="dxa"/>
            <w:noWrap/>
            <w:hideMark/>
          </w:tcPr>
          <w:p w14:paraId="43A44D06" w14:textId="77777777" w:rsidR="00F529BC" w:rsidRPr="00F529BC" w:rsidRDefault="00F529BC" w:rsidP="00F529BC">
            <w:r w:rsidRPr="00F529BC">
              <w:t>11.34255</w:t>
            </w:r>
          </w:p>
        </w:tc>
        <w:tc>
          <w:tcPr>
            <w:tcW w:w="960" w:type="dxa"/>
            <w:noWrap/>
            <w:hideMark/>
          </w:tcPr>
          <w:p w14:paraId="112BA4DE" w14:textId="77777777" w:rsidR="00F529BC" w:rsidRPr="00F529BC" w:rsidRDefault="00F529BC" w:rsidP="00F529BC">
            <w:r w:rsidRPr="00F529BC">
              <w:t>16.34607</w:t>
            </w:r>
          </w:p>
        </w:tc>
        <w:tc>
          <w:tcPr>
            <w:tcW w:w="960" w:type="dxa"/>
            <w:noWrap/>
            <w:hideMark/>
          </w:tcPr>
          <w:p w14:paraId="52608947" w14:textId="77777777" w:rsidR="00F529BC" w:rsidRPr="00F529BC" w:rsidRDefault="00F529BC" w:rsidP="00F529BC">
            <w:r w:rsidRPr="00F529BC">
              <w:t>3.833091</w:t>
            </w:r>
          </w:p>
        </w:tc>
        <w:tc>
          <w:tcPr>
            <w:tcW w:w="960" w:type="dxa"/>
            <w:noWrap/>
            <w:hideMark/>
          </w:tcPr>
          <w:p w14:paraId="5C7F3E36" w14:textId="77777777" w:rsidR="00F529BC" w:rsidRPr="00F529BC" w:rsidRDefault="00F529BC" w:rsidP="00F529BC">
            <w:r w:rsidRPr="00F529BC">
              <w:t>6.648049</w:t>
            </w:r>
          </w:p>
        </w:tc>
        <w:tc>
          <w:tcPr>
            <w:tcW w:w="960" w:type="dxa"/>
            <w:noWrap/>
            <w:hideMark/>
          </w:tcPr>
          <w:p w14:paraId="18827A28" w14:textId="77777777" w:rsidR="00F529BC" w:rsidRPr="00F529BC" w:rsidRDefault="00F529BC" w:rsidP="00F529BC">
            <w:r w:rsidRPr="00F529BC">
              <w:t>6.711465</w:t>
            </w:r>
          </w:p>
        </w:tc>
        <w:tc>
          <w:tcPr>
            <w:tcW w:w="960" w:type="dxa"/>
            <w:noWrap/>
            <w:hideMark/>
          </w:tcPr>
          <w:p w14:paraId="60951085" w14:textId="77777777" w:rsidR="00F529BC" w:rsidRPr="00F529BC" w:rsidRDefault="00F529BC" w:rsidP="00F529BC">
            <w:r w:rsidRPr="00F529BC">
              <w:t>9.376998</w:t>
            </w:r>
          </w:p>
        </w:tc>
        <w:tc>
          <w:tcPr>
            <w:tcW w:w="960" w:type="dxa"/>
            <w:noWrap/>
            <w:hideMark/>
          </w:tcPr>
          <w:p w14:paraId="51A79CCD" w14:textId="77777777" w:rsidR="00F529BC" w:rsidRPr="00F529BC" w:rsidRDefault="00F529BC" w:rsidP="00F529BC">
            <w:r w:rsidRPr="00F529BC">
              <w:t>16.33114</w:t>
            </w:r>
          </w:p>
        </w:tc>
      </w:tr>
      <w:tr w:rsidR="00F529BC" w:rsidRPr="00F529BC" w14:paraId="3B84A2C5" w14:textId="77777777" w:rsidTr="00F529BC">
        <w:trPr>
          <w:trHeight w:val="300"/>
        </w:trPr>
        <w:tc>
          <w:tcPr>
            <w:tcW w:w="960" w:type="dxa"/>
            <w:noWrap/>
            <w:hideMark/>
          </w:tcPr>
          <w:p w14:paraId="30A63181" w14:textId="77777777" w:rsidR="00F529BC" w:rsidRPr="00F529BC" w:rsidRDefault="00F529BC" w:rsidP="00F529BC">
            <w:r w:rsidRPr="00F529BC">
              <w:t>3.604924</w:t>
            </w:r>
          </w:p>
        </w:tc>
        <w:tc>
          <w:tcPr>
            <w:tcW w:w="960" w:type="dxa"/>
            <w:noWrap/>
            <w:hideMark/>
          </w:tcPr>
          <w:p w14:paraId="72C5E0F3" w14:textId="77777777" w:rsidR="00F529BC" w:rsidRPr="00F529BC" w:rsidRDefault="00F529BC" w:rsidP="00F529BC">
            <w:r w:rsidRPr="00F529BC">
              <w:t>5.778438</w:t>
            </w:r>
          </w:p>
        </w:tc>
        <w:tc>
          <w:tcPr>
            <w:tcW w:w="960" w:type="dxa"/>
            <w:noWrap/>
            <w:hideMark/>
          </w:tcPr>
          <w:p w14:paraId="2C53C83C" w14:textId="77777777" w:rsidR="00F529BC" w:rsidRPr="00F529BC" w:rsidRDefault="00F529BC" w:rsidP="00F529BC">
            <w:r w:rsidRPr="00F529BC">
              <w:t>7.963567</w:t>
            </w:r>
          </w:p>
        </w:tc>
        <w:tc>
          <w:tcPr>
            <w:tcW w:w="960" w:type="dxa"/>
            <w:noWrap/>
            <w:hideMark/>
          </w:tcPr>
          <w:p w14:paraId="25356650" w14:textId="77777777" w:rsidR="00F529BC" w:rsidRPr="00F529BC" w:rsidRDefault="00F529BC" w:rsidP="00F529BC">
            <w:r w:rsidRPr="00F529BC">
              <w:t>9.364264</w:t>
            </w:r>
          </w:p>
        </w:tc>
        <w:tc>
          <w:tcPr>
            <w:tcW w:w="960" w:type="dxa"/>
            <w:noWrap/>
            <w:hideMark/>
          </w:tcPr>
          <w:p w14:paraId="0CA2CD9A" w14:textId="77777777" w:rsidR="00F529BC" w:rsidRPr="00F529BC" w:rsidRDefault="00F529BC" w:rsidP="00F529BC">
            <w:r w:rsidRPr="00F529BC">
              <w:t>13.74405</w:t>
            </w:r>
          </w:p>
        </w:tc>
        <w:tc>
          <w:tcPr>
            <w:tcW w:w="960" w:type="dxa"/>
            <w:noWrap/>
            <w:hideMark/>
          </w:tcPr>
          <w:p w14:paraId="5CB64BCF" w14:textId="77777777" w:rsidR="00F529BC" w:rsidRPr="00F529BC" w:rsidRDefault="00F529BC" w:rsidP="00F529BC">
            <w:r w:rsidRPr="00F529BC">
              <w:t>3.967539</w:t>
            </w:r>
          </w:p>
        </w:tc>
        <w:tc>
          <w:tcPr>
            <w:tcW w:w="960" w:type="dxa"/>
            <w:noWrap/>
            <w:hideMark/>
          </w:tcPr>
          <w:p w14:paraId="58872D3F" w14:textId="77777777" w:rsidR="00F529BC" w:rsidRPr="00F529BC" w:rsidRDefault="00F529BC" w:rsidP="00F529BC">
            <w:r w:rsidRPr="00F529BC">
              <w:t>5.36975</w:t>
            </w:r>
          </w:p>
        </w:tc>
        <w:tc>
          <w:tcPr>
            <w:tcW w:w="960" w:type="dxa"/>
            <w:noWrap/>
            <w:hideMark/>
          </w:tcPr>
          <w:p w14:paraId="54DFBD0D" w14:textId="77777777" w:rsidR="00F529BC" w:rsidRPr="00F529BC" w:rsidRDefault="00F529BC" w:rsidP="00F529BC">
            <w:r w:rsidRPr="00F529BC">
              <w:t>6.719572</w:t>
            </w:r>
          </w:p>
        </w:tc>
        <w:tc>
          <w:tcPr>
            <w:tcW w:w="960" w:type="dxa"/>
            <w:noWrap/>
            <w:hideMark/>
          </w:tcPr>
          <w:p w14:paraId="26647C88" w14:textId="77777777" w:rsidR="00F529BC" w:rsidRPr="00F529BC" w:rsidRDefault="00F529BC" w:rsidP="00F529BC">
            <w:r w:rsidRPr="00F529BC">
              <w:t>17.27446</w:t>
            </w:r>
          </w:p>
        </w:tc>
        <w:tc>
          <w:tcPr>
            <w:tcW w:w="960" w:type="dxa"/>
            <w:noWrap/>
            <w:hideMark/>
          </w:tcPr>
          <w:p w14:paraId="780A3AF4" w14:textId="77777777" w:rsidR="00F529BC" w:rsidRPr="00F529BC" w:rsidRDefault="00F529BC" w:rsidP="00F529BC">
            <w:r w:rsidRPr="00F529BC">
              <w:t>17.8096</w:t>
            </w:r>
          </w:p>
        </w:tc>
      </w:tr>
      <w:tr w:rsidR="00F529BC" w:rsidRPr="00F529BC" w14:paraId="63480543" w14:textId="77777777" w:rsidTr="00F529BC">
        <w:trPr>
          <w:trHeight w:val="300"/>
        </w:trPr>
        <w:tc>
          <w:tcPr>
            <w:tcW w:w="960" w:type="dxa"/>
            <w:noWrap/>
            <w:hideMark/>
          </w:tcPr>
          <w:p w14:paraId="6A652A6B" w14:textId="77777777" w:rsidR="00F529BC" w:rsidRPr="00F529BC" w:rsidRDefault="00F529BC" w:rsidP="00F529BC">
            <w:r w:rsidRPr="00F529BC">
              <w:t>4.168363</w:t>
            </w:r>
          </w:p>
        </w:tc>
        <w:tc>
          <w:tcPr>
            <w:tcW w:w="960" w:type="dxa"/>
            <w:noWrap/>
            <w:hideMark/>
          </w:tcPr>
          <w:p w14:paraId="46193651" w14:textId="77777777" w:rsidR="00F529BC" w:rsidRPr="00F529BC" w:rsidRDefault="00F529BC" w:rsidP="00F529BC">
            <w:r w:rsidRPr="00F529BC">
              <w:t>6.654443</w:t>
            </w:r>
          </w:p>
        </w:tc>
        <w:tc>
          <w:tcPr>
            <w:tcW w:w="960" w:type="dxa"/>
            <w:noWrap/>
            <w:hideMark/>
          </w:tcPr>
          <w:p w14:paraId="5045AD66" w14:textId="77777777" w:rsidR="00F529BC" w:rsidRPr="00F529BC" w:rsidRDefault="00F529BC" w:rsidP="00F529BC">
            <w:r w:rsidRPr="00F529BC">
              <w:t>7.25726</w:t>
            </w:r>
          </w:p>
        </w:tc>
        <w:tc>
          <w:tcPr>
            <w:tcW w:w="960" w:type="dxa"/>
            <w:noWrap/>
            <w:hideMark/>
          </w:tcPr>
          <w:p w14:paraId="1C19F215" w14:textId="77777777" w:rsidR="00F529BC" w:rsidRPr="00F529BC" w:rsidRDefault="00F529BC" w:rsidP="00F529BC">
            <w:r w:rsidRPr="00F529BC">
              <w:t>8.879301</w:t>
            </w:r>
          </w:p>
        </w:tc>
        <w:tc>
          <w:tcPr>
            <w:tcW w:w="960" w:type="dxa"/>
            <w:noWrap/>
            <w:hideMark/>
          </w:tcPr>
          <w:p w14:paraId="2A68C2CE" w14:textId="77777777" w:rsidR="00F529BC" w:rsidRPr="00F529BC" w:rsidRDefault="00F529BC" w:rsidP="00F529BC">
            <w:r w:rsidRPr="00F529BC">
              <w:t>11.64519</w:t>
            </w:r>
          </w:p>
        </w:tc>
        <w:tc>
          <w:tcPr>
            <w:tcW w:w="960" w:type="dxa"/>
            <w:noWrap/>
            <w:hideMark/>
          </w:tcPr>
          <w:p w14:paraId="10063500" w14:textId="77777777" w:rsidR="00F529BC" w:rsidRPr="00F529BC" w:rsidRDefault="00F529BC" w:rsidP="00F529BC">
            <w:r w:rsidRPr="00F529BC">
              <w:t>3.296765</w:t>
            </w:r>
          </w:p>
        </w:tc>
        <w:tc>
          <w:tcPr>
            <w:tcW w:w="960" w:type="dxa"/>
            <w:noWrap/>
            <w:hideMark/>
          </w:tcPr>
          <w:p w14:paraId="592C0482" w14:textId="77777777" w:rsidR="00F529BC" w:rsidRPr="00F529BC" w:rsidRDefault="00F529BC" w:rsidP="00F529BC">
            <w:r w:rsidRPr="00F529BC">
              <w:t>7.304943</w:t>
            </w:r>
          </w:p>
        </w:tc>
        <w:tc>
          <w:tcPr>
            <w:tcW w:w="960" w:type="dxa"/>
            <w:noWrap/>
            <w:hideMark/>
          </w:tcPr>
          <w:p w14:paraId="08B5E252" w14:textId="77777777" w:rsidR="00F529BC" w:rsidRPr="00F529BC" w:rsidRDefault="00F529BC" w:rsidP="00F529BC">
            <w:r w:rsidRPr="00F529BC">
              <w:t>9.491217</w:t>
            </w:r>
          </w:p>
        </w:tc>
        <w:tc>
          <w:tcPr>
            <w:tcW w:w="960" w:type="dxa"/>
            <w:noWrap/>
            <w:hideMark/>
          </w:tcPr>
          <w:p w14:paraId="44B81744" w14:textId="77777777" w:rsidR="00F529BC" w:rsidRPr="00F529BC" w:rsidRDefault="00F529BC" w:rsidP="00F529BC">
            <w:r w:rsidRPr="00F529BC">
              <w:t>9.66426</w:t>
            </w:r>
          </w:p>
        </w:tc>
        <w:tc>
          <w:tcPr>
            <w:tcW w:w="960" w:type="dxa"/>
            <w:noWrap/>
            <w:hideMark/>
          </w:tcPr>
          <w:p w14:paraId="65615D5F" w14:textId="77777777" w:rsidR="00F529BC" w:rsidRPr="00F529BC" w:rsidRDefault="00F529BC" w:rsidP="00F529BC">
            <w:r w:rsidRPr="00F529BC">
              <w:t>16.10183</w:t>
            </w:r>
          </w:p>
        </w:tc>
      </w:tr>
      <w:tr w:rsidR="00F529BC" w:rsidRPr="00F529BC" w14:paraId="670163E5" w14:textId="77777777" w:rsidTr="00F529BC">
        <w:trPr>
          <w:trHeight w:val="300"/>
        </w:trPr>
        <w:tc>
          <w:tcPr>
            <w:tcW w:w="960" w:type="dxa"/>
            <w:noWrap/>
            <w:hideMark/>
          </w:tcPr>
          <w:p w14:paraId="5CFECFED" w14:textId="77777777" w:rsidR="00F529BC" w:rsidRPr="00F529BC" w:rsidRDefault="00F529BC" w:rsidP="00F529BC">
            <w:pPr>
              <w:rPr>
                <w:b/>
                <w:bCs/>
              </w:rPr>
            </w:pPr>
            <w:r w:rsidRPr="00F529BC">
              <w:rPr>
                <w:b/>
                <w:bCs/>
              </w:rPr>
              <w:t>3.222958</w:t>
            </w:r>
          </w:p>
        </w:tc>
        <w:tc>
          <w:tcPr>
            <w:tcW w:w="960" w:type="dxa"/>
            <w:noWrap/>
            <w:hideMark/>
          </w:tcPr>
          <w:p w14:paraId="367BA937" w14:textId="77777777" w:rsidR="00F529BC" w:rsidRPr="00F529BC" w:rsidRDefault="00F529BC" w:rsidP="00F529BC">
            <w:pPr>
              <w:rPr>
                <w:b/>
                <w:bCs/>
              </w:rPr>
            </w:pPr>
            <w:r w:rsidRPr="00F529BC">
              <w:rPr>
                <w:b/>
                <w:bCs/>
              </w:rPr>
              <w:t>5.322183</w:t>
            </w:r>
          </w:p>
        </w:tc>
        <w:tc>
          <w:tcPr>
            <w:tcW w:w="960" w:type="dxa"/>
            <w:noWrap/>
            <w:hideMark/>
          </w:tcPr>
          <w:p w14:paraId="41176EF5" w14:textId="77777777" w:rsidR="00F529BC" w:rsidRPr="00F529BC" w:rsidRDefault="00F529BC" w:rsidP="00F529BC">
            <w:pPr>
              <w:rPr>
                <w:b/>
                <w:bCs/>
              </w:rPr>
            </w:pPr>
            <w:r w:rsidRPr="00F529BC">
              <w:rPr>
                <w:b/>
                <w:bCs/>
              </w:rPr>
              <w:t>7.648524</w:t>
            </w:r>
          </w:p>
        </w:tc>
        <w:tc>
          <w:tcPr>
            <w:tcW w:w="960" w:type="dxa"/>
            <w:noWrap/>
            <w:hideMark/>
          </w:tcPr>
          <w:p w14:paraId="3B088DE3" w14:textId="77777777" w:rsidR="00F529BC" w:rsidRPr="00F529BC" w:rsidRDefault="00F529BC" w:rsidP="00F529BC">
            <w:pPr>
              <w:rPr>
                <w:b/>
                <w:bCs/>
              </w:rPr>
            </w:pPr>
            <w:r w:rsidRPr="00F529BC">
              <w:rPr>
                <w:b/>
                <w:bCs/>
              </w:rPr>
              <w:t>9.628117</w:t>
            </w:r>
          </w:p>
        </w:tc>
        <w:tc>
          <w:tcPr>
            <w:tcW w:w="960" w:type="dxa"/>
            <w:noWrap/>
            <w:hideMark/>
          </w:tcPr>
          <w:p w14:paraId="523811FC" w14:textId="77777777" w:rsidR="00F529BC" w:rsidRPr="00F529BC" w:rsidRDefault="00F529BC" w:rsidP="00F529BC">
            <w:pPr>
              <w:rPr>
                <w:b/>
                <w:bCs/>
              </w:rPr>
            </w:pPr>
            <w:r w:rsidRPr="00F529BC">
              <w:rPr>
                <w:b/>
                <w:bCs/>
              </w:rPr>
              <w:t>12.04785</w:t>
            </w:r>
          </w:p>
        </w:tc>
        <w:tc>
          <w:tcPr>
            <w:tcW w:w="960" w:type="dxa"/>
            <w:noWrap/>
            <w:hideMark/>
          </w:tcPr>
          <w:p w14:paraId="4C16C631" w14:textId="77777777" w:rsidR="00F529BC" w:rsidRPr="00F529BC" w:rsidRDefault="00F529BC" w:rsidP="00F529BC">
            <w:pPr>
              <w:rPr>
                <w:b/>
                <w:bCs/>
              </w:rPr>
            </w:pPr>
            <w:r w:rsidRPr="00F529BC">
              <w:rPr>
                <w:b/>
                <w:bCs/>
              </w:rPr>
              <w:t>3.126619</w:t>
            </w:r>
          </w:p>
        </w:tc>
        <w:tc>
          <w:tcPr>
            <w:tcW w:w="960" w:type="dxa"/>
            <w:noWrap/>
            <w:hideMark/>
          </w:tcPr>
          <w:p w14:paraId="20BE10E2" w14:textId="77777777" w:rsidR="00F529BC" w:rsidRPr="00F529BC" w:rsidRDefault="00F529BC" w:rsidP="00F529BC">
            <w:pPr>
              <w:rPr>
                <w:b/>
                <w:bCs/>
              </w:rPr>
            </w:pPr>
            <w:r w:rsidRPr="00F529BC">
              <w:rPr>
                <w:b/>
                <w:bCs/>
              </w:rPr>
              <w:t>5.341262</w:t>
            </w:r>
          </w:p>
        </w:tc>
        <w:tc>
          <w:tcPr>
            <w:tcW w:w="960" w:type="dxa"/>
            <w:noWrap/>
            <w:hideMark/>
          </w:tcPr>
          <w:p w14:paraId="369A61BA" w14:textId="77777777" w:rsidR="00F529BC" w:rsidRPr="00F529BC" w:rsidRDefault="00F529BC" w:rsidP="00F529BC">
            <w:pPr>
              <w:rPr>
                <w:b/>
                <w:bCs/>
              </w:rPr>
            </w:pPr>
            <w:r w:rsidRPr="00F529BC">
              <w:rPr>
                <w:b/>
                <w:bCs/>
              </w:rPr>
              <w:t>7.097854</w:t>
            </w:r>
          </w:p>
        </w:tc>
        <w:tc>
          <w:tcPr>
            <w:tcW w:w="960" w:type="dxa"/>
            <w:noWrap/>
            <w:hideMark/>
          </w:tcPr>
          <w:p w14:paraId="5BA3FC2D" w14:textId="77777777" w:rsidR="00F529BC" w:rsidRPr="00F529BC" w:rsidRDefault="00F529BC" w:rsidP="00F529BC">
            <w:pPr>
              <w:rPr>
                <w:b/>
                <w:bCs/>
              </w:rPr>
            </w:pPr>
            <w:r w:rsidRPr="00F529BC">
              <w:rPr>
                <w:b/>
                <w:bCs/>
              </w:rPr>
              <w:t>10.38843</w:t>
            </w:r>
          </w:p>
        </w:tc>
        <w:tc>
          <w:tcPr>
            <w:tcW w:w="960" w:type="dxa"/>
            <w:noWrap/>
            <w:hideMark/>
          </w:tcPr>
          <w:p w14:paraId="3D0E41DC" w14:textId="77777777" w:rsidR="00F529BC" w:rsidRPr="00F529BC" w:rsidRDefault="00F529BC" w:rsidP="00F529BC">
            <w:pPr>
              <w:rPr>
                <w:b/>
                <w:bCs/>
              </w:rPr>
            </w:pPr>
            <w:r w:rsidRPr="00F529BC">
              <w:rPr>
                <w:b/>
                <w:bCs/>
              </w:rPr>
              <w:t>13.78138</w:t>
            </w:r>
          </w:p>
        </w:tc>
      </w:tr>
    </w:tbl>
    <w:p w14:paraId="5377B728" w14:textId="650C9658" w:rsidR="00F529BC" w:rsidRDefault="00F529BC" w:rsidP="00DD05AD"/>
    <w:p w14:paraId="74B5D00B" w14:textId="77777777" w:rsidR="00F529BC" w:rsidRDefault="00F529BC" w:rsidP="00DD05AD">
      <w:r>
        <w:t>3</w:t>
      </w:r>
      <w:r w:rsidRPr="00F529BC">
        <w:rPr>
          <w:vertAlign w:val="superscript"/>
        </w:rPr>
        <w:t>rd</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F529BC" w:rsidRPr="00F529BC" w14:paraId="15955C86" w14:textId="77777777" w:rsidTr="00F529BC">
        <w:trPr>
          <w:trHeight w:val="300"/>
        </w:trPr>
        <w:tc>
          <w:tcPr>
            <w:tcW w:w="960" w:type="dxa"/>
            <w:noWrap/>
            <w:hideMark/>
          </w:tcPr>
          <w:p w14:paraId="7DFB2C9B" w14:textId="77777777" w:rsidR="00F529BC" w:rsidRPr="00F529BC" w:rsidRDefault="00F529BC" w:rsidP="00F529BC">
            <w:r w:rsidRPr="00F529BC">
              <w:t>Tx01</w:t>
            </w:r>
          </w:p>
        </w:tc>
        <w:tc>
          <w:tcPr>
            <w:tcW w:w="960" w:type="dxa"/>
            <w:noWrap/>
            <w:hideMark/>
          </w:tcPr>
          <w:p w14:paraId="27EB24D4" w14:textId="77777777" w:rsidR="00F529BC" w:rsidRPr="00F529BC" w:rsidRDefault="00F529BC" w:rsidP="00F529BC">
            <w:r w:rsidRPr="00F529BC">
              <w:t>Tx02</w:t>
            </w:r>
          </w:p>
        </w:tc>
        <w:tc>
          <w:tcPr>
            <w:tcW w:w="960" w:type="dxa"/>
            <w:noWrap/>
            <w:hideMark/>
          </w:tcPr>
          <w:p w14:paraId="02F0AFDD" w14:textId="77777777" w:rsidR="00F529BC" w:rsidRPr="00F529BC" w:rsidRDefault="00F529BC" w:rsidP="00F529BC">
            <w:r w:rsidRPr="00F529BC">
              <w:t>Tx03</w:t>
            </w:r>
          </w:p>
        </w:tc>
        <w:tc>
          <w:tcPr>
            <w:tcW w:w="960" w:type="dxa"/>
            <w:noWrap/>
            <w:hideMark/>
          </w:tcPr>
          <w:p w14:paraId="66975267" w14:textId="77777777" w:rsidR="00F529BC" w:rsidRPr="00F529BC" w:rsidRDefault="00F529BC" w:rsidP="00F529BC">
            <w:r w:rsidRPr="00F529BC">
              <w:t>Tx04</w:t>
            </w:r>
          </w:p>
        </w:tc>
        <w:tc>
          <w:tcPr>
            <w:tcW w:w="960" w:type="dxa"/>
            <w:noWrap/>
            <w:hideMark/>
          </w:tcPr>
          <w:p w14:paraId="56411E33" w14:textId="77777777" w:rsidR="00F529BC" w:rsidRPr="00F529BC" w:rsidRDefault="00F529BC" w:rsidP="00F529BC">
            <w:r w:rsidRPr="00F529BC">
              <w:t>Tx05</w:t>
            </w:r>
          </w:p>
        </w:tc>
        <w:tc>
          <w:tcPr>
            <w:tcW w:w="960" w:type="dxa"/>
            <w:noWrap/>
            <w:hideMark/>
          </w:tcPr>
          <w:p w14:paraId="1B3060C6" w14:textId="77777777" w:rsidR="00F529BC" w:rsidRPr="00F529BC" w:rsidRDefault="00F529BC" w:rsidP="00F529BC">
            <w:r w:rsidRPr="00F529BC">
              <w:t>Tx06</w:t>
            </w:r>
          </w:p>
        </w:tc>
        <w:tc>
          <w:tcPr>
            <w:tcW w:w="960" w:type="dxa"/>
            <w:noWrap/>
            <w:hideMark/>
          </w:tcPr>
          <w:p w14:paraId="29FD4208" w14:textId="77777777" w:rsidR="00F529BC" w:rsidRPr="00F529BC" w:rsidRDefault="00F529BC" w:rsidP="00F529BC">
            <w:r w:rsidRPr="00F529BC">
              <w:t>Tx07</w:t>
            </w:r>
          </w:p>
        </w:tc>
        <w:tc>
          <w:tcPr>
            <w:tcW w:w="960" w:type="dxa"/>
            <w:noWrap/>
            <w:hideMark/>
          </w:tcPr>
          <w:p w14:paraId="73DAE5ED" w14:textId="77777777" w:rsidR="00F529BC" w:rsidRPr="00F529BC" w:rsidRDefault="00F529BC" w:rsidP="00F529BC">
            <w:r w:rsidRPr="00F529BC">
              <w:t>Tx08</w:t>
            </w:r>
          </w:p>
        </w:tc>
        <w:tc>
          <w:tcPr>
            <w:tcW w:w="960" w:type="dxa"/>
            <w:noWrap/>
            <w:hideMark/>
          </w:tcPr>
          <w:p w14:paraId="2FB397B4" w14:textId="77777777" w:rsidR="00F529BC" w:rsidRPr="00F529BC" w:rsidRDefault="00F529BC" w:rsidP="00F529BC">
            <w:r w:rsidRPr="00F529BC">
              <w:t>Tx09</w:t>
            </w:r>
          </w:p>
        </w:tc>
        <w:tc>
          <w:tcPr>
            <w:tcW w:w="960" w:type="dxa"/>
            <w:noWrap/>
            <w:hideMark/>
          </w:tcPr>
          <w:p w14:paraId="17CFAFBB" w14:textId="77777777" w:rsidR="00F529BC" w:rsidRPr="00F529BC" w:rsidRDefault="00F529BC" w:rsidP="00F529BC">
            <w:r w:rsidRPr="00F529BC">
              <w:t>Tx10</w:t>
            </w:r>
          </w:p>
        </w:tc>
      </w:tr>
      <w:tr w:rsidR="00F529BC" w:rsidRPr="00F529BC" w14:paraId="1B7167B9" w14:textId="77777777" w:rsidTr="00F529BC">
        <w:trPr>
          <w:trHeight w:val="300"/>
        </w:trPr>
        <w:tc>
          <w:tcPr>
            <w:tcW w:w="960" w:type="dxa"/>
            <w:noWrap/>
            <w:hideMark/>
          </w:tcPr>
          <w:p w14:paraId="1E0B2E04" w14:textId="77777777" w:rsidR="00F529BC" w:rsidRPr="00F529BC" w:rsidRDefault="00F529BC" w:rsidP="00F529BC">
            <w:r w:rsidRPr="00F529BC">
              <w:t>3.359575</w:t>
            </w:r>
          </w:p>
        </w:tc>
        <w:tc>
          <w:tcPr>
            <w:tcW w:w="960" w:type="dxa"/>
            <w:noWrap/>
            <w:hideMark/>
          </w:tcPr>
          <w:p w14:paraId="2DF0FECF" w14:textId="77777777" w:rsidR="00F529BC" w:rsidRPr="00F529BC" w:rsidRDefault="00F529BC" w:rsidP="00F529BC">
            <w:r w:rsidRPr="00F529BC">
              <w:t>2.846034</w:t>
            </w:r>
          </w:p>
        </w:tc>
        <w:tc>
          <w:tcPr>
            <w:tcW w:w="960" w:type="dxa"/>
            <w:noWrap/>
            <w:hideMark/>
          </w:tcPr>
          <w:p w14:paraId="116C1D40" w14:textId="77777777" w:rsidR="00F529BC" w:rsidRPr="00F529BC" w:rsidRDefault="00F529BC" w:rsidP="00F529BC">
            <w:r w:rsidRPr="00F529BC">
              <w:t>6.63363</w:t>
            </w:r>
          </w:p>
        </w:tc>
        <w:tc>
          <w:tcPr>
            <w:tcW w:w="960" w:type="dxa"/>
            <w:noWrap/>
            <w:hideMark/>
          </w:tcPr>
          <w:p w14:paraId="7BAACFC0" w14:textId="77777777" w:rsidR="00F529BC" w:rsidRPr="00F529BC" w:rsidRDefault="00F529BC" w:rsidP="00F529BC">
            <w:r w:rsidRPr="00F529BC">
              <w:t>11.4605</w:t>
            </w:r>
          </w:p>
        </w:tc>
        <w:tc>
          <w:tcPr>
            <w:tcW w:w="960" w:type="dxa"/>
            <w:noWrap/>
            <w:hideMark/>
          </w:tcPr>
          <w:p w14:paraId="62F0FF18" w14:textId="77777777" w:rsidR="00F529BC" w:rsidRPr="00F529BC" w:rsidRDefault="00F529BC" w:rsidP="00F529BC">
            <w:r w:rsidRPr="00F529BC">
              <w:t>10.803</w:t>
            </w:r>
          </w:p>
        </w:tc>
        <w:tc>
          <w:tcPr>
            <w:tcW w:w="960" w:type="dxa"/>
            <w:noWrap/>
            <w:hideMark/>
          </w:tcPr>
          <w:p w14:paraId="52772FC8" w14:textId="77777777" w:rsidR="00F529BC" w:rsidRPr="00F529BC" w:rsidRDefault="00F529BC" w:rsidP="00F529BC">
            <w:r w:rsidRPr="00F529BC">
              <w:t>4.148629</w:t>
            </w:r>
          </w:p>
        </w:tc>
        <w:tc>
          <w:tcPr>
            <w:tcW w:w="960" w:type="dxa"/>
            <w:noWrap/>
            <w:hideMark/>
          </w:tcPr>
          <w:p w14:paraId="4170F35B" w14:textId="77777777" w:rsidR="00F529BC" w:rsidRPr="00F529BC" w:rsidRDefault="00F529BC" w:rsidP="00F529BC">
            <w:r w:rsidRPr="00F529BC">
              <w:t>4.401846</w:t>
            </w:r>
          </w:p>
        </w:tc>
        <w:tc>
          <w:tcPr>
            <w:tcW w:w="960" w:type="dxa"/>
            <w:noWrap/>
            <w:hideMark/>
          </w:tcPr>
          <w:p w14:paraId="2534D2E3" w14:textId="77777777" w:rsidR="00F529BC" w:rsidRPr="00F529BC" w:rsidRDefault="00F529BC" w:rsidP="00F529BC">
            <w:r w:rsidRPr="00F529BC">
              <w:t>6.204644</w:t>
            </w:r>
          </w:p>
        </w:tc>
        <w:tc>
          <w:tcPr>
            <w:tcW w:w="960" w:type="dxa"/>
            <w:noWrap/>
            <w:hideMark/>
          </w:tcPr>
          <w:p w14:paraId="768B065C" w14:textId="77777777" w:rsidR="00F529BC" w:rsidRPr="00F529BC" w:rsidRDefault="00F529BC" w:rsidP="00F529BC">
            <w:r w:rsidRPr="00F529BC">
              <w:t>7.930992</w:t>
            </w:r>
          </w:p>
        </w:tc>
        <w:tc>
          <w:tcPr>
            <w:tcW w:w="960" w:type="dxa"/>
            <w:noWrap/>
            <w:hideMark/>
          </w:tcPr>
          <w:p w14:paraId="4E7FE498" w14:textId="77777777" w:rsidR="00F529BC" w:rsidRPr="00F529BC" w:rsidRDefault="00F529BC" w:rsidP="00F529BC">
            <w:r w:rsidRPr="00F529BC">
              <w:t>11.98853</w:t>
            </w:r>
          </w:p>
        </w:tc>
      </w:tr>
      <w:tr w:rsidR="00F529BC" w:rsidRPr="00F529BC" w14:paraId="179EE10C" w14:textId="77777777" w:rsidTr="00F529BC">
        <w:trPr>
          <w:trHeight w:val="300"/>
        </w:trPr>
        <w:tc>
          <w:tcPr>
            <w:tcW w:w="960" w:type="dxa"/>
            <w:noWrap/>
            <w:hideMark/>
          </w:tcPr>
          <w:p w14:paraId="68A4E924" w14:textId="77777777" w:rsidR="00F529BC" w:rsidRPr="00F529BC" w:rsidRDefault="00F529BC" w:rsidP="00F529BC">
            <w:r w:rsidRPr="00F529BC">
              <w:t>2.290723</w:t>
            </w:r>
          </w:p>
        </w:tc>
        <w:tc>
          <w:tcPr>
            <w:tcW w:w="960" w:type="dxa"/>
            <w:noWrap/>
            <w:hideMark/>
          </w:tcPr>
          <w:p w14:paraId="1990E81E" w14:textId="77777777" w:rsidR="00F529BC" w:rsidRPr="00F529BC" w:rsidRDefault="00F529BC" w:rsidP="00F529BC">
            <w:r w:rsidRPr="00F529BC">
              <w:t>3.32274</w:t>
            </w:r>
          </w:p>
        </w:tc>
        <w:tc>
          <w:tcPr>
            <w:tcW w:w="960" w:type="dxa"/>
            <w:noWrap/>
            <w:hideMark/>
          </w:tcPr>
          <w:p w14:paraId="672578CC" w14:textId="77777777" w:rsidR="00F529BC" w:rsidRPr="00F529BC" w:rsidRDefault="00F529BC" w:rsidP="00F529BC">
            <w:r w:rsidRPr="00F529BC">
              <w:t>7.128934</w:t>
            </w:r>
          </w:p>
        </w:tc>
        <w:tc>
          <w:tcPr>
            <w:tcW w:w="960" w:type="dxa"/>
            <w:noWrap/>
            <w:hideMark/>
          </w:tcPr>
          <w:p w14:paraId="23982944" w14:textId="77777777" w:rsidR="00F529BC" w:rsidRPr="00F529BC" w:rsidRDefault="00F529BC" w:rsidP="00F529BC">
            <w:r w:rsidRPr="00F529BC">
              <w:t>8.110319</w:t>
            </w:r>
          </w:p>
        </w:tc>
        <w:tc>
          <w:tcPr>
            <w:tcW w:w="960" w:type="dxa"/>
            <w:noWrap/>
            <w:hideMark/>
          </w:tcPr>
          <w:p w14:paraId="1F73D28C" w14:textId="77777777" w:rsidR="00F529BC" w:rsidRPr="00F529BC" w:rsidRDefault="00F529BC" w:rsidP="00F529BC">
            <w:r w:rsidRPr="00F529BC">
              <w:t>13.83621</w:t>
            </w:r>
          </w:p>
        </w:tc>
        <w:tc>
          <w:tcPr>
            <w:tcW w:w="960" w:type="dxa"/>
            <w:noWrap/>
            <w:hideMark/>
          </w:tcPr>
          <w:p w14:paraId="39610B38" w14:textId="77777777" w:rsidR="00F529BC" w:rsidRPr="00F529BC" w:rsidRDefault="00F529BC" w:rsidP="00F529BC">
            <w:r w:rsidRPr="00F529BC">
              <w:t>2.251959</w:t>
            </w:r>
          </w:p>
        </w:tc>
        <w:tc>
          <w:tcPr>
            <w:tcW w:w="960" w:type="dxa"/>
            <w:noWrap/>
            <w:hideMark/>
          </w:tcPr>
          <w:p w14:paraId="5AF82C53" w14:textId="77777777" w:rsidR="00F529BC" w:rsidRPr="00F529BC" w:rsidRDefault="00F529BC" w:rsidP="00F529BC">
            <w:r w:rsidRPr="00F529BC">
              <w:t>3.926594</w:t>
            </w:r>
          </w:p>
        </w:tc>
        <w:tc>
          <w:tcPr>
            <w:tcW w:w="960" w:type="dxa"/>
            <w:noWrap/>
            <w:hideMark/>
          </w:tcPr>
          <w:p w14:paraId="7DC942D7" w14:textId="77777777" w:rsidR="00F529BC" w:rsidRPr="00F529BC" w:rsidRDefault="00F529BC" w:rsidP="00F529BC">
            <w:r w:rsidRPr="00F529BC">
              <w:t>5.974306</w:t>
            </w:r>
          </w:p>
        </w:tc>
        <w:tc>
          <w:tcPr>
            <w:tcW w:w="960" w:type="dxa"/>
            <w:noWrap/>
            <w:hideMark/>
          </w:tcPr>
          <w:p w14:paraId="2D163861" w14:textId="77777777" w:rsidR="00F529BC" w:rsidRPr="00F529BC" w:rsidRDefault="00F529BC" w:rsidP="00F529BC">
            <w:r w:rsidRPr="00F529BC">
              <w:t>9.183399</w:t>
            </w:r>
          </w:p>
        </w:tc>
        <w:tc>
          <w:tcPr>
            <w:tcW w:w="960" w:type="dxa"/>
            <w:noWrap/>
            <w:hideMark/>
          </w:tcPr>
          <w:p w14:paraId="487DA7E5" w14:textId="77777777" w:rsidR="00F529BC" w:rsidRPr="00F529BC" w:rsidRDefault="00F529BC" w:rsidP="00F529BC">
            <w:r w:rsidRPr="00F529BC">
              <w:t>11.8613</w:t>
            </w:r>
          </w:p>
        </w:tc>
      </w:tr>
      <w:tr w:rsidR="00F529BC" w:rsidRPr="00F529BC" w14:paraId="1ABC4C26" w14:textId="77777777" w:rsidTr="00F529BC">
        <w:trPr>
          <w:trHeight w:val="300"/>
        </w:trPr>
        <w:tc>
          <w:tcPr>
            <w:tcW w:w="960" w:type="dxa"/>
            <w:noWrap/>
            <w:hideMark/>
          </w:tcPr>
          <w:p w14:paraId="452C4F91" w14:textId="77777777" w:rsidR="00F529BC" w:rsidRPr="00F529BC" w:rsidRDefault="00F529BC" w:rsidP="00F529BC">
            <w:r w:rsidRPr="00F529BC">
              <w:t>2.472812</w:t>
            </w:r>
          </w:p>
        </w:tc>
        <w:tc>
          <w:tcPr>
            <w:tcW w:w="960" w:type="dxa"/>
            <w:noWrap/>
            <w:hideMark/>
          </w:tcPr>
          <w:p w14:paraId="4FF54F15" w14:textId="77777777" w:rsidR="00F529BC" w:rsidRPr="00F529BC" w:rsidRDefault="00F529BC" w:rsidP="00F529BC">
            <w:r w:rsidRPr="00F529BC">
              <w:t>3.371812</w:t>
            </w:r>
          </w:p>
        </w:tc>
        <w:tc>
          <w:tcPr>
            <w:tcW w:w="960" w:type="dxa"/>
            <w:noWrap/>
            <w:hideMark/>
          </w:tcPr>
          <w:p w14:paraId="10E7B791" w14:textId="77777777" w:rsidR="00F529BC" w:rsidRPr="00F529BC" w:rsidRDefault="00F529BC" w:rsidP="00F529BC">
            <w:r w:rsidRPr="00F529BC">
              <w:t>6.884892</w:t>
            </w:r>
          </w:p>
        </w:tc>
        <w:tc>
          <w:tcPr>
            <w:tcW w:w="960" w:type="dxa"/>
            <w:noWrap/>
            <w:hideMark/>
          </w:tcPr>
          <w:p w14:paraId="2479EE79" w14:textId="77777777" w:rsidR="00F529BC" w:rsidRPr="00F529BC" w:rsidRDefault="00F529BC" w:rsidP="00F529BC">
            <w:r w:rsidRPr="00F529BC">
              <w:t>7.549024</w:t>
            </w:r>
          </w:p>
        </w:tc>
        <w:tc>
          <w:tcPr>
            <w:tcW w:w="960" w:type="dxa"/>
            <w:noWrap/>
            <w:hideMark/>
          </w:tcPr>
          <w:p w14:paraId="74BE65A8" w14:textId="77777777" w:rsidR="00F529BC" w:rsidRPr="00F529BC" w:rsidRDefault="00F529BC" w:rsidP="00F529BC">
            <w:r w:rsidRPr="00F529BC">
              <w:t>12.24069</w:t>
            </w:r>
          </w:p>
        </w:tc>
        <w:tc>
          <w:tcPr>
            <w:tcW w:w="960" w:type="dxa"/>
            <w:noWrap/>
            <w:hideMark/>
          </w:tcPr>
          <w:p w14:paraId="474EC5BB" w14:textId="77777777" w:rsidR="00F529BC" w:rsidRPr="00F529BC" w:rsidRDefault="00F529BC" w:rsidP="00F529BC">
            <w:r w:rsidRPr="00F529BC">
              <w:t>3.162513</w:t>
            </w:r>
          </w:p>
        </w:tc>
        <w:tc>
          <w:tcPr>
            <w:tcW w:w="960" w:type="dxa"/>
            <w:noWrap/>
            <w:hideMark/>
          </w:tcPr>
          <w:p w14:paraId="34047FC2" w14:textId="77777777" w:rsidR="00F529BC" w:rsidRPr="00F529BC" w:rsidRDefault="00F529BC" w:rsidP="00F529BC">
            <w:r w:rsidRPr="00F529BC">
              <w:t>4.820855</w:t>
            </w:r>
          </w:p>
        </w:tc>
        <w:tc>
          <w:tcPr>
            <w:tcW w:w="960" w:type="dxa"/>
            <w:noWrap/>
            <w:hideMark/>
          </w:tcPr>
          <w:p w14:paraId="2BA613BD" w14:textId="77777777" w:rsidR="00F529BC" w:rsidRPr="00F529BC" w:rsidRDefault="00F529BC" w:rsidP="00F529BC">
            <w:r w:rsidRPr="00F529BC">
              <w:t>6.396592</w:t>
            </w:r>
          </w:p>
        </w:tc>
        <w:tc>
          <w:tcPr>
            <w:tcW w:w="960" w:type="dxa"/>
            <w:noWrap/>
            <w:hideMark/>
          </w:tcPr>
          <w:p w14:paraId="1D500078" w14:textId="77777777" w:rsidR="00F529BC" w:rsidRPr="00F529BC" w:rsidRDefault="00F529BC" w:rsidP="00F529BC">
            <w:r w:rsidRPr="00F529BC">
              <w:t>10.89477</w:t>
            </w:r>
          </w:p>
        </w:tc>
        <w:tc>
          <w:tcPr>
            <w:tcW w:w="960" w:type="dxa"/>
            <w:noWrap/>
            <w:hideMark/>
          </w:tcPr>
          <w:p w14:paraId="212EC806" w14:textId="77777777" w:rsidR="00F529BC" w:rsidRPr="00F529BC" w:rsidRDefault="00F529BC" w:rsidP="00F529BC">
            <w:r w:rsidRPr="00F529BC">
              <w:t>10.61561</w:t>
            </w:r>
          </w:p>
        </w:tc>
      </w:tr>
      <w:tr w:rsidR="00F529BC" w:rsidRPr="00F529BC" w14:paraId="5FB72AF0" w14:textId="77777777" w:rsidTr="00F529BC">
        <w:trPr>
          <w:trHeight w:val="300"/>
        </w:trPr>
        <w:tc>
          <w:tcPr>
            <w:tcW w:w="960" w:type="dxa"/>
            <w:noWrap/>
            <w:hideMark/>
          </w:tcPr>
          <w:p w14:paraId="44C20999" w14:textId="77777777" w:rsidR="00F529BC" w:rsidRPr="00F529BC" w:rsidRDefault="00F529BC" w:rsidP="00F529BC">
            <w:r w:rsidRPr="00F529BC">
              <w:t>2.648355</w:t>
            </w:r>
          </w:p>
        </w:tc>
        <w:tc>
          <w:tcPr>
            <w:tcW w:w="960" w:type="dxa"/>
            <w:noWrap/>
            <w:hideMark/>
          </w:tcPr>
          <w:p w14:paraId="62F70A79" w14:textId="77777777" w:rsidR="00F529BC" w:rsidRPr="00F529BC" w:rsidRDefault="00F529BC" w:rsidP="00F529BC">
            <w:r w:rsidRPr="00F529BC">
              <w:t>4.546817</w:t>
            </w:r>
          </w:p>
        </w:tc>
        <w:tc>
          <w:tcPr>
            <w:tcW w:w="960" w:type="dxa"/>
            <w:noWrap/>
            <w:hideMark/>
          </w:tcPr>
          <w:p w14:paraId="3A59A045" w14:textId="77777777" w:rsidR="00F529BC" w:rsidRPr="00F529BC" w:rsidRDefault="00F529BC" w:rsidP="00F529BC">
            <w:r w:rsidRPr="00F529BC">
              <w:t>6.731572</w:t>
            </w:r>
          </w:p>
        </w:tc>
        <w:tc>
          <w:tcPr>
            <w:tcW w:w="960" w:type="dxa"/>
            <w:noWrap/>
            <w:hideMark/>
          </w:tcPr>
          <w:p w14:paraId="1B664884" w14:textId="77777777" w:rsidR="00F529BC" w:rsidRPr="00F529BC" w:rsidRDefault="00F529BC" w:rsidP="00F529BC">
            <w:r w:rsidRPr="00F529BC">
              <w:t>8.307771</w:t>
            </w:r>
          </w:p>
        </w:tc>
        <w:tc>
          <w:tcPr>
            <w:tcW w:w="960" w:type="dxa"/>
            <w:noWrap/>
            <w:hideMark/>
          </w:tcPr>
          <w:p w14:paraId="3DF8B470" w14:textId="77777777" w:rsidR="00F529BC" w:rsidRPr="00F529BC" w:rsidRDefault="00F529BC" w:rsidP="00F529BC">
            <w:r w:rsidRPr="00F529BC">
              <w:t>10.705</w:t>
            </w:r>
          </w:p>
        </w:tc>
        <w:tc>
          <w:tcPr>
            <w:tcW w:w="960" w:type="dxa"/>
            <w:noWrap/>
            <w:hideMark/>
          </w:tcPr>
          <w:p w14:paraId="092F0748" w14:textId="77777777" w:rsidR="00F529BC" w:rsidRPr="00F529BC" w:rsidRDefault="00F529BC" w:rsidP="00F529BC">
            <w:r w:rsidRPr="00F529BC">
              <w:t>3.479499</w:t>
            </w:r>
          </w:p>
        </w:tc>
        <w:tc>
          <w:tcPr>
            <w:tcW w:w="960" w:type="dxa"/>
            <w:noWrap/>
            <w:hideMark/>
          </w:tcPr>
          <w:p w14:paraId="6C36F96B" w14:textId="77777777" w:rsidR="00F529BC" w:rsidRPr="00F529BC" w:rsidRDefault="00F529BC" w:rsidP="00F529BC">
            <w:r w:rsidRPr="00F529BC">
              <w:t>4.182541</w:t>
            </w:r>
          </w:p>
        </w:tc>
        <w:tc>
          <w:tcPr>
            <w:tcW w:w="960" w:type="dxa"/>
            <w:noWrap/>
            <w:hideMark/>
          </w:tcPr>
          <w:p w14:paraId="140B7AC8" w14:textId="77777777" w:rsidR="00F529BC" w:rsidRPr="00F529BC" w:rsidRDefault="00F529BC" w:rsidP="00F529BC">
            <w:r w:rsidRPr="00F529BC">
              <w:t>7.897507</w:t>
            </w:r>
          </w:p>
        </w:tc>
        <w:tc>
          <w:tcPr>
            <w:tcW w:w="960" w:type="dxa"/>
            <w:noWrap/>
            <w:hideMark/>
          </w:tcPr>
          <w:p w14:paraId="1771F658" w14:textId="77777777" w:rsidR="00F529BC" w:rsidRPr="00F529BC" w:rsidRDefault="00F529BC" w:rsidP="00F529BC">
            <w:r w:rsidRPr="00F529BC">
              <w:t>8.718105</w:t>
            </w:r>
          </w:p>
        </w:tc>
        <w:tc>
          <w:tcPr>
            <w:tcW w:w="960" w:type="dxa"/>
            <w:noWrap/>
            <w:hideMark/>
          </w:tcPr>
          <w:p w14:paraId="0A043D7A" w14:textId="77777777" w:rsidR="00F529BC" w:rsidRPr="00F529BC" w:rsidRDefault="00F529BC" w:rsidP="00F529BC">
            <w:r w:rsidRPr="00F529BC">
              <w:t>11.14131</w:t>
            </w:r>
          </w:p>
        </w:tc>
      </w:tr>
      <w:tr w:rsidR="00F529BC" w:rsidRPr="00F529BC" w14:paraId="33F25188" w14:textId="77777777" w:rsidTr="00F529BC">
        <w:trPr>
          <w:trHeight w:val="300"/>
        </w:trPr>
        <w:tc>
          <w:tcPr>
            <w:tcW w:w="960" w:type="dxa"/>
            <w:noWrap/>
            <w:hideMark/>
          </w:tcPr>
          <w:p w14:paraId="10F72D2E" w14:textId="77777777" w:rsidR="00F529BC" w:rsidRPr="00F529BC" w:rsidRDefault="00F529BC" w:rsidP="00F529BC">
            <w:r w:rsidRPr="00F529BC">
              <w:t>3.554054</w:t>
            </w:r>
          </w:p>
        </w:tc>
        <w:tc>
          <w:tcPr>
            <w:tcW w:w="960" w:type="dxa"/>
            <w:noWrap/>
            <w:hideMark/>
          </w:tcPr>
          <w:p w14:paraId="758CF814" w14:textId="77777777" w:rsidR="00F529BC" w:rsidRPr="00F529BC" w:rsidRDefault="00F529BC" w:rsidP="00F529BC">
            <w:r w:rsidRPr="00F529BC">
              <w:t>5.182226</w:t>
            </w:r>
          </w:p>
        </w:tc>
        <w:tc>
          <w:tcPr>
            <w:tcW w:w="960" w:type="dxa"/>
            <w:noWrap/>
            <w:hideMark/>
          </w:tcPr>
          <w:p w14:paraId="3C160436" w14:textId="77777777" w:rsidR="00F529BC" w:rsidRPr="00F529BC" w:rsidRDefault="00F529BC" w:rsidP="00F529BC">
            <w:r w:rsidRPr="00F529BC">
              <w:t>7.415785</w:t>
            </w:r>
          </w:p>
        </w:tc>
        <w:tc>
          <w:tcPr>
            <w:tcW w:w="960" w:type="dxa"/>
            <w:noWrap/>
            <w:hideMark/>
          </w:tcPr>
          <w:p w14:paraId="33AC69A7" w14:textId="77777777" w:rsidR="00F529BC" w:rsidRPr="00F529BC" w:rsidRDefault="00F529BC" w:rsidP="00F529BC">
            <w:r w:rsidRPr="00F529BC">
              <w:t>10.63007</w:t>
            </w:r>
          </w:p>
        </w:tc>
        <w:tc>
          <w:tcPr>
            <w:tcW w:w="960" w:type="dxa"/>
            <w:noWrap/>
            <w:hideMark/>
          </w:tcPr>
          <w:p w14:paraId="785E03EE" w14:textId="77777777" w:rsidR="00F529BC" w:rsidRPr="00F529BC" w:rsidRDefault="00F529BC" w:rsidP="00F529BC">
            <w:r w:rsidRPr="00F529BC">
              <w:t>13.42183</w:t>
            </w:r>
          </w:p>
        </w:tc>
        <w:tc>
          <w:tcPr>
            <w:tcW w:w="960" w:type="dxa"/>
            <w:noWrap/>
            <w:hideMark/>
          </w:tcPr>
          <w:p w14:paraId="49C9C09D" w14:textId="77777777" w:rsidR="00F529BC" w:rsidRPr="00F529BC" w:rsidRDefault="00F529BC" w:rsidP="00F529BC">
            <w:r w:rsidRPr="00F529BC">
              <w:t>3.624919</w:t>
            </w:r>
          </w:p>
        </w:tc>
        <w:tc>
          <w:tcPr>
            <w:tcW w:w="960" w:type="dxa"/>
            <w:noWrap/>
            <w:hideMark/>
          </w:tcPr>
          <w:p w14:paraId="5BEF2A50" w14:textId="77777777" w:rsidR="00F529BC" w:rsidRPr="00F529BC" w:rsidRDefault="00F529BC" w:rsidP="00F529BC">
            <w:r w:rsidRPr="00F529BC">
              <w:t>4.606702</w:t>
            </w:r>
          </w:p>
        </w:tc>
        <w:tc>
          <w:tcPr>
            <w:tcW w:w="960" w:type="dxa"/>
            <w:noWrap/>
            <w:hideMark/>
          </w:tcPr>
          <w:p w14:paraId="013732C2" w14:textId="77777777" w:rsidR="00F529BC" w:rsidRPr="00F529BC" w:rsidRDefault="00F529BC" w:rsidP="00F529BC">
            <w:r w:rsidRPr="00F529BC">
              <w:t>6.282937</w:t>
            </w:r>
          </w:p>
        </w:tc>
        <w:tc>
          <w:tcPr>
            <w:tcW w:w="960" w:type="dxa"/>
            <w:noWrap/>
            <w:hideMark/>
          </w:tcPr>
          <w:p w14:paraId="3DA2DAF9" w14:textId="77777777" w:rsidR="00F529BC" w:rsidRPr="00F529BC" w:rsidRDefault="00F529BC" w:rsidP="00F529BC">
            <w:r w:rsidRPr="00F529BC">
              <w:t>8.867163</w:t>
            </w:r>
          </w:p>
        </w:tc>
        <w:tc>
          <w:tcPr>
            <w:tcW w:w="960" w:type="dxa"/>
            <w:noWrap/>
            <w:hideMark/>
          </w:tcPr>
          <w:p w14:paraId="2BB75987" w14:textId="77777777" w:rsidR="00F529BC" w:rsidRPr="00F529BC" w:rsidRDefault="00F529BC" w:rsidP="00F529BC">
            <w:r w:rsidRPr="00F529BC">
              <w:t>11.47553</w:t>
            </w:r>
          </w:p>
        </w:tc>
      </w:tr>
      <w:tr w:rsidR="00F529BC" w:rsidRPr="00F529BC" w14:paraId="2E032289" w14:textId="77777777" w:rsidTr="00F529BC">
        <w:trPr>
          <w:trHeight w:val="300"/>
        </w:trPr>
        <w:tc>
          <w:tcPr>
            <w:tcW w:w="960" w:type="dxa"/>
            <w:noWrap/>
            <w:hideMark/>
          </w:tcPr>
          <w:p w14:paraId="722E9ECD" w14:textId="77777777" w:rsidR="00F529BC" w:rsidRPr="00F529BC" w:rsidRDefault="00F529BC" w:rsidP="00F529BC">
            <w:r w:rsidRPr="00F529BC">
              <w:t>2.286794</w:t>
            </w:r>
          </w:p>
        </w:tc>
        <w:tc>
          <w:tcPr>
            <w:tcW w:w="960" w:type="dxa"/>
            <w:noWrap/>
            <w:hideMark/>
          </w:tcPr>
          <w:p w14:paraId="018F1ADC" w14:textId="77777777" w:rsidR="00F529BC" w:rsidRPr="00F529BC" w:rsidRDefault="00F529BC" w:rsidP="00F529BC">
            <w:r w:rsidRPr="00F529BC">
              <w:t>5.249533</w:t>
            </w:r>
          </w:p>
        </w:tc>
        <w:tc>
          <w:tcPr>
            <w:tcW w:w="960" w:type="dxa"/>
            <w:noWrap/>
            <w:hideMark/>
          </w:tcPr>
          <w:p w14:paraId="6A060B1D" w14:textId="77777777" w:rsidR="00F529BC" w:rsidRPr="00F529BC" w:rsidRDefault="00F529BC" w:rsidP="00F529BC">
            <w:r w:rsidRPr="00F529BC">
              <w:t>7.349557</w:t>
            </w:r>
          </w:p>
        </w:tc>
        <w:tc>
          <w:tcPr>
            <w:tcW w:w="960" w:type="dxa"/>
            <w:noWrap/>
            <w:hideMark/>
          </w:tcPr>
          <w:p w14:paraId="04E5434A" w14:textId="77777777" w:rsidR="00F529BC" w:rsidRPr="00F529BC" w:rsidRDefault="00F529BC" w:rsidP="00F529BC">
            <w:r w:rsidRPr="00F529BC">
              <w:t>8.682031</w:t>
            </w:r>
          </w:p>
        </w:tc>
        <w:tc>
          <w:tcPr>
            <w:tcW w:w="960" w:type="dxa"/>
            <w:noWrap/>
            <w:hideMark/>
          </w:tcPr>
          <w:p w14:paraId="6A530E1A" w14:textId="77777777" w:rsidR="00F529BC" w:rsidRPr="00F529BC" w:rsidRDefault="00F529BC" w:rsidP="00F529BC">
            <w:r w:rsidRPr="00F529BC">
              <w:t>15.61166</w:t>
            </w:r>
          </w:p>
        </w:tc>
        <w:tc>
          <w:tcPr>
            <w:tcW w:w="960" w:type="dxa"/>
            <w:noWrap/>
            <w:hideMark/>
          </w:tcPr>
          <w:p w14:paraId="0F50D955" w14:textId="77777777" w:rsidR="00F529BC" w:rsidRPr="00F529BC" w:rsidRDefault="00F529BC" w:rsidP="00F529BC">
            <w:r w:rsidRPr="00F529BC">
              <w:t>2.744622</w:t>
            </w:r>
          </w:p>
        </w:tc>
        <w:tc>
          <w:tcPr>
            <w:tcW w:w="960" w:type="dxa"/>
            <w:noWrap/>
            <w:hideMark/>
          </w:tcPr>
          <w:p w14:paraId="2BAE5C36" w14:textId="77777777" w:rsidR="00F529BC" w:rsidRPr="00F529BC" w:rsidRDefault="00F529BC" w:rsidP="00F529BC">
            <w:r w:rsidRPr="00F529BC">
              <w:t>5.207107</w:t>
            </w:r>
          </w:p>
        </w:tc>
        <w:tc>
          <w:tcPr>
            <w:tcW w:w="960" w:type="dxa"/>
            <w:noWrap/>
            <w:hideMark/>
          </w:tcPr>
          <w:p w14:paraId="5B143E49" w14:textId="77777777" w:rsidR="00F529BC" w:rsidRPr="00F529BC" w:rsidRDefault="00F529BC" w:rsidP="00F529BC">
            <w:r w:rsidRPr="00F529BC">
              <w:t>7.73273</w:t>
            </w:r>
          </w:p>
        </w:tc>
        <w:tc>
          <w:tcPr>
            <w:tcW w:w="960" w:type="dxa"/>
            <w:noWrap/>
            <w:hideMark/>
          </w:tcPr>
          <w:p w14:paraId="32A658FA" w14:textId="77777777" w:rsidR="00F529BC" w:rsidRPr="00F529BC" w:rsidRDefault="00F529BC" w:rsidP="00F529BC">
            <w:r w:rsidRPr="00F529BC">
              <w:t>11.42209</w:t>
            </w:r>
          </w:p>
        </w:tc>
        <w:tc>
          <w:tcPr>
            <w:tcW w:w="960" w:type="dxa"/>
            <w:noWrap/>
            <w:hideMark/>
          </w:tcPr>
          <w:p w14:paraId="32B03C39" w14:textId="77777777" w:rsidR="00F529BC" w:rsidRPr="00F529BC" w:rsidRDefault="00F529BC" w:rsidP="00F529BC">
            <w:r w:rsidRPr="00F529BC">
              <w:t>12.31685</w:t>
            </w:r>
          </w:p>
        </w:tc>
      </w:tr>
      <w:tr w:rsidR="00F529BC" w:rsidRPr="00F529BC" w14:paraId="4CCFD7C6" w14:textId="77777777" w:rsidTr="00F529BC">
        <w:trPr>
          <w:trHeight w:val="300"/>
        </w:trPr>
        <w:tc>
          <w:tcPr>
            <w:tcW w:w="960" w:type="dxa"/>
            <w:noWrap/>
            <w:hideMark/>
          </w:tcPr>
          <w:p w14:paraId="4950B4B7" w14:textId="77777777" w:rsidR="00F529BC" w:rsidRPr="00F529BC" w:rsidRDefault="00F529BC" w:rsidP="00F529BC">
            <w:r w:rsidRPr="00F529BC">
              <w:t>3.900147</w:t>
            </w:r>
          </w:p>
        </w:tc>
        <w:tc>
          <w:tcPr>
            <w:tcW w:w="960" w:type="dxa"/>
            <w:noWrap/>
            <w:hideMark/>
          </w:tcPr>
          <w:p w14:paraId="3831AD3E" w14:textId="77777777" w:rsidR="00F529BC" w:rsidRPr="00F529BC" w:rsidRDefault="00F529BC" w:rsidP="00F529BC">
            <w:r w:rsidRPr="00F529BC">
              <w:t>5.444076</w:t>
            </w:r>
          </w:p>
        </w:tc>
        <w:tc>
          <w:tcPr>
            <w:tcW w:w="960" w:type="dxa"/>
            <w:noWrap/>
            <w:hideMark/>
          </w:tcPr>
          <w:p w14:paraId="64CFF86A" w14:textId="77777777" w:rsidR="00F529BC" w:rsidRPr="00F529BC" w:rsidRDefault="00F529BC" w:rsidP="00F529BC">
            <w:r w:rsidRPr="00F529BC">
              <w:t>6.935079</w:t>
            </w:r>
          </w:p>
        </w:tc>
        <w:tc>
          <w:tcPr>
            <w:tcW w:w="960" w:type="dxa"/>
            <w:noWrap/>
            <w:hideMark/>
          </w:tcPr>
          <w:p w14:paraId="1979F2FF" w14:textId="77777777" w:rsidR="00F529BC" w:rsidRPr="00F529BC" w:rsidRDefault="00F529BC" w:rsidP="00F529BC">
            <w:r w:rsidRPr="00F529BC">
              <w:t>8.575596</w:t>
            </w:r>
          </w:p>
        </w:tc>
        <w:tc>
          <w:tcPr>
            <w:tcW w:w="960" w:type="dxa"/>
            <w:noWrap/>
            <w:hideMark/>
          </w:tcPr>
          <w:p w14:paraId="766BD71B" w14:textId="77777777" w:rsidR="00F529BC" w:rsidRPr="00F529BC" w:rsidRDefault="00F529BC" w:rsidP="00F529BC">
            <w:r w:rsidRPr="00F529BC">
              <w:t>11.34599</w:t>
            </w:r>
          </w:p>
        </w:tc>
        <w:tc>
          <w:tcPr>
            <w:tcW w:w="960" w:type="dxa"/>
            <w:noWrap/>
            <w:hideMark/>
          </w:tcPr>
          <w:p w14:paraId="22282909" w14:textId="77777777" w:rsidR="00F529BC" w:rsidRPr="00F529BC" w:rsidRDefault="00F529BC" w:rsidP="00F529BC">
            <w:r w:rsidRPr="00F529BC">
              <w:t>3.448684</w:t>
            </w:r>
          </w:p>
        </w:tc>
        <w:tc>
          <w:tcPr>
            <w:tcW w:w="960" w:type="dxa"/>
            <w:noWrap/>
            <w:hideMark/>
          </w:tcPr>
          <w:p w14:paraId="79BB0C6B" w14:textId="77777777" w:rsidR="00F529BC" w:rsidRPr="00F529BC" w:rsidRDefault="00F529BC" w:rsidP="00F529BC">
            <w:r w:rsidRPr="00F529BC">
              <w:t>5.345363</w:t>
            </w:r>
          </w:p>
        </w:tc>
        <w:tc>
          <w:tcPr>
            <w:tcW w:w="960" w:type="dxa"/>
            <w:noWrap/>
            <w:hideMark/>
          </w:tcPr>
          <w:p w14:paraId="17D85005" w14:textId="77777777" w:rsidR="00F529BC" w:rsidRPr="00F529BC" w:rsidRDefault="00F529BC" w:rsidP="00F529BC">
            <w:r w:rsidRPr="00F529BC">
              <w:t>7.406583</w:t>
            </w:r>
          </w:p>
        </w:tc>
        <w:tc>
          <w:tcPr>
            <w:tcW w:w="960" w:type="dxa"/>
            <w:noWrap/>
            <w:hideMark/>
          </w:tcPr>
          <w:p w14:paraId="6082A010" w14:textId="77777777" w:rsidR="00F529BC" w:rsidRPr="00F529BC" w:rsidRDefault="00F529BC" w:rsidP="00F529BC">
            <w:r w:rsidRPr="00F529BC">
              <w:t>11.64466</w:t>
            </w:r>
          </w:p>
        </w:tc>
        <w:tc>
          <w:tcPr>
            <w:tcW w:w="960" w:type="dxa"/>
            <w:noWrap/>
            <w:hideMark/>
          </w:tcPr>
          <w:p w14:paraId="0E437443" w14:textId="77777777" w:rsidR="00F529BC" w:rsidRPr="00F529BC" w:rsidRDefault="00F529BC" w:rsidP="00F529BC">
            <w:r w:rsidRPr="00F529BC">
              <w:t>14.18216</w:t>
            </w:r>
          </w:p>
        </w:tc>
      </w:tr>
      <w:tr w:rsidR="00F529BC" w:rsidRPr="00F529BC" w14:paraId="47B7F30B" w14:textId="77777777" w:rsidTr="00F529BC">
        <w:trPr>
          <w:trHeight w:val="300"/>
        </w:trPr>
        <w:tc>
          <w:tcPr>
            <w:tcW w:w="960" w:type="dxa"/>
            <w:noWrap/>
            <w:hideMark/>
          </w:tcPr>
          <w:p w14:paraId="5C95B1ED" w14:textId="77777777" w:rsidR="00F529BC" w:rsidRPr="00F529BC" w:rsidRDefault="00F529BC" w:rsidP="00F529BC">
            <w:r w:rsidRPr="00F529BC">
              <w:t>2.374372</w:t>
            </w:r>
          </w:p>
        </w:tc>
        <w:tc>
          <w:tcPr>
            <w:tcW w:w="960" w:type="dxa"/>
            <w:noWrap/>
            <w:hideMark/>
          </w:tcPr>
          <w:p w14:paraId="75D7B99F" w14:textId="77777777" w:rsidR="00F529BC" w:rsidRPr="00F529BC" w:rsidRDefault="00F529BC" w:rsidP="00F529BC">
            <w:r w:rsidRPr="00F529BC">
              <w:t>5.330323</w:t>
            </w:r>
          </w:p>
        </w:tc>
        <w:tc>
          <w:tcPr>
            <w:tcW w:w="960" w:type="dxa"/>
            <w:noWrap/>
            <w:hideMark/>
          </w:tcPr>
          <w:p w14:paraId="6FF8F182" w14:textId="77777777" w:rsidR="00F529BC" w:rsidRPr="00F529BC" w:rsidRDefault="00F529BC" w:rsidP="00F529BC">
            <w:r w:rsidRPr="00F529BC">
              <w:t>6.977092</w:t>
            </w:r>
          </w:p>
        </w:tc>
        <w:tc>
          <w:tcPr>
            <w:tcW w:w="960" w:type="dxa"/>
            <w:noWrap/>
            <w:hideMark/>
          </w:tcPr>
          <w:p w14:paraId="3C560608" w14:textId="77777777" w:rsidR="00F529BC" w:rsidRPr="00F529BC" w:rsidRDefault="00F529BC" w:rsidP="00F529BC">
            <w:r w:rsidRPr="00F529BC">
              <w:t>9.751603</w:t>
            </w:r>
          </w:p>
        </w:tc>
        <w:tc>
          <w:tcPr>
            <w:tcW w:w="960" w:type="dxa"/>
            <w:noWrap/>
            <w:hideMark/>
          </w:tcPr>
          <w:p w14:paraId="4B3239D9" w14:textId="77777777" w:rsidR="00F529BC" w:rsidRPr="00F529BC" w:rsidRDefault="00F529BC" w:rsidP="00F529BC">
            <w:r w:rsidRPr="00F529BC">
              <w:t>11.86479</w:t>
            </w:r>
          </w:p>
        </w:tc>
        <w:tc>
          <w:tcPr>
            <w:tcW w:w="960" w:type="dxa"/>
            <w:noWrap/>
            <w:hideMark/>
          </w:tcPr>
          <w:p w14:paraId="60E2049C" w14:textId="77777777" w:rsidR="00F529BC" w:rsidRPr="00F529BC" w:rsidRDefault="00F529BC" w:rsidP="00F529BC">
            <w:r w:rsidRPr="00F529BC">
              <w:t>3.463509</w:t>
            </w:r>
          </w:p>
        </w:tc>
        <w:tc>
          <w:tcPr>
            <w:tcW w:w="960" w:type="dxa"/>
            <w:noWrap/>
            <w:hideMark/>
          </w:tcPr>
          <w:p w14:paraId="59D7B926" w14:textId="77777777" w:rsidR="00F529BC" w:rsidRPr="00F529BC" w:rsidRDefault="00F529BC" w:rsidP="00F529BC">
            <w:r w:rsidRPr="00F529BC">
              <w:t>6.311036</w:t>
            </w:r>
          </w:p>
        </w:tc>
        <w:tc>
          <w:tcPr>
            <w:tcW w:w="960" w:type="dxa"/>
            <w:noWrap/>
            <w:hideMark/>
          </w:tcPr>
          <w:p w14:paraId="43E6D6E6" w14:textId="77777777" w:rsidR="00F529BC" w:rsidRPr="00F529BC" w:rsidRDefault="00F529BC" w:rsidP="00F529BC">
            <w:r w:rsidRPr="00F529BC">
              <w:t>7.376775</w:t>
            </w:r>
          </w:p>
        </w:tc>
        <w:tc>
          <w:tcPr>
            <w:tcW w:w="960" w:type="dxa"/>
            <w:noWrap/>
            <w:hideMark/>
          </w:tcPr>
          <w:p w14:paraId="09CF0535" w14:textId="77777777" w:rsidR="00F529BC" w:rsidRPr="00F529BC" w:rsidRDefault="00F529BC" w:rsidP="00F529BC">
            <w:r w:rsidRPr="00F529BC">
              <w:t>9.565673</w:t>
            </w:r>
          </w:p>
        </w:tc>
        <w:tc>
          <w:tcPr>
            <w:tcW w:w="960" w:type="dxa"/>
            <w:noWrap/>
            <w:hideMark/>
          </w:tcPr>
          <w:p w14:paraId="660778F3" w14:textId="77777777" w:rsidR="00F529BC" w:rsidRPr="00F529BC" w:rsidRDefault="00F529BC" w:rsidP="00F529BC">
            <w:r w:rsidRPr="00F529BC">
              <w:t>10.74334</w:t>
            </w:r>
          </w:p>
        </w:tc>
      </w:tr>
      <w:tr w:rsidR="00F529BC" w:rsidRPr="00F529BC" w14:paraId="42822D8F" w14:textId="77777777" w:rsidTr="00F529BC">
        <w:trPr>
          <w:trHeight w:val="300"/>
        </w:trPr>
        <w:tc>
          <w:tcPr>
            <w:tcW w:w="960" w:type="dxa"/>
            <w:noWrap/>
            <w:hideMark/>
          </w:tcPr>
          <w:p w14:paraId="76F3D4FE" w14:textId="77777777" w:rsidR="00F529BC" w:rsidRPr="00F529BC" w:rsidRDefault="00F529BC" w:rsidP="00F529BC">
            <w:r w:rsidRPr="00F529BC">
              <w:t>2.592275</w:t>
            </w:r>
          </w:p>
        </w:tc>
        <w:tc>
          <w:tcPr>
            <w:tcW w:w="960" w:type="dxa"/>
            <w:noWrap/>
            <w:hideMark/>
          </w:tcPr>
          <w:p w14:paraId="033F18FA" w14:textId="77777777" w:rsidR="00F529BC" w:rsidRPr="00F529BC" w:rsidRDefault="00F529BC" w:rsidP="00F529BC">
            <w:r w:rsidRPr="00F529BC">
              <w:t>5.412576</w:t>
            </w:r>
          </w:p>
        </w:tc>
        <w:tc>
          <w:tcPr>
            <w:tcW w:w="960" w:type="dxa"/>
            <w:noWrap/>
            <w:hideMark/>
          </w:tcPr>
          <w:p w14:paraId="26ADD64F" w14:textId="77777777" w:rsidR="00F529BC" w:rsidRPr="00F529BC" w:rsidRDefault="00F529BC" w:rsidP="00F529BC">
            <w:r w:rsidRPr="00F529BC">
              <w:t>7.7068</w:t>
            </w:r>
          </w:p>
        </w:tc>
        <w:tc>
          <w:tcPr>
            <w:tcW w:w="960" w:type="dxa"/>
            <w:noWrap/>
            <w:hideMark/>
          </w:tcPr>
          <w:p w14:paraId="760363F9" w14:textId="77777777" w:rsidR="00F529BC" w:rsidRPr="00F529BC" w:rsidRDefault="00F529BC" w:rsidP="00F529BC">
            <w:r w:rsidRPr="00F529BC">
              <w:t>10.99742</w:t>
            </w:r>
          </w:p>
        </w:tc>
        <w:tc>
          <w:tcPr>
            <w:tcW w:w="960" w:type="dxa"/>
            <w:noWrap/>
            <w:hideMark/>
          </w:tcPr>
          <w:p w14:paraId="7B1F3F0A" w14:textId="77777777" w:rsidR="00F529BC" w:rsidRPr="00F529BC" w:rsidRDefault="00F529BC" w:rsidP="00F529BC">
            <w:r w:rsidRPr="00F529BC">
              <w:t>11.42771</w:t>
            </w:r>
          </w:p>
        </w:tc>
        <w:tc>
          <w:tcPr>
            <w:tcW w:w="960" w:type="dxa"/>
            <w:noWrap/>
            <w:hideMark/>
          </w:tcPr>
          <w:p w14:paraId="78C25EF0" w14:textId="77777777" w:rsidR="00F529BC" w:rsidRPr="00F529BC" w:rsidRDefault="00F529BC" w:rsidP="00F529BC">
            <w:r w:rsidRPr="00F529BC">
              <w:t>3.748345</w:t>
            </w:r>
          </w:p>
        </w:tc>
        <w:tc>
          <w:tcPr>
            <w:tcW w:w="960" w:type="dxa"/>
            <w:noWrap/>
            <w:hideMark/>
          </w:tcPr>
          <w:p w14:paraId="53C10437" w14:textId="77777777" w:rsidR="00F529BC" w:rsidRPr="00F529BC" w:rsidRDefault="00F529BC" w:rsidP="00F529BC">
            <w:r w:rsidRPr="00F529BC">
              <w:t>5.115747</w:t>
            </w:r>
          </w:p>
        </w:tc>
        <w:tc>
          <w:tcPr>
            <w:tcW w:w="960" w:type="dxa"/>
            <w:noWrap/>
            <w:hideMark/>
          </w:tcPr>
          <w:p w14:paraId="2ECB8288" w14:textId="77777777" w:rsidR="00F529BC" w:rsidRPr="00F529BC" w:rsidRDefault="00F529BC" w:rsidP="00F529BC">
            <w:r w:rsidRPr="00F529BC">
              <w:t>8.305874</w:t>
            </w:r>
          </w:p>
        </w:tc>
        <w:tc>
          <w:tcPr>
            <w:tcW w:w="960" w:type="dxa"/>
            <w:noWrap/>
            <w:hideMark/>
          </w:tcPr>
          <w:p w14:paraId="505B58FF" w14:textId="77777777" w:rsidR="00F529BC" w:rsidRPr="00F529BC" w:rsidRDefault="00F529BC" w:rsidP="00F529BC">
            <w:r w:rsidRPr="00F529BC">
              <w:t>15.57061</w:t>
            </w:r>
          </w:p>
        </w:tc>
        <w:tc>
          <w:tcPr>
            <w:tcW w:w="960" w:type="dxa"/>
            <w:noWrap/>
            <w:hideMark/>
          </w:tcPr>
          <w:p w14:paraId="5B721450" w14:textId="77777777" w:rsidR="00F529BC" w:rsidRPr="00F529BC" w:rsidRDefault="00F529BC" w:rsidP="00F529BC">
            <w:r w:rsidRPr="00F529BC">
              <w:t>11.45464</w:t>
            </w:r>
          </w:p>
        </w:tc>
      </w:tr>
      <w:tr w:rsidR="00F529BC" w:rsidRPr="00F529BC" w14:paraId="7ADE30D0" w14:textId="77777777" w:rsidTr="00F529BC">
        <w:trPr>
          <w:trHeight w:val="300"/>
        </w:trPr>
        <w:tc>
          <w:tcPr>
            <w:tcW w:w="960" w:type="dxa"/>
            <w:noWrap/>
            <w:hideMark/>
          </w:tcPr>
          <w:p w14:paraId="171AA164" w14:textId="77777777" w:rsidR="00F529BC" w:rsidRPr="00F529BC" w:rsidRDefault="00F529BC" w:rsidP="00F529BC">
            <w:r w:rsidRPr="00F529BC">
              <w:t>3.214262</w:t>
            </w:r>
          </w:p>
        </w:tc>
        <w:tc>
          <w:tcPr>
            <w:tcW w:w="960" w:type="dxa"/>
            <w:noWrap/>
            <w:hideMark/>
          </w:tcPr>
          <w:p w14:paraId="73AE3604" w14:textId="77777777" w:rsidR="00F529BC" w:rsidRPr="00F529BC" w:rsidRDefault="00F529BC" w:rsidP="00F529BC">
            <w:r w:rsidRPr="00F529BC">
              <w:t>5.979845</w:t>
            </w:r>
          </w:p>
        </w:tc>
        <w:tc>
          <w:tcPr>
            <w:tcW w:w="960" w:type="dxa"/>
            <w:noWrap/>
            <w:hideMark/>
          </w:tcPr>
          <w:p w14:paraId="7D5B3C99" w14:textId="77777777" w:rsidR="00F529BC" w:rsidRPr="00F529BC" w:rsidRDefault="00F529BC" w:rsidP="00F529BC">
            <w:r w:rsidRPr="00F529BC">
              <w:t>7.43499</w:t>
            </w:r>
          </w:p>
        </w:tc>
        <w:tc>
          <w:tcPr>
            <w:tcW w:w="960" w:type="dxa"/>
            <w:noWrap/>
            <w:hideMark/>
          </w:tcPr>
          <w:p w14:paraId="3030B13E" w14:textId="77777777" w:rsidR="00F529BC" w:rsidRPr="00F529BC" w:rsidRDefault="00F529BC" w:rsidP="00F529BC">
            <w:r w:rsidRPr="00F529BC">
              <w:t>9.772839</w:t>
            </w:r>
          </w:p>
        </w:tc>
        <w:tc>
          <w:tcPr>
            <w:tcW w:w="960" w:type="dxa"/>
            <w:noWrap/>
            <w:hideMark/>
          </w:tcPr>
          <w:p w14:paraId="570C7482" w14:textId="77777777" w:rsidR="00F529BC" w:rsidRPr="00F529BC" w:rsidRDefault="00F529BC" w:rsidP="00F529BC">
            <w:r w:rsidRPr="00F529BC">
              <w:t>15.90619</w:t>
            </w:r>
          </w:p>
        </w:tc>
        <w:tc>
          <w:tcPr>
            <w:tcW w:w="960" w:type="dxa"/>
            <w:noWrap/>
            <w:hideMark/>
          </w:tcPr>
          <w:p w14:paraId="13DE8907" w14:textId="77777777" w:rsidR="00F529BC" w:rsidRPr="00F529BC" w:rsidRDefault="00F529BC" w:rsidP="00F529BC">
            <w:r w:rsidRPr="00F529BC">
              <w:t>3.955153</w:t>
            </w:r>
          </w:p>
        </w:tc>
        <w:tc>
          <w:tcPr>
            <w:tcW w:w="960" w:type="dxa"/>
            <w:noWrap/>
            <w:hideMark/>
          </w:tcPr>
          <w:p w14:paraId="5B3B974D" w14:textId="77777777" w:rsidR="00F529BC" w:rsidRPr="00F529BC" w:rsidRDefault="00F529BC" w:rsidP="00F529BC">
            <w:r w:rsidRPr="00F529BC">
              <w:t>7.268599</w:t>
            </w:r>
          </w:p>
        </w:tc>
        <w:tc>
          <w:tcPr>
            <w:tcW w:w="960" w:type="dxa"/>
            <w:noWrap/>
            <w:hideMark/>
          </w:tcPr>
          <w:p w14:paraId="182842EF" w14:textId="77777777" w:rsidR="00F529BC" w:rsidRPr="00F529BC" w:rsidRDefault="00F529BC" w:rsidP="00F529BC">
            <w:r w:rsidRPr="00F529BC">
              <w:t>8.963725</w:t>
            </w:r>
          </w:p>
        </w:tc>
        <w:tc>
          <w:tcPr>
            <w:tcW w:w="960" w:type="dxa"/>
            <w:noWrap/>
            <w:hideMark/>
          </w:tcPr>
          <w:p w14:paraId="5B9C9C1F" w14:textId="77777777" w:rsidR="00F529BC" w:rsidRPr="00F529BC" w:rsidRDefault="00F529BC" w:rsidP="00F529BC">
            <w:r w:rsidRPr="00F529BC">
              <w:t>9.788574</w:t>
            </w:r>
          </w:p>
        </w:tc>
        <w:tc>
          <w:tcPr>
            <w:tcW w:w="960" w:type="dxa"/>
            <w:noWrap/>
            <w:hideMark/>
          </w:tcPr>
          <w:p w14:paraId="221E2E2D" w14:textId="77777777" w:rsidR="00F529BC" w:rsidRPr="00F529BC" w:rsidRDefault="00F529BC" w:rsidP="00F529BC">
            <w:r w:rsidRPr="00F529BC">
              <w:t>11.44101</w:t>
            </w:r>
          </w:p>
        </w:tc>
      </w:tr>
      <w:tr w:rsidR="00F529BC" w:rsidRPr="00F529BC" w14:paraId="5CA10EA1" w14:textId="77777777" w:rsidTr="00F529BC">
        <w:trPr>
          <w:trHeight w:val="300"/>
        </w:trPr>
        <w:tc>
          <w:tcPr>
            <w:tcW w:w="960" w:type="dxa"/>
            <w:noWrap/>
            <w:hideMark/>
          </w:tcPr>
          <w:p w14:paraId="39038BCE" w14:textId="77777777" w:rsidR="00F529BC" w:rsidRPr="00F529BC" w:rsidRDefault="00F529BC" w:rsidP="00F529BC">
            <w:pPr>
              <w:rPr>
                <w:b/>
                <w:bCs/>
              </w:rPr>
            </w:pPr>
            <w:r w:rsidRPr="00F529BC">
              <w:rPr>
                <w:b/>
                <w:bCs/>
              </w:rPr>
              <w:t>2.869337</w:t>
            </w:r>
          </w:p>
        </w:tc>
        <w:tc>
          <w:tcPr>
            <w:tcW w:w="960" w:type="dxa"/>
            <w:noWrap/>
            <w:hideMark/>
          </w:tcPr>
          <w:p w14:paraId="58173B92" w14:textId="77777777" w:rsidR="00F529BC" w:rsidRPr="00F529BC" w:rsidRDefault="00F529BC" w:rsidP="00F529BC">
            <w:pPr>
              <w:rPr>
                <w:b/>
                <w:bCs/>
              </w:rPr>
            </w:pPr>
            <w:r w:rsidRPr="00F529BC">
              <w:rPr>
                <w:b/>
                <w:bCs/>
              </w:rPr>
              <w:t>4.668598</w:t>
            </w:r>
          </w:p>
        </w:tc>
        <w:tc>
          <w:tcPr>
            <w:tcW w:w="960" w:type="dxa"/>
            <w:noWrap/>
            <w:hideMark/>
          </w:tcPr>
          <w:p w14:paraId="0E5532CC" w14:textId="77777777" w:rsidR="00F529BC" w:rsidRPr="00F529BC" w:rsidRDefault="00F529BC" w:rsidP="00F529BC">
            <w:pPr>
              <w:rPr>
                <w:b/>
                <w:bCs/>
              </w:rPr>
            </w:pPr>
            <w:r w:rsidRPr="00F529BC">
              <w:rPr>
                <w:b/>
                <w:bCs/>
              </w:rPr>
              <w:t>7.119833</w:t>
            </w:r>
          </w:p>
        </w:tc>
        <w:tc>
          <w:tcPr>
            <w:tcW w:w="960" w:type="dxa"/>
            <w:noWrap/>
            <w:hideMark/>
          </w:tcPr>
          <w:p w14:paraId="758A7F04" w14:textId="77777777" w:rsidR="00F529BC" w:rsidRPr="00F529BC" w:rsidRDefault="00F529BC" w:rsidP="00F529BC">
            <w:pPr>
              <w:rPr>
                <w:b/>
                <w:bCs/>
              </w:rPr>
            </w:pPr>
            <w:r w:rsidRPr="00F529BC">
              <w:rPr>
                <w:b/>
                <w:bCs/>
              </w:rPr>
              <w:t>9.383716</w:t>
            </w:r>
          </w:p>
        </w:tc>
        <w:tc>
          <w:tcPr>
            <w:tcW w:w="960" w:type="dxa"/>
            <w:noWrap/>
            <w:hideMark/>
          </w:tcPr>
          <w:p w14:paraId="5D37C485" w14:textId="77777777" w:rsidR="00F529BC" w:rsidRPr="00F529BC" w:rsidRDefault="00F529BC" w:rsidP="00F529BC">
            <w:pPr>
              <w:rPr>
                <w:b/>
                <w:bCs/>
              </w:rPr>
            </w:pPr>
            <w:r w:rsidRPr="00F529BC">
              <w:rPr>
                <w:b/>
                <w:bCs/>
              </w:rPr>
              <w:t>12.71631</w:t>
            </w:r>
          </w:p>
        </w:tc>
        <w:tc>
          <w:tcPr>
            <w:tcW w:w="960" w:type="dxa"/>
            <w:noWrap/>
            <w:hideMark/>
          </w:tcPr>
          <w:p w14:paraId="3F7B1D20" w14:textId="77777777" w:rsidR="00F529BC" w:rsidRPr="00F529BC" w:rsidRDefault="00F529BC" w:rsidP="00F529BC">
            <w:pPr>
              <w:rPr>
                <w:b/>
                <w:bCs/>
              </w:rPr>
            </w:pPr>
            <w:r w:rsidRPr="00F529BC">
              <w:rPr>
                <w:b/>
                <w:bCs/>
              </w:rPr>
              <w:t>3.402783</w:t>
            </w:r>
          </w:p>
        </w:tc>
        <w:tc>
          <w:tcPr>
            <w:tcW w:w="960" w:type="dxa"/>
            <w:noWrap/>
            <w:hideMark/>
          </w:tcPr>
          <w:p w14:paraId="7119234C" w14:textId="77777777" w:rsidR="00F529BC" w:rsidRPr="00F529BC" w:rsidRDefault="00F529BC" w:rsidP="00F529BC">
            <w:pPr>
              <w:rPr>
                <w:b/>
                <w:bCs/>
              </w:rPr>
            </w:pPr>
            <w:r w:rsidRPr="00F529BC">
              <w:rPr>
                <w:b/>
                <w:bCs/>
              </w:rPr>
              <w:t>5.118639</w:t>
            </w:r>
          </w:p>
        </w:tc>
        <w:tc>
          <w:tcPr>
            <w:tcW w:w="960" w:type="dxa"/>
            <w:noWrap/>
            <w:hideMark/>
          </w:tcPr>
          <w:p w14:paraId="6C6C102B" w14:textId="77777777" w:rsidR="00F529BC" w:rsidRPr="00F529BC" w:rsidRDefault="00F529BC" w:rsidP="00F529BC">
            <w:pPr>
              <w:rPr>
                <w:b/>
                <w:bCs/>
              </w:rPr>
            </w:pPr>
            <w:r w:rsidRPr="00F529BC">
              <w:rPr>
                <w:b/>
                <w:bCs/>
              </w:rPr>
              <w:t>7.254167</w:t>
            </w:r>
          </w:p>
        </w:tc>
        <w:tc>
          <w:tcPr>
            <w:tcW w:w="960" w:type="dxa"/>
            <w:noWrap/>
            <w:hideMark/>
          </w:tcPr>
          <w:p w14:paraId="08B541AD" w14:textId="77777777" w:rsidR="00F529BC" w:rsidRPr="00F529BC" w:rsidRDefault="00F529BC" w:rsidP="00F529BC">
            <w:pPr>
              <w:rPr>
                <w:b/>
                <w:bCs/>
              </w:rPr>
            </w:pPr>
            <w:r w:rsidRPr="00F529BC">
              <w:rPr>
                <w:b/>
                <w:bCs/>
              </w:rPr>
              <w:t>10.3586</w:t>
            </w:r>
          </w:p>
        </w:tc>
        <w:tc>
          <w:tcPr>
            <w:tcW w:w="960" w:type="dxa"/>
            <w:noWrap/>
            <w:hideMark/>
          </w:tcPr>
          <w:p w14:paraId="2CA54DA9" w14:textId="77777777" w:rsidR="00F529BC" w:rsidRPr="00F529BC" w:rsidRDefault="00F529BC" w:rsidP="00F529BC">
            <w:pPr>
              <w:rPr>
                <w:b/>
                <w:bCs/>
              </w:rPr>
            </w:pPr>
            <w:r w:rsidRPr="00F529BC">
              <w:rPr>
                <w:b/>
                <w:bCs/>
              </w:rPr>
              <w:t>11.72203</w:t>
            </w:r>
          </w:p>
        </w:tc>
      </w:tr>
    </w:tbl>
    <w:p w14:paraId="1AB8DA49" w14:textId="77777777" w:rsidR="00F529BC" w:rsidRDefault="00F529BC" w:rsidP="00DD05AD">
      <w:r>
        <w:lastRenderedPageBreak/>
        <w:t>4</w:t>
      </w:r>
      <w:r w:rsidRPr="00F529BC">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F529BC" w:rsidRPr="00F529BC" w14:paraId="6760869B" w14:textId="77777777" w:rsidTr="00F529BC">
        <w:trPr>
          <w:trHeight w:val="300"/>
        </w:trPr>
        <w:tc>
          <w:tcPr>
            <w:tcW w:w="960" w:type="dxa"/>
            <w:noWrap/>
            <w:hideMark/>
          </w:tcPr>
          <w:p w14:paraId="409AE295" w14:textId="77777777" w:rsidR="00F529BC" w:rsidRPr="00F529BC" w:rsidRDefault="00F529BC" w:rsidP="00F529BC">
            <w:r w:rsidRPr="00F529BC">
              <w:t>Tx01</w:t>
            </w:r>
          </w:p>
        </w:tc>
        <w:tc>
          <w:tcPr>
            <w:tcW w:w="960" w:type="dxa"/>
            <w:noWrap/>
            <w:hideMark/>
          </w:tcPr>
          <w:p w14:paraId="10F35396" w14:textId="77777777" w:rsidR="00F529BC" w:rsidRPr="00F529BC" w:rsidRDefault="00F529BC" w:rsidP="00F529BC">
            <w:r w:rsidRPr="00F529BC">
              <w:t>Tx02</w:t>
            </w:r>
          </w:p>
        </w:tc>
        <w:tc>
          <w:tcPr>
            <w:tcW w:w="960" w:type="dxa"/>
            <w:noWrap/>
            <w:hideMark/>
          </w:tcPr>
          <w:p w14:paraId="61DA52B8" w14:textId="77777777" w:rsidR="00F529BC" w:rsidRPr="00F529BC" w:rsidRDefault="00F529BC" w:rsidP="00F529BC">
            <w:r w:rsidRPr="00F529BC">
              <w:t>Tx03</w:t>
            </w:r>
          </w:p>
        </w:tc>
        <w:tc>
          <w:tcPr>
            <w:tcW w:w="960" w:type="dxa"/>
            <w:noWrap/>
            <w:hideMark/>
          </w:tcPr>
          <w:p w14:paraId="0FA443A6" w14:textId="77777777" w:rsidR="00F529BC" w:rsidRPr="00F529BC" w:rsidRDefault="00F529BC" w:rsidP="00F529BC">
            <w:r w:rsidRPr="00F529BC">
              <w:t>Tx04</w:t>
            </w:r>
          </w:p>
        </w:tc>
        <w:tc>
          <w:tcPr>
            <w:tcW w:w="960" w:type="dxa"/>
            <w:noWrap/>
            <w:hideMark/>
          </w:tcPr>
          <w:p w14:paraId="2BC3F2E0" w14:textId="77777777" w:rsidR="00F529BC" w:rsidRPr="00F529BC" w:rsidRDefault="00F529BC" w:rsidP="00F529BC">
            <w:r w:rsidRPr="00F529BC">
              <w:t>Tx05</w:t>
            </w:r>
          </w:p>
        </w:tc>
        <w:tc>
          <w:tcPr>
            <w:tcW w:w="960" w:type="dxa"/>
            <w:noWrap/>
            <w:hideMark/>
          </w:tcPr>
          <w:p w14:paraId="17493E5D" w14:textId="77777777" w:rsidR="00F529BC" w:rsidRPr="00F529BC" w:rsidRDefault="00F529BC" w:rsidP="00F529BC">
            <w:r w:rsidRPr="00F529BC">
              <w:t>Tx06</w:t>
            </w:r>
          </w:p>
        </w:tc>
        <w:tc>
          <w:tcPr>
            <w:tcW w:w="960" w:type="dxa"/>
            <w:noWrap/>
            <w:hideMark/>
          </w:tcPr>
          <w:p w14:paraId="6FEA3818" w14:textId="77777777" w:rsidR="00F529BC" w:rsidRPr="00F529BC" w:rsidRDefault="00F529BC" w:rsidP="00F529BC">
            <w:r w:rsidRPr="00F529BC">
              <w:t>Tx07</w:t>
            </w:r>
          </w:p>
        </w:tc>
        <w:tc>
          <w:tcPr>
            <w:tcW w:w="960" w:type="dxa"/>
            <w:noWrap/>
            <w:hideMark/>
          </w:tcPr>
          <w:p w14:paraId="0776E769" w14:textId="77777777" w:rsidR="00F529BC" w:rsidRPr="00F529BC" w:rsidRDefault="00F529BC" w:rsidP="00F529BC">
            <w:r w:rsidRPr="00F529BC">
              <w:t>Tx08</w:t>
            </w:r>
          </w:p>
        </w:tc>
        <w:tc>
          <w:tcPr>
            <w:tcW w:w="960" w:type="dxa"/>
            <w:noWrap/>
            <w:hideMark/>
          </w:tcPr>
          <w:p w14:paraId="77984FD4" w14:textId="77777777" w:rsidR="00F529BC" w:rsidRPr="00F529BC" w:rsidRDefault="00F529BC" w:rsidP="00F529BC">
            <w:r w:rsidRPr="00F529BC">
              <w:t>Tx09</w:t>
            </w:r>
          </w:p>
        </w:tc>
        <w:tc>
          <w:tcPr>
            <w:tcW w:w="960" w:type="dxa"/>
            <w:noWrap/>
            <w:hideMark/>
          </w:tcPr>
          <w:p w14:paraId="293B6A0F" w14:textId="77777777" w:rsidR="00F529BC" w:rsidRPr="00F529BC" w:rsidRDefault="00F529BC" w:rsidP="00F529BC">
            <w:r w:rsidRPr="00F529BC">
              <w:t>Tx10</w:t>
            </w:r>
          </w:p>
        </w:tc>
      </w:tr>
      <w:tr w:rsidR="00F529BC" w:rsidRPr="00F529BC" w14:paraId="01363D3A" w14:textId="77777777" w:rsidTr="00F529BC">
        <w:trPr>
          <w:trHeight w:val="300"/>
        </w:trPr>
        <w:tc>
          <w:tcPr>
            <w:tcW w:w="960" w:type="dxa"/>
            <w:noWrap/>
            <w:hideMark/>
          </w:tcPr>
          <w:p w14:paraId="7D18DB3F" w14:textId="77777777" w:rsidR="00F529BC" w:rsidRPr="00F529BC" w:rsidRDefault="00F529BC" w:rsidP="00F529BC">
            <w:r w:rsidRPr="00F529BC">
              <w:t>3.257408</w:t>
            </w:r>
          </w:p>
        </w:tc>
        <w:tc>
          <w:tcPr>
            <w:tcW w:w="960" w:type="dxa"/>
            <w:noWrap/>
            <w:hideMark/>
          </w:tcPr>
          <w:p w14:paraId="3D9FF227" w14:textId="77777777" w:rsidR="00F529BC" w:rsidRPr="00F529BC" w:rsidRDefault="00F529BC" w:rsidP="00F529BC">
            <w:r w:rsidRPr="00F529BC">
              <w:t>3.698596</w:t>
            </w:r>
          </w:p>
        </w:tc>
        <w:tc>
          <w:tcPr>
            <w:tcW w:w="960" w:type="dxa"/>
            <w:noWrap/>
            <w:hideMark/>
          </w:tcPr>
          <w:p w14:paraId="3C199C28" w14:textId="77777777" w:rsidR="00F529BC" w:rsidRPr="00F529BC" w:rsidRDefault="00F529BC" w:rsidP="00F529BC">
            <w:r w:rsidRPr="00F529BC">
              <w:t>6.798668</w:t>
            </w:r>
          </w:p>
        </w:tc>
        <w:tc>
          <w:tcPr>
            <w:tcW w:w="960" w:type="dxa"/>
            <w:noWrap/>
            <w:hideMark/>
          </w:tcPr>
          <w:p w14:paraId="3D888A24" w14:textId="77777777" w:rsidR="00F529BC" w:rsidRPr="00F529BC" w:rsidRDefault="00F529BC" w:rsidP="00F529BC">
            <w:r w:rsidRPr="00F529BC">
              <w:t>11.19785</w:t>
            </w:r>
          </w:p>
        </w:tc>
        <w:tc>
          <w:tcPr>
            <w:tcW w:w="960" w:type="dxa"/>
            <w:noWrap/>
            <w:hideMark/>
          </w:tcPr>
          <w:p w14:paraId="3A28583A" w14:textId="77777777" w:rsidR="00F529BC" w:rsidRPr="00F529BC" w:rsidRDefault="00F529BC" w:rsidP="00F529BC">
            <w:r w:rsidRPr="00F529BC">
              <w:t>10.16809</w:t>
            </w:r>
          </w:p>
        </w:tc>
        <w:tc>
          <w:tcPr>
            <w:tcW w:w="960" w:type="dxa"/>
            <w:noWrap/>
            <w:hideMark/>
          </w:tcPr>
          <w:p w14:paraId="38CD780C" w14:textId="77777777" w:rsidR="00F529BC" w:rsidRPr="00F529BC" w:rsidRDefault="00F529BC" w:rsidP="00F529BC">
            <w:r w:rsidRPr="00F529BC">
              <w:t>4.126975</w:t>
            </w:r>
          </w:p>
        </w:tc>
        <w:tc>
          <w:tcPr>
            <w:tcW w:w="960" w:type="dxa"/>
            <w:noWrap/>
            <w:hideMark/>
          </w:tcPr>
          <w:p w14:paraId="3D832912" w14:textId="77777777" w:rsidR="00F529BC" w:rsidRPr="00F529BC" w:rsidRDefault="00F529BC" w:rsidP="00F529BC">
            <w:r w:rsidRPr="00F529BC">
              <w:t>3.600681</w:t>
            </w:r>
          </w:p>
        </w:tc>
        <w:tc>
          <w:tcPr>
            <w:tcW w:w="960" w:type="dxa"/>
            <w:noWrap/>
            <w:hideMark/>
          </w:tcPr>
          <w:p w14:paraId="6BCB60AB" w14:textId="77777777" w:rsidR="00F529BC" w:rsidRPr="00F529BC" w:rsidRDefault="00F529BC" w:rsidP="00F529BC">
            <w:r w:rsidRPr="00F529BC">
              <w:t>6.22199</w:t>
            </w:r>
          </w:p>
        </w:tc>
        <w:tc>
          <w:tcPr>
            <w:tcW w:w="960" w:type="dxa"/>
            <w:noWrap/>
            <w:hideMark/>
          </w:tcPr>
          <w:p w14:paraId="744864BF" w14:textId="77777777" w:rsidR="00F529BC" w:rsidRPr="00F529BC" w:rsidRDefault="00F529BC" w:rsidP="00F529BC">
            <w:r w:rsidRPr="00F529BC">
              <w:t>8.860706</w:t>
            </w:r>
          </w:p>
        </w:tc>
        <w:tc>
          <w:tcPr>
            <w:tcW w:w="960" w:type="dxa"/>
            <w:noWrap/>
            <w:hideMark/>
          </w:tcPr>
          <w:p w14:paraId="184DF17E" w14:textId="77777777" w:rsidR="00F529BC" w:rsidRPr="00F529BC" w:rsidRDefault="00F529BC" w:rsidP="00F529BC">
            <w:r w:rsidRPr="00F529BC">
              <w:t>12.30579</w:t>
            </w:r>
          </w:p>
        </w:tc>
      </w:tr>
      <w:tr w:rsidR="00F529BC" w:rsidRPr="00F529BC" w14:paraId="10D682B0" w14:textId="77777777" w:rsidTr="00F529BC">
        <w:trPr>
          <w:trHeight w:val="300"/>
        </w:trPr>
        <w:tc>
          <w:tcPr>
            <w:tcW w:w="960" w:type="dxa"/>
            <w:noWrap/>
            <w:hideMark/>
          </w:tcPr>
          <w:p w14:paraId="18D7945E" w14:textId="77777777" w:rsidR="00F529BC" w:rsidRPr="00F529BC" w:rsidRDefault="00F529BC" w:rsidP="00F529BC">
            <w:r w:rsidRPr="00F529BC">
              <w:t>2.123788</w:t>
            </w:r>
          </w:p>
        </w:tc>
        <w:tc>
          <w:tcPr>
            <w:tcW w:w="960" w:type="dxa"/>
            <w:noWrap/>
            <w:hideMark/>
          </w:tcPr>
          <w:p w14:paraId="216399C4" w14:textId="77777777" w:rsidR="00F529BC" w:rsidRPr="00F529BC" w:rsidRDefault="00F529BC" w:rsidP="00F529BC">
            <w:r w:rsidRPr="00F529BC">
              <w:t>4.527123</w:t>
            </w:r>
          </w:p>
        </w:tc>
        <w:tc>
          <w:tcPr>
            <w:tcW w:w="960" w:type="dxa"/>
            <w:noWrap/>
            <w:hideMark/>
          </w:tcPr>
          <w:p w14:paraId="050EBB5A" w14:textId="77777777" w:rsidR="00F529BC" w:rsidRPr="00F529BC" w:rsidRDefault="00F529BC" w:rsidP="00F529BC">
            <w:r w:rsidRPr="00F529BC">
              <w:t>6.470344</w:t>
            </w:r>
          </w:p>
        </w:tc>
        <w:tc>
          <w:tcPr>
            <w:tcW w:w="960" w:type="dxa"/>
            <w:noWrap/>
            <w:hideMark/>
          </w:tcPr>
          <w:p w14:paraId="21361DF0" w14:textId="77777777" w:rsidR="00F529BC" w:rsidRPr="00F529BC" w:rsidRDefault="00F529BC" w:rsidP="00F529BC">
            <w:r w:rsidRPr="00F529BC">
              <w:t>8.32112</w:t>
            </w:r>
          </w:p>
        </w:tc>
        <w:tc>
          <w:tcPr>
            <w:tcW w:w="960" w:type="dxa"/>
            <w:noWrap/>
            <w:hideMark/>
          </w:tcPr>
          <w:p w14:paraId="34273ECB" w14:textId="77777777" w:rsidR="00F529BC" w:rsidRPr="00F529BC" w:rsidRDefault="00F529BC" w:rsidP="00F529BC">
            <w:r w:rsidRPr="00F529BC">
              <w:t>14.71011</w:t>
            </w:r>
          </w:p>
        </w:tc>
        <w:tc>
          <w:tcPr>
            <w:tcW w:w="960" w:type="dxa"/>
            <w:noWrap/>
            <w:hideMark/>
          </w:tcPr>
          <w:p w14:paraId="60A0AF39" w14:textId="77777777" w:rsidR="00F529BC" w:rsidRPr="00F529BC" w:rsidRDefault="00F529BC" w:rsidP="00F529BC">
            <w:r w:rsidRPr="00F529BC">
              <w:t>1.981998</w:t>
            </w:r>
          </w:p>
        </w:tc>
        <w:tc>
          <w:tcPr>
            <w:tcW w:w="960" w:type="dxa"/>
            <w:noWrap/>
            <w:hideMark/>
          </w:tcPr>
          <w:p w14:paraId="0F6F0C1E" w14:textId="77777777" w:rsidR="00F529BC" w:rsidRPr="00F529BC" w:rsidRDefault="00F529BC" w:rsidP="00F529BC">
            <w:r w:rsidRPr="00F529BC">
              <w:t>3.780491</w:t>
            </w:r>
          </w:p>
        </w:tc>
        <w:tc>
          <w:tcPr>
            <w:tcW w:w="960" w:type="dxa"/>
            <w:noWrap/>
            <w:hideMark/>
          </w:tcPr>
          <w:p w14:paraId="323093FF" w14:textId="77777777" w:rsidR="00F529BC" w:rsidRPr="00F529BC" w:rsidRDefault="00F529BC" w:rsidP="00F529BC">
            <w:r w:rsidRPr="00F529BC">
              <w:t>6.15416</w:t>
            </w:r>
          </w:p>
        </w:tc>
        <w:tc>
          <w:tcPr>
            <w:tcW w:w="960" w:type="dxa"/>
            <w:noWrap/>
            <w:hideMark/>
          </w:tcPr>
          <w:p w14:paraId="0CAA60DA" w14:textId="77777777" w:rsidR="00F529BC" w:rsidRPr="00F529BC" w:rsidRDefault="00F529BC" w:rsidP="00F529BC">
            <w:r w:rsidRPr="00F529BC">
              <w:t>8.332192</w:t>
            </w:r>
          </w:p>
        </w:tc>
        <w:tc>
          <w:tcPr>
            <w:tcW w:w="960" w:type="dxa"/>
            <w:noWrap/>
            <w:hideMark/>
          </w:tcPr>
          <w:p w14:paraId="7F523C0C" w14:textId="77777777" w:rsidR="00F529BC" w:rsidRPr="00F529BC" w:rsidRDefault="00F529BC" w:rsidP="00F529BC">
            <w:r w:rsidRPr="00F529BC">
              <w:t>10.2233</w:t>
            </w:r>
          </w:p>
        </w:tc>
      </w:tr>
      <w:tr w:rsidR="00F529BC" w:rsidRPr="00F529BC" w14:paraId="20E22887" w14:textId="77777777" w:rsidTr="00F529BC">
        <w:trPr>
          <w:trHeight w:val="300"/>
        </w:trPr>
        <w:tc>
          <w:tcPr>
            <w:tcW w:w="960" w:type="dxa"/>
            <w:noWrap/>
            <w:hideMark/>
          </w:tcPr>
          <w:p w14:paraId="106043D3" w14:textId="77777777" w:rsidR="00F529BC" w:rsidRPr="00F529BC" w:rsidRDefault="00F529BC" w:rsidP="00F529BC">
            <w:r w:rsidRPr="00F529BC">
              <w:t>2.619293</w:t>
            </w:r>
          </w:p>
        </w:tc>
        <w:tc>
          <w:tcPr>
            <w:tcW w:w="960" w:type="dxa"/>
            <w:noWrap/>
            <w:hideMark/>
          </w:tcPr>
          <w:p w14:paraId="5816BDBB" w14:textId="77777777" w:rsidR="00F529BC" w:rsidRPr="00F529BC" w:rsidRDefault="00F529BC" w:rsidP="00F529BC">
            <w:r w:rsidRPr="00F529BC">
              <w:t>3.629009</w:t>
            </w:r>
          </w:p>
        </w:tc>
        <w:tc>
          <w:tcPr>
            <w:tcW w:w="960" w:type="dxa"/>
            <w:noWrap/>
            <w:hideMark/>
          </w:tcPr>
          <w:p w14:paraId="7B79A518" w14:textId="77777777" w:rsidR="00F529BC" w:rsidRPr="00F529BC" w:rsidRDefault="00F529BC" w:rsidP="00F529BC">
            <w:r w:rsidRPr="00F529BC">
              <w:t>8.483824</w:t>
            </w:r>
          </w:p>
        </w:tc>
        <w:tc>
          <w:tcPr>
            <w:tcW w:w="960" w:type="dxa"/>
            <w:noWrap/>
            <w:hideMark/>
          </w:tcPr>
          <w:p w14:paraId="04BF74B8" w14:textId="77777777" w:rsidR="00F529BC" w:rsidRPr="00F529BC" w:rsidRDefault="00F529BC" w:rsidP="00F529BC">
            <w:r w:rsidRPr="00F529BC">
              <w:t>7.815642</w:t>
            </w:r>
          </w:p>
        </w:tc>
        <w:tc>
          <w:tcPr>
            <w:tcW w:w="960" w:type="dxa"/>
            <w:noWrap/>
            <w:hideMark/>
          </w:tcPr>
          <w:p w14:paraId="3FED7901" w14:textId="77777777" w:rsidR="00F529BC" w:rsidRPr="00F529BC" w:rsidRDefault="00F529BC" w:rsidP="00F529BC">
            <w:r w:rsidRPr="00F529BC">
              <w:t>11.85132</w:t>
            </w:r>
          </w:p>
        </w:tc>
        <w:tc>
          <w:tcPr>
            <w:tcW w:w="960" w:type="dxa"/>
            <w:noWrap/>
            <w:hideMark/>
          </w:tcPr>
          <w:p w14:paraId="1448041E" w14:textId="77777777" w:rsidR="00F529BC" w:rsidRPr="00F529BC" w:rsidRDefault="00F529BC" w:rsidP="00F529BC">
            <w:r w:rsidRPr="00F529BC">
              <w:t>3.154653</w:t>
            </w:r>
          </w:p>
        </w:tc>
        <w:tc>
          <w:tcPr>
            <w:tcW w:w="960" w:type="dxa"/>
            <w:noWrap/>
            <w:hideMark/>
          </w:tcPr>
          <w:p w14:paraId="29D2A3D4" w14:textId="77777777" w:rsidR="00F529BC" w:rsidRPr="00F529BC" w:rsidRDefault="00F529BC" w:rsidP="00F529BC">
            <w:r w:rsidRPr="00F529BC">
              <w:t>4.811789</w:t>
            </w:r>
          </w:p>
        </w:tc>
        <w:tc>
          <w:tcPr>
            <w:tcW w:w="960" w:type="dxa"/>
            <w:noWrap/>
            <w:hideMark/>
          </w:tcPr>
          <w:p w14:paraId="10E3C6F2" w14:textId="77777777" w:rsidR="00F529BC" w:rsidRPr="00F529BC" w:rsidRDefault="00F529BC" w:rsidP="00F529BC">
            <w:r w:rsidRPr="00F529BC">
              <w:t>5.857058</w:t>
            </w:r>
          </w:p>
        </w:tc>
        <w:tc>
          <w:tcPr>
            <w:tcW w:w="960" w:type="dxa"/>
            <w:noWrap/>
            <w:hideMark/>
          </w:tcPr>
          <w:p w14:paraId="0D53FDF8" w14:textId="77777777" w:rsidR="00F529BC" w:rsidRPr="00F529BC" w:rsidRDefault="00F529BC" w:rsidP="00F529BC">
            <w:r w:rsidRPr="00F529BC">
              <w:t>10.78326</w:t>
            </w:r>
          </w:p>
        </w:tc>
        <w:tc>
          <w:tcPr>
            <w:tcW w:w="960" w:type="dxa"/>
            <w:noWrap/>
            <w:hideMark/>
          </w:tcPr>
          <w:p w14:paraId="6A42D494" w14:textId="77777777" w:rsidR="00F529BC" w:rsidRPr="00F529BC" w:rsidRDefault="00F529BC" w:rsidP="00F529BC">
            <w:r w:rsidRPr="00F529BC">
              <w:t>15.4935</w:t>
            </w:r>
          </w:p>
        </w:tc>
      </w:tr>
      <w:tr w:rsidR="00F529BC" w:rsidRPr="00F529BC" w14:paraId="564987CE" w14:textId="77777777" w:rsidTr="00F529BC">
        <w:trPr>
          <w:trHeight w:val="300"/>
        </w:trPr>
        <w:tc>
          <w:tcPr>
            <w:tcW w:w="960" w:type="dxa"/>
            <w:noWrap/>
            <w:hideMark/>
          </w:tcPr>
          <w:p w14:paraId="1F399910" w14:textId="77777777" w:rsidR="00F529BC" w:rsidRPr="00F529BC" w:rsidRDefault="00F529BC" w:rsidP="00F529BC">
            <w:r w:rsidRPr="00F529BC">
              <w:t>2.803616</w:t>
            </w:r>
          </w:p>
        </w:tc>
        <w:tc>
          <w:tcPr>
            <w:tcW w:w="960" w:type="dxa"/>
            <w:noWrap/>
            <w:hideMark/>
          </w:tcPr>
          <w:p w14:paraId="7FB1C25E" w14:textId="77777777" w:rsidR="00F529BC" w:rsidRPr="00F529BC" w:rsidRDefault="00F529BC" w:rsidP="00F529BC">
            <w:r w:rsidRPr="00F529BC">
              <w:t>4.891185</w:t>
            </w:r>
          </w:p>
        </w:tc>
        <w:tc>
          <w:tcPr>
            <w:tcW w:w="960" w:type="dxa"/>
            <w:noWrap/>
            <w:hideMark/>
          </w:tcPr>
          <w:p w14:paraId="617A7BE5" w14:textId="77777777" w:rsidR="00F529BC" w:rsidRPr="00F529BC" w:rsidRDefault="00F529BC" w:rsidP="00F529BC">
            <w:r w:rsidRPr="00F529BC">
              <w:t>6.266166</w:t>
            </w:r>
          </w:p>
        </w:tc>
        <w:tc>
          <w:tcPr>
            <w:tcW w:w="960" w:type="dxa"/>
            <w:noWrap/>
            <w:hideMark/>
          </w:tcPr>
          <w:p w14:paraId="32EFE1D3" w14:textId="77777777" w:rsidR="00F529BC" w:rsidRPr="00F529BC" w:rsidRDefault="00F529BC" w:rsidP="00F529BC">
            <w:r w:rsidRPr="00F529BC">
              <w:t>8.800763</w:t>
            </w:r>
          </w:p>
        </w:tc>
        <w:tc>
          <w:tcPr>
            <w:tcW w:w="960" w:type="dxa"/>
            <w:noWrap/>
            <w:hideMark/>
          </w:tcPr>
          <w:p w14:paraId="37B72921" w14:textId="77777777" w:rsidR="00F529BC" w:rsidRPr="00F529BC" w:rsidRDefault="00F529BC" w:rsidP="00F529BC">
            <w:r w:rsidRPr="00F529BC">
              <w:t>10.72815</w:t>
            </w:r>
          </w:p>
        </w:tc>
        <w:tc>
          <w:tcPr>
            <w:tcW w:w="960" w:type="dxa"/>
            <w:noWrap/>
            <w:hideMark/>
          </w:tcPr>
          <w:p w14:paraId="08B1A9CA" w14:textId="77777777" w:rsidR="00F529BC" w:rsidRPr="00F529BC" w:rsidRDefault="00F529BC" w:rsidP="00F529BC">
            <w:r w:rsidRPr="00F529BC">
              <w:t>3.43861</w:t>
            </w:r>
          </w:p>
        </w:tc>
        <w:tc>
          <w:tcPr>
            <w:tcW w:w="960" w:type="dxa"/>
            <w:noWrap/>
            <w:hideMark/>
          </w:tcPr>
          <w:p w14:paraId="22CB52D9" w14:textId="77777777" w:rsidR="00F529BC" w:rsidRPr="00F529BC" w:rsidRDefault="00F529BC" w:rsidP="00F529BC">
            <w:r w:rsidRPr="00F529BC">
              <w:t>4.443033</w:t>
            </w:r>
          </w:p>
        </w:tc>
        <w:tc>
          <w:tcPr>
            <w:tcW w:w="960" w:type="dxa"/>
            <w:noWrap/>
            <w:hideMark/>
          </w:tcPr>
          <w:p w14:paraId="6D36059A" w14:textId="77777777" w:rsidR="00F529BC" w:rsidRPr="00F529BC" w:rsidRDefault="00F529BC" w:rsidP="00F529BC">
            <w:r w:rsidRPr="00F529BC">
              <w:t>7.90547</w:t>
            </w:r>
          </w:p>
        </w:tc>
        <w:tc>
          <w:tcPr>
            <w:tcW w:w="960" w:type="dxa"/>
            <w:noWrap/>
            <w:hideMark/>
          </w:tcPr>
          <w:p w14:paraId="4C81DCAE" w14:textId="77777777" w:rsidR="00F529BC" w:rsidRPr="00F529BC" w:rsidRDefault="00F529BC" w:rsidP="00F529BC">
            <w:r w:rsidRPr="00F529BC">
              <w:t>8.3012</w:t>
            </w:r>
          </w:p>
        </w:tc>
        <w:tc>
          <w:tcPr>
            <w:tcW w:w="960" w:type="dxa"/>
            <w:noWrap/>
            <w:hideMark/>
          </w:tcPr>
          <w:p w14:paraId="2CFBE33E" w14:textId="77777777" w:rsidR="00F529BC" w:rsidRPr="00F529BC" w:rsidRDefault="00F529BC" w:rsidP="00F529BC">
            <w:r w:rsidRPr="00F529BC">
              <w:t>14.7036</w:t>
            </w:r>
          </w:p>
        </w:tc>
      </w:tr>
      <w:tr w:rsidR="00F529BC" w:rsidRPr="00F529BC" w14:paraId="3BB536FC" w14:textId="77777777" w:rsidTr="00F529BC">
        <w:trPr>
          <w:trHeight w:val="300"/>
        </w:trPr>
        <w:tc>
          <w:tcPr>
            <w:tcW w:w="960" w:type="dxa"/>
            <w:noWrap/>
            <w:hideMark/>
          </w:tcPr>
          <w:p w14:paraId="5DEBD236" w14:textId="77777777" w:rsidR="00F529BC" w:rsidRPr="00F529BC" w:rsidRDefault="00F529BC" w:rsidP="00F529BC">
            <w:r w:rsidRPr="00F529BC">
              <w:t>3.336056</w:t>
            </w:r>
          </w:p>
        </w:tc>
        <w:tc>
          <w:tcPr>
            <w:tcW w:w="960" w:type="dxa"/>
            <w:noWrap/>
            <w:hideMark/>
          </w:tcPr>
          <w:p w14:paraId="3AEC3C6E" w14:textId="77777777" w:rsidR="00F529BC" w:rsidRPr="00F529BC" w:rsidRDefault="00F529BC" w:rsidP="00F529BC">
            <w:r w:rsidRPr="00F529BC">
              <w:t>5.112802</w:t>
            </w:r>
          </w:p>
        </w:tc>
        <w:tc>
          <w:tcPr>
            <w:tcW w:w="960" w:type="dxa"/>
            <w:noWrap/>
            <w:hideMark/>
          </w:tcPr>
          <w:p w14:paraId="13D7277F" w14:textId="77777777" w:rsidR="00F529BC" w:rsidRPr="00F529BC" w:rsidRDefault="00F529BC" w:rsidP="00F529BC">
            <w:r w:rsidRPr="00F529BC">
              <w:t>6.505024</w:t>
            </w:r>
          </w:p>
        </w:tc>
        <w:tc>
          <w:tcPr>
            <w:tcW w:w="960" w:type="dxa"/>
            <w:noWrap/>
            <w:hideMark/>
          </w:tcPr>
          <w:p w14:paraId="4012FD51" w14:textId="77777777" w:rsidR="00F529BC" w:rsidRPr="00F529BC" w:rsidRDefault="00F529BC" w:rsidP="00F529BC">
            <w:r w:rsidRPr="00F529BC">
              <w:t>10.66916</w:t>
            </w:r>
          </w:p>
        </w:tc>
        <w:tc>
          <w:tcPr>
            <w:tcW w:w="960" w:type="dxa"/>
            <w:noWrap/>
            <w:hideMark/>
          </w:tcPr>
          <w:p w14:paraId="338CDF86" w14:textId="77777777" w:rsidR="00F529BC" w:rsidRPr="00F529BC" w:rsidRDefault="00F529BC" w:rsidP="00F529BC">
            <w:r w:rsidRPr="00F529BC">
              <w:t>11.20254</w:t>
            </w:r>
          </w:p>
        </w:tc>
        <w:tc>
          <w:tcPr>
            <w:tcW w:w="960" w:type="dxa"/>
            <w:noWrap/>
            <w:hideMark/>
          </w:tcPr>
          <w:p w14:paraId="3E67DC04" w14:textId="77777777" w:rsidR="00F529BC" w:rsidRPr="00F529BC" w:rsidRDefault="00F529BC" w:rsidP="00F529BC">
            <w:r w:rsidRPr="00F529BC">
              <w:t>3.563663</w:t>
            </w:r>
          </w:p>
        </w:tc>
        <w:tc>
          <w:tcPr>
            <w:tcW w:w="960" w:type="dxa"/>
            <w:noWrap/>
            <w:hideMark/>
          </w:tcPr>
          <w:p w14:paraId="3170521B" w14:textId="77777777" w:rsidR="00F529BC" w:rsidRPr="00F529BC" w:rsidRDefault="00F529BC" w:rsidP="00F529BC">
            <w:r w:rsidRPr="00F529BC">
              <w:t>4.562032</w:t>
            </w:r>
          </w:p>
        </w:tc>
        <w:tc>
          <w:tcPr>
            <w:tcW w:w="960" w:type="dxa"/>
            <w:noWrap/>
            <w:hideMark/>
          </w:tcPr>
          <w:p w14:paraId="3D0AA8AE" w14:textId="77777777" w:rsidR="00F529BC" w:rsidRPr="00F529BC" w:rsidRDefault="00F529BC" w:rsidP="00F529BC">
            <w:r w:rsidRPr="00F529BC">
              <w:t>6.347701</w:t>
            </w:r>
          </w:p>
        </w:tc>
        <w:tc>
          <w:tcPr>
            <w:tcW w:w="960" w:type="dxa"/>
            <w:noWrap/>
            <w:hideMark/>
          </w:tcPr>
          <w:p w14:paraId="5CF5F101" w14:textId="77777777" w:rsidR="00F529BC" w:rsidRPr="00F529BC" w:rsidRDefault="00F529BC" w:rsidP="00F529BC">
            <w:r w:rsidRPr="00F529BC">
              <w:t>8.455669</w:t>
            </w:r>
          </w:p>
        </w:tc>
        <w:tc>
          <w:tcPr>
            <w:tcW w:w="960" w:type="dxa"/>
            <w:noWrap/>
            <w:hideMark/>
          </w:tcPr>
          <w:p w14:paraId="622B8C60" w14:textId="77777777" w:rsidR="00F529BC" w:rsidRPr="00F529BC" w:rsidRDefault="00F529BC" w:rsidP="00F529BC">
            <w:r w:rsidRPr="00F529BC">
              <w:t>13.96971</w:t>
            </w:r>
          </w:p>
        </w:tc>
      </w:tr>
      <w:tr w:rsidR="00F529BC" w:rsidRPr="00F529BC" w14:paraId="66DE9EB7" w14:textId="77777777" w:rsidTr="00F529BC">
        <w:trPr>
          <w:trHeight w:val="300"/>
        </w:trPr>
        <w:tc>
          <w:tcPr>
            <w:tcW w:w="960" w:type="dxa"/>
            <w:noWrap/>
            <w:hideMark/>
          </w:tcPr>
          <w:p w14:paraId="320B41E8" w14:textId="77777777" w:rsidR="00F529BC" w:rsidRPr="00F529BC" w:rsidRDefault="00F529BC" w:rsidP="00F529BC">
            <w:r w:rsidRPr="00F529BC">
              <w:t>2.835991</w:t>
            </w:r>
          </w:p>
        </w:tc>
        <w:tc>
          <w:tcPr>
            <w:tcW w:w="960" w:type="dxa"/>
            <w:noWrap/>
            <w:hideMark/>
          </w:tcPr>
          <w:p w14:paraId="74EC2B62" w14:textId="77777777" w:rsidR="00F529BC" w:rsidRPr="00F529BC" w:rsidRDefault="00F529BC" w:rsidP="00F529BC">
            <w:r w:rsidRPr="00F529BC">
              <w:t>5.500392</w:t>
            </w:r>
          </w:p>
        </w:tc>
        <w:tc>
          <w:tcPr>
            <w:tcW w:w="960" w:type="dxa"/>
            <w:noWrap/>
            <w:hideMark/>
          </w:tcPr>
          <w:p w14:paraId="23494118" w14:textId="77777777" w:rsidR="00F529BC" w:rsidRPr="00F529BC" w:rsidRDefault="00F529BC" w:rsidP="00F529BC">
            <w:r w:rsidRPr="00F529BC">
              <w:t>7.48831</w:t>
            </w:r>
          </w:p>
        </w:tc>
        <w:tc>
          <w:tcPr>
            <w:tcW w:w="960" w:type="dxa"/>
            <w:noWrap/>
            <w:hideMark/>
          </w:tcPr>
          <w:p w14:paraId="4C52FE2D" w14:textId="77777777" w:rsidR="00F529BC" w:rsidRPr="00F529BC" w:rsidRDefault="00F529BC" w:rsidP="00F529BC">
            <w:r w:rsidRPr="00F529BC">
              <w:t>8.250461</w:t>
            </w:r>
          </w:p>
        </w:tc>
        <w:tc>
          <w:tcPr>
            <w:tcW w:w="960" w:type="dxa"/>
            <w:noWrap/>
            <w:hideMark/>
          </w:tcPr>
          <w:p w14:paraId="26EDD0A0" w14:textId="77777777" w:rsidR="00F529BC" w:rsidRPr="00F529BC" w:rsidRDefault="00F529BC" w:rsidP="00F529BC">
            <w:r w:rsidRPr="00F529BC">
              <w:t>15.93333</w:t>
            </w:r>
          </w:p>
        </w:tc>
        <w:tc>
          <w:tcPr>
            <w:tcW w:w="960" w:type="dxa"/>
            <w:noWrap/>
            <w:hideMark/>
          </w:tcPr>
          <w:p w14:paraId="0C696085" w14:textId="77777777" w:rsidR="00F529BC" w:rsidRPr="00F529BC" w:rsidRDefault="00F529BC" w:rsidP="00F529BC">
            <w:r w:rsidRPr="00F529BC">
              <w:t>2.231731</w:t>
            </w:r>
          </w:p>
        </w:tc>
        <w:tc>
          <w:tcPr>
            <w:tcW w:w="960" w:type="dxa"/>
            <w:noWrap/>
            <w:hideMark/>
          </w:tcPr>
          <w:p w14:paraId="41A8925A" w14:textId="77777777" w:rsidR="00F529BC" w:rsidRPr="00F529BC" w:rsidRDefault="00F529BC" w:rsidP="00F529BC">
            <w:r w:rsidRPr="00F529BC">
              <w:t>5.542128</w:t>
            </w:r>
          </w:p>
        </w:tc>
        <w:tc>
          <w:tcPr>
            <w:tcW w:w="960" w:type="dxa"/>
            <w:noWrap/>
            <w:hideMark/>
          </w:tcPr>
          <w:p w14:paraId="7B035DD5" w14:textId="77777777" w:rsidR="00F529BC" w:rsidRPr="00F529BC" w:rsidRDefault="00F529BC" w:rsidP="00F529BC">
            <w:r w:rsidRPr="00F529BC">
              <w:t>7.638315</w:t>
            </w:r>
          </w:p>
        </w:tc>
        <w:tc>
          <w:tcPr>
            <w:tcW w:w="960" w:type="dxa"/>
            <w:noWrap/>
            <w:hideMark/>
          </w:tcPr>
          <w:p w14:paraId="4B33BE19" w14:textId="77777777" w:rsidR="00F529BC" w:rsidRPr="00F529BC" w:rsidRDefault="00F529BC" w:rsidP="00F529BC">
            <w:r w:rsidRPr="00F529BC">
              <w:t>11.31852</w:t>
            </w:r>
          </w:p>
        </w:tc>
        <w:tc>
          <w:tcPr>
            <w:tcW w:w="960" w:type="dxa"/>
            <w:noWrap/>
            <w:hideMark/>
          </w:tcPr>
          <w:p w14:paraId="1B109987" w14:textId="77777777" w:rsidR="00F529BC" w:rsidRPr="00F529BC" w:rsidRDefault="00F529BC" w:rsidP="00F529BC">
            <w:r w:rsidRPr="00F529BC">
              <w:t>10.21577</w:t>
            </w:r>
          </w:p>
        </w:tc>
      </w:tr>
      <w:tr w:rsidR="00F529BC" w:rsidRPr="00F529BC" w14:paraId="5DF9DFD1" w14:textId="77777777" w:rsidTr="00F529BC">
        <w:trPr>
          <w:trHeight w:val="300"/>
        </w:trPr>
        <w:tc>
          <w:tcPr>
            <w:tcW w:w="960" w:type="dxa"/>
            <w:noWrap/>
            <w:hideMark/>
          </w:tcPr>
          <w:p w14:paraId="057BC80C" w14:textId="77777777" w:rsidR="00F529BC" w:rsidRPr="00F529BC" w:rsidRDefault="00F529BC" w:rsidP="00F529BC">
            <w:r w:rsidRPr="00F529BC">
              <w:t>2.913843</w:t>
            </w:r>
          </w:p>
        </w:tc>
        <w:tc>
          <w:tcPr>
            <w:tcW w:w="960" w:type="dxa"/>
            <w:noWrap/>
            <w:hideMark/>
          </w:tcPr>
          <w:p w14:paraId="78B6279B" w14:textId="77777777" w:rsidR="00F529BC" w:rsidRPr="00F529BC" w:rsidRDefault="00F529BC" w:rsidP="00F529BC">
            <w:r w:rsidRPr="00F529BC">
              <w:t>6.376917</w:t>
            </w:r>
          </w:p>
        </w:tc>
        <w:tc>
          <w:tcPr>
            <w:tcW w:w="960" w:type="dxa"/>
            <w:noWrap/>
            <w:hideMark/>
          </w:tcPr>
          <w:p w14:paraId="7F1A6ECC" w14:textId="77777777" w:rsidR="00F529BC" w:rsidRPr="00F529BC" w:rsidRDefault="00F529BC" w:rsidP="00F529BC">
            <w:r w:rsidRPr="00F529BC">
              <w:t>7.738814</w:t>
            </w:r>
          </w:p>
        </w:tc>
        <w:tc>
          <w:tcPr>
            <w:tcW w:w="960" w:type="dxa"/>
            <w:noWrap/>
            <w:hideMark/>
          </w:tcPr>
          <w:p w14:paraId="3419944D" w14:textId="77777777" w:rsidR="00F529BC" w:rsidRPr="00F529BC" w:rsidRDefault="00F529BC" w:rsidP="00F529BC">
            <w:r w:rsidRPr="00F529BC">
              <w:t>8.246641</w:t>
            </w:r>
          </w:p>
        </w:tc>
        <w:tc>
          <w:tcPr>
            <w:tcW w:w="960" w:type="dxa"/>
            <w:noWrap/>
            <w:hideMark/>
          </w:tcPr>
          <w:p w14:paraId="545B221E" w14:textId="77777777" w:rsidR="00F529BC" w:rsidRPr="00F529BC" w:rsidRDefault="00F529BC" w:rsidP="00F529BC">
            <w:r w:rsidRPr="00F529BC">
              <w:t>13.53682</w:t>
            </w:r>
          </w:p>
        </w:tc>
        <w:tc>
          <w:tcPr>
            <w:tcW w:w="960" w:type="dxa"/>
            <w:noWrap/>
            <w:hideMark/>
          </w:tcPr>
          <w:p w14:paraId="4738B210" w14:textId="77777777" w:rsidR="00F529BC" w:rsidRPr="00F529BC" w:rsidRDefault="00F529BC" w:rsidP="00F529BC">
            <w:r w:rsidRPr="00F529BC">
              <w:t>3.435345</w:t>
            </w:r>
          </w:p>
        </w:tc>
        <w:tc>
          <w:tcPr>
            <w:tcW w:w="960" w:type="dxa"/>
            <w:noWrap/>
            <w:hideMark/>
          </w:tcPr>
          <w:p w14:paraId="6513EF7E" w14:textId="77777777" w:rsidR="00F529BC" w:rsidRPr="00F529BC" w:rsidRDefault="00F529BC" w:rsidP="00F529BC">
            <w:r w:rsidRPr="00F529BC">
              <w:t>7.140586</w:t>
            </w:r>
          </w:p>
        </w:tc>
        <w:tc>
          <w:tcPr>
            <w:tcW w:w="960" w:type="dxa"/>
            <w:noWrap/>
            <w:hideMark/>
          </w:tcPr>
          <w:p w14:paraId="48D7B341" w14:textId="77777777" w:rsidR="00F529BC" w:rsidRPr="00F529BC" w:rsidRDefault="00F529BC" w:rsidP="00F529BC">
            <w:r w:rsidRPr="00F529BC">
              <w:t>7.817673</w:t>
            </w:r>
          </w:p>
        </w:tc>
        <w:tc>
          <w:tcPr>
            <w:tcW w:w="960" w:type="dxa"/>
            <w:noWrap/>
            <w:hideMark/>
          </w:tcPr>
          <w:p w14:paraId="16048F78" w14:textId="77777777" w:rsidR="00F529BC" w:rsidRPr="00F529BC" w:rsidRDefault="00F529BC" w:rsidP="00F529BC">
            <w:r w:rsidRPr="00F529BC">
              <w:t>9.215395</w:t>
            </w:r>
          </w:p>
        </w:tc>
        <w:tc>
          <w:tcPr>
            <w:tcW w:w="960" w:type="dxa"/>
            <w:noWrap/>
            <w:hideMark/>
          </w:tcPr>
          <w:p w14:paraId="4800B3AD" w14:textId="77777777" w:rsidR="00F529BC" w:rsidRPr="00F529BC" w:rsidRDefault="00F529BC" w:rsidP="00F529BC">
            <w:r w:rsidRPr="00F529BC">
              <w:t>11.61867</w:t>
            </w:r>
          </w:p>
        </w:tc>
      </w:tr>
      <w:tr w:rsidR="00F529BC" w:rsidRPr="00F529BC" w14:paraId="6FD1FC91" w14:textId="77777777" w:rsidTr="00F529BC">
        <w:trPr>
          <w:trHeight w:val="300"/>
        </w:trPr>
        <w:tc>
          <w:tcPr>
            <w:tcW w:w="960" w:type="dxa"/>
            <w:noWrap/>
            <w:hideMark/>
          </w:tcPr>
          <w:p w14:paraId="560C4B50" w14:textId="77777777" w:rsidR="00F529BC" w:rsidRPr="00F529BC" w:rsidRDefault="00F529BC" w:rsidP="00F529BC">
            <w:r w:rsidRPr="00F529BC">
              <w:t>3.150116</w:t>
            </w:r>
          </w:p>
        </w:tc>
        <w:tc>
          <w:tcPr>
            <w:tcW w:w="960" w:type="dxa"/>
            <w:noWrap/>
            <w:hideMark/>
          </w:tcPr>
          <w:p w14:paraId="30B2159A" w14:textId="77777777" w:rsidR="00F529BC" w:rsidRPr="00F529BC" w:rsidRDefault="00F529BC" w:rsidP="00F529BC">
            <w:r w:rsidRPr="00F529BC">
              <w:t>5.921261</w:t>
            </w:r>
          </w:p>
        </w:tc>
        <w:tc>
          <w:tcPr>
            <w:tcW w:w="960" w:type="dxa"/>
            <w:noWrap/>
            <w:hideMark/>
          </w:tcPr>
          <w:p w14:paraId="3AF3911C" w14:textId="77777777" w:rsidR="00F529BC" w:rsidRPr="00F529BC" w:rsidRDefault="00F529BC" w:rsidP="00F529BC">
            <w:r w:rsidRPr="00F529BC">
              <w:t>9.861115</w:t>
            </w:r>
          </w:p>
        </w:tc>
        <w:tc>
          <w:tcPr>
            <w:tcW w:w="960" w:type="dxa"/>
            <w:noWrap/>
            <w:hideMark/>
          </w:tcPr>
          <w:p w14:paraId="2D12A2AF" w14:textId="77777777" w:rsidR="00F529BC" w:rsidRPr="00F529BC" w:rsidRDefault="00F529BC" w:rsidP="00F529BC">
            <w:r w:rsidRPr="00F529BC">
              <w:t>9.170577</w:t>
            </w:r>
          </w:p>
        </w:tc>
        <w:tc>
          <w:tcPr>
            <w:tcW w:w="960" w:type="dxa"/>
            <w:noWrap/>
            <w:hideMark/>
          </w:tcPr>
          <w:p w14:paraId="3EF7E04D" w14:textId="77777777" w:rsidR="00F529BC" w:rsidRPr="00F529BC" w:rsidRDefault="00F529BC" w:rsidP="00F529BC">
            <w:r w:rsidRPr="00F529BC">
              <w:t>11.52236</w:t>
            </w:r>
          </w:p>
        </w:tc>
        <w:tc>
          <w:tcPr>
            <w:tcW w:w="960" w:type="dxa"/>
            <w:noWrap/>
            <w:hideMark/>
          </w:tcPr>
          <w:p w14:paraId="4664C3D0" w14:textId="77777777" w:rsidR="00F529BC" w:rsidRPr="00F529BC" w:rsidRDefault="00F529BC" w:rsidP="00F529BC">
            <w:r w:rsidRPr="00F529BC">
              <w:t>3.314746</w:t>
            </w:r>
          </w:p>
        </w:tc>
        <w:tc>
          <w:tcPr>
            <w:tcW w:w="960" w:type="dxa"/>
            <w:noWrap/>
            <w:hideMark/>
          </w:tcPr>
          <w:p w14:paraId="22B8D43D" w14:textId="77777777" w:rsidR="00F529BC" w:rsidRPr="00F529BC" w:rsidRDefault="00F529BC" w:rsidP="00F529BC">
            <w:r w:rsidRPr="00F529BC">
              <w:t>6.301297</w:t>
            </w:r>
          </w:p>
        </w:tc>
        <w:tc>
          <w:tcPr>
            <w:tcW w:w="960" w:type="dxa"/>
            <w:noWrap/>
            <w:hideMark/>
          </w:tcPr>
          <w:p w14:paraId="27B2DB30" w14:textId="77777777" w:rsidR="00F529BC" w:rsidRPr="00F529BC" w:rsidRDefault="00F529BC" w:rsidP="00F529BC">
            <w:r w:rsidRPr="00F529BC">
              <w:t>7.300854</w:t>
            </w:r>
          </w:p>
        </w:tc>
        <w:tc>
          <w:tcPr>
            <w:tcW w:w="960" w:type="dxa"/>
            <w:noWrap/>
            <w:hideMark/>
          </w:tcPr>
          <w:p w14:paraId="138F8EAA" w14:textId="77777777" w:rsidR="00F529BC" w:rsidRPr="00F529BC" w:rsidRDefault="00F529BC" w:rsidP="00F529BC">
            <w:r w:rsidRPr="00F529BC">
              <w:t>9.562098</w:t>
            </w:r>
          </w:p>
        </w:tc>
        <w:tc>
          <w:tcPr>
            <w:tcW w:w="960" w:type="dxa"/>
            <w:noWrap/>
            <w:hideMark/>
          </w:tcPr>
          <w:p w14:paraId="0560DB84" w14:textId="77777777" w:rsidR="00F529BC" w:rsidRPr="00F529BC" w:rsidRDefault="00F529BC" w:rsidP="00F529BC">
            <w:r w:rsidRPr="00F529BC">
              <w:t>16.9191</w:t>
            </w:r>
          </w:p>
        </w:tc>
      </w:tr>
      <w:tr w:rsidR="00F529BC" w:rsidRPr="00F529BC" w14:paraId="3644282F" w14:textId="77777777" w:rsidTr="00F529BC">
        <w:trPr>
          <w:trHeight w:val="300"/>
        </w:trPr>
        <w:tc>
          <w:tcPr>
            <w:tcW w:w="960" w:type="dxa"/>
            <w:noWrap/>
            <w:hideMark/>
          </w:tcPr>
          <w:p w14:paraId="65D3278E" w14:textId="77777777" w:rsidR="00F529BC" w:rsidRPr="00F529BC" w:rsidRDefault="00F529BC" w:rsidP="00F529BC">
            <w:r w:rsidRPr="00F529BC">
              <w:t>3.398209</w:t>
            </w:r>
          </w:p>
        </w:tc>
        <w:tc>
          <w:tcPr>
            <w:tcW w:w="960" w:type="dxa"/>
            <w:noWrap/>
            <w:hideMark/>
          </w:tcPr>
          <w:p w14:paraId="70A16D8A" w14:textId="77777777" w:rsidR="00F529BC" w:rsidRPr="00F529BC" w:rsidRDefault="00F529BC" w:rsidP="00F529BC">
            <w:r w:rsidRPr="00F529BC">
              <w:t>5.583657</w:t>
            </w:r>
          </w:p>
        </w:tc>
        <w:tc>
          <w:tcPr>
            <w:tcW w:w="960" w:type="dxa"/>
            <w:noWrap/>
            <w:hideMark/>
          </w:tcPr>
          <w:p w14:paraId="7BF44A1B" w14:textId="77777777" w:rsidR="00F529BC" w:rsidRPr="00F529BC" w:rsidRDefault="00F529BC" w:rsidP="00F529BC">
            <w:r w:rsidRPr="00F529BC">
              <w:t>7.851536</w:t>
            </w:r>
          </w:p>
        </w:tc>
        <w:tc>
          <w:tcPr>
            <w:tcW w:w="960" w:type="dxa"/>
            <w:noWrap/>
            <w:hideMark/>
          </w:tcPr>
          <w:p w14:paraId="65CBDB21" w14:textId="77777777" w:rsidR="00F529BC" w:rsidRPr="00F529BC" w:rsidRDefault="00F529BC" w:rsidP="00F529BC">
            <w:r w:rsidRPr="00F529BC">
              <w:t>11.20302</w:t>
            </w:r>
          </w:p>
        </w:tc>
        <w:tc>
          <w:tcPr>
            <w:tcW w:w="960" w:type="dxa"/>
            <w:noWrap/>
            <w:hideMark/>
          </w:tcPr>
          <w:p w14:paraId="58A25B6D" w14:textId="77777777" w:rsidR="00F529BC" w:rsidRPr="00F529BC" w:rsidRDefault="00F529BC" w:rsidP="00F529BC">
            <w:r w:rsidRPr="00F529BC">
              <w:t>11.23062</w:t>
            </w:r>
          </w:p>
        </w:tc>
        <w:tc>
          <w:tcPr>
            <w:tcW w:w="960" w:type="dxa"/>
            <w:noWrap/>
            <w:hideMark/>
          </w:tcPr>
          <w:p w14:paraId="679A47A7" w14:textId="77777777" w:rsidR="00F529BC" w:rsidRPr="00F529BC" w:rsidRDefault="00F529BC" w:rsidP="00F529BC">
            <w:r w:rsidRPr="00F529BC">
              <w:t>3.996207</w:t>
            </w:r>
          </w:p>
        </w:tc>
        <w:tc>
          <w:tcPr>
            <w:tcW w:w="960" w:type="dxa"/>
            <w:noWrap/>
            <w:hideMark/>
          </w:tcPr>
          <w:p w14:paraId="24BBB074" w14:textId="77777777" w:rsidR="00F529BC" w:rsidRPr="00F529BC" w:rsidRDefault="00F529BC" w:rsidP="00F529BC">
            <w:r w:rsidRPr="00F529BC">
              <w:t>5.347855</w:t>
            </w:r>
          </w:p>
        </w:tc>
        <w:tc>
          <w:tcPr>
            <w:tcW w:w="960" w:type="dxa"/>
            <w:noWrap/>
            <w:hideMark/>
          </w:tcPr>
          <w:p w14:paraId="4F6D235D" w14:textId="77777777" w:rsidR="00F529BC" w:rsidRPr="00F529BC" w:rsidRDefault="00F529BC" w:rsidP="00F529BC">
            <w:r w:rsidRPr="00F529BC">
              <w:t>8.35625</w:t>
            </w:r>
          </w:p>
        </w:tc>
        <w:tc>
          <w:tcPr>
            <w:tcW w:w="960" w:type="dxa"/>
            <w:noWrap/>
            <w:hideMark/>
          </w:tcPr>
          <w:p w14:paraId="28F27CBB" w14:textId="77777777" w:rsidR="00F529BC" w:rsidRPr="00F529BC" w:rsidRDefault="00F529BC" w:rsidP="00F529BC">
            <w:r w:rsidRPr="00F529BC">
              <w:t>14.78174</w:t>
            </w:r>
          </w:p>
        </w:tc>
        <w:tc>
          <w:tcPr>
            <w:tcW w:w="960" w:type="dxa"/>
            <w:noWrap/>
            <w:hideMark/>
          </w:tcPr>
          <w:p w14:paraId="79A7D285" w14:textId="77777777" w:rsidR="00F529BC" w:rsidRPr="00F529BC" w:rsidRDefault="00F529BC" w:rsidP="00F529BC">
            <w:r w:rsidRPr="00F529BC">
              <w:t>16.25994</w:t>
            </w:r>
          </w:p>
        </w:tc>
      </w:tr>
      <w:tr w:rsidR="00F529BC" w:rsidRPr="00F529BC" w14:paraId="5D8FDB11" w14:textId="77777777" w:rsidTr="00F529BC">
        <w:trPr>
          <w:trHeight w:val="300"/>
        </w:trPr>
        <w:tc>
          <w:tcPr>
            <w:tcW w:w="960" w:type="dxa"/>
            <w:noWrap/>
            <w:hideMark/>
          </w:tcPr>
          <w:p w14:paraId="6FC67441" w14:textId="77777777" w:rsidR="00F529BC" w:rsidRPr="00F529BC" w:rsidRDefault="00F529BC" w:rsidP="00F529BC">
            <w:r w:rsidRPr="00F529BC">
              <w:t>3.847172</w:t>
            </w:r>
          </w:p>
        </w:tc>
        <w:tc>
          <w:tcPr>
            <w:tcW w:w="960" w:type="dxa"/>
            <w:noWrap/>
            <w:hideMark/>
          </w:tcPr>
          <w:p w14:paraId="2B66D202" w14:textId="77777777" w:rsidR="00F529BC" w:rsidRPr="00F529BC" w:rsidRDefault="00F529BC" w:rsidP="00F529BC">
            <w:r w:rsidRPr="00F529BC">
              <w:t>6.286947</w:t>
            </w:r>
          </w:p>
        </w:tc>
        <w:tc>
          <w:tcPr>
            <w:tcW w:w="960" w:type="dxa"/>
            <w:noWrap/>
            <w:hideMark/>
          </w:tcPr>
          <w:p w14:paraId="22935BE3" w14:textId="77777777" w:rsidR="00F529BC" w:rsidRPr="00F529BC" w:rsidRDefault="00F529BC" w:rsidP="00F529BC">
            <w:r w:rsidRPr="00F529BC">
              <w:t>7.558556</w:t>
            </w:r>
          </w:p>
        </w:tc>
        <w:tc>
          <w:tcPr>
            <w:tcW w:w="960" w:type="dxa"/>
            <w:noWrap/>
            <w:hideMark/>
          </w:tcPr>
          <w:p w14:paraId="0A38E00C" w14:textId="77777777" w:rsidR="00F529BC" w:rsidRPr="00F529BC" w:rsidRDefault="00F529BC" w:rsidP="00F529BC">
            <w:r w:rsidRPr="00F529BC">
              <w:t>9.436151</w:t>
            </w:r>
          </w:p>
        </w:tc>
        <w:tc>
          <w:tcPr>
            <w:tcW w:w="960" w:type="dxa"/>
            <w:noWrap/>
            <w:hideMark/>
          </w:tcPr>
          <w:p w14:paraId="42F7D1E6" w14:textId="77777777" w:rsidR="00F529BC" w:rsidRPr="00F529BC" w:rsidRDefault="00F529BC" w:rsidP="00F529BC">
            <w:r w:rsidRPr="00F529BC">
              <w:t>10.89388</w:t>
            </w:r>
          </w:p>
        </w:tc>
        <w:tc>
          <w:tcPr>
            <w:tcW w:w="960" w:type="dxa"/>
            <w:noWrap/>
            <w:hideMark/>
          </w:tcPr>
          <w:p w14:paraId="383C3E78" w14:textId="77777777" w:rsidR="00F529BC" w:rsidRPr="00F529BC" w:rsidRDefault="00F529BC" w:rsidP="00F529BC">
            <w:r w:rsidRPr="00F529BC">
              <w:t>3.380662</w:t>
            </w:r>
          </w:p>
        </w:tc>
        <w:tc>
          <w:tcPr>
            <w:tcW w:w="960" w:type="dxa"/>
            <w:noWrap/>
            <w:hideMark/>
          </w:tcPr>
          <w:p w14:paraId="7A355A3B" w14:textId="77777777" w:rsidR="00F529BC" w:rsidRPr="00F529BC" w:rsidRDefault="00F529BC" w:rsidP="00F529BC">
            <w:r w:rsidRPr="00F529BC">
              <w:t>7.551</w:t>
            </w:r>
          </w:p>
        </w:tc>
        <w:tc>
          <w:tcPr>
            <w:tcW w:w="960" w:type="dxa"/>
            <w:noWrap/>
            <w:hideMark/>
          </w:tcPr>
          <w:p w14:paraId="6BD38510" w14:textId="77777777" w:rsidR="00F529BC" w:rsidRPr="00F529BC" w:rsidRDefault="00F529BC" w:rsidP="00F529BC">
            <w:r w:rsidRPr="00F529BC">
              <w:t>7.683568</w:t>
            </w:r>
          </w:p>
        </w:tc>
        <w:tc>
          <w:tcPr>
            <w:tcW w:w="960" w:type="dxa"/>
            <w:noWrap/>
            <w:hideMark/>
          </w:tcPr>
          <w:p w14:paraId="2CA4ABED" w14:textId="77777777" w:rsidR="00F529BC" w:rsidRPr="00F529BC" w:rsidRDefault="00F529BC" w:rsidP="00F529BC">
            <w:r w:rsidRPr="00F529BC">
              <w:t>9.94591</w:t>
            </w:r>
          </w:p>
        </w:tc>
        <w:tc>
          <w:tcPr>
            <w:tcW w:w="960" w:type="dxa"/>
            <w:noWrap/>
            <w:hideMark/>
          </w:tcPr>
          <w:p w14:paraId="44647957" w14:textId="77777777" w:rsidR="00F529BC" w:rsidRPr="00F529BC" w:rsidRDefault="00F529BC" w:rsidP="00F529BC">
            <w:r w:rsidRPr="00F529BC">
              <w:t>16.59872</w:t>
            </w:r>
          </w:p>
        </w:tc>
      </w:tr>
      <w:tr w:rsidR="00F529BC" w:rsidRPr="00F529BC" w14:paraId="525D4FEE" w14:textId="77777777" w:rsidTr="00F529BC">
        <w:trPr>
          <w:trHeight w:val="300"/>
        </w:trPr>
        <w:tc>
          <w:tcPr>
            <w:tcW w:w="960" w:type="dxa"/>
            <w:noWrap/>
            <w:hideMark/>
          </w:tcPr>
          <w:p w14:paraId="72D3FA8F" w14:textId="77777777" w:rsidR="00F529BC" w:rsidRPr="00F529BC" w:rsidRDefault="00F529BC" w:rsidP="00F529BC">
            <w:pPr>
              <w:rPr>
                <w:b/>
                <w:bCs/>
              </w:rPr>
            </w:pPr>
            <w:r w:rsidRPr="00F529BC">
              <w:rPr>
                <w:b/>
                <w:bCs/>
              </w:rPr>
              <w:t>3.028549</w:t>
            </w:r>
          </w:p>
        </w:tc>
        <w:tc>
          <w:tcPr>
            <w:tcW w:w="960" w:type="dxa"/>
            <w:noWrap/>
            <w:hideMark/>
          </w:tcPr>
          <w:p w14:paraId="4940228E" w14:textId="77777777" w:rsidR="00F529BC" w:rsidRPr="00F529BC" w:rsidRDefault="00F529BC" w:rsidP="00F529BC">
            <w:pPr>
              <w:rPr>
                <w:b/>
                <w:bCs/>
              </w:rPr>
            </w:pPr>
            <w:r w:rsidRPr="00F529BC">
              <w:rPr>
                <w:b/>
                <w:bCs/>
              </w:rPr>
              <w:t>5.152789</w:t>
            </w:r>
          </w:p>
        </w:tc>
        <w:tc>
          <w:tcPr>
            <w:tcW w:w="960" w:type="dxa"/>
            <w:noWrap/>
            <w:hideMark/>
          </w:tcPr>
          <w:p w14:paraId="3C7A7CED" w14:textId="77777777" w:rsidR="00F529BC" w:rsidRPr="00F529BC" w:rsidRDefault="00F529BC" w:rsidP="00F529BC">
            <w:pPr>
              <w:rPr>
                <w:b/>
                <w:bCs/>
              </w:rPr>
            </w:pPr>
            <w:r w:rsidRPr="00F529BC">
              <w:rPr>
                <w:b/>
                <w:bCs/>
              </w:rPr>
              <w:t>7.502236</w:t>
            </w:r>
          </w:p>
        </w:tc>
        <w:tc>
          <w:tcPr>
            <w:tcW w:w="960" w:type="dxa"/>
            <w:noWrap/>
            <w:hideMark/>
          </w:tcPr>
          <w:p w14:paraId="421753AF" w14:textId="77777777" w:rsidR="00F529BC" w:rsidRPr="00F529BC" w:rsidRDefault="00F529BC" w:rsidP="00F529BC">
            <w:pPr>
              <w:rPr>
                <w:b/>
                <w:bCs/>
              </w:rPr>
            </w:pPr>
            <w:r w:rsidRPr="00F529BC">
              <w:rPr>
                <w:b/>
                <w:bCs/>
              </w:rPr>
              <w:t>9.311138</w:t>
            </w:r>
          </w:p>
        </w:tc>
        <w:tc>
          <w:tcPr>
            <w:tcW w:w="960" w:type="dxa"/>
            <w:noWrap/>
            <w:hideMark/>
          </w:tcPr>
          <w:p w14:paraId="13F23446" w14:textId="77777777" w:rsidR="00F529BC" w:rsidRPr="00F529BC" w:rsidRDefault="00F529BC" w:rsidP="00F529BC">
            <w:pPr>
              <w:rPr>
                <w:b/>
                <w:bCs/>
              </w:rPr>
            </w:pPr>
            <w:r w:rsidRPr="00F529BC">
              <w:rPr>
                <w:b/>
                <w:bCs/>
              </w:rPr>
              <w:t>12.17772</w:t>
            </w:r>
          </w:p>
        </w:tc>
        <w:tc>
          <w:tcPr>
            <w:tcW w:w="960" w:type="dxa"/>
            <w:noWrap/>
            <w:hideMark/>
          </w:tcPr>
          <w:p w14:paraId="4DCC10C9" w14:textId="77777777" w:rsidR="00F529BC" w:rsidRPr="00F529BC" w:rsidRDefault="00F529BC" w:rsidP="00F529BC">
            <w:pPr>
              <w:rPr>
                <w:b/>
                <w:bCs/>
              </w:rPr>
            </w:pPr>
            <w:r w:rsidRPr="00F529BC">
              <w:rPr>
                <w:b/>
                <w:bCs/>
              </w:rPr>
              <w:t>3.262459</w:t>
            </w:r>
          </w:p>
        </w:tc>
        <w:tc>
          <w:tcPr>
            <w:tcW w:w="960" w:type="dxa"/>
            <w:noWrap/>
            <w:hideMark/>
          </w:tcPr>
          <w:p w14:paraId="28ACC111" w14:textId="77777777" w:rsidR="00F529BC" w:rsidRPr="00F529BC" w:rsidRDefault="00F529BC" w:rsidP="00F529BC">
            <w:pPr>
              <w:rPr>
                <w:b/>
                <w:bCs/>
              </w:rPr>
            </w:pPr>
            <w:r w:rsidRPr="00F529BC">
              <w:rPr>
                <w:b/>
                <w:bCs/>
              </w:rPr>
              <w:t>5.308089</w:t>
            </w:r>
          </w:p>
        </w:tc>
        <w:tc>
          <w:tcPr>
            <w:tcW w:w="960" w:type="dxa"/>
            <w:noWrap/>
            <w:hideMark/>
          </w:tcPr>
          <w:p w14:paraId="06777F0C" w14:textId="77777777" w:rsidR="00F529BC" w:rsidRPr="00F529BC" w:rsidRDefault="00F529BC" w:rsidP="00F529BC">
            <w:pPr>
              <w:rPr>
                <w:b/>
                <w:bCs/>
              </w:rPr>
            </w:pPr>
            <w:r w:rsidRPr="00F529BC">
              <w:rPr>
                <w:b/>
                <w:bCs/>
              </w:rPr>
              <w:t>7.128304</w:t>
            </w:r>
          </w:p>
        </w:tc>
        <w:tc>
          <w:tcPr>
            <w:tcW w:w="960" w:type="dxa"/>
            <w:noWrap/>
            <w:hideMark/>
          </w:tcPr>
          <w:p w14:paraId="3151A8FB" w14:textId="77777777" w:rsidR="00F529BC" w:rsidRPr="00F529BC" w:rsidRDefault="00F529BC" w:rsidP="00F529BC">
            <w:pPr>
              <w:rPr>
                <w:b/>
                <w:bCs/>
              </w:rPr>
            </w:pPr>
            <w:r w:rsidRPr="00F529BC">
              <w:rPr>
                <w:b/>
                <w:bCs/>
              </w:rPr>
              <w:t>9.955669</w:t>
            </w:r>
          </w:p>
        </w:tc>
        <w:tc>
          <w:tcPr>
            <w:tcW w:w="960" w:type="dxa"/>
            <w:noWrap/>
            <w:hideMark/>
          </w:tcPr>
          <w:p w14:paraId="24CC72D0" w14:textId="77777777" w:rsidR="00F529BC" w:rsidRPr="00F529BC" w:rsidRDefault="00F529BC" w:rsidP="00F529BC">
            <w:pPr>
              <w:rPr>
                <w:b/>
                <w:bCs/>
              </w:rPr>
            </w:pPr>
            <w:r w:rsidRPr="00F529BC">
              <w:rPr>
                <w:b/>
                <w:bCs/>
              </w:rPr>
              <w:t>13.83081</w:t>
            </w:r>
          </w:p>
        </w:tc>
      </w:tr>
    </w:tbl>
    <w:p w14:paraId="2EF0A781" w14:textId="696E5350" w:rsidR="00F529BC" w:rsidRDefault="00F529BC" w:rsidP="00DD05AD"/>
    <w:p w14:paraId="436C8B09" w14:textId="77777777" w:rsidR="00F529BC" w:rsidRDefault="00F529BC" w:rsidP="00DD05AD">
      <w:r>
        <w:t>5</w:t>
      </w:r>
      <w:r w:rsidRPr="00F529BC">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F529BC" w:rsidRPr="00F529BC" w14:paraId="429619A8" w14:textId="77777777" w:rsidTr="00F529BC">
        <w:trPr>
          <w:trHeight w:val="300"/>
        </w:trPr>
        <w:tc>
          <w:tcPr>
            <w:tcW w:w="960" w:type="dxa"/>
            <w:noWrap/>
            <w:hideMark/>
          </w:tcPr>
          <w:p w14:paraId="361EB6FB" w14:textId="77777777" w:rsidR="00F529BC" w:rsidRPr="00F529BC" w:rsidRDefault="00F529BC" w:rsidP="00F529BC">
            <w:r w:rsidRPr="00F529BC">
              <w:t>Tx01</w:t>
            </w:r>
          </w:p>
        </w:tc>
        <w:tc>
          <w:tcPr>
            <w:tcW w:w="960" w:type="dxa"/>
            <w:noWrap/>
            <w:hideMark/>
          </w:tcPr>
          <w:p w14:paraId="535E8570" w14:textId="77777777" w:rsidR="00F529BC" w:rsidRPr="00F529BC" w:rsidRDefault="00F529BC" w:rsidP="00F529BC">
            <w:r w:rsidRPr="00F529BC">
              <w:t>Tx02</w:t>
            </w:r>
          </w:p>
        </w:tc>
        <w:tc>
          <w:tcPr>
            <w:tcW w:w="960" w:type="dxa"/>
            <w:noWrap/>
            <w:hideMark/>
          </w:tcPr>
          <w:p w14:paraId="6C31F3C0" w14:textId="77777777" w:rsidR="00F529BC" w:rsidRPr="00F529BC" w:rsidRDefault="00F529BC" w:rsidP="00F529BC">
            <w:r w:rsidRPr="00F529BC">
              <w:t>Tx03</w:t>
            </w:r>
          </w:p>
        </w:tc>
        <w:tc>
          <w:tcPr>
            <w:tcW w:w="960" w:type="dxa"/>
            <w:noWrap/>
            <w:hideMark/>
          </w:tcPr>
          <w:p w14:paraId="5360F353" w14:textId="77777777" w:rsidR="00F529BC" w:rsidRPr="00F529BC" w:rsidRDefault="00F529BC" w:rsidP="00F529BC">
            <w:r w:rsidRPr="00F529BC">
              <w:t>Tx04</w:t>
            </w:r>
          </w:p>
        </w:tc>
        <w:tc>
          <w:tcPr>
            <w:tcW w:w="960" w:type="dxa"/>
            <w:noWrap/>
            <w:hideMark/>
          </w:tcPr>
          <w:p w14:paraId="4963AA9E" w14:textId="77777777" w:rsidR="00F529BC" w:rsidRPr="00F529BC" w:rsidRDefault="00F529BC" w:rsidP="00F529BC">
            <w:r w:rsidRPr="00F529BC">
              <w:t>Tx05</w:t>
            </w:r>
          </w:p>
        </w:tc>
        <w:tc>
          <w:tcPr>
            <w:tcW w:w="960" w:type="dxa"/>
            <w:noWrap/>
            <w:hideMark/>
          </w:tcPr>
          <w:p w14:paraId="0F9545B8" w14:textId="77777777" w:rsidR="00F529BC" w:rsidRPr="00F529BC" w:rsidRDefault="00F529BC" w:rsidP="00F529BC">
            <w:r w:rsidRPr="00F529BC">
              <w:t>Tx06</w:t>
            </w:r>
          </w:p>
        </w:tc>
        <w:tc>
          <w:tcPr>
            <w:tcW w:w="960" w:type="dxa"/>
            <w:noWrap/>
            <w:hideMark/>
          </w:tcPr>
          <w:p w14:paraId="6CA060E8" w14:textId="77777777" w:rsidR="00F529BC" w:rsidRPr="00F529BC" w:rsidRDefault="00F529BC" w:rsidP="00F529BC">
            <w:r w:rsidRPr="00F529BC">
              <w:t>Tx07</w:t>
            </w:r>
          </w:p>
        </w:tc>
        <w:tc>
          <w:tcPr>
            <w:tcW w:w="960" w:type="dxa"/>
            <w:noWrap/>
            <w:hideMark/>
          </w:tcPr>
          <w:p w14:paraId="5FB2A5E8" w14:textId="77777777" w:rsidR="00F529BC" w:rsidRPr="00F529BC" w:rsidRDefault="00F529BC" w:rsidP="00F529BC">
            <w:r w:rsidRPr="00F529BC">
              <w:t>Tx08</w:t>
            </w:r>
          </w:p>
        </w:tc>
        <w:tc>
          <w:tcPr>
            <w:tcW w:w="960" w:type="dxa"/>
            <w:noWrap/>
            <w:hideMark/>
          </w:tcPr>
          <w:p w14:paraId="63939869" w14:textId="77777777" w:rsidR="00F529BC" w:rsidRPr="00F529BC" w:rsidRDefault="00F529BC" w:rsidP="00F529BC">
            <w:r w:rsidRPr="00F529BC">
              <w:t>Tx09</w:t>
            </w:r>
          </w:p>
        </w:tc>
        <w:tc>
          <w:tcPr>
            <w:tcW w:w="960" w:type="dxa"/>
            <w:noWrap/>
            <w:hideMark/>
          </w:tcPr>
          <w:p w14:paraId="304AD9E6" w14:textId="77777777" w:rsidR="00F529BC" w:rsidRPr="00F529BC" w:rsidRDefault="00F529BC" w:rsidP="00F529BC">
            <w:r w:rsidRPr="00F529BC">
              <w:t>Tx10</w:t>
            </w:r>
          </w:p>
        </w:tc>
      </w:tr>
      <w:tr w:rsidR="00F529BC" w:rsidRPr="00F529BC" w14:paraId="2D59E662" w14:textId="77777777" w:rsidTr="00F529BC">
        <w:trPr>
          <w:trHeight w:val="300"/>
        </w:trPr>
        <w:tc>
          <w:tcPr>
            <w:tcW w:w="960" w:type="dxa"/>
            <w:noWrap/>
            <w:hideMark/>
          </w:tcPr>
          <w:p w14:paraId="1363185A" w14:textId="77777777" w:rsidR="00F529BC" w:rsidRPr="00F529BC" w:rsidRDefault="00F529BC" w:rsidP="00F529BC">
            <w:r w:rsidRPr="00F529BC">
              <w:t>3.396755</w:t>
            </w:r>
          </w:p>
        </w:tc>
        <w:tc>
          <w:tcPr>
            <w:tcW w:w="960" w:type="dxa"/>
            <w:noWrap/>
            <w:hideMark/>
          </w:tcPr>
          <w:p w14:paraId="5BA9F1C3" w14:textId="77777777" w:rsidR="00F529BC" w:rsidRPr="00F529BC" w:rsidRDefault="00F529BC" w:rsidP="00F529BC">
            <w:r w:rsidRPr="00F529BC">
              <w:t>3.415237</w:t>
            </w:r>
          </w:p>
        </w:tc>
        <w:tc>
          <w:tcPr>
            <w:tcW w:w="960" w:type="dxa"/>
            <w:noWrap/>
            <w:hideMark/>
          </w:tcPr>
          <w:p w14:paraId="21ACA11B" w14:textId="77777777" w:rsidR="00F529BC" w:rsidRPr="00F529BC" w:rsidRDefault="00F529BC" w:rsidP="00F529BC">
            <w:r w:rsidRPr="00F529BC">
              <w:t>6.513366</w:t>
            </w:r>
          </w:p>
        </w:tc>
        <w:tc>
          <w:tcPr>
            <w:tcW w:w="960" w:type="dxa"/>
            <w:noWrap/>
            <w:hideMark/>
          </w:tcPr>
          <w:p w14:paraId="76AD456C" w14:textId="77777777" w:rsidR="00F529BC" w:rsidRPr="00F529BC" w:rsidRDefault="00F529BC" w:rsidP="00F529BC">
            <w:r w:rsidRPr="00F529BC">
              <w:t>8.421119</w:t>
            </w:r>
          </w:p>
        </w:tc>
        <w:tc>
          <w:tcPr>
            <w:tcW w:w="960" w:type="dxa"/>
            <w:noWrap/>
            <w:hideMark/>
          </w:tcPr>
          <w:p w14:paraId="704D3E69" w14:textId="77777777" w:rsidR="00F529BC" w:rsidRPr="00F529BC" w:rsidRDefault="00F529BC" w:rsidP="00F529BC">
            <w:r w:rsidRPr="00F529BC">
              <w:t>10.72987</w:t>
            </w:r>
          </w:p>
        </w:tc>
        <w:tc>
          <w:tcPr>
            <w:tcW w:w="960" w:type="dxa"/>
            <w:noWrap/>
            <w:hideMark/>
          </w:tcPr>
          <w:p w14:paraId="5E603DDA" w14:textId="77777777" w:rsidR="00F529BC" w:rsidRPr="00F529BC" w:rsidRDefault="00F529BC" w:rsidP="00F529BC">
            <w:r w:rsidRPr="00F529BC">
              <w:t>4.134583</w:t>
            </w:r>
          </w:p>
        </w:tc>
        <w:tc>
          <w:tcPr>
            <w:tcW w:w="960" w:type="dxa"/>
            <w:noWrap/>
            <w:hideMark/>
          </w:tcPr>
          <w:p w14:paraId="2D31A9D7" w14:textId="77777777" w:rsidR="00F529BC" w:rsidRPr="00F529BC" w:rsidRDefault="00F529BC" w:rsidP="00F529BC">
            <w:r w:rsidRPr="00F529BC">
              <w:t>3.916006</w:t>
            </w:r>
          </w:p>
        </w:tc>
        <w:tc>
          <w:tcPr>
            <w:tcW w:w="960" w:type="dxa"/>
            <w:noWrap/>
            <w:hideMark/>
          </w:tcPr>
          <w:p w14:paraId="654D682F" w14:textId="77777777" w:rsidR="00F529BC" w:rsidRPr="00F529BC" w:rsidRDefault="00F529BC" w:rsidP="00F529BC">
            <w:r w:rsidRPr="00F529BC">
              <w:t>5.648054</w:t>
            </w:r>
          </w:p>
        </w:tc>
        <w:tc>
          <w:tcPr>
            <w:tcW w:w="960" w:type="dxa"/>
            <w:noWrap/>
            <w:hideMark/>
          </w:tcPr>
          <w:p w14:paraId="65A2AD10" w14:textId="77777777" w:rsidR="00F529BC" w:rsidRPr="00F529BC" w:rsidRDefault="00F529BC" w:rsidP="00F529BC">
            <w:r w:rsidRPr="00F529BC">
              <w:t>8.106647</w:t>
            </w:r>
          </w:p>
        </w:tc>
        <w:tc>
          <w:tcPr>
            <w:tcW w:w="960" w:type="dxa"/>
            <w:noWrap/>
            <w:hideMark/>
          </w:tcPr>
          <w:p w14:paraId="2CD61E6C" w14:textId="77777777" w:rsidR="00F529BC" w:rsidRPr="00F529BC" w:rsidRDefault="00F529BC" w:rsidP="00F529BC">
            <w:r w:rsidRPr="00F529BC">
              <w:t>12.43905</w:t>
            </w:r>
          </w:p>
        </w:tc>
      </w:tr>
      <w:tr w:rsidR="00F529BC" w:rsidRPr="00F529BC" w14:paraId="6C7786F6" w14:textId="77777777" w:rsidTr="00F529BC">
        <w:trPr>
          <w:trHeight w:val="300"/>
        </w:trPr>
        <w:tc>
          <w:tcPr>
            <w:tcW w:w="960" w:type="dxa"/>
            <w:noWrap/>
            <w:hideMark/>
          </w:tcPr>
          <w:p w14:paraId="6CE80C93" w14:textId="77777777" w:rsidR="00F529BC" w:rsidRPr="00F529BC" w:rsidRDefault="00F529BC" w:rsidP="00F529BC">
            <w:r w:rsidRPr="00F529BC">
              <w:t>2.300575</w:t>
            </w:r>
          </w:p>
        </w:tc>
        <w:tc>
          <w:tcPr>
            <w:tcW w:w="960" w:type="dxa"/>
            <w:noWrap/>
            <w:hideMark/>
          </w:tcPr>
          <w:p w14:paraId="1D374E7A" w14:textId="77777777" w:rsidR="00F529BC" w:rsidRPr="00F529BC" w:rsidRDefault="00F529BC" w:rsidP="00F529BC">
            <w:r w:rsidRPr="00F529BC">
              <w:t>4.308979</w:t>
            </w:r>
          </w:p>
        </w:tc>
        <w:tc>
          <w:tcPr>
            <w:tcW w:w="960" w:type="dxa"/>
            <w:noWrap/>
            <w:hideMark/>
          </w:tcPr>
          <w:p w14:paraId="6DCA6786" w14:textId="77777777" w:rsidR="00F529BC" w:rsidRPr="00F529BC" w:rsidRDefault="00F529BC" w:rsidP="00F529BC">
            <w:r w:rsidRPr="00F529BC">
              <w:t>7.309817</w:t>
            </w:r>
          </w:p>
        </w:tc>
        <w:tc>
          <w:tcPr>
            <w:tcW w:w="960" w:type="dxa"/>
            <w:noWrap/>
            <w:hideMark/>
          </w:tcPr>
          <w:p w14:paraId="08F26B48" w14:textId="77777777" w:rsidR="00F529BC" w:rsidRPr="00F529BC" w:rsidRDefault="00F529BC" w:rsidP="00F529BC">
            <w:r w:rsidRPr="00F529BC">
              <w:t>8.24371</w:t>
            </w:r>
          </w:p>
        </w:tc>
        <w:tc>
          <w:tcPr>
            <w:tcW w:w="960" w:type="dxa"/>
            <w:noWrap/>
            <w:hideMark/>
          </w:tcPr>
          <w:p w14:paraId="570A5656" w14:textId="77777777" w:rsidR="00F529BC" w:rsidRPr="00F529BC" w:rsidRDefault="00F529BC" w:rsidP="00F529BC">
            <w:r w:rsidRPr="00F529BC">
              <w:t>14.38052</w:t>
            </w:r>
          </w:p>
        </w:tc>
        <w:tc>
          <w:tcPr>
            <w:tcW w:w="960" w:type="dxa"/>
            <w:noWrap/>
            <w:hideMark/>
          </w:tcPr>
          <w:p w14:paraId="429F0F63" w14:textId="77777777" w:rsidR="00F529BC" w:rsidRPr="00F529BC" w:rsidRDefault="00F529BC" w:rsidP="00F529BC">
            <w:r w:rsidRPr="00F529BC">
              <w:t>1.472715</w:t>
            </w:r>
          </w:p>
        </w:tc>
        <w:tc>
          <w:tcPr>
            <w:tcW w:w="960" w:type="dxa"/>
            <w:noWrap/>
            <w:hideMark/>
          </w:tcPr>
          <w:p w14:paraId="6B1E2340" w14:textId="77777777" w:rsidR="00F529BC" w:rsidRPr="00F529BC" w:rsidRDefault="00F529BC" w:rsidP="00F529BC">
            <w:r w:rsidRPr="00F529BC">
              <w:t>3.341825</w:t>
            </w:r>
          </w:p>
        </w:tc>
        <w:tc>
          <w:tcPr>
            <w:tcW w:w="960" w:type="dxa"/>
            <w:noWrap/>
            <w:hideMark/>
          </w:tcPr>
          <w:p w14:paraId="7E3B49BA" w14:textId="77777777" w:rsidR="00F529BC" w:rsidRPr="00F529BC" w:rsidRDefault="00F529BC" w:rsidP="00F529BC">
            <w:r w:rsidRPr="00F529BC">
              <w:t>6.116102</w:t>
            </w:r>
          </w:p>
        </w:tc>
        <w:tc>
          <w:tcPr>
            <w:tcW w:w="960" w:type="dxa"/>
            <w:noWrap/>
            <w:hideMark/>
          </w:tcPr>
          <w:p w14:paraId="438871F6" w14:textId="77777777" w:rsidR="00F529BC" w:rsidRPr="00F529BC" w:rsidRDefault="00F529BC" w:rsidP="00F529BC">
            <w:r w:rsidRPr="00F529BC">
              <w:t>8.523378</w:t>
            </w:r>
          </w:p>
        </w:tc>
        <w:tc>
          <w:tcPr>
            <w:tcW w:w="960" w:type="dxa"/>
            <w:noWrap/>
            <w:hideMark/>
          </w:tcPr>
          <w:p w14:paraId="6488BAEA" w14:textId="77777777" w:rsidR="00F529BC" w:rsidRPr="00F529BC" w:rsidRDefault="00F529BC" w:rsidP="00F529BC">
            <w:r w:rsidRPr="00F529BC">
              <w:t>10.38266</w:t>
            </w:r>
          </w:p>
        </w:tc>
      </w:tr>
      <w:tr w:rsidR="00F529BC" w:rsidRPr="00F529BC" w14:paraId="74D197C2" w14:textId="77777777" w:rsidTr="00F529BC">
        <w:trPr>
          <w:trHeight w:val="300"/>
        </w:trPr>
        <w:tc>
          <w:tcPr>
            <w:tcW w:w="960" w:type="dxa"/>
            <w:noWrap/>
            <w:hideMark/>
          </w:tcPr>
          <w:p w14:paraId="4081710C" w14:textId="77777777" w:rsidR="00F529BC" w:rsidRPr="00F529BC" w:rsidRDefault="00F529BC" w:rsidP="00F529BC">
            <w:r w:rsidRPr="00F529BC">
              <w:t>2.361178</w:t>
            </w:r>
          </w:p>
        </w:tc>
        <w:tc>
          <w:tcPr>
            <w:tcW w:w="960" w:type="dxa"/>
            <w:noWrap/>
            <w:hideMark/>
          </w:tcPr>
          <w:p w14:paraId="40DA9F91" w14:textId="77777777" w:rsidR="00F529BC" w:rsidRPr="00F529BC" w:rsidRDefault="00F529BC" w:rsidP="00F529BC">
            <w:r w:rsidRPr="00F529BC">
              <w:t>4.21255</w:t>
            </w:r>
          </w:p>
        </w:tc>
        <w:tc>
          <w:tcPr>
            <w:tcW w:w="960" w:type="dxa"/>
            <w:noWrap/>
            <w:hideMark/>
          </w:tcPr>
          <w:p w14:paraId="1E285F16" w14:textId="77777777" w:rsidR="00F529BC" w:rsidRPr="00F529BC" w:rsidRDefault="00F529BC" w:rsidP="00F529BC">
            <w:r w:rsidRPr="00F529BC">
              <w:t>7.359834</w:t>
            </w:r>
          </w:p>
        </w:tc>
        <w:tc>
          <w:tcPr>
            <w:tcW w:w="960" w:type="dxa"/>
            <w:noWrap/>
            <w:hideMark/>
          </w:tcPr>
          <w:p w14:paraId="0DD48791" w14:textId="77777777" w:rsidR="00F529BC" w:rsidRPr="00F529BC" w:rsidRDefault="00F529BC" w:rsidP="00F529BC">
            <w:r w:rsidRPr="00F529BC">
              <w:t>11.53458</w:t>
            </w:r>
          </w:p>
        </w:tc>
        <w:tc>
          <w:tcPr>
            <w:tcW w:w="960" w:type="dxa"/>
            <w:noWrap/>
            <w:hideMark/>
          </w:tcPr>
          <w:p w14:paraId="2D617E79" w14:textId="77777777" w:rsidR="00F529BC" w:rsidRPr="00F529BC" w:rsidRDefault="00F529BC" w:rsidP="00F529BC">
            <w:r w:rsidRPr="00F529BC">
              <w:t>13.40461</w:t>
            </w:r>
          </w:p>
        </w:tc>
        <w:tc>
          <w:tcPr>
            <w:tcW w:w="960" w:type="dxa"/>
            <w:noWrap/>
            <w:hideMark/>
          </w:tcPr>
          <w:p w14:paraId="103DB5A9" w14:textId="77777777" w:rsidR="00F529BC" w:rsidRPr="00F529BC" w:rsidRDefault="00F529BC" w:rsidP="00F529BC">
            <w:r w:rsidRPr="00F529BC">
              <w:t>2.943063</w:t>
            </w:r>
          </w:p>
        </w:tc>
        <w:tc>
          <w:tcPr>
            <w:tcW w:w="960" w:type="dxa"/>
            <w:noWrap/>
            <w:hideMark/>
          </w:tcPr>
          <w:p w14:paraId="2A6ED5BC" w14:textId="77777777" w:rsidR="00F529BC" w:rsidRPr="00F529BC" w:rsidRDefault="00F529BC" w:rsidP="00F529BC">
            <w:r w:rsidRPr="00F529BC">
              <w:t>4.766359</w:t>
            </w:r>
          </w:p>
        </w:tc>
        <w:tc>
          <w:tcPr>
            <w:tcW w:w="960" w:type="dxa"/>
            <w:noWrap/>
            <w:hideMark/>
          </w:tcPr>
          <w:p w14:paraId="790A4FC1" w14:textId="77777777" w:rsidR="00F529BC" w:rsidRPr="00F529BC" w:rsidRDefault="00F529BC" w:rsidP="00F529BC">
            <w:r w:rsidRPr="00F529BC">
              <w:t>5.993188</w:t>
            </w:r>
          </w:p>
        </w:tc>
        <w:tc>
          <w:tcPr>
            <w:tcW w:w="960" w:type="dxa"/>
            <w:noWrap/>
            <w:hideMark/>
          </w:tcPr>
          <w:p w14:paraId="1BA2A3BD" w14:textId="77777777" w:rsidR="00F529BC" w:rsidRPr="00F529BC" w:rsidRDefault="00F529BC" w:rsidP="00F529BC">
            <w:r w:rsidRPr="00F529BC">
              <w:t>10.71985</w:t>
            </w:r>
          </w:p>
        </w:tc>
        <w:tc>
          <w:tcPr>
            <w:tcW w:w="960" w:type="dxa"/>
            <w:noWrap/>
            <w:hideMark/>
          </w:tcPr>
          <w:p w14:paraId="4970509E" w14:textId="77777777" w:rsidR="00F529BC" w:rsidRPr="00F529BC" w:rsidRDefault="00F529BC" w:rsidP="00F529BC">
            <w:r w:rsidRPr="00F529BC">
              <w:t>15.16516</w:t>
            </w:r>
          </w:p>
        </w:tc>
      </w:tr>
      <w:tr w:rsidR="00F529BC" w:rsidRPr="00F529BC" w14:paraId="79413C4B" w14:textId="77777777" w:rsidTr="00F529BC">
        <w:trPr>
          <w:trHeight w:val="300"/>
        </w:trPr>
        <w:tc>
          <w:tcPr>
            <w:tcW w:w="960" w:type="dxa"/>
            <w:noWrap/>
            <w:hideMark/>
          </w:tcPr>
          <w:p w14:paraId="27B7EFEE" w14:textId="77777777" w:rsidR="00F529BC" w:rsidRPr="00F529BC" w:rsidRDefault="00F529BC" w:rsidP="00F529BC">
            <w:r w:rsidRPr="00F529BC">
              <w:t>2.807302</w:t>
            </w:r>
          </w:p>
        </w:tc>
        <w:tc>
          <w:tcPr>
            <w:tcW w:w="960" w:type="dxa"/>
            <w:noWrap/>
            <w:hideMark/>
          </w:tcPr>
          <w:p w14:paraId="567C3A14" w14:textId="77777777" w:rsidR="00F529BC" w:rsidRPr="00F529BC" w:rsidRDefault="00F529BC" w:rsidP="00F529BC">
            <w:r w:rsidRPr="00F529BC">
              <w:t>3.571478</w:t>
            </w:r>
          </w:p>
        </w:tc>
        <w:tc>
          <w:tcPr>
            <w:tcW w:w="960" w:type="dxa"/>
            <w:noWrap/>
            <w:hideMark/>
          </w:tcPr>
          <w:p w14:paraId="76CCE914" w14:textId="77777777" w:rsidR="00F529BC" w:rsidRPr="00F529BC" w:rsidRDefault="00F529BC" w:rsidP="00F529BC">
            <w:r w:rsidRPr="00F529BC">
              <w:t>6.183632</w:t>
            </w:r>
          </w:p>
        </w:tc>
        <w:tc>
          <w:tcPr>
            <w:tcW w:w="960" w:type="dxa"/>
            <w:noWrap/>
            <w:hideMark/>
          </w:tcPr>
          <w:p w14:paraId="2E169FF9" w14:textId="77777777" w:rsidR="00F529BC" w:rsidRPr="00F529BC" w:rsidRDefault="00F529BC" w:rsidP="00F529BC">
            <w:r w:rsidRPr="00F529BC">
              <w:t>10.78858</w:t>
            </w:r>
          </w:p>
        </w:tc>
        <w:tc>
          <w:tcPr>
            <w:tcW w:w="960" w:type="dxa"/>
            <w:noWrap/>
            <w:hideMark/>
          </w:tcPr>
          <w:p w14:paraId="3503E91A" w14:textId="77777777" w:rsidR="00F529BC" w:rsidRPr="00F529BC" w:rsidRDefault="00F529BC" w:rsidP="00F529BC">
            <w:r w:rsidRPr="00F529BC">
              <w:t>10.1663</w:t>
            </w:r>
          </w:p>
        </w:tc>
        <w:tc>
          <w:tcPr>
            <w:tcW w:w="960" w:type="dxa"/>
            <w:noWrap/>
            <w:hideMark/>
          </w:tcPr>
          <w:p w14:paraId="72125585" w14:textId="77777777" w:rsidR="00F529BC" w:rsidRPr="00F529BC" w:rsidRDefault="00F529BC" w:rsidP="00F529BC">
            <w:r w:rsidRPr="00F529BC">
              <w:t>1.939075</w:t>
            </w:r>
          </w:p>
        </w:tc>
        <w:tc>
          <w:tcPr>
            <w:tcW w:w="960" w:type="dxa"/>
            <w:noWrap/>
            <w:hideMark/>
          </w:tcPr>
          <w:p w14:paraId="4467CFAB" w14:textId="77777777" w:rsidR="00F529BC" w:rsidRPr="00F529BC" w:rsidRDefault="00F529BC" w:rsidP="00F529BC">
            <w:r w:rsidRPr="00F529BC">
              <w:t>5.387721</w:t>
            </w:r>
          </w:p>
        </w:tc>
        <w:tc>
          <w:tcPr>
            <w:tcW w:w="960" w:type="dxa"/>
            <w:noWrap/>
            <w:hideMark/>
          </w:tcPr>
          <w:p w14:paraId="5D96B2CE" w14:textId="77777777" w:rsidR="00F529BC" w:rsidRPr="00F529BC" w:rsidRDefault="00F529BC" w:rsidP="00F529BC">
            <w:r w:rsidRPr="00F529BC">
              <w:t>7.46795</w:t>
            </w:r>
          </w:p>
        </w:tc>
        <w:tc>
          <w:tcPr>
            <w:tcW w:w="960" w:type="dxa"/>
            <w:noWrap/>
            <w:hideMark/>
          </w:tcPr>
          <w:p w14:paraId="795660F3" w14:textId="77777777" w:rsidR="00F529BC" w:rsidRPr="00F529BC" w:rsidRDefault="00F529BC" w:rsidP="00F529BC">
            <w:r w:rsidRPr="00F529BC">
              <w:t>8.459516</w:t>
            </w:r>
          </w:p>
        </w:tc>
        <w:tc>
          <w:tcPr>
            <w:tcW w:w="960" w:type="dxa"/>
            <w:noWrap/>
            <w:hideMark/>
          </w:tcPr>
          <w:p w14:paraId="01D23B80" w14:textId="77777777" w:rsidR="00F529BC" w:rsidRPr="00F529BC" w:rsidRDefault="00F529BC" w:rsidP="00F529BC">
            <w:r w:rsidRPr="00F529BC">
              <w:t>14.10633</w:t>
            </w:r>
          </w:p>
        </w:tc>
      </w:tr>
      <w:tr w:rsidR="00F529BC" w:rsidRPr="00F529BC" w14:paraId="4A105228" w14:textId="77777777" w:rsidTr="00F529BC">
        <w:trPr>
          <w:trHeight w:val="300"/>
        </w:trPr>
        <w:tc>
          <w:tcPr>
            <w:tcW w:w="960" w:type="dxa"/>
            <w:noWrap/>
            <w:hideMark/>
          </w:tcPr>
          <w:p w14:paraId="56B2FC30" w14:textId="77777777" w:rsidR="00F529BC" w:rsidRPr="00F529BC" w:rsidRDefault="00F529BC" w:rsidP="00F529BC">
            <w:r w:rsidRPr="00F529BC">
              <w:t>3.564864</w:t>
            </w:r>
          </w:p>
        </w:tc>
        <w:tc>
          <w:tcPr>
            <w:tcW w:w="960" w:type="dxa"/>
            <w:noWrap/>
            <w:hideMark/>
          </w:tcPr>
          <w:p w14:paraId="2B81A06B" w14:textId="77777777" w:rsidR="00F529BC" w:rsidRPr="00F529BC" w:rsidRDefault="00F529BC" w:rsidP="00F529BC">
            <w:r w:rsidRPr="00F529BC">
              <w:t>4.95265</w:t>
            </w:r>
          </w:p>
        </w:tc>
        <w:tc>
          <w:tcPr>
            <w:tcW w:w="960" w:type="dxa"/>
            <w:noWrap/>
            <w:hideMark/>
          </w:tcPr>
          <w:p w14:paraId="26F400B0" w14:textId="77777777" w:rsidR="00F529BC" w:rsidRPr="00F529BC" w:rsidRDefault="00F529BC" w:rsidP="00F529BC">
            <w:r w:rsidRPr="00F529BC">
              <w:t>8.296956</w:t>
            </w:r>
          </w:p>
        </w:tc>
        <w:tc>
          <w:tcPr>
            <w:tcW w:w="960" w:type="dxa"/>
            <w:noWrap/>
            <w:hideMark/>
          </w:tcPr>
          <w:p w14:paraId="79CB3547" w14:textId="77777777" w:rsidR="00F529BC" w:rsidRPr="00F529BC" w:rsidRDefault="00F529BC" w:rsidP="00F529BC">
            <w:r w:rsidRPr="00F529BC">
              <w:t>8.907771</w:t>
            </w:r>
          </w:p>
        </w:tc>
        <w:tc>
          <w:tcPr>
            <w:tcW w:w="960" w:type="dxa"/>
            <w:noWrap/>
            <w:hideMark/>
          </w:tcPr>
          <w:p w14:paraId="03C7E0BA" w14:textId="77777777" w:rsidR="00F529BC" w:rsidRPr="00F529BC" w:rsidRDefault="00F529BC" w:rsidP="00F529BC">
            <w:r w:rsidRPr="00F529BC">
              <w:t>10.38827</w:t>
            </w:r>
          </w:p>
        </w:tc>
        <w:tc>
          <w:tcPr>
            <w:tcW w:w="960" w:type="dxa"/>
            <w:noWrap/>
            <w:hideMark/>
          </w:tcPr>
          <w:p w14:paraId="260503D5" w14:textId="77777777" w:rsidR="00F529BC" w:rsidRPr="00F529BC" w:rsidRDefault="00F529BC" w:rsidP="00F529BC">
            <w:r w:rsidRPr="00F529BC">
              <w:t>3.583683</w:t>
            </w:r>
          </w:p>
        </w:tc>
        <w:tc>
          <w:tcPr>
            <w:tcW w:w="960" w:type="dxa"/>
            <w:noWrap/>
            <w:hideMark/>
          </w:tcPr>
          <w:p w14:paraId="2970C810" w14:textId="77777777" w:rsidR="00F529BC" w:rsidRPr="00F529BC" w:rsidRDefault="00F529BC" w:rsidP="00F529BC">
            <w:r w:rsidRPr="00F529BC">
              <w:t>4.41782</w:t>
            </w:r>
          </w:p>
        </w:tc>
        <w:tc>
          <w:tcPr>
            <w:tcW w:w="960" w:type="dxa"/>
            <w:noWrap/>
            <w:hideMark/>
          </w:tcPr>
          <w:p w14:paraId="66B7E4CD" w14:textId="77777777" w:rsidR="00F529BC" w:rsidRPr="00F529BC" w:rsidRDefault="00F529BC" w:rsidP="00F529BC">
            <w:r w:rsidRPr="00F529BC">
              <w:t>7.352533</w:t>
            </w:r>
          </w:p>
        </w:tc>
        <w:tc>
          <w:tcPr>
            <w:tcW w:w="960" w:type="dxa"/>
            <w:noWrap/>
            <w:hideMark/>
          </w:tcPr>
          <w:p w14:paraId="37D18841" w14:textId="77777777" w:rsidR="00F529BC" w:rsidRPr="00F529BC" w:rsidRDefault="00F529BC" w:rsidP="00F529BC">
            <w:r w:rsidRPr="00F529BC">
              <w:t>7.870742</w:t>
            </w:r>
          </w:p>
        </w:tc>
        <w:tc>
          <w:tcPr>
            <w:tcW w:w="960" w:type="dxa"/>
            <w:noWrap/>
            <w:hideMark/>
          </w:tcPr>
          <w:p w14:paraId="7C650225" w14:textId="77777777" w:rsidR="00F529BC" w:rsidRPr="00F529BC" w:rsidRDefault="00F529BC" w:rsidP="00F529BC">
            <w:r w:rsidRPr="00F529BC">
              <w:t>10.62775</w:t>
            </w:r>
          </w:p>
        </w:tc>
      </w:tr>
      <w:tr w:rsidR="00F529BC" w:rsidRPr="00F529BC" w14:paraId="6B705FB2" w14:textId="77777777" w:rsidTr="00F529BC">
        <w:trPr>
          <w:trHeight w:val="300"/>
        </w:trPr>
        <w:tc>
          <w:tcPr>
            <w:tcW w:w="960" w:type="dxa"/>
            <w:noWrap/>
            <w:hideMark/>
          </w:tcPr>
          <w:p w14:paraId="6F2CA72A" w14:textId="77777777" w:rsidR="00F529BC" w:rsidRPr="00F529BC" w:rsidRDefault="00F529BC" w:rsidP="00F529BC">
            <w:r w:rsidRPr="00F529BC">
              <w:t>2.474958</w:t>
            </w:r>
          </w:p>
        </w:tc>
        <w:tc>
          <w:tcPr>
            <w:tcW w:w="960" w:type="dxa"/>
            <w:noWrap/>
            <w:hideMark/>
          </w:tcPr>
          <w:p w14:paraId="1F15DFE9" w14:textId="77777777" w:rsidR="00F529BC" w:rsidRPr="00F529BC" w:rsidRDefault="00F529BC" w:rsidP="00F529BC">
            <w:r w:rsidRPr="00F529BC">
              <w:t>5.680959</w:t>
            </w:r>
          </w:p>
        </w:tc>
        <w:tc>
          <w:tcPr>
            <w:tcW w:w="960" w:type="dxa"/>
            <w:noWrap/>
            <w:hideMark/>
          </w:tcPr>
          <w:p w14:paraId="253BA59E" w14:textId="77777777" w:rsidR="00F529BC" w:rsidRPr="00F529BC" w:rsidRDefault="00F529BC" w:rsidP="00F529BC">
            <w:r w:rsidRPr="00F529BC">
              <w:t>7.85077</w:t>
            </w:r>
          </w:p>
        </w:tc>
        <w:tc>
          <w:tcPr>
            <w:tcW w:w="960" w:type="dxa"/>
            <w:noWrap/>
            <w:hideMark/>
          </w:tcPr>
          <w:p w14:paraId="7C4D6C2C" w14:textId="77777777" w:rsidR="00F529BC" w:rsidRPr="00F529BC" w:rsidRDefault="00F529BC" w:rsidP="00F529BC">
            <w:r w:rsidRPr="00F529BC">
              <w:t>8.537195</w:t>
            </w:r>
          </w:p>
        </w:tc>
        <w:tc>
          <w:tcPr>
            <w:tcW w:w="960" w:type="dxa"/>
            <w:noWrap/>
            <w:hideMark/>
          </w:tcPr>
          <w:p w14:paraId="413BC2A7" w14:textId="77777777" w:rsidR="00F529BC" w:rsidRPr="00F529BC" w:rsidRDefault="00F529BC" w:rsidP="00F529BC">
            <w:r w:rsidRPr="00F529BC">
              <w:t>14.1139</w:t>
            </w:r>
          </w:p>
        </w:tc>
        <w:tc>
          <w:tcPr>
            <w:tcW w:w="960" w:type="dxa"/>
            <w:noWrap/>
            <w:hideMark/>
          </w:tcPr>
          <w:p w14:paraId="2CA76573" w14:textId="77777777" w:rsidR="00F529BC" w:rsidRPr="00F529BC" w:rsidRDefault="00F529BC" w:rsidP="00F529BC">
            <w:r w:rsidRPr="00F529BC">
              <w:t>2.414239</w:t>
            </w:r>
          </w:p>
        </w:tc>
        <w:tc>
          <w:tcPr>
            <w:tcW w:w="960" w:type="dxa"/>
            <w:noWrap/>
            <w:hideMark/>
          </w:tcPr>
          <w:p w14:paraId="2CEBAC05" w14:textId="77777777" w:rsidR="00F529BC" w:rsidRPr="00F529BC" w:rsidRDefault="00F529BC" w:rsidP="00F529BC">
            <w:r w:rsidRPr="00F529BC">
              <w:t>5.592199</w:t>
            </w:r>
          </w:p>
        </w:tc>
        <w:tc>
          <w:tcPr>
            <w:tcW w:w="960" w:type="dxa"/>
            <w:noWrap/>
            <w:hideMark/>
          </w:tcPr>
          <w:p w14:paraId="6832FAFB" w14:textId="77777777" w:rsidR="00F529BC" w:rsidRPr="00F529BC" w:rsidRDefault="00F529BC" w:rsidP="00F529BC">
            <w:r w:rsidRPr="00F529BC">
              <w:t>6.850465</w:t>
            </w:r>
          </w:p>
        </w:tc>
        <w:tc>
          <w:tcPr>
            <w:tcW w:w="960" w:type="dxa"/>
            <w:noWrap/>
            <w:hideMark/>
          </w:tcPr>
          <w:p w14:paraId="06D34DBF" w14:textId="77777777" w:rsidR="00F529BC" w:rsidRPr="00F529BC" w:rsidRDefault="00F529BC" w:rsidP="00F529BC">
            <w:r w:rsidRPr="00F529BC">
              <w:t>8.471326</w:t>
            </w:r>
          </w:p>
        </w:tc>
        <w:tc>
          <w:tcPr>
            <w:tcW w:w="960" w:type="dxa"/>
            <w:noWrap/>
            <w:hideMark/>
          </w:tcPr>
          <w:p w14:paraId="735A54B4" w14:textId="77777777" w:rsidR="00F529BC" w:rsidRPr="00F529BC" w:rsidRDefault="00F529BC" w:rsidP="00F529BC">
            <w:r w:rsidRPr="00F529BC">
              <w:t>10.96804</w:t>
            </w:r>
          </w:p>
        </w:tc>
      </w:tr>
      <w:tr w:rsidR="00F529BC" w:rsidRPr="00F529BC" w14:paraId="226C1135" w14:textId="77777777" w:rsidTr="00F529BC">
        <w:trPr>
          <w:trHeight w:val="300"/>
        </w:trPr>
        <w:tc>
          <w:tcPr>
            <w:tcW w:w="960" w:type="dxa"/>
            <w:noWrap/>
            <w:hideMark/>
          </w:tcPr>
          <w:p w14:paraId="5114157E" w14:textId="77777777" w:rsidR="00F529BC" w:rsidRPr="00F529BC" w:rsidRDefault="00F529BC" w:rsidP="00F529BC">
            <w:r w:rsidRPr="00F529BC">
              <w:t>3.861882</w:t>
            </w:r>
          </w:p>
        </w:tc>
        <w:tc>
          <w:tcPr>
            <w:tcW w:w="960" w:type="dxa"/>
            <w:noWrap/>
            <w:hideMark/>
          </w:tcPr>
          <w:p w14:paraId="0A8956EC" w14:textId="77777777" w:rsidR="00F529BC" w:rsidRPr="00F529BC" w:rsidRDefault="00F529BC" w:rsidP="00F529BC">
            <w:r w:rsidRPr="00F529BC">
              <w:t>5.735062</w:t>
            </w:r>
          </w:p>
        </w:tc>
        <w:tc>
          <w:tcPr>
            <w:tcW w:w="960" w:type="dxa"/>
            <w:noWrap/>
            <w:hideMark/>
          </w:tcPr>
          <w:p w14:paraId="51D84E89" w14:textId="77777777" w:rsidR="00F529BC" w:rsidRPr="00F529BC" w:rsidRDefault="00F529BC" w:rsidP="00F529BC">
            <w:r w:rsidRPr="00F529BC">
              <w:t>8.593937</w:t>
            </w:r>
          </w:p>
        </w:tc>
        <w:tc>
          <w:tcPr>
            <w:tcW w:w="960" w:type="dxa"/>
            <w:noWrap/>
            <w:hideMark/>
          </w:tcPr>
          <w:p w14:paraId="7249BD73" w14:textId="77777777" w:rsidR="00F529BC" w:rsidRPr="00F529BC" w:rsidRDefault="00F529BC" w:rsidP="00F529BC">
            <w:r w:rsidRPr="00F529BC">
              <w:t>11.68183</w:t>
            </w:r>
          </w:p>
        </w:tc>
        <w:tc>
          <w:tcPr>
            <w:tcW w:w="960" w:type="dxa"/>
            <w:noWrap/>
            <w:hideMark/>
          </w:tcPr>
          <w:p w14:paraId="11F5E342" w14:textId="77777777" w:rsidR="00F529BC" w:rsidRPr="00F529BC" w:rsidRDefault="00F529BC" w:rsidP="00F529BC">
            <w:r w:rsidRPr="00F529BC">
              <w:t>13.1954</w:t>
            </w:r>
          </w:p>
        </w:tc>
        <w:tc>
          <w:tcPr>
            <w:tcW w:w="960" w:type="dxa"/>
            <w:noWrap/>
            <w:hideMark/>
          </w:tcPr>
          <w:p w14:paraId="211C25D5" w14:textId="77777777" w:rsidR="00F529BC" w:rsidRPr="00F529BC" w:rsidRDefault="00F529BC" w:rsidP="00F529BC">
            <w:r w:rsidRPr="00F529BC">
              <w:t>2.868865</w:t>
            </w:r>
          </w:p>
        </w:tc>
        <w:tc>
          <w:tcPr>
            <w:tcW w:w="960" w:type="dxa"/>
            <w:noWrap/>
            <w:hideMark/>
          </w:tcPr>
          <w:p w14:paraId="4FE42176" w14:textId="77777777" w:rsidR="00F529BC" w:rsidRPr="00F529BC" w:rsidRDefault="00F529BC" w:rsidP="00F529BC">
            <w:r w:rsidRPr="00F529BC">
              <w:t>7.313562</w:t>
            </w:r>
          </w:p>
        </w:tc>
        <w:tc>
          <w:tcPr>
            <w:tcW w:w="960" w:type="dxa"/>
            <w:noWrap/>
            <w:hideMark/>
          </w:tcPr>
          <w:p w14:paraId="7DE497D6" w14:textId="77777777" w:rsidR="00F529BC" w:rsidRPr="00F529BC" w:rsidRDefault="00F529BC" w:rsidP="00F529BC">
            <w:r w:rsidRPr="00F529BC">
              <w:t>7.77498</w:t>
            </w:r>
          </w:p>
        </w:tc>
        <w:tc>
          <w:tcPr>
            <w:tcW w:w="960" w:type="dxa"/>
            <w:noWrap/>
            <w:hideMark/>
          </w:tcPr>
          <w:p w14:paraId="45A1E321" w14:textId="77777777" w:rsidR="00F529BC" w:rsidRPr="00F529BC" w:rsidRDefault="00F529BC" w:rsidP="00F529BC">
            <w:r w:rsidRPr="00F529BC">
              <w:t>12.28506</w:t>
            </w:r>
          </w:p>
        </w:tc>
        <w:tc>
          <w:tcPr>
            <w:tcW w:w="960" w:type="dxa"/>
            <w:noWrap/>
            <w:hideMark/>
          </w:tcPr>
          <w:p w14:paraId="6E934286" w14:textId="77777777" w:rsidR="00F529BC" w:rsidRPr="00F529BC" w:rsidRDefault="00F529BC" w:rsidP="00F529BC">
            <w:r w:rsidRPr="00F529BC">
              <w:t>14.2038</w:t>
            </w:r>
          </w:p>
        </w:tc>
      </w:tr>
      <w:tr w:rsidR="00F529BC" w:rsidRPr="00F529BC" w14:paraId="5AFBBD20" w14:textId="77777777" w:rsidTr="00F529BC">
        <w:trPr>
          <w:trHeight w:val="300"/>
        </w:trPr>
        <w:tc>
          <w:tcPr>
            <w:tcW w:w="960" w:type="dxa"/>
            <w:noWrap/>
            <w:hideMark/>
          </w:tcPr>
          <w:p w14:paraId="26DCE1EB" w14:textId="77777777" w:rsidR="00F529BC" w:rsidRPr="00F529BC" w:rsidRDefault="00F529BC" w:rsidP="00F529BC">
            <w:r w:rsidRPr="00F529BC">
              <w:t>3.998785</w:t>
            </w:r>
          </w:p>
        </w:tc>
        <w:tc>
          <w:tcPr>
            <w:tcW w:w="960" w:type="dxa"/>
            <w:noWrap/>
            <w:hideMark/>
          </w:tcPr>
          <w:p w14:paraId="02D3A8AD" w14:textId="77777777" w:rsidR="00F529BC" w:rsidRPr="00F529BC" w:rsidRDefault="00F529BC" w:rsidP="00F529BC">
            <w:r w:rsidRPr="00F529BC">
              <w:t>6.439127</w:t>
            </w:r>
          </w:p>
        </w:tc>
        <w:tc>
          <w:tcPr>
            <w:tcW w:w="960" w:type="dxa"/>
            <w:noWrap/>
            <w:hideMark/>
          </w:tcPr>
          <w:p w14:paraId="0CFAA016" w14:textId="77777777" w:rsidR="00F529BC" w:rsidRPr="00F529BC" w:rsidRDefault="00F529BC" w:rsidP="00F529BC">
            <w:r w:rsidRPr="00F529BC">
              <w:t>7.263116</w:t>
            </w:r>
          </w:p>
        </w:tc>
        <w:tc>
          <w:tcPr>
            <w:tcW w:w="960" w:type="dxa"/>
            <w:noWrap/>
            <w:hideMark/>
          </w:tcPr>
          <w:p w14:paraId="05DC180E" w14:textId="77777777" w:rsidR="00F529BC" w:rsidRPr="00F529BC" w:rsidRDefault="00F529BC" w:rsidP="00F529BC">
            <w:r w:rsidRPr="00F529BC">
              <w:t>9.437486</w:t>
            </w:r>
          </w:p>
        </w:tc>
        <w:tc>
          <w:tcPr>
            <w:tcW w:w="960" w:type="dxa"/>
            <w:noWrap/>
            <w:hideMark/>
          </w:tcPr>
          <w:p w14:paraId="6793940F" w14:textId="77777777" w:rsidR="00F529BC" w:rsidRPr="00F529BC" w:rsidRDefault="00F529BC" w:rsidP="00F529BC">
            <w:r w:rsidRPr="00F529BC">
              <w:t>10.82379</w:t>
            </w:r>
          </w:p>
        </w:tc>
        <w:tc>
          <w:tcPr>
            <w:tcW w:w="960" w:type="dxa"/>
            <w:noWrap/>
            <w:hideMark/>
          </w:tcPr>
          <w:p w14:paraId="23A4033B" w14:textId="77777777" w:rsidR="00F529BC" w:rsidRPr="00F529BC" w:rsidRDefault="00F529BC" w:rsidP="00F529BC">
            <w:r w:rsidRPr="00F529BC">
              <w:t>2.88868</w:t>
            </w:r>
          </w:p>
        </w:tc>
        <w:tc>
          <w:tcPr>
            <w:tcW w:w="960" w:type="dxa"/>
            <w:noWrap/>
            <w:hideMark/>
          </w:tcPr>
          <w:p w14:paraId="661CC413" w14:textId="77777777" w:rsidR="00F529BC" w:rsidRPr="00F529BC" w:rsidRDefault="00F529BC" w:rsidP="00F529BC">
            <w:r w:rsidRPr="00F529BC">
              <w:t>5.837489</w:t>
            </w:r>
          </w:p>
        </w:tc>
        <w:tc>
          <w:tcPr>
            <w:tcW w:w="960" w:type="dxa"/>
            <w:noWrap/>
            <w:hideMark/>
          </w:tcPr>
          <w:p w14:paraId="789AFE57" w14:textId="77777777" w:rsidR="00F529BC" w:rsidRPr="00F529BC" w:rsidRDefault="00F529BC" w:rsidP="00F529BC">
            <w:r w:rsidRPr="00F529BC">
              <w:t>7.284289</w:t>
            </w:r>
          </w:p>
        </w:tc>
        <w:tc>
          <w:tcPr>
            <w:tcW w:w="960" w:type="dxa"/>
            <w:noWrap/>
            <w:hideMark/>
          </w:tcPr>
          <w:p w14:paraId="6D1C4FF5" w14:textId="77777777" w:rsidR="00F529BC" w:rsidRPr="00F529BC" w:rsidRDefault="00F529BC" w:rsidP="00F529BC">
            <w:r w:rsidRPr="00F529BC">
              <w:t>9.556719</w:t>
            </w:r>
          </w:p>
        </w:tc>
        <w:tc>
          <w:tcPr>
            <w:tcW w:w="960" w:type="dxa"/>
            <w:noWrap/>
            <w:hideMark/>
          </w:tcPr>
          <w:p w14:paraId="723449AF" w14:textId="77777777" w:rsidR="00F529BC" w:rsidRPr="00F529BC" w:rsidRDefault="00F529BC" w:rsidP="00F529BC">
            <w:r w:rsidRPr="00F529BC">
              <w:t>15.20939</w:t>
            </w:r>
          </w:p>
        </w:tc>
      </w:tr>
      <w:tr w:rsidR="00F529BC" w:rsidRPr="00F529BC" w14:paraId="46A6E1DC" w14:textId="77777777" w:rsidTr="00F529BC">
        <w:trPr>
          <w:trHeight w:val="300"/>
        </w:trPr>
        <w:tc>
          <w:tcPr>
            <w:tcW w:w="960" w:type="dxa"/>
            <w:noWrap/>
            <w:hideMark/>
          </w:tcPr>
          <w:p w14:paraId="06936CE4" w14:textId="77777777" w:rsidR="00F529BC" w:rsidRPr="00F529BC" w:rsidRDefault="00F529BC" w:rsidP="00F529BC">
            <w:r w:rsidRPr="00F529BC">
              <w:t>3.594735</w:t>
            </w:r>
          </w:p>
        </w:tc>
        <w:tc>
          <w:tcPr>
            <w:tcW w:w="960" w:type="dxa"/>
            <w:noWrap/>
            <w:hideMark/>
          </w:tcPr>
          <w:p w14:paraId="60C50865" w14:textId="77777777" w:rsidR="00F529BC" w:rsidRPr="00F529BC" w:rsidRDefault="00F529BC" w:rsidP="00F529BC">
            <w:r w:rsidRPr="00F529BC">
              <w:t>5.845317</w:t>
            </w:r>
          </w:p>
        </w:tc>
        <w:tc>
          <w:tcPr>
            <w:tcW w:w="960" w:type="dxa"/>
            <w:noWrap/>
            <w:hideMark/>
          </w:tcPr>
          <w:p w14:paraId="01DFF2EC" w14:textId="77777777" w:rsidR="00F529BC" w:rsidRPr="00F529BC" w:rsidRDefault="00F529BC" w:rsidP="00F529BC">
            <w:r w:rsidRPr="00F529BC">
              <w:t>7.49816</w:t>
            </w:r>
          </w:p>
        </w:tc>
        <w:tc>
          <w:tcPr>
            <w:tcW w:w="960" w:type="dxa"/>
            <w:noWrap/>
            <w:hideMark/>
          </w:tcPr>
          <w:p w14:paraId="0776EE40" w14:textId="77777777" w:rsidR="00F529BC" w:rsidRPr="00F529BC" w:rsidRDefault="00F529BC" w:rsidP="00F529BC">
            <w:r w:rsidRPr="00F529BC">
              <w:t>9.577481</w:t>
            </w:r>
          </w:p>
        </w:tc>
        <w:tc>
          <w:tcPr>
            <w:tcW w:w="960" w:type="dxa"/>
            <w:noWrap/>
            <w:hideMark/>
          </w:tcPr>
          <w:p w14:paraId="789ECEA9" w14:textId="77777777" w:rsidR="00F529BC" w:rsidRPr="00F529BC" w:rsidRDefault="00F529BC" w:rsidP="00F529BC">
            <w:r w:rsidRPr="00F529BC">
              <w:t>11.63989</w:t>
            </w:r>
          </w:p>
        </w:tc>
        <w:tc>
          <w:tcPr>
            <w:tcW w:w="960" w:type="dxa"/>
            <w:noWrap/>
            <w:hideMark/>
          </w:tcPr>
          <w:p w14:paraId="7F6B302D" w14:textId="77777777" w:rsidR="00F529BC" w:rsidRPr="00F529BC" w:rsidRDefault="00F529BC" w:rsidP="00F529BC">
            <w:r w:rsidRPr="00F529BC">
              <w:t>3.835076</w:t>
            </w:r>
          </w:p>
        </w:tc>
        <w:tc>
          <w:tcPr>
            <w:tcW w:w="960" w:type="dxa"/>
            <w:noWrap/>
            <w:hideMark/>
          </w:tcPr>
          <w:p w14:paraId="4E243CF0" w14:textId="77777777" w:rsidR="00F529BC" w:rsidRPr="00F529BC" w:rsidRDefault="00F529BC" w:rsidP="00F529BC">
            <w:r w:rsidRPr="00F529BC">
              <w:t>5.301915</w:t>
            </w:r>
          </w:p>
        </w:tc>
        <w:tc>
          <w:tcPr>
            <w:tcW w:w="960" w:type="dxa"/>
            <w:noWrap/>
            <w:hideMark/>
          </w:tcPr>
          <w:p w14:paraId="5F429023" w14:textId="77777777" w:rsidR="00F529BC" w:rsidRPr="00F529BC" w:rsidRDefault="00F529BC" w:rsidP="00F529BC">
            <w:r w:rsidRPr="00F529BC">
              <w:t>7.323442</w:t>
            </w:r>
          </w:p>
        </w:tc>
        <w:tc>
          <w:tcPr>
            <w:tcW w:w="960" w:type="dxa"/>
            <w:noWrap/>
            <w:hideMark/>
          </w:tcPr>
          <w:p w14:paraId="17A07D76" w14:textId="77777777" w:rsidR="00F529BC" w:rsidRPr="00F529BC" w:rsidRDefault="00F529BC" w:rsidP="00F529BC">
            <w:r w:rsidRPr="00F529BC">
              <w:t>16.52692</w:t>
            </w:r>
          </w:p>
        </w:tc>
        <w:tc>
          <w:tcPr>
            <w:tcW w:w="960" w:type="dxa"/>
            <w:noWrap/>
            <w:hideMark/>
          </w:tcPr>
          <w:p w14:paraId="02F9DD2E" w14:textId="77777777" w:rsidR="00F529BC" w:rsidRPr="00F529BC" w:rsidRDefault="00F529BC" w:rsidP="00F529BC">
            <w:r w:rsidRPr="00F529BC">
              <w:t>16.39059</w:t>
            </w:r>
          </w:p>
        </w:tc>
      </w:tr>
      <w:tr w:rsidR="00F529BC" w:rsidRPr="00F529BC" w14:paraId="21FD4119" w14:textId="77777777" w:rsidTr="00F529BC">
        <w:trPr>
          <w:trHeight w:val="300"/>
        </w:trPr>
        <w:tc>
          <w:tcPr>
            <w:tcW w:w="960" w:type="dxa"/>
            <w:noWrap/>
            <w:hideMark/>
          </w:tcPr>
          <w:p w14:paraId="0B339EF4" w14:textId="77777777" w:rsidR="00F529BC" w:rsidRPr="00F529BC" w:rsidRDefault="00F529BC" w:rsidP="00F529BC">
            <w:r w:rsidRPr="00F529BC">
              <w:t>4.192396</w:t>
            </w:r>
          </w:p>
        </w:tc>
        <w:tc>
          <w:tcPr>
            <w:tcW w:w="960" w:type="dxa"/>
            <w:noWrap/>
            <w:hideMark/>
          </w:tcPr>
          <w:p w14:paraId="56659B94" w14:textId="77777777" w:rsidR="00F529BC" w:rsidRPr="00F529BC" w:rsidRDefault="00F529BC" w:rsidP="00F529BC">
            <w:r w:rsidRPr="00F529BC">
              <w:t>6.483722</w:t>
            </w:r>
          </w:p>
        </w:tc>
        <w:tc>
          <w:tcPr>
            <w:tcW w:w="960" w:type="dxa"/>
            <w:noWrap/>
            <w:hideMark/>
          </w:tcPr>
          <w:p w14:paraId="130E6BAA" w14:textId="77777777" w:rsidR="00F529BC" w:rsidRPr="00F529BC" w:rsidRDefault="00F529BC" w:rsidP="00F529BC">
            <w:r w:rsidRPr="00F529BC">
              <w:t>9.714933</w:t>
            </w:r>
          </w:p>
        </w:tc>
        <w:tc>
          <w:tcPr>
            <w:tcW w:w="960" w:type="dxa"/>
            <w:noWrap/>
            <w:hideMark/>
          </w:tcPr>
          <w:p w14:paraId="2B4505A4" w14:textId="77777777" w:rsidR="00F529BC" w:rsidRPr="00F529BC" w:rsidRDefault="00F529BC" w:rsidP="00F529BC">
            <w:r w:rsidRPr="00F529BC">
              <w:t>12.57857</w:t>
            </w:r>
          </w:p>
        </w:tc>
        <w:tc>
          <w:tcPr>
            <w:tcW w:w="960" w:type="dxa"/>
            <w:noWrap/>
            <w:hideMark/>
          </w:tcPr>
          <w:p w14:paraId="11F636DA" w14:textId="77777777" w:rsidR="00F529BC" w:rsidRPr="00F529BC" w:rsidRDefault="00F529BC" w:rsidP="00F529BC">
            <w:r w:rsidRPr="00F529BC">
              <w:t>14.88714</w:t>
            </w:r>
          </w:p>
        </w:tc>
        <w:tc>
          <w:tcPr>
            <w:tcW w:w="960" w:type="dxa"/>
            <w:noWrap/>
            <w:hideMark/>
          </w:tcPr>
          <w:p w14:paraId="2DA30D9B" w14:textId="77777777" w:rsidR="00F529BC" w:rsidRPr="00F529BC" w:rsidRDefault="00F529BC" w:rsidP="00F529BC">
            <w:r w:rsidRPr="00F529BC">
              <w:t>4.311523</w:t>
            </w:r>
          </w:p>
        </w:tc>
        <w:tc>
          <w:tcPr>
            <w:tcW w:w="960" w:type="dxa"/>
            <w:noWrap/>
            <w:hideMark/>
          </w:tcPr>
          <w:p w14:paraId="634DC6ED" w14:textId="77777777" w:rsidR="00F529BC" w:rsidRPr="00F529BC" w:rsidRDefault="00F529BC" w:rsidP="00F529BC">
            <w:r w:rsidRPr="00F529BC">
              <w:t>6.251056</w:t>
            </w:r>
          </w:p>
        </w:tc>
        <w:tc>
          <w:tcPr>
            <w:tcW w:w="960" w:type="dxa"/>
            <w:noWrap/>
            <w:hideMark/>
          </w:tcPr>
          <w:p w14:paraId="39D56736" w14:textId="77777777" w:rsidR="00F529BC" w:rsidRPr="00F529BC" w:rsidRDefault="00F529BC" w:rsidP="00F529BC">
            <w:r w:rsidRPr="00F529BC">
              <w:t>9.572236</w:t>
            </w:r>
          </w:p>
        </w:tc>
        <w:tc>
          <w:tcPr>
            <w:tcW w:w="960" w:type="dxa"/>
            <w:noWrap/>
            <w:hideMark/>
          </w:tcPr>
          <w:p w14:paraId="4AE558C9" w14:textId="77777777" w:rsidR="00F529BC" w:rsidRPr="00F529BC" w:rsidRDefault="00F529BC" w:rsidP="00F529BC">
            <w:r w:rsidRPr="00F529BC">
              <w:t>9.38872</w:t>
            </w:r>
          </w:p>
        </w:tc>
        <w:tc>
          <w:tcPr>
            <w:tcW w:w="960" w:type="dxa"/>
            <w:noWrap/>
            <w:hideMark/>
          </w:tcPr>
          <w:p w14:paraId="5B8BEC83" w14:textId="77777777" w:rsidR="00F529BC" w:rsidRPr="00F529BC" w:rsidRDefault="00F529BC" w:rsidP="00F529BC">
            <w:r w:rsidRPr="00F529BC">
              <w:t>15.87379</w:t>
            </w:r>
          </w:p>
        </w:tc>
      </w:tr>
      <w:tr w:rsidR="00F529BC" w:rsidRPr="00F529BC" w14:paraId="0ADC5A2E" w14:textId="77777777" w:rsidTr="00F529BC">
        <w:trPr>
          <w:trHeight w:val="300"/>
        </w:trPr>
        <w:tc>
          <w:tcPr>
            <w:tcW w:w="960" w:type="dxa"/>
            <w:noWrap/>
            <w:hideMark/>
          </w:tcPr>
          <w:p w14:paraId="0BB717F4" w14:textId="77777777" w:rsidR="00F529BC" w:rsidRPr="00F529BC" w:rsidRDefault="00F529BC" w:rsidP="00F529BC">
            <w:pPr>
              <w:rPr>
                <w:b/>
                <w:bCs/>
              </w:rPr>
            </w:pPr>
            <w:r w:rsidRPr="00F529BC">
              <w:rPr>
                <w:b/>
                <w:bCs/>
              </w:rPr>
              <w:t>3.255343</w:t>
            </w:r>
          </w:p>
        </w:tc>
        <w:tc>
          <w:tcPr>
            <w:tcW w:w="960" w:type="dxa"/>
            <w:noWrap/>
            <w:hideMark/>
          </w:tcPr>
          <w:p w14:paraId="0A1EA424" w14:textId="77777777" w:rsidR="00F529BC" w:rsidRPr="00F529BC" w:rsidRDefault="00F529BC" w:rsidP="00F529BC">
            <w:pPr>
              <w:rPr>
                <w:b/>
                <w:bCs/>
              </w:rPr>
            </w:pPr>
            <w:r w:rsidRPr="00F529BC">
              <w:rPr>
                <w:b/>
                <w:bCs/>
              </w:rPr>
              <w:t>5.064508</w:t>
            </w:r>
          </w:p>
        </w:tc>
        <w:tc>
          <w:tcPr>
            <w:tcW w:w="960" w:type="dxa"/>
            <w:noWrap/>
            <w:hideMark/>
          </w:tcPr>
          <w:p w14:paraId="548BAAE8" w14:textId="77777777" w:rsidR="00F529BC" w:rsidRPr="00F529BC" w:rsidRDefault="00F529BC" w:rsidP="00F529BC">
            <w:pPr>
              <w:rPr>
                <w:b/>
                <w:bCs/>
              </w:rPr>
            </w:pPr>
            <w:r w:rsidRPr="00F529BC">
              <w:rPr>
                <w:b/>
                <w:bCs/>
              </w:rPr>
              <w:t>7.658452</w:t>
            </w:r>
          </w:p>
        </w:tc>
        <w:tc>
          <w:tcPr>
            <w:tcW w:w="960" w:type="dxa"/>
            <w:noWrap/>
            <w:hideMark/>
          </w:tcPr>
          <w:p w14:paraId="0D28581B" w14:textId="77777777" w:rsidR="00F529BC" w:rsidRPr="00F529BC" w:rsidRDefault="00F529BC" w:rsidP="00F529BC">
            <w:pPr>
              <w:rPr>
                <w:b/>
                <w:bCs/>
              </w:rPr>
            </w:pPr>
            <w:r w:rsidRPr="00F529BC">
              <w:rPr>
                <w:b/>
                <w:bCs/>
              </w:rPr>
              <w:t>9.970831</w:t>
            </w:r>
          </w:p>
        </w:tc>
        <w:tc>
          <w:tcPr>
            <w:tcW w:w="960" w:type="dxa"/>
            <w:noWrap/>
            <w:hideMark/>
          </w:tcPr>
          <w:p w14:paraId="5FC8C4C5" w14:textId="77777777" w:rsidR="00F529BC" w:rsidRPr="00F529BC" w:rsidRDefault="00F529BC" w:rsidP="00F529BC">
            <w:pPr>
              <w:rPr>
                <w:b/>
                <w:bCs/>
              </w:rPr>
            </w:pPr>
            <w:r w:rsidRPr="00F529BC">
              <w:rPr>
                <w:b/>
                <w:bCs/>
              </w:rPr>
              <w:t>12.37297</w:t>
            </w:r>
          </w:p>
        </w:tc>
        <w:tc>
          <w:tcPr>
            <w:tcW w:w="960" w:type="dxa"/>
            <w:noWrap/>
            <w:hideMark/>
          </w:tcPr>
          <w:p w14:paraId="3431A5EA" w14:textId="77777777" w:rsidR="00F529BC" w:rsidRPr="00F529BC" w:rsidRDefault="00F529BC" w:rsidP="00F529BC">
            <w:pPr>
              <w:rPr>
                <w:b/>
                <w:bCs/>
              </w:rPr>
            </w:pPr>
            <w:r w:rsidRPr="00F529BC">
              <w:rPr>
                <w:b/>
                <w:bCs/>
              </w:rPr>
              <w:t>3.03915</w:t>
            </w:r>
          </w:p>
        </w:tc>
        <w:tc>
          <w:tcPr>
            <w:tcW w:w="960" w:type="dxa"/>
            <w:noWrap/>
            <w:hideMark/>
          </w:tcPr>
          <w:p w14:paraId="6FB6CE82" w14:textId="77777777" w:rsidR="00F529BC" w:rsidRPr="00F529BC" w:rsidRDefault="00F529BC" w:rsidP="00F529BC">
            <w:pPr>
              <w:rPr>
                <w:b/>
                <w:bCs/>
              </w:rPr>
            </w:pPr>
            <w:r w:rsidRPr="00F529BC">
              <w:rPr>
                <w:b/>
                <w:bCs/>
              </w:rPr>
              <w:t>5.212595</w:t>
            </w:r>
          </w:p>
        </w:tc>
        <w:tc>
          <w:tcPr>
            <w:tcW w:w="960" w:type="dxa"/>
            <w:noWrap/>
            <w:hideMark/>
          </w:tcPr>
          <w:p w14:paraId="531D3C86" w14:textId="77777777" w:rsidR="00F529BC" w:rsidRPr="00F529BC" w:rsidRDefault="00F529BC" w:rsidP="00F529BC">
            <w:pPr>
              <w:rPr>
                <w:b/>
                <w:bCs/>
              </w:rPr>
            </w:pPr>
            <w:r w:rsidRPr="00F529BC">
              <w:rPr>
                <w:b/>
                <w:bCs/>
              </w:rPr>
              <w:t>7.138324</w:t>
            </w:r>
          </w:p>
        </w:tc>
        <w:tc>
          <w:tcPr>
            <w:tcW w:w="960" w:type="dxa"/>
            <w:noWrap/>
            <w:hideMark/>
          </w:tcPr>
          <w:p w14:paraId="23A7BEB7" w14:textId="77777777" w:rsidR="00F529BC" w:rsidRPr="00F529BC" w:rsidRDefault="00F529BC" w:rsidP="00F529BC">
            <w:pPr>
              <w:rPr>
                <w:b/>
                <w:bCs/>
              </w:rPr>
            </w:pPr>
            <w:r w:rsidRPr="00F529BC">
              <w:rPr>
                <w:b/>
                <w:bCs/>
              </w:rPr>
              <w:t>9.990887</w:t>
            </w:r>
          </w:p>
        </w:tc>
        <w:tc>
          <w:tcPr>
            <w:tcW w:w="960" w:type="dxa"/>
            <w:noWrap/>
            <w:hideMark/>
          </w:tcPr>
          <w:p w14:paraId="754C4ABE" w14:textId="77777777" w:rsidR="00F529BC" w:rsidRPr="00F529BC" w:rsidRDefault="00F529BC" w:rsidP="00F529BC">
            <w:pPr>
              <w:rPr>
                <w:b/>
                <w:bCs/>
              </w:rPr>
            </w:pPr>
            <w:r w:rsidRPr="00F529BC">
              <w:rPr>
                <w:b/>
                <w:bCs/>
              </w:rPr>
              <w:t>13.53665</w:t>
            </w:r>
          </w:p>
        </w:tc>
      </w:tr>
    </w:tbl>
    <w:p w14:paraId="7D8A4207" w14:textId="77777777" w:rsidR="00F529BC" w:rsidRDefault="00F529BC" w:rsidP="00DD05AD">
      <w:r>
        <w:lastRenderedPageBreak/>
        <w:t>6</w:t>
      </w:r>
      <w:r w:rsidRPr="00F529BC">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F529BC" w:rsidRPr="00F529BC" w14:paraId="214B8B3D" w14:textId="77777777" w:rsidTr="00F529BC">
        <w:trPr>
          <w:trHeight w:val="300"/>
        </w:trPr>
        <w:tc>
          <w:tcPr>
            <w:tcW w:w="960" w:type="dxa"/>
            <w:noWrap/>
            <w:hideMark/>
          </w:tcPr>
          <w:p w14:paraId="3C13FBE2" w14:textId="77777777" w:rsidR="00F529BC" w:rsidRPr="00F529BC" w:rsidRDefault="00F529BC" w:rsidP="00F529BC">
            <w:r w:rsidRPr="00F529BC">
              <w:t>Tx01</w:t>
            </w:r>
          </w:p>
        </w:tc>
        <w:tc>
          <w:tcPr>
            <w:tcW w:w="960" w:type="dxa"/>
            <w:noWrap/>
            <w:hideMark/>
          </w:tcPr>
          <w:p w14:paraId="65B2D1F5" w14:textId="77777777" w:rsidR="00F529BC" w:rsidRPr="00F529BC" w:rsidRDefault="00F529BC" w:rsidP="00F529BC">
            <w:r w:rsidRPr="00F529BC">
              <w:t>Tx02</w:t>
            </w:r>
          </w:p>
        </w:tc>
        <w:tc>
          <w:tcPr>
            <w:tcW w:w="960" w:type="dxa"/>
            <w:noWrap/>
            <w:hideMark/>
          </w:tcPr>
          <w:p w14:paraId="182DA170" w14:textId="77777777" w:rsidR="00F529BC" w:rsidRPr="00F529BC" w:rsidRDefault="00F529BC" w:rsidP="00F529BC">
            <w:r w:rsidRPr="00F529BC">
              <w:t>Tx03</w:t>
            </w:r>
          </w:p>
        </w:tc>
        <w:tc>
          <w:tcPr>
            <w:tcW w:w="960" w:type="dxa"/>
            <w:noWrap/>
            <w:hideMark/>
          </w:tcPr>
          <w:p w14:paraId="2996FBB6" w14:textId="77777777" w:rsidR="00F529BC" w:rsidRPr="00F529BC" w:rsidRDefault="00F529BC" w:rsidP="00F529BC">
            <w:r w:rsidRPr="00F529BC">
              <w:t>Tx04</w:t>
            </w:r>
          </w:p>
        </w:tc>
        <w:tc>
          <w:tcPr>
            <w:tcW w:w="960" w:type="dxa"/>
            <w:noWrap/>
            <w:hideMark/>
          </w:tcPr>
          <w:p w14:paraId="20434D89" w14:textId="77777777" w:rsidR="00F529BC" w:rsidRPr="00F529BC" w:rsidRDefault="00F529BC" w:rsidP="00F529BC">
            <w:r w:rsidRPr="00F529BC">
              <w:t>Tx05</w:t>
            </w:r>
          </w:p>
        </w:tc>
        <w:tc>
          <w:tcPr>
            <w:tcW w:w="960" w:type="dxa"/>
            <w:noWrap/>
            <w:hideMark/>
          </w:tcPr>
          <w:p w14:paraId="51024122" w14:textId="77777777" w:rsidR="00F529BC" w:rsidRPr="00F529BC" w:rsidRDefault="00F529BC" w:rsidP="00F529BC">
            <w:r w:rsidRPr="00F529BC">
              <w:t>Tx06</w:t>
            </w:r>
          </w:p>
        </w:tc>
        <w:tc>
          <w:tcPr>
            <w:tcW w:w="960" w:type="dxa"/>
            <w:noWrap/>
            <w:hideMark/>
          </w:tcPr>
          <w:p w14:paraId="5E899050" w14:textId="77777777" w:rsidR="00F529BC" w:rsidRPr="00F529BC" w:rsidRDefault="00F529BC" w:rsidP="00F529BC">
            <w:r w:rsidRPr="00F529BC">
              <w:t>Tx07</w:t>
            </w:r>
          </w:p>
        </w:tc>
        <w:tc>
          <w:tcPr>
            <w:tcW w:w="960" w:type="dxa"/>
            <w:noWrap/>
            <w:hideMark/>
          </w:tcPr>
          <w:p w14:paraId="5E723A88" w14:textId="77777777" w:rsidR="00F529BC" w:rsidRPr="00F529BC" w:rsidRDefault="00F529BC" w:rsidP="00F529BC">
            <w:r w:rsidRPr="00F529BC">
              <w:t>Tx08</w:t>
            </w:r>
          </w:p>
        </w:tc>
        <w:tc>
          <w:tcPr>
            <w:tcW w:w="960" w:type="dxa"/>
            <w:noWrap/>
            <w:hideMark/>
          </w:tcPr>
          <w:p w14:paraId="5F3C5BB4" w14:textId="77777777" w:rsidR="00F529BC" w:rsidRPr="00F529BC" w:rsidRDefault="00F529BC" w:rsidP="00F529BC">
            <w:r w:rsidRPr="00F529BC">
              <w:t>Tx09</w:t>
            </w:r>
          </w:p>
        </w:tc>
        <w:tc>
          <w:tcPr>
            <w:tcW w:w="960" w:type="dxa"/>
            <w:noWrap/>
            <w:hideMark/>
          </w:tcPr>
          <w:p w14:paraId="2997029A" w14:textId="77777777" w:rsidR="00F529BC" w:rsidRPr="00F529BC" w:rsidRDefault="00F529BC" w:rsidP="00F529BC">
            <w:r w:rsidRPr="00F529BC">
              <w:t>Tx10</w:t>
            </w:r>
          </w:p>
        </w:tc>
      </w:tr>
      <w:tr w:rsidR="00F529BC" w:rsidRPr="00F529BC" w14:paraId="3C622886" w14:textId="77777777" w:rsidTr="00F529BC">
        <w:trPr>
          <w:trHeight w:val="300"/>
        </w:trPr>
        <w:tc>
          <w:tcPr>
            <w:tcW w:w="960" w:type="dxa"/>
            <w:noWrap/>
            <w:hideMark/>
          </w:tcPr>
          <w:p w14:paraId="6A296CF6" w14:textId="77777777" w:rsidR="00F529BC" w:rsidRPr="00F529BC" w:rsidRDefault="00F529BC" w:rsidP="00F529BC">
            <w:r w:rsidRPr="00F529BC">
              <w:t>3.366898</w:t>
            </w:r>
          </w:p>
        </w:tc>
        <w:tc>
          <w:tcPr>
            <w:tcW w:w="960" w:type="dxa"/>
            <w:noWrap/>
            <w:hideMark/>
          </w:tcPr>
          <w:p w14:paraId="52461659" w14:textId="77777777" w:rsidR="00F529BC" w:rsidRPr="00F529BC" w:rsidRDefault="00F529BC" w:rsidP="00F529BC">
            <w:r w:rsidRPr="00F529BC">
              <w:t>3.338335</w:t>
            </w:r>
          </w:p>
        </w:tc>
        <w:tc>
          <w:tcPr>
            <w:tcW w:w="960" w:type="dxa"/>
            <w:noWrap/>
            <w:hideMark/>
          </w:tcPr>
          <w:p w14:paraId="65D42D45" w14:textId="77777777" w:rsidR="00F529BC" w:rsidRPr="00F529BC" w:rsidRDefault="00F529BC" w:rsidP="00F529BC">
            <w:r w:rsidRPr="00F529BC">
              <w:t>6.468986</w:t>
            </w:r>
          </w:p>
        </w:tc>
        <w:tc>
          <w:tcPr>
            <w:tcW w:w="960" w:type="dxa"/>
            <w:noWrap/>
            <w:hideMark/>
          </w:tcPr>
          <w:p w14:paraId="17D9A136" w14:textId="77777777" w:rsidR="00F529BC" w:rsidRPr="00F529BC" w:rsidRDefault="00F529BC" w:rsidP="00F529BC">
            <w:r w:rsidRPr="00F529BC">
              <w:t>7.575463</w:t>
            </w:r>
          </w:p>
        </w:tc>
        <w:tc>
          <w:tcPr>
            <w:tcW w:w="960" w:type="dxa"/>
            <w:noWrap/>
            <w:hideMark/>
          </w:tcPr>
          <w:p w14:paraId="130A52BC" w14:textId="77777777" w:rsidR="00F529BC" w:rsidRPr="00F529BC" w:rsidRDefault="00F529BC" w:rsidP="00F529BC">
            <w:r w:rsidRPr="00F529BC">
              <w:t>10.82105</w:t>
            </w:r>
          </w:p>
        </w:tc>
        <w:tc>
          <w:tcPr>
            <w:tcW w:w="960" w:type="dxa"/>
            <w:noWrap/>
            <w:hideMark/>
          </w:tcPr>
          <w:p w14:paraId="0E14C008" w14:textId="77777777" w:rsidR="00F529BC" w:rsidRPr="00F529BC" w:rsidRDefault="00F529BC" w:rsidP="00F529BC">
            <w:r w:rsidRPr="00F529BC">
              <w:t>4.121355</w:t>
            </w:r>
          </w:p>
        </w:tc>
        <w:tc>
          <w:tcPr>
            <w:tcW w:w="960" w:type="dxa"/>
            <w:noWrap/>
            <w:hideMark/>
          </w:tcPr>
          <w:p w14:paraId="4D179C31" w14:textId="77777777" w:rsidR="00F529BC" w:rsidRPr="00F529BC" w:rsidRDefault="00F529BC" w:rsidP="00F529BC">
            <w:r w:rsidRPr="00F529BC">
              <w:t>4.285091</w:t>
            </w:r>
          </w:p>
        </w:tc>
        <w:tc>
          <w:tcPr>
            <w:tcW w:w="960" w:type="dxa"/>
            <w:noWrap/>
            <w:hideMark/>
          </w:tcPr>
          <w:p w14:paraId="1DCFE0DD" w14:textId="77777777" w:rsidR="00F529BC" w:rsidRPr="00F529BC" w:rsidRDefault="00F529BC" w:rsidP="00F529BC">
            <w:r w:rsidRPr="00F529BC">
              <w:t>6.214604</w:t>
            </w:r>
          </w:p>
        </w:tc>
        <w:tc>
          <w:tcPr>
            <w:tcW w:w="960" w:type="dxa"/>
            <w:noWrap/>
            <w:hideMark/>
          </w:tcPr>
          <w:p w14:paraId="4AF248B0" w14:textId="77777777" w:rsidR="00F529BC" w:rsidRPr="00F529BC" w:rsidRDefault="00F529BC" w:rsidP="00F529BC">
            <w:r w:rsidRPr="00F529BC">
              <w:t>8.102071</w:t>
            </w:r>
          </w:p>
        </w:tc>
        <w:tc>
          <w:tcPr>
            <w:tcW w:w="960" w:type="dxa"/>
            <w:noWrap/>
            <w:hideMark/>
          </w:tcPr>
          <w:p w14:paraId="4BDB6FF0" w14:textId="77777777" w:rsidR="00F529BC" w:rsidRPr="00F529BC" w:rsidRDefault="00F529BC" w:rsidP="00F529BC">
            <w:r w:rsidRPr="00F529BC">
              <w:t>11.34006</w:t>
            </w:r>
          </w:p>
        </w:tc>
      </w:tr>
      <w:tr w:rsidR="00F529BC" w:rsidRPr="00F529BC" w14:paraId="79433CD4" w14:textId="77777777" w:rsidTr="00F529BC">
        <w:trPr>
          <w:trHeight w:val="300"/>
        </w:trPr>
        <w:tc>
          <w:tcPr>
            <w:tcW w:w="960" w:type="dxa"/>
            <w:noWrap/>
            <w:hideMark/>
          </w:tcPr>
          <w:p w14:paraId="1CB96A75" w14:textId="77777777" w:rsidR="00F529BC" w:rsidRPr="00F529BC" w:rsidRDefault="00F529BC" w:rsidP="00F529BC">
            <w:r w:rsidRPr="00F529BC">
              <w:t>1.48831</w:t>
            </w:r>
          </w:p>
        </w:tc>
        <w:tc>
          <w:tcPr>
            <w:tcW w:w="960" w:type="dxa"/>
            <w:noWrap/>
            <w:hideMark/>
          </w:tcPr>
          <w:p w14:paraId="1035D2D0" w14:textId="77777777" w:rsidR="00F529BC" w:rsidRPr="00F529BC" w:rsidRDefault="00F529BC" w:rsidP="00F529BC">
            <w:r w:rsidRPr="00F529BC">
              <w:t>4.533101</w:t>
            </w:r>
          </w:p>
        </w:tc>
        <w:tc>
          <w:tcPr>
            <w:tcW w:w="960" w:type="dxa"/>
            <w:noWrap/>
            <w:hideMark/>
          </w:tcPr>
          <w:p w14:paraId="7BE533E6" w14:textId="77777777" w:rsidR="00F529BC" w:rsidRPr="00F529BC" w:rsidRDefault="00F529BC" w:rsidP="00F529BC">
            <w:r w:rsidRPr="00F529BC">
              <w:t>6.530484</w:t>
            </w:r>
          </w:p>
        </w:tc>
        <w:tc>
          <w:tcPr>
            <w:tcW w:w="960" w:type="dxa"/>
            <w:noWrap/>
            <w:hideMark/>
          </w:tcPr>
          <w:p w14:paraId="2305038E" w14:textId="77777777" w:rsidR="00F529BC" w:rsidRPr="00F529BC" w:rsidRDefault="00F529BC" w:rsidP="00F529BC">
            <w:r w:rsidRPr="00F529BC">
              <w:t>8.228496</w:t>
            </w:r>
          </w:p>
        </w:tc>
        <w:tc>
          <w:tcPr>
            <w:tcW w:w="960" w:type="dxa"/>
            <w:noWrap/>
            <w:hideMark/>
          </w:tcPr>
          <w:p w14:paraId="126621F3" w14:textId="77777777" w:rsidR="00F529BC" w:rsidRPr="00F529BC" w:rsidRDefault="00F529BC" w:rsidP="00F529BC">
            <w:r w:rsidRPr="00F529BC">
              <w:t>13.62999</w:t>
            </w:r>
          </w:p>
        </w:tc>
        <w:tc>
          <w:tcPr>
            <w:tcW w:w="960" w:type="dxa"/>
            <w:noWrap/>
            <w:hideMark/>
          </w:tcPr>
          <w:p w14:paraId="73312611" w14:textId="77777777" w:rsidR="00F529BC" w:rsidRPr="00F529BC" w:rsidRDefault="00F529BC" w:rsidP="00F529BC">
            <w:r w:rsidRPr="00F529BC">
              <w:t>1.663439</w:t>
            </w:r>
          </w:p>
        </w:tc>
        <w:tc>
          <w:tcPr>
            <w:tcW w:w="960" w:type="dxa"/>
            <w:noWrap/>
            <w:hideMark/>
          </w:tcPr>
          <w:p w14:paraId="3F8E3C42" w14:textId="77777777" w:rsidR="00F529BC" w:rsidRPr="00F529BC" w:rsidRDefault="00F529BC" w:rsidP="00F529BC">
            <w:r w:rsidRPr="00F529BC">
              <w:t>3.536769</w:t>
            </w:r>
          </w:p>
        </w:tc>
        <w:tc>
          <w:tcPr>
            <w:tcW w:w="960" w:type="dxa"/>
            <w:noWrap/>
            <w:hideMark/>
          </w:tcPr>
          <w:p w14:paraId="4EAA80F9" w14:textId="77777777" w:rsidR="00F529BC" w:rsidRPr="00F529BC" w:rsidRDefault="00F529BC" w:rsidP="00F529BC">
            <w:r w:rsidRPr="00F529BC">
              <w:t>5.81145</w:t>
            </w:r>
          </w:p>
        </w:tc>
        <w:tc>
          <w:tcPr>
            <w:tcW w:w="960" w:type="dxa"/>
            <w:noWrap/>
            <w:hideMark/>
          </w:tcPr>
          <w:p w14:paraId="7E22B7DB" w14:textId="77777777" w:rsidR="00F529BC" w:rsidRPr="00F529BC" w:rsidRDefault="00F529BC" w:rsidP="00F529BC">
            <w:r w:rsidRPr="00F529BC">
              <w:t>9.990537</w:t>
            </w:r>
          </w:p>
        </w:tc>
        <w:tc>
          <w:tcPr>
            <w:tcW w:w="960" w:type="dxa"/>
            <w:noWrap/>
            <w:hideMark/>
          </w:tcPr>
          <w:p w14:paraId="14F43FE0" w14:textId="77777777" w:rsidR="00F529BC" w:rsidRPr="00F529BC" w:rsidRDefault="00F529BC" w:rsidP="00F529BC">
            <w:r w:rsidRPr="00F529BC">
              <w:t>11.13727</w:t>
            </w:r>
          </w:p>
        </w:tc>
      </w:tr>
      <w:tr w:rsidR="00F529BC" w:rsidRPr="00F529BC" w14:paraId="3B49ADA5" w14:textId="77777777" w:rsidTr="00F529BC">
        <w:trPr>
          <w:trHeight w:val="300"/>
        </w:trPr>
        <w:tc>
          <w:tcPr>
            <w:tcW w:w="960" w:type="dxa"/>
            <w:noWrap/>
            <w:hideMark/>
          </w:tcPr>
          <w:p w14:paraId="238183A8" w14:textId="77777777" w:rsidR="00F529BC" w:rsidRPr="00F529BC" w:rsidRDefault="00F529BC" w:rsidP="00F529BC">
            <w:r w:rsidRPr="00F529BC">
              <w:t>2.598308</w:t>
            </w:r>
          </w:p>
        </w:tc>
        <w:tc>
          <w:tcPr>
            <w:tcW w:w="960" w:type="dxa"/>
            <w:noWrap/>
            <w:hideMark/>
          </w:tcPr>
          <w:p w14:paraId="3AA49A93" w14:textId="77777777" w:rsidR="00F529BC" w:rsidRPr="00F529BC" w:rsidRDefault="00F529BC" w:rsidP="00F529BC">
            <w:r w:rsidRPr="00F529BC">
              <w:t>3.852423</w:t>
            </w:r>
          </w:p>
        </w:tc>
        <w:tc>
          <w:tcPr>
            <w:tcW w:w="960" w:type="dxa"/>
            <w:noWrap/>
            <w:hideMark/>
          </w:tcPr>
          <w:p w14:paraId="57CACB5F" w14:textId="77777777" w:rsidR="00F529BC" w:rsidRPr="00F529BC" w:rsidRDefault="00F529BC" w:rsidP="00F529BC">
            <w:r w:rsidRPr="00F529BC">
              <w:t>7.982203</w:t>
            </w:r>
          </w:p>
        </w:tc>
        <w:tc>
          <w:tcPr>
            <w:tcW w:w="960" w:type="dxa"/>
            <w:noWrap/>
            <w:hideMark/>
          </w:tcPr>
          <w:p w14:paraId="19E8F0C7" w14:textId="77777777" w:rsidR="00F529BC" w:rsidRPr="00F529BC" w:rsidRDefault="00F529BC" w:rsidP="00F529BC">
            <w:r w:rsidRPr="00F529BC">
              <w:t>10.44305</w:t>
            </w:r>
          </w:p>
        </w:tc>
        <w:tc>
          <w:tcPr>
            <w:tcW w:w="960" w:type="dxa"/>
            <w:noWrap/>
            <w:hideMark/>
          </w:tcPr>
          <w:p w14:paraId="1869C009" w14:textId="77777777" w:rsidR="00F529BC" w:rsidRPr="00F529BC" w:rsidRDefault="00F529BC" w:rsidP="00F529BC">
            <w:r w:rsidRPr="00F529BC">
              <w:t>14.22747</w:t>
            </w:r>
          </w:p>
        </w:tc>
        <w:tc>
          <w:tcPr>
            <w:tcW w:w="960" w:type="dxa"/>
            <w:noWrap/>
            <w:hideMark/>
          </w:tcPr>
          <w:p w14:paraId="2BF8E686" w14:textId="77777777" w:rsidR="00F529BC" w:rsidRPr="00F529BC" w:rsidRDefault="00F529BC" w:rsidP="00F529BC">
            <w:r w:rsidRPr="00F529BC">
              <w:t>3.145089</w:t>
            </w:r>
          </w:p>
        </w:tc>
        <w:tc>
          <w:tcPr>
            <w:tcW w:w="960" w:type="dxa"/>
            <w:noWrap/>
            <w:hideMark/>
          </w:tcPr>
          <w:p w14:paraId="06B06093" w14:textId="77777777" w:rsidR="00F529BC" w:rsidRPr="00F529BC" w:rsidRDefault="00F529BC" w:rsidP="00F529BC">
            <w:r w:rsidRPr="00F529BC">
              <w:t>4.834649</w:t>
            </w:r>
          </w:p>
        </w:tc>
        <w:tc>
          <w:tcPr>
            <w:tcW w:w="960" w:type="dxa"/>
            <w:noWrap/>
            <w:hideMark/>
          </w:tcPr>
          <w:p w14:paraId="37759C3A" w14:textId="77777777" w:rsidR="00F529BC" w:rsidRPr="00F529BC" w:rsidRDefault="00F529BC" w:rsidP="00F529BC">
            <w:r w:rsidRPr="00F529BC">
              <w:t>5.98715</w:t>
            </w:r>
          </w:p>
        </w:tc>
        <w:tc>
          <w:tcPr>
            <w:tcW w:w="960" w:type="dxa"/>
            <w:noWrap/>
            <w:hideMark/>
          </w:tcPr>
          <w:p w14:paraId="35F73915" w14:textId="77777777" w:rsidR="00F529BC" w:rsidRPr="00F529BC" w:rsidRDefault="00F529BC" w:rsidP="00F529BC">
            <w:r w:rsidRPr="00F529BC">
              <w:t>8.49231</w:t>
            </w:r>
          </w:p>
        </w:tc>
        <w:tc>
          <w:tcPr>
            <w:tcW w:w="960" w:type="dxa"/>
            <w:noWrap/>
            <w:hideMark/>
          </w:tcPr>
          <w:p w14:paraId="6855B690" w14:textId="77777777" w:rsidR="00F529BC" w:rsidRPr="00F529BC" w:rsidRDefault="00F529BC" w:rsidP="00F529BC">
            <w:r w:rsidRPr="00F529BC">
              <w:t>15.12839</w:t>
            </w:r>
          </w:p>
        </w:tc>
      </w:tr>
      <w:tr w:rsidR="00F529BC" w:rsidRPr="00F529BC" w14:paraId="5A2589B6" w14:textId="77777777" w:rsidTr="00F529BC">
        <w:trPr>
          <w:trHeight w:val="300"/>
        </w:trPr>
        <w:tc>
          <w:tcPr>
            <w:tcW w:w="960" w:type="dxa"/>
            <w:noWrap/>
            <w:hideMark/>
          </w:tcPr>
          <w:p w14:paraId="14976C09" w14:textId="77777777" w:rsidR="00F529BC" w:rsidRPr="00F529BC" w:rsidRDefault="00F529BC" w:rsidP="00F529BC">
            <w:r w:rsidRPr="00F529BC">
              <w:t>2.841157</w:t>
            </w:r>
          </w:p>
        </w:tc>
        <w:tc>
          <w:tcPr>
            <w:tcW w:w="960" w:type="dxa"/>
            <w:noWrap/>
            <w:hideMark/>
          </w:tcPr>
          <w:p w14:paraId="101847A0" w14:textId="77777777" w:rsidR="00F529BC" w:rsidRPr="00F529BC" w:rsidRDefault="00F529BC" w:rsidP="00F529BC">
            <w:r w:rsidRPr="00F529BC">
              <w:t>4.912549</w:t>
            </w:r>
          </w:p>
        </w:tc>
        <w:tc>
          <w:tcPr>
            <w:tcW w:w="960" w:type="dxa"/>
            <w:noWrap/>
            <w:hideMark/>
          </w:tcPr>
          <w:p w14:paraId="0E807B00" w14:textId="77777777" w:rsidR="00F529BC" w:rsidRPr="00F529BC" w:rsidRDefault="00F529BC" w:rsidP="00F529BC">
            <w:r w:rsidRPr="00F529BC">
              <w:t>6.380767</w:t>
            </w:r>
          </w:p>
        </w:tc>
        <w:tc>
          <w:tcPr>
            <w:tcW w:w="960" w:type="dxa"/>
            <w:noWrap/>
            <w:hideMark/>
          </w:tcPr>
          <w:p w14:paraId="71FB797A" w14:textId="77777777" w:rsidR="00F529BC" w:rsidRPr="00F529BC" w:rsidRDefault="00F529BC" w:rsidP="00F529BC">
            <w:r w:rsidRPr="00F529BC">
              <w:t>9.560065</w:t>
            </w:r>
          </w:p>
        </w:tc>
        <w:tc>
          <w:tcPr>
            <w:tcW w:w="960" w:type="dxa"/>
            <w:noWrap/>
            <w:hideMark/>
          </w:tcPr>
          <w:p w14:paraId="57702C4A" w14:textId="77777777" w:rsidR="00F529BC" w:rsidRPr="00F529BC" w:rsidRDefault="00F529BC" w:rsidP="00F529BC">
            <w:r w:rsidRPr="00F529BC">
              <w:t>9.972159</w:t>
            </w:r>
          </w:p>
        </w:tc>
        <w:tc>
          <w:tcPr>
            <w:tcW w:w="960" w:type="dxa"/>
            <w:noWrap/>
            <w:hideMark/>
          </w:tcPr>
          <w:p w14:paraId="055FED2D" w14:textId="77777777" w:rsidR="00F529BC" w:rsidRPr="00F529BC" w:rsidRDefault="00F529BC" w:rsidP="00F529BC">
            <w:r w:rsidRPr="00F529BC">
              <w:t>2.309679</w:t>
            </w:r>
          </w:p>
        </w:tc>
        <w:tc>
          <w:tcPr>
            <w:tcW w:w="960" w:type="dxa"/>
            <w:noWrap/>
            <w:hideMark/>
          </w:tcPr>
          <w:p w14:paraId="4C1A861A" w14:textId="77777777" w:rsidR="00F529BC" w:rsidRPr="00F529BC" w:rsidRDefault="00F529BC" w:rsidP="00F529BC">
            <w:r w:rsidRPr="00F529BC">
              <w:t>5.410391</w:t>
            </w:r>
          </w:p>
        </w:tc>
        <w:tc>
          <w:tcPr>
            <w:tcW w:w="960" w:type="dxa"/>
            <w:noWrap/>
            <w:hideMark/>
          </w:tcPr>
          <w:p w14:paraId="30977A79" w14:textId="77777777" w:rsidR="00F529BC" w:rsidRPr="00F529BC" w:rsidRDefault="00F529BC" w:rsidP="00F529BC">
            <w:r w:rsidRPr="00F529BC">
              <w:t>7.912492</w:t>
            </w:r>
          </w:p>
        </w:tc>
        <w:tc>
          <w:tcPr>
            <w:tcW w:w="960" w:type="dxa"/>
            <w:noWrap/>
            <w:hideMark/>
          </w:tcPr>
          <w:p w14:paraId="3E42446E" w14:textId="77777777" w:rsidR="00F529BC" w:rsidRPr="00F529BC" w:rsidRDefault="00F529BC" w:rsidP="00F529BC">
            <w:r w:rsidRPr="00F529BC">
              <w:t>8.68228</w:t>
            </w:r>
          </w:p>
        </w:tc>
        <w:tc>
          <w:tcPr>
            <w:tcW w:w="960" w:type="dxa"/>
            <w:noWrap/>
            <w:hideMark/>
          </w:tcPr>
          <w:p w14:paraId="0F480CF3" w14:textId="77777777" w:rsidR="00F529BC" w:rsidRPr="00F529BC" w:rsidRDefault="00F529BC" w:rsidP="00F529BC">
            <w:r w:rsidRPr="00F529BC">
              <w:t>13.49894</w:t>
            </w:r>
          </w:p>
        </w:tc>
      </w:tr>
      <w:tr w:rsidR="00F529BC" w:rsidRPr="00F529BC" w14:paraId="35AFAEAA" w14:textId="77777777" w:rsidTr="00F529BC">
        <w:trPr>
          <w:trHeight w:val="300"/>
        </w:trPr>
        <w:tc>
          <w:tcPr>
            <w:tcW w:w="960" w:type="dxa"/>
            <w:noWrap/>
            <w:hideMark/>
          </w:tcPr>
          <w:p w14:paraId="6D20F73C" w14:textId="77777777" w:rsidR="00F529BC" w:rsidRPr="00F529BC" w:rsidRDefault="00F529BC" w:rsidP="00F529BC">
            <w:r w:rsidRPr="00F529BC">
              <w:t>3.561451</w:t>
            </w:r>
          </w:p>
        </w:tc>
        <w:tc>
          <w:tcPr>
            <w:tcW w:w="960" w:type="dxa"/>
            <w:noWrap/>
            <w:hideMark/>
          </w:tcPr>
          <w:p w14:paraId="24B9BD1F" w14:textId="77777777" w:rsidR="00F529BC" w:rsidRPr="00F529BC" w:rsidRDefault="00F529BC" w:rsidP="00F529BC">
            <w:r w:rsidRPr="00F529BC">
              <w:t>5.138074</w:t>
            </w:r>
          </w:p>
        </w:tc>
        <w:tc>
          <w:tcPr>
            <w:tcW w:w="960" w:type="dxa"/>
            <w:noWrap/>
            <w:hideMark/>
          </w:tcPr>
          <w:p w14:paraId="04991FB6" w14:textId="77777777" w:rsidR="00F529BC" w:rsidRPr="00F529BC" w:rsidRDefault="00F529BC" w:rsidP="00F529BC">
            <w:r w:rsidRPr="00F529BC">
              <w:t>9.323618</w:t>
            </w:r>
          </w:p>
        </w:tc>
        <w:tc>
          <w:tcPr>
            <w:tcW w:w="960" w:type="dxa"/>
            <w:noWrap/>
            <w:hideMark/>
          </w:tcPr>
          <w:p w14:paraId="01624D9B" w14:textId="77777777" w:rsidR="00F529BC" w:rsidRPr="00F529BC" w:rsidRDefault="00F529BC" w:rsidP="00F529BC">
            <w:r w:rsidRPr="00F529BC">
              <w:t>9.471068</w:t>
            </w:r>
          </w:p>
        </w:tc>
        <w:tc>
          <w:tcPr>
            <w:tcW w:w="960" w:type="dxa"/>
            <w:noWrap/>
            <w:hideMark/>
          </w:tcPr>
          <w:p w14:paraId="3347E789" w14:textId="77777777" w:rsidR="00F529BC" w:rsidRPr="00F529BC" w:rsidRDefault="00F529BC" w:rsidP="00F529BC">
            <w:r w:rsidRPr="00F529BC">
              <w:t>11.15345</w:t>
            </w:r>
          </w:p>
        </w:tc>
        <w:tc>
          <w:tcPr>
            <w:tcW w:w="960" w:type="dxa"/>
            <w:noWrap/>
            <w:hideMark/>
          </w:tcPr>
          <w:p w14:paraId="688A3D66" w14:textId="77777777" w:rsidR="00F529BC" w:rsidRPr="00F529BC" w:rsidRDefault="00F529BC" w:rsidP="00F529BC">
            <w:r w:rsidRPr="00F529BC">
              <w:t>2.6423</w:t>
            </w:r>
          </w:p>
        </w:tc>
        <w:tc>
          <w:tcPr>
            <w:tcW w:w="960" w:type="dxa"/>
            <w:noWrap/>
            <w:hideMark/>
          </w:tcPr>
          <w:p w14:paraId="1A62541A" w14:textId="77777777" w:rsidR="00F529BC" w:rsidRPr="00F529BC" w:rsidRDefault="00F529BC" w:rsidP="00F529BC">
            <w:r w:rsidRPr="00F529BC">
              <w:t>4.583289</w:t>
            </w:r>
          </w:p>
        </w:tc>
        <w:tc>
          <w:tcPr>
            <w:tcW w:w="960" w:type="dxa"/>
            <w:noWrap/>
            <w:hideMark/>
          </w:tcPr>
          <w:p w14:paraId="494123BD" w14:textId="77777777" w:rsidR="00F529BC" w:rsidRPr="00F529BC" w:rsidRDefault="00F529BC" w:rsidP="00F529BC">
            <w:r w:rsidRPr="00F529BC">
              <w:t>6.99789</w:t>
            </w:r>
          </w:p>
        </w:tc>
        <w:tc>
          <w:tcPr>
            <w:tcW w:w="960" w:type="dxa"/>
            <w:noWrap/>
            <w:hideMark/>
          </w:tcPr>
          <w:p w14:paraId="6304EFA3" w14:textId="77777777" w:rsidR="00F529BC" w:rsidRPr="00F529BC" w:rsidRDefault="00F529BC" w:rsidP="00F529BC">
            <w:r w:rsidRPr="00F529BC">
              <w:t>9.580672</w:t>
            </w:r>
          </w:p>
        </w:tc>
        <w:tc>
          <w:tcPr>
            <w:tcW w:w="960" w:type="dxa"/>
            <w:noWrap/>
            <w:hideMark/>
          </w:tcPr>
          <w:p w14:paraId="4F6A2238" w14:textId="77777777" w:rsidR="00F529BC" w:rsidRPr="00F529BC" w:rsidRDefault="00F529BC" w:rsidP="00F529BC">
            <w:r w:rsidRPr="00F529BC">
              <w:t>11.45552</w:t>
            </w:r>
          </w:p>
        </w:tc>
      </w:tr>
      <w:tr w:rsidR="00F529BC" w:rsidRPr="00F529BC" w14:paraId="2EF8B7F6" w14:textId="77777777" w:rsidTr="00F529BC">
        <w:trPr>
          <w:trHeight w:val="300"/>
        </w:trPr>
        <w:tc>
          <w:tcPr>
            <w:tcW w:w="960" w:type="dxa"/>
            <w:noWrap/>
            <w:hideMark/>
          </w:tcPr>
          <w:p w14:paraId="2FCC6DF3" w14:textId="77777777" w:rsidR="00F529BC" w:rsidRPr="00F529BC" w:rsidRDefault="00F529BC" w:rsidP="00F529BC">
            <w:r w:rsidRPr="00F529BC">
              <w:t>2.954024</w:t>
            </w:r>
          </w:p>
        </w:tc>
        <w:tc>
          <w:tcPr>
            <w:tcW w:w="960" w:type="dxa"/>
            <w:noWrap/>
            <w:hideMark/>
          </w:tcPr>
          <w:p w14:paraId="50A2D3F9" w14:textId="77777777" w:rsidR="00F529BC" w:rsidRPr="00F529BC" w:rsidRDefault="00F529BC" w:rsidP="00F529BC">
            <w:r w:rsidRPr="00F529BC">
              <w:t>5.709072</w:t>
            </w:r>
          </w:p>
        </w:tc>
        <w:tc>
          <w:tcPr>
            <w:tcW w:w="960" w:type="dxa"/>
            <w:noWrap/>
            <w:hideMark/>
          </w:tcPr>
          <w:p w14:paraId="11AAE95A" w14:textId="77777777" w:rsidR="00F529BC" w:rsidRPr="00F529BC" w:rsidRDefault="00F529BC" w:rsidP="00F529BC">
            <w:r w:rsidRPr="00F529BC">
              <w:t>7.207049</w:t>
            </w:r>
          </w:p>
        </w:tc>
        <w:tc>
          <w:tcPr>
            <w:tcW w:w="960" w:type="dxa"/>
            <w:noWrap/>
            <w:hideMark/>
          </w:tcPr>
          <w:p w14:paraId="64C6D8C4" w14:textId="77777777" w:rsidR="00F529BC" w:rsidRPr="00F529BC" w:rsidRDefault="00F529BC" w:rsidP="00F529BC">
            <w:r w:rsidRPr="00F529BC">
              <w:t>8.816399</w:t>
            </w:r>
          </w:p>
        </w:tc>
        <w:tc>
          <w:tcPr>
            <w:tcW w:w="960" w:type="dxa"/>
            <w:noWrap/>
            <w:hideMark/>
          </w:tcPr>
          <w:p w14:paraId="3B76C473" w14:textId="77777777" w:rsidR="00F529BC" w:rsidRPr="00F529BC" w:rsidRDefault="00F529BC" w:rsidP="00F529BC">
            <w:r w:rsidRPr="00F529BC">
              <w:t>15.26204</w:t>
            </w:r>
          </w:p>
        </w:tc>
        <w:tc>
          <w:tcPr>
            <w:tcW w:w="960" w:type="dxa"/>
            <w:noWrap/>
            <w:hideMark/>
          </w:tcPr>
          <w:p w14:paraId="565B432C" w14:textId="77777777" w:rsidR="00F529BC" w:rsidRPr="00F529BC" w:rsidRDefault="00F529BC" w:rsidP="00F529BC">
            <w:r w:rsidRPr="00F529BC">
              <w:t>2.830997</w:t>
            </w:r>
          </w:p>
        </w:tc>
        <w:tc>
          <w:tcPr>
            <w:tcW w:w="960" w:type="dxa"/>
            <w:noWrap/>
            <w:hideMark/>
          </w:tcPr>
          <w:p w14:paraId="062CCF32" w14:textId="77777777" w:rsidR="00F529BC" w:rsidRPr="00F529BC" w:rsidRDefault="00F529BC" w:rsidP="00F529BC">
            <w:r w:rsidRPr="00F529BC">
              <w:t>4.939336</w:t>
            </w:r>
          </w:p>
        </w:tc>
        <w:tc>
          <w:tcPr>
            <w:tcW w:w="960" w:type="dxa"/>
            <w:noWrap/>
            <w:hideMark/>
          </w:tcPr>
          <w:p w14:paraId="00156D56" w14:textId="77777777" w:rsidR="00F529BC" w:rsidRPr="00F529BC" w:rsidRDefault="00F529BC" w:rsidP="00F529BC">
            <w:r w:rsidRPr="00F529BC">
              <w:t>7.83258</w:t>
            </w:r>
          </w:p>
        </w:tc>
        <w:tc>
          <w:tcPr>
            <w:tcW w:w="960" w:type="dxa"/>
            <w:noWrap/>
            <w:hideMark/>
          </w:tcPr>
          <w:p w14:paraId="51102A3F" w14:textId="77777777" w:rsidR="00F529BC" w:rsidRPr="00F529BC" w:rsidRDefault="00F529BC" w:rsidP="00F529BC">
            <w:r w:rsidRPr="00F529BC">
              <w:t>11.21484</w:t>
            </w:r>
          </w:p>
        </w:tc>
        <w:tc>
          <w:tcPr>
            <w:tcW w:w="960" w:type="dxa"/>
            <w:noWrap/>
            <w:hideMark/>
          </w:tcPr>
          <w:p w14:paraId="7431A0F4" w14:textId="77777777" w:rsidR="00F529BC" w:rsidRPr="00F529BC" w:rsidRDefault="00F529BC" w:rsidP="00F529BC">
            <w:r w:rsidRPr="00F529BC">
              <w:t>11.50627</w:t>
            </w:r>
          </w:p>
        </w:tc>
      </w:tr>
      <w:tr w:rsidR="00F529BC" w:rsidRPr="00F529BC" w14:paraId="57919D84" w14:textId="77777777" w:rsidTr="00F529BC">
        <w:trPr>
          <w:trHeight w:val="300"/>
        </w:trPr>
        <w:tc>
          <w:tcPr>
            <w:tcW w:w="960" w:type="dxa"/>
            <w:noWrap/>
            <w:hideMark/>
          </w:tcPr>
          <w:p w14:paraId="16B63402" w14:textId="77777777" w:rsidR="00F529BC" w:rsidRPr="00F529BC" w:rsidRDefault="00F529BC" w:rsidP="00F529BC">
            <w:r w:rsidRPr="00F529BC">
              <w:t>2.447236</w:t>
            </w:r>
          </w:p>
        </w:tc>
        <w:tc>
          <w:tcPr>
            <w:tcW w:w="960" w:type="dxa"/>
            <w:noWrap/>
            <w:hideMark/>
          </w:tcPr>
          <w:p w14:paraId="66F5E9D2" w14:textId="77777777" w:rsidR="00F529BC" w:rsidRPr="00F529BC" w:rsidRDefault="00F529BC" w:rsidP="00F529BC">
            <w:r w:rsidRPr="00F529BC">
              <w:t>6.640358</w:t>
            </w:r>
          </w:p>
        </w:tc>
        <w:tc>
          <w:tcPr>
            <w:tcW w:w="960" w:type="dxa"/>
            <w:noWrap/>
            <w:hideMark/>
          </w:tcPr>
          <w:p w14:paraId="031806DE" w14:textId="77777777" w:rsidR="00F529BC" w:rsidRPr="00F529BC" w:rsidRDefault="00F529BC" w:rsidP="00F529BC">
            <w:r w:rsidRPr="00F529BC">
              <w:t>7.813543</w:t>
            </w:r>
          </w:p>
        </w:tc>
        <w:tc>
          <w:tcPr>
            <w:tcW w:w="960" w:type="dxa"/>
            <w:noWrap/>
            <w:hideMark/>
          </w:tcPr>
          <w:p w14:paraId="4BCC2380" w14:textId="77777777" w:rsidR="00F529BC" w:rsidRPr="00F529BC" w:rsidRDefault="00F529BC" w:rsidP="00F529BC">
            <w:r w:rsidRPr="00F529BC">
              <w:t>11.91001</w:t>
            </w:r>
          </w:p>
        </w:tc>
        <w:tc>
          <w:tcPr>
            <w:tcW w:w="960" w:type="dxa"/>
            <w:noWrap/>
            <w:hideMark/>
          </w:tcPr>
          <w:p w14:paraId="717ACFD3" w14:textId="77777777" w:rsidR="00F529BC" w:rsidRPr="00F529BC" w:rsidRDefault="00F529BC" w:rsidP="00F529BC">
            <w:r w:rsidRPr="00F529BC">
              <w:t>16.2475</w:t>
            </w:r>
          </w:p>
        </w:tc>
        <w:tc>
          <w:tcPr>
            <w:tcW w:w="960" w:type="dxa"/>
            <w:noWrap/>
            <w:hideMark/>
          </w:tcPr>
          <w:p w14:paraId="0F83B8D5" w14:textId="77777777" w:rsidR="00F529BC" w:rsidRPr="00F529BC" w:rsidRDefault="00F529BC" w:rsidP="00F529BC">
            <w:r w:rsidRPr="00F529BC">
              <w:t>3.564486</w:t>
            </w:r>
          </w:p>
        </w:tc>
        <w:tc>
          <w:tcPr>
            <w:tcW w:w="960" w:type="dxa"/>
            <w:noWrap/>
            <w:hideMark/>
          </w:tcPr>
          <w:p w14:paraId="4B567B80" w14:textId="77777777" w:rsidR="00F529BC" w:rsidRPr="00F529BC" w:rsidRDefault="00F529BC" w:rsidP="00F529BC">
            <w:r w:rsidRPr="00F529BC">
              <w:t>7.13023</w:t>
            </w:r>
          </w:p>
        </w:tc>
        <w:tc>
          <w:tcPr>
            <w:tcW w:w="960" w:type="dxa"/>
            <w:noWrap/>
            <w:hideMark/>
          </w:tcPr>
          <w:p w14:paraId="4FCCB936" w14:textId="77777777" w:rsidR="00F529BC" w:rsidRPr="00F529BC" w:rsidRDefault="00F529BC" w:rsidP="00F529BC">
            <w:r w:rsidRPr="00F529BC">
              <w:t>7.126235</w:t>
            </w:r>
          </w:p>
        </w:tc>
        <w:tc>
          <w:tcPr>
            <w:tcW w:w="960" w:type="dxa"/>
            <w:noWrap/>
            <w:hideMark/>
          </w:tcPr>
          <w:p w14:paraId="7BEA330A" w14:textId="77777777" w:rsidR="00F529BC" w:rsidRPr="00F529BC" w:rsidRDefault="00F529BC" w:rsidP="00F529BC">
            <w:r w:rsidRPr="00F529BC">
              <w:t>8.824264</w:t>
            </w:r>
          </w:p>
        </w:tc>
        <w:tc>
          <w:tcPr>
            <w:tcW w:w="960" w:type="dxa"/>
            <w:noWrap/>
            <w:hideMark/>
          </w:tcPr>
          <w:p w14:paraId="62B51272" w14:textId="77777777" w:rsidR="00F529BC" w:rsidRPr="00F529BC" w:rsidRDefault="00F529BC" w:rsidP="00F529BC">
            <w:r w:rsidRPr="00F529BC">
              <w:t>10.92206</w:t>
            </w:r>
          </w:p>
        </w:tc>
      </w:tr>
      <w:tr w:rsidR="00F529BC" w:rsidRPr="00F529BC" w14:paraId="1F1A9A76" w14:textId="77777777" w:rsidTr="00F529BC">
        <w:trPr>
          <w:trHeight w:val="300"/>
        </w:trPr>
        <w:tc>
          <w:tcPr>
            <w:tcW w:w="960" w:type="dxa"/>
            <w:noWrap/>
            <w:hideMark/>
          </w:tcPr>
          <w:p w14:paraId="0854C5B2" w14:textId="77777777" w:rsidR="00F529BC" w:rsidRPr="00F529BC" w:rsidRDefault="00F529BC" w:rsidP="00F529BC">
            <w:r w:rsidRPr="00F529BC">
              <w:t>3.23085</w:t>
            </w:r>
          </w:p>
        </w:tc>
        <w:tc>
          <w:tcPr>
            <w:tcW w:w="960" w:type="dxa"/>
            <w:noWrap/>
            <w:hideMark/>
          </w:tcPr>
          <w:p w14:paraId="3730F0FE" w14:textId="77777777" w:rsidR="00F529BC" w:rsidRPr="00F529BC" w:rsidRDefault="00F529BC" w:rsidP="00F529BC">
            <w:r w:rsidRPr="00F529BC">
              <w:t>6.134455</w:t>
            </w:r>
          </w:p>
        </w:tc>
        <w:tc>
          <w:tcPr>
            <w:tcW w:w="960" w:type="dxa"/>
            <w:noWrap/>
            <w:hideMark/>
          </w:tcPr>
          <w:p w14:paraId="6B9A0402" w14:textId="77777777" w:rsidR="00F529BC" w:rsidRPr="00F529BC" w:rsidRDefault="00F529BC" w:rsidP="00F529BC">
            <w:r w:rsidRPr="00F529BC">
              <w:t>9.673882</w:t>
            </w:r>
          </w:p>
        </w:tc>
        <w:tc>
          <w:tcPr>
            <w:tcW w:w="960" w:type="dxa"/>
            <w:noWrap/>
            <w:hideMark/>
          </w:tcPr>
          <w:p w14:paraId="0E98A25D" w14:textId="77777777" w:rsidR="00F529BC" w:rsidRPr="00F529BC" w:rsidRDefault="00F529BC" w:rsidP="00F529BC">
            <w:r w:rsidRPr="00F529BC">
              <w:t>9.778236</w:t>
            </w:r>
          </w:p>
        </w:tc>
        <w:tc>
          <w:tcPr>
            <w:tcW w:w="960" w:type="dxa"/>
            <w:noWrap/>
            <w:hideMark/>
          </w:tcPr>
          <w:p w14:paraId="109970FA" w14:textId="77777777" w:rsidR="00F529BC" w:rsidRPr="00F529BC" w:rsidRDefault="00F529BC" w:rsidP="00F529BC">
            <w:r w:rsidRPr="00F529BC">
              <w:t>11.99065</w:t>
            </w:r>
          </w:p>
        </w:tc>
        <w:tc>
          <w:tcPr>
            <w:tcW w:w="960" w:type="dxa"/>
            <w:noWrap/>
            <w:hideMark/>
          </w:tcPr>
          <w:p w14:paraId="698FDA38" w14:textId="77777777" w:rsidR="00F529BC" w:rsidRPr="00F529BC" w:rsidRDefault="00F529BC" w:rsidP="00F529BC">
            <w:r w:rsidRPr="00F529BC">
              <w:t>3.705403</w:t>
            </w:r>
          </w:p>
        </w:tc>
        <w:tc>
          <w:tcPr>
            <w:tcW w:w="960" w:type="dxa"/>
            <w:noWrap/>
            <w:hideMark/>
          </w:tcPr>
          <w:p w14:paraId="4EB38769" w14:textId="77777777" w:rsidR="00F529BC" w:rsidRPr="00F529BC" w:rsidRDefault="00F529BC" w:rsidP="00F529BC">
            <w:r w:rsidRPr="00F529BC">
              <w:t>6.173575</w:t>
            </w:r>
          </w:p>
        </w:tc>
        <w:tc>
          <w:tcPr>
            <w:tcW w:w="960" w:type="dxa"/>
            <w:noWrap/>
            <w:hideMark/>
          </w:tcPr>
          <w:p w14:paraId="585EA4A7" w14:textId="77777777" w:rsidR="00F529BC" w:rsidRPr="00F529BC" w:rsidRDefault="00F529BC" w:rsidP="00F529BC">
            <w:r w:rsidRPr="00F529BC">
              <w:t>6.936356</w:t>
            </w:r>
          </w:p>
        </w:tc>
        <w:tc>
          <w:tcPr>
            <w:tcW w:w="960" w:type="dxa"/>
            <w:noWrap/>
            <w:hideMark/>
          </w:tcPr>
          <w:p w14:paraId="41DF8EE2" w14:textId="77777777" w:rsidR="00F529BC" w:rsidRPr="00F529BC" w:rsidRDefault="00F529BC" w:rsidP="00F529BC">
            <w:r w:rsidRPr="00F529BC">
              <w:t>9.58469</w:t>
            </w:r>
          </w:p>
        </w:tc>
        <w:tc>
          <w:tcPr>
            <w:tcW w:w="960" w:type="dxa"/>
            <w:noWrap/>
            <w:hideMark/>
          </w:tcPr>
          <w:p w14:paraId="38794360" w14:textId="77777777" w:rsidR="00F529BC" w:rsidRPr="00F529BC" w:rsidRDefault="00F529BC" w:rsidP="00F529BC">
            <w:r w:rsidRPr="00F529BC">
              <w:t>16.64859</w:t>
            </w:r>
          </w:p>
        </w:tc>
      </w:tr>
      <w:tr w:rsidR="00F529BC" w:rsidRPr="00F529BC" w14:paraId="4F2917C9" w14:textId="77777777" w:rsidTr="00F529BC">
        <w:trPr>
          <w:trHeight w:val="300"/>
        </w:trPr>
        <w:tc>
          <w:tcPr>
            <w:tcW w:w="960" w:type="dxa"/>
            <w:noWrap/>
            <w:hideMark/>
          </w:tcPr>
          <w:p w14:paraId="5AA45983" w14:textId="77777777" w:rsidR="00F529BC" w:rsidRPr="00F529BC" w:rsidRDefault="00F529BC" w:rsidP="00F529BC">
            <w:r w:rsidRPr="00F529BC">
              <w:t>3.613226</w:t>
            </w:r>
          </w:p>
        </w:tc>
        <w:tc>
          <w:tcPr>
            <w:tcW w:w="960" w:type="dxa"/>
            <w:noWrap/>
            <w:hideMark/>
          </w:tcPr>
          <w:p w14:paraId="6E0ADCB7" w14:textId="77777777" w:rsidR="00F529BC" w:rsidRPr="00F529BC" w:rsidRDefault="00F529BC" w:rsidP="00F529BC">
            <w:r w:rsidRPr="00F529BC">
              <w:t>5.829411</w:t>
            </w:r>
          </w:p>
        </w:tc>
        <w:tc>
          <w:tcPr>
            <w:tcW w:w="960" w:type="dxa"/>
            <w:noWrap/>
            <w:hideMark/>
          </w:tcPr>
          <w:p w14:paraId="31C2486D" w14:textId="77777777" w:rsidR="00F529BC" w:rsidRPr="00F529BC" w:rsidRDefault="00F529BC" w:rsidP="00F529BC">
            <w:r w:rsidRPr="00F529BC">
              <w:t>7.948093</w:t>
            </w:r>
          </w:p>
        </w:tc>
        <w:tc>
          <w:tcPr>
            <w:tcW w:w="960" w:type="dxa"/>
            <w:noWrap/>
            <w:hideMark/>
          </w:tcPr>
          <w:p w14:paraId="05613F77" w14:textId="77777777" w:rsidR="00F529BC" w:rsidRPr="00F529BC" w:rsidRDefault="00F529BC" w:rsidP="00F529BC">
            <w:r w:rsidRPr="00F529BC">
              <w:t>9.853715</w:t>
            </w:r>
          </w:p>
        </w:tc>
        <w:tc>
          <w:tcPr>
            <w:tcW w:w="960" w:type="dxa"/>
            <w:noWrap/>
            <w:hideMark/>
          </w:tcPr>
          <w:p w14:paraId="7ECC5EBD" w14:textId="77777777" w:rsidR="00F529BC" w:rsidRPr="00F529BC" w:rsidRDefault="00F529BC" w:rsidP="00F529BC">
            <w:r w:rsidRPr="00F529BC">
              <w:t>11.66371</w:t>
            </w:r>
          </w:p>
        </w:tc>
        <w:tc>
          <w:tcPr>
            <w:tcW w:w="960" w:type="dxa"/>
            <w:noWrap/>
            <w:hideMark/>
          </w:tcPr>
          <w:p w14:paraId="015B86CE" w14:textId="77777777" w:rsidR="00F529BC" w:rsidRPr="00F529BC" w:rsidRDefault="00F529BC" w:rsidP="00F529BC">
            <w:r w:rsidRPr="00F529BC">
              <w:t>3.893919</w:t>
            </w:r>
          </w:p>
        </w:tc>
        <w:tc>
          <w:tcPr>
            <w:tcW w:w="960" w:type="dxa"/>
            <w:noWrap/>
            <w:hideMark/>
          </w:tcPr>
          <w:p w14:paraId="2F4F2FFB" w14:textId="77777777" w:rsidR="00F529BC" w:rsidRPr="00F529BC" w:rsidRDefault="00F529BC" w:rsidP="00F529BC">
            <w:r w:rsidRPr="00F529BC">
              <w:t>5.292338</w:t>
            </w:r>
          </w:p>
        </w:tc>
        <w:tc>
          <w:tcPr>
            <w:tcW w:w="960" w:type="dxa"/>
            <w:noWrap/>
            <w:hideMark/>
          </w:tcPr>
          <w:p w14:paraId="0BF06AEF" w14:textId="77777777" w:rsidR="00F529BC" w:rsidRPr="00F529BC" w:rsidRDefault="00F529BC" w:rsidP="00F529BC">
            <w:r w:rsidRPr="00F529BC">
              <w:t>8.905098</w:t>
            </w:r>
          </w:p>
        </w:tc>
        <w:tc>
          <w:tcPr>
            <w:tcW w:w="960" w:type="dxa"/>
            <w:noWrap/>
            <w:hideMark/>
          </w:tcPr>
          <w:p w14:paraId="2142FB07" w14:textId="77777777" w:rsidR="00F529BC" w:rsidRPr="00F529BC" w:rsidRDefault="00F529BC" w:rsidP="00F529BC">
            <w:r w:rsidRPr="00F529BC">
              <w:t>13.77711</w:t>
            </w:r>
          </w:p>
        </w:tc>
        <w:tc>
          <w:tcPr>
            <w:tcW w:w="960" w:type="dxa"/>
            <w:noWrap/>
            <w:hideMark/>
          </w:tcPr>
          <w:p w14:paraId="21A4ED1C" w14:textId="77777777" w:rsidR="00F529BC" w:rsidRPr="00F529BC" w:rsidRDefault="00F529BC" w:rsidP="00F529BC">
            <w:r w:rsidRPr="00F529BC">
              <w:t>15.82152</w:t>
            </w:r>
          </w:p>
        </w:tc>
      </w:tr>
      <w:tr w:rsidR="00F529BC" w:rsidRPr="00F529BC" w14:paraId="5B240E77" w14:textId="77777777" w:rsidTr="00F529BC">
        <w:trPr>
          <w:trHeight w:val="300"/>
        </w:trPr>
        <w:tc>
          <w:tcPr>
            <w:tcW w:w="960" w:type="dxa"/>
            <w:noWrap/>
            <w:hideMark/>
          </w:tcPr>
          <w:p w14:paraId="76825C96" w14:textId="77777777" w:rsidR="00F529BC" w:rsidRPr="00F529BC" w:rsidRDefault="00F529BC" w:rsidP="00F529BC">
            <w:r w:rsidRPr="00F529BC">
              <w:t>4.271778</w:t>
            </w:r>
          </w:p>
        </w:tc>
        <w:tc>
          <w:tcPr>
            <w:tcW w:w="960" w:type="dxa"/>
            <w:noWrap/>
            <w:hideMark/>
          </w:tcPr>
          <w:p w14:paraId="0226D17E" w14:textId="77777777" w:rsidR="00F529BC" w:rsidRPr="00F529BC" w:rsidRDefault="00F529BC" w:rsidP="00F529BC">
            <w:r w:rsidRPr="00F529BC">
              <w:t>6.459357</w:t>
            </w:r>
          </w:p>
        </w:tc>
        <w:tc>
          <w:tcPr>
            <w:tcW w:w="960" w:type="dxa"/>
            <w:noWrap/>
            <w:hideMark/>
          </w:tcPr>
          <w:p w14:paraId="263F90F0" w14:textId="77777777" w:rsidR="00F529BC" w:rsidRPr="00F529BC" w:rsidRDefault="00F529BC" w:rsidP="00F529BC">
            <w:r w:rsidRPr="00F529BC">
              <w:t>7.703361</w:t>
            </w:r>
          </w:p>
        </w:tc>
        <w:tc>
          <w:tcPr>
            <w:tcW w:w="960" w:type="dxa"/>
            <w:noWrap/>
            <w:hideMark/>
          </w:tcPr>
          <w:p w14:paraId="6FA80993" w14:textId="77777777" w:rsidR="00F529BC" w:rsidRPr="00F529BC" w:rsidRDefault="00F529BC" w:rsidP="00F529BC">
            <w:r w:rsidRPr="00F529BC">
              <w:t>9.141104</w:t>
            </w:r>
          </w:p>
        </w:tc>
        <w:tc>
          <w:tcPr>
            <w:tcW w:w="960" w:type="dxa"/>
            <w:noWrap/>
            <w:hideMark/>
          </w:tcPr>
          <w:p w14:paraId="1C843AB3" w14:textId="77777777" w:rsidR="00F529BC" w:rsidRPr="00F529BC" w:rsidRDefault="00F529BC" w:rsidP="00F529BC">
            <w:r w:rsidRPr="00F529BC">
              <w:t>16.39605</w:t>
            </w:r>
          </w:p>
        </w:tc>
        <w:tc>
          <w:tcPr>
            <w:tcW w:w="960" w:type="dxa"/>
            <w:noWrap/>
            <w:hideMark/>
          </w:tcPr>
          <w:p w14:paraId="17CCA6E4" w14:textId="77777777" w:rsidR="00F529BC" w:rsidRPr="00F529BC" w:rsidRDefault="00F529BC" w:rsidP="00F529BC">
            <w:r w:rsidRPr="00F529BC">
              <w:t>3.549236</w:t>
            </w:r>
          </w:p>
        </w:tc>
        <w:tc>
          <w:tcPr>
            <w:tcW w:w="960" w:type="dxa"/>
            <w:noWrap/>
            <w:hideMark/>
          </w:tcPr>
          <w:p w14:paraId="212B45B5" w14:textId="77777777" w:rsidR="00F529BC" w:rsidRPr="00F529BC" w:rsidRDefault="00F529BC" w:rsidP="00F529BC">
            <w:r w:rsidRPr="00F529BC">
              <w:t>6.998789</w:t>
            </w:r>
          </w:p>
        </w:tc>
        <w:tc>
          <w:tcPr>
            <w:tcW w:w="960" w:type="dxa"/>
            <w:noWrap/>
            <w:hideMark/>
          </w:tcPr>
          <w:p w14:paraId="141DF22B" w14:textId="77777777" w:rsidR="00F529BC" w:rsidRPr="00F529BC" w:rsidRDefault="00F529BC" w:rsidP="00F529BC">
            <w:r w:rsidRPr="00F529BC">
              <w:t>7.941331</w:t>
            </w:r>
          </w:p>
        </w:tc>
        <w:tc>
          <w:tcPr>
            <w:tcW w:w="960" w:type="dxa"/>
            <w:noWrap/>
            <w:hideMark/>
          </w:tcPr>
          <w:p w14:paraId="5BE0250D" w14:textId="77777777" w:rsidR="00F529BC" w:rsidRPr="00F529BC" w:rsidRDefault="00F529BC" w:rsidP="00F529BC">
            <w:r w:rsidRPr="00F529BC">
              <w:t>10.77116</w:t>
            </w:r>
          </w:p>
        </w:tc>
        <w:tc>
          <w:tcPr>
            <w:tcW w:w="960" w:type="dxa"/>
            <w:noWrap/>
            <w:hideMark/>
          </w:tcPr>
          <w:p w14:paraId="40FA3DDD" w14:textId="77777777" w:rsidR="00F529BC" w:rsidRPr="00F529BC" w:rsidRDefault="00F529BC" w:rsidP="00F529BC">
            <w:r w:rsidRPr="00F529BC">
              <w:t>15.78886</w:t>
            </w:r>
          </w:p>
        </w:tc>
      </w:tr>
      <w:tr w:rsidR="00F529BC" w:rsidRPr="00F529BC" w14:paraId="1391E3F8" w14:textId="77777777" w:rsidTr="00F529BC">
        <w:trPr>
          <w:trHeight w:val="300"/>
        </w:trPr>
        <w:tc>
          <w:tcPr>
            <w:tcW w:w="960" w:type="dxa"/>
            <w:noWrap/>
            <w:hideMark/>
          </w:tcPr>
          <w:p w14:paraId="114BDA81" w14:textId="77777777" w:rsidR="00F529BC" w:rsidRPr="00F529BC" w:rsidRDefault="00F529BC" w:rsidP="00F529BC">
            <w:pPr>
              <w:rPr>
                <w:b/>
                <w:bCs/>
              </w:rPr>
            </w:pPr>
            <w:r w:rsidRPr="00F529BC">
              <w:rPr>
                <w:b/>
                <w:bCs/>
              </w:rPr>
              <w:t>3.037324</w:t>
            </w:r>
          </w:p>
        </w:tc>
        <w:tc>
          <w:tcPr>
            <w:tcW w:w="960" w:type="dxa"/>
            <w:noWrap/>
            <w:hideMark/>
          </w:tcPr>
          <w:p w14:paraId="260A303A" w14:textId="77777777" w:rsidR="00F529BC" w:rsidRPr="00F529BC" w:rsidRDefault="00F529BC" w:rsidP="00F529BC">
            <w:pPr>
              <w:rPr>
                <w:b/>
                <w:bCs/>
              </w:rPr>
            </w:pPr>
            <w:r w:rsidRPr="00F529BC">
              <w:rPr>
                <w:b/>
                <w:bCs/>
              </w:rPr>
              <w:t>5.254713</w:t>
            </w:r>
          </w:p>
        </w:tc>
        <w:tc>
          <w:tcPr>
            <w:tcW w:w="960" w:type="dxa"/>
            <w:noWrap/>
            <w:hideMark/>
          </w:tcPr>
          <w:p w14:paraId="6FE8DEBC" w14:textId="77777777" w:rsidR="00F529BC" w:rsidRPr="00F529BC" w:rsidRDefault="00F529BC" w:rsidP="00F529BC">
            <w:pPr>
              <w:rPr>
                <w:b/>
                <w:bCs/>
              </w:rPr>
            </w:pPr>
            <w:r w:rsidRPr="00F529BC">
              <w:rPr>
                <w:b/>
                <w:bCs/>
              </w:rPr>
              <w:t>7.703199</w:t>
            </w:r>
          </w:p>
        </w:tc>
        <w:tc>
          <w:tcPr>
            <w:tcW w:w="960" w:type="dxa"/>
            <w:noWrap/>
            <w:hideMark/>
          </w:tcPr>
          <w:p w14:paraId="53B5BEF1" w14:textId="77777777" w:rsidR="00F529BC" w:rsidRPr="00F529BC" w:rsidRDefault="00F529BC" w:rsidP="00F529BC">
            <w:pPr>
              <w:rPr>
                <w:b/>
                <w:bCs/>
              </w:rPr>
            </w:pPr>
            <w:r w:rsidRPr="00F529BC">
              <w:rPr>
                <w:b/>
                <w:bCs/>
              </w:rPr>
              <w:t>9.477762</w:t>
            </w:r>
          </w:p>
        </w:tc>
        <w:tc>
          <w:tcPr>
            <w:tcW w:w="960" w:type="dxa"/>
            <w:noWrap/>
            <w:hideMark/>
          </w:tcPr>
          <w:p w14:paraId="7E6B0C12" w14:textId="77777777" w:rsidR="00F529BC" w:rsidRPr="00F529BC" w:rsidRDefault="00F529BC" w:rsidP="00F529BC">
            <w:pPr>
              <w:rPr>
                <w:b/>
                <w:bCs/>
              </w:rPr>
            </w:pPr>
            <w:r w:rsidRPr="00F529BC">
              <w:rPr>
                <w:b/>
                <w:bCs/>
              </w:rPr>
              <w:t>13.13641</w:t>
            </w:r>
          </w:p>
        </w:tc>
        <w:tc>
          <w:tcPr>
            <w:tcW w:w="960" w:type="dxa"/>
            <w:noWrap/>
            <w:hideMark/>
          </w:tcPr>
          <w:p w14:paraId="6BBB1DA6" w14:textId="77777777" w:rsidR="00F529BC" w:rsidRPr="00F529BC" w:rsidRDefault="00F529BC" w:rsidP="00F529BC">
            <w:pPr>
              <w:rPr>
                <w:b/>
                <w:bCs/>
              </w:rPr>
            </w:pPr>
            <w:r w:rsidRPr="00F529BC">
              <w:rPr>
                <w:b/>
                <w:bCs/>
              </w:rPr>
              <w:t>3.14259</w:t>
            </w:r>
          </w:p>
        </w:tc>
        <w:tc>
          <w:tcPr>
            <w:tcW w:w="960" w:type="dxa"/>
            <w:noWrap/>
            <w:hideMark/>
          </w:tcPr>
          <w:p w14:paraId="046D671D" w14:textId="77777777" w:rsidR="00F529BC" w:rsidRPr="00F529BC" w:rsidRDefault="00F529BC" w:rsidP="00F529BC">
            <w:pPr>
              <w:rPr>
                <w:b/>
                <w:bCs/>
              </w:rPr>
            </w:pPr>
            <w:r w:rsidRPr="00F529BC">
              <w:rPr>
                <w:b/>
                <w:bCs/>
              </w:rPr>
              <w:t>5.318446</w:t>
            </w:r>
          </w:p>
        </w:tc>
        <w:tc>
          <w:tcPr>
            <w:tcW w:w="960" w:type="dxa"/>
            <w:noWrap/>
            <w:hideMark/>
          </w:tcPr>
          <w:p w14:paraId="7419761C" w14:textId="77777777" w:rsidR="00F529BC" w:rsidRPr="00F529BC" w:rsidRDefault="00F529BC" w:rsidP="00F529BC">
            <w:pPr>
              <w:rPr>
                <w:b/>
                <w:bCs/>
              </w:rPr>
            </w:pPr>
            <w:r w:rsidRPr="00F529BC">
              <w:rPr>
                <w:b/>
                <w:bCs/>
              </w:rPr>
              <w:t>7.166518</w:t>
            </w:r>
          </w:p>
        </w:tc>
        <w:tc>
          <w:tcPr>
            <w:tcW w:w="960" w:type="dxa"/>
            <w:noWrap/>
            <w:hideMark/>
          </w:tcPr>
          <w:p w14:paraId="0FD50151" w14:textId="77777777" w:rsidR="00F529BC" w:rsidRPr="00F529BC" w:rsidRDefault="00F529BC" w:rsidP="00F529BC">
            <w:pPr>
              <w:rPr>
                <w:b/>
                <w:bCs/>
              </w:rPr>
            </w:pPr>
            <w:r w:rsidRPr="00F529BC">
              <w:rPr>
                <w:b/>
                <w:bCs/>
              </w:rPr>
              <w:t>9.901994</w:t>
            </w:r>
          </w:p>
        </w:tc>
        <w:tc>
          <w:tcPr>
            <w:tcW w:w="960" w:type="dxa"/>
            <w:noWrap/>
            <w:hideMark/>
          </w:tcPr>
          <w:p w14:paraId="79A03EB0" w14:textId="77777777" w:rsidR="00F529BC" w:rsidRPr="00F529BC" w:rsidRDefault="00F529BC" w:rsidP="00F529BC">
            <w:pPr>
              <w:rPr>
                <w:b/>
                <w:bCs/>
              </w:rPr>
            </w:pPr>
            <w:r w:rsidRPr="00F529BC">
              <w:rPr>
                <w:b/>
                <w:bCs/>
              </w:rPr>
              <w:t>13.32475</w:t>
            </w:r>
          </w:p>
        </w:tc>
      </w:tr>
    </w:tbl>
    <w:p w14:paraId="487F19C6" w14:textId="4103744F" w:rsidR="00F529BC" w:rsidRDefault="00F529BC" w:rsidP="00DD05AD"/>
    <w:p w14:paraId="3C91DEBB" w14:textId="1C6CD397" w:rsidR="00F529BC" w:rsidRDefault="00F529BC" w:rsidP="00DD05AD">
      <w:r>
        <w:t>7</w:t>
      </w:r>
      <w:r w:rsidRPr="00F529BC">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F529BC" w:rsidRPr="00F529BC" w14:paraId="0C042145" w14:textId="77777777" w:rsidTr="00F529BC">
        <w:trPr>
          <w:trHeight w:val="300"/>
        </w:trPr>
        <w:tc>
          <w:tcPr>
            <w:tcW w:w="960" w:type="dxa"/>
            <w:noWrap/>
            <w:hideMark/>
          </w:tcPr>
          <w:p w14:paraId="38074191" w14:textId="77777777" w:rsidR="00F529BC" w:rsidRPr="00F529BC" w:rsidRDefault="00F529BC" w:rsidP="00F529BC">
            <w:r w:rsidRPr="00F529BC">
              <w:t>Tx01</w:t>
            </w:r>
          </w:p>
        </w:tc>
        <w:tc>
          <w:tcPr>
            <w:tcW w:w="960" w:type="dxa"/>
            <w:noWrap/>
            <w:hideMark/>
          </w:tcPr>
          <w:p w14:paraId="096B37AA" w14:textId="77777777" w:rsidR="00F529BC" w:rsidRPr="00F529BC" w:rsidRDefault="00F529BC" w:rsidP="00F529BC">
            <w:r w:rsidRPr="00F529BC">
              <w:t>Tx02</w:t>
            </w:r>
          </w:p>
        </w:tc>
        <w:tc>
          <w:tcPr>
            <w:tcW w:w="960" w:type="dxa"/>
            <w:noWrap/>
            <w:hideMark/>
          </w:tcPr>
          <w:p w14:paraId="71431C04" w14:textId="77777777" w:rsidR="00F529BC" w:rsidRPr="00F529BC" w:rsidRDefault="00F529BC" w:rsidP="00F529BC">
            <w:r w:rsidRPr="00F529BC">
              <w:t>Tx03</w:t>
            </w:r>
          </w:p>
        </w:tc>
        <w:tc>
          <w:tcPr>
            <w:tcW w:w="960" w:type="dxa"/>
            <w:noWrap/>
            <w:hideMark/>
          </w:tcPr>
          <w:p w14:paraId="3696CC8D" w14:textId="77777777" w:rsidR="00F529BC" w:rsidRPr="00F529BC" w:rsidRDefault="00F529BC" w:rsidP="00F529BC">
            <w:r w:rsidRPr="00F529BC">
              <w:t>Tx04</w:t>
            </w:r>
          </w:p>
        </w:tc>
        <w:tc>
          <w:tcPr>
            <w:tcW w:w="960" w:type="dxa"/>
            <w:noWrap/>
            <w:hideMark/>
          </w:tcPr>
          <w:p w14:paraId="523203E1" w14:textId="77777777" w:rsidR="00F529BC" w:rsidRPr="00F529BC" w:rsidRDefault="00F529BC" w:rsidP="00F529BC">
            <w:r w:rsidRPr="00F529BC">
              <w:t>Tx05</w:t>
            </w:r>
          </w:p>
        </w:tc>
        <w:tc>
          <w:tcPr>
            <w:tcW w:w="960" w:type="dxa"/>
            <w:noWrap/>
            <w:hideMark/>
          </w:tcPr>
          <w:p w14:paraId="63CBB397" w14:textId="77777777" w:rsidR="00F529BC" w:rsidRPr="00F529BC" w:rsidRDefault="00F529BC" w:rsidP="00F529BC">
            <w:r w:rsidRPr="00F529BC">
              <w:t>Tx06</w:t>
            </w:r>
          </w:p>
        </w:tc>
        <w:tc>
          <w:tcPr>
            <w:tcW w:w="960" w:type="dxa"/>
            <w:noWrap/>
            <w:hideMark/>
          </w:tcPr>
          <w:p w14:paraId="18B5946E" w14:textId="77777777" w:rsidR="00F529BC" w:rsidRPr="00F529BC" w:rsidRDefault="00F529BC" w:rsidP="00F529BC">
            <w:r w:rsidRPr="00F529BC">
              <w:t>Tx07</w:t>
            </w:r>
          </w:p>
        </w:tc>
        <w:tc>
          <w:tcPr>
            <w:tcW w:w="960" w:type="dxa"/>
            <w:noWrap/>
            <w:hideMark/>
          </w:tcPr>
          <w:p w14:paraId="090BFB02" w14:textId="77777777" w:rsidR="00F529BC" w:rsidRPr="00F529BC" w:rsidRDefault="00F529BC" w:rsidP="00F529BC">
            <w:r w:rsidRPr="00F529BC">
              <w:t>Tx08</w:t>
            </w:r>
          </w:p>
        </w:tc>
        <w:tc>
          <w:tcPr>
            <w:tcW w:w="960" w:type="dxa"/>
            <w:noWrap/>
            <w:hideMark/>
          </w:tcPr>
          <w:p w14:paraId="2BA9344D" w14:textId="77777777" w:rsidR="00F529BC" w:rsidRPr="00F529BC" w:rsidRDefault="00F529BC" w:rsidP="00F529BC">
            <w:r w:rsidRPr="00F529BC">
              <w:t>Tx09</w:t>
            </w:r>
          </w:p>
        </w:tc>
        <w:tc>
          <w:tcPr>
            <w:tcW w:w="960" w:type="dxa"/>
            <w:noWrap/>
            <w:hideMark/>
          </w:tcPr>
          <w:p w14:paraId="154826C5" w14:textId="77777777" w:rsidR="00F529BC" w:rsidRPr="00F529BC" w:rsidRDefault="00F529BC" w:rsidP="00F529BC">
            <w:r w:rsidRPr="00F529BC">
              <w:t>Tx10</w:t>
            </w:r>
          </w:p>
        </w:tc>
      </w:tr>
      <w:tr w:rsidR="00F529BC" w:rsidRPr="00F529BC" w14:paraId="14CD4A68" w14:textId="77777777" w:rsidTr="00F529BC">
        <w:trPr>
          <w:trHeight w:val="300"/>
        </w:trPr>
        <w:tc>
          <w:tcPr>
            <w:tcW w:w="960" w:type="dxa"/>
            <w:noWrap/>
            <w:hideMark/>
          </w:tcPr>
          <w:p w14:paraId="157D1568" w14:textId="77777777" w:rsidR="00F529BC" w:rsidRPr="00F529BC" w:rsidRDefault="00F529BC" w:rsidP="00F529BC">
            <w:r w:rsidRPr="00F529BC">
              <w:t>1.234128</w:t>
            </w:r>
          </w:p>
        </w:tc>
        <w:tc>
          <w:tcPr>
            <w:tcW w:w="960" w:type="dxa"/>
            <w:noWrap/>
            <w:hideMark/>
          </w:tcPr>
          <w:p w14:paraId="7AAAF93D" w14:textId="77777777" w:rsidR="00F529BC" w:rsidRPr="00F529BC" w:rsidRDefault="00F529BC" w:rsidP="00F529BC">
            <w:r w:rsidRPr="00F529BC">
              <w:t>3.454373</w:t>
            </w:r>
          </w:p>
        </w:tc>
        <w:tc>
          <w:tcPr>
            <w:tcW w:w="960" w:type="dxa"/>
            <w:noWrap/>
            <w:hideMark/>
          </w:tcPr>
          <w:p w14:paraId="0C289DC9" w14:textId="77777777" w:rsidR="00F529BC" w:rsidRPr="00F529BC" w:rsidRDefault="00F529BC" w:rsidP="00F529BC">
            <w:r w:rsidRPr="00F529BC">
              <w:t>6.251508</w:t>
            </w:r>
          </w:p>
        </w:tc>
        <w:tc>
          <w:tcPr>
            <w:tcW w:w="960" w:type="dxa"/>
            <w:noWrap/>
            <w:hideMark/>
          </w:tcPr>
          <w:p w14:paraId="0D39EEFB" w14:textId="77777777" w:rsidR="00F529BC" w:rsidRPr="00F529BC" w:rsidRDefault="00F529BC" w:rsidP="00F529BC">
            <w:r w:rsidRPr="00F529BC">
              <w:t>8.104641</w:t>
            </w:r>
          </w:p>
        </w:tc>
        <w:tc>
          <w:tcPr>
            <w:tcW w:w="960" w:type="dxa"/>
            <w:noWrap/>
            <w:hideMark/>
          </w:tcPr>
          <w:p w14:paraId="0291C730" w14:textId="77777777" w:rsidR="00F529BC" w:rsidRPr="00F529BC" w:rsidRDefault="00F529BC" w:rsidP="00F529BC">
            <w:r w:rsidRPr="00F529BC">
              <w:t>10.81605</w:t>
            </w:r>
          </w:p>
        </w:tc>
        <w:tc>
          <w:tcPr>
            <w:tcW w:w="960" w:type="dxa"/>
            <w:noWrap/>
            <w:hideMark/>
          </w:tcPr>
          <w:p w14:paraId="2D93322A" w14:textId="77777777" w:rsidR="00F529BC" w:rsidRPr="00F529BC" w:rsidRDefault="00F529BC" w:rsidP="00F529BC">
            <w:r w:rsidRPr="00F529BC">
              <w:t>1.400079</w:t>
            </w:r>
          </w:p>
        </w:tc>
        <w:tc>
          <w:tcPr>
            <w:tcW w:w="960" w:type="dxa"/>
            <w:noWrap/>
            <w:hideMark/>
          </w:tcPr>
          <w:p w14:paraId="02F831CE" w14:textId="77777777" w:rsidR="00F529BC" w:rsidRPr="00F529BC" w:rsidRDefault="00F529BC" w:rsidP="00F529BC">
            <w:r w:rsidRPr="00F529BC">
              <w:t>4.485064</w:t>
            </w:r>
          </w:p>
        </w:tc>
        <w:tc>
          <w:tcPr>
            <w:tcW w:w="960" w:type="dxa"/>
            <w:noWrap/>
            <w:hideMark/>
          </w:tcPr>
          <w:p w14:paraId="069B6D54" w14:textId="77777777" w:rsidR="00F529BC" w:rsidRPr="00F529BC" w:rsidRDefault="00F529BC" w:rsidP="00F529BC">
            <w:r w:rsidRPr="00F529BC">
              <w:t>6.256532</w:t>
            </w:r>
          </w:p>
        </w:tc>
        <w:tc>
          <w:tcPr>
            <w:tcW w:w="960" w:type="dxa"/>
            <w:noWrap/>
            <w:hideMark/>
          </w:tcPr>
          <w:p w14:paraId="13BDD98E" w14:textId="77777777" w:rsidR="00F529BC" w:rsidRPr="00F529BC" w:rsidRDefault="00F529BC" w:rsidP="00F529BC">
            <w:r w:rsidRPr="00F529BC">
              <w:t>7.746677</w:t>
            </w:r>
          </w:p>
        </w:tc>
        <w:tc>
          <w:tcPr>
            <w:tcW w:w="960" w:type="dxa"/>
            <w:noWrap/>
            <w:hideMark/>
          </w:tcPr>
          <w:p w14:paraId="754FE33B" w14:textId="77777777" w:rsidR="00F529BC" w:rsidRPr="00F529BC" w:rsidRDefault="00F529BC" w:rsidP="00F529BC">
            <w:r w:rsidRPr="00F529BC">
              <w:t>11.64679</w:t>
            </w:r>
          </w:p>
        </w:tc>
      </w:tr>
      <w:tr w:rsidR="00F529BC" w:rsidRPr="00F529BC" w14:paraId="4CB5CFE6" w14:textId="77777777" w:rsidTr="00F529BC">
        <w:trPr>
          <w:trHeight w:val="300"/>
        </w:trPr>
        <w:tc>
          <w:tcPr>
            <w:tcW w:w="960" w:type="dxa"/>
            <w:noWrap/>
            <w:hideMark/>
          </w:tcPr>
          <w:p w14:paraId="22AC2C4F" w14:textId="77777777" w:rsidR="00F529BC" w:rsidRPr="00F529BC" w:rsidRDefault="00F529BC" w:rsidP="00F529BC">
            <w:r w:rsidRPr="00F529BC">
              <w:t>1.250227</w:t>
            </w:r>
          </w:p>
        </w:tc>
        <w:tc>
          <w:tcPr>
            <w:tcW w:w="960" w:type="dxa"/>
            <w:noWrap/>
            <w:hideMark/>
          </w:tcPr>
          <w:p w14:paraId="422C92D7" w14:textId="77777777" w:rsidR="00F529BC" w:rsidRPr="00F529BC" w:rsidRDefault="00F529BC" w:rsidP="00F529BC">
            <w:r w:rsidRPr="00F529BC">
              <w:t>3.637082</w:t>
            </w:r>
          </w:p>
        </w:tc>
        <w:tc>
          <w:tcPr>
            <w:tcW w:w="960" w:type="dxa"/>
            <w:noWrap/>
            <w:hideMark/>
          </w:tcPr>
          <w:p w14:paraId="430A082A" w14:textId="77777777" w:rsidR="00F529BC" w:rsidRPr="00F529BC" w:rsidRDefault="00F529BC" w:rsidP="00F529BC">
            <w:r w:rsidRPr="00F529BC">
              <w:t>7.593896</w:t>
            </w:r>
          </w:p>
        </w:tc>
        <w:tc>
          <w:tcPr>
            <w:tcW w:w="960" w:type="dxa"/>
            <w:noWrap/>
            <w:hideMark/>
          </w:tcPr>
          <w:p w14:paraId="72E806BA" w14:textId="77777777" w:rsidR="00F529BC" w:rsidRPr="00F529BC" w:rsidRDefault="00F529BC" w:rsidP="00F529BC">
            <w:r w:rsidRPr="00F529BC">
              <w:t>7.791091</w:t>
            </w:r>
          </w:p>
        </w:tc>
        <w:tc>
          <w:tcPr>
            <w:tcW w:w="960" w:type="dxa"/>
            <w:noWrap/>
            <w:hideMark/>
          </w:tcPr>
          <w:p w14:paraId="4A56F4BF" w14:textId="77777777" w:rsidR="00F529BC" w:rsidRPr="00F529BC" w:rsidRDefault="00F529BC" w:rsidP="00F529BC">
            <w:r w:rsidRPr="00F529BC">
              <w:t>13.89235</w:t>
            </w:r>
          </w:p>
        </w:tc>
        <w:tc>
          <w:tcPr>
            <w:tcW w:w="960" w:type="dxa"/>
            <w:noWrap/>
            <w:hideMark/>
          </w:tcPr>
          <w:p w14:paraId="04F821E0" w14:textId="77777777" w:rsidR="00F529BC" w:rsidRPr="00F529BC" w:rsidRDefault="00F529BC" w:rsidP="00F529BC">
            <w:r w:rsidRPr="00F529BC">
              <w:t>1.203835</w:t>
            </w:r>
          </w:p>
        </w:tc>
        <w:tc>
          <w:tcPr>
            <w:tcW w:w="960" w:type="dxa"/>
            <w:noWrap/>
            <w:hideMark/>
          </w:tcPr>
          <w:p w14:paraId="3E3843B9" w14:textId="77777777" w:rsidR="00F529BC" w:rsidRPr="00F529BC" w:rsidRDefault="00F529BC" w:rsidP="00F529BC">
            <w:r w:rsidRPr="00F529BC">
              <w:t>3.971302</w:t>
            </w:r>
          </w:p>
        </w:tc>
        <w:tc>
          <w:tcPr>
            <w:tcW w:w="960" w:type="dxa"/>
            <w:noWrap/>
            <w:hideMark/>
          </w:tcPr>
          <w:p w14:paraId="0F8AF6A3" w14:textId="77777777" w:rsidR="00F529BC" w:rsidRPr="00F529BC" w:rsidRDefault="00F529BC" w:rsidP="00F529BC">
            <w:r w:rsidRPr="00F529BC">
              <w:t>6.138461</w:t>
            </w:r>
          </w:p>
        </w:tc>
        <w:tc>
          <w:tcPr>
            <w:tcW w:w="960" w:type="dxa"/>
            <w:noWrap/>
            <w:hideMark/>
          </w:tcPr>
          <w:p w14:paraId="61248A4E" w14:textId="77777777" w:rsidR="00F529BC" w:rsidRPr="00F529BC" w:rsidRDefault="00F529BC" w:rsidP="00F529BC">
            <w:r w:rsidRPr="00F529BC">
              <w:t>8.119476</w:t>
            </w:r>
          </w:p>
        </w:tc>
        <w:tc>
          <w:tcPr>
            <w:tcW w:w="960" w:type="dxa"/>
            <w:noWrap/>
            <w:hideMark/>
          </w:tcPr>
          <w:p w14:paraId="51DAA9ED" w14:textId="77777777" w:rsidR="00F529BC" w:rsidRPr="00F529BC" w:rsidRDefault="00F529BC" w:rsidP="00F529BC">
            <w:r w:rsidRPr="00F529BC">
              <w:t>10.82876</w:t>
            </w:r>
          </w:p>
        </w:tc>
      </w:tr>
      <w:tr w:rsidR="00F529BC" w:rsidRPr="00F529BC" w14:paraId="4A8A2FB3" w14:textId="77777777" w:rsidTr="00F529BC">
        <w:trPr>
          <w:trHeight w:val="300"/>
        </w:trPr>
        <w:tc>
          <w:tcPr>
            <w:tcW w:w="960" w:type="dxa"/>
            <w:noWrap/>
            <w:hideMark/>
          </w:tcPr>
          <w:p w14:paraId="75F58C7C" w14:textId="77777777" w:rsidR="00F529BC" w:rsidRPr="00F529BC" w:rsidRDefault="00F529BC" w:rsidP="00F529BC">
            <w:r w:rsidRPr="00F529BC">
              <w:t>2.614311</w:t>
            </w:r>
          </w:p>
        </w:tc>
        <w:tc>
          <w:tcPr>
            <w:tcW w:w="960" w:type="dxa"/>
            <w:noWrap/>
            <w:hideMark/>
          </w:tcPr>
          <w:p w14:paraId="681B5A65" w14:textId="77777777" w:rsidR="00F529BC" w:rsidRPr="00F529BC" w:rsidRDefault="00F529BC" w:rsidP="00F529BC">
            <w:r w:rsidRPr="00F529BC">
              <w:t>4.128309</w:t>
            </w:r>
          </w:p>
        </w:tc>
        <w:tc>
          <w:tcPr>
            <w:tcW w:w="960" w:type="dxa"/>
            <w:noWrap/>
            <w:hideMark/>
          </w:tcPr>
          <w:p w14:paraId="7C67BD83" w14:textId="77777777" w:rsidR="00F529BC" w:rsidRPr="00F529BC" w:rsidRDefault="00F529BC" w:rsidP="00F529BC">
            <w:r w:rsidRPr="00F529BC">
              <w:t>7.165908</w:t>
            </w:r>
          </w:p>
        </w:tc>
        <w:tc>
          <w:tcPr>
            <w:tcW w:w="960" w:type="dxa"/>
            <w:noWrap/>
            <w:hideMark/>
          </w:tcPr>
          <w:p w14:paraId="32DE4F37" w14:textId="77777777" w:rsidR="00F529BC" w:rsidRPr="00F529BC" w:rsidRDefault="00F529BC" w:rsidP="00F529BC">
            <w:r w:rsidRPr="00F529BC">
              <w:t>11.98715</w:t>
            </w:r>
          </w:p>
        </w:tc>
        <w:tc>
          <w:tcPr>
            <w:tcW w:w="960" w:type="dxa"/>
            <w:noWrap/>
            <w:hideMark/>
          </w:tcPr>
          <w:p w14:paraId="1591B7F1" w14:textId="77777777" w:rsidR="00F529BC" w:rsidRPr="00F529BC" w:rsidRDefault="00F529BC" w:rsidP="00F529BC">
            <w:r w:rsidRPr="00F529BC">
              <w:t>12.54709</w:t>
            </w:r>
          </w:p>
        </w:tc>
        <w:tc>
          <w:tcPr>
            <w:tcW w:w="960" w:type="dxa"/>
            <w:noWrap/>
            <w:hideMark/>
          </w:tcPr>
          <w:p w14:paraId="124A4C8E" w14:textId="77777777" w:rsidR="00F529BC" w:rsidRPr="00F529BC" w:rsidRDefault="00F529BC" w:rsidP="00F529BC">
            <w:r w:rsidRPr="00F529BC">
              <w:t>3.444802</w:t>
            </w:r>
          </w:p>
        </w:tc>
        <w:tc>
          <w:tcPr>
            <w:tcW w:w="960" w:type="dxa"/>
            <w:noWrap/>
            <w:hideMark/>
          </w:tcPr>
          <w:p w14:paraId="4767994F" w14:textId="77777777" w:rsidR="00F529BC" w:rsidRPr="00F529BC" w:rsidRDefault="00F529BC" w:rsidP="00F529BC">
            <w:r w:rsidRPr="00F529BC">
              <w:t>3.532556</w:t>
            </w:r>
          </w:p>
        </w:tc>
        <w:tc>
          <w:tcPr>
            <w:tcW w:w="960" w:type="dxa"/>
            <w:noWrap/>
            <w:hideMark/>
          </w:tcPr>
          <w:p w14:paraId="6C714E9A" w14:textId="77777777" w:rsidR="00F529BC" w:rsidRPr="00F529BC" w:rsidRDefault="00F529BC" w:rsidP="00F529BC">
            <w:r w:rsidRPr="00F529BC">
              <w:t>5.808246</w:t>
            </w:r>
          </w:p>
        </w:tc>
        <w:tc>
          <w:tcPr>
            <w:tcW w:w="960" w:type="dxa"/>
            <w:noWrap/>
            <w:hideMark/>
          </w:tcPr>
          <w:p w14:paraId="51E16128" w14:textId="77777777" w:rsidR="00F529BC" w:rsidRPr="00F529BC" w:rsidRDefault="00F529BC" w:rsidP="00F529BC">
            <w:r w:rsidRPr="00F529BC">
              <w:t>10.69651</w:t>
            </w:r>
          </w:p>
        </w:tc>
        <w:tc>
          <w:tcPr>
            <w:tcW w:w="960" w:type="dxa"/>
            <w:noWrap/>
            <w:hideMark/>
          </w:tcPr>
          <w:p w14:paraId="4E591512" w14:textId="77777777" w:rsidR="00F529BC" w:rsidRPr="00F529BC" w:rsidRDefault="00F529BC" w:rsidP="00F529BC">
            <w:r w:rsidRPr="00F529BC">
              <w:t>14.41989</w:t>
            </w:r>
          </w:p>
        </w:tc>
      </w:tr>
      <w:tr w:rsidR="00F529BC" w:rsidRPr="00F529BC" w14:paraId="0F983506" w14:textId="77777777" w:rsidTr="00F529BC">
        <w:trPr>
          <w:trHeight w:val="300"/>
        </w:trPr>
        <w:tc>
          <w:tcPr>
            <w:tcW w:w="960" w:type="dxa"/>
            <w:noWrap/>
            <w:hideMark/>
          </w:tcPr>
          <w:p w14:paraId="3254CFE7" w14:textId="77777777" w:rsidR="00F529BC" w:rsidRPr="00F529BC" w:rsidRDefault="00F529BC" w:rsidP="00F529BC">
            <w:r w:rsidRPr="00F529BC">
              <w:t>1.606974</w:t>
            </w:r>
          </w:p>
        </w:tc>
        <w:tc>
          <w:tcPr>
            <w:tcW w:w="960" w:type="dxa"/>
            <w:noWrap/>
            <w:hideMark/>
          </w:tcPr>
          <w:p w14:paraId="7AB89DA4" w14:textId="77777777" w:rsidR="00F529BC" w:rsidRPr="00F529BC" w:rsidRDefault="00F529BC" w:rsidP="00F529BC">
            <w:r w:rsidRPr="00F529BC">
              <w:t>4.940609</w:t>
            </w:r>
          </w:p>
        </w:tc>
        <w:tc>
          <w:tcPr>
            <w:tcW w:w="960" w:type="dxa"/>
            <w:noWrap/>
            <w:hideMark/>
          </w:tcPr>
          <w:p w14:paraId="17849CC9" w14:textId="77777777" w:rsidR="00F529BC" w:rsidRPr="00F529BC" w:rsidRDefault="00F529BC" w:rsidP="00F529BC">
            <w:r w:rsidRPr="00F529BC">
              <w:t>6.372999</w:t>
            </w:r>
          </w:p>
        </w:tc>
        <w:tc>
          <w:tcPr>
            <w:tcW w:w="960" w:type="dxa"/>
            <w:noWrap/>
            <w:hideMark/>
          </w:tcPr>
          <w:p w14:paraId="557F7667" w14:textId="77777777" w:rsidR="00F529BC" w:rsidRPr="00F529BC" w:rsidRDefault="00F529BC" w:rsidP="00F529BC">
            <w:r w:rsidRPr="00F529BC">
              <w:t>8.59141</w:t>
            </w:r>
          </w:p>
        </w:tc>
        <w:tc>
          <w:tcPr>
            <w:tcW w:w="960" w:type="dxa"/>
            <w:noWrap/>
            <w:hideMark/>
          </w:tcPr>
          <w:p w14:paraId="15EE2DC7" w14:textId="77777777" w:rsidR="00F529BC" w:rsidRPr="00F529BC" w:rsidRDefault="00F529BC" w:rsidP="00F529BC">
            <w:r w:rsidRPr="00F529BC">
              <w:t>10.56287</w:t>
            </w:r>
          </w:p>
        </w:tc>
        <w:tc>
          <w:tcPr>
            <w:tcW w:w="960" w:type="dxa"/>
            <w:noWrap/>
            <w:hideMark/>
          </w:tcPr>
          <w:p w14:paraId="6D5EF565" w14:textId="77777777" w:rsidR="00F529BC" w:rsidRPr="00F529BC" w:rsidRDefault="00F529BC" w:rsidP="00F529BC">
            <w:r w:rsidRPr="00F529BC">
              <w:t>3.458977</w:t>
            </w:r>
          </w:p>
        </w:tc>
        <w:tc>
          <w:tcPr>
            <w:tcW w:w="960" w:type="dxa"/>
            <w:noWrap/>
            <w:hideMark/>
          </w:tcPr>
          <w:p w14:paraId="6EF9162E" w14:textId="77777777" w:rsidR="00F529BC" w:rsidRPr="00F529BC" w:rsidRDefault="00F529BC" w:rsidP="00F529BC">
            <w:r w:rsidRPr="00F529BC">
              <w:t>5.391397</w:t>
            </w:r>
          </w:p>
        </w:tc>
        <w:tc>
          <w:tcPr>
            <w:tcW w:w="960" w:type="dxa"/>
            <w:noWrap/>
            <w:hideMark/>
          </w:tcPr>
          <w:p w14:paraId="64D4D187" w14:textId="77777777" w:rsidR="00F529BC" w:rsidRPr="00F529BC" w:rsidRDefault="00F529BC" w:rsidP="00F529BC">
            <w:r w:rsidRPr="00F529BC">
              <w:t>7.817841</w:t>
            </w:r>
          </w:p>
        </w:tc>
        <w:tc>
          <w:tcPr>
            <w:tcW w:w="960" w:type="dxa"/>
            <w:noWrap/>
            <w:hideMark/>
          </w:tcPr>
          <w:p w14:paraId="53771AC2" w14:textId="77777777" w:rsidR="00F529BC" w:rsidRPr="00F529BC" w:rsidRDefault="00F529BC" w:rsidP="00F529BC">
            <w:r w:rsidRPr="00F529BC">
              <w:t>8.696411</w:t>
            </w:r>
          </w:p>
        </w:tc>
        <w:tc>
          <w:tcPr>
            <w:tcW w:w="960" w:type="dxa"/>
            <w:noWrap/>
            <w:hideMark/>
          </w:tcPr>
          <w:p w14:paraId="1B4A61D7" w14:textId="77777777" w:rsidR="00F529BC" w:rsidRPr="00F529BC" w:rsidRDefault="00F529BC" w:rsidP="00F529BC">
            <w:r w:rsidRPr="00F529BC">
              <w:t>14.27507</w:t>
            </w:r>
          </w:p>
        </w:tc>
      </w:tr>
      <w:tr w:rsidR="00F529BC" w:rsidRPr="00F529BC" w14:paraId="5CD14AF5" w14:textId="77777777" w:rsidTr="00F529BC">
        <w:trPr>
          <w:trHeight w:val="300"/>
        </w:trPr>
        <w:tc>
          <w:tcPr>
            <w:tcW w:w="960" w:type="dxa"/>
            <w:noWrap/>
            <w:hideMark/>
          </w:tcPr>
          <w:p w14:paraId="5D36D855" w14:textId="77777777" w:rsidR="00F529BC" w:rsidRPr="00F529BC" w:rsidRDefault="00F529BC" w:rsidP="00F529BC">
            <w:r w:rsidRPr="00F529BC">
              <w:t>3.572466</w:t>
            </w:r>
          </w:p>
        </w:tc>
        <w:tc>
          <w:tcPr>
            <w:tcW w:w="960" w:type="dxa"/>
            <w:noWrap/>
            <w:hideMark/>
          </w:tcPr>
          <w:p w14:paraId="1C1614B7" w14:textId="77777777" w:rsidR="00F529BC" w:rsidRPr="00F529BC" w:rsidRDefault="00F529BC" w:rsidP="00F529BC">
            <w:r w:rsidRPr="00F529BC">
              <w:t>5.149023</w:t>
            </w:r>
          </w:p>
        </w:tc>
        <w:tc>
          <w:tcPr>
            <w:tcW w:w="960" w:type="dxa"/>
            <w:noWrap/>
            <w:hideMark/>
          </w:tcPr>
          <w:p w14:paraId="1625702C" w14:textId="77777777" w:rsidR="00F529BC" w:rsidRPr="00F529BC" w:rsidRDefault="00F529BC" w:rsidP="00F529BC">
            <w:r w:rsidRPr="00F529BC">
              <w:t>6.943703</w:t>
            </w:r>
          </w:p>
        </w:tc>
        <w:tc>
          <w:tcPr>
            <w:tcW w:w="960" w:type="dxa"/>
            <w:noWrap/>
            <w:hideMark/>
          </w:tcPr>
          <w:p w14:paraId="354D0A99" w14:textId="77777777" w:rsidR="00F529BC" w:rsidRPr="00F529BC" w:rsidRDefault="00F529BC" w:rsidP="00F529BC">
            <w:r w:rsidRPr="00F529BC">
              <w:t>9.115145</w:t>
            </w:r>
          </w:p>
        </w:tc>
        <w:tc>
          <w:tcPr>
            <w:tcW w:w="960" w:type="dxa"/>
            <w:noWrap/>
            <w:hideMark/>
          </w:tcPr>
          <w:p w14:paraId="679C556A" w14:textId="77777777" w:rsidR="00F529BC" w:rsidRPr="00F529BC" w:rsidRDefault="00F529BC" w:rsidP="00F529BC">
            <w:r w:rsidRPr="00F529BC">
              <w:t>10.79851</w:t>
            </w:r>
          </w:p>
        </w:tc>
        <w:tc>
          <w:tcPr>
            <w:tcW w:w="960" w:type="dxa"/>
            <w:noWrap/>
            <w:hideMark/>
          </w:tcPr>
          <w:p w14:paraId="7385A86F" w14:textId="77777777" w:rsidR="00F529BC" w:rsidRPr="00F529BC" w:rsidRDefault="00F529BC" w:rsidP="00F529BC">
            <w:r w:rsidRPr="00F529BC">
              <w:t>3.50085</w:t>
            </w:r>
          </w:p>
        </w:tc>
        <w:tc>
          <w:tcPr>
            <w:tcW w:w="960" w:type="dxa"/>
            <w:noWrap/>
            <w:hideMark/>
          </w:tcPr>
          <w:p w14:paraId="699B9DDD" w14:textId="77777777" w:rsidR="00F529BC" w:rsidRPr="00F529BC" w:rsidRDefault="00F529BC" w:rsidP="00F529BC">
            <w:r w:rsidRPr="00F529BC">
              <w:t>4.599141</w:t>
            </w:r>
          </w:p>
        </w:tc>
        <w:tc>
          <w:tcPr>
            <w:tcW w:w="960" w:type="dxa"/>
            <w:noWrap/>
            <w:hideMark/>
          </w:tcPr>
          <w:p w14:paraId="120404B9" w14:textId="77777777" w:rsidR="00F529BC" w:rsidRPr="00F529BC" w:rsidRDefault="00F529BC" w:rsidP="00F529BC">
            <w:r w:rsidRPr="00F529BC">
              <w:t>6.608929</w:t>
            </w:r>
          </w:p>
        </w:tc>
        <w:tc>
          <w:tcPr>
            <w:tcW w:w="960" w:type="dxa"/>
            <w:noWrap/>
            <w:hideMark/>
          </w:tcPr>
          <w:p w14:paraId="3F35F417" w14:textId="77777777" w:rsidR="00F529BC" w:rsidRPr="00F529BC" w:rsidRDefault="00F529BC" w:rsidP="00F529BC">
            <w:r w:rsidRPr="00F529BC">
              <w:t>8.113131</w:t>
            </w:r>
          </w:p>
        </w:tc>
        <w:tc>
          <w:tcPr>
            <w:tcW w:w="960" w:type="dxa"/>
            <w:noWrap/>
            <w:hideMark/>
          </w:tcPr>
          <w:p w14:paraId="13E1E9C1" w14:textId="77777777" w:rsidR="00F529BC" w:rsidRPr="00F529BC" w:rsidRDefault="00F529BC" w:rsidP="00F529BC">
            <w:r w:rsidRPr="00F529BC">
              <w:t>10.35671</w:t>
            </w:r>
          </w:p>
        </w:tc>
      </w:tr>
      <w:tr w:rsidR="00F529BC" w:rsidRPr="00F529BC" w14:paraId="3C541A37" w14:textId="77777777" w:rsidTr="00F529BC">
        <w:trPr>
          <w:trHeight w:val="300"/>
        </w:trPr>
        <w:tc>
          <w:tcPr>
            <w:tcW w:w="960" w:type="dxa"/>
            <w:noWrap/>
            <w:hideMark/>
          </w:tcPr>
          <w:p w14:paraId="64357B88" w14:textId="77777777" w:rsidR="00F529BC" w:rsidRPr="00F529BC" w:rsidRDefault="00F529BC" w:rsidP="00F529BC">
            <w:r w:rsidRPr="00F529BC">
              <w:t>2.925707</w:t>
            </w:r>
          </w:p>
        </w:tc>
        <w:tc>
          <w:tcPr>
            <w:tcW w:w="960" w:type="dxa"/>
            <w:noWrap/>
            <w:hideMark/>
          </w:tcPr>
          <w:p w14:paraId="72D10B23" w14:textId="77777777" w:rsidR="00F529BC" w:rsidRPr="00F529BC" w:rsidRDefault="00F529BC" w:rsidP="00F529BC">
            <w:r w:rsidRPr="00F529BC">
              <w:t>5.584754</w:t>
            </w:r>
          </w:p>
        </w:tc>
        <w:tc>
          <w:tcPr>
            <w:tcW w:w="960" w:type="dxa"/>
            <w:noWrap/>
            <w:hideMark/>
          </w:tcPr>
          <w:p w14:paraId="58A52BC9" w14:textId="77777777" w:rsidR="00F529BC" w:rsidRPr="00F529BC" w:rsidRDefault="00F529BC" w:rsidP="00F529BC">
            <w:r w:rsidRPr="00F529BC">
              <w:t>7.464215</w:t>
            </w:r>
          </w:p>
        </w:tc>
        <w:tc>
          <w:tcPr>
            <w:tcW w:w="960" w:type="dxa"/>
            <w:noWrap/>
            <w:hideMark/>
          </w:tcPr>
          <w:p w14:paraId="538D916A" w14:textId="77777777" w:rsidR="00F529BC" w:rsidRPr="00F529BC" w:rsidRDefault="00F529BC" w:rsidP="00F529BC">
            <w:r w:rsidRPr="00F529BC">
              <w:t>10.75982</w:t>
            </w:r>
          </w:p>
        </w:tc>
        <w:tc>
          <w:tcPr>
            <w:tcW w:w="960" w:type="dxa"/>
            <w:noWrap/>
            <w:hideMark/>
          </w:tcPr>
          <w:p w14:paraId="79106FB6" w14:textId="77777777" w:rsidR="00F529BC" w:rsidRPr="00F529BC" w:rsidRDefault="00F529BC" w:rsidP="00F529BC">
            <w:r w:rsidRPr="00F529BC">
              <w:t>15.1481</w:t>
            </w:r>
          </w:p>
        </w:tc>
        <w:tc>
          <w:tcPr>
            <w:tcW w:w="960" w:type="dxa"/>
            <w:noWrap/>
            <w:hideMark/>
          </w:tcPr>
          <w:p w14:paraId="069AA204" w14:textId="77777777" w:rsidR="00F529BC" w:rsidRPr="00F529BC" w:rsidRDefault="00F529BC" w:rsidP="00F529BC">
            <w:r w:rsidRPr="00F529BC">
              <w:t>2.934319</w:t>
            </w:r>
          </w:p>
        </w:tc>
        <w:tc>
          <w:tcPr>
            <w:tcW w:w="960" w:type="dxa"/>
            <w:noWrap/>
            <w:hideMark/>
          </w:tcPr>
          <w:p w14:paraId="75462188" w14:textId="77777777" w:rsidR="00F529BC" w:rsidRPr="00F529BC" w:rsidRDefault="00F529BC" w:rsidP="00F529BC">
            <w:r w:rsidRPr="00F529BC">
              <w:t>5.481148</w:t>
            </w:r>
          </w:p>
        </w:tc>
        <w:tc>
          <w:tcPr>
            <w:tcW w:w="960" w:type="dxa"/>
            <w:noWrap/>
            <w:hideMark/>
          </w:tcPr>
          <w:p w14:paraId="1E815372" w14:textId="77777777" w:rsidR="00F529BC" w:rsidRPr="00F529BC" w:rsidRDefault="00F529BC" w:rsidP="00F529BC">
            <w:r w:rsidRPr="00F529BC">
              <w:t>7.197411</w:t>
            </w:r>
          </w:p>
        </w:tc>
        <w:tc>
          <w:tcPr>
            <w:tcW w:w="960" w:type="dxa"/>
            <w:noWrap/>
            <w:hideMark/>
          </w:tcPr>
          <w:p w14:paraId="626B0BC3" w14:textId="77777777" w:rsidR="00F529BC" w:rsidRPr="00F529BC" w:rsidRDefault="00F529BC" w:rsidP="00F529BC">
            <w:r w:rsidRPr="00F529BC">
              <w:t>8.13338</w:t>
            </w:r>
          </w:p>
        </w:tc>
        <w:tc>
          <w:tcPr>
            <w:tcW w:w="960" w:type="dxa"/>
            <w:noWrap/>
            <w:hideMark/>
          </w:tcPr>
          <w:p w14:paraId="3FAF1F64" w14:textId="77777777" w:rsidR="00F529BC" w:rsidRPr="00F529BC" w:rsidRDefault="00F529BC" w:rsidP="00F529BC">
            <w:r w:rsidRPr="00F529BC">
              <w:t>10.54517</w:t>
            </w:r>
          </w:p>
        </w:tc>
      </w:tr>
      <w:tr w:rsidR="00F529BC" w:rsidRPr="00F529BC" w14:paraId="1800C789" w14:textId="77777777" w:rsidTr="00F529BC">
        <w:trPr>
          <w:trHeight w:val="300"/>
        </w:trPr>
        <w:tc>
          <w:tcPr>
            <w:tcW w:w="960" w:type="dxa"/>
            <w:noWrap/>
            <w:hideMark/>
          </w:tcPr>
          <w:p w14:paraId="017E967D" w14:textId="77777777" w:rsidR="00F529BC" w:rsidRPr="00F529BC" w:rsidRDefault="00F529BC" w:rsidP="00F529BC">
            <w:r w:rsidRPr="00F529BC">
              <w:t>3.605322</w:t>
            </w:r>
          </w:p>
        </w:tc>
        <w:tc>
          <w:tcPr>
            <w:tcW w:w="960" w:type="dxa"/>
            <w:noWrap/>
            <w:hideMark/>
          </w:tcPr>
          <w:p w14:paraId="705FD91A" w14:textId="77777777" w:rsidR="00F529BC" w:rsidRPr="00F529BC" w:rsidRDefault="00F529BC" w:rsidP="00F529BC">
            <w:r w:rsidRPr="00F529BC">
              <w:t>6.143197</w:t>
            </w:r>
          </w:p>
        </w:tc>
        <w:tc>
          <w:tcPr>
            <w:tcW w:w="960" w:type="dxa"/>
            <w:noWrap/>
            <w:hideMark/>
          </w:tcPr>
          <w:p w14:paraId="2818B448" w14:textId="77777777" w:rsidR="00F529BC" w:rsidRPr="00F529BC" w:rsidRDefault="00F529BC" w:rsidP="00F529BC">
            <w:r w:rsidRPr="00F529BC">
              <w:t>8.700585</w:t>
            </w:r>
          </w:p>
        </w:tc>
        <w:tc>
          <w:tcPr>
            <w:tcW w:w="960" w:type="dxa"/>
            <w:noWrap/>
            <w:hideMark/>
          </w:tcPr>
          <w:p w14:paraId="56C8FA82" w14:textId="77777777" w:rsidR="00F529BC" w:rsidRPr="00F529BC" w:rsidRDefault="00F529BC" w:rsidP="00F529BC">
            <w:r w:rsidRPr="00F529BC">
              <w:t>8.759052</w:t>
            </w:r>
          </w:p>
        </w:tc>
        <w:tc>
          <w:tcPr>
            <w:tcW w:w="960" w:type="dxa"/>
            <w:noWrap/>
            <w:hideMark/>
          </w:tcPr>
          <w:p w14:paraId="773F2A96" w14:textId="77777777" w:rsidR="00F529BC" w:rsidRPr="00F529BC" w:rsidRDefault="00F529BC" w:rsidP="00F529BC">
            <w:r w:rsidRPr="00F529BC">
              <w:t>16.27038</w:t>
            </w:r>
          </w:p>
        </w:tc>
        <w:tc>
          <w:tcPr>
            <w:tcW w:w="960" w:type="dxa"/>
            <w:noWrap/>
            <w:hideMark/>
          </w:tcPr>
          <w:p w14:paraId="4D51A2C5" w14:textId="77777777" w:rsidR="00F529BC" w:rsidRPr="00F529BC" w:rsidRDefault="00F529BC" w:rsidP="00F529BC">
            <w:r w:rsidRPr="00F529BC">
              <w:t>2.61313</w:t>
            </w:r>
          </w:p>
        </w:tc>
        <w:tc>
          <w:tcPr>
            <w:tcW w:w="960" w:type="dxa"/>
            <w:noWrap/>
            <w:hideMark/>
          </w:tcPr>
          <w:p w14:paraId="4FDE3728" w14:textId="77777777" w:rsidR="00F529BC" w:rsidRPr="00F529BC" w:rsidRDefault="00F529BC" w:rsidP="00F529BC">
            <w:r w:rsidRPr="00F529BC">
              <w:t>7.367732</w:t>
            </w:r>
          </w:p>
        </w:tc>
        <w:tc>
          <w:tcPr>
            <w:tcW w:w="960" w:type="dxa"/>
            <w:noWrap/>
            <w:hideMark/>
          </w:tcPr>
          <w:p w14:paraId="1AF6E056" w14:textId="77777777" w:rsidR="00F529BC" w:rsidRPr="00F529BC" w:rsidRDefault="00F529BC" w:rsidP="00F529BC">
            <w:r w:rsidRPr="00F529BC">
              <w:t>8.579743</w:t>
            </w:r>
          </w:p>
        </w:tc>
        <w:tc>
          <w:tcPr>
            <w:tcW w:w="960" w:type="dxa"/>
            <w:noWrap/>
            <w:hideMark/>
          </w:tcPr>
          <w:p w14:paraId="0C08FED0" w14:textId="77777777" w:rsidR="00F529BC" w:rsidRPr="00F529BC" w:rsidRDefault="00F529BC" w:rsidP="00F529BC">
            <w:r w:rsidRPr="00F529BC">
              <w:t>12.21646</w:t>
            </w:r>
          </w:p>
        </w:tc>
        <w:tc>
          <w:tcPr>
            <w:tcW w:w="960" w:type="dxa"/>
            <w:noWrap/>
            <w:hideMark/>
          </w:tcPr>
          <w:p w14:paraId="5024348C" w14:textId="77777777" w:rsidR="00F529BC" w:rsidRPr="00F529BC" w:rsidRDefault="00F529BC" w:rsidP="00F529BC">
            <w:r w:rsidRPr="00F529BC">
              <w:t>11.37313</w:t>
            </w:r>
          </w:p>
        </w:tc>
      </w:tr>
      <w:tr w:rsidR="00F529BC" w:rsidRPr="00F529BC" w14:paraId="23F0E8D7" w14:textId="77777777" w:rsidTr="00F529BC">
        <w:trPr>
          <w:trHeight w:val="300"/>
        </w:trPr>
        <w:tc>
          <w:tcPr>
            <w:tcW w:w="960" w:type="dxa"/>
            <w:noWrap/>
            <w:hideMark/>
          </w:tcPr>
          <w:p w14:paraId="70F3A317" w14:textId="77777777" w:rsidR="00F529BC" w:rsidRPr="00F529BC" w:rsidRDefault="00F529BC" w:rsidP="00F529BC">
            <w:r w:rsidRPr="00F529BC">
              <w:t>2.877236</w:t>
            </w:r>
          </w:p>
        </w:tc>
        <w:tc>
          <w:tcPr>
            <w:tcW w:w="960" w:type="dxa"/>
            <w:noWrap/>
            <w:hideMark/>
          </w:tcPr>
          <w:p w14:paraId="4DC49EC5" w14:textId="77777777" w:rsidR="00F529BC" w:rsidRPr="00F529BC" w:rsidRDefault="00F529BC" w:rsidP="00F529BC">
            <w:r w:rsidRPr="00F529BC">
              <w:t>5.550845</w:t>
            </w:r>
          </w:p>
        </w:tc>
        <w:tc>
          <w:tcPr>
            <w:tcW w:w="960" w:type="dxa"/>
            <w:noWrap/>
            <w:hideMark/>
          </w:tcPr>
          <w:p w14:paraId="0B0BB753" w14:textId="77777777" w:rsidR="00F529BC" w:rsidRPr="00F529BC" w:rsidRDefault="00F529BC" w:rsidP="00F529BC">
            <w:r w:rsidRPr="00F529BC">
              <w:t>6.716161</w:t>
            </w:r>
          </w:p>
        </w:tc>
        <w:tc>
          <w:tcPr>
            <w:tcW w:w="960" w:type="dxa"/>
            <w:noWrap/>
            <w:hideMark/>
          </w:tcPr>
          <w:p w14:paraId="5B8490C4" w14:textId="77777777" w:rsidR="00F529BC" w:rsidRPr="00F529BC" w:rsidRDefault="00F529BC" w:rsidP="00F529BC">
            <w:r w:rsidRPr="00F529BC">
              <w:t>9.819221</w:t>
            </w:r>
          </w:p>
        </w:tc>
        <w:tc>
          <w:tcPr>
            <w:tcW w:w="960" w:type="dxa"/>
            <w:noWrap/>
            <w:hideMark/>
          </w:tcPr>
          <w:p w14:paraId="07B29017" w14:textId="77777777" w:rsidR="00F529BC" w:rsidRPr="00F529BC" w:rsidRDefault="00F529BC" w:rsidP="00F529BC">
            <w:r w:rsidRPr="00F529BC">
              <w:t>11.11023</w:t>
            </w:r>
          </w:p>
        </w:tc>
        <w:tc>
          <w:tcPr>
            <w:tcW w:w="960" w:type="dxa"/>
            <w:noWrap/>
            <w:hideMark/>
          </w:tcPr>
          <w:p w14:paraId="684E7082" w14:textId="77777777" w:rsidR="00F529BC" w:rsidRPr="00F529BC" w:rsidRDefault="00F529BC" w:rsidP="00F529BC">
            <w:r w:rsidRPr="00F529BC">
              <w:t>3.103013</w:t>
            </w:r>
          </w:p>
        </w:tc>
        <w:tc>
          <w:tcPr>
            <w:tcW w:w="960" w:type="dxa"/>
            <w:noWrap/>
            <w:hideMark/>
          </w:tcPr>
          <w:p w14:paraId="243F273C" w14:textId="77777777" w:rsidR="00F529BC" w:rsidRPr="00F529BC" w:rsidRDefault="00F529BC" w:rsidP="00F529BC">
            <w:r w:rsidRPr="00F529BC">
              <w:t>6.270515</w:t>
            </w:r>
          </w:p>
        </w:tc>
        <w:tc>
          <w:tcPr>
            <w:tcW w:w="960" w:type="dxa"/>
            <w:noWrap/>
            <w:hideMark/>
          </w:tcPr>
          <w:p w14:paraId="25D0F3E0" w14:textId="77777777" w:rsidR="00F529BC" w:rsidRPr="00F529BC" w:rsidRDefault="00F529BC" w:rsidP="00F529BC">
            <w:r w:rsidRPr="00F529BC">
              <w:t>7.363265</w:t>
            </w:r>
          </w:p>
        </w:tc>
        <w:tc>
          <w:tcPr>
            <w:tcW w:w="960" w:type="dxa"/>
            <w:noWrap/>
            <w:hideMark/>
          </w:tcPr>
          <w:p w14:paraId="5C28B25D" w14:textId="77777777" w:rsidR="00F529BC" w:rsidRPr="00F529BC" w:rsidRDefault="00F529BC" w:rsidP="00F529BC">
            <w:r w:rsidRPr="00F529BC">
              <w:t>9.420631</w:t>
            </w:r>
          </w:p>
        </w:tc>
        <w:tc>
          <w:tcPr>
            <w:tcW w:w="960" w:type="dxa"/>
            <w:noWrap/>
            <w:hideMark/>
          </w:tcPr>
          <w:p w14:paraId="204F7965" w14:textId="77777777" w:rsidR="00F529BC" w:rsidRPr="00F529BC" w:rsidRDefault="00F529BC" w:rsidP="00F529BC">
            <w:r w:rsidRPr="00F529BC">
              <w:t>15.67024</w:t>
            </w:r>
          </w:p>
        </w:tc>
      </w:tr>
      <w:tr w:rsidR="00F529BC" w:rsidRPr="00F529BC" w14:paraId="28A97802" w14:textId="77777777" w:rsidTr="00F529BC">
        <w:trPr>
          <w:trHeight w:val="300"/>
        </w:trPr>
        <w:tc>
          <w:tcPr>
            <w:tcW w:w="960" w:type="dxa"/>
            <w:noWrap/>
            <w:hideMark/>
          </w:tcPr>
          <w:p w14:paraId="6C214F14" w14:textId="77777777" w:rsidR="00F529BC" w:rsidRPr="00F529BC" w:rsidRDefault="00F529BC" w:rsidP="00F529BC">
            <w:r w:rsidRPr="00F529BC">
              <w:t>3.626741</w:t>
            </w:r>
          </w:p>
        </w:tc>
        <w:tc>
          <w:tcPr>
            <w:tcW w:w="960" w:type="dxa"/>
            <w:noWrap/>
            <w:hideMark/>
          </w:tcPr>
          <w:p w14:paraId="54E39D56" w14:textId="77777777" w:rsidR="00F529BC" w:rsidRPr="00F529BC" w:rsidRDefault="00F529BC" w:rsidP="00F529BC">
            <w:r w:rsidRPr="00F529BC">
              <w:t>5.692745</w:t>
            </w:r>
          </w:p>
        </w:tc>
        <w:tc>
          <w:tcPr>
            <w:tcW w:w="960" w:type="dxa"/>
            <w:noWrap/>
            <w:hideMark/>
          </w:tcPr>
          <w:p w14:paraId="3B17DBD0" w14:textId="77777777" w:rsidR="00F529BC" w:rsidRPr="00F529BC" w:rsidRDefault="00F529BC" w:rsidP="00F529BC">
            <w:r w:rsidRPr="00F529BC">
              <w:t>7.98043</w:t>
            </w:r>
          </w:p>
        </w:tc>
        <w:tc>
          <w:tcPr>
            <w:tcW w:w="960" w:type="dxa"/>
            <w:noWrap/>
            <w:hideMark/>
          </w:tcPr>
          <w:p w14:paraId="1D587FCC" w14:textId="77777777" w:rsidR="00F529BC" w:rsidRPr="00F529BC" w:rsidRDefault="00F529BC" w:rsidP="00F529BC">
            <w:r w:rsidRPr="00F529BC">
              <w:t>9.796325</w:t>
            </w:r>
          </w:p>
        </w:tc>
        <w:tc>
          <w:tcPr>
            <w:tcW w:w="960" w:type="dxa"/>
            <w:noWrap/>
            <w:hideMark/>
          </w:tcPr>
          <w:p w14:paraId="672B88A7" w14:textId="77777777" w:rsidR="00F529BC" w:rsidRPr="00F529BC" w:rsidRDefault="00F529BC" w:rsidP="00F529BC">
            <w:r w:rsidRPr="00F529BC">
              <w:t>11.49004</w:t>
            </w:r>
          </w:p>
        </w:tc>
        <w:tc>
          <w:tcPr>
            <w:tcW w:w="960" w:type="dxa"/>
            <w:noWrap/>
            <w:hideMark/>
          </w:tcPr>
          <w:p w14:paraId="0C265CD1" w14:textId="77777777" w:rsidR="00F529BC" w:rsidRPr="00F529BC" w:rsidRDefault="00F529BC" w:rsidP="00F529BC">
            <w:r w:rsidRPr="00F529BC">
              <w:t>3.976463</w:t>
            </w:r>
          </w:p>
        </w:tc>
        <w:tc>
          <w:tcPr>
            <w:tcW w:w="960" w:type="dxa"/>
            <w:noWrap/>
            <w:hideMark/>
          </w:tcPr>
          <w:p w14:paraId="36C371DA" w14:textId="77777777" w:rsidR="00F529BC" w:rsidRPr="00F529BC" w:rsidRDefault="00F529BC" w:rsidP="00F529BC">
            <w:r w:rsidRPr="00F529BC">
              <w:t>5.323603</w:t>
            </w:r>
          </w:p>
        </w:tc>
        <w:tc>
          <w:tcPr>
            <w:tcW w:w="960" w:type="dxa"/>
            <w:noWrap/>
            <w:hideMark/>
          </w:tcPr>
          <w:p w14:paraId="02F38D51" w14:textId="77777777" w:rsidR="00F529BC" w:rsidRPr="00F529BC" w:rsidRDefault="00F529BC" w:rsidP="00F529BC">
            <w:r w:rsidRPr="00F529BC">
              <w:t>7.131202</w:t>
            </w:r>
          </w:p>
        </w:tc>
        <w:tc>
          <w:tcPr>
            <w:tcW w:w="960" w:type="dxa"/>
            <w:noWrap/>
            <w:hideMark/>
          </w:tcPr>
          <w:p w14:paraId="54811D17" w14:textId="77777777" w:rsidR="00F529BC" w:rsidRPr="00F529BC" w:rsidRDefault="00F529BC" w:rsidP="00F529BC">
            <w:r w:rsidRPr="00F529BC">
              <w:t>16.77193</w:t>
            </w:r>
          </w:p>
        </w:tc>
        <w:tc>
          <w:tcPr>
            <w:tcW w:w="960" w:type="dxa"/>
            <w:noWrap/>
            <w:hideMark/>
          </w:tcPr>
          <w:p w14:paraId="7845CBD4" w14:textId="77777777" w:rsidR="00F529BC" w:rsidRPr="00F529BC" w:rsidRDefault="00F529BC" w:rsidP="00F529BC">
            <w:r w:rsidRPr="00F529BC">
              <w:t>16.44208</w:t>
            </w:r>
          </w:p>
        </w:tc>
      </w:tr>
      <w:tr w:rsidR="00F529BC" w:rsidRPr="00F529BC" w14:paraId="4C149505" w14:textId="77777777" w:rsidTr="00F529BC">
        <w:trPr>
          <w:trHeight w:val="300"/>
        </w:trPr>
        <w:tc>
          <w:tcPr>
            <w:tcW w:w="960" w:type="dxa"/>
            <w:noWrap/>
            <w:hideMark/>
          </w:tcPr>
          <w:p w14:paraId="086D9F19" w14:textId="77777777" w:rsidR="00F529BC" w:rsidRPr="00F529BC" w:rsidRDefault="00F529BC" w:rsidP="00F529BC">
            <w:r w:rsidRPr="00F529BC">
              <w:t>4.119145</w:t>
            </w:r>
          </w:p>
        </w:tc>
        <w:tc>
          <w:tcPr>
            <w:tcW w:w="960" w:type="dxa"/>
            <w:noWrap/>
            <w:hideMark/>
          </w:tcPr>
          <w:p w14:paraId="707D48A9" w14:textId="77777777" w:rsidR="00F529BC" w:rsidRPr="00F529BC" w:rsidRDefault="00F529BC" w:rsidP="00F529BC">
            <w:r w:rsidRPr="00F529BC">
              <w:t>6.110166</w:t>
            </w:r>
          </w:p>
        </w:tc>
        <w:tc>
          <w:tcPr>
            <w:tcW w:w="960" w:type="dxa"/>
            <w:noWrap/>
            <w:hideMark/>
          </w:tcPr>
          <w:p w14:paraId="11597FA5" w14:textId="77777777" w:rsidR="00F529BC" w:rsidRPr="00F529BC" w:rsidRDefault="00F529BC" w:rsidP="00F529BC">
            <w:r w:rsidRPr="00F529BC">
              <w:t>9.616153</w:t>
            </w:r>
          </w:p>
        </w:tc>
        <w:tc>
          <w:tcPr>
            <w:tcW w:w="960" w:type="dxa"/>
            <w:noWrap/>
            <w:hideMark/>
          </w:tcPr>
          <w:p w14:paraId="3182A759" w14:textId="77777777" w:rsidR="00F529BC" w:rsidRPr="00F529BC" w:rsidRDefault="00F529BC" w:rsidP="00F529BC">
            <w:r w:rsidRPr="00F529BC">
              <w:t>12.63953</w:t>
            </w:r>
          </w:p>
        </w:tc>
        <w:tc>
          <w:tcPr>
            <w:tcW w:w="960" w:type="dxa"/>
            <w:noWrap/>
            <w:hideMark/>
          </w:tcPr>
          <w:p w14:paraId="7C5AC2F7" w14:textId="77777777" w:rsidR="00F529BC" w:rsidRPr="00F529BC" w:rsidRDefault="00F529BC" w:rsidP="00F529BC">
            <w:r w:rsidRPr="00F529BC">
              <w:t>11.30947</w:t>
            </w:r>
          </w:p>
        </w:tc>
        <w:tc>
          <w:tcPr>
            <w:tcW w:w="960" w:type="dxa"/>
            <w:noWrap/>
            <w:hideMark/>
          </w:tcPr>
          <w:p w14:paraId="40F6826E" w14:textId="77777777" w:rsidR="00F529BC" w:rsidRPr="00F529BC" w:rsidRDefault="00F529BC" w:rsidP="00F529BC">
            <w:r w:rsidRPr="00F529BC">
              <w:t>3.819016</w:t>
            </w:r>
          </w:p>
        </w:tc>
        <w:tc>
          <w:tcPr>
            <w:tcW w:w="960" w:type="dxa"/>
            <w:noWrap/>
            <w:hideMark/>
          </w:tcPr>
          <w:p w14:paraId="4BF683D0" w14:textId="77777777" w:rsidR="00F529BC" w:rsidRPr="00F529BC" w:rsidRDefault="00F529BC" w:rsidP="00F529BC">
            <w:r w:rsidRPr="00F529BC">
              <w:t>7.327951</w:t>
            </w:r>
          </w:p>
        </w:tc>
        <w:tc>
          <w:tcPr>
            <w:tcW w:w="960" w:type="dxa"/>
            <w:noWrap/>
            <w:hideMark/>
          </w:tcPr>
          <w:p w14:paraId="4B2B91D6" w14:textId="77777777" w:rsidR="00F529BC" w:rsidRPr="00F529BC" w:rsidRDefault="00F529BC" w:rsidP="00F529BC">
            <w:r w:rsidRPr="00F529BC">
              <w:t>9.516432</w:t>
            </w:r>
          </w:p>
        </w:tc>
        <w:tc>
          <w:tcPr>
            <w:tcW w:w="960" w:type="dxa"/>
            <w:noWrap/>
            <w:hideMark/>
          </w:tcPr>
          <w:p w14:paraId="61869F53" w14:textId="77777777" w:rsidR="00F529BC" w:rsidRPr="00F529BC" w:rsidRDefault="00F529BC" w:rsidP="00F529BC">
            <w:r w:rsidRPr="00F529BC">
              <w:t>9.969358</w:t>
            </w:r>
          </w:p>
        </w:tc>
        <w:tc>
          <w:tcPr>
            <w:tcW w:w="960" w:type="dxa"/>
            <w:noWrap/>
            <w:hideMark/>
          </w:tcPr>
          <w:p w14:paraId="049B122A" w14:textId="77777777" w:rsidR="00F529BC" w:rsidRPr="00F529BC" w:rsidRDefault="00F529BC" w:rsidP="00F529BC">
            <w:r w:rsidRPr="00F529BC">
              <w:t>11.47959</w:t>
            </w:r>
          </w:p>
        </w:tc>
      </w:tr>
      <w:tr w:rsidR="00F529BC" w:rsidRPr="00F529BC" w14:paraId="2E9F0B8B" w14:textId="77777777" w:rsidTr="00F529BC">
        <w:trPr>
          <w:trHeight w:val="300"/>
        </w:trPr>
        <w:tc>
          <w:tcPr>
            <w:tcW w:w="960" w:type="dxa"/>
            <w:noWrap/>
            <w:hideMark/>
          </w:tcPr>
          <w:p w14:paraId="4CA5D0C2" w14:textId="77777777" w:rsidR="00F529BC" w:rsidRPr="00F529BC" w:rsidRDefault="00F529BC" w:rsidP="00F529BC">
            <w:pPr>
              <w:rPr>
                <w:b/>
                <w:bCs/>
              </w:rPr>
            </w:pPr>
            <w:r w:rsidRPr="00F529BC">
              <w:rPr>
                <w:b/>
                <w:bCs/>
              </w:rPr>
              <w:t>2.743226</w:t>
            </w:r>
          </w:p>
        </w:tc>
        <w:tc>
          <w:tcPr>
            <w:tcW w:w="960" w:type="dxa"/>
            <w:noWrap/>
            <w:hideMark/>
          </w:tcPr>
          <w:p w14:paraId="10468A8E" w14:textId="77777777" w:rsidR="00F529BC" w:rsidRPr="00F529BC" w:rsidRDefault="00F529BC" w:rsidP="00F529BC">
            <w:pPr>
              <w:rPr>
                <w:b/>
                <w:bCs/>
              </w:rPr>
            </w:pPr>
            <w:r w:rsidRPr="00F529BC">
              <w:rPr>
                <w:b/>
                <w:bCs/>
              </w:rPr>
              <w:t>5.03911</w:t>
            </w:r>
          </w:p>
        </w:tc>
        <w:tc>
          <w:tcPr>
            <w:tcW w:w="960" w:type="dxa"/>
            <w:noWrap/>
            <w:hideMark/>
          </w:tcPr>
          <w:p w14:paraId="7D3E2886" w14:textId="77777777" w:rsidR="00F529BC" w:rsidRPr="00F529BC" w:rsidRDefault="00F529BC" w:rsidP="00F529BC">
            <w:pPr>
              <w:rPr>
                <w:b/>
                <w:bCs/>
              </w:rPr>
            </w:pPr>
            <w:r w:rsidRPr="00F529BC">
              <w:rPr>
                <w:b/>
                <w:bCs/>
              </w:rPr>
              <w:t>7.480556</w:t>
            </w:r>
          </w:p>
        </w:tc>
        <w:tc>
          <w:tcPr>
            <w:tcW w:w="960" w:type="dxa"/>
            <w:noWrap/>
            <w:hideMark/>
          </w:tcPr>
          <w:p w14:paraId="54A58CB2" w14:textId="77777777" w:rsidR="00F529BC" w:rsidRPr="00F529BC" w:rsidRDefault="00F529BC" w:rsidP="00F529BC">
            <w:pPr>
              <w:rPr>
                <w:b/>
                <w:bCs/>
              </w:rPr>
            </w:pPr>
            <w:r w:rsidRPr="00F529BC">
              <w:rPr>
                <w:b/>
                <w:bCs/>
              </w:rPr>
              <w:t>9.736339</w:t>
            </w:r>
          </w:p>
        </w:tc>
        <w:tc>
          <w:tcPr>
            <w:tcW w:w="960" w:type="dxa"/>
            <w:noWrap/>
            <w:hideMark/>
          </w:tcPr>
          <w:p w14:paraId="6E1377C8" w14:textId="77777777" w:rsidR="00F529BC" w:rsidRPr="00F529BC" w:rsidRDefault="00F529BC" w:rsidP="00F529BC">
            <w:pPr>
              <w:rPr>
                <w:b/>
                <w:bCs/>
              </w:rPr>
            </w:pPr>
            <w:r w:rsidRPr="00F529BC">
              <w:rPr>
                <w:b/>
                <w:bCs/>
              </w:rPr>
              <w:t>12.39451</w:t>
            </w:r>
          </w:p>
        </w:tc>
        <w:tc>
          <w:tcPr>
            <w:tcW w:w="960" w:type="dxa"/>
            <w:noWrap/>
            <w:hideMark/>
          </w:tcPr>
          <w:p w14:paraId="7BE71BCE" w14:textId="77777777" w:rsidR="00F529BC" w:rsidRPr="00F529BC" w:rsidRDefault="00F529BC" w:rsidP="00F529BC">
            <w:pPr>
              <w:rPr>
                <w:b/>
                <w:bCs/>
              </w:rPr>
            </w:pPr>
            <w:r w:rsidRPr="00F529BC">
              <w:rPr>
                <w:b/>
                <w:bCs/>
              </w:rPr>
              <w:t>2.945448</w:t>
            </w:r>
          </w:p>
        </w:tc>
        <w:tc>
          <w:tcPr>
            <w:tcW w:w="960" w:type="dxa"/>
            <w:noWrap/>
            <w:hideMark/>
          </w:tcPr>
          <w:p w14:paraId="6C229A41" w14:textId="77777777" w:rsidR="00F529BC" w:rsidRPr="00F529BC" w:rsidRDefault="00F529BC" w:rsidP="00F529BC">
            <w:pPr>
              <w:rPr>
                <w:b/>
                <w:bCs/>
              </w:rPr>
            </w:pPr>
            <w:r w:rsidRPr="00F529BC">
              <w:rPr>
                <w:b/>
                <w:bCs/>
              </w:rPr>
              <w:t>5.375041</w:t>
            </w:r>
          </w:p>
        </w:tc>
        <w:tc>
          <w:tcPr>
            <w:tcW w:w="960" w:type="dxa"/>
            <w:noWrap/>
            <w:hideMark/>
          </w:tcPr>
          <w:p w14:paraId="0684A987" w14:textId="77777777" w:rsidR="00F529BC" w:rsidRPr="00F529BC" w:rsidRDefault="00F529BC" w:rsidP="00F529BC">
            <w:pPr>
              <w:rPr>
                <w:b/>
                <w:bCs/>
              </w:rPr>
            </w:pPr>
            <w:r w:rsidRPr="00F529BC">
              <w:rPr>
                <w:b/>
                <w:bCs/>
              </w:rPr>
              <w:t>7.241806</w:t>
            </w:r>
          </w:p>
        </w:tc>
        <w:tc>
          <w:tcPr>
            <w:tcW w:w="960" w:type="dxa"/>
            <w:noWrap/>
            <w:hideMark/>
          </w:tcPr>
          <w:p w14:paraId="2A68418A" w14:textId="77777777" w:rsidR="00F529BC" w:rsidRPr="00F529BC" w:rsidRDefault="00F529BC" w:rsidP="00F529BC">
            <w:pPr>
              <w:rPr>
                <w:b/>
                <w:bCs/>
              </w:rPr>
            </w:pPr>
            <w:r w:rsidRPr="00F529BC">
              <w:rPr>
                <w:b/>
                <w:bCs/>
              </w:rPr>
              <w:t>9.988396</w:t>
            </w:r>
          </w:p>
        </w:tc>
        <w:tc>
          <w:tcPr>
            <w:tcW w:w="960" w:type="dxa"/>
            <w:noWrap/>
            <w:hideMark/>
          </w:tcPr>
          <w:p w14:paraId="7CA70606" w14:textId="77777777" w:rsidR="00F529BC" w:rsidRPr="00F529BC" w:rsidRDefault="00F529BC" w:rsidP="00F529BC">
            <w:pPr>
              <w:rPr>
                <w:b/>
                <w:bCs/>
              </w:rPr>
            </w:pPr>
            <w:r w:rsidRPr="00F529BC">
              <w:rPr>
                <w:b/>
                <w:bCs/>
              </w:rPr>
              <w:t>12.70374</w:t>
            </w:r>
          </w:p>
        </w:tc>
      </w:tr>
    </w:tbl>
    <w:p w14:paraId="579DBB9B" w14:textId="2A09AA4A" w:rsidR="00F529BC" w:rsidRDefault="00F529BC" w:rsidP="00F529BC">
      <w:r>
        <w:lastRenderedPageBreak/>
        <w:t>Raw data for Section 4.4.2.9 with all nodes performing Document Query (6 active nodes)</w:t>
      </w:r>
    </w:p>
    <w:p w14:paraId="2FA425EC" w14:textId="77777777" w:rsidR="00435557" w:rsidRDefault="00435557" w:rsidP="00F529BC">
      <w:r>
        <w:t>1</w:t>
      </w:r>
      <w:r w:rsidRPr="00435557">
        <w:rPr>
          <w:vertAlign w:val="superscript"/>
        </w:rPr>
        <w:t>st</w:t>
      </w:r>
      <w:r>
        <w:t xml:space="preserve"> Node</w:t>
      </w:r>
    </w:p>
    <w:tbl>
      <w:tblPr>
        <w:tblStyle w:val="TableGrid"/>
        <w:tblW w:w="0" w:type="auto"/>
        <w:tblLook w:val="04A0" w:firstRow="1" w:lastRow="0" w:firstColumn="1" w:lastColumn="0" w:noHBand="0" w:noVBand="1"/>
      </w:tblPr>
      <w:tblGrid>
        <w:gridCol w:w="1130"/>
        <w:gridCol w:w="1130"/>
        <w:gridCol w:w="1130"/>
        <w:gridCol w:w="1130"/>
        <w:gridCol w:w="1130"/>
        <w:gridCol w:w="1130"/>
        <w:gridCol w:w="1130"/>
        <w:gridCol w:w="1130"/>
        <w:gridCol w:w="1130"/>
        <w:gridCol w:w="1130"/>
      </w:tblGrid>
      <w:tr w:rsidR="00435557" w:rsidRPr="00435557" w14:paraId="3D781FD7" w14:textId="77777777" w:rsidTr="00435557">
        <w:trPr>
          <w:trHeight w:val="261"/>
        </w:trPr>
        <w:tc>
          <w:tcPr>
            <w:tcW w:w="1130" w:type="dxa"/>
            <w:noWrap/>
            <w:hideMark/>
          </w:tcPr>
          <w:p w14:paraId="474F8A27" w14:textId="77777777" w:rsidR="00435557" w:rsidRPr="00435557" w:rsidRDefault="00435557" w:rsidP="00435557">
            <w:r w:rsidRPr="00435557">
              <w:t>Tx01</w:t>
            </w:r>
          </w:p>
        </w:tc>
        <w:tc>
          <w:tcPr>
            <w:tcW w:w="1130" w:type="dxa"/>
            <w:noWrap/>
            <w:hideMark/>
          </w:tcPr>
          <w:p w14:paraId="5173D594" w14:textId="77777777" w:rsidR="00435557" w:rsidRPr="00435557" w:rsidRDefault="00435557" w:rsidP="00435557">
            <w:r w:rsidRPr="00435557">
              <w:t>Tx02</w:t>
            </w:r>
          </w:p>
        </w:tc>
        <w:tc>
          <w:tcPr>
            <w:tcW w:w="1130" w:type="dxa"/>
            <w:noWrap/>
            <w:hideMark/>
          </w:tcPr>
          <w:p w14:paraId="63D57FAE" w14:textId="77777777" w:rsidR="00435557" w:rsidRPr="00435557" w:rsidRDefault="00435557" w:rsidP="00435557">
            <w:r w:rsidRPr="00435557">
              <w:t>Tx03</w:t>
            </w:r>
          </w:p>
        </w:tc>
        <w:tc>
          <w:tcPr>
            <w:tcW w:w="1130" w:type="dxa"/>
            <w:noWrap/>
            <w:hideMark/>
          </w:tcPr>
          <w:p w14:paraId="10902C27" w14:textId="77777777" w:rsidR="00435557" w:rsidRPr="00435557" w:rsidRDefault="00435557" w:rsidP="00435557">
            <w:r w:rsidRPr="00435557">
              <w:t>Tx04</w:t>
            </w:r>
          </w:p>
        </w:tc>
        <w:tc>
          <w:tcPr>
            <w:tcW w:w="1130" w:type="dxa"/>
            <w:noWrap/>
            <w:hideMark/>
          </w:tcPr>
          <w:p w14:paraId="05FA83E7" w14:textId="77777777" w:rsidR="00435557" w:rsidRPr="00435557" w:rsidRDefault="00435557" w:rsidP="00435557">
            <w:r w:rsidRPr="00435557">
              <w:t>Tx05</w:t>
            </w:r>
          </w:p>
        </w:tc>
        <w:tc>
          <w:tcPr>
            <w:tcW w:w="1130" w:type="dxa"/>
            <w:noWrap/>
            <w:hideMark/>
          </w:tcPr>
          <w:p w14:paraId="76A2DD14" w14:textId="77777777" w:rsidR="00435557" w:rsidRPr="00435557" w:rsidRDefault="00435557" w:rsidP="00435557">
            <w:r w:rsidRPr="00435557">
              <w:t>Tx06</w:t>
            </w:r>
          </w:p>
        </w:tc>
        <w:tc>
          <w:tcPr>
            <w:tcW w:w="1130" w:type="dxa"/>
            <w:noWrap/>
            <w:hideMark/>
          </w:tcPr>
          <w:p w14:paraId="61082FE4" w14:textId="77777777" w:rsidR="00435557" w:rsidRPr="00435557" w:rsidRDefault="00435557" w:rsidP="00435557">
            <w:r w:rsidRPr="00435557">
              <w:t>Tx07</w:t>
            </w:r>
          </w:p>
        </w:tc>
        <w:tc>
          <w:tcPr>
            <w:tcW w:w="1130" w:type="dxa"/>
            <w:noWrap/>
            <w:hideMark/>
          </w:tcPr>
          <w:p w14:paraId="12221FC3" w14:textId="77777777" w:rsidR="00435557" w:rsidRPr="00435557" w:rsidRDefault="00435557" w:rsidP="00435557">
            <w:r w:rsidRPr="00435557">
              <w:t>Tx08</w:t>
            </w:r>
          </w:p>
        </w:tc>
        <w:tc>
          <w:tcPr>
            <w:tcW w:w="1130" w:type="dxa"/>
            <w:noWrap/>
            <w:hideMark/>
          </w:tcPr>
          <w:p w14:paraId="42293ED3" w14:textId="77777777" w:rsidR="00435557" w:rsidRPr="00435557" w:rsidRDefault="00435557" w:rsidP="00435557">
            <w:r w:rsidRPr="00435557">
              <w:t>Tx09</w:t>
            </w:r>
          </w:p>
        </w:tc>
        <w:tc>
          <w:tcPr>
            <w:tcW w:w="1130" w:type="dxa"/>
            <w:noWrap/>
            <w:hideMark/>
          </w:tcPr>
          <w:p w14:paraId="435C0D54" w14:textId="77777777" w:rsidR="00435557" w:rsidRPr="00435557" w:rsidRDefault="00435557" w:rsidP="00435557">
            <w:r w:rsidRPr="00435557">
              <w:t>Tx10</w:t>
            </w:r>
          </w:p>
        </w:tc>
      </w:tr>
      <w:tr w:rsidR="00435557" w:rsidRPr="00435557" w14:paraId="3BAFC736" w14:textId="77777777" w:rsidTr="00435557">
        <w:trPr>
          <w:trHeight w:val="261"/>
        </w:trPr>
        <w:tc>
          <w:tcPr>
            <w:tcW w:w="1130" w:type="dxa"/>
            <w:noWrap/>
            <w:hideMark/>
          </w:tcPr>
          <w:p w14:paraId="446A4A28" w14:textId="77777777" w:rsidR="00435557" w:rsidRPr="00435557" w:rsidRDefault="00435557" w:rsidP="00435557">
            <w:r w:rsidRPr="00435557">
              <w:t>2.654888</w:t>
            </w:r>
          </w:p>
        </w:tc>
        <w:tc>
          <w:tcPr>
            <w:tcW w:w="1130" w:type="dxa"/>
            <w:noWrap/>
            <w:hideMark/>
          </w:tcPr>
          <w:p w14:paraId="3CABAC36" w14:textId="77777777" w:rsidR="00435557" w:rsidRPr="00435557" w:rsidRDefault="00435557" w:rsidP="00435557">
            <w:r w:rsidRPr="00435557">
              <w:t>3.35046</w:t>
            </w:r>
          </w:p>
        </w:tc>
        <w:tc>
          <w:tcPr>
            <w:tcW w:w="1130" w:type="dxa"/>
            <w:noWrap/>
            <w:hideMark/>
          </w:tcPr>
          <w:p w14:paraId="20FA58A1" w14:textId="77777777" w:rsidR="00435557" w:rsidRPr="00435557" w:rsidRDefault="00435557" w:rsidP="00435557">
            <w:r w:rsidRPr="00435557">
              <w:t>4.787399</w:t>
            </w:r>
          </w:p>
        </w:tc>
        <w:tc>
          <w:tcPr>
            <w:tcW w:w="1130" w:type="dxa"/>
            <w:noWrap/>
            <w:hideMark/>
          </w:tcPr>
          <w:p w14:paraId="3F26D721" w14:textId="77777777" w:rsidR="00435557" w:rsidRPr="00435557" w:rsidRDefault="00435557" w:rsidP="00435557">
            <w:r w:rsidRPr="00435557">
              <w:t>6.221234</w:t>
            </w:r>
          </w:p>
        </w:tc>
        <w:tc>
          <w:tcPr>
            <w:tcW w:w="1130" w:type="dxa"/>
            <w:noWrap/>
            <w:hideMark/>
          </w:tcPr>
          <w:p w14:paraId="5017E122" w14:textId="77777777" w:rsidR="00435557" w:rsidRPr="00435557" w:rsidRDefault="00435557" w:rsidP="00435557">
            <w:r w:rsidRPr="00435557">
              <w:t>7.131696</w:t>
            </w:r>
          </w:p>
        </w:tc>
        <w:tc>
          <w:tcPr>
            <w:tcW w:w="1130" w:type="dxa"/>
            <w:noWrap/>
            <w:hideMark/>
          </w:tcPr>
          <w:p w14:paraId="3F24AE84" w14:textId="77777777" w:rsidR="00435557" w:rsidRPr="00435557" w:rsidRDefault="00435557" w:rsidP="00435557">
            <w:r w:rsidRPr="00435557">
              <w:t>2.472153</w:t>
            </w:r>
          </w:p>
        </w:tc>
        <w:tc>
          <w:tcPr>
            <w:tcW w:w="1130" w:type="dxa"/>
            <w:noWrap/>
            <w:hideMark/>
          </w:tcPr>
          <w:p w14:paraId="7D47DDA2" w14:textId="77777777" w:rsidR="00435557" w:rsidRPr="00435557" w:rsidRDefault="00435557" w:rsidP="00435557">
            <w:r w:rsidRPr="00435557">
              <w:t>2.9215</w:t>
            </w:r>
          </w:p>
        </w:tc>
        <w:tc>
          <w:tcPr>
            <w:tcW w:w="1130" w:type="dxa"/>
            <w:noWrap/>
            <w:hideMark/>
          </w:tcPr>
          <w:p w14:paraId="490E8E55" w14:textId="77777777" w:rsidR="00435557" w:rsidRPr="00435557" w:rsidRDefault="00435557" w:rsidP="00435557">
            <w:r w:rsidRPr="00435557">
              <w:t>6.42194</w:t>
            </w:r>
          </w:p>
        </w:tc>
        <w:tc>
          <w:tcPr>
            <w:tcW w:w="1130" w:type="dxa"/>
            <w:noWrap/>
            <w:hideMark/>
          </w:tcPr>
          <w:p w14:paraId="4E771DBB" w14:textId="77777777" w:rsidR="00435557" w:rsidRPr="00435557" w:rsidRDefault="00435557" w:rsidP="00435557">
            <w:r w:rsidRPr="00435557">
              <w:t>5.870857</w:t>
            </w:r>
          </w:p>
        </w:tc>
        <w:tc>
          <w:tcPr>
            <w:tcW w:w="1130" w:type="dxa"/>
            <w:noWrap/>
            <w:hideMark/>
          </w:tcPr>
          <w:p w14:paraId="4ABC7A61" w14:textId="77777777" w:rsidR="00435557" w:rsidRPr="00435557" w:rsidRDefault="00435557" w:rsidP="00435557">
            <w:r w:rsidRPr="00435557">
              <w:t>8.197565</w:t>
            </w:r>
          </w:p>
        </w:tc>
      </w:tr>
      <w:tr w:rsidR="00435557" w:rsidRPr="00435557" w14:paraId="585A9A05" w14:textId="77777777" w:rsidTr="00435557">
        <w:trPr>
          <w:trHeight w:val="261"/>
        </w:trPr>
        <w:tc>
          <w:tcPr>
            <w:tcW w:w="1130" w:type="dxa"/>
            <w:noWrap/>
            <w:hideMark/>
          </w:tcPr>
          <w:p w14:paraId="617A32A4" w14:textId="77777777" w:rsidR="00435557" w:rsidRPr="00435557" w:rsidRDefault="00435557" w:rsidP="00435557">
            <w:r w:rsidRPr="00435557">
              <w:t>2.720944</w:t>
            </w:r>
          </w:p>
        </w:tc>
        <w:tc>
          <w:tcPr>
            <w:tcW w:w="1130" w:type="dxa"/>
            <w:noWrap/>
            <w:hideMark/>
          </w:tcPr>
          <w:p w14:paraId="27F5971F" w14:textId="77777777" w:rsidR="00435557" w:rsidRPr="00435557" w:rsidRDefault="00435557" w:rsidP="00435557">
            <w:r w:rsidRPr="00435557">
              <w:t>3.880945</w:t>
            </w:r>
          </w:p>
        </w:tc>
        <w:tc>
          <w:tcPr>
            <w:tcW w:w="1130" w:type="dxa"/>
            <w:noWrap/>
            <w:hideMark/>
          </w:tcPr>
          <w:p w14:paraId="13B33610" w14:textId="77777777" w:rsidR="00435557" w:rsidRPr="00435557" w:rsidRDefault="00435557" w:rsidP="00435557">
            <w:r w:rsidRPr="00435557">
              <w:t>5.955715</w:t>
            </w:r>
          </w:p>
        </w:tc>
        <w:tc>
          <w:tcPr>
            <w:tcW w:w="1130" w:type="dxa"/>
            <w:noWrap/>
            <w:hideMark/>
          </w:tcPr>
          <w:p w14:paraId="5D2DC752" w14:textId="77777777" w:rsidR="00435557" w:rsidRPr="00435557" w:rsidRDefault="00435557" w:rsidP="00435557">
            <w:r w:rsidRPr="00435557">
              <w:t>6.28506</w:t>
            </w:r>
          </w:p>
        </w:tc>
        <w:tc>
          <w:tcPr>
            <w:tcW w:w="1130" w:type="dxa"/>
            <w:noWrap/>
            <w:hideMark/>
          </w:tcPr>
          <w:p w14:paraId="404487E1" w14:textId="77777777" w:rsidR="00435557" w:rsidRPr="00435557" w:rsidRDefault="00435557" w:rsidP="00435557">
            <w:r w:rsidRPr="00435557">
              <w:t>9.31828</w:t>
            </w:r>
          </w:p>
        </w:tc>
        <w:tc>
          <w:tcPr>
            <w:tcW w:w="1130" w:type="dxa"/>
            <w:noWrap/>
            <w:hideMark/>
          </w:tcPr>
          <w:p w14:paraId="201D9C94" w14:textId="77777777" w:rsidR="00435557" w:rsidRPr="00435557" w:rsidRDefault="00435557" w:rsidP="00435557">
            <w:r w:rsidRPr="00435557">
              <w:t>1.80531</w:t>
            </w:r>
          </w:p>
        </w:tc>
        <w:tc>
          <w:tcPr>
            <w:tcW w:w="1130" w:type="dxa"/>
            <w:noWrap/>
            <w:hideMark/>
          </w:tcPr>
          <w:p w14:paraId="2B0CAB70" w14:textId="77777777" w:rsidR="00435557" w:rsidRPr="00435557" w:rsidRDefault="00435557" w:rsidP="00435557">
            <w:r w:rsidRPr="00435557">
              <w:t>2.266482</w:t>
            </w:r>
          </w:p>
        </w:tc>
        <w:tc>
          <w:tcPr>
            <w:tcW w:w="1130" w:type="dxa"/>
            <w:noWrap/>
            <w:hideMark/>
          </w:tcPr>
          <w:p w14:paraId="2019C114" w14:textId="77777777" w:rsidR="00435557" w:rsidRPr="00435557" w:rsidRDefault="00435557" w:rsidP="00435557">
            <w:r w:rsidRPr="00435557">
              <w:t>4.573992</w:t>
            </w:r>
          </w:p>
        </w:tc>
        <w:tc>
          <w:tcPr>
            <w:tcW w:w="1130" w:type="dxa"/>
            <w:noWrap/>
            <w:hideMark/>
          </w:tcPr>
          <w:p w14:paraId="1710EA7E" w14:textId="77777777" w:rsidR="00435557" w:rsidRPr="00435557" w:rsidRDefault="00435557" w:rsidP="00435557">
            <w:r w:rsidRPr="00435557">
              <w:t>5.840188</w:t>
            </w:r>
          </w:p>
        </w:tc>
        <w:tc>
          <w:tcPr>
            <w:tcW w:w="1130" w:type="dxa"/>
            <w:noWrap/>
            <w:hideMark/>
          </w:tcPr>
          <w:p w14:paraId="7F00AF86" w14:textId="77777777" w:rsidR="00435557" w:rsidRPr="00435557" w:rsidRDefault="00435557" w:rsidP="00435557">
            <w:r w:rsidRPr="00435557">
              <w:t>7.760105</w:t>
            </w:r>
          </w:p>
        </w:tc>
      </w:tr>
      <w:tr w:rsidR="00435557" w:rsidRPr="00435557" w14:paraId="37C7EDDA" w14:textId="77777777" w:rsidTr="00435557">
        <w:trPr>
          <w:trHeight w:val="261"/>
        </w:trPr>
        <w:tc>
          <w:tcPr>
            <w:tcW w:w="1130" w:type="dxa"/>
            <w:noWrap/>
            <w:hideMark/>
          </w:tcPr>
          <w:p w14:paraId="26D392DA" w14:textId="77777777" w:rsidR="00435557" w:rsidRPr="00435557" w:rsidRDefault="00435557" w:rsidP="00435557">
            <w:r w:rsidRPr="00435557">
              <w:t>2.482988</w:t>
            </w:r>
          </w:p>
        </w:tc>
        <w:tc>
          <w:tcPr>
            <w:tcW w:w="1130" w:type="dxa"/>
            <w:noWrap/>
            <w:hideMark/>
          </w:tcPr>
          <w:p w14:paraId="1DB5714A" w14:textId="77777777" w:rsidR="00435557" w:rsidRPr="00435557" w:rsidRDefault="00435557" w:rsidP="00435557">
            <w:r w:rsidRPr="00435557">
              <w:t>3.100774</w:t>
            </w:r>
          </w:p>
        </w:tc>
        <w:tc>
          <w:tcPr>
            <w:tcW w:w="1130" w:type="dxa"/>
            <w:noWrap/>
            <w:hideMark/>
          </w:tcPr>
          <w:p w14:paraId="54C7F148" w14:textId="77777777" w:rsidR="00435557" w:rsidRPr="00435557" w:rsidRDefault="00435557" w:rsidP="00435557">
            <w:r w:rsidRPr="00435557">
              <w:t>5.434404</w:t>
            </w:r>
          </w:p>
        </w:tc>
        <w:tc>
          <w:tcPr>
            <w:tcW w:w="1130" w:type="dxa"/>
            <w:noWrap/>
            <w:hideMark/>
          </w:tcPr>
          <w:p w14:paraId="1580495A" w14:textId="77777777" w:rsidR="00435557" w:rsidRPr="00435557" w:rsidRDefault="00435557" w:rsidP="00435557">
            <w:r w:rsidRPr="00435557">
              <w:t>7.532666</w:t>
            </w:r>
          </w:p>
        </w:tc>
        <w:tc>
          <w:tcPr>
            <w:tcW w:w="1130" w:type="dxa"/>
            <w:noWrap/>
            <w:hideMark/>
          </w:tcPr>
          <w:p w14:paraId="758AAE46" w14:textId="77777777" w:rsidR="00435557" w:rsidRPr="00435557" w:rsidRDefault="00435557" w:rsidP="00435557">
            <w:r w:rsidRPr="00435557">
              <w:t>8.987145</w:t>
            </w:r>
          </w:p>
        </w:tc>
        <w:tc>
          <w:tcPr>
            <w:tcW w:w="1130" w:type="dxa"/>
            <w:noWrap/>
            <w:hideMark/>
          </w:tcPr>
          <w:p w14:paraId="644CB68D" w14:textId="77777777" w:rsidR="00435557" w:rsidRPr="00435557" w:rsidRDefault="00435557" w:rsidP="00435557">
            <w:r w:rsidRPr="00435557">
              <w:t>2.142579</w:t>
            </w:r>
          </w:p>
        </w:tc>
        <w:tc>
          <w:tcPr>
            <w:tcW w:w="1130" w:type="dxa"/>
            <w:noWrap/>
            <w:hideMark/>
          </w:tcPr>
          <w:p w14:paraId="6E043AA1" w14:textId="77777777" w:rsidR="00435557" w:rsidRPr="00435557" w:rsidRDefault="00435557" w:rsidP="00435557">
            <w:r w:rsidRPr="00435557">
              <w:t>3.336317</w:t>
            </w:r>
          </w:p>
        </w:tc>
        <w:tc>
          <w:tcPr>
            <w:tcW w:w="1130" w:type="dxa"/>
            <w:noWrap/>
            <w:hideMark/>
          </w:tcPr>
          <w:p w14:paraId="334A128C" w14:textId="77777777" w:rsidR="00435557" w:rsidRPr="00435557" w:rsidRDefault="00435557" w:rsidP="00435557">
            <w:r w:rsidRPr="00435557">
              <w:t>5.342185</w:t>
            </w:r>
          </w:p>
        </w:tc>
        <w:tc>
          <w:tcPr>
            <w:tcW w:w="1130" w:type="dxa"/>
            <w:noWrap/>
            <w:hideMark/>
          </w:tcPr>
          <w:p w14:paraId="3BB6599B" w14:textId="77777777" w:rsidR="00435557" w:rsidRPr="00435557" w:rsidRDefault="00435557" w:rsidP="00435557">
            <w:r w:rsidRPr="00435557">
              <w:t>6.473656</w:t>
            </w:r>
          </w:p>
        </w:tc>
        <w:tc>
          <w:tcPr>
            <w:tcW w:w="1130" w:type="dxa"/>
            <w:noWrap/>
            <w:hideMark/>
          </w:tcPr>
          <w:p w14:paraId="5D98537E" w14:textId="77777777" w:rsidR="00435557" w:rsidRPr="00435557" w:rsidRDefault="00435557" w:rsidP="00435557">
            <w:r w:rsidRPr="00435557">
              <w:t>10.79971</w:t>
            </w:r>
          </w:p>
        </w:tc>
      </w:tr>
      <w:tr w:rsidR="00435557" w:rsidRPr="00435557" w14:paraId="0622EA7B" w14:textId="77777777" w:rsidTr="00435557">
        <w:trPr>
          <w:trHeight w:val="261"/>
        </w:trPr>
        <w:tc>
          <w:tcPr>
            <w:tcW w:w="1130" w:type="dxa"/>
            <w:noWrap/>
            <w:hideMark/>
          </w:tcPr>
          <w:p w14:paraId="0BFC9F50" w14:textId="77777777" w:rsidR="00435557" w:rsidRPr="00435557" w:rsidRDefault="00435557" w:rsidP="00435557">
            <w:r w:rsidRPr="00435557">
              <w:t>2.632306</w:t>
            </w:r>
          </w:p>
        </w:tc>
        <w:tc>
          <w:tcPr>
            <w:tcW w:w="1130" w:type="dxa"/>
            <w:noWrap/>
            <w:hideMark/>
          </w:tcPr>
          <w:p w14:paraId="75786EBD" w14:textId="77777777" w:rsidR="00435557" w:rsidRPr="00435557" w:rsidRDefault="00435557" w:rsidP="00435557">
            <w:r w:rsidRPr="00435557">
              <w:t>2.941063</w:t>
            </w:r>
          </w:p>
        </w:tc>
        <w:tc>
          <w:tcPr>
            <w:tcW w:w="1130" w:type="dxa"/>
            <w:noWrap/>
            <w:hideMark/>
          </w:tcPr>
          <w:p w14:paraId="283D4F15" w14:textId="77777777" w:rsidR="00435557" w:rsidRPr="00435557" w:rsidRDefault="00435557" w:rsidP="00435557">
            <w:r w:rsidRPr="00435557">
              <w:t>5.829377</w:t>
            </w:r>
          </w:p>
        </w:tc>
        <w:tc>
          <w:tcPr>
            <w:tcW w:w="1130" w:type="dxa"/>
            <w:noWrap/>
            <w:hideMark/>
          </w:tcPr>
          <w:p w14:paraId="530FAD5F" w14:textId="77777777" w:rsidR="00435557" w:rsidRPr="00435557" w:rsidRDefault="00435557" w:rsidP="00435557">
            <w:r w:rsidRPr="00435557">
              <w:t>6.833587</w:t>
            </w:r>
          </w:p>
        </w:tc>
        <w:tc>
          <w:tcPr>
            <w:tcW w:w="1130" w:type="dxa"/>
            <w:noWrap/>
            <w:hideMark/>
          </w:tcPr>
          <w:p w14:paraId="1B7B0010" w14:textId="77777777" w:rsidR="00435557" w:rsidRPr="00435557" w:rsidRDefault="00435557" w:rsidP="00435557">
            <w:r w:rsidRPr="00435557">
              <w:t>7.46124</w:t>
            </w:r>
          </w:p>
        </w:tc>
        <w:tc>
          <w:tcPr>
            <w:tcW w:w="1130" w:type="dxa"/>
            <w:noWrap/>
            <w:hideMark/>
          </w:tcPr>
          <w:p w14:paraId="58BE2487" w14:textId="77777777" w:rsidR="00435557" w:rsidRPr="00435557" w:rsidRDefault="00435557" w:rsidP="00435557">
            <w:r w:rsidRPr="00435557">
              <w:t>2.272002</w:t>
            </w:r>
          </w:p>
        </w:tc>
        <w:tc>
          <w:tcPr>
            <w:tcW w:w="1130" w:type="dxa"/>
            <w:noWrap/>
            <w:hideMark/>
          </w:tcPr>
          <w:p w14:paraId="118C2A29" w14:textId="77777777" w:rsidR="00435557" w:rsidRPr="00435557" w:rsidRDefault="00435557" w:rsidP="00435557">
            <w:r w:rsidRPr="00435557">
              <w:t>3.722424</w:t>
            </w:r>
          </w:p>
        </w:tc>
        <w:tc>
          <w:tcPr>
            <w:tcW w:w="1130" w:type="dxa"/>
            <w:noWrap/>
            <w:hideMark/>
          </w:tcPr>
          <w:p w14:paraId="493A1593" w14:textId="77777777" w:rsidR="00435557" w:rsidRPr="00435557" w:rsidRDefault="00435557" w:rsidP="00435557">
            <w:r w:rsidRPr="00435557">
              <w:t>4.694125</w:t>
            </w:r>
          </w:p>
        </w:tc>
        <w:tc>
          <w:tcPr>
            <w:tcW w:w="1130" w:type="dxa"/>
            <w:noWrap/>
            <w:hideMark/>
          </w:tcPr>
          <w:p w14:paraId="545A8876" w14:textId="77777777" w:rsidR="00435557" w:rsidRPr="00435557" w:rsidRDefault="00435557" w:rsidP="00435557">
            <w:r w:rsidRPr="00435557">
              <w:t>6.669032</w:t>
            </w:r>
          </w:p>
        </w:tc>
        <w:tc>
          <w:tcPr>
            <w:tcW w:w="1130" w:type="dxa"/>
            <w:noWrap/>
            <w:hideMark/>
          </w:tcPr>
          <w:p w14:paraId="3031EB76" w14:textId="77777777" w:rsidR="00435557" w:rsidRPr="00435557" w:rsidRDefault="00435557" w:rsidP="00435557">
            <w:r w:rsidRPr="00435557">
              <w:t>8.492552</w:t>
            </w:r>
          </w:p>
        </w:tc>
      </w:tr>
      <w:tr w:rsidR="00435557" w:rsidRPr="00435557" w14:paraId="3983B328" w14:textId="77777777" w:rsidTr="00435557">
        <w:trPr>
          <w:trHeight w:val="261"/>
        </w:trPr>
        <w:tc>
          <w:tcPr>
            <w:tcW w:w="1130" w:type="dxa"/>
            <w:noWrap/>
            <w:hideMark/>
          </w:tcPr>
          <w:p w14:paraId="048A37A5" w14:textId="77777777" w:rsidR="00435557" w:rsidRPr="00435557" w:rsidRDefault="00435557" w:rsidP="00435557">
            <w:r w:rsidRPr="00435557">
              <w:t>2.696839</w:t>
            </w:r>
          </w:p>
        </w:tc>
        <w:tc>
          <w:tcPr>
            <w:tcW w:w="1130" w:type="dxa"/>
            <w:noWrap/>
            <w:hideMark/>
          </w:tcPr>
          <w:p w14:paraId="458568F1" w14:textId="77777777" w:rsidR="00435557" w:rsidRPr="00435557" w:rsidRDefault="00435557" w:rsidP="00435557">
            <w:r w:rsidRPr="00435557">
              <w:t>3.246174</w:t>
            </w:r>
          </w:p>
        </w:tc>
        <w:tc>
          <w:tcPr>
            <w:tcW w:w="1130" w:type="dxa"/>
            <w:noWrap/>
            <w:hideMark/>
          </w:tcPr>
          <w:p w14:paraId="2A17C1A4" w14:textId="77777777" w:rsidR="00435557" w:rsidRPr="00435557" w:rsidRDefault="00435557" w:rsidP="00435557">
            <w:r w:rsidRPr="00435557">
              <w:t>5.365901</w:t>
            </w:r>
          </w:p>
        </w:tc>
        <w:tc>
          <w:tcPr>
            <w:tcW w:w="1130" w:type="dxa"/>
            <w:noWrap/>
            <w:hideMark/>
          </w:tcPr>
          <w:p w14:paraId="6C6C6D1E" w14:textId="77777777" w:rsidR="00435557" w:rsidRPr="00435557" w:rsidRDefault="00435557" w:rsidP="00435557">
            <w:r w:rsidRPr="00435557">
              <w:t>8.233309</w:t>
            </w:r>
          </w:p>
        </w:tc>
        <w:tc>
          <w:tcPr>
            <w:tcW w:w="1130" w:type="dxa"/>
            <w:noWrap/>
            <w:hideMark/>
          </w:tcPr>
          <w:p w14:paraId="16A30F1D" w14:textId="77777777" w:rsidR="00435557" w:rsidRPr="00435557" w:rsidRDefault="00435557" w:rsidP="00435557">
            <w:r w:rsidRPr="00435557">
              <w:t>11.26844</w:t>
            </w:r>
          </w:p>
        </w:tc>
        <w:tc>
          <w:tcPr>
            <w:tcW w:w="1130" w:type="dxa"/>
            <w:noWrap/>
            <w:hideMark/>
          </w:tcPr>
          <w:p w14:paraId="08877EB7" w14:textId="77777777" w:rsidR="00435557" w:rsidRPr="00435557" w:rsidRDefault="00435557" w:rsidP="00435557">
            <w:r w:rsidRPr="00435557">
              <w:t>1.830104</w:t>
            </w:r>
          </w:p>
        </w:tc>
        <w:tc>
          <w:tcPr>
            <w:tcW w:w="1130" w:type="dxa"/>
            <w:noWrap/>
            <w:hideMark/>
          </w:tcPr>
          <w:p w14:paraId="5114E847" w14:textId="77777777" w:rsidR="00435557" w:rsidRPr="00435557" w:rsidRDefault="00435557" w:rsidP="00435557">
            <w:r w:rsidRPr="00435557">
              <w:t>4.420528</w:t>
            </w:r>
          </w:p>
        </w:tc>
        <w:tc>
          <w:tcPr>
            <w:tcW w:w="1130" w:type="dxa"/>
            <w:noWrap/>
            <w:hideMark/>
          </w:tcPr>
          <w:p w14:paraId="2A1FD5AB" w14:textId="77777777" w:rsidR="00435557" w:rsidRPr="00435557" w:rsidRDefault="00435557" w:rsidP="00435557">
            <w:r w:rsidRPr="00435557">
              <w:t>6.290065</w:t>
            </w:r>
          </w:p>
        </w:tc>
        <w:tc>
          <w:tcPr>
            <w:tcW w:w="1130" w:type="dxa"/>
            <w:noWrap/>
            <w:hideMark/>
          </w:tcPr>
          <w:p w14:paraId="2254CDDA" w14:textId="77777777" w:rsidR="00435557" w:rsidRPr="00435557" w:rsidRDefault="00435557" w:rsidP="00435557">
            <w:r w:rsidRPr="00435557">
              <w:t>8.613781</w:t>
            </w:r>
          </w:p>
        </w:tc>
        <w:tc>
          <w:tcPr>
            <w:tcW w:w="1130" w:type="dxa"/>
            <w:noWrap/>
            <w:hideMark/>
          </w:tcPr>
          <w:p w14:paraId="2A69D7AC" w14:textId="77777777" w:rsidR="00435557" w:rsidRPr="00435557" w:rsidRDefault="00435557" w:rsidP="00435557">
            <w:r w:rsidRPr="00435557">
              <w:t>8.611536</w:t>
            </w:r>
          </w:p>
        </w:tc>
      </w:tr>
      <w:tr w:rsidR="00435557" w:rsidRPr="00435557" w14:paraId="2215FFC4" w14:textId="77777777" w:rsidTr="00435557">
        <w:trPr>
          <w:trHeight w:val="261"/>
        </w:trPr>
        <w:tc>
          <w:tcPr>
            <w:tcW w:w="1130" w:type="dxa"/>
            <w:noWrap/>
            <w:hideMark/>
          </w:tcPr>
          <w:p w14:paraId="0C7CDEED" w14:textId="77777777" w:rsidR="00435557" w:rsidRPr="00435557" w:rsidRDefault="00435557" w:rsidP="00435557">
            <w:r w:rsidRPr="00435557">
              <w:t>2.374205</w:t>
            </w:r>
          </w:p>
        </w:tc>
        <w:tc>
          <w:tcPr>
            <w:tcW w:w="1130" w:type="dxa"/>
            <w:noWrap/>
            <w:hideMark/>
          </w:tcPr>
          <w:p w14:paraId="2D80D1F6" w14:textId="77777777" w:rsidR="00435557" w:rsidRPr="00435557" w:rsidRDefault="00435557" w:rsidP="00435557">
            <w:r w:rsidRPr="00435557">
              <w:t>3.963169</w:t>
            </w:r>
          </w:p>
        </w:tc>
        <w:tc>
          <w:tcPr>
            <w:tcW w:w="1130" w:type="dxa"/>
            <w:noWrap/>
            <w:hideMark/>
          </w:tcPr>
          <w:p w14:paraId="4203961F" w14:textId="77777777" w:rsidR="00435557" w:rsidRPr="00435557" w:rsidRDefault="00435557" w:rsidP="00435557">
            <w:r w:rsidRPr="00435557">
              <w:t>5.759996</w:t>
            </w:r>
          </w:p>
        </w:tc>
        <w:tc>
          <w:tcPr>
            <w:tcW w:w="1130" w:type="dxa"/>
            <w:noWrap/>
            <w:hideMark/>
          </w:tcPr>
          <w:p w14:paraId="1EA2EF3E" w14:textId="77777777" w:rsidR="00435557" w:rsidRPr="00435557" w:rsidRDefault="00435557" w:rsidP="00435557">
            <w:r w:rsidRPr="00435557">
              <w:t>6.463462</w:t>
            </w:r>
          </w:p>
        </w:tc>
        <w:tc>
          <w:tcPr>
            <w:tcW w:w="1130" w:type="dxa"/>
            <w:noWrap/>
            <w:hideMark/>
          </w:tcPr>
          <w:p w14:paraId="6BC0D80A" w14:textId="77777777" w:rsidR="00435557" w:rsidRPr="00435557" w:rsidRDefault="00435557" w:rsidP="00435557">
            <w:r w:rsidRPr="00435557">
              <w:t>9.767065</w:t>
            </w:r>
          </w:p>
        </w:tc>
        <w:tc>
          <w:tcPr>
            <w:tcW w:w="1130" w:type="dxa"/>
            <w:noWrap/>
            <w:hideMark/>
          </w:tcPr>
          <w:p w14:paraId="602CF283" w14:textId="77777777" w:rsidR="00435557" w:rsidRPr="00435557" w:rsidRDefault="00435557" w:rsidP="00435557">
            <w:r w:rsidRPr="00435557">
              <w:t>2.70991</w:t>
            </w:r>
          </w:p>
        </w:tc>
        <w:tc>
          <w:tcPr>
            <w:tcW w:w="1130" w:type="dxa"/>
            <w:noWrap/>
            <w:hideMark/>
          </w:tcPr>
          <w:p w14:paraId="37608799" w14:textId="77777777" w:rsidR="00435557" w:rsidRPr="00435557" w:rsidRDefault="00435557" w:rsidP="00435557">
            <w:r w:rsidRPr="00435557">
              <w:t>4.161261</w:t>
            </w:r>
          </w:p>
        </w:tc>
        <w:tc>
          <w:tcPr>
            <w:tcW w:w="1130" w:type="dxa"/>
            <w:noWrap/>
            <w:hideMark/>
          </w:tcPr>
          <w:p w14:paraId="0D3EC3AA" w14:textId="77777777" w:rsidR="00435557" w:rsidRPr="00435557" w:rsidRDefault="00435557" w:rsidP="00435557">
            <w:r w:rsidRPr="00435557">
              <w:t>5.425868</w:t>
            </w:r>
          </w:p>
        </w:tc>
        <w:tc>
          <w:tcPr>
            <w:tcW w:w="1130" w:type="dxa"/>
            <w:noWrap/>
            <w:hideMark/>
          </w:tcPr>
          <w:p w14:paraId="3BE50462" w14:textId="77777777" w:rsidR="00435557" w:rsidRPr="00435557" w:rsidRDefault="00435557" w:rsidP="00435557">
            <w:r w:rsidRPr="00435557">
              <w:t>6.550149</w:t>
            </w:r>
          </w:p>
        </w:tc>
        <w:tc>
          <w:tcPr>
            <w:tcW w:w="1130" w:type="dxa"/>
            <w:noWrap/>
            <w:hideMark/>
          </w:tcPr>
          <w:p w14:paraId="5BE60335" w14:textId="77777777" w:rsidR="00435557" w:rsidRPr="00435557" w:rsidRDefault="00435557" w:rsidP="00435557">
            <w:r w:rsidRPr="00435557">
              <w:t>9.248049</w:t>
            </w:r>
          </w:p>
        </w:tc>
      </w:tr>
      <w:tr w:rsidR="00435557" w:rsidRPr="00435557" w14:paraId="19B79276" w14:textId="77777777" w:rsidTr="00435557">
        <w:trPr>
          <w:trHeight w:val="261"/>
        </w:trPr>
        <w:tc>
          <w:tcPr>
            <w:tcW w:w="1130" w:type="dxa"/>
            <w:noWrap/>
            <w:hideMark/>
          </w:tcPr>
          <w:p w14:paraId="4101D12E" w14:textId="77777777" w:rsidR="00435557" w:rsidRPr="00435557" w:rsidRDefault="00435557" w:rsidP="00435557">
            <w:r w:rsidRPr="00435557">
              <w:t>2.36213</w:t>
            </w:r>
          </w:p>
        </w:tc>
        <w:tc>
          <w:tcPr>
            <w:tcW w:w="1130" w:type="dxa"/>
            <w:noWrap/>
            <w:hideMark/>
          </w:tcPr>
          <w:p w14:paraId="7DC2966B" w14:textId="77777777" w:rsidR="00435557" w:rsidRPr="00435557" w:rsidRDefault="00435557" w:rsidP="00435557">
            <w:r w:rsidRPr="00435557">
              <w:t>3.755479</w:t>
            </w:r>
          </w:p>
        </w:tc>
        <w:tc>
          <w:tcPr>
            <w:tcW w:w="1130" w:type="dxa"/>
            <w:noWrap/>
            <w:hideMark/>
          </w:tcPr>
          <w:p w14:paraId="2D11765E" w14:textId="77777777" w:rsidR="00435557" w:rsidRPr="00435557" w:rsidRDefault="00435557" w:rsidP="00435557">
            <w:r w:rsidRPr="00435557">
              <w:t>5.447565</w:t>
            </w:r>
          </w:p>
        </w:tc>
        <w:tc>
          <w:tcPr>
            <w:tcW w:w="1130" w:type="dxa"/>
            <w:noWrap/>
            <w:hideMark/>
          </w:tcPr>
          <w:p w14:paraId="11F6B26B" w14:textId="77777777" w:rsidR="00435557" w:rsidRPr="00435557" w:rsidRDefault="00435557" w:rsidP="00435557">
            <w:r w:rsidRPr="00435557">
              <w:t>8.183898</w:t>
            </w:r>
          </w:p>
        </w:tc>
        <w:tc>
          <w:tcPr>
            <w:tcW w:w="1130" w:type="dxa"/>
            <w:noWrap/>
            <w:hideMark/>
          </w:tcPr>
          <w:p w14:paraId="4027642D" w14:textId="77777777" w:rsidR="00435557" w:rsidRPr="00435557" w:rsidRDefault="00435557" w:rsidP="00435557">
            <w:r w:rsidRPr="00435557">
              <w:t>8.844637</w:t>
            </w:r>
          </w:p>
        </w:tc>
        <w:tc>
          <w:tcPr>
            <w:tcW w:w="1130" w:type="dxa"/>
            <w:noWrap/>
            <w:hideMark/>
          </w:tcPr>
          <w:p w14:paraId="423AD9C1" w14:textId="77777777" w:rsidR="00435557" w:rsidRPr="00435557" w:rsidRDefault="00435557" w:rsidP="00435557">
            <w:r w:rsidRPr="00435557">
              <w:t>2.342689</w:t>
            </w:r>
          </w:p>
        </w:tc>
        <w:tc>
          <w:tcPr>
            <w:tcW w:w="1130" w:type="dxa"/>
            <w:noWrap/>
            <w:hideMark/>
          </w:tcPr>
          <w:p w14:paraId="66C09EEC" w14:textId="77777777" w:rsidR="00435557" w:rsidRPr="00435557" w:rsidRDefault="00435557" w:rsidP="00435557">
            <w:r w:rsidRPr="00435557">
              <w:t>3.854664</w:t>
            </w:r>
          </w:p>
        </w:tc>
        <w:tc>
          <w:tcPr>
            <w:tcW w:w="1130" w:type="dxa"/>
            <w:noWrap/>
            <w:hideMark/>
          </w:tcPr>
          <w:p w14:paraId="069DAD76" w14:textId="77777777" w:rsidR="00435557" w:rsidRPr="00435557" w:rsidRDefault="00435557" w:rsidP="00435557">
            <w:r w:rsidRPr="00435557">
              <w:t>5.425425</w:t>
            </w:r>
          </w:p>
        </w:tc>
        <w:tc>
          <w:tcPr>
            <w:tcW w:w="1130" w:type="dxa"/>
            <w:noWrap/>
            <w:hideMark/>
          </w:tcPr>
          <w:p w14:paraId="6A1446A8" w14:textId="77777777" w:rsidR="00435557" w:rsidRPr="00435557" w:rsidRDefault="00435557" w:rsidP="00435557">
            <w:r w:rsidRPr="00435557">
              <w:t>6.797555</w:t>
            </w:r>
          </w:p>
        </w:tc>
        <w:tc>
          <w:tcPr>
            <w:tcW w:w="1130" w:type="dxa"/>
            <w:noWrap/>
            <w:hideMark/>
          </w:tcPr>
          <w:p w14:paraId="26E77D1D" w14:textId="77777777" w:rsidR="00435557" w:rsidRPr="00435557" w:rsidRDefault="00435557" w:rsidP="00435557">
            <w:r w:rsidRPr="00435557">
              <w:t>11.11352</w:t>
            </w:r>
          </w:p>
        </w:tc>
      </w:tr>
      <w:tr w:rsidR="00435557" w:rsidRPr="00435557" w14:paraId="7B97DB78" w14:textId="77777777" w:rsidTr="00435557">
        <w:trPr>
          <w:trHeight w:val="261"/>
        </w:trPr>
        <w:tc>
          <w:tcPr>
            <w:tcW w:w="1130" w:type="dxa"/>
            <w:noWrap/>
            <w:hideMark/>
          </w:tcPr>
          <w:p w14:paraId="327A72F0" w14:textId="77777777" w:rsidR="00435557" w:rsidRPr="00435557" w:rsidRDefault="00435557" w:rsidP="00435557">
            <w:r w:rsidRPr="00435557">
              <w:t>2.402177</w:t>
            </w:r>
          </w:p>
        </w:tc>
        <w:tc>
          <w:tcPr>
            <w:tcW w:w="1130" w:type="dxa"/>
            <w:noWrap/>
            <w:hideMark/>
          </w:tcPr>
          <w:p w14:paraId="1E983243" w14:textId="77777777" w:rsidR="00435557" w:rsidRPr="00435557" w:rsidRDefault="00435557" w:rsidP="00435557">
            <w:r w:rsidRPr="00435557">
              <w:t>4.586823</w:t>
            </w:r>
          </w:p>
        </w:tc>
        <w:tc>
          <w:tcPr>
            <w:tcW w:w="1130" w:type="dxa"/>
            <w:noWrap/>
            <w:hideMark/>
          </w:tcPr>
          <w:p w14:paraId="4FCCFC58" w14:textId="77777777" w:rsidR="00435557" w:rsidRPr="00435557" w:rsidRDefault="00435557" w:rsidP="00435557">
            <w:r w:rsidRPr="00435557">
              <w:t>6.708735</w:t>
            </w:r>
          </w:p>
        </w:tc>
        <w:tc>
          <w:tcPr>
            <w:tcW w:w="1130" w:type="dxa"/>
            <w:noWrap/>
            <w:hideMark/>
          </w:tcPr>
          <w:p w14:paraId="05F9AB2B" w14:textId="77777777" w:rsidR="00435557" w:rsidRPr="00435557" w:rsidRDefault="00435557" w:rsidP="00435557">
            <w:r w:rsidRPr="00435557">
              <w:t>7.661688</w:t>
            </w:r>
          </w:p>
        </w:tc>
        <w:tc>
          <w:tcPr>
            <w:tcW w:w="1130" w:type="dxa"/>
            <w:noWrap/>
            <w:hideMark/>
          </w:tcPr>
          <w:p w14:paraId="56283303" w14:textId="77777777" w:rsidR="00435557" w:rsidRPr="00435557" w:rsidRDefault="00435557" w:rsidP="00435557">
            <w:r w:rsidRPr="00435557">
              <w:t>12.47168</w:t>
            </w:r>
          </w:p>
        </w:tc>
        <w:tc>
          <w:tcPr>
            <w:tcW w:w="1130" w:type="dxa"/>
            <w:noWrap/>
            <w:hideMark/>
          </w:tcPr>
          <w:p w14:paraId="5F39E23D" w14:textId="77777777" w:rsidR="00435557" w:rsidRPr="00435557" w:rsidRDefault="00435557" w:rsidP="00435557">
            <w:r w:rsidRPr="00435557">
              <w:t>2.208642</w:t>
            </w:r>
          </w:p>
        </w:tc>
        <w:tc>
          <w:tcPr>
            <w:tcW w:w="1130" w:type="dxa"/>
            <w:noWrap/>
            <w:hideMark/>
          </w:tcPr>
          <w:p w14:paraId="4AA92A6E" w14:textId="77777777" w:rsidR="00435557" w:rsidRPr="00435557" w:rsidRDefault="00435557" w:rsidP="00435557">
            <w:r w:rsidRPr="00435557">
              <w:t>4.457714</w:t>
            </w:r>
          </w:p>
        </w:tc>
        <w:tc>
          <w:tcPr>
            <w:tcW w:w="1130" w:type="dxa"/>
            <w:noWrap/>
            <w:hideMark/>
          </w:tcPr>
          <w:p w14:paraId="56CDA9DB" w14:textId="77777777" w:rsidR="00435557" w:rsidRPr="00435557" w:rsidRDefault="00435557" w:rsidP="00435557">
            <w:r w:rsidRPr="00435557">
              <w:t>5.763975</w:t>
            </w:r>
          </w:p>
        </w:tc>
        <w:tc>
          <w:tcPr>
            <w:tcW w:w="1130" w:type="dxa"/>
            <w:noWrap/>
            <w:hideMark/>
          </w:tcPr>
          <w:p w14:paraId="2AFA25FB" w14:textId="77777777" w:rsidR="00435557" w:rsidRPr="00435557" w:rsidRDefault="00435557" w:rsidP="00435557">
            <w:r w:rsidRPr="00435557">
              <w:t>8.674059</w:t>
            </w:r>
          </w:p>
        </w:tc>
        <w:tc>
          <w:tcPr>
            <w:tcW w:w="1130" w:type="dxa"/>
            <w:noWrap/>
            <w:hideMark/>
          </w:tcPr>
          <w:p w14:paraId="598FC57B" w14:textId="77777777" w:rsidR="00435557" w:rsidRPr="00435557" w:rsidRDefault="00435557" w:rsidP="00435557">
            <w:r w:rsidRPr="00435557">
              <w:t>8.174775</w:t>
            </w:r>
          </w:p>
        </w:tc>
      </w:tr>
      <w:tr w:rsidR="00435557" w:rsidRPr="00435557" w14:paraId="35A697F8" w14:textId="77777777" w:rsidTr="00435557">
        <w:trPr>
          <w:trHeight w:val="261"/>
        </w:trPr>
        <w:tc>
          <w:tcPr>
            <w:tcW w:w="1130" w:type="dxa"/>
            <w:noWrap/>
            <w:hideMark/>
          </w:tcPr>
          <w:p w14:paraId="0BCB77FE" w14:textId="77777777" w:rsidR="00435557" w:rsidRPr="00435557" w:rsidRDefault="00435557" w:rsidP="00435557">
            <w:r w:rsidRPr="00435557">
              <w:t>2.573116</w:t>
            </w:r>
          </w:p>
        </w:tc>
        <w:tc>
          <w:tcPr>
            <w:tcW w:w="1130" w:type="dxa"/>
            <w:noWrap/>
            <w:hideMark/>
          </w:tcPr>
          <w:p w14:paraId="17C7063F" w14:textId="77777777" w:rsidR="00435557" w:rsidRPr="00435557" w:rsidRDefault="00435557" w:rsidP="00435557">
            <w:r w:rsidRPr="00435557">
              <w:t>3.279424</w:t>
            </w:r>
          </w:p>
        </w:tc>
        <w:tc>
          <w:tcPr>
            <w:tcW w:w="1130" w:type="dxa"/>
            <w:noWrap/>
            <w:hideMark/>
          </w:tcPr>
          <w:p w14:paraId="4947507D" w14:textId="77777777" w:rsidR="00435557" w:rsidRPr="00435557" w:rsidRDefault="00435557" w:rsidP="00435557">
            <w:r w:rsidRPr="00435557">
              <w:t>5.827675</w:t>
            </w:r>
          </w:p>
        </w:tc>
        <w:tc>
          <w:tcPr>
            <w:tcW w:w="1130" w:type="dxa"/>
            <w:noWrap/>
            <w:hideMark/>
          </w:tcPr>
          <w:p w14:paraId="4FE7AEB1" w14:textId="77777777" w:rsidR="00435557" w:rsidRPr="00435557" w:rsidRDefault="00435557" w:rsidP="00435557">
            <w:r w:rsidRPr="00435557">
              <w:t>8.460572</w:t>
            </w:r>
          </w:p>
        </w:tc>
        <w:tc>
          <w:tcPr>
            <w:tcW w:w="1130" w:type="dxa"/>
            <w:noWrap/>
            <w:hideMark/>
          </w:tcPr>
          <w:p w14:paraId="062589A1" w14:textId="77777777" w:rsidR="00435557" w:rsidRPr="00435557" w:rsidRDefault="00435557" w:rsidP="00435557">
            <w:r w:rsidRPr="00435557">
              <w:t>11.80591</w:t>
            </w:r>
          </w:p>
        </w:tc>
        <w:tc>
          <w:tcPr>
            <w:tcW w:w="1130" w:type="dxa"/>
            <w:noWrap/>
            <w:hideMark/>
          </w:tcPr>
          <w:p w14:paraId="691DAA58" w14:textId="77777777" w:rsidR="00435557" w:rsidRPr="00435557" w:rsidRDefault="00435557" w:rsidP="00435557">
            <w:r w:rsidRPr="00435557">
              <w:t>2.275373</w:t>
            </w:r>
          </w:p>
        </w:tc>
        <w:tc>
          <w:tcPr>
            <w:tcW w:w="1130" w:type="dxa"/>
            <w:noWrap/>
            <w:hideMark/>
          </w:tcPr>
          <w:p w14:paraId="321CEF66" w14:textId="77777777" w:rsidR="00435557" w:rsidRPr="00435557" w:rsidRDefault="00435557" w:rsidP="00435557">
            <w:r w:rsidRPr="00435557">
              <w:t>5.297846</w:t>
            </w:r>
          </w:p>
        </w:tc>
        <w:tc>
          <w:tcPr>
            <w:tcW w:w="1130" w:type="dxa"/>
            <w:noWrap/>
            <w:hideMark/>
          </w:tcPr>
          <w:p w14:paraId="1B18F872" w14:textId="77777777" w:rsidR="00435557" w:rsidRPr="00435557" w:rsidRDefault="00435557" w:rsidP="00435557">
            <w:r w:rsidRPr="00435557">
              <w:t>5.833766</w:t>
            </w:r>
          </w:p>
        </w:tc>
        <w:tc>
          <w:tcPr>
            <w:tcW w:w="1130" w:type="dxa"/>
            <w:noWrap/>
            <w:hideMark/>
          </w:tcPr>
          <w:p w14:paraId="27FFDF78" w14:textId="77777777" w:rsidR="00435557" w:rsidRPr="00435557" w:rsidRDefault="00435557" w:rsidP="00435557">
            <w:r w:rsidRPr="00435557">
              <w:t>7.263633</w:t>
            </w:r>
          </w:p>
        </w:tc>
        <w:tc>
          <w:tcPr>
            <w:tcW w:w="1130" w:type="dxa"/>
            <w:noWrap/>
            <w:hideMark/>
          </w:tcPr>
          <w:p w14:paraId="1E2CBEF6" w14:textId="77777777" w:rsidR="00435557" w:rsidRPr="00435557" w:rsidRDefault="00435557" w:rsidP="00435557">
            <w:r w:rsidRPr="00435557">
              <w:t>9.12552</w:t>
            </w:r>
          </w:p>
        </w:tc>
      </w:tr>
      <w:tr w:rsidR="00435557" w:rsidRPr="00435557" w14:paraId="1ACAFC89" w14:textId="77777777" w:rsidTr="00435557">
        <w:trPr>
          <w:trHeight w:val="261"/>
        </w:trPr>
        <w:tc>
          <w:tcPr>
            <w:tcW w:w="1130" w:type="dxa"/>
            <w:noWrap/>
            <w:hideMark/>
          </w:tcPr>
          <w:p w14:paraId="5320CC33" w14:textId="77777777" w:rsidR="00435557" w:rsidRPr="00435557" w:rsidRDefault="00435557" w:rsidP="00435557">
            <w:r w:rsidRPr="00435557">
              <w:t>3.560727</w:t>
            </w:r>
          </w:p>
        </w:tc>
        <w:tc>
          <w:tcPr>
            <w:tcW w:w="1130" w:type="dxa"/>
            <w:noWrap/>
            <w:hideMark/>
          </w:tcPr>
          <w:p w14:paraId="2C46A8D4" w14:textId="77777777" w:rsidR="00435557" w:rsidRPr="00435557" w:rsidRDefault="00435557" w:rsidP="00435557">
            <w:r w:rsidRPr="00435557">
              <w:t>4.414525</w:t>
            </w:r>
          </w:p>
        </w:tc>
        <w:tc>
          <w:tcPr>
            <w:tcW w:w="1130" w:type="dxa"/>
            <w:noWrap/>
            <w:hideMark/>
          </w:tcPr>
          <w:p w14:paraId="2DC7A0DD" w14:textId="77777777" w:rsidR="00435557" w:rsidRPr="00435557" w:rsidRDefault="00435557" w:rsidP="00435557">
            <w:r w:rsidRPr="00435557">
              <w:t>6.223531</w:t>
            </w:r>
          </w:p>
        </w:tc>
        <w:tc>
          <w:tcPr>
            <w:tcW w:w="1130" w:type="dxa"/>
            <w:noWrap/>
            <w:hideMark/>
          </w:tcPr>
          <w:p w14:paraId="5E72FB93" w14:textId="77777777" w:rsidR="00435557" w:rsidRPr="00435557" w:rsidRDefault="00435557" w:rsidP="00435557">
            <w:r w:rsidRPr="00435557">
              <w:t>7.121953</w:t>
            </w:r>
          </w:p>
        </w:tc>
        <w:tc>
          <w:tcPr>
            <w:tcW w:w="1130" w:type="dxa"/>
            <w:noWrap/>
            <w:hideMark/>
          </w:tcPr>
          <w:p w14:paraId="7C2A2691" w14:textId="77777777" w:rsidR="00435557" w:rsidRPr="00435557" w:rsidRDefault="00435557" w:rsidP="00435557">
            <w:r w:rsidRPr="00435557">
              <w:t>9.295292</w:t>
            </w:r>
          </w:p>
        </w:tc>
        <w:tc>
          <w:tcPr>
            <w:tcW w:w="1130" w:type="dxa"/>
            <w:noWrap/>
            <w:hideMark/>
          </w:tcPr>
          <w:p w14:paraId="781685A7" w14:textId="77777777" w:rsidR="00435557" w:rsidRPr="00435557" w:rsidRDefault="00435557" w:rsidP="00435557">
            <w:r w:rsidRPr="00435557">
              <w:t>2.290133</w:t>
            </w:r>
          </w:p>
        </w:tc>
        <w:tc>
          <w:tcPr>
            <w:tcW w:w="1130" w:type="dxa"/>
            <w:noWrap/>
            <w:hideMark/>
          </w:tcPr>
          <w:p w14:paraId="131256F9" w14:textId="77777777" w:rsidR="00435557" w:rsidRPr="00435557" w:rsidRDefault="00435557" w:rsidP="00435557">
            <w:r w:rsidRPr="00435557">
              <w:t>4.59401</w:t>
            </w:r>
          </w:p>
        </w:tc>
        <w:tc>
          <w:tcPr>
            <w:tcW w:w="1130" w:type="dxa"/>
            <w:noWrap/>
            <w:hideMark/>
          </w:tcPr>
          <w:p w14:paraId="419F5950" w14:textId="77777777" w:rsidR="00435557" w:rsidRPr="00435557" w:rsidRDefault="00435557" w:rsidP="00435557">
            <w:r w:rsidRPr="00435557">
              <w:t>6.835055</w:t>
            </w:r>
          </w:p>
        </w:tc>
        <w:tc>
          <w:tcPr>
            <w:tcW w:w="1130" w:type="dxa"/>
            <w:noWrap/>
            <w:hideMark/>
          </w:tcPr>
          <w:p w14:paraId="19321726" w14:textId="77777777" w:rsidR="00435557" w:rsidRPr="00435557" w:rsidRDefault="00435557" w:rsidP="00435557">
            <w:r w:rsidRPr="00435557">
              <w:t>9.720446</w:t>
            </w:r>
          </w:p>
        </w:tc>
        <w:tc>
          <w:tcPr>
            <w:tcW w:w="1130" w:type="dxa"/>
            <w:noWrap/>
            <w:hideMark/>
          </w:tcPr>
          <w:p w14:paraId="31AED26A" w14:textId="77777777" w:rsidR="00435557" w:rsidRPr="00435557" w:rsidRDefault="00435557" w:rsidP="00435557">
            <w:r w:rsidRPr="00435557">
              <w:t>8.657645</w:t>
            </w:r>
          </w:p>
        </w:tc>
      </w:tr>
      <w:tr w:rsidR="00435557" w:rsidRPr="00435557" w14:paraId="099134AF" w14:textId="77777777" w:rsidTr="00435557">
        <w:trPr>
          <w:trHeight w:val="261"/>
        </w:trPr>
        <w:tc>
          <w:tcPr>
            <w:tcW w:w="1130" w:type="dxa"/>
            <w:noWrap/>
            <w:hideMark/>
          </w:tcPr>
          <w:p w14:paraId="7846C6F1" w14:textId="77777777" w:rsidR="00435557" w:rsidRPr="00435557" w:rsidRDefault="00435557" w:rsidP="00435557">
            <w:pPr>
              <w:rPr>
                <w:b/>
                <w:bCs/>
              </w:rPr>
            </w:pPr>
            <w:r w:rsidRPr="00435557">
              <w:rPr>
                <w:b/>
                <w:bCs/>
              </w:rPr>
              <w:t>2.646032</w:t>
            </w:r>
          </w:p>
        </w:tc>
        <w:tc>
          <w:tcPr>
            <w:tcW w:w="1130" w:type="dxa"/>
            <w:noWrap/>
            <w:hideMark/>
          </w:tcPr>
          <w:p w14:paraId="4E4B0E13" w14:textId="77777777" w:rsidR="00435557" w:rsidRPr="00435557" w:rsidRDefault="00435557" w:rsidP="00435557">
            <w:pPr>
              <w:rPr>
                <w:b/>
                <w:bCs/>
              </w:rPr>
            </w:pPr>
            <w:r w:rsidRPr="00435557">
              <w:rPr>
                <w:b/>
                <w:bCs/>
              </w:rPr>
              <w:t>3.651884</w:t>
            </w:r>
          </w:p>
        </w:tc>
        <w:tc>
          <w:tcPr>
            <w:tcW w:w="1130" w:type="dxa"/>
            <w:noWrap/>
            <w:hideMark/>
          </w:tcPr>
          <w:p w14:paraId="3067D8ED" w14:textId="77777777" w:rsidR="00435557" w:rsidRPr="00435557" w:rsidRDefault="00435557" w:rsidP="00435557">
            <w:pPr>
              <w:rPr>
                <w:b/>
                <w:bCs/>
              </w:rPr>
            </w:pPr>
            <w:r w:rsidRPr="00435557">
              <w:rPr>
                <w:b/>
                <w:bCs/>
              </w:rPr>
              <w:t>5.73403</w:t>
            </w:r>
          </w:p>
        </w:tc>
        <w:tc>
          <w:tcPr>
            <w:tcW w:w="1130" w:type="dxa"/>
            <w:noWrap/>
            <w:hideMark/>
          </w:tcPr>
          <w:p w14:paraId="1AF9D6C3" w14:textId="77777777" w:rsidR="00435557" w:rsidRPr="00435557" w:rsidRDefault="00435557" w:rsidP="00435557">
            <w:pPr>
              <w:rPr>
                <w:b/>
                <w:bCs/>
              </w:rPr>
            </w:pPr>
            <w:r w:rsidRPr="00435557">
              <w:rPr>
                <w:b/>
                <w:bCs/>
              </w:rPr>
              <w:t>7.299743</w:t>
            </w:r>
          </w:p>
        </w:tc>
        <w:tc>
          <w:tcPr>
            <w:tcW w:w="1130" w:type="dxa"/>
            <w:noWrap/>
            <w:hideMark/>
          </w:tcPr>
          <w:p w14:paraId="7DB0C86F" w14:textId="77777777" w:rsidR="00435557" w:rsidRPr="00435557" w:rsidRDefault="00435557" w:rsidP="00435557">
            <w:pPr>
              <w:rPr>
                <w:b/>
                <w:bCs/>
              </w:rPr>
            </w:pPr>
            <w:r w:rsidRPr="00435557">
              <w:rPr>
                <w:b/>
                <w:bCs/>
              </w:rPr>
              <w:t>9.635138</w:t>
            </w:r>
          </w:p>
        </w:tc>
        <w:tc>
          <w:tcPr>
            <w:tcW w:w="1130" w:type="dxa"/>
            <w:noWrap/>
            <w:hideMark/>
          </w:tcPr>
          <w:p w14:paraId="0206431D" w14:textId="77777777" w:rsidR="00435557" w:rsidRPr="00435557" w:rsidRDefault="00435557" w:rsidP="00435557">
            <w:pPr>
              <w:rPr>
                <w:b/>
                <w:bCs/>
              </w:rPr>
            </w:pPr>
            <w:r w:rsidRPr="00435557">
              <w:rPr>
                <w:b/>
                <w:bCs/>
              </w:rPr>
              <w:t>2.23489</w:t>
            </w:r>
          </w:p>
        </w:tc>
        <w:tc>
          <w:tcPr>
            <w:tcW w:w="1130" w:type="dxa"/>
            <w:noWrap/>
            <w:hideMark/>
          </w:tcPr>
          <w:p w14:paraId="45495B85" w14:textId="77777777" w:rsidR="00435557" w:rsidRPr="00435557" w:rsidRDefault="00435557" w:rsidP="00435557">
            <w:pPr>
              <w:rPr>
                <w:b/>
                <w:bCs/>
              </w:rPr>
            </w:pPr>
            <w:r w:rsidRPr="00435557">
              <w:rPr>
                <w:b/>
                <w:bCs/>
              </w:rPr>
              <w:t>3.903275</w:t>
            </w:r>
          </w:p>
        </w:tc>
        <w:tc>
          <w:tcPr>
            <w:tcW w:w="1130" w:type="dxa"/>
            <w:noWrap/>
            <w:hideMark/>
          </w:tcPr>
          <w:p w14:paraId="2A48C8B3" w14:textId="77777777" w:rsidR="00435557" w:rsidRPr="00435557" w:rsidRDefault="00435557" w:rsidP="00435557">
            <w:pPr>
              <w:rPr>
                <w:b/>
                <w:bCs/>
              </w:rPr>
            </w:pPr>
            <w:r w:rsidRPr="00435557">
              <w:rPr>
                <w:b/>
                <w:bCs/>
              </w:rPr>
              <w:t>5.66064</w:t>
            </w:r>
          </w:p>
        </w:tc>
        <w:tc>
          <w:tcPr>
            <w:tcW w:w="1130" w:type="dxa"/>
            <w:noWrap/>
            <w:hideMark/>
          </w:tcPr>
          <w:p w14:paraId="45483B2A" w14:textId="77777777" w:rsidR="00435557" w:rsidRPr="00435557" w:rsidRDefault="00435557" w:rsidP="00435557">
            <w:pPr>
              <w:rPr>
                <w:b/>
                <w:bCs/>
              </w:rPr>
            </w:pPr>
            <w:r w:rsidRPr="00435557">
              <w:rPr>
                <w:b/>
                <w:bCs/>
              </w:rPr>
              <w:t>7.247336</w:t>
            </w:r>
          </w:p>
        </w:tc>
        <w:tc>
          <w:tcPr>
            <w:tcW w:w="1130" w:type="dxa"/>
            <w:noWrap/>
            <w:hideMark/>
          </w:tcPr>
          <w:p w14:paraId="7F12A6AD" w14:textId="77777777" w:rsidR="00435557" w:rsidRPr="00435557" w:rsidRDefault="00435557" w:rsidP="00435557">
            <w:pPr>
              <w:rPr>
                <w:b/>
                <w:bCs/>
              </w:rPr>
            </w:pPr>
            <w:r w:rsidRPr="00435557">
              <w:rPr>
                <w:b/>
                <w:bCs/>
              </w:rPr>
              <w:t>9.018098</w:t>
            </w:r>
          </w:p>
        </w:tc>
      </w:tr>
    </w:tbl>
    <w:p w14:paraId="7CB67354" w14:textId="77777777" w:rsidR="00435557" w:rsidRDefault="00435557" w:rsidP="00F529BC"/>
    <w:p w14:paraId="2542C146" w14:textId="77777777" w:rsidR="00435557" w:rsidRDefault="00435557" w:rsidP="00F529BC">
      <w:r>
        <w:t>2</w:t>
      </w:r>
      <w:r w:rsidRPr="00435557">
        <w:rPr>
          <w:vertAlign w:val="superscript"/>
        </w:rPr>
        <w:t>nd</w:t>
      </w:r>
      <w:r>
        <w:t xml:space="preserve"> Node</w:t>
      </w:r>
    </w:p>
    <w:tbl>
      <w:tblPr>
        <w:tblStyle w:val="TableGrid"/>
        <w:tblW w:w="0" w:type="auto"/>
        <w:tblLook w:val="04A0" w:firstRow="1" w:lastRow="0" w:firstColumn="1" w:lastColumn="0" w:noHBand="0" w:noVBand="1"/>
      </w:tblPr>
      <w:tblGrid>
        <w:gridCol w:w="1132"/>
        <w:gridCol w:w="1132"/>
        <w:gridCol w:w="1132"/>
        <w:gridCol w:w="1132"/>
        <w:gridCol w:w="1132"/>
        <w:gridCol w:w="1132"/>
        <w:gridCol w:w="1132"/>
        <w:gridCol w:w="1132"/>
        <w:gridCol w:w="1132"/>
        <w:gridCol w:w="1132"/>
      </w:tblGrid>
      <w:tr w:rsidR="00435557" w:rsidRPr="00435557" w14:paraId="6E75F7B2" w14:textId="77777777" w:rsidTr="00435557">
        <w:trPr>
          <w:trHeight w:val="261"/>
        </w:trPr>
        <w:tc>
          <w:tcPr>
            <w:tcW w:w="1132" w:type="dxa"/>
            <w:noWrap/>
            <w:hideMark/>
          </w:tcPr>
          <w:p w14:paraId="0CFD63A3" w14:textId="77777777" w:rsidR="00435557" w:rsidRPr="00435557" w:rsidRDefault="00435557" w:rsidP="00435557">
            <w:r w:rsidRPr="00435557">
              <w:t>Tx01</w:t>
            </w:r>
          </w:p>
        </w:tc>
        <w:tc>
          <w:tcPr>
            <w:tcW w:w="1132" w:type="dxa"/>
            <w:noWrap/>
            <w:hideMark/>
          </w:tcPr>
          <w:p w14:paraId="6FE42972" w14:textId="77777777" w:rsidR="00435557" w:rsidRPr="00435557" w:rsidRDefault="00435557" w:rsidP="00435557">
            <w:r w:rsidRPr="00435557">
              <w:t>Tx02</w:t>
            </w:r>
          </w:p>
        </w:tc>
        <w:tc>
          <w:tcPr>
            <w:tcW w:w="1132" w:type="dxa"/>
            <w:noWrap/>
            <w:hideMark/>
          </w:tcPr>
          <w:p w14:paraId="1F16F453" w14:textId="77777777" w:rsidR="00435557" w:rsidRPr="00435557" w:rsidRDefault="00435557" w:rsidP="00435557">
            <w:r w:rsidRPr="00435557">
              <w:t>Tx03</w:t>
            </w:r>
          </w:p>
        </w:tc>
        <w:tc>
          <w:tcPr>
            <w:tcW w:w="1132" w:type="dxa"/>
            <w:noWrap/>
            <w:hideMark/>
          </w:tcPr>
          <w:p w14:paraId="4EA7DC02" w14:textId="77777777" w:rsidR="00435557" w:rsidRPr="00435557" w:rsidRDefault="00435557" w:rsidP="00435557">
            <w:r w:rsidRPr="00435557">
              <w:t>Tx04</w:t>
            </w:r>
          </w:p>
        </w:tc>
        <w:tc>
          <w:tcPr>
            <w:tcW w:w="1132" w:type="dxa"/>
            <w:noWrap/>
            <w:hideMark/>
          </w:tcPr>
          <w:p w14:paraId="18B019FC" w14:textId="77777777" w:rsidR="00435557" w:rsidRPr="00435557" w:rsidRDefault="00435557" w:rsidP="00435557">
            <w:r w:rsidRPr="00435557">
              <w:t>Tx05</w:t>
            </w:r>
          </w:p>
        </w:tc>
        <w:tc>
          <w:tcPr>
            <w:tcW w:w="1132" w:type="dxa"/>
            <w:noWrap/>
            <w:hideMark/>
          </w:tcPr>
          <w:p w14:paraId="36E1A98C" w14:textId="77777777" w:rsidR="00435557" w:rsidRPr="00435557" w:rsidRDefault="00435557" w:rsidP="00435557">
            <w:r w:rsidRPr="00435557">
              <w:t>Tx06</w:t>
            </w:r>
          </w:p>
        </w:tc>
        <w:tc>
          <w:tcPr>
            <w:tcW w:w="1132" w:type="dxa"/>
            <w:noWrap/>
            <w:hideMark/>
          </w:tcPr>
          <w:p w14:paraId="0A3220E7" w14:textId="77777777" w:rsidR="00435557" w:rsidRPr="00435557" w:rsidRDefault="00435557" w:rsidP="00435557">
            <w:r w:rsidRPr="00435557">
              <w:t>Tx07</w:t>
            </w:r>
          </w:p>
        </w:tc>
        <w:tc>
          <w:tcPr>
            <w:tcW w:w="1132" w:type="dxa"/>
            <w:noWrap/>
            <w:hideMark/>
          </w:tcPr>
          <w:p w14:paraId="4024E482" w14:textId="77777777" w:rsidR="00435557" w:rsidRPr="00435557" w:rsidRDefault="00435557" w:rsidP="00435557">
            <w:r w:rsidRPr="00435557">
              <w:t>Tx08</w:t>
            </w:r>
          </w:p>
        </w:tc>
        <w:tc>
          <w:tcPr>
            <w:tcW w:w="1132" w:type="dxa"/>
            <w:noWrap/>
            <w:hideMark/>
          </w:tcPr>
          <w:p w14:paraId="625F179B" w14:textId="77777777" w:rsidR="00435557" w:rsidRPr="00435557" w:rsidRDefault="00435557" w:rsidP="00435557">
            <w:r w:rsidRPr="00435557">
              <w:t>Tx09</w:t>
            </w:r>
          </w:p>
        </w:tc>
        <w:tc>
          <w:tcPr>
            <w:tcW w:w="1132" w:type="dxa"/>
            <w:noWrap/>
            <w:hideMark/>
          </w:tcPr>
          <w:p w14:paraId="751980FA" w14:textId="77777777" w:rsidR="00435557" w:rsidRPr="00435557" w:rsidRDefault="00435557" w:rsidP="00435557">
            <w:r w:rsidRPr="00435557">
              <w:t>Tx10</w:t>
            </w:r>
          </w:p>
        </w:tc>
      </w:tr>
      <w:tr w:rsidR="00435557" w:rsidRPr="00435557" w14:paraId="7C639B35" w14:textId="77777777" w:rsidTr="00435557">
        <w:trPr>
          <w:trHeight w:val="261"/>
        </w:trPr>
        <w:tc>
          <w:tcPr>
            <w:tcW w:w="1132" w:type="dxa"/>
            <w:noWrap/>
            <w:hideMark/>
          </w:tcPr>
          <w:p w14:paraId="3EAC51B0" w14:textId="77777777" w:rsidR="00435557" w:rsidRPr="00435557" w:rsidRDefault="00435557" w:rsidP="00435557">
            <w:r w:rsidRPr="00435557">
              <w:t>3.74377</w:t>
            </w:r>
          </w:p>
        </w:tc>
        <w:tc>
          <w:tcPr>
            <w:tcW w:w="1132" w:type="dxa"/>
            <w:noWrap/>
            <w:hideMark/>
          </w:tcPr>
          <w:p w14:paraId="73C6A7AC" w14:textId="77777777" w:rsidR="00435557" w:rsidRPr="00435557" w:rsidRDefault="00435557" w:rsidP="00435557">
            <w:r w:rsidRPr="00435557">
              <w:t>3.516155</w:t>
            </w:r>
          </w:p>
        </w:tc>
        <w:tc>
          <w:tcPr>
            <w:tcW w:w="1132" w:type="dxa"/>
            <w:noWrap/>
            <w:hideMark/>
          </w:tcPr>
          <w:p w14:paraId="271B706A" w14:textId="77777777" w:rsidR="00435557" w:rsidRPr="00435557" w:rsidRDefault="00435557" w:rsidP="00435557">
            <w:r w:rsidRPr="00435557">
              <w:t>4.637018</w:t>
            </w:r>
          </w:p>
        </w:tc>
        <w:tc>
          <w:tcPr>
            <w:tcW w:w="1132" w:type="dxa"/>
            <w:noWrap/>
            <w:hideMark/>
          </w:tcPr>
          <w:p w14:paraId="62B460F5" w14:textId="77777777" w:rsidR="00435557" w:rsidRPr="00435557" w:rsidRDefault="00435557" w:rsidP="00435557">
            <w:r w:rsidRPr="00435557">
              <w:t>6.1337</w:t>
            </w:r>
          </w:p>
        </w:tc>
        <w:tc>
          <w:tcPr>
            <w:tcW w:w="1132" w:type="dxa"/>
            <w:noWrap/>
            <w:hideMark/>
          </w:tcPr>
          <w:p w14:paraId="3CF877A9" w14:textId="77777777" w:rsidR="00435557" w:rsidRPr="00435557" w:rsidRDefault="00435557" w:rsidP="00435557">
            <w:r w:rsidRPr="00435557">
              <w:t>8.067416</w:t>
            </w:r>
          </w:p>
        </w:tc>
        <w:tc>
          <w:tcPr>
            <w:tcW w:w="1132" w:type="dxa"/>
            <w:noWrap/>
            <w:hideMark/>
          </w:tcPr>
          <w:p w14:paraId="23137460" w14:textId="77777777" w:rsidR="00435557" w:rsidRPr="00435557" w:rsidRDefault="00435557" w:rsidP="00435557">
            <w:r w:rsidRPr="00435557">
              <w:t>2.921235</w:t>
            </w:r>
          </w:p>
        </w:tc>
        <w:tc>
          <w:tcPr>
            <w:tcW w:w="1132" w:type="dxa"/>
            <w:noWrap/>
            <w:hideMark/>
          </w:tcPr>
          <w:p w14:paraId="3C644285" w14:textId="77777777" w:rsidR="00435557" w:rsidRPr="00435557" w:rsidRDefault="00435557" w:rsidP="00435557">
            <w:r w:rsidRPr="00435557">
              <w:t>2.174467</w:t>
            </w:r>
          </w:p>
        </w:tc>
        <w:tc>
          <w:tcPr>
            <w:tcW w:w="1132" w:type="dxa"/>
            <w:noWrap/>
            <w:hideMark/>
          </w:tcPr>
          <w:p w14:paraId="6D58B245" w14:textId="77777777" w:rsidR="00435557" w:rsidRPr="00435557" w:rsidRDefault="00435557" w:rsidP="00435557">
            <w:r w:rsidRPr="00435557">
              <w:t>6.153936</w:t>
            </w:r>
          </w:p>
        </w:tc>
        <w:tc>
          <w:tcPr>
            <w:tcW w:w="1132" w:type="dxa"/>
            <w:noWrap/>
            <w:hideMark/>
          </w:tcPr>
          <w:p w14:paraId="7EBBE59E" w14:textId="77777777" w:rsidR="00435557" w:rsidRPr="00435557" w:rsidRDefault="00435557" w:rsidP="00435557">
            <w:r w:rsidRPr="00435557">
              <w:t>6.164877</w:t>
            </w:r>
          </w:p>
        </w:tc>
        <w:tc>
          <w:tcPr>
            <w:tcW w:w="1132" w:type="dxa"/>
            <w:noWrap/>
            <w:hideMark/>
          </w:tcPr>
          <w:p w14:paraId="0964D59D" w14:textId="77777777" w:rsidR="00435557" w:rsidRPr="00435557" w:rsidRDefault="00435557" w:rsidP="00435557">
            <w:r w:rsidRPr="00435557">
              <w:t>8.127032</w:t>
            </w:r>
          </w:p>
        </w:tc>
      </w:tr>
      <w:tr w:rsidR="00435557" w:rsidRPr="00435557" w14:paraId="3A5093DB" w14:textId="77777777" w:rsidTr="00435557">
        <w:trPr>
          <w:trHeight w:val="261"/>
        </w:trPr>
        <w:tc>
          <w:tcPr>
            <w:tcW w:w="1132" w:type="dxa"/>
            <w:noWrap/>
            <w:hideMark/>
          </w:tcPr>
          <w:p w14:paraId="144642C8" w14:textId="77777777" w:rsidR="00435557" w:rsidRPr="00435557" w:rsidRDefault="00435557" w:rsidP="00435557">
            <w:r w:rsidRPr="00435557">
              <w:t>2.178489</w:t>
            </w:r>
          </w:p>
        </w:tc>
        <w:tc>
          <w:tcPr>
            <w:tcW w:w="1132" w:type="dxa"/>
            <w:noWrap/>
            <w:hideMark/>
          </w:tcPr>
          <w:p w14:paraId="667CB651" w14:textId="77777777" w:rsidR="00435557" w:rsidRPr="00435557" w:rsidRDefault="00435557" w:rsidP="00435557">
            <w:r w:rsidRPr="00435557">
              <w:t>4.12105</w:t>
            </w:r>
          </w:p>
        </w:tc>
        <w:tc>
          <w:tcPr>
            <w:tcW w:w="1132" w:type="dxa"/>
            <w:noWrap/>
            <w:hideMark/>
          </w:tcPr>
          <w:p w14:paraId="596B1C16" w14:textId="77777777" w:rsidR="00435557" w:rsidRPr="00435557" w:rsidRDefault="00435557" w:rsidP="00435557">
            <w:r w:rsidRPr="00435557">
              <w:t>5.288586</w:t>
            </w:r>
          </w:p>
        </w:tc>
        <w:tc>
          <w:tcPr>
            <w:tcW w:w="1132" w:type="dxa"/>
            <w:noWrap/>
            <w:hideMark/>
          </w:tcPr>
          <w:p w14:paraId="7D216FF3" w14:textId="77777777" w:rsidR="00435557" w:rsidRPr="00435557" w:rsidRDefault="00435557" w:rsidP="00435557">
            <w:r w:rsidRPr="00435557">
              <w:t>6.853726</w:t>
            </w:r>
          </w:p>
        </w:tc>
        <w:tc>
          <w:tcPr>
            <w:tcW w:w="1132" w:type="dxa"/>
            <w:noWrap/>
            <w:hideMark/>
          </w:tcPr>
          <w:p w14:paraId="06D0B611" w14:textId="77777777" w:rsidR="00435557" w:rsidRPr="00435557" w:rsidRDefault="00435557" w:rsidP="00435557">
            <w:r w:rsidRPr="00435557">
              <w:t>9.523446</w:t>
            </w:r>
          </w:p>
        </w:tc>
        <w:tc>
          <w:tcPr>
            <w:tcW w:w="1132" w:type="dxa"/>
            <w:noWrap/>
            <w:hideMark/>
          </w:tcPr>
          <w:p w14:paraId="0FE55629" w14:textId="77777777" w:rsidR="00435557" w:rsidRPr="00435557" w:rsidRDefault="00435557" w:rsidP="00435557">
            <w:r w:rsidRPr="00435557">
              <w:t>2.209338</w:t>
            </w:r>
          </w:p>
        </w:tc>
        <w:tc>
          <w:tcPr>
            <w:tcW w:w="1132" w:type="dxa"/>
            <w:noWrap/>
            <w:hideMark/>
          </w:tcPr>
          <w:p w14:paraId="6C272E45" w14:textId="77777777" w:rsidR="00435557" w:rsidRPr="00435557" w:rsidRDefault="00435557" w:rsidP="00435557">
            <w:r w:rsidRPr="00435557">
              <w:t>2.94473</w:t>
            </w:r>
          </w:p>
        </w:tc>
        <w:tc>
          <w:tcPr>
            <w:tcW w:w="1132" w:type="dxa"/>
            <w:noWrap/>
            <w:hideMark/>
          </w:tcPr>
          <w:p w14:paraId="362702EE" w14:textId="77777777" w:rsidR="00435557" w:rsidRPr="00435557" w:rsidRDefault="00435557" w:rsidP="00435557">
            <w:r w:rsidRPr="00435557">
              <w:t>4.892378</w:t>
            </w:r>
          </w:p>
        </w:tc>
        <w:tc>
          <w:tcPr>
            <w:tcW w:w="1132" w:type="dxa"/>
            <w:noWrap/>
            <w:hideMark/>
          </w:tcPr>
          <w:p w14:paraId="11A833AA" w14:textId="77777777" w:rsidR="00435557" w:rsidRPr="00435557" w:rsidRDefault="00435557" w:rsidP="00435557">
            <w:r w:rsidRPr="00435557">
              <w:t>5.993837</w:t>
            </w:r>
          </w:p>
        </w:tc>
        <w:tc>
          <w:tcPr>
            <w:tcW w:w="1132" w:type="dxa"/>
            <w:noWrap/>
            <w:hideMark/>
          </w:tcPr>
          <w:p w14:paraId="7CD2B401" w14:textId="77777777" w:rsidR="00435557" w:rsidRPr="00435557" w:rsidRDefault="00435557" w:rsidP="00435557">
            <w:r w:rsidRPr="00435557">
              <w:t>8.707047</w:t>
            </w:r>
          </w:p>
        </w:tc>
      </w:tr>
      <w:tr w:rsidR="00435557" w:rsidRPr="00435557" w14:paraId="201649A8" w14:textId="77777777" w:rsidTr="00435557">
        <w:trPr>
          <w:trHeight w:val="261"/>
        </w:trPr>
        <w:tc>
          <w:tcPr>
            <w:tcW w:w="1132" w:type="dxa"/>
            <w:noWrap/>
            <w:hideMark/>
          </w:tcPr>
          <w:p w14:paraId="40451E63" w14:textId="77777777" w:rsidR="00435557" w:rsidRPr="00435557" w:rsidRDefault="00435557" w:rsidP="00435557">
            <w:r w:rsidRPr="00435557">
              <w:t>2.441053</w:t>
            </w:r>
          </w:p>
        </w:tc>
        <w:tc>
          <w:tcPr>
            <w:tcW w:w="1132" w:type="dxa"/>
            <w:noWrap/>
            <w:hideMark/>
          </w:tcPr>
          <w:p w14:paraId="36AB9009" w14:textId="77777777" w:rsidR="00435557" w:rsidRPr="00435557" w:rsidRDefault="00435557" w:rsidP="00435557">
            <w:r w:rsidRPr="00435557">
              <w:t>2.415542</w:t>
            </w:r>
          </w:p>
        </w:tc>
        <w:tc>
          <w:tcPr>
            <w:tcW w:w="1132" w:type="dxa"/>
            <w:noWrap/>
            <w:hideMark/>
          </w:tcPr>
          <w:p w14:paraId="6EC17B77" w14:textId="77777777" w:rsidR="00435557" w:rsidRPr="00435557" w:rsidRDefault="00435557" w:rsidP="00435557">
            <w:r w:rsidRPr="00435557">
              <w:t>5.821756</w:t>
            </w:r>
          </w:p>
        </w:tc>
        <w:tc>
          <w:tcPr>
            <w:tcW w:w="1132" w:type="dxa"/>
            <w:noWrap/>
            <w:hideMark/>
          </w:tcPr>
          <w:p w14:paraId="0FAA680A" w14:textId="77777777" w:rsidR="00435557" w:rsidRPr="00435557" w:rsidRDefault="00435557" w:rsidP="00435557">
            <w:r w:rsidRPr="00435557">
              <w:t>6.814526</w:t>
            </w:r>
          </w:p>
        </w:tc>
        <w:tc>
          <w:tcPr>
            <w:tcW w:w="1132" w:type="dxa"/>
            <w:noWrap/>
            <w:hideMark/>
          </w:tcPr>
          <w:p w14:paraId="1765F903" w14:textId="77777777" w:rsidR="00435557" w:rsidRPr="00435557" w:rsidRDefault="00435557" w:rsidP="00435557">
            <w:r w:rsidRPr="00435557">
              <w:t>8.326438</w:t>
            </w:r>
          </w:p>
        </w:tc>
        <w:tc>
          <w:tcPr>
            <w:tcW w:w="1132" w:type="dxa"/>
            <w:noWrap/>
            <w:hideMark/>
          </w:tcPr>
          <w:p w14:paraId="3E0EB677" w14:textId="77777777" w:rsidR="00435557" w:rsidRPr="00435557" w:rsidRDefault="00435557" w:rsidP="00435557">
            <w:r w:rsidRPr="00435557">
              <w:t>2.318654</w:t>
            </w:r>
          </w:p>
        </w:tc>
        <w:tc>
          <w:tcPr>
            <w:tcW w:w="1132" w:type="dxa"/>
            <w:noWrap/>
            <w:hideMark/>
          </w:tcPr>
          <w:p w14:paraId="557ACCEB" w14:textId="77777777" w:rsidR="00435557" w:rsidRPr="00435557" w:rsidRDefault="00435557" w:rsidP="00435557">
            <w:r w:rsidRPr="00435557">
              <w:t>3.102307</w:t>
            </w:r>
          </w:p>
        </w:tc>
        <w:tc>
          <w:tcPr>
            <w:tcW w:w="1132" w:type="dxa"/>
            <w:noWrap/>
            <w:hideMark/>
          </w:tcPr>
          <w:p w14:paraId="63143D78" w14:textId="77777777" w:rsidR="00435557" w:rsidRPr="00435557" w:rsidRDefault="00435557" w:rsidP="00435557">
            <w:r w:rsidRPr="00435557">
              <w:t>5.516218</w:t>
            </w:r>
          </w:p>
        </w:tc>
        <w:tc>
          <w:tcPr>
            <w:tcW w:w="1132" w:type="dxa"/>
            <w:noWrap/>
            <w:hideMark/>
          </w:tcPr>
          <w:p w14:paraId="1A87063A" w14:textId="77777777" w:rsidR="00435557" w:rsidRPr="00435557" w:rsidRDefault="00435557" w:rsidP="00435557">
            <w:r w:rsidRPr="00435557">
              <w:t>6.326094</w:t>
            </w:r>
          </w:p>
        </w:tc>
        <w:tc>
          <w:tcPr>
            <w:tcW w:w="1132" w:type="dxa"/>
            <w:noWrap/>
            <w:hideMark/>
          </w:tcPr>
          <w:p w14:paraId="4906AC8C" w14:textId="77777777" w:rsidR="00435557" w:rsidRPr="00435557" w:rsidRDefault="00435557" w:rsidP="00435557">
            <w:r w:rsidRPr="00435557">
              <w:t>7.936595</w:t>
            </w:r>
          </w:p>
        </w:tc>
      </w:tr>
      <w:tr w:rsidR="00435557" w:rsidRPr="00435557" w14:paraId="3AC13A66" w14:textId="77777777" w:rsidTr="00435557">
        <w:trPr>
          <w:trHeight w:val="261"/>
        </w:trPr>
        <w:tc>
          <w:tcPr>
            <w:tcW w:w="1132" w:type="dxa"/>
            <w:noWrap/>
            <w:hideMark/>
          </w:tcPr>
          <w:p w14:paraId="121480DC" w14:textId="77777777" w:rsidR="00435557" w:rsidRPr="00435557" w:rsidRDefault="00435557" w:rsidP="00435557">
            <w:r w:rsidRPr="00435557">
              <w:t>2.511588</w:t>
            </w:r>
          </w:p>
        </w:tc>
        <w:tc>
          <w:tcPr>
            <w:tcW w:w="1132" w:type="dxa"/>
            <w:noWrap/>
            <w:hideMark/>
          </w:tcPr>
          <w:p w14:paraId="37A02EB2" w14:textId="77777777" w:rsidR="00435557" w:rsidRPr="00435557" w:rsidRDefault="00435557" w:rsidP="00435557">
            <w:r w:rsidRPr="00435557">
              <w:t>2.660859</w:t>
            </w:r>
          </w:p>
        </w:tc>
        <w:tc>
          <w:tcPr>
            <w:tcW w:w="1132" w:type="dxa"/>
            <w:noWrap/>
            <w:hideMark/>
          </w:tcPr>
          <w:p w14:paraId="172C340A" w14:textId="77777777" w:rsidR="00435557" w:rsidRPr="00435557" w:rsidRDefault="00435557" w:rsidP="00435557">
            <w:r w:rsidRPr="00435557">
              <w:t>5.277185</w:t>
            </w:r>
          </w:p>
        </w:tc>
        <w:tc>
          <w:tcPr>
            <w:tcW w:w="1132" w:type="dxa"/>
            <w:noWrap/>
            <w:hideMark/>
          </w:tcPr>
          <w:p w14:paraId="15D52127" w14:textId="77777777" w:rsidR="00435557" w:rsidRPr="00435557" w:rsidRDefault="00435557" w:rsidP="00435557">
            <w:r w:rsidRPr="00435557">
              <w:t>7.833717</w:t>
            </w:r>
          </w:p>
        </w:tc>
        <w:tc>
          <w:tcPr>
            <w:tcW w:w="1132" w:type="dxa"/>
            <w:noWrap/>
            <w:hideMark/>
          </w:tcPr>
          <w:p w14:paraId="2C658D84" w14:textId="77777777" w:rsidR="00435557" w:rsidRPr="00435557" w:rsidRDefault="00435557" w:rsidP="00435557">
            <w:r w:rsidRPr="00435557">
              <w:t>7.935173</w:t>
            </w:r>
          </w:p>
        </w:tc>
        <w:tc>
          <w:tcPr>
            <w:tcW w:w="1132" w:type="dxa"/>
            <w:noWrap/>
            <w:hideMark/>
          </w:tcPr>
          <w:p w14:paraId="4EF2CB35" w14:textId="77777777" w:rsidR="00435557" w:rsidRPr="00435557" w:rsidRDefault="00435557" w:rsidP="00435557">
            <w:r w:rsidRPr="00435557">
              <w:t>2.152355</w:t>
            </w:r>
          </w:p>
        </w:tc>
        <w:tc>
          <w:tcPr>
            <w:tcW w:w="1132" w:type="dxa"/>
            <w:noWrap/>
            <w:hideMark/>
          </w:tcPr>
          <w:p w14:paraId="536A8A51" w14:textId="77777777" w:rsidR="00435557" w:rsidRPr="00435557" w:rsidRDefault="00435557" w:rsidP="00435557">
            <w:r w:rsidRPr="00435557">
              <w:t>2.928506</w:t>
            </w:r>
          </w:p>
        </w:tc>
        <w:tc>
          <w:tcPr>
            <w:tcW w:w="1132" w:type="dxa"/>
            <w:noWrap/>
            <w:hideMark/>
          </w:tcPr>
          <w:p w14:paraId="39492C01" w14:textId="77777777" w:rsidR="00435557" w:rsidRPr="00435557" w:rsidRDefault="00435557" w:rsidP="00435557">
            <w:r w:rsidRPr="00435557">
              <w:t>5.304117</w:t>
            </w:r>
          </w:p>
        </w:tc>
        <w:tc>
          <w:tcPr>
            <w:tcW w:w="1132" w:type="dxa"/>
            <w:noWrap/>
            <w:hideMark/>
          </w:tcPr>
          <w:p w14:paraId="4729EF64" w14:textId="77777777" w:rsidR="00435557" w:rsidRPr="00435557" w:rsidRDefault="00435557" w:rsidP="00435557">
            <w:r w:rsidRPr="00435557">
              <w:t>6.840341</w:t>
            </w:r>
          </w:p>
        </w:tc>
        <w:tc>
          <w:tcPr>
            <w:tcW w:w="1132" w:type="dxa"/>
            <w:noWrap/>
            <w:hideMark/>
          </w:tcPr>
          <w:p w14:paraId="2ED19EAE" w14:textId="77777777" w:rsidR="00435557" w:rsidRPr="00435557" w:rsidRDefault="00435557" w:rsidP="00435557">
            <w:r w:rsidRPr="00435557">
              <w:t>8.722488</w:t>
            </w:r>
          </w:p>
        </w:tc>
      </w:tr>
      <w:tr w:rsidR="00435557" w:rsidRPr="00435557" w14:paraId="24B65420" w14:textId="77777777" w:rsidTr="00435557">
        <w:trPr>
          <w:trHeight w:val="261"/>
        </w:trPr>
        <w:tc>
          <w:tcPr>
            <w:tcW w:w="1132" w:type="dxa"/>
            <w:noWrap/>
            <w:hideMark/>
          </w:tcPr>
          <w:p w14:paraId="21EA35F2" w14:textId="77777777" w:rsidR="00435557" w:rsidRPr="00435557" w:rsidRDefault="00435557" w:rsidP="00435557">
            <w:r w:rsidRPr="00435557">
              <w:t>2.6202</w:t>
            </w:r>
          </w:p>
        </w:tc>
        <w:tc>
          <w:tcPr>
            <w:tcW w:w="1132" w:type="dxa"/>
            <w:noWrap/>
            <w:hideMark/>
          </w:tcPr>
          <w:p w14:paraId="3124450E" w14:textId="77777777" w:rsidR="00435557" w:rsidRPr="00435557" w:rsidRDefault="00435557" w:rsidP="00435557">
            <w:r w:rsidRPr="00435557">
              <w:t>2.588483</w:t>
            </w:r>
          </w:p>
        </w:tc>
        <w:tc>
          <w:tcPr>
            <w:tcW w:w="1132" w:type="dxa"/>
            <w:noWrap/>
            <w:hideMark/>
          </w:tcPr>
          <w:p w14:paraId="5779F025" w14:textId="77777777" w:rsidR="00435557" w:rsidRPr="00435557" w:rsidRDefault="00435557" w:rsidP="00435557">
            <w:r w:rsidRPr="00435557">
              <w:t>4.943312</w:t>
            </w:r>
          </w:p>
        </w:tc>
        <w:tc>
          <w:tcPr>
            <w:tcW w:w="1132" w:type="dxa"/>
            <w:noWrap/>
            <w:hideMark/>
          </w:tcPr>
          <w:p w14:paraId="7BFE8EE8" w14:textId="77777777" w:rsidR="00435557" w:rsidRPr="00435557" w:rsidRDefault="00435557" w:rsidP="00435557">
            <w:r w:rsidRPr="00435557">
              <w:t>6.990334</w:t>
            </w:r>
          </w:p>
        </w:tc>
        <w:tc>
          <w:tcPr>
            <w:tcW w:w="1132" w:type="dxa"/>
            <w:noWrap/>
            <w:hideMark/>
          </w:tcPr>
          <w:p w14:paraId="6FBD67D1" w14:textId="77777777" w:rsidR="00435557" w:rsidRPr="00435557" w:rsidRDefault="00435557" w:rsidP="00435557">
            <w:r w:rsidRPr="00435557">
              <w:t>11.10026</w:t>
            </w:r>
          </w:p>
        </w:tc>
        <w:tc>
          <w:tcPr>
            <w:tcW w:w="1132" w:type="dxa"/>
            <w:noWrap/>
            <w:hideMark/>
          </w:tcPr>
          <w:p w14:paraId="5044C1C6" w14:textId="77777777" w:rsidR="00435557" w:rsidRPr="00435557" w:rsidRDefault="00435557" w:rsidP="00435557">
            <w:r w:rsidRPr="00435557">
              <w:t>2.576412</w:t>
            </w:r>
          </w:p>
        </w:tc>
        <w:tc>
          <w:tcPr>
            <w:tcW w:w="1132" w:type="dxa"/>
            <w:noWrap/>
            <w:hideMark/>
          </w:tcPr>
          <w:p w14:paraId="78CAA4B7" w14:textId="77777777" w:rsidR="00435557" w:rsidRPr="00435557" w:rsidRDefault="00435557" w:rsidP="00435557">
            <w:r w:rsidRPr="00435557">
              <w:t>3.845356</w:t>
            </w:r>
          </w:p>
        </w:tc>
        <w:tc>
          <w:tcPr>
            <w:tcW w:w="1132" w:type="dxa"/>
            <w:noWrap/>
            <w:hideMark/>
          </w:tcPr>
          <w:p w14:paraId="111DEDE1" w14:textId="77777777" w:rsidR="00435557" w:rsidRPr="00435557" w:rsidRDefault="00435557" w:rsidP="00435557">
            <w:r w:rsidRPr="00435557">
              <w:t>6.381744</w:t>
            </w:r>
          </w:p>
        </w:tc>
        <w:tc>
          <w:tcPr>
            <w:tcW w:w="1132" w:type="dxa"/>
            <w:noWrap/>
            <w:hideMark/>
          </w:tcPr>
          <w:p w14:paraId="443B8BB5" w14:textId="77777777" w:rsidR="00435557" w:rsidRPr="00435557" w:rsidRDefault="00435557" w:rsidP="00435557">
            <w:r w:rsidRPr="00435557">
              <w:t>8.632075</w:t>
            </w:r>
          </w:p>
        </w:tc>
        <w:tc>
          <w:tcPr>
            <w:tcW w:w="1132" w:type="dxa"/>
            <w:noWrap/>
            <w:hideMark/>
          </w:tcPr>
          <w:p w14:paraId="3B6B76B8" w14:textId="77777777" w:rsidR="00435557" w:rsidRPr="00435557" w:rsidRDefault="00435557" w:rsidP="00435557">
            <w:r w:rsidRPr="00435557">
              <w:t>9.462806</w:t>
            </w:r>
          </w:p>
        </w:tc>
      </w:tr>
      <w:tr w:rsidR="00435557" w:rsidRPr="00435557" w14:paraId="5487E137" w14:textId="77777777" w:rsidTr="00435557">
        <w:trPr>
          <w:trHeight w:val="261"/>
        </w:trPr>
        <w:tc>
          <w:tcPr>
            <w:tcW w:w="1132" w:type="dxa"/>
            <w:noWrap/>
            <w:hideMark/>
          </w:tcPr>
          <w:p w14:paraId="01C61CF5" w14:textId="77777777" w:rsidR="00435557" w:rsidRPr="00435557" w:rsidRDefault="00435557" w:rsidP="00435557">
            <w:r w:rsidRPr="00435557">
              <w:t>2.457643</w:t>
            </w:r>
          </w:p>
        </w:tc>
        <w:tc>
          <w:tcPr>
            <w:tcW w:w="1132" w:type="dxa"/>
            <w:noWrap/>
            <w:hideMark/>
          </w:tcPr>
          <w:p w14:paraId="28518180" w14:textId="77777777" w:rsidR="00435557" w:rsidRPr="00435557" w:rsidRDefault="00435557" w:rsidP="00435557">
            <w:r w:rsidRPr="00435557">
              <w:t>4.440317</w:t>
            </w:r>
          </w:p>
        </w:tc>
        <w:tc>
          <w:tcPr>
            <w:tcW w:w="1132" w:type="dxa"/>
            <w:noWrap/>
            <w:hideMark/>
          </w:tcPr>
          <w:p w14:paraId="59E1E291" w14:textId="77777777" w:rsidR="00435557" w:rsidRPr="00435557" w:rsidRDefault="00435557" w:rsidP="00435557">
            <w:r w:rsidRPr="00435557">
              <w:t>5.454504</w:t>
            </w:r>
          </w:p>
        </w:tc>
        <w:tc>
          <w:tcPr>
            <w:tcW w:w="1132" w:type="dxa"/>
            <w:noWrap/>
            <w:hideMark/>
          </w:tcPr>
          <w:p w14:paraId="49BDC811" w14:textId="77777777" w:rsidR="00435557" w:rsidRPr="00435557" w:rsidRDefault="00435557" w:rsidP="00435557">
            <w:r w:rsidRPr="00435557">
              <w:t>7.119246</w:t>
            </w:r>
          </w:p>
        </w:tc>
        <w:tc>
          <w:tcPr>
            <w:tcW w:w="1132" w:type="dxa"/>
            <w:noWrap/>
            <w:hideMark/>
          </w:tcPr>
          <w:p w14:paraId="10B10387" w14:textId="77777777" w:rsidR="00435557" w:rsidRPr="00435557" w:rsidRDefault="00435557" w:rsidP="00435557">
            <w:r w:rsidRPr="00435557">
              <w:t>9.406876</w:t>
            </w:r>
          </w:p>
        </w:tc>
        <w:tc>
          <w:tcPr>
            <w:tcW w:w="1132" w:type="dxa"/>
            <w:noWrap/>
            <w:hideMark/>
          </w:tcPr>
          <w:p w14:paraId="71E1133A" w14:textId="77777777" w:rsidR="00435557" w:rsidRPr="00435557" w:rsidRDefault="00435557" w:rsidP="00435557">
            <w:r w:rsidRPr="00435557">
              <w:t>2.56802</w:t>
            </w:r>
          </w:p>
        </w:tc>
        <w:tc>
          <w:tcPr>
            <w:tcW w:w="1132" w:type="dxa"/>
            <w:noWrap/>
            <w:hideMark/>
          </w:tcPr>
          <w:p w14:paraId="62AB9952" w14:textId="77777777" w:rsidR="00435557" w:rsidRPr="00435557" w:rsidRDefault="00435557" w:rsidP="00435557">
            <w:r w:rsidRPr="00435557">
              <w:t>4.153095</w:t>
            </w:r>
          </w:p>
        </w:tc>
        <w:tc>
          <w:tcPr>
            <w:tcW w:w="1132" w:type="dxa"/>
            <w:noWrap/>
            <w:hideMark/>
          </w:tcPr>
          <w:p w14:paraId="6C25C55D" w14:textId="77777777" w:rsidR="00435557" w:rsidRPr="00435557" w:rsidRDefault="00435557" w:rsidP="00435557">
            <w:r w:rsidRPr="00435557">
              <w:t>5.481119</w:t>
            </w:r>
          </w:p>
        </w:tc>
        <w:tc>
          <w:tcPr>
            <w:tcW w:w="1132" w:type="dxa"/>
            <w:noWrap/>
            <w:hideMark/>
          </w:tcPr>
          <w:p w14:paraId="0011742E" w14:textId="77777777" w:rsidR="00435557" w:rsidRPr="00435557" w:rsidRDefault="00435557" w:rsidP="00435557">
            <w:r w:rsidRPr="00435557">
              <w:t>6.439485</w:t>
            </w:r>
          </w:p>
        </w:tc>
        <w:tc>
          <w:tcPr>
            <w:tcW w:w="1132" w:type="dxa"/>
            <w:noWrap/>
            <w:hideMark/>
          </w:tcPr>
          <w:p w14:paraId="38A2B1B3" w14:textId="77777777" w:rsidR="00435557" w:rsidRPr="00435557" w:rsidRDefault="00435557" w:rsidP="00435557">
            <w:r w:rsidRPr="00435557">
              <w:t>10.57743</w:t>
            </w:r>
          </w:p>
        </w:tc>
      </w:tr>
      <w:tr w:rsidR="00435557" w:rsidRPr="00435557" w14:paraId="39332C0C" w14:textId="77777777" w:rsidTr="00435557">
        <w:trPr>
          <w:trHeight w:val="261"/>
        </w:trPr>
        <w:tc>
          <w:tcPr>
            <w:tcW w:w="1132" w:type="dxa"/>
            <w:noWrap/>
            <w:hideMark/>
          </w:tcPr>
          <w:p w14:paraId="7BD7E381" w14:textId="77777777" w:rsidR="00435557" w:rsidRPr="00435557" w:rsidRDefault="00435557" w:rsidP="00435557">
            <w:r w:rsidRPr="00435557">
              <w:t>2.751243</w:t>
            </w:r>
          </w:p>
        </w:tc>
        <w:tc>
          <w:tcPr>
            <w:tcW w:w="1132" w:type="dxa"/>
            <w:noWrap/>
            <w:hideMark/>
          </w:tcPr>
          <w:p w14:paraId="243FB49D" w14:textId="77777777" w:rsidR="00435557" w:rsidRPr="00435557" w:rsidRDefault="00435557" w:rsidP="00435557">
            <w:r w:rsidRPr="00435557">
              <w:t>3.492632</w:t>
            </w:r>
          </w:p>
        </w:tc>
        <w:tc>
          <w:tcPr>
            <w:tcW w:w="1132" w:type="dxa"/>
            <w:noWrap/>
            <w:hideMark/>
          </w:tcPr>
          <w:p w14:paraId="3B00C27A" w14:textId="77777777" w:rsidR="00435557" w:rsidRPr="00435557" w:rsidRDefault="00435557" w:rsidP="00435557">
            <w:r w:rsidRPr="00435557">
              <w:t>5.672891</w:t>
            </w:r>
          </w:p>
        </w:tc>
        <w:tc>
          <w:tcPr>
            <w:tcW w:w="1132" w:type="dxa"/>
            <w:noWrap/>
            <w:hideMark/>
          </w:tcPr>
          <w:p w14:paraId="27319B30" w14:textId="77777777" w:rsidR="00435557" w:rsidRPr="00435557" w:rsidRDefault="00435557" w:rsidP="00435557">
            <w:r w:rsidRPr="00435557">
              <w:t>9.236356</w:t>
            </w:r>
          </w:p>
        </w:tc>
        <w:tc>
          <w:tcPr>
            <w:tcW w:w="1132" w:type="dxa"/>
            <w:noWrap/>
            <w:hideMark/>
          </w:tcPr>
          <w:p w14:paraId="351B4440" w14:textId="77777777" w:rsidR="00435557" w:rsidRPr="00435557" w:rsidRDefault="00435557" w:rsidP="00435557">
            <w:r w:rsidRPr="00435557">
              <w:t>8.551239</w:t>
            </w:r>
          </w:p>
        </w:tc>
        <w:tc>
          <w:tcPr>
            <w:tcW w:w="1132" w:type="dxa"/>
            <w:noWrap/>
            <w:hideMark/>
          </w:tcPr>
          <w:p w14:paraId="72160D7C" w14:textId="77777777" w:rsidR="00435557" w:rsidRPr="00435557" w:rsidRDefault="00435557" w:rsidP="00435557">
            <w:r w:rsidRPr="00435557">
              <w:t>1.88402</w:t>
            </w:r>
          </w:p>
        </w:tc>
        <w:tc>
          <w:tcPr>
            <w:tcW w:w="1132" w:type="dxa"/>
            <w:noWrap/>
            <w:hideMark/>
          </w:tcPr>
          <w:p w14:paraId="53103DC4" w14:textId="77777777" w:rsidR="00435557" w:rsidRPr="00435557" w:rsidRDefault="00435557" w:rsidP="00435557">
            <w:r w:rsidRPr="00435557">
              <w:t>4.15583</w:t>
            </w:r>
          </w:p>
        </w:tc>
        <w:tc>
          <w:tcPr>
            <w:tcW w:w="1132" w:type="dxa"/>
            <w:noWrap/>
            <w:hideMark/>
          </w:tcPr>
          <w:p w14:paraId="311E5B73" w14:textId="77777777" w:rsidR="00435557" w:rsidRPr="00435557" w:rsidRDefault="00435557" w:rsidP="00435557">
            <w:r w:rsidRPr="00435557">
              <w:t>5.264592</w:t>
            </w:r>
          </w:p>
        </w:tc>
        <w:tc>
          <w:tcPr>
            <w:tcW w:w="1132" w:type="dxa"/>
            <w:noWrap/>
            <w:hideMark/>
          </w:tcPr>
          <w:p w14:paraId="74A71D0C" w14:textId="77777777" w:rsidR="00435557" w:rsidRPr="00435557" w:rsidRDefault="00435557" w:rsidP="00435557">
            <w:r w:rsidRPr="00435557">
              <w:t>7.437628</w:t>
            </w:r>
          </w:p>
        </w:tc>
        <w:tc>
          <w:tcPr>
            <w:tcW w:w="1132" w:type="dxa"/>
            <w:noWrap/>
            <w:hideMark/>
          </w:tcPr>
          <w:p w14:paraId="4A124022" w14:textId="77777777" w:rsidR="00435557" w:rsidRPr="00435557" w:rsidRDefault="00435557" w:rsidP="00435557">
            <w:r w:rsidRPr="00435557">
              <w:t>8.647685</w:t>
            </w:r>
          </w:p>
        </w:tc>
      </w:tr>
      <w:tr w:rsidR="00435557" w:rsidRPr="00435557" w14:paraId="22F0E116" w14:textId="77777777" w:rsidTr="00435557">
        <w:trPr>
          <w:trHeight w:val="261"/>
        </w:trPr>
        <w:tc>
          <w:tcPr>
            <w:tcW w:w="1132" w:type="dxa"/>
            <w:noWrap/>
            <w:hideMark/>
          </w:tcPr>
          <w:p w14:paraId="7B2D9E13" w14:textId="77777777" w:rsidR="00435557" w:rsidRPr="00435557" w:rsidRDefault="00435557" w:rsidP="00435557">
            <w:r w:rsidRPr="00435557">
              <w:t>2.105207</w:t>
            </w:r>
          </w:p>
        </w:tc>
        <w:tc>
          <w:tcPr>
            <w:tcW w:w="1132" w:type="dxa"/>
            <w:noWrap/>
            <w:hideMark/>
          </w:tcPr>
          <w:p w14:paraId="20163750" w14:textId="77777777" w:rsidR="00435557" w:rsidRPr="00435557" w:rsidRDefault="00435557" w:rsidP="00435557">
            <w:r w:rsidRPr="00435557">
              <w:t>3.64091</w:t>
            </w:r>
          </w:p>
        </w:tc>
        <w:tc>
          <w:tcPr>
            <w:tcW w:w="1132" w:type="dxa"/>
            <w:noWrap/>
            <w:hideMark/>
          </w:tcPr>
          <w:p w14:paraId="0F54CE02" w14:textId="77777777" w:rsidR="00435557" w:rsidRPr="00435557" w:rsidRDefault="00435557" w:rsidP="00435557">
            <w:r w:rsidRPr="00435557">
              <w:t>6.115801</w:t>
            </w:r>
          </w:p>
        </w:tc>
        <w:tc>
          <w:tcPr>
            <w:tcW w:w="1132" w:type="dxa"/>
            <w:noWrap/>
            <w:hideMark/>
          </w:tcPr>
          <w:p w14:paraId="436FE351" w14:textId="77777777" w:rsidR="00435557" w:rsidRPr="00435557" w:rsidRDefault="00435557" w:rsidP="00435557">
            <w:r w:rsidRPr="00435557">
              <w:t>7.970943</w:t>
            </w:r>
          </w:p>
        </w:tc>
        <w:tc>
          <w:tcPr>
            <w:tcW w:w="1132" w:type="dxa"/>
            <w:noWrap/>
            <w:hideMark/>
          </w:tcPr>
          <w:p w14:paraId="367063EE" w14:textId="77777777" w:rsidR="00435557" w:rsidRPr="00435557" w:rsidRDefault="00435557" w:rsidP="00435557">
            <w:r w:rsidRPr="00435557">
              <w:t>11.97213</w:t>
            </w:r>
          </w:p>
        </w:tc>
        <w:tc>
          <w:tcPr>
            <w:tcW w:w="1132" w:type="dxa"/>
            <w:noWrap/>
            <w:hideMark/>
          </w:tcPr>
          <w:p w14:paraId="10B68292" w14:textId="77777777" w:rsidR="00435557" w:rsidRPr="00435557" w:rsidRDefault="00435557" w:rsidP="00435557">
            <w:r w:rsidRPr="00435557">
              <w:t>2.795521</w:t>
            </w:r>
          </w:p>
        </w:tc>
        <w:tc>
          <w:tcPr>
            <w:tcW w:w="1132" w:type="dxa"/>
            <w:noWrap/>
            <w:hideMark/>
          </w:tcPr>
          <w:p w14:paraId="44BBDE1A" w14:textId="77777777" w:rsidR="00435557" w:rsidRPr="00435557" w:rsidRDefault="00435557" w:rsidP="00435557">
            <w:r w:rsidRPr="00435557">
              <w:t>4.324014</w:t>
            </w:r>
          </w:p>
        </w:tc>
        <w:tc>
          <w:tcPr>
            <w:tcW w:w="1132" w:type="dxa"/>
            <w:noWrap/>
            <w:hideMark/>
          </w:tcPr>
          <w:p w14:paraId="764454B9" w14:textId="77777777" w:rsidR="00435557" w:rsidRPr="00435557" w:rsidRDefault="00435557" w:rsidP="00435557">
            <w:r w:rsidRPr="00435557">
              <w:t>5.314157</w:t>
            </w:r>
          </w:p>
        </w:tc>
        <w:tc>
          <w:tcPr>
            <w:tcW w:w="1132" w:type="dxa"/>
            <w:noWrap/>
            <w:hideMark/>
          </w:tcPr>
          <w:p w14:paraId="36732FC6" w14:textId="77777777" w:rsidR="00435557" w:rsidRPr="00435557" w:rsidRDefault="00435557" w:rsidP="00435557">
            <w:r w:rsidRPr="00435557">
              <w:t>8.606731</w:t>
            </w:r>
          </w:p>
        </w:tc>
        <w:tc>
          <w:tcPr>
            <w:tcW w:w="1132" w:type="dxa"/>
            <w:noWrap/>
            <w:hideMark/>
          </w:tcPr>
          <w:p w14:paraId="7BFC8E6D" w14:textId="77777777" w:rsidR="00435557" w:rsidRPr="00435557" w:rsidRDefault="00435557" w:rsidP="00435557">
            <w:r w:rsidRPr="00435557">
              <w:t>9.269559</w:t>
            </w:r>
          </w:p>
        </w:tc>
      </w:tr>
      <w:tr w:rsidR="00435557" w:rsidRPr="00435557" w14:paraId="6CE5CF88" w14:textId="77777777" w:rsidTr="00435557">
        <w:trPr>
          <w:trHeight w:val="261"/>
        </w:trPr>
        <w:tc>
          <w:tcPr>
            <w:tcW w:w="1132" w:type="dxa"/>
            <w:noWrap/>
            <w:hideMark/>
          </w:tcPr>
          <w:p w14:paraId="0DF7DBA4" w14:textId="77777777" w:rsidR="00435557" w:rsidRPr="00435557" w:rsidRDefault="00435557" w:rsidP="00435557">
            <w:r w:rsidRPr="00435557">
              <w:t>2.314038</w:t>
            </w:r>
          </w:p>
        </w:tc>
        <w:tc>
          <w:tcPr>
            <w:tcW w:w="1132" w:type="dxa"/>
            <w:noWrap/>
            <w:hideMark/>
          </w:tcPr>
          <w:p w14:paraId="78B1E377" w14:textId="77777777" w:rsidR="00435557" w:rsidRPr="00435557" w:rsidRDefault="00435557" w:rsidP="00435557">
            <w:r w:rsidRPr="00435557">
              <w:t>4.158904</w:t>
            </w:r>
          </w:p>
        </w:tc>
        <w:tc>
          <w:tcPr>
            <w:tcW w:w="1132" w:type="dxa"/>
            <w:noWrap/>
            <w:hideMark/>
          </w:tcPr>
          <w:p w14:paraId="5B70319B" w14:textId="77777777" w:rsidR="00435557" w:rsidRPr="00435557" w:rsidRDefault="00435557" w:rsidP="00435557">
            <w:r w:rsidRPr="00435557">
              <w:t>5.595444</w:t>
            </w:r>
          </w:p>
        </w:tc>
        <w:tc>
          <w:tcPr>
            <w:tcW w:w="1132" w:type="dxa"/>
            <w:noWrap/>
            <w:hideMark/>
          </w:tcPr>
          <w:p w14:paraId="7A2BFE5E" w14:textId="77777777" w:rsidR="00435557" w:rsidRPr="00435557" w:rsidRDefault="00435557" w:rsidP="00435557">
            <w:r w:rsidRPr="00435557">
              <w:t>7.471145</w:t>
            </w:r>
          </w:p>
        </w:tc>
        <w:tc>
          <w:tcPr>
            <w:tcW w:w="1132" w:type="dxa"/>
            <w:noWrap/>
            <w:hideMark/>
          </w:tcPr>
          <w:p w14:paraId="04CA4E0B" w14:textId="77777777" w:rsidR="00435557" w:rsidRPr="00435557" w:rsidRDefault="00435557" w:rsidP="00435557">
            <w:r w:rsidRPr="00435557">
              <w:t>11.95985</w:t>
            </w:r>
          </w:p>
        </w:tc>
        <w:tc>
          <w:tcPr>
            <w:tcW w:w="1132" w:type="dxa"/>
            <w:noWrap/>
            <w:hideMark/>
          </w:tcPr>
          <w:p w14:paraId="6020B311" w14:textId="77777777" w:rsidR="00435557" w:rsidRPr="00435557" w:rsidRDefault="00435557" w:rsidP="00435557">
            <w:r w:rsidRPr="00435557">
              <w:t>2.513821</w:t>
            </w:r>
          </w:p>
        </w:tc>
        <w:tc>
          <w:tcPr>
            <w:tcW w:w="1132" w:type="dxa"/>
            <w:noWrap/>
            <w:hideMark/>
          </w:tcPr>
          <w:p w14:paraId="6182806B" w14:textId="77777777" w:rsidR="00435557" w:rsidRPr="00435557" w:rsidRDefault="00435557" w:rsidP="00435557">
            <w:r w:rsidRPr="00435557">
              <w:t>5.318544</w:t>
            </w:r>
          </w:p>
        </w:tc>
        <w:tc>
          <w:tcPr>
            <w:tcW w:w="1132" w:type="dxa"/>
            <w:noWrap/>
            <w:hideMark/>
          </w:tcPr>
          <w:p w14:paraId="668582A1" w14:textId="77777777" w:rsidR="00435557" w:rsidRPr="00435557" w:rsidRDefault="00435557" w:rsidP="00435557">
            <w:r w:rsidRPr="00435557">
              <w:t>5.573926</w:t>
            </w:r>
          </w:p>
        </w:tc>
        <w:tc>
          <w:tcPr>
            <w:tcW w:w="1132" w:type="dxa"/>
            <w:noWrap/>
            <w:hideMark/>
          </w:tcPr>
          <w:p w14:paraId="2AF13AB3" w14:textId="77777777" w:rsidR="00435557" w:rsidRPr="00435557" w:rsidRDefault="00435557" w:rsidP="00435557">
            <w:r w:rsidRPr="00435557">
              <w:t>7.418479</w:t>
            </w:r>
          </w:p>
        </w:tc>
        <w:tc>
          <w:tcPr>
            <w:tcW w:w="1132" w:type="dxa"/>
            <w:noWrap/>
            <w:hideMark/>
          </w:tcPr>
          <w:p w14:paraId="0365A133" w14:textId="77777777" w:rsidR="00435557" w:rsidRPr="00435557" w:rsidRDefault="00435557" w:rsidP="00435557">
            <w:r w:rsidRPr="00435557">
              <w:t>10.68582</w:t>
            </w:r>
          </w:p>
        </w:tc>
      </w:tr>
      <w:tr w:rsidR="00435557" w:rsidRPr="00435557" w14:paraId="23090545" w14:textId="77777777" w:rsidTr="00435557">
        <w:trPr>
          <w:trHeight w:val="261"/>
        </w:trPr>
        <w:tc>
          <w:tcPr>
            <w:tcW w:w="1132" w:type="dxa"/>
            <w:noWrap/>
            <w:hideMark/>
          </w:tcPr>
          <w:p w14:paraId="4757827A" w14:textId="77777777" w:rsidR="00435557" w:rsidRPr="00435557" w:rsidRDefault="00435557" w:rsidP="00435557">
            <w:r w:rsidRPr="00435557">
              <w:t>3.41056</w:t>
            </w:r>
          </w:p>
        </w:tc>
        <w:tc>
          <w:tcPr>
            <w:tcW w:w="1132" w:type="dxa"/>
            <w:noWrap/>
            <w:hideMark/>
          </w:tcPr>
          <w:p w14:paraId="033555B8" w14:textId="77777777" w:rsidR="00435557" w:rsidRPr="00435557" w:rsidRDefault="00435557" w:rsidP="00435557">
            <w:r w:rsidRPr="00435557">
              <w:t>3.46445</w:t>
            </w:r>
          </w:p>
        </w:tc>
        <w:tc>
          <w:tcPr>
            <w:tcW w:w="1132" w:type="dxa"/>
            <w:noWrap/>
            <w:hideMark/>
          </w:tcPr>
          <w:p w14:paraId="30262DB1" w14:textId="77777777" w:rsidR="00435557" w:rsidRPr="00435557" w:rsidRDefault="00435557" w:rsidP="00435557">
            <w:r w:rsidRPr="00435557">
              <w:t>6.137172</w:t>
            </w:r>
          </w:p>
        </w:tc>
        <w:tc>
          <w:tcPr>
            <w:tcW w:w="1132" w:type="dxa"/>
            <w:noWrap/>
            <w:hideMark/>
          </w:tcPr>
          <w:p w14:paraId="43B39B78" w14:textId="77777777" w:rsidR="00435557" w:rsidRPr="00435557" w:rsidRDefault="00435557" w:rsidP="00435557">
            <w:r w:rsidRPr="00435557">
              <w:t>7.617896</w:t>
            </w:r>
          </w:p>
        </w:tc>
        <w:tc>
          <w:tcPr>
            <w:tcW w:w="1132" w:type="dxa"/>
            <w:noWrap/>
            <w:hideMark/>
          </w:tcPr>
          <w:p w14:paraId="5C6035F7" w14:textId="77777777" w:rsidR="00435557" w:rsidRPr="00435557" w:rsidRDefault="00435557" w:rsidP="00435557">
            <w:r w:rsidRPr="00435557">
              <w:t>9.743869</w:t>
            </w:r>
          </w:p>
        </w:tc>
        <w:tc>
          <w:tcPr>
            <w:tcW w:w="1132" w:type="dxa"/>
            <w:noWrap/>
            <w:hideMark/>
          </w:tcPr>
          <w:p w14:paraId="720329BB" w14:textId="77777777" w:rsidR="00435557" w:rsidRPr="00435557" w:rsidRDefault="00435557" w:rsidP="00435557">
            <w:r w:rsidRPr="00435557">
              <w:t>3.225369</w:t>
            </w:r>
          </w:p>
        </w:tc>
        <w:tc>
          <w:tcPr>
            <w:tcW w:w="1132" w:type="dxa"/>
            <w:noWrap/>
            <w:hideMark/>
          </w:tcPr>
          <w:p w14:paraId="7E64E570" w14:textId="77777777" w:rsidR="00435557" w:rsidRPr="00435557" w:rsidRDefault="00435557" w:rsidP="00435557">
            <w:r w:rsidRPr="00435557">
              <w:t>4.370522</w:t>
            </w:r>
          </w:p>
        </w:tc>
        <w:tc>
          <w:tcPr>
            <w:tcW w:w="1132" w:type="dxa"/>
            <w:noWrap/>
            <w:hideMark/>
          </w:tcPr>
          <w:p w14:paraId="7FC2F949" w14:textId="77777777" w:rsidR="00435557" w:rsidRPr="00435557" w:rsidRDefault="00435557" w:rsidP="00435557">
            <w:r w:rsidRPr="00435557">
              <w:t>6.648808</w:t>
            </w:r>
          </w:p>
        </w:tc>
        <w:tc>
          <w:tcPr>
            <w:tcW w:w="1132" w:type="dxa"/>
            <w:noWrap/>
            <w:hideMark/>
          </w:tcPr>
          <w:p w14:paraId="75E2729B" w14:textId="77777777" w:rsidR="00435557" w:rsidRPr="00435557" w:rsidRDefault="00435557" w:rsidP="00435557">
            <w:r w:rsidRPr="00435557">
              <w:t>7.976052</w:t>
            </w:r>
          </w:p>
        </w:tc>
        <w:tc>
          <w:tcPr>
            <w:tcW w:w="1132" w:type="dxa"/>
            <w:noWrap/>
            <w:hideMark/>
          </w:tcPr>
          <w:p w14:paraId="0B53A5B7" w14:textId="77777777" w:rsidR="00435557" w:rsidRPr="00435557" w:rsidRDefault="00435557" w:rsidP="00435557">
            <w:r w:rsidRPr="00435557">
              <w:t>12.20641</w:t>
            </w:r>
          </w:p>
        </w:tc>
      </w:tr>
      <w:tr w:rsidR="00435557" w:rsidRPr="00435557" w14:paraId="1F686D2B" w14:textId="77777777" w:rsidTr="00435557">
        <w:trPr>
          <w:trHeight w:val="261"/>
        </w:trPr>
        <w:tc>
          <w:tcPr>
            <w:tcW w:w="1132" w:type="dxa"/>
            <w:noWrap/>
            <w:hideMark/>
          </w:tcPr>
          <w:p w14:paraId="2C1BECDA" w14:textId="77777777" w:rsidR="00435557" w:rsidRPr="00435557" w:rsidRDefault="00435557" w:rsidP="00435557">
            <w:pPr>
              <w:rPr>
                <w:b/>
                <w:bCs/>
              </w:rPr>
            </w:pPr>
            <w:r w:rsidRPr="00435557">
              <w:rPr>
                <w:b/>
                <w:bCs/>
              </w:rPr>
              <w:t>2.653379</w:t>
            </w:r>
          </w:p>
        </w:tc>
        <w:tc>
          <w:tcPr>
            <w:tcW w:w="1132" w:type="dxa"/>
            <w:noWrap/>
            <w:hideMark/>
          </w:tcPr>
          <w:p w14:paraId="465A374B" w14:textId="77777777" w:rsidR="00435557" w:rsidRPr="00435557" w:rsidRDefault="00435557" w:rsidP="00435557">
            <w:pPr>
              <w:rPr>
                <w:b/>
                <w:bCs/>
              </w:rPr>
            </w:pPr>
            <w:r w:rsidRPr="00435557">
              <w:rPr>
                <w:b/>
                <w:bCs/>
              </w:rPr>
              <w:t>3.44993</w:t>
            </w:r>
          </w:p>
        </w:tc>
        <w:tc>
          <w:tcPr>
            <w:tcW w:w="1132" w:type="dxa"/>
            <w:noWrap/>
            <w:hideMark/>
          </w:tcPr>
          <w:p w14:paraId="0E0818C2" w14:textId="77777777" w:rsidR="00435557" w:rsidRPr="00435557" w:rsidRDefault="00435557" w:rsidP="00435557">
            <w:pPr>
              <w:rPr>
                <w:b/>
                <w:bCs/>
              </w:rPr>
            </w:pPr>
            <w:r w:rsidRPr="00435557">
              <w:rPr>
                <w:b/>
                <w:bCs/>
              </w:rPr>
              <w:t>5.494367</w:t>
            </w:r>
          </w:p>
        </w:tc>
        <w:tc>
          <w:tcPr>
            <w:tcW w:w="1132" w:type="dxa"/>
            <w:noWrap/>
            <w:hideMark/>
          </w:tcPr>
          <w:p w14:paraId="67AA7C27" w14:textId="77777777" w:rsidR="00435557" w:rsidRPr="00435557" w:rsidRDefault="00435557" w:rsidP="00435557">
            <w:pPr>
              <w:rPr>
                <w:b/>
                <w:bCs/>
              </w:rPr>
            </w:pPr>
            <w:r w:rsidRPr="00435557">
              <w:rPr>
                <w:b/>
                <w:bCs/>
              </w:rPr>
              <w:t>7.404159</w:t>
            </w:r>
          </w:p>
        </w:tc>
        <w:tc>
          <w:tcPr>
            <w:tcW w:w="1132" w:type="dxa"/>
            <w:noWrap/>
            <w:hideMark/>
          </w:tcPr>
          <w:p w14:paraId="1269CE6B" w14:textId="77777777" w:rsidR="00435557" w:rsidRPr="00435557" w:rsidRDefault="00435557" w:rsidP="00435557">
            <w:pPr>
              <w:rPr>
                <w:b/>
                <w:bCs/>
              </w:rPr>
            </w:pPr>
            <w:r w:rsidRPr="00435557">
              <w:rPr>
                <w:b/>
                <w:bCs/>
              </w:rPr>
              <w:t>9.658669</w:t>
            </w:r>
          </w:p>
        </w:tc>
        <w:tc>
          <w:tcPr>
            <w:tcW w:w="1132" w:type="dxa"/>
            <w:noWrap/>
            <w:hideMark/>
          </w:tcPr>
          <w:p w14:paraId="0020A815" w14:textId="77777777" w:rsidR="00435557" w:rsidRPr="00435557" w:rsidRDefault="00435557" w:rsidP="00435557">
            <w:pPr>
              <w:rPr>
                <w:b/>
                <w:bCs/>
              </w:rPr>
            </w:pPr>
            <w:r w:rsidRPr="00435557">
              <w:rPr>
                <w:b/>
                <w:bCs/>
              </w:rPr>
              <w:t>2.516475</w:t>
            </w:r>
          </w:p>
        </w:tc>
        <w:tc>
          <w:tcPr>
            <w:tcW w:w="1132" w:type="dxa"/>
            <w:noWrap/>
            <w:hideMark/>
          </w:tcPr>
          <w:p w14:paraId="7FDCCC7F" w14:textId="77777777" w:rsidR="00435557" w:rsidRPr="00435557" w:rsidRDefault="00435557" w:rsidP="00435557">
            <w:pPr>
              <w:rPr>
                <w:b/>
                <w:bCs/>
              </w:rPr>
            </w:pPr>
            <w:r w:rsidRPr="00435557">
              <w:rPr>
                <w:b/>
                <w:bCs/>
              </w:rPr>
              <w:t>3.731737</w:t>
            </w:r>
          </w:p>
        </w:tc>
        <w:tc>
          <w:tcPr>
            <w:tcW w:w="1132" w:type="dxa"/>
            <w:noWrap/>
            <w:hideMark/>
          </w:tcPr>
          <w:p w14:paraId="549E1E0C" w14:textId="77777777" w:rsidR="00435557" w:rsidRPr="00435557" w:rsidRDefault="00435557" w:rsidP="00435557">
            <w:pPr>
              <w:rPr>
                <w:b/>
                <w:bCs/>
              </w:rPr>
            </w:pPr>
            <w:r w:rsidRPr="00435557">
              <w:rPr>
                <w:b/>
                <w:bCs/>
              </w:rPr>
              <w:t>5.6531</w:t>
            </w:r>
          </w:p>
        </w:tc>
        <w:tc>
          <w:tcPr>
            <w:tcW w:w="1132" w:type="dxa"/>
            <w:noWrap/>
            <w:hideMark/>
          </w:tcPr>
          <w:p w14:paraId="50F3889A" w14:textId="77777777" w:rsidR="00435557" w:rsidRPr="00435557" w:rsidRDefault="00435557" w:rsidP="00435557">
            <w:pPr>
              <w:rPr>
                <w:b/>
                <w:bCs/>
              </w:rPr>
            </w:pPr>
            <w:r w:rsidRPr="00435557">
              <w:rPr>
                <w:b/>
                <w:bCs/>
              </w:rPr>
              <w:t>7.18356</w:t>
            </w:r>
          </w:p>
        </w:tc>
        <w:tc>
          <w:tcPr>
            <w:tcW w:w="1132" w:type="dxa"/>
            <w:noWrap/>
            <w:hideMark/>
          </w:tcPr>
          <w:p w14:paraId="29CC5869" w14:textId="77777777" w:rsidR="00435557" w:rsidRPr="00435557" w:rsidRDefault="00435557" w:rsidP="00435557">
            <w:pPr>
              <w:rPr>
                <w:b/>
                <w:bCs/>
              </w:rPr>
            </w:pPr>
            <w:r w:rsidRPr="00435557">
              <w:rPr>
                <w:b/>
                <w:bCs/>
              </w:rPr>
              <w:t>9.434287</w:t>
            </w:r>
          </w:p>
        </w:tc>
      </w:tr>
    </w:tbl>
    <w:p w14:paraId="2BED616F" w14:textId="2E6CF6BF" w:rsidR="00435557" w:rsidRDefault="00435557" w:rsidP="00F529BC"/>
    <w:p w14:paraId="3E0F9AA5" w14:textId="77777777" w:rsidR="00435557" w:rsidRDefault="00435557" w:rsidP="00F529BC">
      <w:r>
        <w:lastRenderedPageBreak/>
        <w:t>3</w:t>
      </w:r>
      <w:r w:rsidRPr="00435557">
        <w:rPr>
          <w:vertAlign w:val="superscript"/>
        </w:rPr>
        <w:t>rd</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435557" w:rsidRPr="00435557" w14:paraId="7FEEEC16" w14:textId="77777777" w:rsidTr="00435557">
        <w:trPr>
          <w:trHeight w:val="300"/>
        </w:trPr>
        <w:tc>
          <w:tcPr>
            <w:tcW w:w="960" w:type="dxa"/>
            <w:noWrap/>
            <w:hideMark/>
          </w:tcPr>
          <w:p w14:paraId="77AC74FE" w14:textId="77777777" w:rsidR="00435557" w:rsidRPr="00435557" w:rsidRDefault="00435557" w:rsidP="00435557">
            <w:r w:rsidRPr="00435557">
              <w:t>Tx01</w:t>
            </w:r>
          </w:p>
        </w:tc>
        <w:tc>
          <w:tcPr>
            <w:tcW w:w="960" w:type="dxa"/>
            <w:noWrap/>
            <w:hideMark/>
          </w:tcPr>
          <w:p w14:paraId="2E11384C" w14:textId="77777777" w:rsidR="00435557" w:rsidRPr="00435557" w:rsidRDefault="00435557" w:rsidP="00435557">
            <w:r w:rsidRPr="00435557">
              <w:t>Tx02</w:t>
            </w:r>
          </w:p>
        </w:tc>
        <w:tc>
          <w:tcPr>
            <w:tcW w:w="960" w:type="dxa"/>
            <w:noWrap/>
            <w:hideMark/>
          </w:tcPr>
          <w:p w14:paraId="65A9978B" w14:textId="77777777" w:rsidR="00435557" w:rsidRPr="00435557" w:rsidRDefault="00435557" w:rsidP="00435557">
            <w:r w:rsidRPr="00435557">
              <w:t>Tx03</w:t>
            </w:r>
          </w:p>
        </w:tc>
        <w:tc>
          <w:tcPr>
            <w:tcW w:w="960" w:type="dxa"/>
            <w:noWrap/>
            <w:hideMark/>
          </w:tcPr>
          <w:p w14:paraId="3627AAD4" w14:textId="77777777" w:rsidR="00435557" w:rsidRPr="00435557" w:rsidRDefault="00435557" w:rsidP="00435557">
            <w:r w:rsidRPr="00435557">
              <w:t>Tx04</w:t>
            </w:r>
          </w:p>
        </w:tc>
        <w:tc>
          <w:tcPr>
            <w:tcW w:w="960" w:type="dxa"/>
            <w:noWrap/>
            <w:hideMark/>
          </w:tcPr>
          <w:p w14:paraId="2AD1601B" w14:textId="77777777" w:rsidR="00435557" w:rsidRPr="00435557" w:rsidRDefault="00435557" w:rsidP="00435557">
            <w:r w:rsidRPr="00435557">
              <w:t>Tx05</w:t>
            </w:r>
          </w:p>
        </w:tc>
        <w:tc>
          <w:tcPr>
            <w:tcW w:w="960" w:type="dxa"/>
            <w:noWrap/>
            <w:hideMark/>
          </w:tcPr>
          <w:p w14:paraId="3D60C486" w14:textId="77777777" w:rsidR="00435557" w:rsidRPr="00435557" w:rsidRDefault="00435557" w:rsidP="00435557">
            <w:r w:rsidRPr="00435557">
              <w:t>Tx06</w:t>
            </w:r>
          </w:p>
        </w:tc>
        <w:tc>
          <w:tcPr>
            <w:tcW w:w="960" w:type="dxa"/>
            <w:noWrap/>
            <w:hideMark/>
          </w:tcPr>
          <w:p w14:paraId="446024EB" w14:textId="77777777" w:rsidR="00435557" w:rsidRPr="00435557" w:rsidRDefault="00435557" w:rsidP="00435557">
            <w:r w:rsidRPr="00435557">
              <w:t>Tx07</w:t>
            </w:r>
          </w:p>
        </w:tc>
        <w:tc>
          <w:tcPr>
            <w:tcW w:w="960" w:type="dxa"/>
            <w:noWrap/>
            <w:hideMark/>
          </w:tcPr>
          <w:p w14:paraId="377515DA" w14:textId="77777777" w:rsidR="00435557" w:rsidRPr="00435557" w:rsidRDefault="00435557" w:rsidP="00435557">
            <w:r w:rsidRPr="00435557">
              <w:t>Tx08</w:t>
            </w:r>
          </w:p>
        </w:tc>
        <w:tc>
          <w:tcPr>
            <w:tcW w:w="960" w:type="dxa"/>
            <w:noWrap/>
            <w:hideMark/>
          </w:tcPr>
          <w:p w14:paraId="21D414CE" w14:textId="77777777" w:rsidR="00435557" w:rsidRPr="00435557" w:rsidRDefault="00435557" w:rsidP="00435557">
            <w:r w:rsidRPr="00435557">
              <w:t>Tx09</w:t>
            </w:r>
          </w:p>
        </w:tc>
        <w:tc>
          <w:tcPr>
            <w:tcW w:w="960" w:type="dxa"/>
            <w:noWrap/>
            <w:hideMark/>
          </w:tcPr>
          <w:p w14:paraId="602ED6AF" w14:textId="77777777" w:rsidR="00435557" w:rsidRPr="00435557" w:rsidRDefault="00435557" w:rsidP="00435557">
            <w:r w:rsidRPr="00435557">
              <w:t>Tx10</w:t>
            </w:r>
          </w:p>
        </w:tc>
      </w:tr>
      <w:tr w:rsidR="00435557" w:rsidRPr="00435557" w14:paraId="0CFD0393" w14:textId="77777777" w:rsidTr="00435557">
        <w:trPr>
          <w:trHeight w:val="300"/>
        </w:trPr>
        <w:tc>
          <w:tcPr>
            <w:tcW w:w="960" w:type="dxa"/>
            <w:noWrap/>
            <w:hideMark/>
          </w:tcPr>
          <w:p w14:paraId="0BE3F325" w14:textId="77777777" w:rsidR="00435557" w:rsidRPr="00435557" w:rsidRDefault="00435557" w:rsidP="00435557">
            <w:r w:rsidRPr="00435557">
              <w:t>2.96794</w:t>
            </w:r>
          </w:p>
        </w:tc>
        <w:tc>
          <w:tcPr>
            <w:tcW w:w="960" w:type="dxa"/>
            <w:noWrap/>
            <w:hideMark/>
          </w:tcPr>
          <w:p w14:paraId="42F37C54" w14:textId="77777777" w:rsidR="00435557" w:rsidRPr="00435557" w:rsidRDefault="00435557" w:rsidP="00435557">
            <w:r w:rsidRPr="00435557">
              <w:t>3.794937</w:t>
            </w:r>
          </w:p>
        </w:tc>
        <w:tc>
          <w:tcPr>
            <w:tcW w:w="960" w:type="dxa"/>
            <w:noWrap/>
            <w:hideMark/>
          </w:tcPr>
          <w:p w14:paraId="11F56A9A" w14:textId="77777777" w:rsidR="00435557" w:rsidRPr="00435557" w:rsidRDefault="00435557" w:rsidP="00435557">
            <w:r w:rsidRPr="00435557">
              <w:t>4.764752</w:t>
            </w:r>
          </w:p>
        </w:tc>
        <w:tc>
          <w:tcPr>
            <w:tcW w:w="960" w:type="dxa"/>
            <w:noWrap/>
            <w:hideMark/>
          </w:tcPr>
          <w:p w14:paraId="0F073F62" w14:textId="77777777" w:rsidR="00435557" w:rsidRPr="00435557" w:rsidRDefault="00435557" w:rsidP="00435557">
            <w:r w:rsidRPr="00435557">
              <w:t>6.756437</w:t>
            </w:r>
          </w:p>
        </w:tc>
        <w:tc>
          <w:tcPr>
            <w:tcW w:w="960" w:type="dxa"/>
            <w:noWrap/>
            <w:hideMark/>
          </w:tcPr>
          <w:p w14:paraId="2417573D" w14:textId="77777777" w:rsidR="00435557" w:rsidRPr="00435557" w:rsidRDefault="00435557" w:rsidP="00435557">
            <w:r w:rsidRPr="00435557">
              <w:t>8.916519</w:t>
            </w:r>
          </w:p>
        </w:tc>
        <w:tc>
          <w:tcPr>
            <w:tcW w:w="960" w:type="dxa"/>
            <w:noWrap/>
            <w:hideMark/>
          </w:tcPr>
          <w:p w14:paraId="2E7A8153" w14:textId="77777777" w:rsidR="00435557" w:rsidRPr="00435557" w:rsidRDefault="00435557" w:rsidP="00435557">
            <w:r w:rsidRPr="00435557">
              <w:t>2.946127</w:t>
            </w:r>
          </w:p>
        </w:tc>
        <w:tc>
          <w:tcPr>
            <w:tcW w:w="960" w:type="dxa"/>
            <w:noWrap/>
            <w:hideMark/>
          </w:tcPr>
          <w:p w14:paraId="2CC00F8A" w14:textId="77777777" w:rsidR="00435557" w:rsidRPr="00435557" w:rsidRDefault="00435557" w:rsidP="00435557">
            <w:r w:rsidRPr="00435557">
              <w:t>2.409014</w:t>
            </w:r>
          </w:p>
        </w:tc>
        <w:tc>
          <w:tcPr>
            <w:tcW w:w="960" w:type="dxa"/>
            <w:noWrap/>
            <w:hideMark/>
          </w:tcPr>
          <w:p w14:paraId="5F20F86C" w14:textId="77777777" w:rsidR="00435557" w:rsidRPr="00435557" w:rsidRDefault="00435557" w:rsidP="00435557">
            <w:r w:rsidRPr="00435557">
              <w:t>6.484606</w:t>
            </w:r>
          </w:p>
        </w:tc>
        <w:tc>
          <w:tcPr>
            <w:tcW w:w="960" w:type="dxa"/>
            <w:noWrap/>
            <w:hideMark/>
          </w:tcPr>
          <w:p w14:paraId="0EE73887" w14:textId="77777777" w:rsidR="00435557" w:rsidRPr="00435557" w:rsidRDefault="00435557" w:rsidP="00435557">
            <w:r w:rsidRPr="00435557">
              <w:t>5.817787</w:t>
            </w:r>
          </w:p>
        </w:tc>
        <w:tc>
          <w:tcPr>
            <w:tcW w:w="960" w:type="dxa"/>
            <w:noWrap/>
            <w:hideMark/>
          </w:tcPr>
          <w:p w14:paraId="57705F18" w14:textId="77777777" w:rsidR="00435557" w:rsidRPr="00435557" w:rsidRDefault="00435557" w:rsidP="00435557">
            <w:r w:rsidRPr="00435557">
              <w:t>7.852801</w:t>
            </w:r>
          </w:p>
        </w:tc>
      </w:tr>
      <w:tr w:rsidR="00435557" w:rsidRPr="00435557" w14:paraId="40BEF848" w14:textId="77777777" w:rsidTr="00435557">
        <w:trPr>
          <w:trHeight w:val="300"/>
        </w:trPr>
        <w:tc>
          <w:tcPr>
            <w:tcW w:w="960" w:type="dxa"/>
            <w:noWrap/>
            <w:hideMark/>
          </w:tcPr>
          <w:p w14:paraId="617EC86F" w14:textId="77777777" w:rsidR="00435557" w:rsidRPr="00435557" w:rsidRDefault="00435557" w:rsidP="00435557">
            <w:r w:rsidRPr="00435557">
              <w:t>1.8175</w:t>
            </w:r>
          </w:p>
        </w:tc>
        <w:tc>
          <w:tcPr>
            <w:tcW w:w="960" w:type="dxa"/>
            <w:noWrap/>
            <w:hideMark/>
          </w:tcPr>
          <w:p w14:paraId="57DC46B4" w14:textId="77777777" w:rsidR="00435557" w:rsidRPr="00435557" w:rsidRDefault="00435557" w:rsidP="00435557">
            <w:r w:rsidRPr="00435557">
              <w:t>4.129976</w:t>
            </w:r>
          </w:p>
        </w:tc>
        <w:tc>
          <w:tcPr>
            <w:tcW w:w="960" w:type="dxa"/>
            <w:noWrap/>
            <w:hideMark/>
          </w:tcPr>
          <w:p w14:paraId="38915550" w14:textId="77777777" w:rsidR="00435557" w:rsidRPr="00435557" w:rsidRDefault="00435557" w:rsidP="00435557">
            <w:r w:rsidRPr="00435557">
              <w:t>4.688292</w:t>
            </w:r>
          </w:p>
        </w:tc>
        <w:tc>
          <w:tcPr>
            <w:tcW w:w="960" w:type="dxa"/>
            <w:noWrap/>
            <w:hideMark/>
          </w:tcPr>
          <w:p w14:paraId="3A82A372" w14:textId="77777777" w:rsidR="00435557" w:rsidRPr="00435557" w:rsidRDefault="00435557" w:rsidP="00435557">
            <w:r w:rsidRPr="00435557">
              <w:t>7.187556</w:t>
            </w:r>
          </w:p>
        </w:tc>
        <w:tc>
          <w:tcPr>
            <w:tcW w:w="960" w:type="dxa"/>
            <w:noWrap/>
            <w:hideMark/>
          </w:tcPr>
          <w:p w14:paraId="40C52DE5" w14:textId="77777777" w:rsidR="00435557" w:rsidRPr="00435557" w:rsidRDefault="00435557" w:rsidP="00435557">
            <w:r w:rsidRPr="00435557">
              <w:t>7.658367</w:t>
            </w:r>
          </w:p>
        </w:tc>
        <w:tc>
          <w:tcPr>
            <w:tcW w:w="960" w:type="dxa"/>
            <w:noWrap/>
            <w:hideMark/>
          </w:tcPr>
          <w:p w14:paraId="677E9018" w14:textId="77777777" w:rsidR="00435557" w:rsidRPr="00435557" w:rsidRDefault="00435557" w:rsidP="00435557">
            <w:r w:rsidRPr="00435557">
              <w:t>2.193869</w:t>
            </w:r>
          </w:p>
        </w:tc>
        <w:tc>
          <w:tcPr>
            <w:tcW w:w="960" w:type="dxa"/>
            <w:noWrap/>
            <w:hideMark/>
          </w:tcPr>
          <w:p w14:paraId="7D6AC3C1" w14:textId="77777777" w:rsidR="00435557" w:rsidRPr="00435557" w:rsidRDefault="00435557" w:rsidP="00435557">
            <w:r w:rsidRPr="00435557">
              <w:t>2.689833</w:t>
            </w:r>
          </w:p>
        </w:tc>
        <w:tc>
          <w:tcPr>
            <w:tcW w:w="960" w:type="dxa"/>
            <w:noWrap/>
            <w:hideMark/>
          </w:tcPr>
          <w:p w14:paraId="03E4B78E" w14:textId="77777777" w:rsidR="00435557" w:rsidRPr="00435557" w:rsidRDefault="00435557" w:rsidP="00435557">
            <w:r w:rsidRPr="00435557">
              <w:t>4.898349</w:t>
            </w:r>
          </w:p>
        </w:tc>
        <w:tc>
          <w:tcPr>
            <w:tcW w:w="960" w:type="dxa"/>
            <w:noWrap/>
            <w:hideMark/>
          </w:tcPr>
          <w:p w14:paraId="7862808C" w14:textId="77777777" w:rsidR="00435557" w:rsidRPr="00435557" w:rsidRDefault="00435557" w:rsidP="00435557">
            <w:r w:rsidRPr="00435557">
              <w:t>5.890904</w:t>
            </w:r>
          </w:p>
        </w:tc>
        <w:tc>
          <w:tcPr>
            <w:tcW w:w="960" w:type="dxa"/>
            <w:noWrap/>
            <w:hideMark/>
          </w:tcPr>
          <w:p w14:paraId="75EA8360" w14:textId="77777777" w:rsidR="00435557" w:rsidRPr="00435557" w:rsidRDefault="00435557" w:rsidP="00435557">
            <w:r w:rsidRPr="00435557">
              <w:t>7.959613</w:t>
            </w:r>
          </w:p>
        </w:tc>
      </w:tr>
      <w:tr w:rsidR="00435557" w:rsidRPr="00435557" w14:paraId="0B3C398B" w14:textId="77777777" w:rsidTr="00435557">
        <w:trPr>
          <w:trHeight w:val="300"/>
        </w:trPr>
        <w:tc>
          <w:tcPr>
            <w:tcW w:w="960" w:type="dxa"/>
            <w:noWrap/>
            <w:hideMark/>
          </w:tcPr>
          <w:p w14:paraId="7947A61D" w14:textId="77777777" w:rsidR="00435557" w:rsidRPr="00435557" w:rsidRDefault="00435557" w:rsidP="00435557">
            <w:r w:rsidRPr="00435557">
              <w:t>2.503867</w:t>
            </w:r>
          </w:p>
        </w:tc>
        <w:tc>
          <w:tcPr>
            <w:tcW w:w="960" w:type="dxa"/>
            <w:noWrap/>
            <w:hideMark/>
          </w:tcPr>
          <w:p w14:paraId="4CBC9D12" w14:textId="77777777" w:rsidR="00435557" w:rsidRPr="00435557" w:rsidRDefault="00435557" w:rsidP="00435557">
            <w:r w:rsidRPr="00435557">
              <w:t>2.669413</w:t>
            </w:r>
          </w:p>
        </w:tc>
        <w:tc>
          <w:tcPr>
            <w:tcW w:w="960" w:type="dxa"/>
            <w:noWrap/>
            <w:hideMark/>
          </w:tcPr>
          <w:p w14:paraId="7AE2A329" w14:textId="77777777" w:rsidR="00435557" w:rsidRPr="00435557" w:rsidRDefault="00435557" w:rsidP="00435557">
            <w:r w:rsidRPr="00435557">
              <w:t>5.246091</w:t>
            </w:r>
          </w:p>
        </w:tc>
        <w:tc>
          <w:tcPr>
            <w:tcW w:w="960" w:type="dxa"/>
            <w:noWrap/>
            <w:hideMark/>
          </w:tcPr>
          <w:p w14:paraId="639A641D" w14:textId="77777777" w:rsidR="00435557" w:rsidRPr="00435557" w:rsidRDefault="00435557" w:rsidP="00435557">
            <w:r w:rsidRPr="00435557">
              <w:t>6.639964</w:t>
            </w:r>
          </w:p>
        </w:tc>
        <w:tc>
          <w:tcPr>
            <w:tcW w:w="960" w:type="dxa"/>
            <w:noWrap/>
            <w:hideMark/>
          </w:tcPr>
          <w:p w14:paraId="34FF8F11" w14:textId="77777777" w:rsidR="00435557" w:rsidRPr="00435557" w:rsidRDefault="00435557" w:rsidP="00435557">
            <w:r w:rsidRPr="00435557">
              <w:t>8.351608</w:t>
            </w:r>
          </w:p>
        </w:tc>
        <w:tc>
          <w:tcPr>
            <w:tcW w:w="960" w:type="dxa"/>
            <w:noWrap/>
            <w:hideMark/>
          </w:tcPr>
          <w:p w14:paraId="4B20538B" w14:textId="77777777" w:rsidR="00435557" w:rsidRPr="00435557" w:rsidRDefault="00435557" w:rsidP="00435557">
            <w:r w:rsidRPr="00435557">
              <w:t>2.457676</w:t>
            </w:r>
          </w:p>
        </w:tc>
        <w:tc>
          <w:tcPr>
            <w:tcW w:w="960" w:type="dxa"/>
            <w:noWrap/>
            <w:hideMark/>
          </w:tcPr>
          <w:p w14:paraId="3231E991" w14:textId="77777777" w:rsidR="00435557" w:rsidRPr="00435557" w:rsidRDefault="00435557" w:rsidP="00435557">
            <w:r w:rsidRPr="00435557">
              <w:t>2.552205</w:t>
            </w:r>
          </w:p>
        </w:tc>
        <w:tc>
          <w:tcPr>
            <w:tcW w:w="960" w:type="dxa"/>
            <w:noWrap/>
            <w:hideMark/>
          </w:tcPr>
          <w:p w14:paraId="3FDA32FF" w14:textId="77777777" w:rsidR="00435557" w:rsidRPr="00435557" w:rsidRDefault="00435557" w:rsidP="00435557">
            <w:r w:rsidRPr="00435557">
              <w:t>5.798195</w:t>
            </w:r>
          </w:p>
        </w:tc>
        <w:tc>
          <w:tcPr>
            <w:tcW w:w="960" w:type="dxa"/>
            <w:noWrap/>
            <w:hideMark/>
          </w:tcPr>
          <w:p w14:paraId="30E339E1" w14:textId="77777777" w:rsidR="00435557" w:rsidRPr="00435557" w:rsidRDefault="00435557" w:rsidP="00435557">
            <w:r w:rsidRPr="00435557">
              <w:t>6.176519</w:t>
            </w:r>
          </w:p>
        </w:tc>
        <w:tc>
          <w:tcPr>
            <w:tcW w:w="960" w:type="dxa"/>
            <w:noWrap/>
            <w:hideMark/>
          </w:tcPr>
          <w:p w14:paraId="18302D08" w14:textId="77777777" w:rsidR="00435557" w:rsidRPr="00435557" w:rsidRDefault="00435557" w:rsidP="00435557">
            <w:r w:rsidRPr="00435557">
              <w:t>10.72323</w:t>
            </w:r>
          </w:p>
        </w:tc>
      </w:tr>
      <w:tr w:rsidR="00435557" w:rsidRPr="00435557" w14:paraId="21A49BED" w14:textId="77777777" w:rsidTr="00435557">
        <w:trPr>
          <w:trHeight w:val="300"/>
        </w:trPr>
        <w:tc>
          <w:tcPr>
            <w:tcW w:w="960" w:type="dxa"/>
            <w:noWrap/>
            <w:hideMark/>
          </w:tcPr>
          <w:p w14:paraId="20782E5D" w14:textId="77777777" w:rsidR="00435557" w:rsidRPr="00435557" w:rsidRDefault="00435557" w:rsidP="00435557">
            <w:r w:rsidRPr="00435557">
              <w:t>2.646914</w:t>
            </w:r>
          </w:p>
        </w:tc>
        <w:tc>
          <w:tcPr>
            <w:tcW w:w="960" w:type="dxa"/>
            <w:noWrap/>
            <w:hideMark/>
          </w:tcPr>
          <w:p w14:paraId="3D976759" w14:textId="77777777" w:rsidR="00435557" w:rsidRPr="00435557" w:rsidRDefault="00435557" w:rsidP="00435557">
            <w:r w:rsidRPr="00435557">
              <w:t>3.337814</w:t>
            </w:r>
          </w:p>
        </w:tc>
        <w:tc>
          <w:tcPr>
            <w:tcW w:w="960" w:type="dxa"/>
            <w:noWrap/>
            <w:hideMark/>
          </w:tcPr>
          <w:p w14:paraId="746498B2" w14:textId="77777777" w:rsidR="00435557" w:rsidRPr="00435557" w:rsidRDefault="00435557" w:rsidP="00435557">
            <w:r w:rsidRPr="00435557">
              <w:t>4.924992</w:t>
            </w:r>
          </w:p>
        </w:tc>
        <w:tc>
          <w:tcPr>
            <w:tcW w:w="960" w:type="dxa"/>
            <w:noWrap/>
            <w:hideMark/>
          </w:tcPr>
          <w:p w14:paraId="5242DCEC" w14:textId="77777777" w:rsidR="00435557" w:rsidRPr="00435557" w:rsidRDefault="00435557" w:rsidP="00435557">
            <w:r w:rsidRPr="00435557">
              <w:t>8.150302</w:t>
            </w:r>
          </w:p>
        </w:tc>
        <w:tc>
          <w:tcPr>
            <w:tcW w:w="960" w:type="dxa"/>
            <w:noWrap/>
            <w:hideMark/>
          </w:tcPr>
          <w:p w14:paraId="6A22381A" w14:textId="77777777" w:rsidR="00435557" w:rsidRPr="00435557" w:rsidRDefault="00435557" w:rsidP="00435557">
            <w:r w:rsidRPr="00435557">
              <w:t>8.923149</w:t>
            </w:r>
          </w:p>
        </w:tc>
        <w:tc>
          <w:tcPr>
            <w:tcW w:w="960" w:type="dxa"/>
            <w:noWrap/>
            <w:hideMark/>
          </w:tcPr>
          <w:p w14:paraId="3DCF2CA4" w14:textId="77777777" w:rsidR="00435557" w:rsidRPr="00435557" w:rsidRDefault="00435557" w:rsidP="00435557">
            <w:r w:rsidRPr="00435557">
              <w:t>1.370654</w:t>
            </w:r>
          </w:p>
        </w:tc>
        <w:tc>
          <w:tcPr>
            <w:tcW w:w="960" w:type="dxa"/>
            <w:noWrap/>
            <w:hideMark/>
          </w:tcPr>
          <w:p w14:paraId="4FF05855" w14:textId="77777777" w:rsidR="00435557" w:rsidRPr="00435557" w:rsidRDefault="00435557" w:rsidP="00435557">
            <w:r w:rsidRPr="00435557">
              <w:t>3.175727</w:t>
            </w:r>
          </w:p>
        </w:tc>
        <w:tc>
          <w:tcPr>
            <w:tcW w:w="960" w:type="dxa"/>
            <w:noWrap/>
            <w:hideMark/>
          </w:tcPr>
          <w:p w14:paraId="52799D07" w14:textId="77777777" w:rsidR="00435557" w:rsidRPr="00435557" w:rsidRDefault="00435557" w:rsidP="00435557">
            <w:r w:rsidRPr="00435557">
              <w:t>4.803033</w:t>
            </w:r>
          </w:p>
        </w:tc>
        <w:tc>
          <w:tcPr>
            <w:tcW w:w="960" w:type="dxa"/>
            <w:noWrap/>
            <w:hideMark/>
          </w:tcPr>
          <w:p w14:paraId="1E8A01D1" w14:textId="77777777" w:rsidR="00435557" w:rsidRPr="00435557" w:rsidRDefault="00435557" w:rsidP="00435557">
            <w:r w:rsidRPr="00435557">
              <w:t>6.42334</w:t>
            </w:r>
          </w:p>
        </w:tc>
        <w:tc>
          <w:tcPr>
            <w:tcW w:w="960" w:type="dxa"/>
            <w:noWrap/>
            <w:hideMark/>
          </w:tcPr>
          <w:p w14:paraId="2F747476" w14:textId="77777777" w:rsidR="00435557" w:rsidRPr="00435557" w:rsidRDefault="00435557" w:rsidP="00435557">
            <w:r w:rsidRPr="00435557">
              <w:t>8.313684</w:t>
            </w:r>
          </w:p>
        </w:tc>
      </w:tr>
      <w:tr w:rsidR="00435557" w:rsidRPr="00435557" w14:paraId="53B61EA0" w14:textId="77777777" w:rsidTr="00435557">
        <w:trPr>
          <w:trHeight w:val="300"/>
        </w:trPr>
        <w:tc>
          <w:tcPr>
            <w:tcW w:w="960" w:type="dxa"/>
            <w:noWrap/>
            <w:hideMark/>
          </w:tcPr>
          <w:p w14:paraId="42FE8A65" w14:textId="77777777" w:rsidR="00435557" w:rsidRPr="00435557" w:rsidRDefault="00435557" w:rsidP="00435557">
            <w:r w:rsidRPr="00435557">
              <w:t>2.460327</w:t>
            </w:r>
          </w:p>
        </w:tc>
        <w:tc>
          <w:tcPr>
            <w:tcW w:w="960" w:type="dxa"/>
            <w:noWrap/>
            <w:hideMark/>
          </w:tcPr>
          <w:p w14:paraId="3A10207B" w14:textId="77777777" w:rsidR="00435557" w:rsidRPr="00435557" w:rsidRDefault="00435557" w:rsidP="00435557">
            <w:r w:rsidRPr="00435557">
              <w:t>3.234211</w:t>
            </w:r>
          </w:p>
        </w:tc>
        <w:tc>
          <w:tcPr>
            <w:tcW w:w="960" w:type="dxa"/>
            <w:noWrap/>
            <w:hideMark/>
          </w:tcPr>
          <w:p w14:paraId="17BAD5B8" w14:textId="77777777" w:rsidR="00435557" w:rsidRPr="00435557" w:rsidRDefault="00435557" w:rsidP="00435557">
            <w:r w:rsidRPr="00435557">
              <w:t>5.257442</w:t>
            </w:r>
          </w:p>
        </w:tc>
        <w:tc>
          <w:tcPr>
            <w:tcW w:w="960" w:type="dxa"/>
            <w:noWrap/>
            <w:hideMark/>
          </w:tcPr>
          <w:p w14:paraId="75A5AECF" w14:textId="77777777" w:rsidR="00435557" w:rsidRPr="00435557" w:rsidRDefault="00435557" w:rsidP="00435557">
            <w:r w:rsidRPr="00435557">
              <w:t>7.43783</w:t>
            </w:r>
          </w:p>
        </w:tc>
        <w:tc>
          <w:tcPr>
            <w:tcW w:w="960" w:type="dxa"/>
            <w:noWrap/>
            <w:hideMark/>
          </w:tcPr>
          <w:p w14:paraId="70303987" w14:textId="77777777" w:rsidR="00435557" w:rsidRPr="00435557" w:rsidRDefault="00435557" w:rsidP="00435557">
            <w:r w:rsidRPr="00435557">
              <w:t>7.990517</w:t>
            </w:r>
          </w:p>
        </w:tc>
        <w:tc>
          <w:tcPr>
            <w:tcW w:w="960" w:type="dxa"/>
            <w:noWrap/>
            <w:hideMark/>
          </w:tcPr>
          <w:p w14:paraId="051BD37A" w14:textId="77777777" w:rsidR="00435557" w:rsidRPr="00435557" w:rsidRDefault="00435557" w:rsidP="00435557">
            <w:r w:rsidRPr="00435557">
              <w:t>1.612254</w:t>
            </w:r>
          </w:p>
        </w:tc>
        <w:tc>
          <w:tcPr>
            <w:tcW w:w="960" w:type="dxa"/>
            <w:noWrap/>
            <w:hideMark/>
          </w:tcPr>
          <w:p w14:paraId="178CA44C" w14:textId="77777777" w:rsidR="00435557" w:rsidRPr="00435557" w:rsidRDefault="00435557" w:rsidP="00435557">
            <w:r w:rsidRPr="00435557">
              <w:t>4.841341</w:t>
            </w:r>
          </w:p>
        </w:tc>
        <w:tc>
          <w:tcPr>
            <w:tcW w:w="960" w:type="dxa"/>
            <w:noWrap/>
            <w:hideMark/>
          </w:tcPr>
          <w:p w14:paraId="0987BB33" w14:textId="77777777" w:rsidR="00435557" w:rsidRPr="00435557" w:rsidRDefault="00435557" w:rsidP="00435557">
            <w:r w:rsidRPr="00435557">
              <w:t>6.950426</w:t>
            </w:r>
          </w:p>
        </w:tc>
        <w:tc>
          <w:tcPr>
            <w:tcW w:w="960" w:type="dxa"/>
            <w:noWrap/>
            <w:hideMark/>
          </w:tcPr>
          <w:p w14:paraId="372540DC" w14:textId="77777777" w:rsidR="00435557" w:rsidRPr="00435557" w:rsidRDefault="00435557" w:rsidP="00435557">
            <w:r w:rsidRPr="00435557">
              <w:t>8.602224</w:t>
            </w:r>
          </w:p>
        </w:tc>
        <w:tc>
          <w:tcPr>
            <w:tcW w:w="960" w:type="dxa"/>
            <w:noWrap/>
            <w:hideMark/>
          </w:tcPr>
          <w:p w14:paraId="2B360DA4" w14:textId="77777777" w:rsidR="00435557" w:rsidRPr="00435557" w:rsidRDefault="00435557" w:rsidP="00435557">
            <w:r w:rsidRPr="00435557">
              <w:t>8.122559</w:t>
            </w:r>
          </w:p>
        </w:tc>
      </w:tr>
      <w:tr w:rsidR="00435557" w:rsidRPr="00435557" w14:paraId="60457030" w14:textId="77777777" w:rsidTr="00435557">
        <w:trPr>
          <w:trHeight w:val="300"/>
        </w:trPr>
        <w:tc>
          <w:tcPr>
            <w:tcW w:w="960" w:type="dxa"/>
            <w:noWrap/>
            <w:hideMark/>
          </w:tcPr>
          <w:p w14:paraId="0CC1B5FF" w14:textId="77777777" w:rsidR="00435557" w:rsidRPr="00435557" w:rsidRDefault="00435557" w:rsidP="00435557">
            <w:r w:rsidRPr="00435557">
              <w:t>2.504233</w:t>
            </w:r>
          </w:p>
        </w:tc>
        <w:tc>
          <w:tcPr>
            <w:tcW w:w="960" w:type="dxa"/>
            <w:noWrap/>
            <w:hideMark/>
          </w:tcPr>
          <w:p w14:paraId="7E6FB141" w14:textId="77777777" w:rsidR="00435557" w:rsidRPr="00435557" w:rsidRDefault="00435557" w:rsidP="00435557">
            <w:r w:rsidRPr="00435557">
              <w:t>3.21259</w:t>
            </w:r>
          </w:p>
        </w:tc>
        <w:tc>
          <w:tcPr>
            <w:tcW w:w="960" w:type="dxa"/>
            <w:noWrap/>
            <w:hideMark/>
          </w:tcPr>
          <w:p w14:paraId="1DEFFE9B" w14:textId="77777777" w:rsidR="00435557" w:rsidRPr="00435557" w:rsidRDefault="00435557" w:rsidP="00435557">
            <w:r w:rsidRPr="00435557">
              <w:t>5.606116</w:t>
            </w:r>
          </w:p>
        </w:tc>
        <w:tc>
          <w:tcPr>
            <w:tcW w:w="960" w:type="dxa"/>
            <w:noWrap/>
            <w:hideMark/>
          </w:tcPr>
          <w:p w14:paraId="1B073AAE" w14:textId="77777777" w:rsidR="00435557" w:rsidRPr="00435557" w:rsidRDefault="00435557" w:rsidP="00435557">
            <w:r w:rsidRPr="00435557">
              <w:t>7.428723</w:t>
            </w:r>
          </w:p>
        </w:tc>
        <w:tc>
          <w:tcPr>
            <w:tcW w:w="960" w:type="dxa"/>
            <w:noWrap/>
            <w:hideMark/>
          </w:tcPr>
          <w:p w14:paraId="7F62EBCA" w14:textId="77777777" w:rsidR="00435557" w:rsidRPr="00435557" w:rsidRDefault="00435557" w:rsidP="00435557">
            <w:r w:rsidRPr="00435557">
              <w:t>8.718095</w:t>
            </w:r>
          </w:p>
        </w:tc>
        <w:tc>
          <w:tcPr>
            <w:tcW w:w="960" w:type="dxa"/>
            <w:noWrap/>
            <w:hideMark/>
          </w:tcPr>
          <w:p w14:paraId="10FCA8A2" w14:textId="77777777" w:rsidR="00435557" w:rsidRPr="00435557" w:rsidRDefault="00435557" w:rsidP="00435557">
            <w:r w:rsidRPr="00435557">
              <w:t>2.700624</w:t>
            </w:r>
          </w:p>
        </w:tc>
        <w:tc>
          <w:tcPr>
            <w:tcW w:w="960" w:type="dxa"/>
            <w:noWrap/>
            <w:hideMark/>
          </w:tcPr>
          <w:p w14:paraId="47DE1941" w14:textId="77777777" w:rsidR="00435557" w:rsidRPr="00435557" w:rsidRDefault="00435557" w:rsidP="00435557">
            <w:r w:rsidRPr="00435557">
              <w:t>4.170764</w:t>
            </w:r>
          </w:p>
        </w:tc>
        <w:tc>
          <w:tcPr>
            <w:tcW w:w="960" w:type="dxa"/>
            <w:noWrap/>
            <w:hideMark/>
          </w:tcPr>
          <w:p w14:paraId="2E7BBA9D" w14:textId="77777777" w:rsidR="00435557" w:rsidRPr="00435557" w:rsidRDefault="00435557" w:rsidP="00435557">
            <w:r w:rsidRPr="00435557">
              <w:t>5.239947</w:t>
            </w:r>
          </w:p>
        </w:tc>
        <w:tc>
          <w:tcPr>
            <w:tcW w:w="960" w:type="dxa"/>
            <w:noWrap/>
            <w:hideMark/>
          </w:tcPr>
          <w:p w14:paraId="5BB2F75E" w14:textId="77777777" w:rsidR="00435557" w:rsidRPr="00435557" w:rsidRDefault="00435557" w:rsidP="00435557">
            <w:r w:rsidRPr="00435557">
              <w:t>6.244072</w:t>
            </w:r>
          </w:p>
        </w:tc>
        <w:tc>
          <w:tcPr>
            <w:tcW w:w="960" w:type="dxa"/>
            <w:noWrap/>
            <w:hideMark/>
          </w:tcPr>
          <w:p w14:paraId="7BC8C549" w14:textId="77777777" w:rsidR="00435557" w:rsidRPr="00435557" w:rsidRDefault="00435557" w:rsidP="00435557">
            <w:r w:rsidRPr="00435557">
              <w:t>9.491968</w:t>
            </w:r>
          </w:p>
        </w:tc>
      </w:tr>
      <w:tr w:rsidR="00435557" w:rsidRPr="00435557" w14:paraId="675A42DA" w14:textId="77777777" w:rsidTr="00435557">
        <w:trPr>
          <w:trHeight w:val="300"/>
        </w:trPr>
        <w:tc>
          <w:tcPr>
            <w:tcW w:w="960" w:type="dxa"/>
            <w:noWrap/>
            <w:hideMark/>
          </w:tcPr>
          <w:p w14:paraId="62EDC637" w14:textId="77777777" w:rsidR="00435557" w:rsidRPr="00435557" w:rsidRDefault="00435557" w:rsidP="00435557">
            <w:r w:rsidRPr="00435557">
              <w:t>2.868498</w:t>
            </w:r>
          </w:p>
        </w:tc>
        <w:tc>
          <w:tcPr>
            <w:tcW w:w="960" w:type="dxa"/>
            <w:noWrap/>
            <w:hideMark/>
          </w:tcPr>
          <w:p w14:paraId="56DA1195" w14:textId="77777777" w:rsidR="00435557" w:rsidRPr="00435557" w:rsidRDefault="00435557" w:rsidP="00435557">
            <w:r w:rsidRPr="00435557">
              <w:t>4.572363</w:t>
            </w:r>
          </w:p>
        </w:tc>
        <w:tc>
          <w:tcPr>
            <w:tcW w:w="960" w:type="dxa"/>
            <w:noWrap/>
            <w:hideMark/>
          </w:tcPr>
          <w:p w14:paraId="06E166A9" w14:textId="77777777" w:rsidR="00435557" w:rsidRPr="00435557" w:rsidRDefault="00435557" w:rsidP="00435557">
            <w:r w:rsidRPr="00435557">
              <w:t>5.662741</w:t>
            </w:r>
          </w:p>
        </w:tc>
        <w:tc>
          <w:tcPr>
            <w:tcW w:w="960" w:type="dxa"/>
            <w:noWrap/>
            <w:hideMark/>
          </w:tcPr>
          <w:p w14:paraId="102C1998" w14:textId="77777777" w:rsidR="00435557" w:rsidRPr="00435557" w:rsidRDefault="00435557" w:rsidP="00435557">
            <w:r w:rsidRPr="00435557">
              <w:t>9.373926</w:t>
            </w:r>
          </w:p>
        </w:tc>
        <w:tc>
          <w:tcPr>
            <w:tcW w:w="960" w:type="dxa"/>
            <w:noWrap/>
            <w:hideMark/>
          </w:tcPr>
          <w:p w14:paraId="06DE988A" w14:textId="77777777" w:rsidR="00435557" w:rsidRPr="00435557" w:rsidRDefault="00435557" w:rsidP="00435557">
            <w:r w:rsidRPr="00435557">
              <w:t>10.31007</w:t>
            </w:r>
          </w:p>
        </w:tc>
        <w:tc>
          <w:tcPr>
            <w:tcW w:w="960" w:type="dxa"/>
            <w:noWrap/>
            <w:hideMark/>
          </w:tcPr>
          <w:p w14:paraId="248EA214" w14:textId="77777777" w:rsidR="00435557" w:rsidRPr="00435557" w:rsidRDefault="00435557" w:rsidP="00435557">
            <w:r w:rsidRPr="00435557">
              <w:t>2.794533</w:t>
            </w:r>
          </w:p>
        </w:tc>
        <w:tc>
          <w:tcPr>
            <w:tcW w:w="960" w:type="dxa"/>
            <w:noWrap/>
            <w:hideMark/>
          </w:tcPr>
          <w:p w14:paraId="0EEC98BC" w14:textId="77777777" w:rsidR="00435557" w:rsidRPr="00435557" w:rsidRDefault="00435557" w:rsidP="00435557">
            <w:r w:rsidRPr="00435557">
              <w:t>4.165754</w:t>
            </w:r>
          </w:p>
        </w:tc>
        <w:tc>
          <w:tcPr>
            <w:tcW w:w="960" w:type="dxa"/>
            <w:noWrap/>
            <w:hideMark/>
          </w:tcPr>
          <w:p w14:paraId="25AC1201" w14:textId="77777777" w:rsidR="00435557" w:rsidRPr="00435557" w:rsidRDefault="00435557" w:rsidP="00435557">
            <w:r w:rsidRPr="00435557">
              <w:t>5.761283</w:t>
            </w:r>
          </w:p>
        </w:tc>
        <w:tc>
          <w:tcPr>
            <w:tcW w:w="960" w:type="dxa"/>
            <w:noWrap/>
            <w:hideMark/>
          </w:tcPr>
          <w:p w14:paraId="553B828F" w14:textId="77777777" w:rsidR="00435557" w:rsidRPr="00435557" w:rsidRDefault="00435557" w:rsidP="00435557">
            <w:r w:rsidRPr="00435557">
              <w:t>7.145551</w:t>
            </w:r>
          </w:p>
        </w:tc>
        <w:tc>
          <w:tcPr>
            <w:tcW w:w="960" w:type="dxa"/>
            <w:noWrap/>
            <w:hideMark/>
          </w:tcPr>
          <w:p w14:paraId="670C8BC0" w14:textId="77777777" w:rsidR="00435557" w:rsidRPr="00435557" w:rsidRDefault="00435557" w:rsidP="00435557">
            <w:r w:rsidRPr="00435557">
              <w:t>10.91725</w:t>
            </w:r>
          </w:p>
        </w:tc>
      </w:tr>
      <w:tr w:rsidR="00435557" w:rsidRPr="00435557" w14:paraId="7FC78178" w14:textId="77777777" w:rsidTr="00435557">
        <w:trPr>
          <w:trHeight w:val="300"/>
        </w:trPr>
        <w:tc>
          <w:tcPr>
            <w:tcW w:w="960" w:type="dxa"/>
            <w:noWrap/>
            <w:hideMark/>
          </w:tcPr>
          <w:p w14:paraId="0CC399F0" w14:textId="77777777" w:rsidR="00435557" w:rsidRPr="00435557" w:rsidRDefault="00435557" w:rsidP="00435557">
            <w:r w:rsidRPr="00435557">
              <w:t>2.993521</w:t>
            </w:r>
          </w:p>
        </w:tc>
        <w:tc>
          <w:tcPr>
            <w:tcW w:w="960" w:type="dxa"/>
            <w:noWrap/>
            <w:hideMark/>
          </w:tcPr>
          <w:p w14:paraId="46F53F83" w14:textId="77777777" w:rsidR="00435557" w:rsidRPr="00435557" w:rsidRDefault="00435557" w:rsidP="00435557">
            <w:r w:rsidRPr="00435557">
              <w:t>4.581874</w:t>
            </w:r>
          </w:p>
        </w:tc>
        <w:tc>
          <w:tcPr>
            <w:tcW w:w="960" w:type="dxa"/>
            <w:noWrap/>
            <w:hideMark/>
          </w:tcPr>
          <w:p w14:paraId="49926EB0" w14:textId="77777777" w:rsidR="00435557" w:rsidRPr="00435557" w:rsidRDefault="00435557" w:rsidP="00435557">
            <w:r w:rsidRPr="00435557">
              <w:t>5.529264</w:t>
            </w:r>
          </w:p>
        </w:tc>
        <w:tc>
          <w:tcPr>
            <w:tcW w:w="960" w:type="dxa"/>
            <w:noWrap/>
            <w:hideMark/>
          </w:tcPr>
          <w:p w14:paraId="11AD3792" w14:textId="77777777" w:rsidR="00435557" w:rsidRPr="00435557" w:rsidRDefault="00435557" w:rsidP="00435557">
            <w:r w:rsidRPr="00435557">
              <w:t>7.225124</w:t>
            </w:r>
          </w:p>
        </w:tc>
        <w:tc>
          <w:tcPr>
            <w:tcW w:w="960" w:type="dxa"/>
            <w:noWrap/>
            <w:hideMark/>
          </w:tcPr>
          <w:p w14:paraId="3D39A984" w14:textId="77777777" w:rsidR="00435557" w:rsidRPr="00435557" w:rsidRDefault="00435557" w:rsidP="00435557">
            <w:r w:rsidRPr="00435557">
              <w:t>8.355435</w:t>
            </w:r>
          </w:p>
        </w:tc>
        <w:tc>
          <w:tcPr>
            <w:tcW w:w="960" w:type="dxa"/>
            <w:noWrap/>
            <w:hideMark/>
          </w:tcPr>
          <w:p w14:paraId="6828FFBF" w14:textId="77777777" w:rsidR="00435557" w:rsidRPr="00435557" w:rsidRDefault="00435557" w:rsidP="00435557">
            <w:r w:rsidRPr="00435557">
              <w:t>1.970324</w:t>
            </w:r>
          </w:p>
        </w:tc>
        <w:tc>
          <w:tcPr>
            <w:tcW w:w="960" w:type="dxa"/>
            <w:noWrap/>
            <w:hideMark/>
          </w:tcPr>
          <w:p w14:paraId="07E83794" w14:textId="77777777" w:rsidR="00435557" w:rsidRPr="00435557" w:rsidRDefault="00435557" w:rsidP="00435557">
            <w:r w:rsidRPr="00435557">
              <w:t>4.576209</w:t>
            </w:r>
          </w:p>
        </w:tc>
        <w:tc>
          <w:tcPr>
            <w:tcW w:w="960" w:type="dxa"/>
            <w:noWrap/>
            <w:hideMark/>
          </w:tcPr>
          <w:p w14:paraId="72A8DF89" w14:textId="77777777" w:rsidR="00435557" w:rsidRPr="00435557" w:rsidRDefault="00435557" w:rsidP="00435557">
            <w:r w:rsidRPr="00435557">
              <w:t>5.537786</w:t>
            </w:r>
          </w:p>
        </w:tc>
        <w:tc>
          <w:tcPr>
            <w:tcW w:w="960" w:type="dxa"/>
            <w:noWrap/>
            <w:hideMark/>
          </w:tcPr>
          <w:p w14:paraId="53948281" w14:textId="77777777" w:rsidR="00435557" w:rsidRPr="00435557" w:rsidRDefault="00435557" w:rsidP="00435557">
            <w:r w:rsidRPr="00435557">
              <w:t>8.383414</w:t>
            </w:r>
          </w:p>
        </w:tc>
        <w:tc>
          <w:tcPr>
            <w:tcW w:w="960" w:type="dxa"/>
            <w:noWrap/>
            <w:hideMark/>
          </w:tcPr>
          <w:p w14:paraId="035F72E6" w14:textId="77777777" w:rsidR="00435557" w:rsidRPr="00435557" w:rsidRDefault="00435557" w:rsidP="00435557">
            <w:r w:rsidRPr="00435557">
              <w:t>8.899636</w:t>
            </w:r>
          </w:p>
        </w:tc>
      </w:tr>
      <w:tr w:rsidR="00435557" w:rsidRPr="00435557" w14:paraId="01DF8412" w14:textId="77777777" w:rsidTr="00435557">
        <w:trPr>
          <w:trHeight w:val="300"/>
        </w:trPr>
        <w:tc>
          <w:tcPr>
            <w:tcW w:w="960" w:type="dxa"/>
            <w:noWrap/>
            <w:hideMark/>
          </w:tcPr>
          <w:p w14:paraId="23BEE756" w14:textId="77777777" w:rsidR="00435557" w:rsidRPr="00435557" w:rsidRDefault="00435557" w:rsidP="00435557">
            <w:r w:rsidRPr="00435557">
              <w:t>3.909527</w:t>
            </w:r>
          </w:p>
        </w:tc>
        <w:tc>
          <w:tcPr>
            <w:tcW w:w="960" w:type="dxa"/>
            <w:noWrap/>
            <w:hideMark/>
          </w:tcPr>
          <w:p w14:paraId="6DBD82C4" w14:textId="77777777" w:rsidR="00435557" w:rsidRPr="00435557" w:rsidRDefault="00435557" w:rsidP="00435557">
            <w:r w:rsidRPr="00435557">
              <w:t>4.388141</w:t>
            </w:r>
          </w:p>
        </w:tc>
        <w:tc>
          <w:tcPr>
            <w:tcW w:w="960" w:type="dxa"/>
            <w:noWrap/>
            <w:hideMark/>
          </w:tcPr>
          <w:p w14:paraId="1A4E7FB5" w14:textId="77777777" w:rsidR="00435557" w:rsidRPr="00435557" w:rsidRDefault="00435557" w:rsidP="00435557">
            <w:r w:rsidRPr="00435557">
              <w:t>5.821011</w:t>
            </w:r>
          </w:p>
        </w:tc>
        <w:tc>
          <w:tcPr>
            <w:tcW w:w="960" w:type="dxa"/>
            <w:noWrap/>
            <w:hideMark/>
          </w:tcPr>
          <w:p w14:paraId="508608D0" w14:textId="77777777" w:rsidR="00435557" w:rsidRPr="00435557" w:rsidRDefault="00435557" w:rsidP="00435557">
            <w:r w:rsidRPr="00435557">
              <w:t>7.999355</w:t>
            </w:r>
          </w:p>
        </w:tc>
        <w:tc>
          <w:tcPr>
            <w:tcW w:w="960" w:type="dxa"/>
            <w:noWrap/>
            <w:hideMark/>
          </w:tcPr>
          <w:p w14:paraId="410CE708" w14:textId="77777777" w:rsidR="00435557" w:rsidRPr="00435557" w:rsidRDefault="00435557" w:rsidP="00435557">
            <w:r w:rsidRPr="00435557">
              <w:t>8.571044</w:t>
            </w:r>
          </w:p>
        </w:tc>
        <w:tc>
          <w:tcPr>
            <w:tcW w:w="960" w:type="dxa"/>
            <w:noWrap/>
            <w:hideMark/>
          </w:tcPr>
          <w:p w14:paraId="27080516" w14:textId="77777777" w:rsidR="00435557" w:rsidRPr="00435557" w:rsidRDefault="00435557" w:rsidP="00435557">
            <w:r w:rsidRPr="00435557">
              <w:t>2.978393</w:t>
            </w:r>
          </w:p>
        </w:tc>
        <w:tc>
          <w:tcPr>
            <w:tcW w:w="960" w:type="dxa"/>
            <w:noWrap/>
            <w:hideMark/>
          </w:tcPr>
          <w:p w14:paraId="79B7D509" w14:textId="77777777" w:rsidR="00435557" w:rsidRPr="00435557" w:rsidRDefault="00435557" w:rsidP="00435557">
            <w:r w:rsidRPr="00435557">
              <w:t>5.350397</w:t>
            </w:r>
          </w:p>
        </w:tc>
        <w:tc>
          <w:tcPr>
            <w:tcW w:w="960" w:type="dxa"/>
            <w:noWrap/>
            <w:hideMark/>
          </w:tcPr>
          <w:p w14:paraId="1C74B561" w14:textId="77777777" w:rsidR="00435557" w:rsidRPr="00435557" w:rsidRDefault="00435557" w:rsidP="00435557">
            <w:r w:rsidRPr="00435557">
              <w:t>5.850165</w:t>
            </w:r>
          </w:p>
        </w:tc>
        <w:tc>
          <w:tcPr>
            <w:tcW w:w="960" w:type="dxa"/>
            <w:noWrap/>
            <w:hideMark/>
          </w:tcPr>
          <w:p w14:paraId="445F0E7F" w14:textId="77777777" w:rsidR="00435557" w:rsidRPr="00435557" w:rsidRDefault="00435557" w:rsidP="00435557">
            <w:r w:rsidRPr="00435557">
              <w:t>7.606286</w:t>
            </w:r>
          </w:p>
        </w:tc>
        <w:tc>
          <w:tcPr>
            <w:tcW w:w="960" w:type="dxa"/>
            <w:noWrap/>
            <w:hideMark/>
          </w:tcPr>
          <w:p w14:paraId="0DBC0A30" w14:textId="77777777" w:rsidR="00435557" w:rsidRPr="00435557" w:rsidRDefault="00435557" w:rsidP="00435557">
            <w:r w:rsidRPr="00435557">
              <w:t>8.872258</w:t>
            </w:r>
          </w:p>
        </w:tc>
      </w:tr>
      <w:tr w:rsidR="00435557" w:rsidRPr="00435557" w14:paraId="5C96130C" w14:textId="77777777" w:rsidTr="00435557">
        <w:trPr>
          <w:trHeight w:val="300"/>
        </w:trPr>
        <w:tc>
          <w:tcPr>
            <w:tcW w:w="960" w:type="dxa"/>
            <w:noWrap/>
            <w:hideMark/>
          </w:tcPr>
          <w:p w14:paraId="76DA5597" w14:textId="77777777" w:rsidR="00435557" w:rsidRPr="00435557" w:rsidRDefault="00435557" w:rsidP="00435557">
            <w:r w:rsidRPr="00435557">
              <w:t>3.545287</w:t>
            </w:r>
          </w:p>
        </w:tc>
        <w:tc>
          <w:tcPr>
            <w:tcW w:w="960" w:type="dxa"/>
            <w:noWrap/>
            <w:hideMark/>
          </w:tcPr>
          <w:p w14:paraId="311284C2" w14:textId="77777777" w:rsidR="00435557" w:rsidRPr="00435557" w:rsidRDefault="00435557" w:rsidP="00435557">
            <w:r w:rsidRPr="00435557">
              <w:t>4.438926</w:t>
            </w:r>
          </w:p>
        </w:tc>
        <w:tc>
          <w:tcPr>
            <w:tcW w:w="960" w:type="dxa"/>
            <w:noWrap/>
            <w:hideMark/>
          </w:tcPr>
          <w:p w14:paraId="2E7BDD78" w14:textId="77777777" w:rsidR="00435557" w:rsidRPr="00435557" w:rsidRDefault="00435557" w:rsidP="00435557">
            <w:r w:rsidRPr="00435557">
              <w:t>6.837929</w:t>
            </w:r>
          </w:p>
        </w:tc>
        <w:tc>
          <w:tcPr>
            <w:tcW w:w="960" w:type="dxa"/>
            <w:noWrap/>
            <w:hideMark/>
          </w:tcPr>
          <w:p w14:paraId="60EC1A03" w14:textId="77777777" w:rsidR="00435557" w:rsidRPr="00435557" w:rsidRDefault="00435557" w:rsidP="00435557">
            <w:r w:rsidRPr="00435557">
              <w:t>8.774814</w:t>
            </w:r>
          </w:p>
        </w:tc>
        <w:tc>
          <w:tcPr>
            <w:tcW w:w="960" w:type="dxa"/>
            <w:noWrap/>
            <w:hideMark/>
          </w:tcPr>
          <w:p w14:paraId="5CAEC1A0" w14:textId="77777777" w:rsidR="00435557" w:rsidRPr="00435557" w:rsidRDefault="00435557" w:rsidP="00435557">
            <w:r w:rsidRPr="00435557">
              <w:t>9.705411</w:t>
            </w:r>
          </w:p>
        </w:tc>
        <w:tc>
          <w:tcPr>
            <w:tcW w:w="960" w:type="dxa"/>
            <w:noWrap/>
            <w:hideMark/>
          </w:tcPr>
          <w:p w14:paraId="3746FD7A" w14:textId="77777777" w:rsidR="00435557" w:rsidRPr="00435557" w:rsidRDefault="00435557" w:rsidP="00435557">
            <w:r w:rsidRPr="00435557">
              <w:t>2.572899</w:t>
            </w:r>
          </w:p>
        </w:tc>
        <w:tc>
          <w:tcPr>
            <w:tcW w:w="960" w:type="dxa"/>
            <w:noWrap/>
            <w:hideMark/>
          </w:tcPr>
          <w:p w14:paraId="39770FCE" w14:textId="77777777" w:rsidR="00435557" w:rsidRPr="00435557" w:rsidRDefault="00435557" w:rsidP="00435557">
            <w:r w:rsidRPr="00435557">
              <w:t>3.68796</w:t>
            </w:r>
          </w:p>
        </w:tc>
        <w:tc>
          <w:tcPr>
            <w:tcW w:w="960" w:type="dxa"/>
            <w:noWrap/>
            <w:hideMark/>
          </w:tcPr>
          <w:p w14:paraId="27A62D8D" w14:textId="77777777" w:rsidR="00435557" w:rsidRPr="00435557" w:rsidRDefault="00435557" w:rsidP="00435557">
            <w:r w:rsidRPr="00435557">
              <w:t>6.401785</w:t>
            </w:r>
          </w:p>
        </w:tc>
        <w:tc>
          <w:tcPr>
            <w:tcW w:w="960" w:type="dxa"/>
            <w:noWrap/>
            <w:hideMark/>
          </w:tcPr>
          <w:p w14:paraId="2D2E3A4A" w14:textId="77777777" w:rsidR="00435557" w:rsidRPr="00435557" w:rsidRDefault="00435557" w:rsidP="00435557">
            <w:r w:rsidRPr="00435557">
              <w:t>9.693964</w:t>
            </w:r>
          </w:p>
        </w:tc>
        <w:tc>
          <w:tcPr>
            <w:tcW w:w="960" w:type="dxa"/>
            <w:noWrap/>
            <w:hideMark/>
          </w:tcPr>
          <w:p w14:paraId="617EE7F9" w14:textId="77777777" w:rsidR="00435557" w:rsidRPr="00435557" w:rsidRDefault="00435557" w:rsidP="00435557">
            <w:r w:rsidRPr="00435557">
              <w:t>12.13747</w:t>
            </w:r>
          </w:p>
        </w:tc>
      </w:tr>
      <w:tr w:rsidR="00435557" w:rsidRPr="00435557" w14:paraId="584CC3D1" w14:textId="77777777" w:rsidTr="00435557">
        <w:trPr>
          <w:trHeight w:val="300"/>
        </w:trPr>
        <w:tc>
          <w:tcPr>
            <w:tcW w:w="960" w:type="dxa"/>
            <w:noWrap/>
            <w:hideMark/>
          </w:tcPr>
          <w:p w14:paraId="04659A2A" w14:textId="77777777" w:rsidR="00435557" w:rsidRPr="00435557" w:rsidRDefault="00435557" w:rsidP="00435557">
            <w:pPr>
              <w:rPr>
                <w:b/>
                <w:bCs/>
              </w:rPr>
            </w:pPr>
            <w:r w:rsidRPr="00435557">
              <w:rPr>
                <w:b/>
                <w:bCs/>
              </w:rPr>
              <w:t>2.821761</w:t>
            </w:r>
          </w:p>
        </w:tc>
        <w:tc>
          <w:tcPr>
            <w:tcW w:w="960" w:type="dxa"/>
            <w:noWrap/>
            <w:hideMark/>
          </w:tcPr>
          <w:p w14:paraId="48D7F8D3" w14:textId="77777777" w:rsidR="00435557" w:rsidRPr="00435557" w:rsidRDefault="00435557" w:rsidP="00435557">
            <w:pPr>
              <w:rPr>
                <w:b/>
                <w:bCs/>
              </w:rPr>
            </w:pPr>
            <w:r w:rsidRPr="00435557">
              <w:rPr>
                <w:b/>
                <w:bCs/>
              </w:rPr>
              <w:t>3.836025</w:t>
            </w:r>
          </w:p>
        </w:tc>
        <w:tc>
          <w:tcPr>
            <w:tcW w:w="960" w:type="dxa"/>
            <w:noWrap/>
            <w:hideMark/>
          </w:tcPr>
          <w:p w14:paraId="2071A001" w14:textId="77777777" w:rsidR="00435557" w:rsidRPr="00435557" w:rsidRDefault="00435557" w:rsidP="00435557">
            <w:pPr>
              <w:rPr>
                <w:b/>
                <w:bCs/>
              </w:rPr>
            </w:pPr>
            <w:r w:rsidRPr="00435557">
              <w:rPr>
                <w:b/>
                <w:bCs/>
              </w:rPr>
              <w:t>5.433863</w:t>
            </w:r>
          </w:p>
        </w:tc>
        <w:tc>
          <w:tcPr>
            <w:tcW w:w="960" w:type="dxa"/>
            <w:noWrap/>
            <w:hideMark/>
          </w:tcPr>
          <w:p w14:paraId="421408AD" w14:textId="77777777" w:rsidR="00435557" w:rsidRPr="00435557" w:rsidRDefault="00435557" w:rsidP="00435557">
            <w:pPr>
              <w:rPr>
                <w:b/>
                <w:bCs/>
              </w:rPr>
            </w:pPr>
            <w:r w:rsidRPr="00435557">
              <w:rPr>
                <w:b/>
                <w:bCs/>
              </w:rPr>
              <w:t>7.697403</w:t>
            </w:r>
          </w:p>
        </w:tc>
        <w:tc>
          <w:tcPr>
            <w:tcW w:w="960" w:type="dxa"/>
            <w:noWrap/>
            <w:hideMark/>
          </w:tcPr>
          <w:p w14:paraId="159DA52C" w14:textId="77777777" w:rsidR="00435557" w:rsidRPr="00435557" w:rsidRDefault="00435557" w:rsidP="00435557">
            <w:pPr>
              <w:rPr>
                <w:b/>
                <w:bCs/>
              </w:rPr>
            </w:pPr>
            <w:r w:rsidRPr="00435557">
              <w:rPr>
                <w:b/>
                <w:bCs/>
              </w:rPr>
              <w:t>8.750022</w:t>
            </w:r>
          </w:p>
        </w:tc>
        <w:tc>
          <w:tcPr>
            <w:tcW w:w="960" w:type="dxa"/>
            <w:noWrap/>
            <w:hideMark/>
          </w:tcPr>
          <w:p w14:paraId="5BD65808" w14:textId="77777777" w:rsidR="00435557" w:rsidRPr="00435557" w:rsidRDefault="00435557" w:rsidP="00435557">
            <w:pPr>
              <w:rPr>
                <w:b/>
                <w:bCs/>
              </w:rPr>
            </w:pPr>
            <w:r w:rsidRPr="00435557">
              <w:rPr>
                <w:b/>
                <w:bCs/>
              </w:rPr>
              <w:t>2.359735</w:t>
            </w:r>
          </w:p>
        </w:tc>
        <w:tc>
          <w:tcPr>
            <w:tcW w:w="960" w:type="dxa"/>
            <w:noWrap/>
            <w:hideMark/>
          </w:tcPr>
          <w:p w14:paraId="48FC1CF2" w14:textId="77777777" w:rsidR="00435557" w:rsidRPr="00435557" w:rsidRDefault="00435557" w:rsidP="00435557">
            <w:pPr>
              <w:rPr>
                <w:b/>
                <w:bCs/>
              </w:rPr>
            </w:pPr>
            <w:r w:rsidRPr="00435557">
              <w:rPr>
                <w:b/>
                <w:bCs/>
              </w:rPr>
              <w:t>3.76192</w:t>
            </w:r>
          </w:p>
        </w:tc>
        <w:tc>
          <w:tcPr>
            <w:tcW w:w="960" w:type="dxa"/>
            <w:noWrap/>
            <w:hideMark/>
          </w:tcPr>
          <w:p w14:paraId="0AEF5B4A" w14:textId="77777777" w:rsidR="00435557" w:rsidRPr="00435557" w:rsidRDefault="00435557" w:rsidP="00435557">
            <w:pPr>
              <w:rPr>
                <w:b/>
                <w:bCs/>
              </w:rPr>
            </w:pPr>
            <w:r w:rsidRPr="00435557">
              <w:rPr>
                <w:b/>
                <w:bCs/>
              </w:rPr>
              <w:t>5.772558</w:t>
            </w:r>
          </w:p>
        </w:tc>
        <w:tc>
          <w:tcPr>
            <w:tcW w:w="960" w:type="dxa"/>
            <w:noWrap/>
            <w:hideMark/>
          </w:tcPr>
          <w:p w14:paraId="1B8DE487" w14:textId="77777777" w:rsidR="00435557" w:rsidRPr="00435557" w:rsidRDefault="00435557" w:rsidP="00435557">
            <w:pPr>
              <w:rPr>
                <w:b/>
                <w:bCs/>
              </w:rPr>
            </w:pPr>
            <w:r w:rsidRPr="00435557">
              <w:rPr>
                <w:b/>
                <w:bCs/>
              </w:rPr>
              <w:t>7.198406</w:t>
            </w:r>
          </w:p>
        </w:tc>
        <w:tc>
          <w:tcPr>
            <w:tcW w:w="960" w:type="dxa"/>
            <w:noWrap/>
            <w:hideMark/>
          </w:tcPr>
          <w:p w14:paraId="2D84BCD3" w14:textId="77777777" w:rsidR="00435557" w:rsidRPr="00435557" w:rsidRDefault="00435557" w:rsidP="00435557">
            <w:pPr>
              <w:rPr>
                <w:b/>
                <w:bCs/>
              </w:rPr>
            </w:pPr>
            <w:r w:rsidRPr="00435557">
              <w:rPr>
                <w:b/>
                <w:bCs/>
              </w:rPr>
              <w:t>9.329047</w:t>
            </w:r>
          </w:p>
        </w:tc>
      </w:tr>
    </w:tbl>
    <w:p w14:paraId="729C8D03" w14:textId="554B1FCB" w:rsidR="00435557" w:rsidRDefault="00435557" w:rsidP="00F529BC"/>
    <w:p w14:paraId="72792914" w14:textId="77777777" w:rsidR="00435557" w:rsidRDefault="00435557" w:rsidP="00F529BC">
      <w:r>
        <w:t>4</w:t>
      </w:r>
      <w:r w:rsidRPr="00435557">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435557" w:rsidRPr="00435557" w14:paraId="704D00AA" w14:textId="77777777" w:rsidTr="00435557">
        <w:trPr>
          <w:trHeight w:val="300"/>
        </w:trPr>
        <w:tc>
          <w:tcPr>
            <w:tcW w:w="960" w:type="dxa"/>
            <w:noWrap/>
            <w:hideMark/>
          </w:tcPr>
          <w:p w14:paraId="2D29DFC0" w14:textId="77777777" w:rsidR="00435557" w:rsidRPr="00435557" w:rsidRDefault="00435557" w:rsidP="00435557">
            <w:r w:rsidRPr="00435557">
              <w:t>Tx01</w:t>
            </w:r>
          </w:p>
        </w:tc>
        <w:tc>
          <w:tcPr>
            <w:tcW w:w="960" w:type="dxa"/>
            <w:noWrap/>
            <w:hideMark/>
          </w:tcPr>
          <w:p w14:paraId="3A79896A" w14:textId="77777777" w:rsidR="00435557" w:rsidRPr="00435557" w:rsidRDefault="00435557" w:rsidP="00435557">
            <w:r w:rsidRPr="00435557">
              <w:t>Tx02</w:t>
            </w:r>
          </w:p>
        </w:tc>
        <w:tc>
          <w:tcPr>
            <w:tcW w:w="960" w:type="dxa"/>
            <w:noWrap/>
            <w:hideMark/>
          </w:tcPr>
          <w:p w14:paraId="639977FB" w14:textId="77777777" w:rsidR="00435557" w:rsidRPr="00435557" w:rsidRDefault="00435557" w:rsidP="00435557">
            <w:r w:rsidRPr="00435557">
              <w:t>Tx03</w:t>
            </w:r>
          </w:p>
        </w:tc>
        <w:tc>
          <w:tcPr>
            <w:tcW w:w="960" w:type="dxa"/>
            <w:noWrap/>
            <w:hideMark/>
          </w:tcPr>
          <w:p w14:paraId="119CB52C" w14:textId="77777777" w:rsidR="00435557" w:rsidRPr="00435557" w:rsidRDefault="00435557" w:rsidP="00435557">
            <w:r w:rsidRPr="00435557">
              <w:t>Tx04</w:t>
            </w:r>
          </w:p>
        </w:tc>
        <w:tc>
          <w:tcPr>
            <w:tcW w:w="960" w:type="dxa"/>
            <w:noWrap/>
            <w:hideMark/>
          </w:tcPr>
          <w:p w14:paraId="43DF1C6C" w14:textId="77777777" w:rsidR="00435557" w:rsidRPr="00435557" w:rsidRDefault="00435557" w:rsidP="00435557">
            <w:r w:rsidRPr="00435557">
              <w:t>Tx05</w:t>
            </w:r>
          </w:p>
        </w:tc>
        <w:tc>
          <w:tcPr>
            <w:tcW w:w="960" w:type="dxa"/>
            <w:noWrap/>
            <w:hideMark/>
          </w:tcPr>
          <w:p w14:paraId="615220FE" w14:textId="77777777" w:rsidR="00435557" w:rsidRPr="00435557" w:rsidRDefault="00435557" w:rsidP="00435557">
            <w:r w:rsidRPr="00435557">
              <w:t>Tx06</w:t>
            </w:r>
          </w:p>
        </w:tc>
        <w:tc>
          <w:tcPr>
            <w:tcW w:w="960" w:type="dxa"/>
            <w:noWrap/>
            <w:hideMark/>
          </w:tcPr>
          <w:p w14:paraId="26C88E3C" w14:textId="77777777" w:rsidR="00435557" w:rsidRPr="00435557" w:rsidRDefault="00435557" w:rsidP="00435557">
            <w:r w:rsidRPr="00435557">
              <w:t>Tx07</w:t>
            </w:r>
          </w:p>
        </w:tc>
        <w:tc>
          <w:tcPr>
            <w:tcW w:w="960" w:type="dxa"/>
            <w:noWrap/>
            <w:hideMark/>
          </w:tcPr>
          <w:p w14:paraId="77056517" w14:textId="77777777" w:rsidR="00435557" w:rsidRPr="00435557" w:rsidRDefault="00435557" w:rsidP="00435557">
            <w:r w:rsidRPr="00435557">
              <w:t>Tx08</w:t>
            </w:r>
          </w:p>
        </w:tc>
        <w:tc>
          <w:tcPr>
            <w:tcW w:w="960" w:type="dxa"/>
            <w:noWrap/>
            <w:hideMark/>
          </w:tcPr>
          <w:p w14:paraId="250426A2" w14:textId="77777777" w:rsidR="00435557" w:rsidRPr="00435557" w:rsidRDefault="00435557" w:rsidP="00435557">
            <w:r w:rsidRPr="00435557">
              <w:t>Tx09</w:t>
            </w:r>
          </w:p>
        </w:tc>
        <w:tc>
          <w:tcPr>
            <w:tcW w:w="960" w:type="dxa"/>
            <w:noWrap/>
            <w:hideMark/>
          </w:tcPr>
          <w:p w14:paraId="2B4AD152" w14:textId="77777777" w:rsidR="00435557" w:rsidRPr="00435557" w:rsidRDefault="00435557" w:rsidP="00435557">
            <w:r w:rsidRPr="00435557">
              <w:t>Tx10</w:t>
            </w:r>
          </w:p>
        </w:tc>
      </w:tr>
      <w:tr w:rsidR="00435557" w:rsidRPr="00435557" w14:paraId="37440185" w14:textId="77777777" w:rsidTr="00435557">
        <w:trPr>
          <w:trHeight w:val="300"/>
        </w:trPr>
        <w:tc>
          <w:tcPr>
            <w:tcW w:w="960" w:type="dxa"/>
            <w:noWrap/>
            <w:hideMark/>
          </w:tcPr>
          <w:p w14:paraId="551F7DB5" w14:textId="77777777" w:rsidR="00435557" w:rsidRPr="00435557" w:rsidRDefault="00435557" w:rsidP="00435557">
            <w:r w:rsidRPr="00435557">
              <w:t>3.871839</w:t>
            </w:r>
          </w:p>
        </w:tc>
        <w:tc>
          <w:tcPr>
            <w:tcW w:w="960" w:type="dxa"/>
            <w:noWrap/>
            <w:hideMark/>
          </w:tcPr>
          <w:p w14:paraId="34265DA6" w14:textId="77777777" w:rsidR="00435557" w:rsidRPr="00435557" w:rsidRDefault="00435557" w:rsidP="00435557">
            <w:r w:rsidRPr="00435557">
              <w:t>2.243291</w:t>
            </w:r>
          </w:p>
        </w:tc>
        <w:tc>
          <w:tcPr>
            <w:tcW w:w="960" w:type="dxa"/>
            <w:noWrap/>
            <w:hideMark/>
          </w:tcPr>
          <w:p w14:paraId="3EE37B6D" w14:textId="77777777" w:rsidR="00435557" w:rsidRPr="00435557" w:rsidRDefault="00435557" w:rsidP="00435557">
            <w:r w:rsidRPr="00435557">
              <w:t>4.747602</w:t>
            </w:r>
          </w:p>
        </w:tc>
        <w:tc>
          <w:tcPr>
            <w:tcW w:w="960" w:type="dxa"/>
            <w:noWrap/>
            <w:hideMark/>
          </w:tcPr>
          <w:p w14:paraId="3802E16F" w14:textId="77777777" w:rsidR="00435557" w:rsidRPr="00435557" w:rsidRDefault="00435557" w:rsidP="00435557">
            <w:r w:rsidRPr="00435557">
              <w:t>6.213694</w:t>
            </w:r>
          </w:p>
        </w:tc>
        <w:tc>
          <w:tcPr>
            <w:tcW w:w="960" w:type="dxa"/>
            <w:noWrap/>
            <w:hideMark/>
          </w:tcPr>
          <w:p w14:paraId="618F3B2F" w14:textId="77777777" w:rsidR="00435557" w:rsidRPr="00435557" w:rsidRDefault="00435557" w:rsidP="00435557">
            <w:r w:rsidRPr="00435557">
              <w:t>7.470563</w:t>
            </w:r>
          </w:p>
        </w:tc>
        <w:tc>
          <w:tcPr>
            <w:tcW w:w="960" w:type="dxa"/>
            <w:noWrap/>
            <w:hideMark/>
          </w:tcPr>
          <w:p w14:paraId="4EDE6E70" w14:textId="77777777" w:rsidR="00435557" w:rsidRPr="00435557" w:rsidRDefault="00435557" w:rsidP="00435557">
            <w:r w:rsidRPr="00435557">
              <w:t>2.930227</w:t>
            </w:r>
          </w:p>
        </w:tc>
        <w:tc>
          <w:tcPr>
            <w:tcW w:w="960" w:type="dxa"/>
            <w:noWrap/>
            <w:hideMark/>
          </w:tcPr>
          <w:p w14:paraId="463F9BE6" w14:textId="77777777" w:rsidR="00435557" w:rsidRPr="00435557" w:rsidRDefault="00435557" w:rsidP="00435557">
            <w:r w:rsidRPr="00435557">
              <w:t>2.942821</w:t>
            </w:r>
          </w:p>
        </w:tc>
        <w:tc>
          <w:tcPr>
            <w:tcW w:w="960" w:type="dxa"/>
            <w:noWrap/>
            <w:hideMark/>
          </w:tcPr>
          <w:p w14:paraId="114C9EE6" w14:textId="77777777" w:rsidR="00435557" w:rsidRPr="00435557" w:rsidRDefault="00435557" w:rsidP="00435557">
            <w:r w:rsidRPr="00435557">
              <w:t>5.875751</w:t>
            </w:r>
          </w:p>
        </w:tc>
        <w:tc>
          <w:tcPr>
            <w:tcW w:w="960" w:type="dxa"/>
            <w:noWrap/>
            <w:hideMark/>
          </w:tcPr>
          <w:p w14:paraId="437896F3" w14:textId="77777777" w:rsidR="00435557" w:rsidRPr="00435557" w:rsidRDefault="00435557" w:rsidP="00435557">
            <w:r w:rsidRPr="00435557">
              <w:t>6.679185</w:t>
            </w:r>
          </w:p>
        </w:tc>
        <w:tc>
          <w:tcPr>
            <w:tcW w:w="960" w:type="dxa"/>
            <w:noWrap/>
            <w:hideMark/>
          </w:tcPr>
          <w:p w14:paraId="0443C75E" w14:textId="77777777" w:rsidR="00435557" w:rsidRPr="00435557" w:rsidRDefault="00435557" w:rsidP="00435557">
            <w:r w:rsidRPr="00435557">
              <w:t>8.316717</w:t>
            </w:r>
          </w:p>
        </w:tc>
      </w:tr>
      <w:tr w:rsidR="00435557" w:rsidRPr="00435557" w14:paraId="2E1AD1E3" w14:textId="77777777" w:rsidTr="00435557">
        <w:trPr>
          <w:trHeight w:val="300"/>
        </w:trPr>
        <w:tc>
          <w:tcPr>
            <w:tcW w:w="960" w:type="dxa"/>
            <w:noWrap/>
            <w:hideMark/>
          </w:tcPr>
          <w:p w14:paraId="46FB10C6" w14:textId="77777777" w:rsidR="00435557" w:rsidRPr="00435557" w:rsidRDefault="00435557" w:rsidP="00435557">
            <w:r w:rsidRPr="00435557">
              <w:t>2.165065</w:t>
            </w:r>
          </w:p>
        </w:tc>
        <w:tc>
          <w:tcPr>
            <w:tcW w:w="960" w:type="dxa"/>
            <w:noWrap/>
            <w:hideMark/>
          </w:tcPr>
          <w:p w14:paraId="28BF6462" w14:textId="77777777" w:rsidR="00435557" w:rsidRPr="00435557" w:rsidRDefault="00435557" w:rsidP="00435557">
            <w:r w:rsidRPr="00435557">
              <w:t>4.135975</w:t>
            </w:r>
          </w:p>
        </w:tc>
        <w:tc>
          <w:tcPr>
            <w:tcW w:w="960" w:type="dxa"/>
            <w:noWrap/>
            <w:hideMark/>
          </w:tcPr>
          <w:p w14:paraId="517ABF05" w14:textId="77777777" w:rsidR="00435557" w:rsidRPr="00435557" w:rsidRDefault="00435557" w:rsidP="00435557">
            <w:r w:rsidRPr="00435557">
              <w:t>4.84513</w:t>
            </w:r>
          </w:p>
        </w:tc>
        <w:tc>
          <w:tcPr>
            <w:tcW w:w="960" w:type="dxa"/>
            <w:noWrap/>
            <w:hideMark/>
          </w:tcPr>
          <w:p w14:paraId="6CFEFE3A" w14:textId="77777777" w:rsidR="00435557" w:rsidRPr="00435557" w:rsidRDefault="00435557" w:rsidP="00435557">
            <w:r w:rsidRPr="00435557">
              <w:t>6.685728</w:t>
            </w:r>
          </w:p>
        </w:tc>
        <w:tc>
          <w:tcPr>
            <w:tcW w:w="960" w:type="dxa"/>
            <w:noWrap/>
            <w:hideMark/>
          </w:tcPr>
          <w:p w14:paraId="0D6BE7FE" w14:textId="77777777" w:rsidR="00435557" w:rsidRPr="00435557" w:rsidRDefault="00435557" w:rsidP="00435557">
            <w:r w:rsidRPr="00435557">
              <w:t>7.389282</w:t>
            </w:r>
          </w:p>
        </w:tc>
        <w:tc>
          <w:tcPr>
            <w:tcW w:w="960" w:type="dxa"/>
            <w:noWrap/>
            <w:hideMark/>
          </w:tcPr>
          <w:p w14:paraId="7FAFA48E" w14:textId="77777777" w:rsidR="00435557" w:rsidRPr="00435557" w:rsidRDefault="00435557" w:rsidP="00435557">
            <w:r w:rsidRPr="00435557">
              <w:t>1.965973</w:t>
            </w:r>
          </w:p>
        </w:tc>
        <w:tc>
          <w:tcPr>
            <w:tcW w:w="960" w:type="dxa"/>
            <w:noWrap/>
            <w:hideMark/>
          </w:tcPr>
          <w:p w14:paraId="1048DF03" w14:textId="77777777" w:rsidR="00435557" w:rsidRPr="00435557" w:rsidRDefault="00435557" w:rsidP="00435557">
            <w:r w:rsidRPr="00435557">
              <w:t>2.521743</w:t>
            </w:r>
          </w:p>
        </w:tc>
        <w:tc>
          <w:tcPr>
            <w:tcW w:w="960" w:type="dxa"/>
            <w:noWrap/>
            <w:hideMark/>
          </w:tcPr>
          <w:p w14:paraId="56A040A4" w14:textId="77777777" w:rsidR="00435557" w:rsidRPr="00435557" w:rsidRDefault="00435557" w:rsidP="00435557">
            <w:r w:rsidRPr="00435557">
              <w:t>4.779706</w:t>
            </w:r>
          </w:p>
        </w:tc>
        <w:tc>
          <w:tcPr>
            <w:tcW w:w="960" w:type="dxa"/>
            <w:noWrap/>
            <w:hideMark/>
          </w:tcPr>
          <w:p w14:paraId="5CDCC984" w14:textId="77777777" w:rsidR="00435557" w:rsidRPr="00435557" w:rsidRDefault="00435557" w:rsidP="00435557">
            <w:r w:rsidRPr="00435557">
              <w:t>5.696682</w:t>
            </w:r>
          </w:p>
        </w:tc>
        <w:tc>
          <w:tcPr>
            <w:tcW w:w="960" w:type="dxa"/>
            <w:noWrap/>
            <w:hideMark/>
          </w:tcPr>
          <w:p w14:paraId="1D2BA30C" w14:textId="77777777" w:rsidR="00435557" w:rsidRPr="00435557" w:rsidRDefault="00435557" w:rsidP="00435557">
            <w:r w:rsidRPr="00435557">
              <w:t>8.22004</w:t>
            </w:r>
          </w:p>
        </w:tc>
      </w:tr>
      <w:tr w:rsidR="00435557" w:rsidRPr="00435557" w14:paraId="5605FE04" w14:textId="77777777" w:rsidTr="00435557">
        <w:trPr>
          <w:trHeight w:val="300"/>
        </w:trPr>
        <w:tc>
          <w:tcPr>
            <w:tcW w:w="960" w:type="dxa"/>
            <w:noWrap/>
            <w:hideMark/>
          </w:tcPr>
          <w:p w14:paraId="55F2B2BA" w14:textId="77777777" w:rsidR="00435557" w:rsidRPr="00435557" w:rsidRDefault="00435557" w:rsidP="00435557">
            <w:r w:rsidRPr="00435557">
              <w:t>2.167458</w:t>
            </w:r>
          </w:p>
        </w:tc>
        <w:tc>
          <w:tcPr>
            <w:tcW w:w="960" w:type="dxa"/>
            <w:noWrap/>
            <w:hideMark/>
          </w:tcPr>
          <w:p w14:paraId="5ABF6B6D" w14:textId="77777777" w:rsidR="00435557" w:rsidRPr="00435557" w:rsidRDefault="00435557" w:rsidP="00435557">
            <w:r w:rsidRPr="00435557">
              <w:t>3.173469</w:t>
            </w:r>
          </w:p>
        </w:tc>
        <w:tc>
          <w:tcPr>
            <w:tcW w:w="960" w:type="dxa"/>
            <w:noWrap/>
            <w:hideMark/>
          </w:tcPr>
          <w:p w14:paraId="7C8916FA" w14:textId="77777777" w:rsidR="00435557" w:rsidRPr="00435557" w:rsidRDefault="00435557" w:rsidP="00435557">
            <w:r w:rsidRPr="00435557">
              <w:t>5.454578</w:t>
            </w:r>
          </w:p>
        </w:tc>
        <w:tc>
          <w:tcPr>
            <w:tcW w:w="960" w:type="dxa"/>
            <w:noWrap/>
            <w:hideMark/>
          </w:tcPr>
          <w:p w14:paraId="3243619E" w14:textId="77777777" w:rsidR="00435557" w:rsidRPr="00435557" w:rsidRDefault="00435557" w:rsidP="00435557">
            <w:r w:rsidRPr="00435557">
              <w:t>7.478633</w:t>
            </w:r>
          </w:p>
        </w:tc>
        <w:tc>
          <w:tcPr>
            <w:tcW w:w="960" w:type="dxa"/>
            <w:noWrap/>
            <w:hideMark/>
          </w:tcPr>
          <w:p w14:paraId="5E04BA58" w14:textId="77777777" w:rsidR="00435557" w:rsidRPr="00435557" w:rsidRDefault="00435557" w:rsidP="00435557">
            <w:r w:rsidRPr="00435557">
              <w:t>9.837212</w:t>
            </w:r>
          </w:p>
        </w:tc>
        <w:tc>
          <w:tcPr>
            <w:tcW w:w="960" w:type="dxa"/>
            <w:noWrap/>
            <w:hideMark/>
          </w:tcPr>
          <w:p w14:paraId="766DBAE6" w14:textId="77777777" w:rsidR="00435557" w:rsidRPr="00435557" w:rsidRDefault="00435557" w:rsidP="00435557">
            <w:r w:rsidRPr="00435557">
              <w:t>2.46191</w:t>
            </w:r>
          </w:p>
        </w:tc>
        <w:tc>
          <w:tcPr>
            <w:tcW w:w="960" w:type="dxa"/>
            <w:noWrap/>
            <w:hideMark/>
          </w:tcPr>
          <w:p w14:paraId="6AA81033" w14:textId="77777777" w:rsidR="00435557" w:rsidRPr="00435557" w:rsidRDefault="00435557" w:rsidP="00435557">
            <w:r w:rsidRPr="00435557">
              <w:t>3.120291</w:t>
            </w:r>
          </w:p>
        </w:tc>
        <w:tc>
          <w:tcPr>
            <w:tcW w:w="960" w:type="dxa"/>
            <w:noWrap/>
            <w:hideMark/>
          </w:tcPr>
          <w:p w14:paraId="4C825E1A" w14:textId="77777777" w:rsidR="00435557" w:rsidRPr="00435557" w:rsidRDefault="00435557" w:rsidP="00435557">
            <w:r w:rsidRPr="00435557">
              <w:t>5.787877</w:t>
            </w:r>
          </w:p>
        </w:tc>
        <w:tc>
          <w:tcPr>
            <w:tcW w:w="960" w:type="dxa"/>
            <w:noWrap/>
            <w:hideMark/>
          </w:tcPr>
          <w:p w14:paraId="4060E2AA" w14:textId="77777777" w:rsidR="00435557" w:rsidRPr="00435557" w:rsidRDefault="00435557" w:rsidP="00435557">
            <w:r w:rsidRPr="00435557">
              <w:t>6.463969</w:t>
            </w:r>
          </w:p>
        </w:tc>
        <w:tc>
          <w:tcPr>
            <w:tcW w:w="960" w:type="dxa"/>
            <w:noWrap/>
            <w:hideMark/>
          </w:tcPr>
          <w:p w14:paraId="5FE457B7" w14:textId="77777777" w:rsidR="00435557" w:rsidRPr="00435557" w:rsidRDefault="00435557" w:rsidP="00435557">
            <w:r w:rsidRPr="00435557">
              <w:t>10.67991</w:t>
            </w:r>
          </w:p>
        </w:tc>
      </w:tr>
      <w:tr w:rsidR="00435557" w:rsidRPr="00435557" w14:paraId="4678C2B7" w14:textId="77777777" w:rsidTr="00435557">
        <w:trPr>
          <w:trHeight w:val="300"/>
        </w:trPr>
        <w:tc>
          <w:tcPr>
            <w:tcW w:w="960" w:type="dxa"/>
            <w:noWrap/>
            <w:hideMark/>
          </w:tcPr>
          <w:p w14:paraId="3EEEC6EE" w14:textId="77777777" w:rsidR="00435557" w:rsidRPr="00435557" w:rsidRDefault="00435557" w:rsidP="00435557">
            <w:r w:rsidRPr="00435557">
              <w:t>2.63595</w:t>
            </w:r>
          </w:p>
        </w:tc>
        <w:tc>
          <w:tcPr>
            <w:tcW w:w="960" w:type="dxa"/>
            <w:noWrap/>
            <w:hideMark/>
          </w:tcPr>
          <w:p w14:paraId="69526C61" w14:textId="77777777" w:rsidR="00435557" w:rsidRPr="00435557" w:rsidRDefault="00435557" w:rsidP="00435557">
            <w:r w:rsidRPr="00435557">
              <w:t>3.440564</w:t>
            </w:r>
          </w:p>
        </w:tc>
        <w:tc>
          <w:tcPr>
            <w:tcW w:w="960" w:type="dxa"/>
            <w:noWrap/>
            <w:hideMark/>
          </w:tcPr>
          <w:p w14:paraId="1A14AFDD" w14:textId="77777777" w:rsidR="00435557" w:rsidRPr="00435557" w:rsidRDefault="00435557" w:rsidP="00435557">
            <w:r w:rsidRPr="00435557">
              <w:t>5.269326</w:t>
            </w:r>
          </w:p>
        </w:tc>
        <w:tc>
          <w:tcPr>
            <w:tcW w:w="960" w:type="dxa"/>
            <w:noWrap/>
            <w:hideMark/>
          </w:tcPr>
          <w:p w14:paraId="26AB76F8" w14:textId="77777777" w:rsidR="00435557" w:rsidRPr="00435557" w:rsidRDefault="00435557" w:rsidP="00435557">
            <w:r w:rsidRPr="00435557">
              <w:t>6.720815</w:t>
            </w:r>
          </w:p>
        </w:tc>
        <w:tc>
          <w:tcPr>
            <w:tcW w:w="960" w:type="dxa"/>
            <w:noWrap/>
            <w:hideMark/>
          </w:tcPr>
          <w:p w14:paraId="1AFFDF17" w14:textId="77777777" w:rsidR="00435557" w:rsidRPr="00435557" w:rsidRDefault="00435557" w:rsidP="00435557">
            <w:r w:rsidRPr="00435557">
              <w:t>7.732376</w:t>
            </w:r>
          </w:p>
        </w:tc>
        <w:tc>
          <w:tcPr>
            <w:tcW w:w="960" w:type="dxa"/>
            <w:noWrap/>
            <w:hideMark/>
          </w:tcPr>
          <w:p w14:paraId="651E2469" w14:textId="77777777" w:rsidR="00435557" w:rsidRPr="00435557" w:rsidRDefault="00435557" w:rsidP="00435557">
            <w:r w:rsidRPr="00435557">
              <w:t>2.259234</w:t>
            </w:r>
          </w:p>
        </w:tc>
        <w:tc>
          <w:tcPr>
            <w:tcW w:w="960" w:type="dxa"/>
            <w:noWrap/>
            <w:hideMark/>
          </w:tcPr>
          <w:p w14:paraId="5067ACAE" w14:textId="77777777" w:rsidR="00435557" w:rsidRPr="00435557" w:rsidRDefault="00435557" w:rsidP="00435557">
            <w:r w:rsidRPr="00435557">
              <w:t>4.620199</w:t>
            </w:r>
          </w:p>
        </w:tc>
        <w:tc>
          <w:tcPr>
            <w:tcW w:w="960" w:type="dxa"/>
            <w:noWrap/>
            <w:hideMark/>
          </w:tcPr>
          <w:p w14:paraId="34587590" w14:textId="77777777" w:rsidR="00435557" w:rsidRPr="00435557" w:rsidRDefault="00435557" w:rsidP="00435557">
            <w:r w:rsidRPr="00435557">
              <w:t>4.881823</w:t>
            </w:r>
          </w:p>
        </w:tc>
        <w:tc>
          <w:tcPr>
            <w:tcW w:w="960" w:type="dxa"/>
            <w:noWrap/>
            <w:hideMark/>
          </w:tcPr>
          <w:p w14:paraId="40A2F3CC" w14:textId="77777777" w:rsidR="00435557" w:rsidRPr="00435557" w:rsidRDefault="00435557" w:rsidP="00435557">
            <w:r w:rsidRPr="00435557">
              <w:t>6.998318</w:t>
            </w:r>
          </w:p>
        </w:tc>
        <w:tc>
          <w:tcPr>
            <w:tcW w:w="960" w:type="dxa"/>
            <w:noWrap/>
            <w:hideMark/>
          </w:tcPr>
          <w:p w14:paraId="466FB4D2" w14:textId="77777777" w:rsidR="00435557" w:rsidRPr="00435557" w:rsidRDefault="00435557" w:rsidP="00435557">
            <w:r w:rsidRPr="00435557">
              <w:t>8.688903</w:t>
            </w:r>
          </w:p>
        </w:tc>
      </w:tr>
      <w:tr w:rsidR="00435557" w:rsidRPr="00435557" w14:paraId="52AB44A3" w14:textId="77777777" w:rsidTr="00435557">
        <w:trPr>
          <w:trHeight w:val="300"/>
        </w:trPr>
        <w:tc>
          <w:tcPr>
            <w:tcW w:w="960" w:type="dxa"/>
            <w:noWrap/>
            <w:hideMark/>
          </w:tcPr>
          <w:p w14:paraId="21D2CBEF" w14:textId="77777777" w:rsidR="00435557" w:rsidRPr="00435557" w:rsidRDefault="00435557" w:rsidP="00435557">
            <w:r w:rsidRPr="00435557">
              <w:t>2.572416</w:t>
            </w:r>
          </w:p>
        </w:tc>
        <w:tc>
          <w:tcPr>
            <w:tcW w:w="960" w:type="dxa"/>
            <w:noWrap/>
            <w:hideMark/>
          </w:tcPr>
          <w:p w14:paraId="2EE6676B" w14:textId="77777777" w:rsidR="00435557" w:rsidRPr="00435557" w:rsidRDefault="00435557" w:rsidP="00435557">
            <w:r w:rsidRPr="00435557">
              <w:t>2.852253</w:t>
            </w:r>
          </w:p>
        </w:tc>
        <w:tc>
          <w:tcPr>
            <w:tcW w:w="960" w:type="dxa"/>
            <w:noWrap/>
            <w:hideMark/>
          </w:tcPr>
          <w:p w14:paraId="581A344F" w14:textId="77777777" w:rsidR="00435557" w:rsidRPr="00435557" w:rsidRDefault="00435557" w:rsidP="00435557">
            <w:r w:rsidRPr="00435557">
              <w:t>5.158379</w:t>
            </w:r>
          </w:p>
        </w:tc>
        <w:tc>
          <w:tcPr>
            <w:tcW w:w="960" w:type="dxa"/>
            <w:noWrap/>
            <w:hideMark/>
          </w:tcPr>
          <w:p w14:paraId="00559CA2" w14:textId="77777777" w:rsidR="00435557" w:rsidRPr="00435557" w:rsidRDefault="00435557" w:rsidP="00435557">
            <w:r w:rsidRPr="00435557">
              <w:t>6.776588</w:t>
            </w:r>
          </w:p>
        </w:tc>
        <w:tc>
          <w:tcPr>
            <w:tcW w:w="960" w:type="dxa"/>
            <w:noWrap/>
            <w:hideMark/>
          </w:tcPr>
          <w:p w14:paraId="6F66B5D6" w14:textId="77777777" w:rsidR="00435557" w:rsidRPr="00435557" w:rsidRDefault="00435557" w:rsidP="00435557">
            <w:r w:rsidRPr="00435557">
              <w:t>7.720128</w:t>
            </w:r>
          </w:p>
        </w:tc>
        <w:tc>
          <w:tcPr>
            <w:tcW w:w="960" w:type="dxa"/>
            <w:noWrap/>
            <w:hideMark/>
          </w:tcPr>
          <w:p w14:paraId="525ABB6B" w14:textId="77777777" w:rsidR="00435557" w:rsidRPr="00435557" w:rsidRDefault="00435557" w:rsidP="00435557">
            <w:r w:rsidRPr="00435557">
              <w:t>2.589045</w:t>
            </w:r>
          </w:p>
        </w:tc>
        <w:tc>
          <w:tcPr>
            <w:tcW w:w="960" w:type="dxa"/>
            <w:noWrap/>
            <w:hideMark/>
          </w:tcPr>
          <w:p w14:paraId="7DD4D6A7" w14:textId="77777777" w:rsidR="00435557" w:rsidRPr="00435557" w:rsidRDefault="00435557" w:rsidP="00435557">
            <w:r w:rsidRPr="00435557">
              <w:t>4.450955</w:t>
            </w:r>
          </w:p>
        </w:tc>
        <w:tc>
          <w:tcPr>
            <w:tcW w:w="960" w:type="dxa"/>
            <w:noWrap/>
            <w:hideMark/>
          </w:tcPr>
          <w:p w14:paraId="693BBC40" w14:textId="77777777" w:rsidR="00435557" w:rsidRPr="00435557" w:rsidRDefault="00435557" w:rsidP="00435557">
            <w:r w:rsidRPr="00435557">
              <w:t>7.341753</w:t>
            </w:r>
          </w:p>
        </w:tc>
        <w:tc>
          <w:tcPr>
            <w:tcW w:w="960" w:type="dxa"/>
            <w:noWrap/>
            <w:hideMark/>
          </w:tcPr>
          <w:p w14:paraId="33B1DF8F" w14:textId="77777777" w:rsidR="00435557" w:rsidRPr="00435557" w:rsidRDefault="00435557" w:rsidP="00435557">
            <w:r w:rsidRPr="00435557">
              <w:t>8.617242</w:t>
            </w:r>
          </w:p>
        </w:tc>
        <w:tc>
          <w:tcPr>
            <w:tcW w:w="960" w:type="dxa"/>
            <w:noWrap/>
            <w:hideMark/>
          </w:tcPr>
          <w:p w14:paraId="49DA318A" w14:textId="77777777" w:rsidR="00435557" w:rsidRPr="00435557" w:rsidRDefault="00435557" w:rsidP="00435557">
            <w:r w:rsidRPr="00435557">
              <w:t>8.9168</w:t>
            </w:r>
          </w:p>
        </w:tc>
      </w:tr>
      <w:tr w:rsidR="00435557" w:rsidRPr="00435557" w14:paraId="18FA90F0" w14:textId="77777777" w:rsidTr="00435557">
        <w:trPr>
          <w:trHeight w:val="300"/>
        </w:trPr>
        <w:tc>
          <w:tcPr>
            <w:tcW w:w="960" w:type="dxa"/>
            <w:noWrap/>
            <w:hideMark/>
          </w:tcPr>
          <w:p w14:paraId="0F750253" w14:textId="77777777" w:rsidR="00435557" w:rsidRPr="00435557" w:rsidRDefault="00435557" w:rsidP="00435557">
            <w:r w:rsidRPr="00435557">
              <w:t>2.600241</w:t>
            </w:r>
          </w:p>
        </w:tc>
        <w:tc>
          <w:tcPr>
            <w:tcW w:w="960" w:type="dxa"/>
            <w:noWrap/>
            <w:hideMark/>
          </w:tcPr>
          <w:p w14:paraId="16E6ED37" w14:textId="77777777" w:rsidR="00435557" w:rsidRPr="00435557" w:rsidRDefault="00435557" w:rsidP="00435557">
            <w:r w:rsidRPr="00435557">
              <w:t>3.917985</w:t>
            </w:r>
          </w:p>
        </w:tc>
        <w:tc>
          <w:tcPr>
            <w:tcW w:w="960" w:type="dxa"/>
            <w:noWrap/>
            <w:hideMark/>
          </w:tcPr>
          <w:p w14:paraId="34272043" w14:textId="77777777" w:rsidR="00435557" w:rsidRPr="00435557" w:rsidRDefault="00435557" w:rsidP="00435557">
            <w:r w:rsidRPr="00435557">
              <w:t>5.241738</w:t>
            </w:r>
          </w:p>
        </w:tc>
        <w:tc>
          <w:tcPr>
            <w:tcW w:w="960" w:type="dxa"/>
            <w:noWrap/>
            <w:hideMark/>
          </w:tcPr>
          <w:p w14:paraId="5C0D768A" w14:textId="77777777" w:rsidR="00435557" w:rsidRPr="00435557" w:rsidRDefault="00435557" w:rsidP="00435557">
            <w:r w:rsidRPr="00435557">
              <w:t>8.256701</w:t>
            </w:r>
          </w:p>
        </w:tc>
        <w:tc>
          <w:tcPr>
            <w:tcW w:w="960" w:type="dxa"/>
            <w:noWrap/>
            <w:hideMark/>
          </w:tcPr>
          <w:p w14:paraId="0B8981EC" w14:textId="77777777" w:rsidR="00435557" w:rsidRPr="00435557" w:rsidRDefault="00435557" w:rsidP="00435557">
            <w:r w:rsidRPr="00435557">
              <w:t>10.6005</w:t>
            </w:r>
          </w:p>
        </w:tc>
        <w:tc>
          <w:tcPr>
            <w:tcW w:w="960" w:type="dxa"/>
            <w:noWrap/>
            <w:hideMark/>
          </w:tcPr>
          <w:p w14:paraId="354A02E4" w14:textId="77777777" w:rsidR="00435557" w:rsidRPr="00435557" w:rsidRDefault="00435557" w:rsidP="00435557">
            <w:r w:rsidRPr="00435557">
              <w:t>2.718542</w:t>
            </w:r>
          </w:p>
        </w:tc>
        <w:tc>
          <w:tcPr>
            <w:tcW w:w="960" w:type="dxa"/>
            <w:noWrap/>
            <w:hideMark/>
          </w:tcPr>
          <w:p w14:paraId="735DBB98" w14:textId="77777777" w:rsidR="00435557" w:rsidRPr="00435557" w:rsidRDefault="00435557" w:rsidP="00435557">
            <w:r w:rsidRPr="00435557">
              <w:t>3.965882</w:t>
            </w:r>
          </w:p>
        </w:tc>
        <w:tc>
          <w:tcPr>
            <w:tcW w:w="960" w:type="dxa"/>
            <w:noWrap/>
            <w:hideMark/>
          </w:tcPr>
          <w:p w14:paraId="6DF29D18" w14:textId="77777777" w:rsidR="00435557" w:rsidRPr="00435557" w:rsidRDefault="00435557" w:rsidP="00435557">
            <w:r w:rsidRPr="00435557">
              <w:t>5.315794</w:t>
            </w:r>
          </w:p>
        </w:tc>
        <w:tc>
          <w:tcPr>
            <w:tcW w:w="960" w:type="dxa"/>
            <w:noWrap/>
            <w:hideMark/>
          </w:tcPr>
          <w:p w14:paraId="0F818AB2" w14:textId="77777777" w:rsidR="00435557" w:rsidRPr="00435557" w:rsidRDefault="00435557" w:rsidP="00435557">
            <w:r w:rsidRPr="00435557">
              <w:t>6.563813</w:t>
            </w:r>
          </w:p>
        </w:tc>
        <w:tc>
          <w:tcPr>
            <w:tcW w:w="960" w:type="dxa"/>
            <w:noWrap/>
            <w:hideMark/>
          </w:tcPr>
          <w:p w14:paraId="77B29492" w14:textId="77777777" w:rsidR="00435557" w:rsidRPr="00435557" w:rsidRDefault="00435557" w:rsidP="00435557">
            <w:r w:rsidRPr="00435557">
              <w:t>10.82655</w:t>
            </w:r>
          </w:p>
        </w:tc>
      </w:tr>
      <w:tr w:rsidR="00435557" w:rsidRPr="00435557" w14:paraId="253AB49C" w14:textId="77777777" w:rsidTr="00435557">
        <w:trPr>
          <w:trHeight w:val="300"/>
        </w:trPr>
        <w:tc>
          <w:tcPr>
            <w:tcW w:w="960" w:type="dxa"/>
            <w:noWrap/>
            <w:hideMark/>
          </w:tcPr>
          <w:p w14:paraId="5F97103E" w14:textId="77777777" w:rsidR="00435557" w:rsidRPr="00435557" w:rsidRDefault="00435557" w:rsidP="00435557">
            <w:r w:rsidRPr="00435557">
              <w:t>2.768552</w:t>
            </w:r>
          </w:p>
        </w:tc>
        <w:tc>
          <w:tcPr>
            <w:tcW w:w="960" w:type="dxa"/>
            <w:noWrap/>
            <w:hideMark/>
          </w:tcPr>
          <w:p w14:paraId="4156F82F" w14:textId="77777777" w:rsidR="00435557" w:rsidRPr="00435557" w:rsidRDefault="00435557" w:rsidP="00435557">
            <w:r w:rsidRPr="00435557">
              <w:t>4.482064</w:t>
            </w:r>
          </w:p>
        </w:tc>
        <w:tc>
          <w:tcPr>
            <w:tcW w:w="960" w:type="dxa"/>
            <w:noWrap/>
            <w:hideMark/>
          </w:tcPr>
          <w:p w14:paraId="407BFEDD" w14:textId="77777777" w:rsidR="00435557" w:rsidRPr="00435557" w:rsidRDefault="00435557" w:rsidP="00435557">
            <w:r w:rsidRPr="00435557">
              <w:t>5.244386</w:t>
            </w:r>
          </w:p>
        </w:tc>
        <w:tc>
          <w:tcPr>
            <w:tcW w:w="960" w:type="dxa"/>
            <w:noWrap/>
            <w:hideMark/>
          </w:tcPr>
          <w:p w14:paraId="6FED2B51" w14:textId="77777777" w:rsidR="00435557" w:rsidRPr="00435557" w:rsidRDefault="00435557" w:rsidP="00435557">
            <w:r w:rsidRPr="00435557">
              <w:t>8.773088</w:t>
            </w:r>
          </w:p>
        </w:tc>
        <w:tc>
          <w:tcPr>
            <w:tcW w:w="960" w:type="dxa"/>
            <w:noWrap/>
            <w:hideMark/>
          </w:tcPr>
          <w:p w14:paraId="78A3A3C1" w14:textId="77777777" w:rsidR="00435557" w:rsidRPr="00435557" w:rsidRDefault="00435557" w:rsidP="00435557">
            <w:r w:rsidRPr="00435557">
              <w:t>8.159103</w:t>
            </w:r>
          </w:p>
        </w:tc>
        <w:tc>
          <w:tcPr>
            <w:tcW w:w="960" w:type="dxa"/>
            <w:noWrap/>
            <w:hideMark/>
          </w:tcPr>
          <w:p w14:paraId="38CE2185" w14:textId="77777777" w:rsidR="00435557" w:rsidRPr="00435557" w:rsidRDefault="00435557" w:rsidP="00435557">
            <w:r w:rsidRPr="00435557">
              <w:t>2.125147</w:t>
            </w:r>
          </w:p>
        </w:tc>
        <w:tc>
          <w:tcPr>
            <w:tcW w:w="960" w:type="dxa"/>
            <w:noWrap/>
            <w:hideMark/>
          </w:tcPr>
          <w:p w14:paraId="56E8AF46" w14:textId="77777777" w:rsidR="00435557" w:rsidRPr="00435557" w:rsidRDefault="00435557" w:rsidP="00435557">
            <w:r w:rsidRPr="00435557">
              <w:t>4.134446</w:t>
            </w:r>
          </w:p>
        </w:tc>
        <w:tc>
          <w:tcPr>
            <w:tcW w:w="960" w:type="dxa"/>
            <w:noWrap/>
            <w:hideMark/>
          </w:tcPr>
          <w:p w14:paraId="379906F8" w14:textId="77777777" w:rsidR="00435557" w:rsidRPr="00435557" w:rsidRDefault="00435557" w:rsidP="00435557">
            <w:r w:rsidRPr="00435557">
              <w:t>5.918719</w:t>
            </w:r>
          </w:p>
        </w:tc>
        <w:tc>
          <w:tcPr>
            <w:tcW w:w="960" w:type="dxa"/>
            <w:noWrap/>
            <w:hideMark/>
          </w:tcPr>
          <w:p w14:paraId="04AD1936" w14:textId="77777777" w:rsidR="00435557" w:rsidRPr="00435557" w:rsidRDefault="00435557" w:rsidP="00435557">
            <w:r w:rsidRPr="00435557">
              <w:t>7.765231</w:t>
            </w:r>
          </w:p>
        </w:tc>
        <w:tc>
          <w:tcPr>
            <w:tcW w:w="960" w:type="dxa"/>
            <w:noWrap/>
            <w:hideMark/>
          </w:tcPr>
          <w:p w14:paraId="7FACDA2C" w14:textId="77777777" w:rsidR="00435557" w:rsidRPr="00435557" w:rsidRDefault="00435557" w:rsidP="00435557">
            <w:r w:rsidRPr="00435557">
              <w:t>8.999809</w:t>
            </w:r>
          </w:p>
        </w:tc>
      </w:tr>
      <w:tr w:rsidR="00435557" w:rsidRPr="00435557" w14:paraId="74AB59CA" w14:textId="77777777" w:rsidTr="00435557">
        <w:trPr>
          <w:trHeight w:val="300"/>
        </w:trPr>
        <w:tc>
          <w:tcPr>
            <w:tcW w:w="960" w:type="dxa"/>
            <w:noWrap/>
            <w:hideMark/>
          </w:tcPr>
          <w:p w14:paraId="582F8A6E" w14:textId="77777777" w:rsidR="00435557" w:rsidRPr="00435557" w:rsidRDefault="00435557" w:rsidP="00435557">
            <w:r w:rsidRPr="00435557">
              <w:t>3.282246</w:t>
            </w:r>
          </w:p>
        </w:tc>
        <w:tc>
          <w:tcPr>
            <w:tcW w:w="960" w:type="dxa"/>
            <w:noWrap/>
            <w:hideMark/>
          </w:tcPr>
          <w:p w14:paraId="32DE7BEC" w14:textId="77777777" w:rsidR="00435557" w:rsidRPr="00435557" w:rsidRDefault="00435557" w:rsidP="00435557">
            <w:r w:rsidRPr="00435557">
              <w:t>4.564166</w:t>
            </w:r>
          </w:p>
        </w:tc>
        <w:tc>
          <w:tcPr>
            <w:tcW w:w="960" w:type="dxa"/>
            <w:noWrap/>
            <w:hideMark/>
          </w:tcPr>
          <w:p w14:paraId="1C44DE09" w14:textId="77777777" w:rsidR="00435557" w:rsidRPr="00435557" w:rsidRDefault="00435557" w:rsidP="00435557">
            <w:r w:rsidRPr="00435557">
              <w:t>6.993277</w:t>
            </w:r>
          </w:p>
        </w:tc>
        <w:tc>
          <w:tcPr>
            <w:tcW w:w="960" w:type="dxa"/>
            <w:noWrap/>
            <w:hideMark/>
          </w:tcPr>
          <w:p w14:paraId="1906B5D2" w14:textId="77777777" w:rsidR="00435557" w:rsidRPr="00435557" w:rsidRDefault="00435557" w:rsidP="00435557">
            <w:r w:rsidRPr="00435557">
              <w:t>8.317283</w:t>
            </w:r>
          </w:p>
        </w:tc>
        <w:tc>
          <w:tcPr>
            <w:tcW w:w="960" w:type="dxa"/>
            <w:noWrap/>
            <w:hideMark/>
          </w:tcPr>
          <w:p w14:paraId="3179F5C2" w14:textId="77777777" w:rsidR="00435557" w:rsidRPr="00435557" w:rsidRDefault="00435557" w:rsidP="00435557">
            <w:r w:rsidRPr="00435557">
              <w:t>8.872983</w:t>
            </w:r>
          </w:p>
        </w:tc>
        <w:tc>
          <w:tcPr>
            <w:tcW w:w="960" w:type="dxa"/>
            <w:noWrap/>
            <w:hideMark/>
          </w:tcPr>
          <w:p w14:paraId="2ED5DD5B" w14:textId="77777777" w:rsidR="00435557" w:rsidRPr="00435557" w:rsidRDefault="00435557" w:rsidP="00435557">
            <w:r w:rsidRPr="00435557">
              <w:t>2.92841</w:t>
            </w:r>
          </w:p>
        </w:tc>
        <w:tc>
          <w:tcPr>
            <w:tcW w:w="960" w:type="dxa"/>
            <w:noWrap/>
            <w:hideMark/>
          </w:tcPr>
          <w:p w14:paraId="5D99C9A4" w14:textId="77777777" w:rsidR="00435557" w:rsidRPr="00435557" w:rsidRDefault="00435557" w:rsidP="00435557">
            <w:r w:rsidRPr="00435557">
              <w:t>4.56729</w:t>
            </w:r>
          </w:p>
        </w:tc>
        <w:tc>
          <w:tcPr>
            <w:tcW w:w="960" w:type="dxa"/>
            <w:noWrap/>
            <w:hideMark/>
          </w:tcPr>
          <w:p w14:paraId="6FD993C2" w14:textId="77777777" w:rsidR="00435557" w:rsidRPr="00435557" w:rsidRDefault="00435557" w:rsidP="00435557">
            <w:r w:rsidRPr="00435557">
              <w:t>5.82663</w:t>
            </w:r>
          </w:p>
        </w:tc>
        <w:tc>
          <w:tcPr>
            <w:tcW w:w="960" w:type="dxa"/>
            <w:noWrap/>
            <w:hideMark/>
          </w:tcPr>
          <w:p w14:paraId="09066AFF" w14:textId="77777777" w:rsidR="00435557" w:rsidRPr="00435557" w:rsidRDefault="00435557" w:rsidP="00435557">
            <w:r w:rsidRPr="00435557">
              <w:t>8.183942</w:t>
            </w:r>
          </w:p>
        </w:tc>
        <w:tc>
          <w:tcPr>
            <w:tcW w:w="960" w:type="dxa"/>
            <w:noWrap/>
            <w:hideMark/>
          </w:tcPr>
          <w:p w14:paraId="5643734E" w14:textId="77777777" w:rsidR="00435557" w:rsidRPr="00435557" w:rsidRDefault="00435557" w:rsidP="00435557">
            <w:r w:rsidRPr="00435557">
              <w:t>9.325475</w:t>
            </w:r>
          </w:p>
        </w:tc>
      </w:tr>
      <w:tr w:rsidR="00435557" w:rsidRPr="00435557" w14:paraId="313C0F9D" w14:textId="77777777" w:rsidTr="00435557">
        <w:trPr>
          <w:trHeight w:val="300"/>
        </w:trPr>
        <w:tc>
          <w:tcPr>
            <w:tcW w:w="960" w:type="dxa"/>
            <w:noWrap/>
            <w:hideMark/>
          </w:tcPr>
          <w:p w14:paraId="6CA08E25" w14:textId="77777777" w:rsidR="00435557" w:rsidRPr="00435557" w:rsidRDefault="00435557" w:rsidP="00435557">
            <w:r w:rsidRPr="00435557">
              <w:t>2.719742</w:t>
            </w:r>
          </w:p>
        </w:tc>
        <w:tc>
          <w:tcPr>
            <w:tcW w:w="960" w:type="dxa"/>
            <w:noWrap/>
            <w:hideMark/>
          </w:tcPr>
          <w:p w14:paraId="667A13B4" w14:textId="77777777" w:rsidR="00435557" w:rsidRPr="00435557" w:rsidRDefault="00435557" w:rsidP="00435557">
            <w:r w:rsidRPr="00435557">
              <w:t>4.409962</w:t>
            </w:r>
          </w:p>
        </w:tc>
        <w:tc>
          <w:tcPr>
            <w:tcW w:w="960" w:type="dxa"/>
            <w:noWrap/>
            <w:hideMark/>
          </w:tcPr>
          <w:p w14:paraId="7452E0BD" w14:textId="77777777" w:rsidR="00435557" w:rsidRPr="00435557" w:rsidRDefault="00435557" w:rsidP="00435557">
            <w:r w:rsidRPr="00435557">
              <w:t>5.782154</w:t>
            </w:r>
          </w:p>
        </w:tc>
        <w:tc>
          <w:tcPr>
            <w:tcW w:w="960" w:type="dxa"/>
            <w:noWrap/>
            <w:hideMark/>
          </w:tcPr>
          <w:p w14:paraId="2A84B8A2" w14:textId="77777777" w:rsidR="00435557" w:rsidRPr="00435557" w:rsidRDefault="00435557" w:rsidP="00435557">
            <w:r w:rsidRPr="00435557">
              <w:t>8.689787</w:t>
            </w:r>
          </w:p>
        </w:tc>
        <w:tc>
          <w:tcPr>
            <w:tcW w:w="960" w:type="dxa"/>
            <w:noWrap/>
            <w:hideMark/>
          </w:tcPr>
          <w:p w14:paraId="40ABF000" w14:textId="77777777" w:rsidR="00435557" w:rsidRPr="00435557" w:rsidRDefault="00435557" w:rsidP="00435557">
            <w:r w:rsidRPr="00435557">
              <w:t>11.87964</w:t>
            </w:r>
          </w:p>
        </w:tc>
        <w:tc>
          <w:tcPr>
            <w:tcW w:w="960" w:type="dxa"/>
            <w:noWrap/>
            <w:hideMark/>
          </w:tcPr>
          <w:p w14:paraId="1F22FEFA" w14:textId="77777777" w:rsidR="00435557" w:rsidRPr="00435557" w:rsidRDefault="00435557" w:rsidP="00435557">
            <w:r w:rsidRPr="00435557">
              <w:t>2.707205</w:t>
            </w:r>
          </w:p>
        </w:tc>
        <w:tc>
          <w:tcPr>
            <w:tcW w:w="960" w:type="dxa"/>
            <w:noWrap/>
            <w:hideMark/>
          </w:tcPr>
          <w:p w14:paraId="1C9C8188" w14:textId="77777777" w:rsidR="00435557" w:rsidRPr="00435557" w:rsidRDefault="00435557" w:rsidP="00435557">
            <w:r w:rsidRPr="00435557">
              <w:t>5.168496</w:t>
            </w:r>
          </w:p>
        </w:tc>
        <w:tc>
          <w:tcPr>
            <w:tcW w:w="960" w:type="dxa"/>
            <w:noWrap/>
            <w:hideMark/>
          </w:tcPr>
          <w:p w14:paraId="3B220789" w14:textId="77777777" w:rsidR="00435557" w:rsidRPr="00435557" w:rsidRDefault="00435557" w:rsidP="00435557">
            <w:r w:rsidRPr="00435557">
              <w:t>5.435053</w:t>
            </w:r>
          </w:p>
        </w:tc>
        <w:tc>
          <w:tcPr>
            <w:tcW w:w="960" w:type="dxa"/>
            <w:noWrap/>
            <w:hideMark/>
          </w:tcPr>
          <w:p w14:paraId="2387F766" w14:textId="77777777" w:rsidR="00435557" w:rsidRPr="00435557" w:rsidRDefault="00435557" w:rsidP="00435557">
            <w:r w:rsidRPr="00435557">
              <w:t>7.132023</w:t>
            </w:r>
          </w:p>
        </w:tc>
        <w:tc>
          <w:tcPr>
            <w:tcW w:w="960" w:type="dxa"/>
            <w:noWrap/>
            <w:hideMark/>
          </w:tcPr>
          <w:p w14:paraId="322ADBB9" w14:textId="77777777" w:rsidR="00435557" w:rsidRPr="00435557" w:rsidRDefault="00435557" w:rsidP="00435557">
            <w:r w:rsidRPr="00435557">
              <w:t>9.191088</w:t>
            </w:r>
          </w:p>
        </w:tc>
      </w:tr>
      <w:tr w:rsidR="00435557" w:rsidRPr="00435557" w14:paraId="0900560B" w14:textId="77777777" w:rsidTr="00435557">
        <w:trPr>
          <w:trHeight w:val="300"/>
        </w:trPr>
        <w:tc>
          <w:tcPr>
            <w:tcW w:w="960" w:type="dxa"/>
            <w:noWrap/>
            <w:hideMark/>
          </w:tcPr>
          <w:p w14:paraId="682FD7D8" w14:textId="77777777" w:rsidR="00435557" w:rsidRPr="00435557" w:rsidRDefault="00435557" w:rsidP="00435557">
            <w:r w:rsidRPr="00435557">
              <w:t>3.31657</w:t>
            </w:r>
          </w:p>
        </w:tc>
        <w:tc>
          <w:tcPr>
            <w:tcW w:w="960" w:type="dxa"/>
            <w:noWrap/>
            <w:hideMark/>
          </w:tcPr>
          <w:p w14:paraId="0E786332" w14:textId="77777777" w:rsidR="00435557" w:rsidRPr="00435557" w:rsidRDefault="00435557" w:rsidP="00435557">
            <w:r w:rsidRPr="00435557">
              <w:t>4.50745</w:t>
            </w:r>
          </w:p>
        </w:tc>
        <w:tc>
          <w:tcPr>
            <w:tcW w:w="960" w:type="dxa"/>
            <w:noWrap/>
            <w:hideMark/>
          </w:tcPr>
          <w:p w14:paraId="3B8233F4" w14:textId="77777777" w:rsidR="00435557" w:rsidRPr="00435557" w:rsidRDefault="00435557" w:rsidP="00435557">
            <w:r w:rsidRPr="00435557">
              <w:t>6.23989</w:t>
            </w:r>
          </w:p>
        </w:tc>
        <w:tc>
          <w:tcPr>
            <w:tcW w:w="960" w:type="dxa"/>
            <w:noWrap/>
            <w:hideMark/>
          </w:tcPr>
          <w:p w14:paraId="0D0FF9BA" w14:textId="77777777" w:rsidR="00435557" w:rsidRPr="00435557" w:rsidRDefault="00435557" w:rsidP="00435557">
            <w:r w:rsidRPr="00435557">
              <w:t>7.409005</w:t>
            </w:r>
          </w:p>
        </w:tc>
        <w:tc>
          <w:tcPr>
            <w:tcW w:w="960" w:type="dxa"/>
            <w:noWrap/>
            <w:hideMark/>
          </w:tcPr>
          <w:p w14:paraId="38EBFF21" w14:textId="77777777" w:rsidR="00435557" w:rsidRPr="00435557" w:rsidRDefault="00435557" w:rsidP="00435557">
            <w:r w:rsidRPr="00435557">
              <w:t>9.488853</w:t>
            </w:r>
          </w:p>
        </w:tc>
        <w:tc>
          <w:tcPr>
            <w:tcW w:w="960" w:type="dxa"/>
            <w:noWrap/>
            <w:hideMark/>
          </w:tcPr>
          <w:p w14:paraId="50A7756C" w14:textId="77777777" w:rsidR="00435557" w:rsidRPr="00435557" w:rsidRDefault="00435557" w:rsidP="00435557">
            <w:r w:rsidRPr="00435557">
              <w:t>2.979357</w:t>
            </w:r>
          </w:p>
        </w:tc>
        <w:tc>
          <w:tcPr>
            <w:tcW w:w="960" w:type="dxa"/>
            <w:noWrap/>
            <w:hideMark/>
          </w:tcPr>
          <w:p w14:paraId="4350814F" w14:textId="77777777" w:rsidR="00435557" w:rsidRPr="00435557" w:rsidRDefault="00435557" w:rsidP="00435557">
            <w:r w:rsidRPr="00435557">
              <w:t>4.60317</w:t>
            </w:r>
          </w:p>
        </w:tc>
        <w:tc>
          <w:tcPr>
            <w:tcW w:w="960" w:type="dxa"/>
            <w:noWrap/>
            <w:hideMark/>
          </w:tcPr>
          <w:p w14:paraId="027D7BB6" w14:textId="77777777" w:rsidR="00435557" w:rsidRPr="00435557" w:rsidRDefault="00435557" w:rsidP="00435557">
            <w:r w:rsidRPr="00435557">
              <w:t>6.528303</w:t>
            </w:r>
          </w:p>
        </w:tc>
        <w:tc>
          <w:tcPr>
            <w:tcW w:w="960" w:type="dxa"/>
            <w:noWrap/>
            <w:hideMark/>
          </w:tcPr>
          <w:p w14:paraId="22FF9796" w14:textId="77777777" w:rsidR="00435557" w:rsidRPr="00435557" w:rsidRDefault="00435557" w:rsidP="00435557">
            <w:r w:rsidRPr="00435557">
              <w:t>9.534991</w:t>
            </w:r>
          </w:p>
        </w:tc>
        <w:tc>
          <w:tcPr>
            <w:tcW w:w="960" w:type="dxa"/>
            <w:noWrap/>
            <w:hideMark/>
          </w:tcPr>
          <w:p w14:paraId="42671E40" w14:textId="77777777" w:rsidR="00435557" w:rsidRPr="00435557" w:rsidRDefault="00435557" w:rsidP="00435557">
            <w:r w:rsidRPr="00435557">
              <w:t>12.11392</w:t>
            </w:r>
          </w:p>
        </w:tc>
      </w:tr>
      <w:tr w:rsidR="00435557" w:rsidRPr="00435557" w14:paraId="0D34D115" w14:textId="77777777" w:rsidTr="00435557">
        <w:trPr>
          <w:trHeight w:val="300"/>
        </w:trPr>
        <w:tc>
          <w:tcPr>
            <w:tcW w:w="960" w:type="dxa"/>
            <w:noWrap/>
            <w:hideMark/>
          </w:tcPr>
          <w:p w14:paraId="6CF1A0D6" w14:textId="77777777" w:rsidR="00435557" w:rsidRPr="00435557" w:rsidRDefault="00435557" w:rsidP="00435557">
            <w:pPr>
              <w:rPr>
                <w:b/>
                <w:bCs/>
              </w:rPr>
            </w:pPr>
            <w:r w:rsidRPr="00435557">
              <w:rPr>
                <w:b/>
                <w:bCs/>
              </w:rPr>
              <w:t>2.810008</w:t>
            </w:r>
          </w:p>
        </w:tc>
        <w:tc>
          <w:tcPr>
            <w:tcW w:w="960" w:type="dxa"/>
            <w:noWrap/>
            <w:hideMark/>
          </w:tcPr>
          <w:p w14:paraId="0CB41E77" w14:textId="77777777" w:rsidR="00435557" w:rsidRPr="00435557" w:rsidRDefault="00435557" w:rsidP="00435557">
            <w:pPr>
              <w:rPr>
                <w:b/>
                <w:bCs/>
              </w:rPr>
            </w:pPr>
            <w:r w:rsidRPr="00435557">
              <w:rPr>
                <w:b/>
                <w:bCs/>
              </w:rPr>
              <w:t>3.772718</w:t>
            </w:r>
          </w:p>
        </w:tc>
        <w:tc>
          <w:tcPr>
            <w:tcW w:w="960" w:type="dxa"/>
            <w:noWrap/>
            <w:hideMark/>
          </w:tcPr>
          <w:p w14:paraId="75018448" w14:textId="77777777" w:rsidR="00435557" w:rsidRPr="00435557" w:rsidRDefault="00435557" w:rsidP="00435557">
            <w:pPr>
              <w:rPr>
                <w:b/>
                <w:bCs/>
              </w:rPr>
            </w:pPr>
            <w:r w:rsidRPr="00435557">
              <w:rPr>
                <w:b/>
                <w:bCs/>
              </w:rPr>
              <w:t>5.497646</w:t>
            </w:r>
          </w:p>
        </w:tc>
        <w:tc>
          <w:tcPr>
            <w:tcW w:w="960" w:type="dxa"/>
            <w:noWrap/>
            <w:hideMark/>
          </w:tcPr>
          <w:p w14:paraId="563CC22E" w14:textId="77777777" w:rsidR="00435557" w:rsidRPr="00435557" w:rsidRDefault="00435557" w:rsidP="00435557">
            <w:pPr>
              <w:rPr>
                <w:b/>
                <w:bCs/>
              </w:rPr>
            </w:pPr>
            <w:r w:rsidRPr="00435557">
              <w:rPr>
                <w:b/>
                <w:bCs/>
              </w:rPr>
              <w:t>7.532132</w:t>
            </w:r>
          </w:p>
        </w:tc>
        <w:tc>
          <w:tcPr>
            <w:tcW w:w="960" w:type="dxa"/>
            <w:noWrap/>
            <w:hideMark/>
          </w:tcPr>
          <w:p w14:paraId="73F23AA5" w14:textId="77777777" w:rsidR="00435557" w:rsidRPr="00435557" w:rsidRDefault="00435557" w:rsidP="00435557">
            <w:pPr>
              <w:rPr>
                <w:b/>
                <w:bCs/>
              </w:rPr>
            </w:pPr>
            <w:r w:rsidRPr="00435557">
              <w:rPr>
                <w:b/>
                <w:bCs/>
              </w:rPr>
              <w:t>8.915063</w:t>
            </w:r>
          </w:p>
        </w:tc>
        <w:tc>
          <w:tcPr>
            <w:tcW w:w="960" w:type="dxa"/>
            <w:noWrap/>
            <w:hideMark/>
          </w:tcPr>
          <w:p w14:paraId="2EC0C746" w14:textId="77777777" w:rsidR="00435557" w:rsidRPr="00435557" w:rsidRDefault="00435557" w:rsidP="00435557">
            <w:pPr>
              <w:rPr>
                <w:b/>
                <w:bCs/>
              </w:rPr>
            </w:pPr>
            <w:r w:rsidRPr="00435557">
              <w:rPr>
                <w:b/>
                <w:bCs/>
              </w:rPr>
              <w:t>2.566505</w:t>
            </w:r>
          </w:p>
        </w:tc>
        <w:tc>
          <w:tcPr>
            <w:tcW w:w="960" w:type="dxa"/>
            <w:noWrap/>
            <w:hideMark/>
          </w:tcPr>
          <w:p w14:paraId="34A9A1AC" w14:textId="77777777" w:rsidR="00435557" w:rsidRPr="00435557" w:rsidRDefault="00435557" w:rsidP="00435557">
            <w:pPr>
              <w:rPr>
                <w:b/>
                <w:bCs/>
              </w:rPr>
            </w:pPr>
            <w:r w:rsidRPr="00435557">
              <w:rPr>
                <w:b/>
                <w:bCs/>
              </w:rPr>
              <w:t>4.009529</w:t>
            </w:r>
          </w:p>
        </w:tc>
        <w:tc>
          <w:tcPr>
            <w:tcW w:w="960" w:type="dxa"/>
            <w:noWrap/>
            <w:hideMark/>
          </w:tcPr>
          <w:p w14:paraId="6AAC03C5" w14:textId="77777777" w:rsidR="00435557" w:rsidRPr="00435557" w:rsidRDefault="00435557" w:rsidP="00435557">
            <w:pPr>
              <w:rPr>
                <w:b/>
                <w:bCs/>
              </w:rPr>
            </w:pPr>
            <w:r w:rsidRPr="00435557">
              <w:rPr>
                <w:b/>
                <w:bCs/>
              </w:rPr>
              <w:t>5.769141</w:t>
            </w:r>
          </w:p>
        </w:tc>
        <w:tc>
          <w:tcPr>
            <w:tcW w:w="960" w:type="dxa"/>
            <w:noWrap/>
            <w:hideMark/>
          </w:tcPr>
          <w:p w14:paraId="641996EC" w14:textId="77777777" w:rsidR="00435557" w:rsidRPr="00435557" w:rsidRDefault="00435557" w:rsidP="00435557">
            <w:pPr>
              <w:rPr>
                <w:b/>
                <w:bCs/>
              </w:rPr>
            </w:pPr>
            <w:r w:rsidRPr="00435557">
              <w:rPr>
                <w:b/>
                <w:bCs/>
              </w:rPr>
              <w:t>7.36354</w:t>
            </w:r>
          </w:p>
        </w:tc>
        <w:tc>
          <w:tcPr>
            <w:tcW w:w="960" w:type="dxa"/>
            <w:noWrap/>
            <w:hideMark/>
          </w:tcPr>
          <w:p w14:paraId="44BFCD53" w14:textId="77777777" w:rsidR="00435557" w:rsidRPr="00435557" w:rsidRDefault="00435557" w:rsidP="00435557">
            <w:pPr>
              <w:rPr>
                <w:b/>
                <w:bCs/>
              </w:rPr>
            </w:pPr>
            <w:r w:rsidRPr="00435557">
              <w:rPr>
                <w:b/>
                <w:bCs/>
              </w:rPr>
              <w:t>9.527922</w:t>
            </w:r>
          </w:p>
        </w:tc>
      </w:tr>
    </w:tbl>
    <w:p w14:paraId="33E2FF36" w14:textId="77777777" w:rsidR="00435557" w:rsidRDefault="00435557" w:rsidP="00F529BC">
      <w:r>
        <w:lastRenderedPageBreak/>
        <w:t>5</w:t>
      </w:r>
      <w:r w:rsidRPr="00435557">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435557" w:rsidRPr="00435557" w14:paraId="50D59524" w14:textId="77777777" w:rsidTr="00435557">
        <w:trPr>
          <w:trHeight w:val="300"/>
        </w:trPr>
        <w:tc>
          <w:tcPr>
            <w:tcW w:w="960" w:type="dxa"/>
            <w:noWrap/>
            <w:hideMark/>
          </w:tcPr>
          <w:p w14:paraId="266589E5" w14:textId="77777777" w:rsidR="00435557" w:rsidRPr="00435557" w:rsidRDefault="00435557" w:rsidP="00435557">
            <w:r w:rsidRPr="00435557">
              <w:t>Tx01</w:t>
            </w:r>
          </w:p>
        </w:tc>
        <w:tc>
          <w:tcPr>
            <w:tcW w:w="960" w:type="dxa"/>
            <w:noWrap/>
            <w:hideMark/>
          </w:tcPr>
          <w:p w14:paraId="2067D06A" w14:textId="77777777" w:rsidR="00435557" w:rsidRPr="00435557" w:rsidRDefault="00435557" w:rsidP="00435557">
            <w:r w:rsidRPr="00435557">
              <w:t>Tx02</w:t>
            </w:r>
          </w:p>
        </w:tc>
        <w:tc>
          <w:tcPr>
            <w:tcW w:w="960" w:type="dxa"/>
            <w:noWrap/>
            <w:hideMark/>
          </w:tcPr>
          <w:p w14:paraId="49B32B27" w14:textId="77777777" w:rsidR="00435557" w:rsidRPr="00435557" w:rsidRDefault="00435557" w:rsidP="00435557">
            <w:r w:rsidRPr="00435557">
              <w:t>Tx03</w:t>
            </w:r>
          </w:p>
        </w:tc>
        <w:tc>
          <w:tcPr>
            <w:tcW w:w="960" w:type="dxa"/>
            <w:noWrap/>
            <w:hideMark/>
          </w:tcPr>
          <w:p w14:paraId="798B5D4B" w14:textId="77777777" w:rsidR="00435557" w:rsidRPr="00435557" w:rsidRDefault="00435557" w:rsidP="00435557">
            <w:r w:rsidRPr="00435557">
              <w:t>Tx04</w:t>
            </w:r>
          </w:p>
        </w:tc>
        <w:tc>
          <w:tcPr>
            <w:tcW w:w="960" w:type="dxa"/>
            <w:noWrap/>
            <w:hideMark/>
          </w:tcPr>
          <w:p w14:paraId="7286F630" w14:textId="77777777" w:rsidR="00435557" w:rsidRPr="00435557" w:rsidRDefault="00435557" w:rsidP="00435557">
            <w:r w:rsidRPr="00435557">
              <w:t>Tx05</w:t>
            </w:r>
          </w:p>
        </w:tc>
        <w:tc>
          <w:tcPr>
            <w:tcW w:w="960" w:type="dxa"/>
            <w:noWrap/>
            <w:hideMark/>
          </w:tcPr>
          <w:p w14:paraId="3E9F77AA" w14:textId="77777777" w:rsidR="00435557" w:rsidRPr="00435557" w:rsidRDefault="00435557" w:rsidP="00435557">
            <w:r w:rsidRPr="00435557">
              <w:t>Tx06</w:t>
            </w:r>
          </w:p>
        </w:tc>
        <w:tc>
          <w:tcPr>
            <w:tcW w:w="960" w:type="dxa"/>
            <w:noWrap/>
            <w:hideMark/>
          </w:tcPr>
          <w:p w14:paraId="06BE81B7" w14:textId="77777777" w:rsidR="00435557" w:rsidRPr="00435557" w:rsidRDefault="00435557" w:rsidP="00435557">
            <w:r w:rsidRPr="00435557">
              <w:t>Tx07</w:t>
            </w:r>
          </w:p>
        </w:tc>
        <w:tc>
          <w:tcPr>
            <w:tcW w:w="960" w:type="dxa"/>
            <w:noWrap/>
            <w:hideMark/>
          </w:tcPr>
          <w:p w14:paraId="5582EB7F" w14:textId="77777777" w:rsidR="00435557" w:rsidRPr="00435557" w:rsidRDefault="00435557" w:rsidP="00435557">
            <w:r w:rsidRPr="00435557">
              <w:t>Tx08</w:t>
            </w:r>
          </w:p>
        </w:tc>
        <w:tc>
          <w:tcPr>
            <w:tcW w:w="960" w:type="dxa"/>
            <w:noWrap/>
            <w:hideMark/>
          </w:tcPr>
          <w:p w14:paraId="1A9152D0" w14:textId="77777777" w:rsidR="00435557" w:rsidRPr="00435557" w:rsidRDefault="00435557" w:rsidP="00435557">
            <w:r w:rsidRPr="00435557">
              <w:t>Tx09</w:t>
            </w:r>
          </w:p>
        </w:tc>
        <w:tc>
          <w:tcPr>
            <w:tcW w:w="960" w:type="dxa"/>
            <w:noWrap/>
            <w:hideMark/>
          </w:tcPr>
          <w:p w14:paraId="5422A9B6" w14:textId="77777777" w:rsidR="00435557" w:rsidRPr="00435557" w:rsidRDefault="00435557" w:rsidP="00435557">
            <w:r w:rsidRPr="00435557">
              <w:t>Tx10</w:t>
            </w:r>
          </w:p>
        </w:tc>
      </w:tr>
      <w:tr w:rsidR="00435557" w:rsidRPr="00435557" w14:paraId="0878F02F" w14:textId="77777777" w:rsidTr="00435557">
        <w:trPr>
          <w:trHeight w:val="300"/>
        </w:trPr>
        <w:tc>
          <w:tcPr>
            <w:tcW w:w="960" w:type="dxa"/>
            <w:noWrap/>
            <w:hideMark/>
          </w:tcPr>
          <w:p w14:paraId="2CC760BE" w14:textId="77777777" w:rsidR="00435557" w:rsidRPr="00435557" w:rsidRDefault="00435557" w:rsidP="00435557">
            <w:r w:rsidRPr="00435557">
              <w:t>3.117554</w:t>
            </w:r>
          </w:p>
        </w:tc>
        <w:tc>
          <w:tcPr>
            <w:tcW w:w="960" w:type="dxa"/>
            <w:noWrap/>
            <w:hideMark/>
          </w:tcPr>
          <w:p w14:paraId="77D72A9E" w14:textId="77777777" w:rsidR="00435557" w:rsidRPr="00435557" w:rsidRDefault="00435557" w:rsidP="00435557">
            <w:r w:rsidRPr="00435557">
              <w:t>3.583557</w:t>
            </w:r>
          </w:p>
        </w:tc>
        <w:tc>
          <w:tcPr>
            <w:tcW w:w="960" w:type="dxa"/>
            <w:noWrap/>
            <w:hideMark/>
          </w:tcPr>
          <w:p w14:paraId="148AE830" w14:textId="77777777" w:rsidR="00435557" w:rsidRPr="00435557" w:rsidRDefault="00435557" w:rsidP="00435557">
            <w:r w:rsidRPr="00435557">
              <w:t>4.468895</w:t>
            </w:r>
          </w:p>
        </w:tc>
        <w:tc>
          <w:tcPr>
            <w:tcW w:w="960" w:type="dxa"/>
            <w:noWrap/>
            <w:hideMark/>
          </w:tcPr>
          <w:p w14:paraId="2FFA256C" w14:textId="77777777" w:rsidR="00435557" w:rsidRPr="00435557" w:rsidRDefault="00435557" w:rsidP="00435557">
            <w:r w:rsidRPr="00435557">
              <w:t>5.846742</w:t>
            </w:r>
          </w:p>
        </w:tc>
        <w:tc>
          <w:tcPr>
            <w:tcW w:w="960" w:type="dxa"/>
            <w:noWrap/>
            <w:hideMark/>
          </w:tcPr>
          <w:p w14:paraId="2A7A6B9D" w14:textId="77777777" w:rsidR="00435557" w:rsidRPr="00435557" w:rsidRDefault="00435557" w:rsidP="00435557">
            <w:r w:rsidRPr="00435557">
              <w:t>8.503834</w:t>
            </w:r>
          </w:p>
        </w:tc>
        <w:tc>
          <w:tcPr>
            <w:tcW w:w="960" w:type="dxa"/>
            <w:noWrap/>
            <w:hideMark/>
          </w:tcPr>
          <w:p w14:paraId="357F3589" w14:textId="77777777" w:rsidR="00435557" w:rsidRPr="00435557" w:rsidRDefault="00435557" w:rsidP="00435557">
            <w:r w:rsidRPr="00435557">
              <w:t>2.952451</w:t>
            </w:r>
          </w:p>
        </w:tc>
        <w:tc>
          <w:tcPr>
            <w:tcW w:w="960" w:type="dxa"/>
            <w:noWrap/>
            <w:hideMark/>
          </w:tcPr>
          <w:p w14:paraId="6C3597E4" w14:textId="77777777" w:rsidR="00435557" w:rsidRPr="00435557" w:rsidRDefault="00435557" w:rsidP="00435557">
            <w:r w:rsidRPr="00435557">
              <w:t>3.124609</w:t>
            </w:r>
          </w:p>
        </w:tc>
        <w:tc>
          <w:tcPr>
            <w:tcW w:w="960" w:type="dxa"/>
            <w:noWrap/>
            <w:hideMark/>
          </w:tcPr>
          <w:p w14:paraId="5F10FED6" w14:textId="77777777" w:rsidR="00435557" w:rsidRPr="00435557" w:rsidRDefault="00435557" w:rsidP="00435557">
            <w:r w:rsidRPr="00435557">
              <w:t>6.434816</w:t>
            </w:r>
          </w:p>
        </w:tc>
        <w:tc>
          <w:tcPr>
            <w:tcW w:w="960" w:type="dxa"/>
            <w:noWrap/>
            <w:hideMark/>
          </w:tcPr>
          <w:p w14:paraId="2A0D3F12" w14:textId="77777777" w:rsidR="00435557" w:rsidRPr="00435557" w:rsidRDefault="00435557" w:rsidP="00435557">
            <w:r w:rsidRPr="00435557">
              <w:t>5.954665</w:t>
            </w:r>
          </w:p>
        </w:tc>
        <w:tc>
          <w:tcPr>
            <w:tcW w:w="960" w:type="dxa"/>
            <w:noWrap/>
            <w:hideMark/>
          </w:tcPr>
          <w:p w14:paraId="59395B85" w14:textId="77777777" w:rsidR="00435557" w:rsidRPr="00435557" w:rsidRDefault="00435557" w:rsidP="00435557">
            <w:r w:rsidRPr="00435557">
              <w:t>8.335547</w:t>
            </w:r>
          </w:p>
        </w:tc>
      </w:tr>
      <w:tr w:rsidR="00435557" w:rsidRPr="00435557" w14:paraId="54BC0C75" w14:textId="77777777" w:rsidTr="00435557">
        <w:trPr>
          <w:trHeight w:val="300"/>
        </w:trPr>
        <w:tc>
          <w:tcPr>
            <w:tcW w:w="960" w:type="dxa"/>
            <w:noWrap/>
            <w:hideMark/>
          </w:tcPr>
          <w:p w14:paraId="22A30003" w14:textId="77777777" w:rsidR="00435557" w:rsidRPr="00435557" w:rsidRDefault="00435557" w:rsidP="00435557">
            <w:r w:rsidRPr="00435557">
              <w:t>2.152531</w:t>
            </w:r>
          </w:p>
        </w:tc>
        <w:tc>
          <w:tcPr>
            <w:tcW w:w="960" w:type="dxa"/>
            <w:noWrap/>
            <w:hideMark/>
          </w:tcPr>
          <w:p w14:paraId="62442AC3" w14:textId="77777777" w:rsidR="00435557" w:rsidRPr="00435557" w:rsidRDefault="00435557" w:rsidP="00435557">
            <w:r w:rsidRPr="00435557">
              <w:t>3.29337</w:t>
            </w:r>
          </w:p>
        </w:tc>
        <w:tc>
          <w:tcPr>
            <w:tcW w:w="960" w:type="dxa"/>
            <w:noWrap/>
            <w:hideMark/>
          </w:tcPr>
          <w:p w14:paraId="6C29531A" w14:textId="77777777" w:rsidR="00435557" w:rsidRPr="00435557" w:rsidRDefault="00435557" w:rsidP="00435557">
            <w:r w:rsidRPr="00435557">
              <w:t>5.211695</w:t>
            </w:r>
          </w:p>
        </w:tc>
        <w:tc>
          <w:tcPr>
            <w:tcW w:w="960" w:type="dxa"/>
            <w:noWrap/>
            <w:hideMark/>
          </w:tcPr>
          <w:p w14:paraId="08660B9A" w14:textId="77777777" w:rsidR="00435557" w:rsidRPr="00435557" w:rsidRDefault="00435557" w:rsidP="00435557">
            <w:r w:rsidRPr="00435557">
              <w:t>6.540257</w:t>
            </w:r>
          </w:p>
        </w:tc>
        <w:tc>
          <w:tcPr>
            <w:tcW w:w="960" w:type="dxa"/>
            <w:noWrap/>
            <w:hideMark/>
          </w:tcPr>
          <w:p w14:paraId="4DD7CFDD" w14:textId="77777777" w:rsidR="00435557" w:rsidRPr="00435557" w:rsidRDefault="00435557" w:rsidP="00435557">
            <w:r w:rsidRPr="00435557">
              <w:t>9.870639</w:t>
            </w:r>
          </w:p>
        </w:tc>
        <w:tc>
          <w:tcPr>
            <w:tcW w:w="960" w:type="dxa"/>
            <w:noWrap/>
            <w:hideMark/>
          </w:tcPr>
          <w:p w14:paraId="6B4E1E9C" w14:textId="77777777" w:rsidR="00435557" w:rsidRPr="00435557" w:rsidRDefault="00435557" w:rsidP="00435557">
            <w:r w:rsidRPr="00435557">
              <w:t>2.682732</w:t>
            </w:r>
          </w:p>
        </w:tc>
        <w:tc>
          <w:tcPr>
            <w:tcW w:w="960" w:type="dxa"/>
            <w:noWrap/>
            <w:hideMark/>
          </w:tcPr>
          <w:p w14:paraId="2EF931E5" w14:textId="77777777" w:rsidR="00435557" w:rsidRPr="00435557" w:rsidRDefault="00435557" w:rsidP="00435557">
            <w:r w:rsidRPr="00435557">
              <w:t>3.237832</w:t>
            </w:r>
          </w:p>
        </w:tc>
        <w:tc>
          <w:tcPr>
            <w:tcW w:w="960" w:type="dxa"/>
            <w:noWrap/>
            <w:hideMark/>
          </w:tcPr>
          <w:p w14:paraId="28FBF556" w14:textId="77777777" w:rsidR="00435557" w:rsidRPr="00435557" w:rsidRDefault="00435557" w:rsidP="00435557">
            <w:r w:rsidRPr="00435557">
              <w:t>4.923346</w:t>
            </w:r>
          </w:p>
        </w:tc>
        <w:tc>
          <w:tcPr>
            <w:tcW w:w="960" w:type="dxa"/>
            <w:noWrap/>
            <w:hideMark/>
          </w:tcPr>
          <w:p w14:paraId="64FFA13B" w14:textId="77777777" w:rsidR="00435557" w:rsidRPr="00435557" w:rsidRDefault="00435557" w:rsidP="00435557">
            <w:r w:rsidRPr="00435557">
              <w:t>6.500344</w:t>
            </w:r>
          </w:p>
        </w:tc>
        <w:tc>
          <w:tcPr>
            <w:tcW w:w="960" w:type="dxa"/>
            <w:noWrap/>
            <w:hideMark/>
          </w:tcPr>
          <w:p w14:paraId="3DD94F17" w14:textId="77777777" w:rsidR="00435557" w:rsidRPr="00435557" w:rsidRDefault="00435557" w:rsidP="00435557">
            <w:r w:rsidRPr="00435557">
              <w:t>8.205045</w:t>
            </w:r>
          </w:p>
        </w:tc>
      </w:tr>
      <w:tr w:rsidR="00435557" w:rsidRPr="00435557" w14:paraId="049CA4AF" w14:textId="77777777" w:rsidTr="00435557">
        <w:trPr>
          <w:trHeight w:val="300"/>
        </w:trPr>
        <w:tc>
          <w:tcPr>
            <w:tcW w:w="960" w:type="dxa"/>
            <w:noWrap/>
            <w:hideMark/>
          </w:tcPr>
          <w:p w14:paraId="4D36BBF2" w14:textId="77777777" w:rsidR="00435557" w:rsidRPr="00435557" w:rsidRDefault="00435557" w:rsidP="00435557">
            <w:r w:rsidRPr="00435557">
              <w:t>1.959563</w:t>
            </w:r>
          </w:p>
        </w:tc>
        <w:tc>
          <w:tcPr>
            <w:tcW w:w="960" w:type="dxa"/>
            <w:noWrap/>
            <w:hideMark/>
          </w:tcPr>
          <w:p w14:paraId="47D50BC7" w14:textId="77777777" w:rsidR="00435557" w:rsidRPr="00435557" w:rsidRDefault="00435557" w:rsidP="00435557">
            <w:r w:rsidRPr="00435557">
              <w:t>2.843004</w:t>
            </w:r>
          </w:p>
        </w:tc>
        <w:tc>
          <w:tcPr>
            <w:tcW w:w="960" w:type="dxa"/>
            <w:noWrap/>
            <w:hideMark/>
          </w:tcPr>
          <w:p w14:paraId="5331BB77" w14:textId="77777777" w:rsidR="00435557" w:rsidRPr="00435557" w:rsidRDefault="00435557" w:rsidP="00435557">
            <w:r w:rsidRPr="00435557">
              <w:t>5.315704</w:t>
            </w:r>
          </w:p>
        </w:tc>
        <w:tc>
          <w:tcPr>
            <w:tcW w:w="960" w:type="dxa"/>
            <w:noWrap/>
            <w:hideMark/>
          </w:tcPr>
          <w:p w14:paraId="35F1ACD5" w14:textId="77777777" w:rsidR="00435557" w:rsidRPr="00435557" w:rsidRDefault="00435557" w:rsidP="00435557">
            <w:r w:rsidRPr="00435557">
              <w:t>7.385005</w:t>
            </w:r>
          </w:p>
        </w:tc>
        <w:tc>
          <w:tcPr>
            <w:tcW w:w="960" w:type="dxa"/>
            <w:noWrap/>
            <w:hideMark/>
          </w:tcPr>
          <w:p w14:paraId="138030BD" w14:textId="77777777" w:rsidR="00435557" w:rsidRPr="00435557" w:rsidRDefault="00435557" w:rsidP="00435557">
            <w:r w:rsidRPr="00435557">
              <w:t>7.477705</w:t>
            </w:r>
          </w:p>
        </w:tc>
        <w:tc>
          <w:tcPr>
            <w:tcW w:w="960" w:type="dxa"/>
            <w:noWrap/>
            <w:hideMark/>
          </w:tcPr>
          <w:p w14:paraId="37DA6F78" w14:textId="77777777" w:rsidR="00435557" w:rsidRPr="00435557" w:rsidRDefault="00435557" w:rsidP="00435557">
            <w:r w:rsidRPr="00435557">
              <w:t>2.379589</w:t>
            </w:r>
          </w:p>
        </w:tc>
        <w:tc>
          <w:tcPr>
            <w:tcW w:w="960" w:type="dxa"/>
            <w:noWrap/>
            <w:hideMark/>
          </w:tcPr>
          <w:p w14:paraId="51F319E5" w14:textId="77777777" w:rsidR="00435557" w:rsidRPr="00435557" w:rsidRDefault="00435557" w:rsidP="00435557">
            <w:r w:rsidRPr="00435557">
              <w:t>2.831963</w:t>
            </w:r>
          </w:p>
        </w:tc>
        <w:tc>
          <w:tcPr>
            <w:tcW w:w="960" w:type="dxa"/>
            <w:noWrap/>
            <w:hideMark/>
          </w:tcPr>
          <w:p w14:paraId="76355515" w14:textId="77777777" w:rsidR="00435557" w:rsidRPr="00435557" w:rsidRDefault="00435557" w:rsidP="00435557">
            <w:r w:rsidRPr="00435557">
              <w:t>5.629957</w:t>
            </w:r>
          </w:p>
        </w:tc>
        <w:tc>
          <w:tcPr>
            <w:tcW w:w="960" w:type="dxa"/>
            <w:noWrap/>
            <w:hideMark/>
          </w:tcPr>
          <w:p w14:paraId="770E003C" w14:textId="77777777" w:rsidR="00435557" w:rsidRPr="00435557" w:rsidRDefault="00435557" w:rsidP="00435557">
            <w:r w:rsidRPr="00435557">
              <w:t>6.388186</w:t>
            </w:r>
          </w:p>
        </w:tc>
        <w:tc>
          <w:tcPr>
            <w:tcW w:w="960" w:type="dxa"/>
            <w:noWrap/>
            <w:hideMark/>
          </w:tcPr>
          <w:p w14:paraId="6F2BF681" w14:textId="77777777" w:rsidR="00435557" w:rsidRPr="00435557" w:rsidRDefault="00435557" w:rsidP="00435557">
            <w:r w:rsidRPr="00435557">
              <w:t>10.33019</w:t>
            </w:r>
          </w:p>
        </w:tc>
      </w:tr>
      <w:tr w:rsidR="00435557" w:rsidRPr="00435557" w14:paraId="1B65AE61" w14:textId="77777777" w:rsidTr="00435557">
        <w:trPr>
          <w:trHeight w:val="300"/>
        </w:trPr>
        <w:tc>
          <w:tcPr>
            <w:tcW w:w="960" w:type="dxa"/>
            <w:noWrap/>
            <w:hideMark/>
          </w:tcPr>
          <w:p w14:paraId="08667DC2" w14:textId="77777777" w:rsidR="00435557" w:rsidRPr="00435557" w:rsidRDefault="00435557" w:rsidP="00435557">
            <w:r w:rsidRPr="00435557">
              <w:t>2.409419</w:t>
            </w:r>
          </w:p>
        </w:tc>
        <w:tc>
          <w:tcPr>
            <w:tcW w:w="960" w:type="dxa"/>
            <w:noWrap/>
            <w:hideMark/>
          </w:tcPr>
          <w:p w14:paraId="5EF32715" w14:textId="77777777" w:rsidR="00435557" w:rsidRPr="00435557" w:rsidRDefault="00435557" w:rsidP="00435557">
            <w:r w:rsidRPr="00435557">
              <w:t>3.119321</w:t>
            </w:r>
          </w:p>
        </w:tc>
        <w:tc>
          <w:tcPr>
            <w:tcW w:w="960" w:type="dxa"/>
            <w:noWrap/>
            <w:hideMark/>
          </w:tcPr>
          <w:p w14:paraId="312F45E5" w14:textId="77777777" w:rsidR="00435557" w:rsidRPr="00435557" w:rsidRDefault="00435557" w:rsidP="00435557">
            <w:r w:rsidRPr="00435557">
              <w:t>5.299152</w:t>
            </w:r>
          </w:p>
        </w:tc>
        <w:tc>
          <w:tcPr>
            <w:tcW w:w="960" w:type="dxa"/>
            <w:noWrap/>
            <w:hideMark/>
          </w:tcPr>
          <w:p w14:paraId="7D991FEE" w14:textId="77777777" w:rsidR="00435557" w:rsidRPr="00435557" w:rsidRDefault="00435557" w:rsidP="00435557">
            <w:r w:rsidRPr="00435557">
              <w:t>6.461871</w:t>
            </w:r>
          </w:p>
        </w:tc>
        <w:tc>
          <w:tcPr>
            <w:tcW w:w="960" w:type="dxa"/>
            <w:noWrap/>
            <w:hideMark/>
          </w:tcPr>
          <w:p w14:paraId="766AE113" w14:textId="77777777" w:rsidR="00435557" w:rsidRPr="00435557" w:rsidRDefault="00435557" w:rsidP="00435557">
            <w:r w:rsidRPr="00435557">
              <w:t>8.230518</w:t>
            </w:r>
          </w:p>
        </w:tc>
        <w:tc>
          <w:tcPr>
            <w:tcW w:w="960" w:type="dxa"/>
            <w:noWrap/>
            <w:hideMark/>
          </w:tcPr>
          <w:p w14:paraId="7D497A3A" w14:textId="77777777" w:rsidR="00435557" w:rsidRPr="00435557" w:rsidRDefault="00435557" w:rsidP="00435557">
            <w:r w:rsidRPr="00435557">
              <w:t>2.278809</w:t>
            </w:r>
          </w:p>
        </w:tc>
        <w:tc>
          <w:tcPr>
            <w:tcW w:w="960" w:type="dxa"/>
            <w:noWrap/>
            <w:hideMark/>
          </w:tcPr>
          <w:p w14:paraId="06E30BAB" w14:textId="77777777" w:rsidR="00435557" w:rsidRPr="00435557" w:rsidRDefault="00435557" w:rsidP="00435557">
            <w:r w:rsidRPr="00435557">
              <w:t>3.362848</w:t>
            </w:r>
          </w:p>
        </w:tc>
        <w:tc>
          <w:tcPr>
            <w:tcW w:w="960" w:type="dxa"/>
            <w:noWrap/>
            <w:hideMark/>
          </w:tcPr>
          <w:p w14:paraId="4F4357B1" w14:textId="77777777" w:rsidR="00435557" w:rsidRPr="00435557" w:rsidRDefault="00435557" w:rsidP="00435557">
            <w:r w:rsidRPr="00435557">
              <w:t>5.452601</w:t>
            </w:r>
          </w:p>
        </w:tc>
        <w:tc>
          <w:tcPr>
            <w:tcW w:w="960" w:type="dxa"/>
            <w:noWrap/>
            <w:hideMark/>
          </w:tcPr>
          <w:p w14:paraId="65880075" w14:textId="77777777" w:rsidR="00435557" w:rsidRPr="00435557" w:rsidRDefault="00435557" w:rsidP="00435557">
            <w:r w:rsidRPr="00435557">
              <w:t>7.328987</w:t>
            </w:r>
          </w:p>
        </w:tc>
        <w:tc>
          <w:tcPr>
            <w:tcW w:w="960" w:type="dxa"/>
            <w:noWrap/>
            <w:hideMark/>
          </w:tcPr>
          <w:p w14:paraId="2D867C92" w14:textId="77777777" w:rsidR="00435557" w:rsidRPr="00435557" w:rsidRDefault="00435557" w:rsidP="00435557">
            <w:r w:rsidRPr="00435557">
              <w:t>8.707958</w:t>
            </w:r>
          </w:p>
        </w:tc>
      </w:tr>
      <w:tr w:rsidR="00435557" w:rsidRPr="00435557" w14:paraId="793EE666" w14:textId="77777777" w:rsidTr="00435557">
        <w:trPr>
          <w:trHeight w:val="300"/>
        </w:trPr>
        <w:tc>
          <w:tcPr>
            <w:tcW w:w="960" w:type="dxa"/>
            <w:noWrap/>
            <w:hideMark/>
          </w:tcPr>
          <w:p w14:paraId="26DF81B4" w14:textId="77777777" w:rsidR="00435557" w:rsidRPr="00435557" w:rsidRDefault="00435557" w:rsidP="00435557">
            <w:r w:rsidRPr="00435557">
              <w:t>2.714674</w:t>
            </w:r>
          </w:p>
        </w:tc>
        <w:tc>
          <w:tcPr>
            <w:tcW w:w="960" w:type="dxa"/>
            <w:noWrap/>
            <w:hideMark/>
          </w:tcPr>
          <w:p w14:paraId="677F8E49" w14:textId="77777777" w:rsidR="00435557" w:rsidRPr="00435557" w:rsidRDefault="00435557" w:rsidP="00435557">
            <w:r w:rsidRPr="00435557">
              <w:t>3.693872</w:t>
            </w:r>
          </w:p>
        </w:tc>
        <w:tc>
          <w:tcPr>
            <w:tcW w:w="960" w:type="dxa"/>
            <w:noWrap/>
            <w:hideMark/>
          </w:tcPr>
          <w:p w14:paraId="238273B1" w14:textId="77777777" w:rsidR="00435557" w:rsidRPr="00435557" w:rsidRDefault="00435557" w:rsidP="00435557">
            <w:r w:rsidRPr="00435557">
              <w:t>5.38877</w:t>
            </w:r>
          </w:p>
        </w:tc>
        <w:tc>
          <w:tcPr>
            <w:tcW w:w="960" w:type="dxa"/>
            <w:noWrap/>
            <w:hideMark/>
          </w:tcPr>
          <w:p w14:paraId="5E9D19BA" w14:textId="77777777" w:rsidR="00435557" w:rsidRPr="00435557" w:rsidRDefault="00435557" w:rsidP="00435557">
            <w:r w:rsidRPr="00435557">
              <w:t>8.644757</w:t>
            </w:r>
          </w:p>
        </w:tc>
        <w:tc>
          <w:tcPr>
            <w:tcW w:w="960" w:type="dxa"/>
            <w:noWrap/>
            <w:hideMark/>
          </w:tcPr>
          <w:p w14:paraId="4BF0D8E6" w14:textId="77777777" w:rsidR="00435557" w:rsidRPr="00435557" w:rsidRDefault="00435557" w:rsidP="00435557">
            <w:r w:rsidRPr="00435557">
              <w:t>11.28604</w:t>
            </w:r>
          </w:p>
        </w:tc>
        <w:tc>
          <w:tcPr>
            <w:tcW w:w="960" w:type="dxa"/>
            <w:noWrap/>
            <w:hideMark/>
          </w:tcPr>
          <w:p w14:paraId="71BDD1B5" w14:textId="77777777" w:rsidR="00435557" w:rsidRPr="00435557" w:rsidRDefault="00435557" w:rsidP="00435557">
            <w:r w:rsidRPr="00435557">
              <w:t>2.566883</w:t>
            </w:r>
          </w:p>
        </w:tc>
        <w:tc>
          <w:tcPr>
            <w:tcW w:w="960" w:type="dxa"/>
            <w:noWrap/>
            <w:hideMark/>
          </w:tcPr>
          <w:p w14:paraId="1A230B03" w14:textId="77777777" w:rsidR="00435557" w:rsidRPr="00435557" w:rsidRDefault="00435557" w:rsidP="00435557">
            <w:r w:rsidRPr="00435557">
              <w:t>3.390446</w:t>
            </w:r>
          </w:p>
        </w:tc>
        <w:tc>
          <w:tcPr>
            <w:tcW w:w="960" w:type="dxa"/>
            <w:noWrap/>
            <w:hideMark/>
          </w:tcPr>
          <w:p w14:paraId="4D6A281D" w14:textId="77777777" w:rsidR="00435557" w:rsidRPr="00435557" w:rsidRDefault="00435557" w:rsidP="00435557">
            <w:r w:rsidRPr="00435557">
              <w:t>5.791338</w:t>
            </w:r>
          </w:p>
        </w:tc>
        <w:tc>
          <w:tcPr>
            <w:tcW w:w="960" w:type="dxa"/>
            <w:noWrap/>
            <w:hideMark/>
          </w:tcPr>
          <w:p w14:paraId="7C91B8F2" w14:textId="77777777" w:rsidR="00435557" w:rsidRPr="00435557" w:rsidRDefault="00435557" w:rsidP="00435557">
            <w:r w:rsidRPr="00435557">
              <w:t>6.608687</w:t>
            </w:r>
          </w:p>
        </w:tc>
        <w:tc>
          <w:tcPr>
            <w:tcW w:w="960" w:type="dxa"/>
            <w:noWrap/>
            <w:hideMark/>
          </w:tcPr>
          <w:p w14:paraId="7D712900" w14:textId="77777777" w:rsidR="00435557" w:rsidRPr="00435557" w:rsidRDefault="00435557" w:rsidP="00435557">
            <w:r w:rsidRPr="00435557">
              <w:t>8.927107</w:t>
            </w:r>
          </w:p>
        </w:tc>
      </w:tr>
      <w:tr w:rsidR="00435557" w:rsidRPr="00435557" w14:paraId="09AEB03A" w14:textId="77777777" w:rsidTr="00435557">
        <w:trPr>
          <w:trHeight w:val="300"/>
        </w:trPr>
        <w:tc>
          <w:tcPr>
            <w:tcW w:w="960" w:type="dxa"/>
            <w:noWrap/>
            <w:hideMark/>
          </w:tcPr>
          <w:p w14:paraId="7D19CB91" w14:textId="77777777" w:rsidR="00435557" w:rsidRPr="00435557" w:rsidRDefault="00435557" w:rsidP="00435557">
            <w:r w:rsidRPr="00435557">
              <w:t>2.608021</w:t>
            </w:r>
          </w:p>
        </w:tc>
        <w:tc>
          <w:tcPr>
            <w:tcW w:w="960" w:type="dxa"/>
            <w:noWrap/>
            <w:hideMark/>
          </w:tcPr>
          <w:p w14:paraId="61A364E5" w14:textId="77777777" w:rsidR="00435557" w:rsidRPr="00435557" w:rsidRDefault="00435557" w:rsidP="00435557">
            <w:r w:rsidRPr="00435557">
              <w:t>3.47452</w:t>
            </w:r>
          </w:p>
        </w:tc>
        <w:tc>
          <w:tcPr>
            <w:tcW w:w="960" w:type="dxa"/>
            <w:noWrap/>
            <w:hideMark/>
          </w:tcPr>
          <w:p w14:paraId="5462A2B2" w14:textId="77777777" w:rsidR="00435557" w:rsidRPr="00435557" w:rsidRDefault="00435557" w:rsidP="00435557">
            <w:r w:rsidRPr="00435557">
              <w:t>5.858082</w:t>
            </w:r>
          </w:p>
        </w:tc>
        <w:tc>
          <w:tcPr>
            <w:tcW w:w="960" w:type="dxa"/>
            <w:noWrap/>
            <w:hideMark/>
          </w:tcPr>
          <w:p w14:paraId="67086A04" w14:textId="77777777" w:rsidR="00435557" w:rsidRPr="00435557" w:rsidRDefault="00435557" w:rsidP="00435557">
            <w:r w:rsidRPr="00435557">
              <w:t>6.801536</w:t>
            </w:r>
          </w:p>
        </w:tc>
        <w:tc>
          <w:tcPr>
            <w:tcW w:w="960" w:type="dxa"/>
            <w:noWrap/>
            <w:hideMark/>
          </w:tcPr>
          <w:p w14:paraId="48D8161C" w14:textId="77777777" w:rsidR="00435557" w:rsidRPr="00435557" w:rsidRDefault="00435557" w:rsidP="00435557">
            <w:r w:rsidRPr="00435557">
              <w:t>9.161168</w:t>
            </w:r>
          </w:p>
        </w:tc>
        <w:tc>
          <w:tcPr>
            <w:tcW w:w="960" w:type="dxa"/>
            <w:noWrap/>
            <w:hideMark/>
          </w:tcPr>
          <w:p w14:paraId="24D51746" w14:textId="77777777" w:rsidR="00435557" w:rsidRPr="00435557" w:rsidRDefault="00435557" w:rsidP="00435557">
            <w:r w:rsidRPr="00435557">
              <w:t>1.805045</w:t>
            </w:r>
          </w:p>
        </w:tc>
        <w:tc>
          <w:tcPr>
            <w:tcW w:w="960" w:type="dxa"/>
            <w:noWrap/>
            <w:hideMark/>
          </w:tcPr>
          <w:p w14:paraId="1DEAAFE0" w14:textId="77777777" w:rsidR="00435557" w:rsidRPr="00435557" w:rsidRDefault="00435557" w:rsidP="00435557">
            <w:r w:rsidRPr="00435557">
              <w:t>4.621294</w:t>
            </w:r>
          </w:p>
        </w:tc>
        <w:tc>
          <w:tcPr>
            <w:tcW w:w="960" w:type="dxa"/>
            <w:noWrap/>
            <w:hideMark/>
          </w:tcPr>
          <w:p w14:paraId="4F69D6E0" w14:textId="77777777" w:rsidR="00435557" w:rsidRPr="00435557" w:rsidRDefault="00435557" w:rsidP="00435557">
            <w:r w:rsidRPr="00435557">
              <w:t>5.525496</w:t>
            </w:r>
          </w:p>
        </w:tc>
        <w:tc>
          <w:tcPr>
            <w:tcW w:w="960" w:type="dxa"/>
            <w:noWrap/>
            <w:hideMark/>
          </w:tcPr>
          <w:p w14:paraId="2A65398D" w14:textId="77777777" w:rsidR="00435557" w:rsidRPr="00435557" w:rsidRDefault="00435557" w:rsidP="00435557">
            <w:r w:rsidRPr="00435557">
              <w:t>6.536367</w:t>
            </w:r>
          </w:p>
        </w:tc>
        <w:tc>
          <w:tcPr>
            <w:tcW w:w="960" w:type="dxa"/>
            <w:noWrap/>
            <w:hideMark/>
          </w:tcPr>
          <w:p w14:paraId="085D9877" w14:textId="77777777" w:rsidR="00435557" w:rsidRPr="00435557" w:rsidRDefault="00435557" w:rsidP="00435557">
            <w:r w:rsidRPr="00435557">
              <w:t>8.77927</w:t>
            </w:r>
          </w:p>
        </w:tc>
      </w:tr>
      <w:tr w:rsidR="00435557" w:rsidRPr="00435557" w14:paraId="3F75AA87" w14:textId="77777777" w:rsidTr="00435557">
        <w:trPr>
          <w:trHeight w:val="300"/>
        </w:trPr>
        <w:tc>
          <w:tcPr>
            <w:tcW w:w="960" w:type="dxa"/>
            <w:noWrap/>
            <w:hideMark/>
          </w:tcPr>
          <w:p w14:paraId="0DAB4DE1" w14:textId="77777777" w:rsidR="00435557" w:rsidRPr="00435557" w:rsidRDefault="00435557" w:rsidP="00435557">
            <w:r w:rsidRPr="00435557">
              <w:t>2.543954</w:t>
            </w:r>
          </w:p>
        </w:tc>
        <w:tc>
          <w:tcPr>
            <w:tcW w:w="960" w:type="dxa"/>
            <w:noWrap/>
            <w:hideMark/>
          </w:tcPr>
          <w:p w14:paraId="7FD77C0A" w14:textId="77777777" w:rsidR="00435557" w:rsidRPr="00435557" w:rsidRDefault="00435557" w:rsidP="00435557">
            <w:r w:rsidRPr="00435557">
              <w:t>4.242221</w:t>
            </w:r>
          </w:p>
        </w:tc>
        <w:tc>
          <w:tcPr>
            <w:tcW w:w="960" w:type="dxa"/>
            <w:noWrap/>
            <w:hideMark/>
          </w:tcPr>
          <w:p w14:paraId="08BE7A88" w14:textId="77777777" w:rsidR="00435557" w:rsidRPr="00435557" w:rsidRDefault="00435557" w:rsidP="00435557">
            <w:r w:rsidRPr="00435557">
              <w:t>5.554173</w:t>
            </w:r>
          </w:p>
        </w:tc>
        <w:tc>
          <w:tcPr>
            <w:tcW w:w="960" w:type="dxa"/>
            <w:noWrap/>
            <w:hideMark/>
          </w:tcPr>
          <w:p w14:paraId="0E6F604B" w14:textId="77777777" w:rsidR="00435557" w:rsidRPr="00435557" w:rsidRDefault="00435557" w:rsidP="00435557">
            <w:r w:rsidRPr="00435557">
              <w:t>8.589682</w:t>
            </w:r>
          </w:p>
        </w:tc>
        <w:tc>
          <w:tcPr>
            <w:tcW w:w="960" w:type="dxa"/>
            <w:noWrap/>
            <w:hideMark/>
          </w:tcPr>
          <w:p w14:paraId="61CDC927" w14:textId="77777777" w:rsidR="00435557" w:rsidRPr="00435557" w:rsidRDefault="00435557" w:rsidP="00435557">
            <w:r w:rsidRPr="00435557">
              <w:t>8.437376</w:t>
            </w:r>
          </w:p>
        </w:tc>
        <w:tc>
          <w:tcPr>
            <w:tcW w:w="960" w:type="dxa"/>
            <w:noWrap/>
            <w:hideMark/>
          </w:tcPr>
          <w:p w14:paraId="2EAAC7F1" w14:textId="77777777" w:rsidR="00435557" w:rsidRPr="00435557" w:rsidRDefault="00435557" w:rsidP="00435557">
            <w:r w:rsidRPr="00435557">
              <w:t>2.612119</w:t>
            </w:r>
          </w:p>
        </w:tc>
        <w:tc>
          <w:tcPr>
            <w:tcW w:w="960" w:type="dxa"/>
            <w:noWrap/>
            <w:hideMark/>
          </w:tcPr>
          <w:p w14:paraId="68C53C2B" w14:textId="77777777" w:rsidR="00435557" w:rsidRPr="00435557" w:rsidRDefault="00435557" w:rsidP="00435557">
            <w:r w:rsidRPr="00435557">
              <w:t>3.974529</w:t>
            </w:r>
          </w:p>
        </w:tc>
        <w:tc>
          <w:tcPr>
            <w:tcW w:w="960" w:type="dxa"/>
            <w:noWrap/>
            <w:hideMark/>
          </w:tcPr>
          <w:p w14:paraId="71A232BB" w14:textId="77777777" w:rsidR="00435557" w:rsidRPr="00435557" w:rsidRDefault="00435557" w:rsidP="00435557">
            <w:r w:rsidRPr="00435557">
              <w:t>5.517556</w:t>
            </w:r>
          </w:p>
        </w:tc>
        <w:tc>
          <w:tcPr>
            <w:tcW w:w="960" w:type="dxa"/>
            <w:noWrap/>
            <w:hideMark/>
          </w:tcPr>
          <w:p w14:paraId="76812C76" w14:textId="77777777" w:rsidR="00435557" w:rsidRPr="00435557" w:rsidRDefault="00435557" w:rsidP="00435557">
            <w:r w:rsidRPr="00435557">
              <w:t>6.638727</w:t>
            </w:r>
          </w:p>
        </w:tc>
        <w:tc>
          <w:tcPr>
            <w:tcW w:w="960" w:type="dxa"/>
            <w:noWrap/>
            <w:hideMark/>
          </w:tcPr>
          <w:p w14:paraId="5493A6DF" w14:textId="77777777" w:rsidR="00435557" w:rsidRPr="00435557" w:rsidRDefault="00435557" w:rsidP="00435557">
            <w:r w:rsidRPr="00435557">
              <w:t>11.13999</w:t>
            </w:r>
          </w:p>
        </w:tc>
      </w:tr>
      <w:tr w:rsidR="00435557" w:rsidRPr="00435557" w14:paraId="2BE5D27C" w14:textId="77777777" w:rsidTr="00435557">
        <w:trPr>
          <w:trHeight w:val="300"/>
        </w:trPr>
        <w:tc>
          <w:tcPr>
            <w:tcW w:w="960" w:type="dxa"/>
            <w:noWrap/>
            <w:hideMark/>
          </w:tcPr>
          <w:p w14:paraId="201BDE01" w14:textId="77777777" w:rsidR="00435557" w:rsidRPr="00435557" w:rsidRDefault="00435557" w:rsidP="00435557">
            <w:r w:rsidRPr="00435557">
              <w:t>2.608986</w:t>
            </w:r>
          </w:p>
        </w:tc>
        <w:tc>
          <w:tcPr>
            <w:tcW w:w="960" w:type="dxa"/>
            <w:noWrap/>
            <w:hideMark/>
          </w:tcPr>
          <w:p w14:paraId="6820817C" w14:textId="77777777" w:rsidR="00435557" w:rsidRPr="00435557" w:rsidRDefault="00435557" w:rsidP="00435557">
            <w:r w:rsidRPr="00435557">
              <w:t>4.609737</w:t>
            </w:r>
          </w:p>
        </w:tc>
        <w:tc>
          <w:tcPr>
            <w:tcW w:w="960" w:type="dxa"/>
            <w:noWrap/>
            <w:hideMark/>
          </w:tcPr>
          <w:p w14:paraId="421469EF" w14:textId="77777777" w:rsidR="00435557" w:rsidRPr="00435557" w:rsidRDefault="00435557" w:rsidP="00435557">
            <w:r w:rsidRPr="00435557">
              <w:t>5.733696</w:t>
            </w:r>
          </w:p>
        </w:tc>
        <w:tc>
          <w:tcPr>
            <w:tcW w:w="960" w:type="dxa"/>
            <w:noWrap/>
            <w:hideMark/>
          </w:tcPr>
          <w:p w14:paraId="2430C147" w14:textId="77777777" w:rsidR="00435557" w:rsidRPr="00435557" w:rsidRDefault="00435557" w:rsidP="00435557">
            <w:r w:rsidRPr="00435557">
              <w:t>9.472274</w:t>
            </w:r>
          </w:p>
        </w:tc>
        <w:tc>
          <w:tcPr>
            <w:tcW w:w="960" w:type="dxa"/>
            <w:noWrap/>
            <w:hideMark/>
          </w:tcPr>
          <w:p w14:paraId="7D739742" w14:textId="77777777" w:rsidR="00435557" w:rsidRPr="00435557" w:rsidRDefault="00435557" w:rsidP="00435557">
            <w:r w:rsidRPr="00435557">
              <w:t>11.79427</w:t>
            </w:r>
          </w:p>
        </w:tc>
        <w:tc>
          <w:tcPr>
            <w:tcW w:w="960" w:type="dxa"/>
            <w:noWrap/>
            <w:hideMark/>
          </w:tcPr>
          <w:p w14:paraId="567EB058" w14:textId="77777777" w:rsidR="00435557" w:rsidRPr="00435557" w:rsidRDefault="00435557" w:rsidP="00435557">
            <w:r w:rsidRPr="00435557">
              <w:t>2.92001</w:t>
            </w:r>
          </w:p>
        </w:tc>
        <w:tc>
          <w:tcPr>
            <w:tcW w:w="960" w:type="dxa"/>
            <w:noWrap/>
            <w:hideMark/>
          </w:tcPr>
          <w:p w14:paraId="553FF310" w14:textId="77777777" w:rsidR="00435557" w:rsidRPr="00435557" w:rsidRDefault="00435557" w:rsidP="00435557">
            <w:r w:rsidRPr="00435557">
              <w:t>4.597986</w:t>
            </w:r>
          </w:p>
        </w:tc>
        <w:tc>
          <w:tcPr>
            <w:tcW w:w="960" w:type="dxa"/>
            <w:noWrap/>
            <w:hideMark/>
          </w:tcPr>
          <w:p w14:paraId="115C9783" w14:textId="77777777" w:rsidR="00435557" w:rsidRPr="00435557" w:rsidRDefault="00435557" w:rsidP="00435557">
            <w:r w:rsidRPr="00435557">
              <w:t>5.951131</w:t>
            </w:r>
          </w:p>
        </w:tc>
        <w:tc>
          <w:tcPr>
            <w:tcW w:w="960" w:type="dxa"/>
            <w:noWrap/>
            <w:hideMark/>
          </w:tcPr>
          <w:p w14:paraId="282D493E" w14:textId="77777777" w:rsidR="00435557" w:rsidRPr="00435557" w:rsidRDefault="00435557" w:rsidP="00435557">
            <w:r w:rsidRPr="00435557">
              <w:t>8.694739</w:t>
            </w:r>
          </w:p>
        </w:tc>
        <w:tc>
          <w:tcPr>
            <w:tcW w:w="960" w:type="dxa"/>
            <w:noWrap/>
            <w:hideMark/>
          </w:tcPr>
          <w:p w14:paraId="6C5FA264" w14:textId="77777777" w:rsidR="00435557" w:rsidRPr="00435557" w:rsidRDefault="00435557" w:rsidP="00435557">
            <w:r w:rsidRPr="00435557">
              <w:t>8.680861</w:t>
            </w:r>
          </w:p>
        </w:tc>
      </w:tr>
      <w:tr w:rsidR="00435557" w:rsidRPr="00435557" w14:paraId="3F4CCBCE" w14:textId="77777777" w:rsidTr="00435557">
        <w:trPr>
          <w:trHeight w:val="300"/>
        </w:trPr>
        <w:tc>
          <w:tcPr>
            <w:tcW w:w="960" w:type="dxa"/>
            <w:noWrap/>
            <w:hideMark/>
          </w:tcPr>
          <w:p w14:paraId="2AC8B823" w14:textId="77777777" w:rsidR="00435557" w:rsidRPr="00435557" w:rsidRDefault="00435557" w:rsidP="00435557">
            <w:r w:rsidRPr="00435557">
              <w:t>3.212858</w:t>
            </w:r>
          </w:p>
        </w:tc>
        <w:tc>
          <w:tcPr>
            <w:tcW w:w="960" w:type="dxa"/>
            <w:noWrap/>
            <w:hideMark/>
          </w:tcPr>
          <w:p w14:paraId="714CEF6D" w14:textId="77777777" w:rsidR="00435557" w:rsidRPr="00435557" w:rsidRDefault="00435557" w:rsidP="00435557">
            <w:r w:rsidRPr="00435557">
              <w:t>4.400367</w:t>
            </w:r>
          </w:p>
        </w:tc>
        <w:tc>
          <w:tcPr>
            <w:tcW w:w="960" w:type="dxa"/>
            <w:noWrap/>
            <w:hideMark/>
          </w:tcPr>
          <w:p w14:paraId="2F8A2B33" w14:textId="77777777" w:rsidR="00435557" w:rsidRPr="00435557" w:rsidRDefault="00435557" w:rsidP="00435557">
            <w:r w:rsidRPr="00435557">
              <w:t>4.727901</w:t>
            </w:r>
          </w:p>
        </w:tc>
        <w:tc>
          <w:tcPr>
            <w:tcW w:w="960" w:type="dxa"/>
            <w:noWrap/>
            <w:hideMark/>
          </w:tcPr>
          <w:p w14:paraId="62A80E14" w14:textId="77777777" w:rsidR="00435557" w:rsidRPr="00435557" w:rsidRDefault="00435557" w:rsidP="00435557">
            <w:r w:rsidRPr="00435557">
              <w:t>8.392364</w:t>
            </w:r>
          </w:p>
        </w:tc>
        <w:tc>
          <w:tcPr>
            <w:tcW w:w="960" w:type="dxa"/>
            <w:noWrap/>
            <w:hideMark/>
          </w:tcPr>
          <w:p w14:paraId="64310B33" w14:textId="77777777" w:rsidR="00435557" w:rsidRPr="00435557" w:rsidRDefault="00435557" w:rsidP="00435557">
            <w:r w:rsidRPr="00435557">
              <w:t>11.59223</w:t>
            </w:r>
          </w:p>
        </w:tc>
        <w:tc>
          <w:tcPr>
            <w:tcW w:w="960" w:type="dxa"/>
            <w:noWrap/>
            <w:hideMark/>
          </w:tcPr>
          <w:p w14:paraId="48879FFC" w14:textId="77777777" w:rsidR="00435557" w:rsidRPr="00435557" w:rsidRDefault="00435557" w:rsidP="00435557">
            <w:r w:rsidRPr="00435557">
              <w:t>3.484813</w:t>
            </w:r>
          </w:p>
        </w:tc>
        <w:tc>
          <w:tcPr>
            <w:tcW w:w="960" w:type="dxa"/>
            <w:noWrap/>
            <w:hideMark/>
          </w:tcPr>
          <w:p w14:paraId="16115513" w14:textId="77777777" w:rsidR="00435557" w:rsidRPr="00435557" w:rsidRDefault="00435557" w:rsidP="00435557">
            <w:r w:rsidRPr="00435557">
              <w:t>4.275487</w:t>
            </w:r>
          </w:p>
        </w:tc>
        <w:tc>
          <w:tcPr>
            <w:tcW w:w="960" w:type="dxa"/>
            <w:noWrap/>
            <w:hideMark/>
          </w:tcPr>
          <w:p w14:paraId="31F97B2B" w14:textId="77777777" w:rsidR="00435557" w:rsidRPr="00435557" w:rsidRDefault="00435557" w:rsidP="00435557">
            <w:r w:rsidRPr="00435557">
              <w:t>5.635232</w:t>
            </w:r>
          </w:p>
        </w:tc>
        <w:tc>
          <w:tcPr>
            <w:tcW w:w="960" w:type="dxa"/>
            <w:noWrap/>
            <w:hideMark/>
          </w:tcPr>
          <w:p w14:paraId="4AF6DC1D" w14:textId="77777777" w:rsidR="00435557" w:rsidRPr="00435557" w:rsidRDefault="00435557" w:rsidP="00435557">
            <w:r w:rsidRPr="00435557">
              <w:t>8.169994</w:t>
            </w:r>
          </w:p>
        </w:tc>
        <w:tc>
          <w:tcPr>
            <w:tcW w:w="960" w:type="dxa"/>
            <w:noWrap/>
            <w:hideMark/>
          </w:tcPr>
          <w:p w14:paraId="7B6726EA" w14:textId="77777777" w:rsidR="00435557" w:rsidRPr="00435557" w:rsidRDefault="00435557" w:rsidP="00435557">
            <w:r w:rsidRPr="00435557">
              <w:t>9.176504</w:t>
            </w:r>
          </w:p>
        </w:tc>
      </w:tr>
      <w:tr w:rsidR="00435557" w:rsidRPr="00435557" w14:paraId="1EA4B46D" w14:textId="77777777" w:rsidTr="00435557">
        <w:trPr>
          <w:trHeight w:val="300"/>
        </w:trPr>
        <w:tc>
          <w:tcPr>
            <w:tcW w:w="960" w:type="dxa"/>
            <w:noWrap/>
            <w:hideMark/>
          </w:tcPr>
          <w:p w14:paraId="00336DCA" w14:textId="77777777" w:rsidR="00435557" w:rsidRPr="00435557" w:rsidRDefault="00435557" w:rsidP="00435557">
            <w:r w:rsidRPr="00435557">
              <w:t>3.570473</w:t>
            </w:r>
          </w:p>
        </w:tc>
        <w:tc>
          <w:tcPr>
            <w:tcW w:w="960" w:type="dxa"/>
            <w:noWrap/>
            <w:hideMark/>
          </w:tcPr>
          <w:p w14:paraId="50078A97" w14:textId="77777777" w:rsidR="00435557" w:rsidRPr="00435557" w:rsidRDefault="00435557" w:rsidP="00435557">
            <w:r w:rsidRPr="00435557">
              <w:t>4.43513</w:t>
            </w:r>
          </w:p>
        </w:tc>
        <w:tc>
          <w:tcPr>
            <w:tcW w:w="960" w:type="dxa"/>
            <w:noWrap/>
            <w:hideMark/>
          </w:tcPr>
          <w:p w14:paraId="4C5CA324" w14:textId="77777777" w:rsidR="00435557" w:rsidRPr="00435557" w:rsidRDefault="00435557" w:rsidP="00435557">
            <w:r w:rsidRPr="00435557">
              <w:t>5.972933</w:t>
            </w:r>
          </w:p>
        </w:tc>
        <w:tc>
          <w:tcPr>
            <w:tcW w:w="960" w:type="dxa"/>
            <w:noWrap/>
            <w:hideMark/>
          </w:tcPr>
          <w:p w14:paraId="18EB6D9A" w14:textId="77777777" w:rsidR="00435557" w:rsidRPr="00435557" w:rsidRDefault="00435557" w:rsidP="00435557">
            <w:r w:rsidRPr="00435557">
              <w:t>7.910937</w:t>
            </w:r>
          </w:p>
        </w:tc>
        <w:tc>
          <w:tcPr>
            <w:tcW w:w="960" w:type="dxa"/>
            <w:noWrap/>
            <w:hideMark/>
          </w:tcPr>
          <w:p w14:paraId="1AD87867" w14:textId="77777777" w:rsidR="00435557" w:rsidRPr="00435557" w:rsidRDefault="00435557" w:rsidP="00435557">
            <w:r w:rsidRPr="00435557">
              <w:t>9.720165</w:t>
            </w:r>
          </w:p>
        </w:tc>
        <w:tc>
          <w:tcPr>
            <w:tcW w:w="960" w:type="dxa"/>
            <w:noWrap/>
            <w:hideMark/>
          </w:tcPr>
          <w:p w14:paraId="7D8FB785" w14:textId="77777777" w:rsidR="00435557" w:rsidRPr="00435557" w:rsidRDefault="00435557" w:rsidP="00435557">
            <w:r w:rsidRPr="00435557">
              <w:t>3.557694</w:t>
            </w:r>
          </w:p>
        </w:tc>
        <w:tc>
          <w:tcPr>
            <w:tcW w:w="960" w:type="dxa"/>
            <w:noWrap/>
            <w:hideMark/>
          </w:tcPr>
          <w:p w14:paraId="0D805AB0" w14:textId="77777777" w:rsidR="00435557" w:rsidRPr="00435557" w:rsidRDefault="00435557" w:rsidP="00435557">
            <w:r w:rsidRPr="00435557">
              <w:t>4.64627</w:t>
            </w:r>
          </w:p>
        </w:tc>
        <w:tc>
          <w:tcPr>
            <w:tcW w:w="960" w:type="dxa"/>
            <w:noWrap/>
            <w:hideMark/>
          </w:tcPr>
          <w:p w14:paraId="1023BEAC" w14:textId="77777777" w:rsidR="00435557" w:rsidRPr="00435557" w:rsidRDefault="00435557" w:rsidP="00435557">
            <w:r w:rsidRPr="00435557">
              <w:t>6.663831</w:t>
            </w:r>
          </w:p>
        </w:tc>
        <w:tc>
          <w:tcPr>
            <w:tcW w:w="960" w:type="dxa"/>
            <w:noWrap/>
            <w:hideMark/>
          </w:tcPr>
          <w:p w14:paraId="465690D2" w14:textId="77777777" w:rsidR="00435557" w:rsidRPr="00435557" w:rsidRDefault="00435557" w:rsidP="00435557">
            <w:r w:rsidRPr="00435557">
              <w:t>7.589741</w:t>
            </w:r>
          </w:p>
        </w:tc>
        <w:tc>
          <w:tcPr>
            <w:tcW w:w="960" w:type="dxa"/>
            <w:noWrap/>
            <w:hideMark/>
          </w:tcPr>
          <w:p w14:paraId="01FE94F2" w14:textId="77777777" w:rsidR="00435557" w:rsidRPr="00435557" w:rsidRDefault="00435557" w:rsidP="00435557">
            <w:r w:rsidRPr="00435557">
              <w:t>11.7739</w:t>
            </w:r>
          </w:p>
        </w:tc>
      </w:tr>
      <w:tr w:rsidR="00435557" w:rsidRPr="00435557" w14:paraId="3162EA24" w14:textId="77777777" w:rsidTr="00435557">
        <w:trPr>
          <w:trHeight w:val="300"/>
        </w:trPr>
        <w:tc>
          <w:tcPr>
            <w:tcW w:w="960" w:type="dxa"/>
            <w:noWrap/>
            <w:hideMark/>
          </w:tcPr>
          <w:p w14:paraId="2FAA6908" w14:textId="77777777" w:rsidR="00435557" w:rsidRPr="00435557" w:rsidRDefault="00435557" w:rsidP="00435557">
            <w:pPr>
              <w:rPr>
                <w:b/>
                <w:bCs/>
              </w:rPr>
            </w:pPr>
            <w:r w:rsidRPr="00435557">
              <w:rPr>
                <w:b/>
                <w:bCs/>
              </w:rPr>
              <w:t>2.689803</w:t>
            </w:r>
          </w:p>
        </w:tc>
        <w:tc>
          <w:tcPr>
            <w:tcW w:w="960" w:type="dxa"/>
            <w:noWrap/>
            <w:hideMark/>
          </w:tcPr>
          <w:p w14:paraId="378C2190" w14:textId="77777777" w:rsidR="00435557" w:rsidRPr="00435557" w:rsidRDefault="00435557" w:rsidP="00435557">
            <w:pPr>
              <w:rPr>
                <w:b/>
                <w:bCs/>
              </w:rPr>
            </w:pPr>
            <w:r w:rsidRPr="00435557">
              <w:rPr>
                <w:b/>
                <w:bCs/>
              </w:rPr>
              <w:t>3.76951</w:t>
            </w:r>
          </w:p>
        </w:tc>
        <w:tc>
          <w:tcPr>
            <w:tcW w:w="960" w:type="dxa"/>
            <w:noWrap/>
            <w:hideMark/>
          </w:tcPr>
          <w:p w14:paraId="15F059FF" w14:textId="77777777" w:rsidR="00435557" w:rsidRPr="00435557" w:rsidRDefault="00435557" w:rsidP="00435557">
            <w:pPr>
              <w:rPr>
                <w:b/>
                <w:bCs/>
              </w:rPr>
            </w:pPr>
            <w:r w:rsidRPr="00435557">
              <w:rPr>
                <w:b/>
                <w:bCs/>
              </w:rPr>
              <w:t>5.3531</w:t>
            </w:r>
          </w:p>
        </w:tc>
        <w:tc>
          <w:tcPr>
            <w:tcW w:w="960" w:type="dxa"/>
            <w:noWrap/>
            <w:hideMark/>
          </w:tcPr>
          <w:p w14:paraId="40B94675" w14:textId="77777777" w:rsidR="00435557" w:rsidRPr="00435557" w:rsidRDefault="00435557" w:rsidP="00435557">
            <w:pPr>
              <w:rPr>
                <w:b/>
                <w:bCs/>
              </w:rPr>
            </w:pPr>
            <w:r w:rsidRPr="00435557">
              <w:rPr>
                <w:b/>
                <w:bCs/>
              </w:rPr>
              <w:t>7.604542</w:t>
            </w:r>
          </w:p>
        </w:tc>
        <w:tc>
          <w:tcPr>
            <w:tcW w:w="960" w:type="dxa"/>
            <w:noWrap/>
            <w:hideMark/>
          </w:tcPr>
          <w:p w14:paraId="1ED0C089" w14:textId="77777777" w:rsidR="00435557" w:rsidRPr="00435557" w:rsidRDefault="00435557" w:rsidP="00435557">
            <w:pPr>
              <w:rPr>
                <w:b/>
                <w:bCs/>
              </w:rPr>
            </w:pPr>
            <w:r w:rsidRPr="00435557">
              <w:rPr>
                <w:b/>
                <w:bCs/>
              </w:rPr>
              <w:t>9.607394</w:t>
            </w:r>
          </w:p>
        </w:tc>
        <w:tc>
          <w:tcPr>
            <w:tcW w:w="960" w:type="dxa"/>
            <w:noWrap/>
            <w:hideMark/>
          </w:tcPr>
          <w:p w14:paraId="49770CEE" w14:textId="77777777" w:rsidR="00435557" w:rsidRPr="00435557" w:rsidRDefault="00435557" w:rsidP="00435557">
            <w:pPr>
              <w:rPr>
                <w:b/>
                <w:bCs/>
              </w:rPr>
            </w:pPr>
            <w:r w:rsidRPr="00435557">
              <w:rPr>
                <w:b/>
                <w:bCs/>
              </w:rPr>
              <w:t>2.724015</w:t>
            </w:r>
          </w:p>
        </w:tc>
        <w:tc>
          <w:tcPr>
            <w:tcW w:w="960" w:type="dxa"/>
            <w:noWrap/>
            <w:hideMark/>
          </w:tcPr>
          <w:p w14:paraId="7737D309" w14:textId="77777777" w:rsidR="00435557" w:rsidRPr="00435557" w:rsidRDefault="00435557" w:rsidP="00435557">
            <w:pPr>
              <w:rPr>
                <w:b/>
                <w:bCs/>
              </w:rPr>
            </w:pPr>
            <w:r w:rsidRPr="00435557">
              <w:rPr>
                <w:b/>
                <w:bCs/>
              </w:rPr>
              <w:t>3.806326</w:t>
            </w:r>
          </w:p>
        </w:tc>
        <w:tc>
          <w:tcPr>
            <w:tcW w:w="960" w:type="dxa"/>
            <w:noWrap/>
            <w:hideMark/>
          </w:tcPr>
          <w:p w14:paraId="33A7F289" w14:textId="77777777" w:rsidR="00435557" w:rsidRPr="00435557" w:rsidRDefault="00435557" w:rsidP="00435557">
            <w:pPr>
              <w:rPr>
                <w:b/>
                <w:bCs/>
              </w:rPr>
            </w:pPr>
            <w:r w:rsidRPr="00435557">
              <w:rPr>
                <w:b/>
                <w:bCs/>
              </w:rPr>
              <w:t>5.75253</w:t>
            </w:r>
          </w:p>
        </w:tc>
        <w:tc>
          <w:tcPr>
            <w:tcW w:w="960" w:type="dxa"/>
            <w:noWrap/>
            <w:hideMark/>
          </w:tcPr>
          <w:p w14:paraId="4D104BC2" w14:textId="77777777" w:rsidR="00435557" w:rsidRPr="00435557" w:rsidRDefault="00435557" w:rsidP="00435557">
            <w:pPr>
              <w:rPr>
                <w:b/>
                <w:bCs/>
              </w:rPr>
            </w:pPr>
            <w:r w:rsidRPr="00435557">
              <w:rPr>
                <w:b/>
                <w:bCs/>
              </w:rPr>
              <w:t>7.041044</w:t>
            </w:r>
          </w:p>
        </w:tc>
        <w:tc>
          <w:tcPr>
            <w:tcW w:w="960" w:type="dxa"/>
            <w:noWrap/>
            <w:hideMark/>
          </w:tcPr>
          <w:p w14:paraId="05373117" w14:textId="77777777" w:rsidR="00435557" w:rsidRPr="00435557" w:rsidRDefault="00435557" w:rsidP="00435557">
            <w:pPr>
              <w:rPr>
                <w:b/>
                <w:bCs/>
              </w:rPr>
            </w:pPr>
            <w:r w:rsidRPr="00435557">
              <w:rPr>
                <w:b/>
                <w:bCs/>
              </w:rPr>
              <w:t>9.405638</w:t>
            </w:r>
          </w:p>
        </w:tc>
      </w:tr>
    </w:tbl>
    <w:p w14:paraId="68D87117" w14:textId="6375A90B" w:rsidR="00435557" w:rsidRDefault="00435557" w:rsidP="00F529BC"/>
    <w:p w14:paraId="7D54101A" w14:textId="77777777" w:rsidR="00435557" w:rsidRDefault="00435557" w:rsidP="00F529BC">
      <w:r>
        <w:t>6</w:t>
      </w:r>
      <w:r w:rsidRPr="00435557">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435557" w:rsidRPr="00435557" w14:paraId="357FD254" w14:textId="77777777" w:rsidTr="00435557">
        <w:trPr>
          <w:trHeight w:val="300"/>
        </w:trPr>
        <w:tc>
          <w:tcPr>
            <w:tcW w:w="960" w:type="dxa"/>
            <w:noWrap/>
            <w:hideMark/>
          </w:tcPr>
          <w:p w14:paraId="1CFAB3DA" w14:textId="77777777" w:rsidR="00435557" w:rsidRPr="00435557" w:rsidRDefault="00435557" w:rsidP="00435557">
            <w:r w:rsidRPr="00435557">
              <w:t>Tx01</w:t>
            </w:r>
          </w:p>
        </w:tc>
        <w:tc>
          <w:tcPr>
            <w:tcW w:w="960" w:type="dxa"/>
            <w:noWrap/>
            <w:hideMark/>
          </w:tcPr>
          <w:p w14:paraId="58D27627" w14:textId="77777777" w:rsidR="00435557" w:rsidRPr="00435557" w:rsidRDefault="00435557" w:rsidP="00435557">
            <w:r w:rsidRPr="00435557">
              <w:t>Tx02</w:t>
            </w:r>
          </w:p>
        </w:tc>
        <w:tc>
          <w:tcPr>
            <w:tcW w:w="960" w:type="dxa"/>
            <w:noWrap/>
            <w:hideMark/>
          </w:tcPr>
          <w:p w14:paraId="1D0BACB5" w14:textId="77777777" w:rsidR="00435557" w:rsidRPr="00435557" w:rsidRDefault="00435557" w:rsidP="00435557">
            <w:r w:rsidRPr="00435557">
              <w:t>Tx03</w:t>
            </w:r>
          </w:p>
        </w:tc>
        <w:tc>
          <w:tcPr>
            <w:tcW w:w="960" w:type="dxa"/>
            <w:noWrap/>
            <w:hideMark/>
          </w:tcPr>
          <w:p w14:paraId="63ED5CDD" w14:textId="77777777" w:rsidR="00435557" w:rsidRPr="00435557" w:rsidRDefault="00435557" w:rsidP="00435557">
            <w:r w:rsidRPr="00435557">
              <w:t>Tx04</w:t>
            </w:r>
          </w:p>
        </w:tc>
        <w:tc>
          <w:tcPr>
            <w:tcW w:w="960" w:type="dxa"/>
            <w:noWrap/>
            <w:hideMark/>
          </w:tcPr>
          <w:p w14:paraId="24108492" w14:textId="77777777" w:rsidR="00435557" w:rsidRPr="00435557" w:rsidRDefault="00435557" w:rsidP="00435557">
            <w:r w:rsidRPr="00435557">
              <w:t>Tx05</w:t>
            </w:r>
          </w:p>
        </w:tc>
        <w:tc>
          <w:tcPr>
            <w:tcW w:w="960" w:type="dxa"/>
            <w:noWrap/>
            <w:hideMark/>
          </w:tcPr>
          <w:p w14:paraId="28BA994D" w14:textId="77777777" w:rsidR="00435557" w:rsidRPr="00435557" w:rsidRDefault="00435557" w:rsidP="00435557">
            <w:r w:rsidRPr="00435557">
              <w:t>Tx06</w:t>
            </w:r>
          </w:p>
        </w:tc>
        <w:tc>
          <w:tcPr>
            <w:tcW w:w="960" w:type="dxa"/>
            <w:noWrap/>
            <w:hideMark/>
          </w:tcPr>
          <w:p w14:paraId="1997E4A9" w14:textId="77777777" w:rsidR="00435557" w:rsidRPr="00435557" w:rsidRDefault="00435557" w:rsidP="00435557">
            <w:r w:rsidRPr="00435557">
              <w:t>Tx07</w:t>
            </w:r>
          </w:p>
        </w:tc>
        <w:tc>
          <w:tcPr>
            <w:tcW w:w="960" w:type="dxa"/>
            <w:noWrap/>
            <w:hideMark/>
          </w:tcPr>
          <w:p w14:paraId="732BD805" w14:textId="77777777" w:rsidR="00435557" w:rsidRPr="00435557" w:rsidRDefault="00435557" w:rsidP="00435557">
            <w:r w:rsidRPr="00435557">
              <w:t>Tx08</w:t>
            </w:r>
          </w:p>
        </w:tc>
        <w:tc>
          <w:tcPr>
            <w:tcW w:w="960" w:type="dxa"/>
            <w:noWrap/>
            <w:hideMark/>
          </w:tcPr>
          <w:p w14:paraId="740B3398" w14:textId="77777777" w:rsidR="00435557" w:rsidRPr="00435557" w:rsidRDefault="00435557" w:rsidP="00435557">
            <w:r w:rsidRPr="00435557">
              <w:t>Tx09</w:t>
            </w:r>
          </w:p>
        </w:tc>
        <w:tc>
          <w:tcPr>
            <w:tcW w:w="960" w:type="dxa"/>
            <w:noWrap/>
            <w:hideMark/>
          </w:tcPr>
          <w:p w14:paraId="6CC7511E" w14:textId="77777777" w:rsidR="00435557" w:rsidRPr="00435557" w:rsidRDefault="00435557" w:rsidP="00435557">
            <w:r w:rsidRPr="00435557">
              <w:t>Tx10</w:t>
            </w:r>
          </w:p>
        </w:tc>
      </w:tr>
      <w:tr w:rsidR="00435557" w:rsidRPr="00435557" w14:paraId="1E4854FA" w14:textId="77777777" w:rsidTr="00435557">
        <w:trPr>
          <w:trHeight w:val="300"/>
        </w:trPr>
        <w:tc>
          <w:tcPr>
            <w:tcW w:w="960" w:type="dxa"/>
            <w:noWrap/>
            <w:hideMark/>
          </w:tcPr>
          <w:p w14:paraId="03B49FAF" w14:textId="77777777" w:rsidR="00435557" w:rsidRPr="00435557" w:rsidRDefault="00435557" w:rsidP="00435557">
            <w:r w:rsidRPr="00435557">
              <w:t>3.106263</w:t>
            </w:r>
          </w:p>
        </w:tc>
        <w:tc>
          <w:tcPr>
            <w:tcW w:w="960" w:type="dxa"/>
            <w:noWrap/>
            <w:hideMark/>
          </w:tcPr>
          <w:p w14:paraId="435EB4C5" w14:textId="77777777" w:rsidR="00435557" w:rsidRPr="00435557" w:rsidRDefault="00435557" w:rsidP="00435557">
            <w:r w:rsidRPr="00435557">
              <w:t>2.51256</w:t>
            </w:r>
          </w:p>
        </w:tc>
        <w:tc>
          <w:tcPr>
            <w:tcW w:w="960" w:type="dxa"/>
            <w:noWrap/>
            <w:hideMark/>
          </w:tcPr>
          <w:p w14:paraId="2349CC40" w14:textId="77777777" w:rsidR="00435557" w:rsidRPr="00435557" w:rsidRDefault="00435557" w:rsidP="00435557">
            <w:r w:rsidRPr="00435557">
              <w:t>4.759258</w:t>
            </w:r>
          </w:p>
        </w:tc>
        <w:tc>
          <w:tcPr>
            <w:tcW w:w="960" w:type="dxa"/>
            <w:noWrap/>
            <w:hideMark/>
          </w:tcPr>
          <w:p w14:paraId="612D6F31" w14:textId="77777777" w:rsidR="00435557" w:rsidRPr="00435557" w:rsidRDefault="00435557" w:rsidP="00435557">
            <w:r w:rsidRPr="00435557">
              <w:t>6.153825</w:t>
            </w:r>
          </w:p>
        </w:tc>
        <w:tc>
          <w:tcPr>
            <w:tcW w:w="960" w:type="dxa"/>
            <w:noWrap/>
            <w:hideMark/>
          </w:tcPr>
          <w:p w14:paraId="270F90A1" w14:textId="77777777" w:rsidR="00435557" w:rsidRPr="00435557" w:rsidRDefault="00435557" w:rsidP="00435557">
            <w:r w:rsidRPr="00435557">
              <w:t>7.688512</w:t>
            </w:r>
          </w:p>
        </w:tc>
        <w:tc>
          <w:tcPr>
            <w:tcW w:w="960" w:type="dxa"/>
            <w:noWrap/>
            <w:hideMark/>
          </w:tcPr>
          <w:p w14:paraId="1B2C448F" w14:textId="77777777" w:rsidR="00435557" w:rsidRPr="00435557" w:rsidRDefault="00435557" w:rsidP="00435557">
            <w:r w:rsidRPr="00435557">
              <w:t>2.818019</w:t>
            </w:r>
          </w:p>
        </w:tc>
        <w:tc>
          <w:tcPr>
            <w:tcW w:w="960" w:type="dxa"/>
            <w:noWrap/>
            <w:hideMark/>
          </w:tcPr>
          <w:p w14:paraId="0C4EF426" w14:textId="77777777" w:rsidR="00435557" w:rsidRPr="00435557" w:rsidRDefault="00435557" w:rsidP="00435557">
            <w:r w:rsidRPr="00435557">
              <w:t>2.557947</w:t>
            </w:r>
          </w:p>
        </w:tc>
        <w:tc>
          <w:tcPr>
            <w:tcW w:w="960" w:type="dxa"/>
            <w:noWrap/>
            <w:hideMark/>
          </w:tcPr>
          <w:p w14:paraId="4BF9133F" w14:textId="77777777" w:rsidR="00435557" w:rsidRPr="00435557" w:rsidRDefault="00435557" w:rsidP="00435557">
            <w:r w:rsidRPr="00435557">
              <w:t>6.452047</w:t>
            </w:r>
          </w:p>
        </w:tc>
        <w:tc>
          <w:tcPr>
            <w:tcW w:w="960" w:type="dxa"/>
            <w:noWrap/>
            <w:hideMark/>
          </w:tcPr>
          <w:p w14:paraId="2D642FA1" w14:textId="77777777" w:rsidR="00435557" w:rsidRPr="00435557" w:rsidRDefault="00435557" w:rsidP="00435557">
            <w:r w:rsidRPr="00435557">
              <w:t>5.686955</w:t>
            </w:r>
          </w:p>
        </w:tc>
        <w:tc>
          <w:tcPr>
            <w:tcW w:w="960" w:type="dxa"/>
            <w:noWrap/>
            <w:hideMark/>
          </w:tcPr>
          <w:p w14:paraId="778401DC" w14:textId="77777777" w:rsidR="00435557" w:rsidRPr="00435557" w:rsidRDefault="00435557" w:rsidP="00435557">
            <w:r w:rsidRPr="00435557">
              <w:t>8.308422</w:t>
            </w:r>
          </w:p>
        </w:tc>
      </w:tr>
      <w:tr w:rsidR="00435557" w:rsidRPr="00435557" w14:paraId="06949161" w14:textId="77777777" w:rsidTr="00435557">
        <w:trPr>
          <w:trHeight w:val="300"/>
        </w:trPr>
        <w:tc>
          <w:tcPr>
            <w:tcW w:w="960" w:type="dxa"/>
            <w:noWrap/>
            <w:hideMark/>
          </w:tcPr>
          <w:p w14:paraId="57F0BEA1" w14:textId="77777777" w:rsidR="00435557" w:rsidRPr="00435557" w:rsidRDefault="00435557" w:rsidP="00435557">
            <w:r w:rsidRPr="00435557">
              <w:t>1.968455</w:t>
            </w:r>
          </w:p>
        </w:tc>
        <w:tc>
          <w:tcPr>
            <w:tcW w:w="960" w:type="dxa"/>
            <w:noWrap/>
            <w:hideMark/>
          </w:tcPr>
          <w:p w14:paraId="49CE0F17" w14:textId="77777777" w:rsidR="00435557" w:rsidRPr="00435557" w:rsidRDefault="00435557" w:rsidP="00435557">
            <w:r w:rsidRPr="00435557">
              <w:t>3.177638</w:t>
            </w:r>
          </w:p>
        </w:tc>
        <w:tc>
          <w:tcPr>
            <w:tcW w:w="960" w:type="dxa"/>
            <w:noWrap/>
            <w:hideMark/>
          </w:tcPr>
          <w:p w14:paraId="0125AEB7" w14:textId="77777777" w:rsidR="00435557" w:rsidRPr="00435557" w:rsidRDefault="00435557" w:rsidP="00435557">
            <w:r w:rsidRPr="00435557">
              <w:t>4.913354</w:t>
            </w:r>
          </w:p>
        </w:tc>
        <w:tc>
          <w:tcPr>
            <w:tcW w:w="960" w:type="dxa"/>
            <w:noWrap/>
            <w:hideMark/>
          </w:tcPr>
          <w:p w14:paraId="1DAC4F4A" w14:textId="77777777" w:rsidR="00435557" w:rsidRPr="00435557" w:rsidRDefault="00435557" w:rsidP="00435557">
            <w:r w:rsidRPr="00435557">
              <w:t>7.647393</w:t>
            </w:r>
          </w:p>
        </w:tc>
        <w:tc>
          <w:tcPr>
            <w:tcW w:w="960" w:type="dxa"/>
            <w:noWrap/>
            <w:hideMark/>
          </w:tcPr>
          <w:p w14:paraId="766A952F" w14:textId="77777777" w:rsidR="00435557" w:rsidRPr="00435557" w:rsidRDefault="00435557" w:rsidP="00435557">
            <w:r w:rsidRPr="00435557">
              <w:t>9.502538</w:t>
            </w:r>
          </w:p>
        </w:tc>
        <w:tc>
          <w:tcPr>
            <w:tcW w:w="960" w:type="dxa"/>
            <w:noWrap/>
            <w:hideMark/>
          </w:tcPr>
          <w:p w14:paraId="71EA2678" w14:textId="77777777" w:rsidR="00435557" w:rsidRPr="00435557" w:rsidRDefault="00435557" w:rsidP="00435557">
            <w:r w:rsidRPr="00435557">
              <w:t>2.23513</w:t>
            </w:r>
          </w:p>
        </w:tc>
        <w:tc>
          <w:tcPr>
            <w:tcW w:w="960" w:type="dxa"/>
            <w:noWrap/>
            <w:hideMark/>
          </w:tcPr>
          <w:p w14:paraId="3ED2AB87" w14:textId="77777777" w:rsidR="00435557" w:rsidRPr="00435557" w:rsidRDefault="00435557" w:rsidP="00435557">
            <w:r w:rsidRPr="00435557">
              <w:t>2.988714</w:t>
            </w:r>
          </w:p>
        </w:tc>
        <w:tc>
          <w:tcPr>
            <w:tcW w:w="960" w:type="dxa"/>
            <w:noWrap/>
            <w:hideMark/>
          </w:tcPr>
          <w:p w14:paraId="330B1D1B" w14:textId="77777777" w:rsidR="00435557" w:rsidRPr="00435557" w:rsidRDefault="00435557" w:rsidP="00435557">
            <w:r w:rsidRPr="00435557">
              <w:t>4.708409</w:t>
            </w:r>
          </w:p>
        </w:tc>
        <w:tc>
          <w:tcPr>
            <w:tcW w:w="960" w:type="dxa"/>
            <w:noWrap/>
            <w:hideMark/>
          </w:tcPr>
          <w:p w14:paraId="4C685E17" w14:textId="77777777" w:rsidR="00435557" w:rsidRPr="00435557" w:rsidRDefault="00435557" w:rsidP="00435557">
            <w:r w:rsidRPr="00435557">
              <w:t>5.977592</w:t>
            </w:r>
          </w:p>
        </w:tc>
        <w:tc>
          <w:tcPr>
            <w:tcW w:w="960" w:type="dxa"/>
            <w:noWrap/>
            <w:hideMark/>
          </w:tcPr>
          <w:p w14:paraId="5AEE648E" w14:textId="77777777" w:rsidR="00435557" w:rsidRPr="00435557" w:rsidRDefault="00435557" w:rsidP="00435557">
            <w:r w:rsidRPr="00435557">
              <w:t>8.693973</w:t>
            </w:r>
          </w:p>
        </w:tc>
      </w:tr>
      <w:tr w:rsidR="00435557" w:rsidRPr="00435557" w14:paraId="61F5E8B8" w14:textId="77777777" w:rsidTr="00435557">
        <w:trPr>
          <w:trHeight w:val="300"/>
        </w:trPr>
        <w:tc>
          <w:tcPr>
            <w:tcW w:w="960" w:type="dxa"/>
            <w:noWrap/>
            <w:hideMark/>
          </w:tcPr>
          <w:p w14:paraId="0C99D809" w14:textId="77777777" w:rsidR="00435557" w:rsidRPr="00435557" w:rsidRDefault="00435557" w:rsidP="00435557">
            <w:r w:rsidRPr="00435557">
              <w:t>2.51288</w:t>
            </w:r>
          </w:p>
        </w:tc>
        <w:tc>
          <w:tcPr>
            <w:tcW w:w="960" w:type="dxa"/>
            <w:noWrap/>
            <w:hideMark/>
          </w:tcPr>
          <w:p w14:paraId="050181AD" w14:textId="77777777" w:rsidR="00435557" w:rsidRPr="00435557" w:rsidRDefault="00435557" w:rsidP="00435557">
            <w:r w:rsidRPr="00435557">
              <w:t>3.36691</w:t>
            </w:r>
          </w:p>
        </w:tc>
        <w:tc>
          <w:tcPr>
            <w:tcW w:w="960" w:type="dxa"/>
            <w:noWrap/>
            <w:hideMark/>
          </w:tcPr>
          <w:p w14:paraId="25D88A5D" w14:textId="77777777" w:rsidR="00435557" w:rsidRPr="00435557" w:rsidRDefault="00435557" w:rsidP="00435557">
            <w:r w:rsidRPr="00435557">
              <w:t>5.424452</w:t>
            </w:r>
          </w:p>
        </w:tc>
        <w:tc>
          <w:tcPr>
            <w:tcW w:w="960" w:type="dxa"/>
            <w:noWrap/>
            <w:hideMark/>
          </w:tcPr>
          <w:p w14:paraId="7F40D451" w14:textId="77777777" w:rsidR="00435557" w:rsidRPr="00435557" w:rsidRDefault="00435557" w:rsidP="00435557">
            <w:r w:rsidRPr="00435557">
              <w:t>6.984432</w:t>
            </w:r>
          </w:p>
        </w:tc>
        <w:tc>
          <w:tcPr>
            <w:tcW w:w="960" w:type="dxa"/>
            <w:noWrap/>
            <w:hideMark/>
          </w:tcPr>
          <w:p w14:paraId="751E3304" w14:textId="77777777" w:rsidR="00435557" w:rsidRPr="00435557" w:rsidRDefault="00435557" w:rsidP="00435557">
            <w:r w:rsidRPr="00435557">
              <w:t>7.882576</w:t>
            </w:r>
          </w:p>
        </w:tc>
        <w:tc>
          <w:tcPr>
            <w:tcW w:w="960" w:type="dxa"/>
            <w:noWrap/>
            <w:hideMark/>
          </w:tcPr>
          <w:p w14:paraId="22980994" w14:textId="77777777" w:rsidR="00435557" w:rsidRPr="00435557" w:rsidRDefault="00435557" w:rsidP="00435557">
            <w:r w:rsidRPr="00435557">
              <w:t>2.483188</w:t>
            </w:r>
          </w:p>
        </w:tc>
        <w:tc>
          <w:tcPr>
            <w:tcW w:w="960" w:type="dxa"/>
            <w:noWrap/>
            <w:hideMark/>
          </w:tcPr>
          <w:p w14:paraId="3DB4469C" w14:textId="77777777" w:rsidR="00435557" w:rsidRPr="00435557" w:rsidRDefault="00435557" w:rsidP="00435557">
            <w:r w:rsidRPr="00435557">
              <w:t>3.149307</w:t>
            </w:r>
          </w:p>
        </w:tc>
        <w:tc>
          <w:tcPr>
            <w:tcW w:w="960" w:type="dxa"/>
            <w:noWrap/>
            <w:hideMark/>
          </w:tcPr>
          <w:p w14:paraId="4805B254" w14:textId="77777777" w:rsidR="00435557" w:rsidRPr="00435557" w:rsidRDefault="00435557" w:rsidP="00435557">
            <w:r w:rsidRPr="00435557">
              <w:t>5.783981</w:t>
            </w:r>
          </w:p>
        </w:tc>
        <w:tc>
          <w:tcPr>
            <w:tcW w:w="960" w:type="dxa"/>
            <w:noWrap/>
            <w:hideMark/>
          </w:tcPr>
          <w:p w14:paraId="1D970A53" w14:textId="77777777" w:rsidR="00435557" w:rsidRPr="00435557" w:rsidRDefault="00435557" w:rsidP="00435557">
            <w:r w:rsidRPr="00435557">
              <w:t>6.481728</w:t>
            </w:r>
          </w:p>
        </w:tc>
        <w:tc>
          <w:tcPr>
            <w:tcW w:w="960" w:type="dxa"/>
            <w:noWrap/>
            <w:hideMark/>
          </w:tcPr>
          <w:p w14:paraId="4673C268" w14:textId="77777777" w:rsidR="00435557" w:rsidRPr="00435557" w:rsidRDefault="00435557" w:rsidP="00435557">
            <w:r w:rsidRPr="00435557">
              <w:t>10.89984</w:t>
            </w:r>
          </w:p>
        </w:tc>
      </w:tr>
      <w:tr w:rsidR="00435557" w:rsidRPr="00435557" w14:paraId="79EDA498" w14:textId="77777777" w:rsidTr="00435557">
        <w:trPr>
          <w:trHeight w:val="300"/>
        </w:trPr>
        <w:tc>
          <w:tcPr>
            <w:tcW w:w="960" w:type="dxa"/>
            <w:noWrap/>
            <w:hideMark/>
          </w:tcPr>
          <w:p w14:paraId="31EDCBFD" w14:textId="77777777" w:rsidR="00435557" w:rsidRPr="00435557" w:rsidRDefault="00435557" w:rsidP="00435557">
            <w:r w:rsidRPr="00435557">
              <w:t>2.559699</w:t>
            </w:r>
          </w:p>
        </w:tc>
        <w:tc>
          <w:tcPr>
            <w:tcW w:w="960" w:type="dxa"/>
            <w:noWrap/>
            <w:hideMark/>
          </w:tcPr>
          <w:p w14:paraId="0AB76707" w14:textId="77777777" w:rsidR="00435557" w:rsidRPr="00435557" w:rsidRDefault="00435557" w:rsidP="00435557">
            <w:r w:rsidRPr="00435557">
              <w:t>3.741782</w:t>
            </w:r>
          </w:p>
        </w:tc>
        <w:tc>
          <w:tcPr>
            <w:tcW w:w="960" w:type="dxa"/>
            <w:noWrap/>
            <w:hideMark/>
          </w:tcPr>
          <w:p w14:paraId="38F84146" w14:textId="77777777" w:rsidR="00435557" w:rsidRPr="00435557" w:rsidRDefault="00435557" w:rsidP="00435557">
            <w:r w:rsidRPr="00435557">
              <w:t>5.149498</w:t>
            </w:r>
          </w:p>
        </w:tc>
        <w:tc>
          <w:tcPr>
            <w:tcW w:w="960" w:type="dxa"/>
            <w:noWrap/>
            <w:hideMark/>
          </w:tcPr>
          <w:p w14:paraId="26ECEA15" w14:textId="77777777" w:rsidR="00435557" w:rsidRPr="00435557" w:rsidRDefault="00435557" w:rsidP="00435557">
            <w:r w:rsidRPr="00435557">
              <w:t>7.499644</w:t>
            </w:r>
          </w:p>
        </w:tc>
        <w:tc>
          <w:tcPr>
            <w:tcW w:w="960" w:type="dxa"/>
            <w:noWrap/>
            <w:hideMark/>
          </w:tcPr>
          <w:p w14:paraId="69DCDE53" w14:textId="77777777" w:rsidR="00435557" w:rsidRPr="00435557" w:rsidRDefault="00435557" w:rsidP="00435557">
            <w:r w:rsidRPr="00435557">
              <w:t>8.340473</w:t>
            </w:r>
          </w:p>
        </w:tc>
        <w:tc>
          <w:tcPr>
            <w:tcW w:w="960" w:type="dxa"/>
            <w:noWrap/>
            <w:hideMark/>
          </w:tcPr>
          <w:p w14:paraId="594A06EB" w14:textId="77777777" w:rsidR="00435557" w:rsidRPr="00435557" w:rsidRDefault="00435557" w:rsidP="00435557">
            <w:r w:rsidRPr="00435557">
              <w:t>2.290182</w:t>
            </w:r>
          </w:p>
        </w:tc>
        <w:tc>
          <w:tcPr>
            <w:tcW w:w="960" w:type="dxa"/>
            <w:noWrap/>
            <w:hideMark/>
          </w:tcPr>
          <w:p w14:paraId="07F84D60" w14:textId="77777777" w:rsidR="00435557" w:rsidRPr="00435557" w:rsidRDefault="00435557" w:rsidP="00435557">
            <w:r w:rsidRPr="00435557">
              <w:t>3.884917</w:t>
            </w:r>
          </w:p>
        </w:tc>
        <w:tc>
          <w:tcPr>
            <w:tcW w:w="960" w:type="dxa"/>
            <w:noWrap/>
            <w:hideMark/>
          </w:tcPr>
          <w:p w14:paraId="5BBD13D8" w14:textId="77777777" w:rsidR="00435557" w:rsidRPr="00435557" w:rsidRDefault="00435557" w:rsidP="00435557">
            <w:r w:rsidRPr="00435557">
              <w:t>5.8113</w:t>
            </w:r>
          </w:p>
        </w:tc>
        <w:tc>
          <w:tcPr>
            <w:tcW w:w="960" w:type="dxa"/>
            <w:noWrap/>
            <w:hideMark/>
          </w:tcPr>
          <w:p w14:paraId="7FAF399B" w14:textId="77777777" w:rsidR="00435557" w:rsidRPr="00435557" w:rsidRDefault="00435557" w:rsidP="00435557">
            <w:r w:rsidRPr="00435557">
              <w:t>6.986323</w:t>
            </w:r>
          </w:p>
        </w:tc>
        <w:tc>
          <w:tcPr>
            <w:tcW w:w="960" w:type="dxa"/>
            <w:noWrap/>
            <w:hideMark/>
          </w:tcPr>
          <w:p w14:paraId="0041DDFB" w14:textId="77777777" w:rsidR="00435557" w:rsidRPr="00435557" w:rsidRDefault="00435557" w:rsidP="00435557">
            <w:r w:rsidRPr="00435557">
              <w:t>7.930358</w:t>
            </w:r>
          </w:p>
        </w:tc>
      </w:tr>
      <w:tr w:rsidR="00435557" w:rsidRPr="00435557" w14:paraId="70573F60" w14:textId="77777777" w:rsidTr="00435557">
        <w:trPr>
          <w:trHeight w:val="300"/>
        </w:trPr>
        <w:tc>
          <w:tcPr>
            <w:tcW w:w="960" w:type="dxa"/>
            <w:noWrap/>
            <w:hideMark/>
          </w:tcPr>
          <w:p w14:paraId="2CD06730" w14:textId="77777777" w:rsidR="00435557" w:rsidRPr="00435557" w:rsidRDefault="00435557" w:rsidP="00435557">
            <w:r w:rsidRPr="00435557">
              <w:t>2.725351</w:t>
            </w:r>
          </w:p>
        </w:tc>
        <w:tc>
          <w:tcPr>
            <w:tcW w:w="960" w:type="dxa"/>
            <w:noWrap/>
            <w:hideMark/>
          </w:tcPr>
          <w:p w14:paraId="521369FD" w14:textId="77777777" w:rsidR="00435557" w:rsidRPr="00435557" w:rsidRDefault="00435557" w:rsidP="00435557">
            <w:r w:rsidRPr="00435557">
              <w:t>3.453532</w:t>
            </w:r>
          </w:p>
        </w:tc>
        <w:tc>
          <w:tcPr>
            <w:tcW w:w="960" w:type="dxa"/>
            <w:noWrap/>
            <w:hideMark/>
          </w:tcPr>
          <w:p w14:paraId="4DD5E8AC" w14:textId="77777777" w:rsidR="00435557" w:rsidRPr="00435557" w:rsidRDefault="00435557" w:rsidP="00435557">
            <w:r w:rsidRPr="00435557">
              <w:t>5.397313</w:t>
            </w:r>
          </w:p>
        </w:tc>
        <w:tc>
          <w:tcPr>
            <w:tcW w:w="960" w:type="dxa"/>
            <w:noWrap/>
            <w:hideMark/>
          </w:tcPr>
          <w:p w14:paraId="224BFF8E" w14:textId="77777777" w:rsidR="00435557" w:rsidRPr="00435557" w:rsidRDefault="00435557" w:rsidP="00435557">
            <w:r w:rsidRPr="00435557">
              <w:t>7.780157</w:t>
            </w:r>
          </w:p>
        </w:tc>
        <w:tc>
          <w:tcPr>
            <w:tcW w:w="960" w:type="dxa"/>
            <w:noWrap/>
            <w:hideMark/>
          </w:tcPr>
          <w:p w14:paraId="5897A1BB" w14:textId="77777777" w:rsidR="00435557" w:rsidRPr="00435557" w:rsidRDefault="00435557" w:rsidP="00435557">
            <w:r w:rsidRPr="00435557">
              <w:t>11.30255</w:t>
            </w:r>
          </w:p>
        </w:tc>
        <w:tc>
          <w:tcPr>
            <w:tcW w:w="960" w:type="dxa"/>
            <w:noWrap/>
            <w:hideMark/>
          </w:tcPr>
          <w:p w14:paraId="4C247726" w14:textId="77777777" w:rsidR="00435557" w:rsidRPr="00435557" w:rsidRDefault="00435557" w:rsidP="00435557">
            <w:r w:rsidRPr="00435557">
              <w:t>2.416846</w:t>
            </w:r>
          </w:p>
        </w:tc>
        <w:tc>
          <w:tcPr>
            <w:tcW w:w="960" w:type="dxa"/>
            <w:noWrap/>
            <w:hideMark/>
          </w:tcPr>
          <w:p w14:paraId="2DFBBC15" w14:textId="77777777" w:rsidR="00435557" w:rsidRPr="00435557" w:rsidRDefault="00435557" w:rsidP="00435557">
            <w:r w:rsidRPr="00435557">
              <w:t>4.531158</w:t>
            </w:r>
          </w:p>
        </w:tc>
        <w:tc>
          <w:tcPr>
            <w:tcW w:w="960" w:type="dxa"/>
            <w:noWrap/>
            <w:hideMark/>
          </w:tcPr>
          <w:p w14:paraId="2D6B2BDA" w14:textId="77777777" w:rsidR="00435557" w:rsidRPr="00435557" w:rsidRDefault="00435557" w:rsidP="00435557">
            <w:r w:rsidRPr="00435557">
              <w:t>7.733115</w:t>
            </w:r>
          </w:p>
        </w:tc>
        <w:tc>
          <w:tcPr>
            <w:tcW w:w="960" w:type="dxa"/>
            <w:noWrap/>
            <w:hideMark/>
          </w:tcPr>
          <w:p w14:paraId="037E02D8" w14:textId="77777777" w:rsidR="00435557" w:rsidRPr="00435557" w:rsidRDefault="00435557" w:rsidP="00435557">
            <w:r w:rsidRPr="00435557">
              <w:t>8.493189</w:t>
            </w:r>
          </w:p>
        </w:tc>
        <w:tc>
          <w:tcPr>
            <w:tcW w:w="960" w:type="dxa"/>
            <w:noWrap/>
            <w:hideMark/>
          </w:tcPr>
          <w:p w14:paraId="143FD83C" w14:textId="77777777" w:rsidR="00435557" w:rsidRPr="00435557" w:rsidRDefault="00435557" w:rsidP="00435557">
            <w:r w:rsidRPr="00435557">
              <w:t>8.746801</w:t>
            </w:r>
          </w:p>
        </w:tc>
      </w:tr>
      <w:tr w:rsidR="00435557" w:rsidRPr="00435557" w14:paraId="7F69E8FF" w14:textId="77777777" w:rsidTr="00435557">
        <w:trPr>
          <w:trHeight w:val="300"/>
        </w:trPr>
        <w:tc>
          <w:tcPr>
            <w:tcW w:w="960" w:type="dxa"/>
            <w:noWrap/>
            <w:hideMark/>
          </w:tcPr>
          <w:p w14:paraId="5E272DF3" w14:textId="77777777" w:rsidR="00435557" w:rsidRPr="00435557" w:rsidRDefault="00435557" w:rsidP="00435557">
            <w:r w:rsidRPr="00435557">
              <w:t>2.58242</w:t>
            </w:r>
          </w:p>
        </w:tc>
        <w:tc>
          <w:tcPr>
            <w:tcW w:w="960" w:type="dxa"/>
            <w:noWrap/>
            <w:hideMark/>
          </w:tcPr>
          <w:p w14:paraId="201AA8A8" w14:textId="77777777" w:rsidR="00435557" w:rsidRPr="00435557" w:rsidRDefault="00435557" w:rsidP="00435557">
            <w:r w:rsidRPr="00435557">
              <w:t>4.508323</w:t>
            </w:r>
          </w:p>
        </w:tc>
        <w:tc>
          <w:tcPr>
            <w:tcW w:w="960" w:type="dxa"/>
            <w:noWrap/>
            <w:hideMark/>
          </w:tcPr>
          <w:p w14:paraId="39C505A8" w14:textId="77777777" w:rsidR="00435557" w:rsidRPr="00435557" w:rsidRDefault="00435557" w:rsidP="00435557">
            <w:r w:rsidRPr="00435557">
              <w:t>5.74969</w:t>
            </w:r>
          </w:p>
        </w:tc>
        <w:tc>
          <w:tcPr>
            <w:tcW w:w="960" w:type="dxa"/>
            <w:noWrap/>
            <w:hideMark/>
          </w:tcPr>
          <w:p w14:paraId="5676C297" w14:textId="77777777" w:rsidR="00435557" w:rsidRPr="00435557" w:rsidRDefault="00435557" w:rsidP="00435557">
            <w:r w:rsidRPr="00435557">
              <w:t>6.692441</w:t>
            </w:r>
          </w:p>
        </w:tc>
        <w:tc>
          <w:tcPr>
            <w:tcW w:w="960" w:type="dxa"/>
            <w:noWrap/>
            <w:hideMark/>
          </w:tcPr>
          <w:p w14:paraId="2513FC6A" w14:textId="77777777" w:rsidR="00435557" w:rsidRPr="00435557" w:rsidRDefault="00435557" w:rsidP="00435557">
            <w:r w:rsidRPr="00435557">
              <w:t>10.16446</w:t>
            </w:r>
          </w:p>
        </w:tc>
        <w:tc>
          <w:tcPr>
            <w:tcW w:w="960" w:type="dxa"/>
            <w:noWrap/>
            <w:hideMark/>
          </w:tcPr>
          <w:p w14:paraId="0AC73505" w14:textId="77777777" w:rsidR="00435557" w:rsidRPr="00435557" w:rsidRDefault="00435557" w:rsidP="00435557">
            <w:r w:rsidRPr="00435557">
              <w:t>2.690991</w:t>
            </w:r>
          </w:p>
        </w:tc>
        <w:tc>
          <w:tcPr>
            <w:tcW w:w="960" w:type="dxa"/>
            <w:noWrap/>
            <w:hideMark/>
          </w:tcPr>
          <w:p w14:paraId="1749B15F" w14:textId="77777777" w:rsidR="00435557" w:rsidRPr="00435557" w:rsidRDefault="00435557" w:rsidP="00435557">
            <w:r w:rsidRPr="00435557">
              <w:t>3.816529</w:t>
            </w:r>
          </w:p>
        </w:tc>
        <w:tc>
          <w:tcPr>
            <w:tcW w:w="960" w:type="dxa"/>
            <w:noWrap/>
            <w:hideMark/>
          </w:tcPr>
          <w:p w14:paraId="012657F7" w14:textId="77777777" w:rsidR="00435557" w:rsidRPr="00435557" w:rsidRDefault="00435557" w:rsidP="00435557">
            <w:r w:rsidRPr="00435557">
              <w:t>5.431687</w:t>
            </w:r>
          </w:p>
        </w:tc>
        <w:tc>
          <w:tcPr>
            <w:tcW w:w="960" w:type="dxa"/>
            <w:noWrap/>
            <w:hideMark/>
          </w:tcPr>
          <w:p w14:paraId="37095907" w14:textId="77777777" w:rsidR="00435557" w:rsidRPr="00435557" w:rsidRDefault="00435557" w:rsidP="00435557">
            <w:r w:rsidRPr="00435557">
              <w:t>6.588761</w:t>
            </w:r>
          </w:p>
        </w:tc>
        <w:tc>
          <w:tcPr>
            <w:tcW w:w="960" w:type="dxa"/>
            <w:noWrap/>
            <w:hideMark/>
          </w:tcPr>
          <w:p w14:paraId="7CA92128" w14:textId="77777777" w:rsidR="00435557" w:rsidRPr="00435557" w:rsidRDefault="00435557" w:rsidP="00435557">
            <w:r w:rsidRPr="00435557">
              <w:t>10.66086</w:t>
            </w:r>
          </w:p>
        </w:tc>
      </w:tr>
      <w:tr w:rsidR="00435557" w:rsidRPr="00435557" w14:paraId="216D0F94" w14:textId="77777777" w:rsidTr="00435557">
        <w:trPr>
          <w:trHeight w:val="300"/>
        </w:trPr>
        <w:tc>
          <w:tcPr>
            <w:tcW w:w="960" w:type="dxa"/>
            <w:noWrap/>
            <w:hideMark/>
          </w:tcPr>
          <w:p w14:paraId="1D1C8D61" w14:textId="77777777" w:rsidR="00435557" w:rsidRPr="00435557" w:rsidRDefault="00435557" w:rsidP="00435557">
            <w:r w:rsidRPr="00435557">
              <w:t>2.821155</w:t>
            </w:r>
          </w:p>
        </w:tc>
        <w:tc>
          <w:tcPr>
            <w:tcW w:w="960" w:type="dxa"/>
            <w:noWrap/>
            <w:hideMark/>
          </w:tcPr>
          <w:p w14:paraId="6B6876C3" w14:textId="77777777" w:rsidR="00435557" w:rsidRPr="00435557" w:rsidRDefault="00435557" w:rsidP="00435557">
            <w:r w:rsidRPr="00435557">
              <w:t>4.500024</w:t>
            </w:r>
          </w:p>
        </w:tc>
        <w:tc>
          <w:tcPr>
            <w:tcW w:w="960" w:type="dxa"/>
            <w:noWrap/>
            <w:hideMark/>
          </w:tcPr>
          <w:p w14:paraId="21A0FD58" w14:textId="77777777" w:rsidR="00435557" w:rsidRPr="00435557" w:rsidRDefault="00435557" w:rsidP="00435557">
            <w:r w:rsidRPr="00435557">
              <w:t>5.684037</w:t>
            </w:r>
          </w:p>
        </w:tc>
        <w:tc>
          <w:tcPr>
            <w:tcW w:w="960" w:type="dxa"/>
            <w:noWrap/>
            <w:hideMark/>
          </w:tcPr>
          <w:p w14:paraId="3823DF07" w14:textId="77777777" w:rsidR="00435557" w:rsidRPr="00435557" w:rsidRDefault="00435557" w:rsidP="00435557">
            <w:r w:rsidRPr="00435557">
              <w:t>9.409232</w:t>
            </w:r>
          </w:p>
        </w:tc>
        <w:tc>
          <w:tcPr>
            <w:tcW w:w="960" w:type="dxa"/>
            <w:noWrap/>
            <w:hideMark/>
          </w:tcPr>
          <w:p w14:paraId="532FE303" w14:textId="77777777" w:rsidR="00435557" w:rsidRPr="00435557" w:rsidRDefault="00435557" w:rsidP="00435557">
            <w:r w:rsidRPr="00435557">
              <w:t>8.877528</w:t>
            </w:r>
          </w:p>
        </w:tc>
        <w:tc>
          <w:tcPr>
            <w:tcW w:w="960" w:type="dxa"/>
            <w:noWrap/>
            <w:hideMark/>
          </w:tcPr>
          <w:p w14:paraId="6F24D143" w14:textId="77777777" w:rsidR="00435557" w:rsidRPr="00435557" w:rsidRDefault="00435557" w:rsidP="00435557">
            <w:r w:rsidRPr="00435557">
              <w:t>2.666715</w:t>
            </w:r>
          </w:p>
        </w:tc>
        <w:tc>
          <w:tcPr>
            <w:tcW w:w="960" w:type="dxa"/>
            <w:noWrap/>
            <w:hideMark/>
          </w:tcPr>
          <w:p w14:paraId="727CFC1C" w14:textId="77777777" w:rsidR="00435557" w:rsidRPr="00435557" w:rsidRDefault="00435557" w:rsidP="00435557">
            <w:r w:rsidRPr="00435557">
              <w:t>4.550787</w:t>
            </w:r>
          </w:p>
        </w:tc>
        <w:tc>
          <w:tcPr>
            <w:tcW w:w="960" w:type="dxa"/>
            <w:noWrap/>
            <w:hideMark/>
          </w:tcPr>
          <w:p w14:paraId="3FE0B948" w14:textId="77777777" w:rsidR="00435557" w:rsidRPr="00435557" w:rsidRDefault="00435557" w:rsidP="00435557">
            <w:r w:rsidRPr="00435557">
              <w:t>5.678544</w:t>
            </w:r>
          </w:p>
        </w:tc>
        <w:tc>
          <w:tcPr>
            <w:tcW w:w="960" w:type="dxa"/>
            <w:noWrap/>
            <w:hideMark/>
          </w:tcPr>
          <w:p w14:paraId="2B30C36B" w14:textId="77777777" w:rsidR="00435557" w:rsidRPr="00435557" w:rsidRDefault="00435557" w:rsidP="00435557">
            <w:r w:rsidRPr="00435557">
              <w:t>6.900858</w:t>
            </w:r>
          </w:p>
        </w:tc>
        <w:tc>
          <w:tcPr>
            <w:tcW w:w="960" w:type="dxa"/>
            <w:noWrap/>
            <w:hideMark/>
          </w:tcPr>
          <w:p w14:paraId="08C5A58F" w14:textId="77777777" w:rsidR="00435557" w:rsidRPr="00435557" w:rsidRDefault="00435557" w:rsidP="00435557">
            <w:r w:rsidRPr="00435557">
              <w:t>11.12469</w:t>
            </w:r>
          </w:p>
        </w:tc>
      </w:tr>
      <w:tr w:rsidR="00435557" w:rsidRPr="00435557" w14:paraId="2FD23B00" w14:textId="77777777" w:rsidTr="00435557">
        <w:trPr>
          <w:trHeight w:val="300"/>
        </w:trPr>
        <w:tc>
          <w:tcPr>
            <w:tcW w:w="960" w:type="dxa"/>
            <w:noWrap/>
            <w:hideMark/>
          </w:tcPr>
          <w:p w14:paraId="6FFB762E" w14:textId="77777777" w:rsidR="00435557" w:rsidRPr="00435557" w:rsidRDefault="00435557" w:rsidP="00435557">
            <w:r w:rsidRPr="00435557">
              <w:t>3.403331</w:t>
            </w:r>
          </w:p>
        </w:tc>
        <w:tc>
          <w:tcPr>
            <w:tcW w:w="960" w:type="dxa"/>
            <w:noWrap/>
            <w:hideMark/>
          </w:tcPr>
          <w:p w14:paraId="1CF1C59D" w14:textId="77777777" w:rsidR="00435557" w:rsidRPr="00435557" w:rsidRDefault="00435557" w:rsidP="00435557">
            <w:r w:rsidRPr="00435557">
              <w:t>4.386612</w:t>
            </w:r>
          </w:p>
        </w:tc>
        <w:tc>
          <w:tcPr>
            <w:tcW w:w="960" w:type="dxa"/>
            <w:noWrap/>
            <w:hideMark/>
          </w:tcPr>
          <w:p w14:paraId="0236D81A" w14:textId="77777777" w:rsidR="00435557" w:rsidRPr="00435557" w:rsidRDefault="00435557" w:rsidP="00435557">
            <w:r w:rsidRPr="00435557">
              <w:t>5.866268</w:t>
            </w:r>
          </w:p>
        </w:tc>
        <w:tc>
          <w:tcPr>
            <w:tcW w:w="960" w:type="dxa"/>
            <w:noWrap/>
            <w:hideMark/>
          </w:tcPr>
          <w:p w14:paraId="0D0D1C8A" w14:textId="77777777" w:rsidR="00435557" w:rsidRPr="00435557" w:rsidRDefault="00435557" w:rsidP="00435557">
            <w:r w:rsidRPr="00435557">
              <w:t>8.673178</w:t>
            </w:r>
          </w:p>
        </w:tc>
        <w:tc>
          <w:tcPr>
            <w:tcW w:w="960" w:type="dxa"/>
            <w:noWrap/>
            <w:hideMark/>
          </w:tcPr>
          <w:p w14:paraId="4B0C8B5D" w14:textId="77777777" w:rsidR="00435557" w:rsidRPr="00435557" w:rsidRDefault="00435557" w:rsidP="00435557">
            <w:r w:rsidRPr="00435557">
              <w:t>12.28924</w:t>
            </w:r>
          </w:p>
        </w:tc>
        <w:tc>
          <w:tcPr>
            <w:tcW w:w="960" w:type="dxa"/>
            <w:noWrap/>
            <w:hideMark/>
          </w:tcPr>
          <w:p w14:paraId="3B4B4638" w14:textId="77777777" w:rsidR="00435557" w:rsidRPr="00435557" w:rsidRDefault="00435557" w:rsidP="00435557">
            <w:r w:rsidRPr="00435557">
              <w:t>2.905933</w:t>
            </w:r>
          </w:p>
        </w:tc>
        <w:tc>
          <w:tcPr>
            <w:tcW w:w="960" w:type="dxa"/>
            <w:noWrap/>
            <w:hideMark/>
          </w:tcPr>
          <w:p w14:paraId="51D19BEC" w14:textId="77777777" w:rsidR="00435557" w:rsidRPr="00435557" w:rsidRDefault="00435557" w:rsidP="00435557">
            <w:r w:rsidRPr="00435557">
              <w:t>4.441269</w:t>
            </w:r>
          </w:p>
        </w:tc>
        <w:tc>
          <w:tcPr>
            <w:tcW w:w="960" w:type="dxa"/>
            <w:noWrap/>
            <w:hideMark/>
          </w:tcPr>
          <w:p w14:paraId="715794CF" w14:textId="77777777" w:rsidR="00435557" w:rsidRPr="00435557" w:rsidRDefault="00435557" w:rsidP="00435557">
            <w:r w:rsidRPr="00435557">
              <w:t>5.651849</w:t>
            </w:r>
          </w:p>
        </w:tc>
        <w:tc>
          <w:tcPr>
            <w:tcW w:w="960" w:type="dxa"/>
            <w:noWrap/>
            <w:hideMark/>
          </w:tcPr>
          <w:p w14:paraId="47F4AE81" w14:textId="77777777" w:rsidR="00435557" w:rsidRPr="00435557" w:rsidRDefault="00435557" w:rsidP="00435557">
            <w:r w:rsidRPr="00435557">
              <w:t>7.730214</w:t>
            </w:r>
          </w:p>
        </w:tc>
        <w:tc>
          <w:tcPr>
            <w:tcW w:w="960" w:type="dxa"/>
            <w:noWrap/>
            <w:hideMark/>
          </w:tcPr>
          <w:p w14:paraId="10D75485" w14:textId="77777777" w:rsidR="00435557" w:rsidRPr="00435557" w:rsidRDefault="00435557" w:rsidP="00435557">
            <w:r w:rsidRPr="00435557">
              <w:t>9.306115</w:t>
            </w:r>
          </w:p>
        </w:tc>
      </w:tr>
      <w:tr w:rsidR="00435557" w:rsidRPr="00435557" w14:paraId="34D3C7C7" w14:textId="77777777" w:rsidTr="00435557">
        <w:trPr>
          <w:trHeight w:val="300"/>
        </w:trPr>
        <w:tc>
          <w:tcPr>
            <w:tcW w:w="960" w:type="dxa"/>
            <w:noWrap/>
            <w:hideMark/>
          </w:tcPr>
          <w:p w14:paraId="2F2E29D2" w14:textId="77777777" w:rsidR="00435557" w:rsidRPr="00435557" w:rsidRDefault="00435557" w:rsidP="00435557">
            <w:r w:rsidRPr="00435557">
              <w:t>2.943643</w:t>
            </w:r>
          </w:p>
        </w:tc>
        <w:tc>
          <w:tcPr>
            <w:tcW w:w="960" w:type="dxa"/>
            <w:noWrap/>
            <w:hideMark/>
          </w:tcPr>
          <w:p w14:paraId="19072752" w14:textId="77777777" w:rsidR="00435557" w:rsidRPr="00435557" w:rsidRDefault="00435557" w:rsidP="00435557">
            <w:r w:rsidRPr="00435557">
              <w:t>4.380949</w:t>
            </w:r>
          </w:p>
        </w:tc>
        <w:tc>
          <w:tcPr>
            <w:tcW w:w="960" w:type="dxa"/>
            <w:noWrap/>
            <w:hideMark/>
          </w:tcPr>
          <w:p w14:paraId="427C39F3" w14:textId="77777777" w:rsidR="00435557" w:rsidRPr="00435557" w:rsidRDefault="00435557" w:rsidP="00435557">
            <w:r w:rsidRPr="00435557">
              <w:t>5.793261</w:t>
            </w:r>
          </w:p>
        </w:tc>
        <w:tc>
          <w:tcPr>
            <w:tcW w:w="960" w:type="dxa"/>
            <w:noWrap/>
            <w:hideMark/>
          </w:tcPr>
          <w:p w14:paraId="32C7EBDB" w14:textId="77777777" w:rsidR="00435557" w:rsidRPr="00435557" w:rsidRDefault="00435557" w:rsidP="00435557">
            <w:r w:rsidRPr="00435557">
              <w:t>7.313822</w:t>
            </w:r>
          </w:p>
        </w:tc>
        <w:tc>
          <w:tcPr>
            <w:tcW w:w="960" w:type="dxa"/>
            <w:noWrap/>
            <w:hideMark/>
          </w:tcPr>
          <w:p w14:paraId="3AAFFC76" w14:textId="77777777" w:rsidR="00435557" w:rsidRPr="00435557" w:rsidRDefault="00435557" w:rsidP="00435557">
            <w:r w:rsidRPr="00435557">
              <w:t>11.79647</w:t>
            </w:r>
          </w:p>
        </w:tc>
        <w:tc>
          <w:tcPr>
            <w:tcW w:w="960" w:type="dxa"/>
            <w:noWrap/>
            <w:hideMark/>
          </w:tcPr>
          <w:p w14:paraId="0C7514C9" w14:textId="77777777" w:rsidR="00435557" w:rsidRPr="00435557" w:rsidRDefault="00435557" w:rsidP="00435557">
            <w:r w:rsidRPr="00435557">
              <w:t>2.935816</w:t>
            </w:r>
          </w:p>
        </w:tc>
        <w:tc>
          <w:tcPr>
            <w:tcW w:w="960" w:type="dxa"/>
            <w:noWrap/>
            <w:hideMark/>
          </w:tcPr>
          <w:p w14:paraId="02AB154D" w14:textId="77777777" w:rsidR="00435557" w:rsidRPr="00435557" w:rsidRDefault="00435557" w:rsidP="00435557">
            <w:r w:rsidRPr="00435557">
              <w:t>5.365434</w:t>
            </w:r>
          </w:p>
        </w:tc>
        <w:tc>
          <w:tcPr>
            <w:tcW w:w="960" w:type="dxa"/>
            <w:noWrap/>
            <w:hideMark/>
          </w:tcPr>
          <w:p w14:paraId="785CD9E0" w14:textId="77777777" w:rsidR="00435557" w:rsidRPr="00435557" w:rsidRDefault="00435557" w:rsidP="00435557">
            <w:r w:rsidRPr="00435557">
              <w:t>5.767328</w:t>
            </w:r>
          </w:p>
        </w:tc>
        <w:tc>
          <w:tcPr>
            <w:tcW w:w="960" w:type="dxa"/>
            <w:noWrap/>
            <w:hideMark/>
          </w:tcPr>
          <w:p w14:paraId="1D1F5B58" w14:textId="77777777" w:rsidR="00435557" w:rsidRPr="00435557" w:rsidRDefault="00435557" w:rsidP="00435557">
            <w:r w:rsidRPr="00435557">
              <w:t>7.583556</w:t>
            </w:r>
          </w:p>
        </w:tc>
        <w:tc>
          <w:tcPr>
            <w:tcW w:w="960" w:type="dxa"/>
            <w:noWrap/>
            <w:hideMark/>
          </w:tcPr>
          <w:p w14:paraId="56FFF7D7" w14:textId="77777777" w:rsidR="00435557" w:rsidRPr="00435557" w:rsidRDefault="00435557" w:rsidP="00435557">
            <w:r w:rsidRPr="00435557">
              <w:t>8.399577</w:t>
            </w:r>
          </w:p>
        </w:tc>
      </w:tr>
      <w:tr w:rsidR="00435557" w:rsidRPr="00435557" w14:paraId="4A70606B" w14:textId="77777777" w:rsidTr="00435557">
        <w:trPr>
          <w:trHeight w:val="300"/>
        </w:trPr>
        <w:tc>
          <w:tcPr>
            <w:tcW w:w="960" w:type="dxa"/>
            <w:noWrap/>
            <w:hideMark/>
          </w:tcPr>
          <w:p w14:paraId="3BA3DA83" w14:textId="77777777" w:rsidR="00435557" w:rsidRPr="00435557" w:rsidRDefault="00435557" w:rsidP="00435557">
            <w:r w:rsidRPr="00435557">
              <w:t>3.447974</w:t>
            </w:r>
          </w:p>
        </w:tc>
        <w:tc>
          <w:tcPr>
            <w:tcW w:w="960" w:type="dxa"/>
            <w:noWrap/>
            <w:hideMark/>
          </w:tcPr>
          <w:p w14:paraId="1802966E" w14:textId="77777777" w:rsidR="00435557" w:rsidRPr="00435557" w:rsidRDefault="00435557" w:rsidP="00435557">
            <w:r w:rsidRPr="00435557">
              <w:t>4.262802</w:t>
            </w:r>
          </w:p>
        </w:tc>
        <w:tc>
          <w:tcPr>
            <w:tcW w:w="960" w:type="dxa"/>
            <w:noWrap/>
            <w:hideMark/>
          </w:tcPr>
          <w:p w14:paraId="3651AE56" w14:textId="77777777" w:rsidR="00435557" w:rsidRPr="00435557" w:rsidRDefault="00435557" w:rsidP="00435557">
            <w:r w:rsidRPr="00435557">
              <w:t>6.214532</w:t>
            </w:r>
          </w:p>
        </w:tc>
        <w:tc>
          <w:tcPr>
            <w:tcW w:w="960" w:type="dxa"/>
            <w:noWrap/>
            <w:hideMark/>
          </w:tcPr>
          <w:p w14:paraId="7699F1CE" w14:textId="77777777" w:rsidR="00435557" w:rsidRPr="00435557" w:rsidRDefault="00435557" w:rsidP="00435557">
            <w:r w:rsidRPr="00435557">
              <w:t>7.843816</w:t>
            </w:r>
          </w:p>
        </w:tc>
        <w:tc>
          <w:tcPr>
            <w:tcW w:w="960" w:type="dxa"/>
            <w:noWrap/>
            <w:hideMark/>
          </w:tcPr>
          <w:p w14:paraId="0ADE6081" w14:textId="77777777" w:rsidR="00435557" w:rsidRPr="00435557" w:rsidRDefault="00435557" w:rsidP="00435557">
            <w:r w:rsidRPr="00435557">
              <w:t>9.586402</w:t>
            </w:r>
          </w:p>
        </w:tc>
        <w:tc>
          <w:tcPr>
            <w:tcW w:w="960" w:type="dxa"/>
            <w:noWrap/>
            <w:hideMark/>
          </w:tcPr>
          <w:p w14:paraId="1028E14D" w14:textId="77777777" w:rsidR="00435557" w:rsidRPr="00435557" w:rsidRDefault="00435557" w:rsidP="00435557">
            <w:r w:rsidRPr="00435557">
              <w:t>2.765924</w:t>
            </w:r>
          </w:p>
        </w:tc>
        <w:tc>
          <w:tcPr>
            <w:tcW w:w="960" w:type="dxa"/>
            <w:noWrap/>
            <w:hideMark/>
          </w:tcPr>
          <w:p w14:paraId="0B57EF70" w14:textId="77777777" w:rsidR="00435557" w:rsidRPr="00435557" w:rsidRDefault="00435557" w:rsidP="00435557">
            <w:r w:rsidRPr="00435557">
              <w:t>4.615204</w:t>
            </w:r>
          </w:p>
        </w:tc>
        <w:tc>
          <w:tcPr>
            <w:tcW w:w="960" w:type="dxa"/>
            <w:noWrap/>
            <w:hideMark/>
          </w:tcPr>
          <w:p w14:paraId="47895276" w14:textId="77777777" w:rsidR="00435557" w:rsidRPr="00435557" w:rsidRDefault="00435557" w:rsidP="00435557">
            <w:r w:rsidRPr="00435557">
              <w:t>6.177025</w:t>
            </w:r>
          </w:p>
        </w:tc>
        <w:tc>
          <w:tcPr>
            <w:tcW w:w="960" w:type="dxa"/>
            <w:noWrap/>
            <w:hideMark/>
          </w:tcPr>
          <w:p w14:paraId="7A2D4A3C" w14:textId="77777777" w:rsidR="00435557" w:rsidRPr="00435557" w:rsidRDefault="00435557" w:rsidP="00435557">
            <w:r w:rsidRPr="00435557">
              <w:t>9.787181</w:t>
            </w:r>
          </w:p>
        </w:tc>
        <w:tc>
          <w:tcPr>
            <w:tcW w:w="960" w:type="dxa"/>
            <w:noWrap/>
            <w:hideMark/>
          </w:tcPr>
          <w:p w14:paraId="3685EA0A" w14:textId="77777777" w:rsidR="00435557" w:rsidRPr="00435557" w:rsidRDefault="00435557" w:rsidP="00435557">
            <w:r w:rsidRPr="00435557">
              <w:t>12.89086</w:t>
            </w:r>
          </w:p>
        </w:tc>
      </w:tr>
      <w:tr w:rsidR="00435557" w:rsidRPr="00435557" w14:paraId="4F20ADEF" w14:textId="77777777" w:rsidTr="00435557">
        <w:trPr>
          <w:trHeight w:val="300"/>
        </w:trPr>
        <w:tc>
          <w:tcPr>
            <w:tcW w:w="960" w:type="dxa"/>
            <w:noWrap/>
            <w:hideMark/>
          </w:tcPr>
          <w:p w14:paraId="542FBA18" w14:textId="77777777" w:rsidR="00435557" w:rsidRPr="00435557" w:rsidRDefault="00435557" w:rsidP="00435557">
            <w:pPr>
              <w:rPr>
                <w:b/>
                <w:bCs/>
              </w:rPr>
            </w:pPr>
            <w:r w:rsidRPr="00435557">
              <w:rPr>
                <w:b/>
                <w:bCs/>
              </w:rPr>
              <w:t>2.807117</w:t>
            </w:r>
          </w:p>
        </w:tc>
        <w:tc>
          <w:tcPr>
            <w:tcW w:w="960" w:type="dxa"/>
            <w:noWrap/>
            <w:hideMark/>
          </w:tcPr>
          <w:p w14:paraId="460300A9" w14:textId="77777777" w:rsidR="00435557" w:rsidRPr="00435557" w:rsidRDefault="00435557" w:rsidP="00435557">
            <w:pPr>
              <w:rPr>
                <w:b/>
                <w:bCs/>
              </w:rPr>
            </w:pPr>
            <w:r w:rsidRPr="00435557">
              <w:rPr>
                <w:b/>
                <w:bCs/>
              </w:rPr>
              <w:t>3.829113</w:t>
            </w:r>
          </w:p>
        </w:tc>
        <w:tc>
          <w:tcPr>
            <w:tcW w:w="960" w:type="dxa"/>
            <w:noWrap/>
            <w:hideMark/>
          </w:tcPr>
          <w:p w14:paraId="7C3D3A58" w14:textId="77777777" w:rsidR="00435557" w:rsidRPr="00435557" w:rsidRDefault="00435557" w:rsidP="00435557">
            <w:pPr>
              <w:rPr>
                <w:b/>
                <w:bCs/>
              </w:rPr>
            </w:pPr>
            <w:r w:rsidRPr="00435557">
              <w:rPr>
                <w:b/>
                <w:bCs/>
              </w:rPr>
              <w:t>5.495166</w:t>
            </w:r>
          </w:p>
        </w:tc>
        <w:tc>
          <w:tcPr>
            <w:tcW w:w="960" w:type="dxa"/>
            <w:noWrap/>
            <w:hideMark/>
          </w:tcPr>
          <w:p w14:paraId="53F431D6" w14:textId="77777777" w:rsidR="00435557" w:rsidRPr="00435557" w:rsidRDefault="00435557" w:rsidP="00435557">
            <w:pPr>
              <w:rPr>
                <w:b/>
                <w:bCs/>
              </w:rPr>
            </w:pPr>
            <w:r w:rsidRPr="00435557">
              <w:rPr>
                <w:b/>
                <w:bCs/>
              </w:rPr>
              <w:t>7.599794</w:t>
            </w:r>
          </w:p>
        </w:tc>
        <w:tc>
          <w:tcPr>
            <w:tcW w:w="960" w:type="dxa"/>
            <w:noWrap/>
            <w:hideMark/>
          </w:tcPr>
          <w:p w14:paraId="5A28BFEC" w14:textId="77777777" w:rsidR="00435557" w:rsidRPr="00435557" w:rsidRDefault="00435557" w:rsidP="00435557">
            <w:pPr>
              <w:rPr>
                <w:b/>
                <w:bCs/>
              </w:rPr>
            </w:pPr>
            <w:r w:rsidRPr="00435557">
              <w:rPr>
                <w:b/>
                <w:bCs/>
              </w:rPr>
              <w:t>9.743075</w:t>
            </w:r>
          </w:p>
        </w:tc>
        <w:tc>
          <w:tcPr>
            <w:tcW w:w="960" w:type="dxa"/>
            <w:noWrap/>
            <w:hideMark/>
          </w:tcPr>
          <w:p w14:paraId="6857B120" w14:textId="77777777" w:rsidR="00435557" w:rsidRPr="00435557" w:rsidRDefault="00435557" w:rsidP="00435557">
            <w:pPr>
              <w:rPr>
                <w:b/>
                <w:bCs/>
              </w:rPr>
            </w:pPr>
            <w:r w:rsidRPr="00435557">
              <w:rPr>
                <w:b/>
                <w:bCs/>
              </w:rPr>
              <w:t>2.620874</w:t>
            </w:r>
          </w:p>
        </w:tc>
        <w:tc>
          <w:tcPr>
            <w:tcW w:w="960" w:type="dxa"/>
            <w:noWrap/>
            <w:hideMark/>
          </w:tcPr>
          <w:p w14:paraId="07330427" w14:textId="77777777" w:rsidR="00435557" w:rsidRPr="00435557" w:rsidRDefault="00435557" w:rsidP="00435557">
            <w:pPr>
              <w:rPr>
                <w:b/>
                <w:bCs/>
              </w:rPr>
            </w:pPr>
            <w:r w:rsidRPr="00435557">
              <w:rPr>
                <w:b/>
                <w:bCs/>
              </w:rPr>
              <w:t>3.990127</w:t>
            </w:r>
          </w:p>
        </w:tc>
        <w:tc>
          <w:tcPr>
            <w:tcW w:w="960" w:type="dxa"/>
            <w:noWrap/>
            <w:hideMark/>
          </w:tcPr>
          <w:p w14:paraId="4B32F262" w14:textId="77777777" w:rsidR="00435557" w:rsidRPr="00435557" w:rsidRDefault="00435557" w:rsidP="00435557">
            <w:pPr>
              <w:rPr>
                <w:b/>
                <w:bCs/>
              </w:rPr>
            </w:pPr>
            <w:r w:rsidRPr="00435557">
              <w:rPr>
                <w:b/>
                <w:bCs/>
              </w:rPr>
              <w:t>5.919528</w:t>
            </w:r>
          </w:p>
        </w:tc>
        <w:tc>
          <w:tcPr>
            <w:tcW w:w="960" w:type="dxa"/>
            <w:noWrap/>
            <w:hideMark/>
          </w:tcPr>
          <w:p w14:paraId="7C896580" w14:textId="77777777" w:rsidR="00435557" w:rsidRPr="00435557" w:rsidRDefault="00435557" w:rsidP="00435557">
            <w:pPr>
              <w:rPr>
                <w:b/>
                <w:bCs/>
              </w:rPr>
            </w:pPr>
            <w:r w:rsidRPr="00435557">
              <w:rPr>
                <w:b/>
                <w:bCs/>
              </w:rPr>
              <w:t>7.221636</w:t>
            </w:r>
          </w:p>
        </w:tc>
        <w:tc>
          <w:tcPr>
            <w:tcW w:w="960" w:type="dxa"/>
            <w:noWrap/>
            <w:hideMark/>
          </w:tcPr>
          <w:p w14:paraId="3E07DFC7" w14:textId="77777777" w:rsidR="00435557" w:rsidRPr="00435557" w:rsidRDefault="00435557" w:rsidP="00435557">
            <w:pPr>
              <w:rPr>
                <w:b/>
                <w:bCs/>
              </w:rPr>
            </w:pPr>
            <w:r w:rsidRPr="00435557">
              <w:rPr>
                <w:b/>
                <w:bCs/>
              </w:rPr>
              <w:t>9.696149</w:t>
            </w:r>
          </w:p>
        </w:tc>
      </w:tr>
    </w:tbl>
    <w:p w14:paraId="74421D05" w14:textId="0FB79F56" w:rsidR="00F529BC" w:rsidRDefault="00F529BC" w:rsidP="00F529BC">
      <w:r>
        <w:lastRenderedPageBreak/>
        <w:t>Raw data for Section 4.4.2.9 with all nodes performing Document Query (5 active nodes)</w:t>
      </w:r>
    </w:p>
    <w:p w14:paraId="609BE907" w14:textId="77777777" w:rsidR="00A13D17" w:rsidRDefault="00435557" w:rsidP="00F529BC">
      <w:r>
        <w:t>1</w:t>
      </w:r>
      <w:r w:rsidRPr="00435557">
        <w:rPr>
          <w:vertAlign w:val="superscript"/>
        </w:rPr>
        <w:t>st</w:t>
      </w:r>
      <w:r>
        <w:t xml:space="preserve"> Node</w:t>
      </w:r>
    </w:p>
    <w:tbl>
      <w:tblPr>
        <w:tblStyle w:val="TableGrid"/>
        <w:tblW w:w="0" w:type="auto"/>
        <w:tblLook w:val="04A0" w:firstRow="1" w:lastRow="0" w:firstColumn="1" w:lastColumn="0" w:noHBand="0" w:noVBand="1"/>
      </w:tblPr>
      <w:tblGrid>
        <w:gridCol w:w="1147"/>
        <w:gridCol w:w="1147"/>
        <w:gridCol w:w="1147"/>
        <w:gridCol w:w="1147"/>
        <w:gridCol w:w="1147"/>
        <w:gridCol w:w="1147"/>
        <w:gridCol w:w="1147"/>
        <w:gridCol w:w="1147"/>
        <w:gridCol w:w="1147"/>
        <w:gridCol w:w="1147"/>
      </w:tblGrid>
      <w:tr w:rsidR="00A13D17" w:rsidRPr="00A13D17" w14:paraId="6910407C" w14:textId="77777777" w:rsidTr="00A13D17">
        <w:trPr>
          <w:trHeight w:val="261"/>
        </w:trPr>
        <w:tc>
          <w:tcPr>
            <w:tcW w:w="1147" w:type="dxa"/>
            <w:noWrap/>
            <w:hideMark/>
          </w:tcPr>
          <w:p w14:paraId="58479964" w14:textId="77777777" w:rsidR="00A13D17" w:rsidRPr="00A13D17" w:rsidRDefault="00A13D17" w:rsidP="00A13D17">
            <w:r w:rsidRPr="00A13D17">
              <w:t>Tx01</w:t>
            </w:r>
          </w:p>
        </w:tc>
        <w:tc>
          <w:tcPr>
            <w:tcW w:w="1147" w:type="dxa"/>
            <w:noWrap/>
            <w:hideMark/>
          </w:tcPr>
          <w:p w14:paraId="4DD48817" w14:textId="77777777" w:rsidR="00A13D17" w:rsidRPr="00A13D17" w:rsidRDefault="00A13D17" w:rsidP="00A13D17">
            <w:r w:rsidRPr="00A13D17">
              <w:t>Tx02</w:t>
            </w:r>
          </w:p>
        </w:tc>
        <w:tc>
          <w:tcPr>
            <w:tcW w:w="1147" w:type="dxa"/>
            <w:noWrap/>
            <w:hideMark/>
          </w:tcPr>
          <w:p w14:paraId="6D75B05F" w14:textId="77777777" w:rsidR="00A13D17" w:rsidRPr="00A13D17" w:rsidRDefault="00A13D17" w:rsidP="00A13D17">
            <w:r w:rsidRPr="00A13D17">
              <w:t>Tx03</w:t>
            </w:r>
          </w:p>
        </w:tc>
        <w:tc>
          <w:tcPr>
            <w:tcW w:w="1147" w:type="dxa"/>
            <w:noWrap/>
            <w:hideMark/>
          </w:tcPr>
          <w:p w14:paraId="56FC1A6E" w14:textId="77777777" w:rsidR="00A13D17" w:rsidRPr="00A13D17" w:rsidRDefault="00A13D17" w:rsidP="00A13D17">
            <w:r w:rsidRPr="00A13D17">
              <w:t>Tx04</w:t>
            </w:r>
          </w:p>
        </w:tc>
        <w:tc>
          <w:tcPr>
            <w:tcW w:w="1147" w:type="dxa"/>
            <w:noWrap/>
            <w:hideMark/>
          </w:tcPr>
          <w:p w14:paraId="208ED9C9" w14:textId="77777777" w:rsidR="00A13D17" w:rsidRPr="00A13D17" w:rsidRDefault="00A13D17" w:rsidP="00A13D17">
            <w:r w:rsidRPr="00A13D17">
              <w:t>Tx05</w:t>
            </w:r>
          </w:p>
        </w:tc>
        <w:tc>
          <w:tcPr>
            <w:tcW w:w="1147" w:type="dxa"/>
            <w:noWrap/>
            <w:hideMark/>
          </w:tcPr>
          <w:p w14:paraId="2345B61C" w14:textId="77777777" w:rsidR="00A13D17" w:rsidRPr="00A13D17" w:rsidRDefault="00A13D17" w:rsidP="00A13D17">
            <w:r w:rsidRPr="00A13D17">
              <w:t>Tx06</w:t>
            </w:r>
          </w:p>
        </w:tc>
        <w:tc>
          <w:tcPr>
            <w:tcW w:w="1147" w:type="dxa"/>
            <w:noWrap/>
            <w:hideMark/>
          </w:tcPr>
          <w:p w14:paraId="44680B97" w14:textId="77777777" w:rsidR="00A13D17" w:rsidRPr="00A13D17" w:rsidRDefault="00A13D17" w:rsidP="00A13D17">
            <w:r w:rsidRPr="00A13D17">
              <w:t>Tx07</w:t>
            </w:r>
          </w:p>
        </w:tc>
        <w:tc>
          <w:tcPr>
            <w:tcW w:w="1147" w:type="dxa"/>
            <w:noWrap/>
            <w:hideMark/>
          </w:tcPr>
          <w:p w14:paraId="66917B44" w14:textId="77777777" w:rsidR="00A13D17" w:rsidRPr="00A13D17" w:rsidRDefault="00A13D17" w:rsidP="00A13D17">
            <w:r w:rsidRPr="00A13D17">
              <w:t>Tx08</w:t>
            </w:r>
          </w:p>
        </w:tc>
        <w:tc>
          <w:tcPr>
            <w:tcW w:w="1147" w:type="dxa"/>
            <w:noWrap/>
            <w:hideMark/>
          </w:tcPr>
          <w:p w14:paraId="7632D09E" w14:textId="77777777" w:rsidR="00A13D17" w:rsidRPr="00A13D17" w:rsidRDefault="00A13D17" w:rsidP="00A13D17">
            <w:r w:rsidRPr="00A13D17">
              <w:t>Tx09</w:t>
            </w:r>
          </w:p>
        </w:tc>
        <w:tc>
          <w:tcPr>
            <w:tcW w:w="1147" w:type="dxa"/>
            <w:noWrap/>
            <w:hideMark/>
          </w:tcPr>
          <w:p w14:paraId="167A3357" w14:textId="77777777" w:rsidR="00A13D17" w:rsidRPr="00A13D17" w:rsidRDefault="00A13D17" w:rsidP="00A13D17">
            <w:r w:rsidRPr="00A13D17">
              <w:t>Tx10</w:t>
            </w:r>
          </w:p>
        </w:tc>
      </w:tr>
      <w:tr w:rsidR="00A13D17" w:rsidRPr="00A13D17" w14:paraId="2AAFAA29" w14:textId="77777777" w:rsidTr="00A13D17">
        <w:trPr>
          <w:trHeight w:val="261"/>
        </w:trPr>
        <w:tc>
          <w:tcPr>
            <w:tcW w:w="1147" w:type="dxa"/>
            <w:noWrap/>
            <w:hideMark/>
          </w:tcPr>
          <w:p w14:paraId="2F86B182" w14:textId="77777777" w:rsidR="00A13D17" w:rsidRPr="00A13D17" w:rsidRDefault="00A13D17" w:rsidP="00A13D17">
            <w:r w:rsidRPr="00A13D17">
              <w:t>1.524183</w:t>
            </w:r>
          </w:p>
        </w:tc>
        <w:tc>
          <w:tcPr>
            <w:tcW w:w="1147" w:type="dxa"/>
            <w:noWrap/>
            <w:hideMark/>
          </w:tcPr>
          <w:p w14:paraId="5D54A79C" w14:textId="77777777" w:rsidR="00A13D17" w:rsidRPr="00A13D17" w:rsidRDefault="00A13D17" w:rsidP="00A13D17">
            <w:r w:rsidRPr="00A13D17">
              <w:t>2.403166</w:t>
            </w:r>
          </w:p>
        </w:tc>
        <w:tc>
          <w:tcPr>
            <w:tcW w:w="1147" w:type="dxa"/>
            <w:noWrap/>
            <w:hideMark/>
          </w:tcPr>
          <w:p w14:paraId="13AEEE48" w14:textId="77777777" w:rsidR="00A13D17" w:rsidRPr="00A13D17" w:rsidRDefault="00A13D17" w:rsidP="00A13D17">
            <w:r w:rsidRPr="00A13D17">
              <w:t>4.504402</w:t>
            </w:r>
          </w:p>
        </w:tc>
        <w:tc>
          <w:tcPr>
            <w:tcW w:w="1147" w:type="dxa"/>
            <w:noWrap/>
            <w:hideMark/>
          </w:tcPr>
          <w:p w14:paraId="38F7F522" w14:textId="77777777" w:rsidR="00A13D17" w:rsidRPr="00A13D17" w:rsidRDefault="00A13D17" w:rsidP="00A13D17">
            <w:r w:rsidRPr="00A13D17">
              <w:t>4.970039</w:t>
            </w:r>
          </w:p>
        </w:tc>
        <w:tc>
          <w:tcPr>
            <w:tcW w:w="1147" w:type="dxa"/>
            <w:noWrap/>
            <w:hideMark/>
          </w:tcPr>
          <w:p w14:paraId="1B83DCF0" w14:textId="77777777" w:rsidR="00A13D17" w:rsidRPr="00A13D17" w:rsidRDefault="00A13D17" w:rsidP="00A13D17">
            <w:r w:rsidRPr="00A13D17">
              <w:t>5.876511</w:t>
            </w:r>
          </w:p>
        </w:tc>
        <w:tc>
          <w:tcPr>
            <w:tcW w:w="1147" w:type="dxa"/>
            <w:noWrap/>
            <w:hideMark/>
          </w:tcPr>
          <w:p w14:paraId="2CBFB6E2" w14:textId="77777777" w:rsidR="00A13D17" w:rsidRPr="00A13D17" w:rsidRDefault="00A13D17" w:rsidP="00A13D17">
            <w:r w:rsidRPr="00A13D17">
              <w:t>2.120256</w:t>
            </w:r>
          </w:p>
        </w:tc>
        <w:tc>
          <w:tcPr>
            <w:tcW w:w="1147" w:type="dxa"/>
            <w:noWrap/>
            <w:hideMark/>
          </w:tcPr>
          <w:p w14:paraId="51D7D1D2" w14:textId="77777777" w:rsidR="00A13D17" w:rsidRPr="00A13D17" w:rsidRDefault="00A13D17" w:rsidP="00A13D17">
            <w:r w:rsidRPr="00A13D17">
              <w:t>1.732865</w:t>
            </w:r>
          </w:p>
        </w:tc>
        <w:tc>
          <w:tcPr>
            <w:tcW w:w="1147" w:type="dxa"/>
            <w:noWrap/>
            <w:hideMark/>
          </w:tcPr>
          <w:p w14:paraId="5F993755" w14:textId="77777777" w:rsidR="00A13D17" w:rsidRPr="00A13D17" w:rsidRDefault="00A13D17" w:rsidP="00A13D17">
            <w:r w:rsidRPr="00A13D17">
              <w:t>2.627339</w:t>
            </w:r>
          </w:p>
        </w:tc>
        <w:tc>
          <w:tcPr>
            <w:tcW w:w="1147" w:type="dxa"/>
            <w:noWrap/>
            <w:hideMark/>
          </w:tcPr>
          <w:p w14:paraId="13ECB41D" w14:textId="77777777" w:rsidR="00A13D17" w:rsidRPr="00A13D17" w:rsidRDefault="00A13D17" w:rsidP="00A13D17">
            <w:r w:rsidRPr="00A13D17">
              <w:t>4.246456</w:t>
            </w:r>
          </w:p>
        </w:tc>
        <w:tc>
          <w:tcPr>
            <w:tcW w:w="1147" w:type="dxa"/>
            <w:noWrap/>
            <w:hideMark/>
          </w:tcPr>
          <w:p w14:paraId="7AC67627" w14:textId="77777777" w:rsidR="00A13D17" w:rsidRPr="00A13D17" w:rsidRDefault="00A13D17" w:rsidP="00A13D17">
            <w:r w:rsidRPr="00A13D17">
              <w:t>5.225678</w:t>
            </w:r>
          </w:p>
        </w:tc>
      </w:tr>
      <w:tr w:rsidR="00A13D17" w:rsidRPr="00A13D17" w14:paraId="4100A53D" w14:textId="77777777" w:rsidTr="00A13D17">
        <w:trPr>
          <w:trHeight w:val="261"/>
        </w:trPr>
        <w:tc>
          <w:tcPr>
            <w:tcW w:w="1147" w:type="dxa"/>
            <w:noWrap/>
            <w:hideMark/>
          </w:tcPr>
          <w:p w14:paraId="301FA144" w14:textId="77777777" w:rsidR="00A13D17" w:rsidRPr="00A13D17" w:rsidRDefault="00A13D17" w:rsidP="00A13D17">
            <w:r w:rsidRPr="00A13D17">
              <w:t>1.91293</w:t>
            </w:r>
          </w:p>
        </w:tc>
        <w:tc>
          <w:tcPr>
            <w:tcW w:w="1147" w:type="dxa"/>
            <w:noWrap/>
            <w:hideMark/>
          </w:tcPr>
          <w:p w14:paraId="487A7449" w14:textId="77777777" w:rsidR="00A13D17" w:rsidRPr="00A13D17" w:rsidRDefault="00A13D17" w:rsidP="00A13D17">
            <w:r w:rsidRPr="00A13D17">
              <w:t>2.498573</w:t>
            </w:r>
          </w:p>
        </w:tc>
        <w:tc>
          <w:tcPr>
            <w:tcW w:w="1147" w:type="dxa"/>
            <w:noWrap/>
            <w:hideMark/>
          </w:tcPr>
          <w:p w14:paraId="1CCBF268" w14:textId="77777777" w:rsidR="00A13D17" w:rsidRPr="00A13D17" w:rsidRDefault="00A13D17" w:rsidP="00A13D17">
            <w:r w:rsidRPr="00A13D17">
              <w:t>3.882456</w:t>
            </w:r>
          </w:p>
        </w:tc>
        <w:tc>
          <w:tcPr>
            <w:tcW w:w="1147" w:type="dxa"/>
            <w:noWrap/>
            <w:hideMark/>
          </w:tcPr>
          <w:p w14:paraId="571F4A1C" w14:textId="77777777" w:rsidR="00A13D17" w:rsidRPr="00A13D17" w:rsidRDefault="00A13D17" w:rsidP="00A13D17">
            <w:r w:rsidRPr="00A13D17">
              <w:t>5.786951</w:t>
            </w:r>
          </w:p>
        </w:tc>
        <w:tc>
          <w:tcPr>
            <w:tcW w:w="1147" w:type="dxa"/>
            <w:noWrap/>
            <w:hideMark/>
          </w:tcPr>
          <w:p w14:paraId="666AF534" w14:textId="77777777" w:rsidR="00A13D17" w:rsidRPr="00A13D17" w:rsidRDefault="00A13D17" w:rsidP="00A13D17">
            <w:r w:rsidRPr="00A13D17">
              <w:t>5.351035</w:t>
            </w:r>
          </w:p>
        </w:tc>
        <w:tc>
          <w:tcPr>
            <w:tcW w:w="1147" w:type="dxa"/>
            <w:noWrap/>
            <w:hideMark/>
          </w:tcPr>
          <w:p w14:paraId="304DAE59" w14:textId="77777777" w:rsidR="00A13D17" w:rsidRPr="00A13D17" w:rsidRDefault="00A13D17" w:rsidP="00A13D17">
            <w:r w:rsidRPr="00A13D17">
              <w:t>2.573556</w:t>
            </w:r>
          </w:p>
        </w:tc>
        <w:tc>
          <w:tcPr>
            <w:tcW w:w="1147" w:type="dxa"/>
            <w:noWrap/>
            <w:hideMark/>
          </w:tcPr>
          <w:p w14:paraId="2F2659BC" w14:textId="77777777" w:rsidR="00A13D17" w:rsidRPr="00A13D17" w:rsidRDefault="00A13D17" w:rsidP="00A13D17">
            <w:r w:rsidRPr="00A13D17">
              <w:t>1.682977</w:t>
            </w:r>
          </w:p>
        </w:tc>
        <w:tc>
          <w:tcPr>
            <w:tcW w:w="1147" w:type="dxa"/>
            <w:noWrap/>
            <w:hideMark/>
          </w:tcPr>
          <w:p w14:paraId="6D4D4D1F" w14:textId="77777777" w:rsidR="00A13D17" w:rsidRPr="00A13D17" w:rsidRDefault="00A13D17" w:rsidP="00A13D17">
            <w:r w:rsidRPr="00A13D17">
              <w:t>3.908525</w:t>
            </w:r>
          </w:p>
        </w:tc>
        <w:tc>
          <w:tcPr>
            <w:tcW w:w="1147" w:type="dxa"/>
            <w:noWrap/>
            <w:hideMark/>
          </w:tcPr>
          <w:p w14:paraId="49949792" w14:textId="77777777" w:rsidR="00A13D17" w:rsidRPr="00A13D17" w:rsidRDefault="00A13D17" w:rsidP="00A13D17">
            <w:r w:rsidRPr="00A13D17">
              <w:t>5.707306</w:t>
            </w:r>
          </w:p>
        </w:tc>
        <w:tc>
          <w:tcPr>
            <w:tcW w:w="1147" w:type="dxa"/>
            <w:noWrap/>
            <w:hideMark/>
          </w:tcPr>
          <w:p w14:paraId="648798E0" w14:textId="77777777" w:rsidR="00A13D17" w:rsidRPr="00A13D17" w:rsidRDefault="00A13D17" w:rsidP="00A13D17">
            <w:r w:rsidRPr="00A13D17">
              <w:t>5.508714</w:t>
            </w:r>
          </w:p>
        </w:tc>
      </w:tr>
      <w:tr w:rsidR="00A13D17" w:rsidRPr="00A13D17" w14:paraId="181862DE" w14:textId="77777777" w:rsidTr="00A13D17">
        <w:trPr>
          <w:trHeight w:val="261"/>
        </w:trPr>
        <w:tc>
          <w:tcPr>
            <w:tcW w:w="1147" w:type="dxa"/>
            <w:noWrap/>
            <w:hideMark/>
          </w:tcPr>
          <w:p w14:paraId="50CFE329" w14:textId="77777777" w:rsidR="00A13D17" w:rsidRPr="00A13D17" w:rsidRDefault="00A13D17" w:rsidP="00A13D17">
            <w:r w:rsidRPr="00A13D17">
              <w:t>1.933187</w:t>
            </w:r>
          </w:p>
        </w:tc>
        <w:tc>
          <w:tcPr>
            <w:tcW w:w="1147" w:type="dxa"/>
            <w:noWrap/>
            <w:hideMark/>
          </w:tcPr>
          <w:p w14:paraId="524A791B" w14:textId="77777777" w:rsidR="00A13D17" w:rsidRPr="00A13D17" w:rsidRDefault="00A13D17" w:rsidP="00A13D17">
            <w:r w:rsidRPr="00A13D17">
              <w:t>2.288704</w:t>
            </w:r>
          </w:p>
        </w:tc>
        <w:tc>
          <w:tcPr>
            <w:tcW w:w="1147" w:type="dxa"/>
            <w:noWrap/>
            <w:hideMark/>
          </w:tcPr>
          <w:p w14:paraId="0E14D927" w14:textId="77777777" w:rsidR="00A13D17" w:rsidRPr="00A13D17" w:rsidRDefault="00A13D17" w:rsidP="00A13D17">
            <w:r w:rsidRPr="00A13D17">
              <w:t>3.639104</w:t>
            </w:r>
          </w:p>
        </w:tc>
        <w:tc>
          <w:tcPr>
            <w:tcW w:w="1147" w:type="dxa"/>
            <w:noWrap/>
            <w:hideMark/>
          </w:tcPr>
          <w:p w14:paraId="50DB6690" w14:textId="77777777" w:rsidR="00A13D17" w:rsidRPr="00A13D17" w:rsidRDefault="00A13D17" w:rsidP="00A13D17">
            <w:r w:rsidRPr="00A13D17">
              <w:t>4.493895</w:t>
            </w:r>
          </w:p>
        </w:tc>
        <w:tc>
          <w:tcPr>
            <w:tcW w:w="1147" w:type="dxa"/>
            <w:noWrap/>
            <w:hideMark/>
          </w:tcPr>
          <w:p w14:paraId="0BFA8166" w14:textId="77777777" w:rsidR="00A13D17" w:rsidRPr="00A13D17" w:rsidRDefault="00A13D17" w:rsidP="00A13D17">
            <w:r w:rsidRPr="00A13D17">
              <w:t>5.753101</w:t>
            </w:r>
          </w:p>
        </w:tc>
        <w:tc>
          <w:tcPr>
            <w:tcW w:w="1147" w:type="dxa"/>
            <w:noWrap/>
            <w:hideMark/>
          </w:tcPr>
          <w:p w14:paraId="2442ECCA" w14:textId="77777777" w:rsidR="00A13D17" w:rsidRPr="00A13D17" w:rsidRDefault="00A13D17" w:rsidP="00A13D17">
            <w:r w:rsidRPr="00A13D17">
              <w:t>1.754635</w:t>
            </w:r>
          </w:p>
        </w:tc>
        <w:tc>
          <w:tcPr>
            <w:tcW w:w="1147" w:type="dxa"/>
            <w:noWrap/>
            <w:hideMark/>
          </w:tcPr>
          <w:p w14:paraId="3682C6D8" w14:textId="77777777" w:rsidR="00A13D17" w:rsidRPr="00A13D17" w:rsidRDefault="00A13D17" w:rsidP="00A13D17">
            <w:r w:rsidRPr="00A13D17">
              <w:t>2.654766</w:t>
            </w:r>
          </w:p>
        </w:tc>
        <w:tc>
          <w:tcPr>
            <w:tcW w:w="1147" w:type="dxa"/>
            <w:noWrap/>
            <w:hideMark/>
          </w:tcPr>
          <w:p w14:paraId="52130E8E" w14:textId="77777777" w:rsidR="00A13D17" w:rsidRPr="00A13D17" w:rsidRDefault="00A13D17" w:rsidP="00A13D17">
            <w:r w:rsidRPr="00A13D17">
              <w:t>3.583957</w:t>
            </w:r>
          </w:p>
        </w:tc>
        <w:tc>
          <w:tcPr>
            <w:tcW w:w="1147" w:type="dxa"/>
            <w:noWrap/>
            <w:hideMark/>
          </w:tcPr>
          <w:p w14:paraId="40223F5E" w14:textId="77777777" w:rsidR="00A13D17" w:rsidRPr="00A13D17" w:rsidRDefault="00A13D17" w:rsidP="00A13D17">
            <w:r w:rsidRPr="00A13D17">
              <w:t>5.459522</w:t>
            </w:r>
          </w:p>
        </w:tc>
        <w:tc>
          <w:tcPr>
            <w:tcW w:w="1147" w:type="dxa"/>
            <w:noWrap/>
            <w:hideMark/>
          </w:tcPr>
          <w:p w14:paraId="7CE5D48F" w14:textId="77777777" w:rsidR="00A13D17" w:rsidRPr="00A13D17" w:rsidRDefault="00A13D17" w:rsidP="00A13D17">
            <w:r w:rsidRPr="00A13D17">
              <w:t>5.181516</w:t>
            </w:r>
          </w:p>
        </w:tc>
      </w:tr>
      <w:tr w:rsidR="00A13D17" w:rsidRPr="00A13D17" w14:paraId="08217013" w14:textId="77777777" w:rsidTr="00A13D17">
        <w:trPr>
          <w:trHeight w:val="261"/>
        </w:trPr>
        <w:tc>
          <w:tcPr>
            <w:tcW w:w="1147" w:type="dxa"/>
            <w:noWrap/>
            <w:hideMark/>
          </w:tcPr>
          <w:p w14:paraId="7A95AE4B" w14:textId="77777777" w:rsidR="00A13D17" w:rsidRPr="00A13D17" w:rsidRDefault="00A13D17" w:rsidP="00A13D17">
            <w:r w:rsidRPr="00A13D17">
              <w:t>2.355647</w:t>
            </w:r>
          </w:p>
        </w:tc>
        <w:tc>
          <w:tcPr>
            <w:tcW w:w="1147" w:type="dxa"/>
            <w:noWrap/>
            <w:hideMark/>
          </w:tcPr>
          <w:p w14:paraId="5B4C76AB" w14:textId="77777777" w:rsidR="00A13D17" w:rsidRPr="00A13D17" w:rsidRDefault="00A13D17" w:rsidP="00A13D17">
            <w:r w:rsidRPr="00A13D17">
              <w:t>2.742955</w:t>
            </w:r>
          </w:p>
        </w:tc>
        <w:tc>
          <w:tcPr>
            <w:tcW w:w="1147" w:type="dxa"/>
            <w:noWrap/>
            <w:hideMark/>
          </w:tcPr>
          <w:p w14:paraId="1F716F0A" w14:textId="77777777" w:rsidR="00A13D17" w:rsidRPr="00A13D17" w:rsidRDefault="00A13D17" w:rsidP="00A13D17">
            <w:r w:rsidRPr="00A13D17">
              <w:t>4.232347</w:t>
            </w:r>
          </w:p>
        </w:tc>
        <w:tc>
          <w:tcPr>
            <w:tcW w:w="1147" w:type="dxa"/>
            <w:noWrap/>
            <w:hideMark/>
          </w:tcPr>
          <w:p w14:paraId="5DBDA235" w14:textId="77777777" w:rsidR="00A13D17" w:rsidRPr="00A13D17" w:rsidRDefault="00A13D17" w:rsidP="00A13D17">
            <w:r w:rsidRPr="00A13D17">
              <w:t>5.868593</w:t>
            </w:r>
          </w:p>
        </w:tc>
        <w:tc>
          <w:tcPr>
            <w:tcW w:w="1147" w:type="dxa"/>
            <w:noWrap/>
            <w:hideMark/>
          </w:tcPr>
          <w:p w14:paraId="4F04A159" w14:textId="77777777" w:rsidR="00A13D17" w:rsidRPr="00A13D17" w:rsidRDefault="00A13D17" w:rsidP="00A13D17">
            <w:r w:rsidRPr="00A13D17">
              <w:t>6.902569</w:t>
            </w:r>
          </w:p>
        </w:tc>
        <w:tc>
          <w:tcPr>
            <w:tcW w:w="1147" w:type="dxa"/>
            <w:noWrap/>
            <w:hideMark/>
          </w:tcPr>
          <w:p w14:paraId="7FAEA1DA" w14:textId="77777777" w:rsidR="00A13D17" w:rsidRPr="00A13D17" w:rsidRDefault="00A13D17" w:rsidP="00A13D17">
            <w:r w:rsidRPr="00A13D17">
              <w:t>2.80506</w:t>
            </w:r>
          </w:p>
        </w:tc>
        <w:tc>
          <w:tcPr>
            <w:tcW w:w="1147" w:type="dxa"/>
            <w:noWrap/>
            <w:hideMark/>
          </w:tcPr>
          <w:p w14:paraId="6984362F" w14:textId="77777777" w:rsidR="00A13D17" w:rsidRPr="00A13D17" w:rsidRDefault="00A13D17" w:rsidP="00A13D17">
            <w:r w:rsidRPr="00A13D17">
              <w:t>2.974443</w:t>
            </w:r>
          </w:p>
        </w:tc>
        <w:tc>
          <w:tcPr>
            <w:tcW w:w="1147" w:type="dxa"/>
            <w:noWrap/>
            <w:hideMark/>
          </w:tcPr>
          <w:p w14:paraId="101F8B02" w14:textId="77777777" w:rsidR="00A13D17" w:rsidRPr="00A13D17" w:rsidRDefault="00A13D17" w:rsidP="00A13D17">
            <w:r w:rsidRPr="00A13D17">
              <w:t>4.277824</w:t>
            </w:r>
          </w:p>
        </w:tc>
        <w:tc>
          <w:tcPr>
            <w:tcW w:w="1147" w:type="dxa"/>
            <w:noWrap/>
            <w:hideMark/>
          </w:tcPr>
          <w:p w14:paraId="25248EB7" w14:textId="77777777" w:rsidR="00A13D17" w:rsidRPr="00A13D17" w:rsidRDefault="00A13D17" w:rsidP="00A13D17">
            <w:r w:rsidRPr="00A13D17">
              <w:t>4.188638</w:t>
            </w:r>
          </w:p>
        </w:tc>
        <w:tc>
          <w:tcPr>
            <w:tcW w:w="1147" w:type="dxa"/>
            <w:noWrap/>
            <w:hideMark/>
          </w:tcPr>
          <w:p w14:paraId="0683C4CC" w14:textId="77777777" w:rsidR="00A13D17" w:rsidRPr="00A13D17" w:rsidRDefault="00A13D17" w:rsidP="00A13D17">
            <w:r w:rsidRPr="00A13D17">
              <w:t>5.399628</w:t>
            </w:r>
          </w:p>
        </w:tc>
      </w:tr>
      <w:tr w:rsidR="00A13D17" w:rsidRPr="00A13D17" w14:paraId="03CBBD8A" w14:textId="77777777" w:rsidTr="00A13D17">
        <w:trPr>
          <w:trHeight w:val="261"/>
        </w:trPr>
        <w:tc>
          <w:tcPr>
            <w:tcW w:w="1147" w:type="dxa"/>
            <w:noWrap/>
            <w:hideMark/>
          </w:tcPr>
          <w:p w14:paraId="05D53198" w14:textId="77777777" w:rsidR="00A13D17" w:rsidRPr="00A13D17" w:rsidRDefault="00A13D17" w:rsidP="00A13D17">
            <w:r w:rsidRPr="00A13D17">
              <w:t>2.408008</w:t>
            </w:r>
          </w:p>
        </w:tc>
        <w:tc>
          <w:tcPr>
            <w:tcW w:w="1147" w:type="dxa"/>
            <w:noWrap/>
            <w:hideMark/>
          </w:tcPr>
          <w:p w14:paraId="5EDC3988" w14:textId="77777777" w:rsidR="00A13D17" w:rsidRPr="00A13D17" w:rsidRDefault="00A13D17" w:rsidP="00A13D17">
            <w:r w:rsidRPr="00A13D17">
              <w:t>2.336764</w:t>
            </w:r>
          </w:p>
        </w:tc>
        <w:tc>
          <w:tcPr>
            <w:tcW w:w="1147" w:type="dxa"/>
            <w:noWrap/>
            <w:hideMark/>
          </w:tcPr>
          <w:p w14:paraId="419801C7" w14:textId="77777777" w:rsidR="00A13D17" w:rsidRPr="00A13D17" w:rsidRDefault="00A13D17" w:rsidP="00A13D17">
            <w:r w:rsidRPr="00A13D17">
              <w:t>3.739222</w:t>
            </w:r>
          </w:p>
        </w:tc>
        <w:tc>
          <w:tcPr>
            <w:tcW w:w="1147" w:type="dxa"/>
            <w:noWrap/>
            <w:hideMark/>
          </w:tcPr>
          <w:p w14:paraId="7F89144B" w14:textId="77777777" w:rsidR="00A13D17" w:rsidRPr="00A13D17" w:rsidRDefault="00A13D17" w:rsidP="00A13D17">
            <w:r w:rsidRPr="00A13D17">
              <w:t>5.770746</w:t>
            </w:r>
          </w:p>
        </w:tc>
        <w:tc>
          <w:tcPr>
            <w:tcW w:w="1147" w:type="dxa"/>
            <w:noWrap/>
            <w:hideMark/>
          </w:tcPr>
          <w:p w14:paraId="48DC7BC1" w14:textId="77777777" w:rsidR="00A13D17" w:rsidRPr="00A13D17" w:rsidRDefault="00A13D17" w:rsidP="00A13D17">
            <w:r w:rsidRPr="00A13D17">
              <w:t>6.764383</w:t>
            </w:r>
          </w:p>
        </w:tc>
        <w:tc>
          <w:tcPr>
            <w:tcW w:w="1147" w:type="dxa"/>
            <w:noWrap/>
            <w:hideMark/>
          </w:tcPr>
          <w:p w14:paraId="4D84745A" w14:textId="77777777" w:rsidR="00A13D17" w:rsidRPr="00A13D17" w:rsidRDefault="00A13D17" w:rsidP="00A13D17">
            <w:r w:rsidRPr="00A13D17">
              <w:t>1.967892</w:t>
            </w:r>
          </w:p>
        </w:tc>
        <w:tc>
          <w:tcPr>
            <w:tcW w:w="1147" w:type="dxa"/>
            <w:noWrap/>
            <w:hideMark/>
          </w:tcPr>
          <w:p w14:paraId="6D708758" w14:textId="77777777" w:rsidR="00A13D17" w:rsidRPr="00A13D17" w:rsidRDefault="00A13D17" w:rsidP="00A13D17">
            <w:r w:rsidRPr="00A13D17">
              <w:t>2.435545</w:t>
            </w:r>
          </w:p>
        </w:tc>
        <w:tc>
          <w:tcPr>
            <w:tcW w:w="1147" w:type="dxa"/>
            <w:noWrap/>
            <w:hideMark/>
          </w:tcPr>
          <w:p w14:paraId="11053554" w14:textId="77777777" w:rsidR="00A13D17" w:rsidRPr="00A13D17" w:rsidRDefault="00A13D17" w:rsidP="00A13D17">
            <w:r w:rsidRPr="00A13D17">
              <w:t>4.276457</w:t>
            </w:r>
          </w:p>
        </w:tc>
        <w:tc>
          <w:tcPr>
            <w:tcW w:w="1147" w:type="dxa"/>
            <w:noWrap/>
            <w:hideMark/>
          </w:tcPr>
          <w:p w14:paraId="0FDBA2D2" w14:textId="77777777" w:rsidR="00A13D17" w:rsidRPr="00A13D17" w:rsidRDefault="00A13D17" w:rsidP="00A13D17">
            <w:r w:rsidRPr="00A13D17">
              <w:t>4.849627</w:t>
            </w:r>
          </w:p>
        </w:tc>
        <w:tc>
          <w:tcPr>
            <w:tcW w:w="1147" w:type="dxa"/>
            <w:noWrap/>
            <w:hideMark/>
          </w:tcPr>
          <w:p w14:paraId="78021AD1" w14:textId="77777777" w:rsidR="00A13D17" w:rsidRPr="00A13D17" w:rsidRDefault="00A13D17" w:rsidP="00A13D17">
            <w:r w:rsidRPr="00A13D17">
              <w:t>6.337028</w:t>
            </w:r>
          </w:p>
        </w:tc>
      </w:tr>
      <w:tr w:rsidR="00A13D17" w:rsidRPr="00A13D17" w14:paraId="2F35F435" w14:textId="77777777" w:rsidTr="00A13D17">
        <w:trPr>
          <w:trHeight w:val="261"/>
        </w:trPr>
        <w:tc>
          <w:tcPr>
            <w:tcW w:w="1147" w:type="dxa"/>
            <w:noWrap/>
            <w:hideMark/>
          </w:tcPr>
          <w:p w14:paraId="3A33031E" w14:textId="77777777" w:rsidR="00A13D17" w:rsidRPr="00A13D17" w:rsidRDefault="00A13D17" w:rsidP="00A13D17">
            <w:r w:rsidRPr="00A13D17">
              <w:t>2.261176</w:t>
            </w:r>
          </w:p>
        </w:tc>
        <w:tc>
          <w:tcPr>
            <w:tcW w:w="1147" w:type="dxa"/>
            <w:noWrap/>
            <w:hideMark/>
          </w:tcPr>
          <w:p w14:paraId="520B6147" w14:textId="77777777" w:rsidR="00A13D17" w:rsidRPr="00A13D17" w:rsidRDefault="00A13D17" w:rsidP="00A13D17">
            <w:r w:rsidRPr="00A13D17">
              <w:t>3.703564</w:t>
            </w:r>
          </w:p>
        </w:tc>
        <w:tc>
          <w:tcPr>
            <w:tcW w:w="1147" w:type="dxa"/>
            <w:noWrap/>
            <w:hideMark/>
          </w:tcPr>
          <w:p w14:paraId="199FB04B" w14:textId="77777777" w:rsidR="00A13D17" w:rsidRPr="00A13D17" w:rsidRDefault="00A13D17" w:rsidP="00A13D17">
            <w:r w:rsidRPr="00A13D17">
              <w:t>4.218324</w:t>
            </w:r>
          </w:p>
        </w:tc>
        <w:tc>
          <w:tcPr>
            <w:tcW w:w="1147" w:type="dxa"/>
            <w:noWrap/>
            <w:hideMark/>
          </w:tcPr>
          <w:p w14:paraId="1E3AFC5F" w14:textId="77777777" w:rsidR="00A13D17" w:rsidRPr="00A13D17" w:rsidRDefault="00A13D17" w:rsidP="00A13D17">
            <w:r w:rsidRPr="00A13D17">
              <w:t>5.120975</w:t>
            </w:r>
          </w:p>
        </w:tc>
        <w:tc>
          <w:tcPr>
            <w:tcW w:w="1147" w:type="dxa"/>
            <w:noWrap/>
            <w:hideMark/>
          </w:tcPr>
          <w:p w14:paraId="57F09B28" w14:textId="77777777" w:rsidR="00A13D17" w:rsidRPr="00A13D17" w:rsidRDefault="00A13D17" w:rsidP="00A13D17">
            <w:r w:rsidRPr="00A13D17">
              <w:t>5.862353</w:t>
            </w:r>
          </w:p>
        </w:tc>
        <w:tc>
          <w:tcPr>
            <w:tcW w:w="1147" w:type="dxa"/>
            <w:noWrap/>
            <w:hideMark/>
          </w:tcPr>
          <w:p w14:paraId="447D34C8" w14:textId="77777777" w:rsidR="00A13D17" w:rsidRPr="00A13D17" w:rsidRDefault="00A13D17" w:rsidP="00A13D17">
            <w:r w:rsidRPr="00A13D17">
              <w:t>1.55723</w:t>
            </w:r>
          </w:p>
        </w:tc>
        <w:tc>
          <w:tcPr>
            <w:tcW w:w="1147" w:type="dxa"/>
            <w:noWrap/>
            <w:hideMark/>
          </w:tcPr>
          <w:p w14:paraId="125EC20A" w14:textId="77777777" w:rsidR="00A13D17" w:rsidRPr="00A13D17" w:rsidRDefault="00A13D17" w:rsidP="00A13D17">
            <w:r w:rsidRPr="00A13D17">
              <w:t>2.570496</w:t>
            </w:r>
          </w:p>
        </w:tc>
        <w:tc>
          <w:tcPr>
            <w:tcW w:w="1147" w:type="dxa"/>
            <w:noWrap/>
            <w:hideMark/>
          </w:tcPr>
          <w:p w14:paraId="5846A3E4" w14:textId="77777777" w:rsidR="00A13D17" w:rsidRPr="00A13D17" w:rsidRDefault="00A13D17" w:rsidP="00A13D17">
            <w:r w:rsidRPr="00A13D17">
              <w:t>3.981837</w:t>
            </w:r>
          </w:p>
        </w:tc>
        <w:tc>
          <w:tcPr>
            <w:tcW w:w="1147" w:type="dxa"/>
            <w:noWrap/>
            <w:hideMark/>
          </w:tcPr>
          <w:p w14:paraId="290A4CC1" w14:textId="77777777" w:rsidR="00A13D17" w:rsidRPr="00A13D17" w:rsidRDefault="00A13D17" w:rsidP="00A13D17">
            <w:r w:rsidRPr="00A13D17">
              <w:t>5.151319</w:t>
            </w:r>
          </w:p>
        </w:tc>
        <w:tc>
          <w:tcPr>
            <w:tcW w:w="1147" w:type="dxa"/>
            <w:noWrap/>
            <w:hideMark/>
          </w:tcPr>
          <w:p w14:paraId="0B2F434F" w14:textId="77777777" w:rsidR="00A13D17" w:rsidRPr="00A13D17" w:rsidRDefault="00A13D17" w:rsidP="00A13D17">
            <w:r w:rsidRPr="00A13D17">
              <w:t>6.395634</w:t>
            </w:r>
          </w:p>
        </w:tc>
      </w:tr>
      <w:tr w:rsidR="00A13D17" w:rsidRPr="00A13D17" w14:paraId="33C845A8" w14:textId="77777777" w:rsidTr="00A13D17">
        <w:trPr>
          <w:trHeight w:val="261"/>
        </w:trPr>
        <w:tc>
          <w:tcPr>
            <w:tcW w:w="1147" w:type="dxa"/>
            <w:noWrap/>
            <w:hideMark/>
          </w:tcPr>
          <w:p w14:paraId="43E66C2C" w14:textId="77777777" w:rsidR="00A13D17" w:rsidRPr="00A13D17" w:rsidRDefault="00A13D17" w:rsidP="00A13D17">
            <w:r w:rsidRPr="00A13D17">
              <w:t>1.844571</w:t>
            </w:r>
          </w:p>
        </w:tc>
        <w:tc>
          <w:tcPr>
            <w:tcW w:w="1147" w:type="dxa"/>
            <w:noWrap/>
            <w:hideMark/>
          </w:tcPr>
          <w:p w14:paraId="79D0A26E" w14:textId="77777777" w:rsidR="00A13D17" w:rsidRPr="00A13D17" w:rsidRDefault="00A13D17" w:rsidP="00A13D17">
            <w:r w:rsidRPr="00A13D17">
              <w:t>3.118514</w:t>
            </w:r>
          </w:p>
        </w:tc>
        <w:tc>
          <w:tcPr>
            <w:tcW w:w="1147" w:type="dxa"/>
            <w:noWrap/>
            <w:hideMark/>
          </w:tcPr>
          <w:p w14:paraId="53F45CFB" w14:textId="77777777" w:rsidR="00A13D17" w:rsidRPr="00A13D17" w:rsidRDefault="00A13D17" w:rsidP="00A13D17">
            <w:r w:rsidRPr="00A13D17">
              <w:t>4.76122</w:t>
            </w:r>
          </w:p>
        </w:tc>
        <w:tc>
          <w:tcPr>
            <w:tcW w:w="1147" w:type="dxa"/>
            <w:noWrap/>
            <w:hideMark/>
          </w:tcPr>
          <w:p w14:paraId="609FEF4F" w14:textId="77777777" w:rsidR="00A13D17" w:rsidRPr="00A13D17" w:rsidRDefault="00A13D17" w:rsidP="00A13D17">
            <w:r w:rsidRPr="00A13D17">
              <w:t>4.812683</w:t>
            </w:r>
          </w:p>
        </w:tc>
        <w:tc>
          <w:tcPr>
            <w:tcW w:w="1147" w:type="dxa"/>
            <w:noWrap/>
            <w:hideMark/>
          </w:tcPr>
          <w:p w14:paraId="72AC99A4" w14:textId="77777777" w:rsidR="00A13D17" w:rsidRPr="00A13D17" w:rsidRDefault="00A13D17" w:rsidP="00A13D17">
            <w:r w:rsidRPr="00A13D17">
              <w:t>6.926422</w:t>
            </w:r>
          </w:p>
        </w:tc>
        <w:tc>
          <w:tcPr>
            <w:tcW w:w="1147" w:type="dxa"/>
            <w:noWrap/>
            <w:hideMark/>
          </w:tcPr>
          <w:p w14:paraId="628F10A7" w14:textId="77777777" w:rsidR="00A13D17" w:rsidRPr="00A13D17" w:rsidRDefault="00A13D17" w:rsidP="00A13D17">
            <w:r w:rsidRPr="00A13D17">
              <w:t>2.127272</w:t>
            </w:r>
          </w:p>
        </w:tc>
        <w:tc>
          <w:tcPr>
            <w:tcW w:w="1147" w:type="dxa"/>
            <w:noWrap/>
            <w:hideMark/>
          </w:tcPr>
          <w:p w14:paraId="257EBC0C" w14:textId="77777777" w:rsidR="00A13D17" w:rsidRPr="00A13D17" w:rsidRDefault="00A13D17" w:rsidP="00A13D17">
            <w:r w:rsidRPr="00A13D17">
              <w:t>3.459156</w:t>
            </w:r>
          </w:p>
        </w:tc>
        <w:tc>
          <w:tcPr>
            <w:tcW w:w="1147" w:type="dxa"/>
            <w:noWrap/>
            <w:hideMark/>
          </w:tcPr>
          <w:p w14:paraId="0A00E8FC" w14:textId="77777777" w:rsidR="00A13D17" w:rsidRPr="00A13D17" w:rsidRDefault="00A13D17" w:rsidP="00A13D17">
            <w:r w:rsidRPr="00A13D17">
              <w:t>3.992836</w:t>
            </w:r>
          </w:p>
        </w:tc>
        <w:tc>
          <w:tcPr>
            <w:tcW w:w="1147" w:type="dxa"/>
            <w:noWrap/>
            <w:hideMark/>
          </w:tcPr>
          <w:p w14:paraId="5FF6D01B" w14:textId="77777777" w:rsidR="00A13D17" w:rsidRPr="00A13D17" w:rsidRDefault="00A13D17" w:rsidP="00A13D17">
            <w:r w:rsidRPr="00A13D17">
              <w:t>4.677056</w:t>
            </w:r>
          </w:p>
        </w:tc>
        <w:tc>
          <w:tcPr>
            <w:tcW w:w="1147" w:type="dxa"/>
            <w:noWrap/>
            <w:hideMark/>
          </w:tcPr>
          <w:p w14:paraId="1A9A7D5E" w14:textId="77777777" w:rsidR="00A13D17" w:rsidRPr="00A13D17" w:rsidRDefault="00A13D17" w:rsidP="00A13D17">
            <w:r w:rsidRPr="00A13D17">
              <w:t>5.573132</w:t>
            </w:r>
          </w:p>
        </w:tc>
      </w:tr>
      <w:tr w:rsidR="00A13D17" w:rsidRPr="00A13D17" w14:paraId="6B18330F" w14:textId="77777777" w:rsidTr="00A13D17">
        <w:trPr>
          <w:trHeight w:val="261"/>
        </w:trPr>
        <w:tc>
          <w:tcPr>
            <w:tcW w:w="1147" w:type="dxa"/>
            <w:noWrap/>
            <w:hideMark/>
          </w:tcPr>
          <w:p w14:paraId="252514F3" w14:textId="77777777" w:rsidR="00A13D17" w:rsidRPr="00A13D17" w:rsidRDefault="00A13D17" w:rsidP="00A13D17">
            <w:r w:rsidRPr="00A13D17">
              <w:t>2.231398</w:t>
            </w:r>
          </w:p>
        </w:tc>
        <w:tc>
          <w:tcPr>
            <w:tcW w:w="1147" w:type="dxa"/>
            <w:noWrap/>
            <w:hideMark/>
          </w:tcPr>
          <w:p w14:paraId="1AA17CBB" w14:textId="77777777" w:rsidR="00A13D17" w:rsidRPr="00A13D17" w:rsidRDefault="00A13D17" w:rsidP="00A13D17">
            <w:r w:rsidRPr="00A13D17">
              <w:t>2.464123</w:t>
            </w:r>
          </w:p>
        </w:tc>
        <w:tc>
          <w:tcPr>
            <w:tcW w:w="1147" w:type="dxa"/>
            <w:noWrap/>
            <w:hideMark/>
          </w:tcPr>
          <w:p w14:paraId="403ACC3A" w14:textId="77777777" w:rsidR="00A13D17" w:rsidRPr="00A13D17" w:rsidRDefault="00A13D17" w:rsidP="00A13D17">
            <w:r w:rsidRPr="00A13D17">
              <w:t>4.744039</w:t>
            </w:r>
          </w:p>
        </w:tc>
        <w:tc>
          <w:tcPr>
            <w:tcW w:w="1147" w:type="dxa"/>
            <w:noWrap/>
            <w:hideMark/>
          </w:tcPr>
          <w:p w14:paraId="2AB9B30D" w14:textId="77777777" w:rsidR="00A13D17" w:rsidRPr="00A13D17" w:rsidRDefault="00A13D17" w:rsidP="00A13D17">
            <w:r w:rsidRPr="00A13D17">
              <w:t>5.74341</w:t>
            </w:r>
          </w:p>
        </w:tc>
        <w:tc>
          <w:tcPr>
            <w:tcW w:w="1147" w:type="dxa"/>
            <w:noWrap/>
            <w:hideMark/>
          </w:tcPr>
          <w:p w14:paraId="3116B55E" w14:textId="77777777" w:rsidR="00A13D17" w:rsidRPr="00A13D17" w:rsidRDefault="00A13D17" w:rsidP="00A13D17">
            <w:r w:rsidRPr="00A13D17">
              <w:t>6.380425</w:t>
            </w:r>
          </w:p>
        </w:tc>
        <w:tc>
          <w:tcPr>
            <w:tcW w:w="1147" w:type="dxa"/>
            <w:noWrap/>
            <w:hideMark/>
          </w:tcPr>
          <w:p w14:paraId="4F38A11A" w14:textId="77777777" w:rsidR="00A13D17" w:rsidRPr="00A13D17" w:rsidRDefault="00A13D17" w:rsidP="00A13D17">
            <w:r w:rsidRPr="00A13D17">
              <w:t>1.449465</w:t>
            </w:r>
          </w:p>
        </w:tc>
        <w:tc>
          <w:tcPr>
            <w:tcW w:w="1147" w:type="dxa"/>
            <w:noWrap/>
            <w:hideMark/>
          </w:tcPr>
          <w:p w14:paraId="4A894700" w14:textId="77777777" w:rsidR="00A13D17" w:rsidRPr="00A13D17" w:rsidRDefault="00A13D17" w:rsidP="00A13D17">
            <w:r w:rsidRPr="00A13D17">
              <w:t>2.656385</w:t>
            </w:r>
          </w:p>
        </w:tc>
        <w:tc>
          <w:tcPr>
            <w:tcW w:w="1147" w:type="dxa"/>
            <w:noWrap/>
            <w:hideMark/>
          </w:tcPr>
          <w:p w14:paraId="0F759BB3" w14:textId="77777777" w:rsidR="00A13D17" w:rsidRPr="00A13D17" w:rsidRDefault="00A13D17" w:rsidP="00A13D17">
            <w:r w:rsidRPr="00A13D17">
              <w:t>3.813241</w:t>
            </w:r>
          </w:p>
        </w:tc>
        <w:tc>
          <w:tcPr>
            <w:tcW w:w="1147" w:type="dxa"/>
            <w:noWrap/>
            <w:hideMark/>
          </w:tcPr>
          <w:p w14:paraId="2DE2ED8E" w14:textId="77777777" w:rsidR="00A13D17" w:rsidRPr="00A13D17" w:rsidRDefault="00A13D17" w:rsidP="00A13D17">
            <w:r w:rsidRPr="00A13D17">
              <w:t>5.378192</w:t>
            </w:r>
          </w:p>
        </w:tc>
        <w:tc>
          <w:tcPr>
            <w:tcW w:w="1147" w:type="dxa"/>
            <w:noWrap/>
            <w:hideMark/>
          </w:tcPr>
          <w:p w14:paraId="75C03E05" w14:textId="77777777" w:rsidR="00A13D17" w:rsidRPr="00A13D17" w:rsidRDefault="00A13D17" w:rsidP="00A13D17">
            <w:r w:rsidRPr="00A13D17">
              <w:t>5.577316</w:t>
            </w:r>
          </w:p>
        </w:tc>
      </w:tr>
      <w:tr w:rsidR="00A13D17" w:rsidRPr="00A13D17" w14:paraId="4D544F3E" w14:textId="77777777" w:rsidTr="00A13D17">
        <w:trPr>
          <w:trHeight w:val="261"/>
        </w:trPr>
        <w:tc>
          <w:tcPr>
            <w:tcW w:w="1147" w:type="dxa"/>
            <w:noWrap/>
            <w:hideMark/>
          </w:tcPr>
          <w:p w14:paraId="1A6BC05C" w14:textId="77777777" w:rsidR="00A13D17" w:rsidRPr="00A13D17" w:rsidRDefault="00A13D17" w:rsidP="00A13D17">
            <w:r w:rsidRPr="00A13D17">
              <w:t>1.653158</w:t>
            </w:r>
          </w:p>
        </w:tc>
        <w:tc>
          <w:tcPr>
            <w:tcW w:w="1147" w:type="dxa"/>
            <w:noWrap/>
            <w:hideMark/>
          </w:tcPr>
          <w:p w14:paraId="32BF5147" w14:textId="77777777" w:rsidR="00A13D17" w:rsidRPr="00A13D17" w:rsidRDefault="00A13D17" w:rsidP="00A13D17">
            <w:r w:rsidRPr="00A13D17">
              <w:t>3.428921</w:t>
            </w:r>
          </w:p>
        </w:tc>
        <w:tc>
          <w:tcPr>
            <w:tcW w:w="1147" w:type="dxa"/>
            <w:noWrap/>
            <w:hideMark/>
          </w:tcPr>
          <w:p w14:paraId="709DF20C" w14:textId="77777777" w:rsidR="00A13D17" w:rsidRPr="00A13D17" w:rsidRDefault="00A13D17" w:rsidP="00A13D17">
            <w:r w:rsidRPr="00A13D17">
              <w:t>4.418735</w:t>
            </w:r>
          </w:p>
        </w:tc>
        <w:tc>
          <w:tcPr>
            <w:tcW w:w="1147" w:type="dxa"/>
            <w:noWrap/>
            <w:hideMark/>
          </w:tcPr>
          <w:p w14:paraId="765BADB8" w14:textId="77777777" w:rsidR="00A13D17" w:rsidRPr="00A13D17" w:rsidRDefault="00A13D17" w:rsidP="00A13D17">
            <w:r w:rsidRPr="00A13D17">
              <w:t>5.863688</w:t>
            </w:r>
          </w:p>
        </w:tc>
        <w:tc>
          <w:tcPr>
            <w:tcW w:w="1147" w:type="dxa"/>
            <w:noWrap/>
            <w:hideMark/>
          </w:tcPr>
          <w:p w14:paraId="36245352" w14:textId="77777777" w:rsidR="00A13D17" w:rsidRPr="00A13D17" w:rsidRDefault="00A13D17" w:rsidP="00A13D17">
            <w:r w:rsidRPr="00A13D17">
              <w:t>8.881429</w:t>
            </w:r>
          </w:p>
        </w:tc>
        <w:tc>
          <w:tcPr>
            <w:tcW w:w="1147" w:type="dxa"/>
            <w:noWrap/>
            <w:hideMark/>
          </w:tcPr>
          <w:p w14:paraId="2A9D44C9" w14:textId="77777777" w:rsidR="00A13D17" w:rsidRPr="00A13D17" w:rsidRDefault="00A13D17" w:rsidP="00A13D17">
            <w:r w:rsidRPr="00A13D17">
              <w:t>1.562995</w:t>
            </w:r>
          </w:p>
        </w:tc>
        <w:tc>
          <w:tcPr>
            <w:tcW w:w="1147" w:type="dxa"/>
            <w:noWrap/>
            <w:hideMark/>
          </w:tcPr>
          <w:p w14:paraId="6E649E3F" w14:textId="77777777" w:rsidR="00A13D17" w:rsidRPr="00A13D17" w:rsidRDefault="00A13D17" w:rsidP="00A13D17">
            <w:r w:rsidRPr="00A13D17">
              <w:t>3.30259</w:t>
            </w:r>
          </w:p>
        </w:tc>
        <w:tc>
          <w:tcPr>
            <w:tcW w:w="1147" w:type="dxa"/>
            <w:noWrap/>
            <w:hideMark/>
          </w:tcPr>
          <w:p w14:paraId="2517BED0" w14:textId="77777777" w:rsidR="00A13D17" w:rsidRPr="00A13D17" w:rsidRDefault="00A13D17" w:rsidP="00A13D17">
            <w:r w:rsidRPr="00A13D17">
              <w:t>4.45691</w:t>
            </w:r>
          </w:p>
        </w:tc>
        <w:tc>
          <w:tcPr>
            <w:tcW w:w="1147" w:type="dxa"/>
            <w:noWrap/>
            <w:hideMark/>
          </w:tcPr>
          <w:p w14:paraId="1B000902" w14:textId="77777777" w:rsidR="00A13D17" w:rsidRPr="00A13D17" w:rsidRDefault="00A13D17" w:rsidP="00A13D17">
            <w:r w:rsidRPr="00A13D17">
              <w:t>4.952795</w:t>
            </w:r>
          </w:p>
        </w:tc>
        <w:tc>
          <w:tcPr>
            <w:tcW w:w="1147" w:type="dxa"/>
            <w:noWrap/>
            <w:hideMark/>
          </w:tcPr>
          <w:p w14:paraId="6B66443A" w14:textId="77777777" w:rsidR="00A13D17" w:rsidRPr="00A13D17" w:rsidRDefault="00A13D17" w:rsidP="00A13D17">
            <w:r w:rsidRPr="00A13D17">
              <w:t>6.502261</w:t>
            </w:r>
          </w:p>
        </w:tc>
      </w:tr>
      <w:tr w:rsidR="00A13D17" w:rsidRPr="00A13D17" w14:paraId="484ED879" w14:textId="77777777" w:rsidTr="00A13D17">
        <w:trPr>
          <w:trHeight w:val="261"/>
        </w:trPr>
        <w:tc>
          <w:tcPr>
            <w:tcW w:w="1147" w:type="dxa"/>
            <w:noWrap/>
            <w:hideMark/>
          </w:tcPr>
          <w:p w14:paraId="3670E633" w14:textId="77777777" w:rsidR="00A13D17" w:rsidRPr="00A13D17" w:rsidRDefault="00A13D17" w:rsidP="00A13D17">
            <w:r w:rsidRPr="00A13D17">
              <w:t>2.514627</w:t>
            </w:r>
          </w:p>
        </w:tc>
        <w:tc>
          <w:tcPr>
            <w:tcW w:w="1147" w:type="dxa"/>
            <w:noWrap/>
            <w:hideMark/>
          </w:tcPr>
          <w:p w14:paraId="243C02DA" w14:textId="77777777" w:rsidR="00A13D17" w:rsidRPr="00A13D17" w:rsidRDefault="00A13D17" w:rsidP="00A13D17">
            <w:r w:rsidRPr="00A13D17">
              <w:t>2.863563</w:t>
            </w:r>
          </w:p>
        </w:tc>
        <w:tc>
          <w:tcPr>
            <w:tcW w:w="1147" w:type="dxa"/>
            <w:noWrap/>
            <w:hideMark/>
          </w:tcPr>
          <w:p w14:paraId="2D46343F" w14:textId="77777777" w:rsidR="00A13D17" w:rsidRPr="00A13D17" w:rsidRDefault="00A13D17" w:rsidP="00A13D17">
            <w:r w:rsidRPr="00A13D17">
              <w:t>5.700335</w:t>
            </w:r>
          </w:p>
        </w:tc>
        <w:tc>
          <w:tcPr>
            <w:tcW w:w="1147" w:type="dxa"/>
            <w:noWrap/>
            <w:hideMark/>
          </w:tcPr>
          <w:p w14:paraId="794F2090" w14:textId="77777777" w:rsidR="00A13D17" w:rsidRPr="00A13D17" w:rsidRDefault="00A13D17" w:rsidP="00A13D17">
            <w:r w:rsidRPr="00A13D17">
              <w:t>4.981216</w:t>
            </w:r>
          </w:p>
        </w:tc>
        <w:tc>
          <w:tcPr>
            <w:tcW w:w="1147" w:type="dxa"/>
            <w:noWrap/>
            <w:hideMark/>
          </w:tcPr>
          <w:p w14:paraId="6BA11FAF" w14:textId="77777777" w:rsidR="00A13D17" w:rsidRPr="00A13D17" w:rsidRDefault="00A13D17" w:rsidP="00A13D17">
            <w:r w:rsidRPr="00A13D17">
              <w:t>6.151939</w:t>
            </w:r>
          </w:p>
        </w:tc>
        <w:tc>
          <w:tcPr>
            <w:tcW w:w="1147" w:type="dxa"/>
            <w:noWrap/>
            <w:hideMark/>
          </w:tcPr>
          <w:p w14:paraId="1F4961A8" w14:textId="77777777" w:rsidR="00A13D17" w:rsidRPr="00A13D17" w:rsidRDefault="00A13D17" w:rsidP="00A13D17">
            <w:r w:rsidRPr="00A13D17">
              <w:t>1.589787</w:t>
            </w:r>
          </w:p>
        </w:tc>
        <w:tc>
          <w:tcPr>
            <w:tcW w:w="1147" w:type="dxa"/>
            <w:noWrap/>
            <w:hideMark/>
          </w:tcPr>
          <w:p w14:paraId="5D341EDB" w14:textId="77777777" w:rsidR="00A13D17" w:rsidRPr="00A13D17" w:rsidRDefault="00A13D17" w:rsidP="00A13D17">
            <w:r w:rsidRPr="00A13D17">
              <w:t>3.590348</w:t>
            </w:r>
          </w:p>
        </w:tc>
        <w:tc>
          <w:tcPr>
            <w:tcW w:w="1147" w:type="dxa"/>
            <w:noWrap/>
            <w:hideMark/>
          </w:tcPr>
          <w:p w14:paraId="33909392" w14:textId="77777777" w:rsidR="00A13D17" w:rsidRPr="00A13D17" w:rsidRDefault="00A13D17" w:rsidP="00A13D17">
            <w:r w:rsidRPr="00A13D17">
              <w:t>4.149036</w:t>
            </w:r>
          </w:p>
        </w:tc>
        <w:tc>
          <w:tcPr>
            <w:tcW w:w="1147" w:type="dxa"/>
            <w:noWrap/>
            <w:hideMark/>
          </w:tcPr>
          <w:p w14:paraId="4C7A23FA" w14:textId="77777777" w:rsidR="00A13D17" w:rsidRPr="00A13D17" w:rsidRDefault="00A13D17" w:rsidP="00A13D17">
            <w:r w:rsidRPr="00A13D17">
              <w:t>6.250473</w:t>
            </w:r>
          </w:p>
        </w:tc>
        <w:tc>
          <w:tcPr>
            <w:tcW w:w="1147" w:type="dxa"/>
            <w:noWrap/>
            <w:hideMark/>
          </w:tcPr>
          <w:p w14:paraId="04C302CB" w14:textId="77777777" w:rsidR="00A13D17" w:rsidRPr="00A13D17" w:rsidRDefault="00A13D17" w:rsidP="00A13D17">
            <w:r w:rsidRPr="00A13D17">
              <w:t>7.778255</w:t>
            </w:r>
          </w:p>
        </w:tc>
      </w:tr>
      <w:tr w:rsidR="00A13D17" w:rsidRPr="00A13D17" w14:paraId="797AF691" w14:textId="77777777" w:rsidTr="00A13D17">
        <w:trPr>
          <w:trHeight w:val="261"/>
        </w:trPr>
        <w:tc>
          <w:tcPr>
            <w:tcW w:w="1147" w:type="dxa"/>
            <w:noWrap/>
            <w:hideMark/>
          </w:tcPr>
          <w:p w14:paraId="13D372AD" w14:textId="77777777" w:rsidR="00A13D17" w:rsidRPr="00A13D17" w:rsidRDefault="00A13D17" w:rsidP="00A13D17">
            <w:pPr>
              <w:rPr>
                <w:b/>
                <w:bCs/>
              </w:rPr>
            </w:pPr>
            <w:r w:rsidRPr="00A13D17">
              <w:rPr>
                <w:b/>
                <w:bCs/>
              </w:rPr>
              <w:t>2.063888</w:t>
            </w:r>
          </w:p>
        </w:tc>
        <w:tc>
          <w:tcPr>
            <w:tcW w:w="1147" w:type="dxa"/>
            <w:noWrap/>
            <w:hideMark/>
          </w:tcPr>
          <w:p w14:paraId="31E30CB9" w14:textId="77777777" w:rsidR="00A13D17" w:rsidRPr="00A13D17" w:rsidRDefault="00A13D17" w:rsidP="00A13D17">
            <w:pPr>
              <w:rPr>
                <w:b/>
                <w:bCs/>
              </w:rPr>
            </w:pPr>
            <w:r w:rsidRPr="00A13D17">
              <w:rPr>
                <w:b/>
                <w:bCs/>
              </w:rPr>
              <w:t>2.784885</w:t>
            </w:r>
          </w:p>
        </w:tc>
        <w:tc>
          <w:tcPr>
            <w:tcW w:w="1147" w:type="dxa"/>
            <w:noWrap/>
            <w:hideMark/>
          </w:tcPr>
          <w:p w14:paraId="6E6BDFAF" w14:textId="77777777" w:rsidR="00A13D17" w:rsidRPr="00A13D17" w:rsidRDefault="00A13D17" w:rsidP="00A13D17">
            <w:pPr>
              <w:rPr>
                <w:b/>
                <w:bCs/>
              </w:rPr>
            </w:pPr>
            <w:r w:rsidRPr="00A13D17">
              <w:rPr>
                <w:b/>
                <w:bCs/>
              </w:rPr>
              <w:t>4.384018</w:t>
            </w:r>
          </w:p>
        </w:tc>
        <w:tc>
          <w:tcPr>
            <w:tcW w:w="1147" w:type="dxa"/>
            <w:noWrap/>
            <w:hideMark/>
          </w:tcPr>
          <w:p w14:paraId="3B712B8B" w14:textId="77777777" w:rsidR="00A13D17" w:rsidRPr="00A13D17" w:rsidRDefault="00A13D17" w:rsidP="00A13D17">
            <w:pPr>
              <w:rPr>
                <w:b/>
                <w:bCs/>
              </w:rPr>
            </w:pPr>
            <w:r w:rsidRPr="00A13D17">
              <w:rPr>
                <w:b/>
                <w:bCs/>
              </w:rPr>
              <w:t>5.34122</w:t>
            </w:r>
          </w:p>
        </w:tc>
        <w:tc>
          <w:tcPr>
            <w:tcW w:w="1147" w:type="dxa"/>
            <w:noWrap/>
            <w:hideMark/>
          </w:tcPr>
          <w:p w14:paraId="7FA04DC8" w14:textId="77777777" w:rsidR="00A13D17" w:rsidRPr="00A13D17" w:rsidRDefault="00A13D17" w:rsidP="00A13D17">
            <w:pPr>
              <w:rPr>
                <w:b/>
                <w:bCs/>
              </w:rPr>
            </w:pPr>
            <w:r w:rsidRPr="00A13D17">
              <w:rPr>
                <w:b/>
                <w:bCs/>
              </w:rPr>
              <w:t>6.485017</w:t>
            </w:r>
          </w:p>
        </w:tc>
        <w:tc>
          <w:tcPr>
            <w:tcW w:w="1147" w:type="dxa"/>
            <w:noWrap/>
            <w:hideMark/>
          </w:tcPr>
          <w:p w14:paraId="43D4ED23" w14:textId="77777777" w:rsidR="00A13D17" w:rsidRPr="00A13D17" w:rsidRDefault="00A13D17" w:rsidP="00A13D17">
            <w:pPr>
              <w:rPr>
                <w:b/>
                <w:bCs/>
              </w:rPr>
            </w:pPr>
            <w:r w:rsidRPr="00A13D17">
              <w:rPr>
                <w:b/>
                <w:bCs/>
              </w:rPr>
              <w:t>1.950815</w:t>
            </w:r>
          </w:p>
        </w:tc>
        <w:tc>
          <w:tcPr>
            <w:tcW w:w="1147" w:type="dxa"/>
            <w:noWrap/>
            <w:hideMark/>
          </w:tcPr>
          <w:p w14:paraId="5A9A3EBD" w14:textId="77777777" w:rsidR="00A13D17" w:rsidRPr="00A13D17" w:rsidRDefault="00A13D17" w:rsidP="00A13D17">
            <w:pPr>
              <w:rPr>
                <w:b/>
                <w:bCs/>
              </w:rPr>
            </w:pPr>
            <w:r w:rsidRPr="00A13D17">
              <w:rPr>
                <w:b/>
                <w:bCs/>
              </w:rPr>
              <w:t>2.705957</w:t>
            </w:r>
          </w:p>
        </w:tc>
        <w:tc>
          <w:tcPr>
            <w:tcW w:w="1147" w:type="dxa"/>
            <w:noWrap/>
            <w:hideMark/>
          </w:tcPr>
          <w:p w14:paraId="6A65CF7F" w14:textId="77777777" w:rsidR="00A13D17" w:rsidRPr="00A13D17" w:rsidRDefault="00A13D17" w:rsidP="00A13D17">
            <w:pPr>
              <w:rPr>
                <w:b/>
                <w:bCs/>
              </w:rPr>
            </w:pPr>
            <w:r w:rsidRPr="00A13D17">
              <w:rPr>
                <w:b/>
                <w:bCs/>
              </w:rPr>
              <w:t>3.906796</w:t>
            </w:r>
          </w:p>
        </w:tc>
        <w:tc>
          <w:tcPr>
            <w:tcW w:w="1147" w:type="dxa"/>
            <w:noWrap/>
            <w:hideMark/>
          </w:tcPr>
          <w:p w14:paraId="5ED6181F" w14:textId="77777777" w:rsidR="00A13D17" w:rsidRPr="00A13D17" w:rsidRDefault="00A13D17" w:rsidP="00A13D17">
            <w:pPr>
              <w:rPr>
                <w:b/>
                <w:bCs/>
              </w:rPr>
            </w:pPr>
            <w:r w:rsidRPr="00A13D17">
              <w:rPr>
                <w:b/>
                <w:bCs/>
              </w:rPr>
              <w:t>5.086138</w:t>
            </w:r>
          </w:p>
        </w:tc>
        <w:tc>
          <w:tcPr>
            <w:tcW w:w="1147" w:type="dxa"/>
            <w:noWrap/>
            <w:hideMark/>
          </w:tcPr>
          <w:p w14:paraId="5668470F" w14:textId="77777777" w:rsidR="00A13D17" w:rsidRPr="00A13D17" w:rsidRDefault="00A13D17" w:rsidP="00A13D17">
            <w:pPr>
              <w:rPr>
                <w:b/>
                <w:bCs/>
              </w:rPr>
            </w:pPr>
            <w:r w:rsidRPr="00A13D17">
              <w:rPr>
                <w:b/>
                <w:bCs/>
              </w:rPr>
              <w:t>5.947916</w:t>
            </w:r>
          </w:p>
        </w:tc>
      </w:tr>
    </w:tbl>
    <w:p w14:paraId="12685959" w14:textId="23B48D42" w:rsidR="00435557" w:rsidRDefault="00435557" w:rsidP="00F529BC"/>
    <w:p w14:paraId="33B845B9" w14:textId="77777777" w:rsidR="00A13D17" w:rsidRDefault="00435557" w:rsidP="00F529BC">
      <w:r>
        <w:t>2</w:t>
      </w:r>
      <w:r w:rsidRPr="00435557">
        <w:rPr>
          <w:vertAlign w:val="superscript"/>
        </w:rPr>
        <w:t>nd</w:t>
      </w:r>
      <w:r>
        <w:t xml:space="preserve"> Node</w:t>
      </w:r>
    </w:p>
    <w:tbl>
      <w:tblPr>
        <w:tblStyle w:val="TableGrid"/>
        <w:tblW w:w="0" w:type="auto"/>
        <w:tblLook w:val="04A0" w:firstRow="1" w:lastRow="0" w:firstColumn="1" w:lastColumn="0" w:noHBand="0" w:noVBand="1"/>
      </w:tblPr>
      <w:tblGrid>
        <w:gridCol w:w="1150"/>
        <w:gridCol w:w="1150"/>
        <w:gridCol w:w="1150"/>
        <w:gridCol w:w="1150"/>
        <w:gridCol w:w="1150"/>
        <w:gridCol w:w="1150"/>
        <w:gridCol w:w="1150"/>
        <w:gridCol w:w="1150"/>
        <w:gridCol w:w="1150"/>
        <w:gridCol w:w="1150"/>
      </w:tblGrid>
      <w:tr w:rsidR="00A13D17" w:rsidRPr="00A13D17" w14:paraId="5AA92D22" w14:textId="77777777" w:rsidTr="00A13D17">
        <w:trPr>
          <w:trHeight w:val="261"/>
        </w:trPr>
        <w:tc>
          <w:tcPr>
            <w:tcW w:w="1150" w:type="dxa"/>
            <w:noWrap/>
            <w:hideMark/>
          </w:tcPr>
          <w:p w14:paraId="3F57A89E" w14:textId="77777777" w:rsidR="00A13D17" w:rsidRPr="00A13D17" w:rsidRDefault="00A13D17" w:rsidP="00A13D17">
            <w:r w:rsidRPr="00A13D17">
              <w:t>Tx01</w:t>
            </w:r>
          </w:p>
        </w:tc>
        <w:tc>
          <w:tcPr>
            <w:tcW w:w="1150" w:type="dxa"/>
            <w:noWrap/>
            <w:hideMark/>
          </w:tcPr>
          <w:p w14:paraId="20EC8A25" w14:textId="77777777" w:rsidR="00A13D17" w:rsidRPr="00A13D17" w:rsidRDefault="00A13D17" w:rsidP="00A13D17">
            <w:r w:rsidRPr="00A13D17">
              <w:t>Tx02</w:t>
            </w:r>
          </w:p>
        </w:tc>
        <w:tc>
          <w:tcPr>
            <w:tcW w:w="1150" w:type="dxa"/>
            <w:noWrap/>
            <w:hideMark/>
          </w:tcPr>
          <w:p w14:paraId="2D7C71A1" w14:textId="77777777" w:rsidR="00A13D17" w:rsidRPr="00A13D17" w:rsidRDefault="00A13D17" w:rsidP="00A13D17">
            <w:r w:rsidRPr="00A13D17">
              <w:t>Tx03</w:t>
            </w:r>
          </w:p>
        </w:tc>
        <w:tc>
          <w:tcPr>
            <w:tcW w:w="1150" w:type="dxa"/>
            <w:noWrap/>
            <w:hideMark/>
          </w:tcPr>
          <w:p w14:paraId="1A1FEC35" w14:textId="77777777" w:rsidR="00A13D17" w:rsidRPr="00A13D17" w:rsidRDefault="00A13D17" w:rsidP="00A13D17">
            <w:r w:rsidRPr="00A13D17">
              <w:t>Tx04</w:t>
            </w:r>
          </w:p>
        </w:tc>
        <w:tc>
          <w:tcPr>
            <w:tcW w:w="1150" w:type="dxa"/>
            <w:noWrap/>
            <w:hideMark/>
          </w:tcPr>
          <w:p w14:paraId="55B56201" w14:textId="77777777" w:rsidR="00A13D17" w:rsidRPr="00A13D17" w:rsidRDefault="00A13D17" w:rsidP="00A13D17">
            <w:r w:rsidRPr="00A13D17">
              <w:t>Tx05</w:t>
            </w:r>
          </w:p>
        </w:tc>
        <w:tc>
          <w:tcPr>
            <w:tcW w:w="1150" w:type="dxa"/>
            <w:noWrap/>
            <w:hideMark/>
          </w:tcPr>
          <w:p w14:paraId="2A7D9569" w14:textId="77777777" w:rsidR="00A13D17" w:rsidRPr="00A13D17" w:rsidRDefault="00A13D17" w:rsidP="00A13D17">
            <w:r w:rsidRPr="00A13D17">
              <w:t>Tx06</w:t>
            </w:r>
          </w:p>
        </w:tc>
        <w:tc>
          <w:tcPr>
            <w:tcW w:w="1150" w:type="dxa"/>
            <w:noWrap/>
            <w:hideMark/>
          </w:tcPr>
          <w:p w14:paraId="2ED996D7" w14:textId="77777777" w:rsidR="00A13D17" w:rsidRPr="00A13D17" w:rsidRDefault="00A13D17" w:rsidP="00A13D17">
            <w:r w:rsidRPr="00A13D17">
              <w:t>Tx07</w:t>
            </w:r>
          </w:p>
        </w:tc>
        <w:tc>
          <w:tcPr>
            <w:tcW w:w="1150" w:type="dxa"/>
            <w:noWrap/>
            <w:hideMark/>
          </w:tcPr>
          <w:p w14:paraId="6C7C8AB2" w14:textId="77777777" w:rsidR="00A13D17" w:rsidRPr="00A13D17" w:rsidRDefault="00A13D17" w:rsidP="00A13D17">
            <w:r w:rsidRPr="00A13D17">
              <w:t>Tx08</w:t>
            </w:r>
          </w:p>
        </w:tc>
        <w:tc>
          <w:tcPr>
            <w:tcW w:w="1150" w:type="dxa"/>
            <w:noWrap/>
            <w:hideMark/>
          </w:tcPr>
          <w:p w14:paraId="00E1D1A5" w14:textId="77777777" w:rsidR="00A13D17" w:rsidRPr="00A13D17" w:rsidRDefault="00A13D17" w:rsidP="00A13D17">
            <w:r w:rsidRPr="00A13D17">
              <w:t>Tx09</w:t>
            </w:r>
          </w:p>
        </w:tc>
        <w:tc>
          <w:tcPr>
            <w:tcW w:w="1150" w:type="dxa"/>
            <w:noWrap/>
            <w:hideMark/>
          </w:tcPr>
          <w:p w14:paraId="72344788" w14:textId="77777777" w:rsidR="00A13D17" w:rsidRPr="00A13D17" w:rsidRDefault="00A13D17" w:rsidP="00A13D17">
            <w:r w:rsidRPr="00A13D17">
              <w:t>Tx10</w:t>
            </w:r>
          </w:p>
        </w:tc>
      </w:tr>
      <w:tr w:rsidR="00A13D17" w:rsidRPr="00A13D17" w14:paraId="6E204CCD" w14:textId="77777777" w:rsidTr="00A13D17">
        <w:trPr>
          <w:trHeight w:val="261"/>
        </w:trPr>
        <w:tc>
          <w:tcPr>
            <w:tcW w:w="1150" w:type="dxa"/>
            <w:noWrap/>
            <w:hideMark/>
          </w:tcPr>
          <w:p w14:paraId="273558FB" w14:textId="77777777" w:rsidR="00A13D17" w:rsidRPr="00A13D17" w:rsidRDefault="00A13D17" w:rsidP="00A13D17">
            <w:r w:rsidRPr="00A13D17">
              <w:t>1.959161</w:t>
            </w:r>
          </w:p>
        </w:tc>
        <w:tc>
          <w:tcPr>
            <w:tcW w:w="1150" w:type="dxa"/>
            <w:noWrap/>
            <w:hideMark/>
          </w:tcPr>
          <w:p w14:paraId="44A350AD" w14:textId="77777777" w:rsidR="00A13D17" w:rsidRPr="00A13D17" w:rsidRDefault="00A13D17" w:rsidP="00A13D17">
            <w:r w:rsidRPr="00A13D17">
              <w:t>2.986955</w:t>
            </w:r>
          </w:p>
        </w:tc>
        <w:tc>
          <w:tcPr>
            <w:tcW w:w="1150" w:type="dxa"/>
            <w:noWrap/>
            <w:hideMark/>
          </w:tcPr>
          <w:p w14:paraId="485ADF3A" w14:textId="77777777" w:rsidR="00A13D17" w:rsidRPr="00A13D17" w:rsidRDefault="00A13D17" w:rsidP="00A13D17">
            <w:r w:rsidRPr="00A13D17">
              <w:t>4.344513</w:t>
            </w:r>
          </w:p>
        </w:tc>
        <w:tc>
          <w:tcPr>
            <w:tcW w:w="1150" w:type="dxa"/>
            <w:noWrap/>
            <w:hideMark/>
          </w:tcPr>
          <w:p w14:paraId="6132A0DD" w14:textId="77777777" w:rsidR="00A13D17" w:rsidRPr="00A13D17" w:rsidRDefault="00A13D17" w:rsidP="00A13D17">
            <w:r w:rsidRPr="00A13D17">
              <w:t>5.782628</w:t>
            </w:r>
          </w:p>
        </w:tc>
        <w:tc>
          <w:tcPr>
            <w:tcW w:w="1150" w:type="dxa"/>
            <w:noWrap/>
            <w:hideMark/>
          </w:tcPr>
          <w:p w14:paraId="6E523498" w14:textId="77777777" w:rsidR="00A13D17" w:rsidRPr="00A13D17" w:rsidRDefault="00A13D17" w:rsidP="00A13D17">
            <w:r w:rsidRPr="00A13D17">
              <w:t>5.894591</w:t>
            </w:r>
          </w:p>
        </w:tc>
        <w:tc>
          <w:tcPr>
            <w:tcW w:w="1150" w:type="dxa"/>
            <w:noWrap/>
            <w:hideMark/>
          </w:tcPr>
          <w:p w14:paraId="62B8A427" w14:textId="77777777" w:rsidR="00A13D17" w:rsidRPr="00A13D17" w:rsidRDefault="00A13D17" w:rsidP="00A13D17">
            <w:r w:rsidRPr="00A13D17">
              <w:t>2.637136</w:t>
            </w:r>
          </w:p>
        </w:tc>
        <w:tc>
          <w:tcPr>
            <w:tcW w:w="1150" w:type="dxa"/>
            <w:noWrap/>
            <w:hideMark/>
          </w:tcPr>
          <w:p w14:paraId="607E4C99" w14:textId="77777777" w:rsidR="00A13D17" w:rsidRPr="00A13D17" w:rsidRDefault="00A13D17" w:rsidP="00A13D17">
            <w:r w:rsidRPr="00A13D17">
              <w:t>2.387756</w:t>
            </w:r>
          </w:p>
        </w:tc>
        <w:tc>
          <w:tcPr>
            <w:tcW w:w="1150" w:type="dxa"/>
            <w:noWrap/>
            <w:hideMark/>
          </w:tcPr>
          <w:p w14:paraId="684D8104" w14:textId="77777777" w:rsidR="00A13D17" w:rsidRPr="00A13D17" w:rsidRDefault="00A13D17" w:rsidP="00A13D17">
            <w:r w:rsidRPr="00A13D17">
              <w:t>3.544513</w:t>
            </w:r>
          </w:p>
        </w:tc>
        <w:tc>
          <w:tcPr>
            <w:tcW w:w="1150" w:type="dxa"/>
            <w:noWrap/>
            <w:hideMark/>
          </w:tcPr>
          <w:p w14:paraId="005B64D4" w14:textId="77777777" w:rsidR="00A13D17" w:rsidRPr="00A13D17" w:rsidRDefault="00A13D17" w:rsidP="00A13D17">
            <w:r w:rsidRPr="00A13D17">
              <w:t>4.901047</w:t>
            </w:r>
          </w:p>
        </w:tc>
        <w:tc>
          <w:tcPr>
            <w:tcW w:w="1150" w:type="dxa"/>
            <w:noWrap/>
            <w:hideMark/>
          </w:tcPr>
          <w:p w14:paraId="4D37BB7B" w14:textId="77777777" w:rsidR="00A13D17" w:rsidRPr="00A13D17" w:rsidRDefault="00A13D17" w:rsidP="00A13D17">
            <w:r w:rsidRPr="00A13D17">
              <w:t>5.875025</w:t>
            </w:r>
          </w:p>
        </w:tc>
      </w:tr>
      <w:tr w:rsidR="00A13D17" w:rsidRPr="00A13D17" w14:paraId="2B817C05" w14:textId="77777777" w:rsidTr="00A13D17">
        <w:trPr>
          <w:trHeight w:val="261"/>
        </w:trPr>
        <w:tc>
          <w:tcPr>
            <w:tcW w:w="1150" w:type="dxa"/>
            <w:noWrap/>
            <w:hideMark/>
          </w:tcPr>
          <w:p w14:paraId="682F4B02" w14:textId="77777777" w:rsidR="00A13D17" w:rsidRPr="00A13D17" w:rsidRDefault="00A13D17" w:rsidP="00A13D17">
            <w:r w:rsidRPr="00A13D17">
              <w:t>1.79923</w:t>
            </w:r>
          </w:p>
        </w:tc>
        <w:tc>
          <w:tcPr>
            <w:tcW w:w="1150" w:type="dxa"/>
            <w:noWrap/>
            <w:hideMark/>
          </w:tcPr>
          <w:p w14:paraId="795D7359" w14:textId="77777777" w:rsidR="00A13D17" w:rsidRPr="00A13D17" w:rsidRDefault="00A13D17" w:rsidP="00A13D17">
            <w:r w:rsidRPr="00A13D17">
              <w:t>1.888101</w:t>
            </w:r>
          </w:p>
        </w:tc>
        <w:tc>
          <w:tcPr>
            <w:tcW w:w="1150" w:type="dxa"/>
            <w:noWrap/>
            <w:hideMark/>
          </w:tcPr>
          <w:p w14:paraId="111F258E" w14:textId="77777777" w:rsidR="00A13D17" w:rsidRPr="00A13D17" w:rsidRDefault="00A13D17" w:rsidP="00A13D17">
            <w:r w:rsidRPr="00A13D17">
              <w:t>3.89578</w:t>
            </w:r>
          </w:p>
        </w:tc>
        <w:tc>
          <w:tcPr>
            <w:tcW w:w="1150" w:type="dxa"/>
            <w:noWrap/>
            <w:hideMark/>
          </w:tcPr>
          <w:p w14:paraId="72F074C0" w14:textId="77777777" w:rsidR="00A13D17" w:rsidRPr="00A13D17" w:rsidRDefault="00A13D17" w:rsidP="00A13D17">
            <w:r w:rsidRPr="00A13D17">
              <w:t>5.6425</w:t>
            </w:r>
          </w:p>
        </w:tc>
        <w:tc>
          <w:tcPr>
            <w:tcW w:w="1150" w:type="dxa"/>
            <w:noWrap/>
            <w:hideMark/>
          </w:tcPr>
          <w:p w14:paraId="0DBBE47C" w14:textId="77777777" w:rsidR="00A13D17" w:rsidRPr="00A13D17" w:rsidRDefault="00A13D17" w:rsidP="00A13D17">
            <w:r w:rsidRPr="00A13D17">
              <w:t>5.483851</w:t>
            </w:r>
          </w:p>
        </w:tc>
        <w:tc>
          <w:tcPr>
            <w:tcW w:w="1150" w:type="dxa"/>
            <w:noWrap/>
            <w:hideMark/>
          </w:tcPr>
          <w:p w14:paraId="7C3930E6" w14:textId="77777777" w:rsidR="00A13D17" w:rsidRPr="00A13D17" w:rsidRDefault="00A13D17" w:rsidP="00A13D17">
            <w:r w:rsidRPr="00A13D17">
              <w:t>2.607203</w:t>
            </w:r>
          </w:p>
        </w:tc>
        <w:tc>
          <w:tcPr>
            <w:tcW w:w="1150" w:type="dxa"/>
            <w:noWrap/>
            <w:hideMark/>
          </w:tcPr>
          <w:p w14:paraId="3915EF2D" w14:textId="77777777" w:rsidR="00A13D17" w:rsidRPr="00A13D17" w:rsidRDefault="00A13D17" w:rsidP="00A13D17">
            <w:r w:rsidRPr="00A13D17">
              <w:t>2.393586</w:t>
            </w:r>
          </w:p>
        </w:tc>
        <w:tc>
          <w:tcPr>
            <w:tcW w:w="1150" w:type="dxa"/>
            <w:noWrap/>
            <w:hideMark/>
          </w:tcPr>
          <w:p w14:paraId="1985627F" w14:textId="77777777" w:rsidR="00A13D17" w:rsidRPr="00A13D17" w:rsidRDefault="00A13D17" w:rsidP="00A13D17">
            <w:r w:rsidRPr="00A13D17">
              <w:t>3.74539</w:t>
            </w:r>
          </w:p>
        </w:tc>
        <w:tc>
          <w:tcPr>
            <w:tcW w:w="1150" w:type="dxa"/>
            <w:noWrap/>
            <w:hideMark/>
          </w:tcPr>
          <w:p w14:paraId="2D20711D" w14:textId="77777777" w:rsidR="00A13D17" w:rsidRPr="00A13D17" w:rsidRDefault="00A13D17" w:rsidP="00A13D17">
            <w:r w:rsidRPr="00A13D17">
              <w:t>5.250366</w:t>
            </w:r>
          </w:p>
        </w:tc>
        <w:tc>
          <w:tcPr>
            <w:tcW w:w="1150" w:type="dxa"/>
            <w:noWrap/>
            <w:hideMark/>
          </w:tcPr>
          <w:p w14:paraId="50A02A3E" w14:textId="77777777" w:rsidR="00A13D17" w:rsidRPr="00A13D17" w:rsidRDefault="00A13D17" w:rsidP="00A13D17">
            <w:r w:rsidRPr="00A13D17">
              <w:t>7.317592</w:t>
            </w:r>
          </w:p>
        </w:tc>
      </w:tr>
      <w:tr w:rsidR="00A13D17" w:rsidRPr="00A13D17" w14:paraId="5E2CC27B" w14:textId="77777777" w:rsidTr="00A13D17">
        <w:trPr>
          <w:trHeight w:val="261"/>
        </w:trPr>
        <w:tc>
          <w:tcPr>
            <w:tcW w:w="1150" w:type="dxa"/>
            <w:noWrap/>
            <w:hideMark/>
          </w:tcPr>
          <w:p w14:paraId="217F8A16" w14:textId="77777777" w:rsidR="00A13D17" w:rsidRPr="00A13D17" w:rsidRDefault="00A13D17" w:rsidP="00A13D17">
            <w:r w:rsidRPr="00A13D17">
              <w:t>2.659432</w:t>
            </w:r>
          </w:p>
        </w:tc>
        <w:tc>
          <w:tcPr>
            <w:tcW w:w="1150" w:type="dxa"/>
            <w:noWrap/>
            <w:hideMark/>
          </w:tcPr>
          <w:p w14:paraId="34E11F4C" w14:textId="77777777" w:rsidR="00A13D17" w:rsidRPr="00A13D17" w:rsidRDefault="00A13D17" w:rsidP="00A13D17">
            <w:r w:rsidRPr="00A13D17">
              <w:t>2.973867</w:t>
            </w:r>
          </w:p>
        </w:tc>
        <w:tc>
          <w:tcPr>
            <w:tcW w:w="1150" w:type="dxa"/>
            <w:noWrap/>
            <w:hideMark/>
          </w:tcPr>
          <w:p w14:paraId="3B7A6E04" w14:textId="77777777" w:rsidR="00A13D17" w:rsidRPr="00A13D17" w:rsidRDefault="00A13D17" w:rsidP="00A13D17">
            <w:r w:rsidRPr="00A13D17">
              <w:t>3.77359</w:t>
            </w:r>
          </w:p>
        </w:tc>
        <w:tc>
          <w:tcPr>
            <w:tcW w:w="1150" w:type="dxa"/>
            <w:noWrap/>
            <w:hideMark/>
          </w:tcPr>
          <w:p w14:paraId="62DB6D43" w14:textId="77777777" w:rsidR="00A13D17" w:rsidRPr="00A13D17" w:rsidRDefault="00A13D17" w:rsidP="00A13D17">
            <w:r w:rsidRPr="00A13D17">
              <w:t>4.615575</w:t>
            </w:r>
          </w:p>
        </w:tc>
        <w:tc>
          <w:tcPr>
            <w:tcW w:w="1150" w:type="dxa"/>
            <w:noWrap/>
            <w:hideMark/>
          </w:tcPr>
          <w:p w14:paraId="16FB8D11" w14:textId="77777777" w:rsidR="00A13D17" w:rsidRPr="00A13D17" w:rsidRDefault="00A13D17" w:rsidP="00A13D17">
            <w:r w:rsidRPr="00A13D17">
              <w:t>6.736215</w:t>
            </w:r>
          </w:p>
        </w:tc>
        <w:tc>
          <w:tcPr>
            <w:tcW w:w="1150" w:type="dxa"/>
            <w:noWrap/>
            <w:hideMark/>
          </w:tcPr>
          <w:p w14:paraId="4B5F83F7" w14:textId="77777777" w:rsidR="00A13D17" w:rsidRPr="00A13D17" w:rsidRDefault="00A13D17" w:rsidP="00A13D17">
            <w:r w:rsidRPr="00A13D17">
              <w:t>1.651981</w:t>
            </w:r>
          </w:p>
        </w:tc>
        <w:tc>
          <w:tcPr>
            <w:tcW w:w="1150" w:type="dxa"/>
            <w:noWrap/>
            <w:hideMark/>
          </w:tcPr>
          <w:p w14:paraId="2A567CD0" w14:textId="77777777" w:rsidR="00A13D17" w:rsidRPr="00A13D17" w:rsidRDefault="00A13D17" w:rsidP="00A13D17">
            <w:r w:rsidRPr="00A13D17">
              <w:t>1.844528</w:t>
            </w:r>
          </w:p>
        </w:tc>
        <w:tc>
          <w:tcPr>
            <w:tcW w:w="1150" w:type="dxa"/>
            <w:noWrap/>
            <w:hideMark/>
          </w:tcPr>
          <w:p w14:paraId="52FF087C" w14:textId="77777777" w:rsidR="00A13D17" w:rsidRPr="00A13D17" w:rsidRDefault="00A13D17" w:rsidP="00A13D17">
            <w:r w:rsidRPr="00A13D17">
              <w:t>2.881114</w:t>
            </w:r>
          </w:p>
        </w:tc>
        <w:tc>
          <w:tcPr>
            <w:tcW w:w="1150" w:type="dxa"/>
            <w:noWrap/>
            <w:hideMark/>
          </w:tcPr>
          <w:p w14:paraId="1CF55D7B" w14:textId="77777777" w:rsidR="00A13D17" w:rsidRPr="00A13D17" w:rsidRDefault="00A13D17" w:rsidP="00A13D17">
            <w:r w:rsidRPr="00A13D17">
              <w:t>5.930545</w:t>
            </w:r>
          </w:p>
        </w:tc>
        <w:tc>
          <w:tcPr>
            <w:tcW w:w="1150" w:type="dxa"/>
            <w:noWrap/>
            <w:hideMark/>
          </w:tcPr>
          <w:p w14:paraId="0C1008C2" w14:textId="77777777" w:rsidR="00A13D17" w:rsidRPr="00A13D17" w:rsidRDefault="00A13D17" w:rsidP="00A13D17">
            <w:r w:rsidRPr="00A13D17">
              <w:t>6.168054</w:t>
            </w:r>
          </w:p>
        </w:tc>
      </w:tr>
      <w:tr w:rsidR="00A13D17" w:rsidRPr="00A13D17" w14:paraId="4E8F7164" w14:textId="77777777" w:rsidTr="00A13D17">
        <w:trPr>
          <w:trHeight w:val="261"/>
        </w:trPr>
        <w:tc>
          <w:tcPr>
            <w:tcW w:w="1150" w:type="dxa"/>
            <w:noWrap/>
            <w:hideMark/>
          </w:tcPr>
          <w:p w14:paraId="762DD7E0" w14:textId="77777777" w:rsidR="00A13D17" w:rsidRPr="00A13D17" w:rsidRDefault="00A13D17" w:rsidP="00A13D17">
            <w:r w:rsidRPr="00A13D17">
              <w:t>2.314375</w:t>
            </w:r>
          </w:p>
        </w:tc>
        <w:tc>
          <w:tcPr>
            <w:tcW w:w="1150" w:type="dxa"/>
            <w:noWrap/>
            <w:hideMark/>
          </w:tcPr>
          <w:p w14:paraId="57BF9B7E" w14:textId="77777777" w:rsidR="00A13D17" w:rsidRPr="00A13D17" w:rsidRDefault="00A13D17" w:rsidP="00A13D17">
            <w:r w:rsidRPr="00A13D17">
              <w:t>2.162584</w:t>
            </w:r>
          </w:p>
        </w:tc>
        <w:tc>
          <w:tcPr>
            <w:tcW w:w="1150" w:type="dxa"/>
            <w:noWrap/>
            <w:hideMark/>
          </w:tcPr>
          <w:p w14:paraId="6CBD18FF" w14:textId="77777777" w:rsidR="00A13D17" w:rsidRPr="00A13D17" w:rsidRDefault="00A13D17" w:rsidP="00A13D17">
            <w:r w:rsidRPr="00A13D17">
              <w:t>3.893644</w:t>
            </w:r>
          </w:p>
        </w:tc>
        <w:tc>
          <w:tcPr>
            <w:tcW w:w="1150" w:type="dxa"/>
            <w:noWrap/>
            <w:hideMark/>
          </w:tcPr>
          <w:p w14:paraId="2D74E1E1" w14:textId="77777777" w:rsidR="00A13D17" w:rsidRPr="00A13D17" w:rsidRDefault="00A13D17" w:rsidP="00A13D17">
            <w:r w:rsidRPr="00A13D17">
              <w:t>5.465496</w:t>
            </w:r>
          </w:p>
        </w:tc>
        <w:tc>
          <w:tcPr>
            <w:tcW w:w="1150" w:type="dxa"/>
            <w:noWrap/>
            <w:hideMark/>
          </w:tcPr>
          <w:p w14:paraId="780A364C" w14:textId="77777777" w:rsidR="00A13D17" w:rsidRPr="00A13D17" w:rsidRDefault="00A13D17" w:rsidP="00A13D17">
            <w:r w:rsidRPr="00A13D17">
              <w:t>6.231234</w:t>
            </w:r>
          </w:p>
        </w:tc>
        <w:tc>
          <w:tcPr>
            <w:tcW w:w="1150" w:type="dxa"/>
            <w:noWrap/>
            <w:hideMark/>
          </w:tcPr>
          <w:p w14:paraId="3AD1FF57" w14:textId="77777777" w:rsidR="00A13D17" w:rsidRPr="00A13D17" w:rsidRDefault="00A13D17" w:rsidP="00A13D17">
            <w:r w:rsidRPr="00A13D17">
              <w:t>2.131936</w:t>
            </w:r>
          </w:p>
        </w:tc>
        <w:tc>
          <w:tcPr>
            <w:tcW w:w="1150" w:type="dxa"/>
            <w:noWrap/>
            <w:hideMark/>
          </w:tcPr>
          <w:p w14:paraId="253D7EA7" w14:textId="77777777" w:rsidR="00A13D17" w:rsidRPr="00A13D17" w:rsidRDefault="00A13D17" w:rsidP="00A13D17">
            <w:r w:rsidRPr="00A13D17">
              <w:t>2.802566</w:t>
            </w:r>
          </w:p>
        </w:tc>
        <w:tc>
          <w:tcPr>
            <w:tcW w:w="1150" w:type="dxa"/>
            <w:noWrap/>
            <w:hideMark/>
          </w:tcPr>
          <w:p w14:paraId="4330A289" w14:textId="77777777" w:rsidR="00A13D17" w:rsidRPr="00A13D17" w:rsidRDefault="00A13D17" w:rsidP="00A13D17">
            <w:r w:rsidRPr="00A13D17">
              <w:t>3.918911</w:t>
            </w:r>
          </w:p>
        </w:tc>
        <w:tc>
          <w:tcPr>
            <w:tcW w:w="1150" w:type="dxa"/>
            <w:noWrap/>
            <w:hideMark/>
          </w:tcPr>
          <w:p w14:paraId="3BD841C1" w14:textId="77777777" w:rsidR="00A13D17" w:rsidRPr="00A13D17" w:rsidRDefault="00A13D17" w:rsidP="00A13D17">
            <w:r w:rsidRPr="00A13D17">
              <w:t>4.564461</w:t>
            </w:r>
          </w:p>
        </w:tc>
        <w:tc>
          <w:tcPr>
            <w:tcW w:w="1150" w:type="dxa"/>
            <w:noWrap/>
            <w:hideMark/>
          </w:tcPr>
          <w:p w14:paraId="725F56BC" w14:textId="77777777" w:rsidR="00A13D17" w:rsidRPr="00A13D17" w:rsidRDefault="00A13D17" w:rsidP="00A13D17">
            <w:r w:rsidRPr="00A13D17">
              <w:t>5.585637</w:t>
            </w:r>
          </w:p>
        </w:tc>
      </w:tr>
      <w:tr w:rsidR="00A13D17" w:rsidRPr="00A13D17" w14:paraId="28DE4861" w14:textId="77777777" w:rsidTr="00A13D17">
        <w:trPr>
          <w:trHeight w:val="261"/>
        </w:trPr>
        <w:tc>
          <w:tcPr>
            <w:tcW w:w="1150" w:type="dxa"/>
            <w:noWrap/>
            <w:hideMark/>
          </w:tcPr>
          <w:p w14:paraId="6FFDF659" w14:textId="77777777" w:rsidR="00A13D17" w:rsidRPr="00A13D17" w:rsidRDefault="00A13D17" w:rsidP="00A13D17">
            <w:r w:rsidRPr="00A13D17">
              <w:t>2.17261</w:t>
            </w:r>
          </w:p>
        </w:tc>
        <w:tc>
          <w:tcPr>
            <w:tcW w:w="1150" w:type="dxa"/>
            <w:noWrap/>
            <w:hideMark/>
          </w:tcPr>
          <w:p w14:paraId="7CE0992F" w14:textId="77777777" w:rsidR="00A13D17" w:rsidRPr="00A13D17" w:rsidRDefault="00A13D17" w:rsidP="00A13D17">
            <w:r w:rsidRPr="00A13D17">
              <w:t>2.271978</w:t>
            </w:r>
          </w:p>
        </w:tc>
        <w:tc>
          <w:tcPr>
            <w:tcW w:w="1150" w:type="dxa"/>
            <w:noWrap/>
            <w:hideMark/>
          </w:tcPr>
          <w:p w14:paraId="4F618CCB" w14:textId="77777777" w:rsidR="00A13D17" w:rsidRPr="00A13D17" w:rsidRDefault="00A13D17" w:rsidP="00A13D17">
            <w:r w:rsidRPr="00A13D17">
              <w:t>3.8418</w:t>
            </w:r>
          </w:p>
        </w:tc>
        <w:tc>
          <w:tcPr>
            <w:tcW w:w="1150" w:type="dxa"/>
            <w:noWrap/>
            <w:hideMark/>
          </w:tcPr>
          <w:p w14:paraId="6C633729" w14:textId="77777777" w:rsidR="00A13D17" w:rsidRPr="00A13D17" w:rsidRDefault="00A13D17" w:rsidP="00A13D17">
            <w:r w:rsidRPr="00A13D17">
              <w:t>5.951358</w:t>
            </w:r>
          </w:p>
        </w:tc>
        <w:tc>
          <w:tcPr>
            <w:tcW w:w="1150" w:type="dxa"/>
            <w:noWrap/>
            <w:hideMark/>
          </w:tcPr>
          <w:p w14:paraId="354823EB" w14:textId="77777777" w:rsidR="00A13D17" w:rsidRPr="00A13D17" w:rsidRDefault="00A13D17" w:rsidP="00A13D17">
            <w:r w:rsidRPr="00A13D17">
              <w:t>8.277172</w:t>
            </w:r>
          </w:p>
        </w:tc>
        <w:tc>
          <w:tcPr>
            <w:tcW w:w="1150" w:type="dxa"/>
            <w:noWrap/>
            <w:hideMark/>
          </w:tcPr>
          <w:p w14:paraId="2B96CA4F" w14:textId="77777777" w:rsidR="00A13D17" w:rsidRPr="00A13D17" w:rsidRDefault="00A13D17" w:rsidP="00A13D17">
            <w:r w:rsidRPr="00A13D17">
              <w:t>2.127562</w:t>
            </w:r>
          </w:p>
        </w:tc>
        <w:tc>
          <w:tcPr>
            <w:tcW w:w="1150" w:type="dxa"/>
            <w:noWrap/>
            <w:hideMark/>
          </w:tcPr>
          <w:p w14:paraId="52DC0DAB" w14:textId="77777777" w:rsidR="00A13D17" w:rsidRPr="00A13D17" w:rsidRDefault="00A13D17" w:rsidP="00A13D17">
            <w:r w:rsidRPr="00A13D17">
              <w:t>2.889096</w:t>
            </w:r>
          </w:p>
        </w:tc>
        <w:tc>
          <w:tcPr>
            <w:tcW w:w="1150" w:type="dxa"/>
            <w:noWrap/>
            <w:hideMark/>
          </w:tcPr>
          <w:p w14:paraId="5F053236" w14:textId="77777777" w:rsidR="00A13D17" w:rsidRPr="00A13D17" w:rsidRDefault="00A13D17" w:rsidP="00A13D17">
            <w:r w:rsidRPr="00A13D17">
              <w:t>4.193926</w:t>
            </w:r>
          </w:p>
        </w:tc>
        <w:tc>
          <w:tcPr>
            <w:tcW w:w="1150" w:type="dxa"/>
            <w:noWrap/>
            <w:hideMark/>
          </w:tcPr>
          <w:p w14:paraId="65641A55" w14:textId="77777777" w:rsidR="00A13D17" w:rsidRPr="00A13D17" w:rsidRDefault="00A13D17" w:rsidP="00A13D17">
            <w:r w:rsidRPr="00A13D17">
              <w:t>4.968222</w:t>
            </w:r>
          </w:p>
        </w:tc>
        <w:tc>
          <w:tcPr>
            <w:tcW w:w="1150" w:type="dxa"/>
            <w:noWrap/>
            <w:hideMark/>
          </w:tcPr>
          <w:p w14:paraId="4C530B1D" w14:textId="77777777" w:rsidR="00A13D17" w:rsidRPr="00A13D17" w:rsidRDefault="00A13D17" w:rsidP="00A13D17">
            <w:r w:rsidRPr="00A13D17">
              <w:t>5.714692</w:t>
            </w:r>
          </w:p>
        </w:tc>
      </w:tr>
      <w:tr w:rsidR="00A13D17" w:rsidRPr="00A13D17" w14:paraId="3FB1078D" w14:textId="77777777" w:rsidTr="00A13D17">
        <w:trPr>
          <w:trHeight w:val="261"/>
        </w:trPr>
        <w:tc>
          <w:tcPr>
            <w:tcW w:w="1150" w:type="dxa"/>
            <w:noWrap/>
            <w:hideMark/>
          </w:tcPr>
          <w:p w14:paraId="728B79D7" w14:textId="77777777" w:rsidR="00A13D17" w:rsidRPr="00A13D17" w:rsidRDefault="00A13D17" w:rsidP="00A13D17">
            <w:r w:rsidRPr="00A13D17">
              <w:t>2.398316</w:t>
            </w:r>
          </w:p>
        </w:tc>
        <w:tc>
          <w:tcPr>
            <w:tcW w:w="1150" w:type="dxa"/>
            <w:noWrap/>
            <w:hideMark/>
          </w:tcPr>
          <w:p w14:paraId="6BCE2DAE" w14:textId="77777777" w:rsidR="00A13D17" w:rsidRPr="00A13D17" w:rsidRDefault="00A13D17" w:rsidP="00A13D17">
            <w:r w:rsidRPr="00A13D17">
              <w:t>3.423077</w:t>
            </w:r>
          </w:p>
        </w:tc>
        <w:tc>
          <w:tcPr>
            <w:tcW w:w="1150" w:type="dxa"/>
            <w:noWrap/>
            <w:hideMark/>
          </w:tcPr>
          <w:p w14:paraId="5FBB60B9" w14:textId="77777777" w:rsidR="00A13D17" w:rsidRPr="00A13D17" w:rsidRDefault="00A13D17" w:rsidP="00A13D17">
            <w:r w:rsidRPr="00A13D17">
              <w:t>4.914054</w:t>
            </w:r>
          </w:p>
        </w:tc>
        <w:tc>
          <w:tcPr>
            <w:tcW w:w="1150" w:type="dxa"/>
            <w:noWrap/>
            <w:hideMark/>
          </w:tcPr>
          <w:p w14:paraId="327A846E" w14:textId="77777777" w:rsidR="00A13D17" w:rsidRPr="00A13D17" w:rsidRDefault="00A13D17" w:rsidP="00A13D17">
            <w:r w:rsidRPr="00A13D17">
              <w:t>6.926447</w:t>
            </w:r>
          </w:p>
        </w:tc>
        <w:tc>
          <w:tcPr>
            <w:tcW w:w="1150" w:type="dxa"/>
            <w:noWrap/>
            <w:hideMark/>
          </w:tcPr>
          <w:p w14:paraId="21374708" w14:textId="77777777" w:rsidR="00A13D17" w:rsidRPr="00A13D17" w:rsidRDefault="00A13D17" w:rsidP="00A13D17">
            <w:r w:rsidRPr="00A13D17">
              <w:t>5.969525</w:t>
            </w:r>
          </w:p>
        </w:tc>
        <w:tc>
          <w:tcPr>
            <w:tcW w:w="1150" w:type="dxa"/>
            <w:noWrap/>
            <w:hideMark/>
          </w:tcPr>
          <w:p w14:paraId="60ACB3EE" w14:textId="77777777" w:rsidR="00A13D17" w:rsidRPr="00A13D17" w:rsidRDefault="00A13D17" w:rsidP="00A13D17">
            <w:r w:rsidRPr="00A13D17">
              <w:t>2.231812</w:t>
            </w:r>
          </w:p>
        </w:tc>
        <w:tc>
          <w:tcPr>
            <w:tcW w:w="1150" w:type="dxa"/>
            <w:noWrap/>
            <w:hideMark/>
          </w:tcPr>
          <w:p w14:paraId="5C7F89E0" w14:textId="77777777" w:rsidR="00A13D17" w:rsidRPr="00A13D17" w:rsidRDefault="00A13D17" w:rsidP="00A13D17">
            <w:r w:rsidRPr="00A13D17">
              <w:t>2.638855</w:t>
            </w:r>
          </w:p>
        </w:tc>
        <w:tc>
          <w:tcPr>
            <w:tcW w:w="1150" w:type="dxa"/>
            <w:noWrap/>
            <w:hideMark/>
          </w:tcPr>
          <w:p w14:paraId="23D93D1B" w14:textId="77777777" w:rsidR="00A13D17" w:rsidRPr="00A13D17" w:rsidRDefault="00A13D17" w:rsidP="00A13D17">
            <w:r w:rsidRPr="00A13D17">
              <w:t>3.819922</w:t>
            </w:r>
          </w:p>
        </w:tc>
        <w:tc>
          <w:tcPr>
            <w:tcW w:w="1150" w:type="dxa"/>
            <w:noWrap/>
            <w:hideMark/>
          </w:tcPr>
          <w:p w14:paraId="6009E968" w14:textId="77777777" w:rsidR="00A13D17" w:rsidRPr="00A13D17" w:rsidRDefault="00A13D17" w:rsidP="00A13D17">
            <w:r w:rsidRPr="00A13D17">
              <w:t>4.948251</w:t>
            </w:r>
          </w:p>
        </w:tc>
        <w:tc>
          <w:tcPr>
            <w:tcW w:w="1150" w:type="dxa"/>
            <w:noWrap/>
            <w:hideMark/>
          </w:tcPr>
          <w:p w14:paraId="774C2840" w14:textId="77777777" w:rsidR="00A13D17" w:rsidRPr="00A13D17" w:rsidRDefault="00A13D17" w:rsidP="00A13D17">
            <w:r w:rsidRPr="00A13D17">
              <w:t>5.821366</w:t>
            </w:r>
          </w:p>
        </w:tc>
      </w:tr>
      <w:tr w:rsidR="00A13D17" w:rsidRPr="00A13D17" w14:paraId="711253D4" w14:textId="77777777" w:rsidTr="00A13D17">
        <w:trPr>
          <w:trHeight w:val="261"/>
        </w:trPr>
        <w:tc>
          <w:tcPr>
            <w:tcW w:w="1150" w:type="dxa"/>
            <w:noWrap/>
            <w:hideMark/>
          </w:tcPr>
          <w:p w14:paraId="057B8012" w14:textId="77777777" w:rsidR="00A13D17" w:rsidRPr="00A13D17" w:rsidRDefault="00A13D17" w:rsidP="00A13D17">
            <w:r w:rsidRPr="00A13D17">
              <w:t>1.70078</w:t>
            </w:r>
          </w:p>
        </w:tc>
        <w:tc>
          <w:tcPr>
            <w:tcW w:w="1150" w:type="dxa"/>
            <w:noWrap/>
            <w:hideMark/>
          </w:tcPr>
          <w:p w14:paraId="6DECEFD4" w14:textId="77777777" w:rsidR="00A13D17" w:rsidRPr="00A13D17" w:rsidRDefault="00A13D17" w:rsidP="00A13D17">
            <w:r w:rsidRPr="00A13D17">
              <w:t>2.64929</w:t>
            </w:r>
          </w:p>
        </w:tc>
        <w:tc>
          <w:tcPr>
            <w:tcW w:w="1150" w:type="dxa"/>
            <w:noWrap/>
            <w:hideMark/>
          </w:tcPr>
          <w:p w14:paraId="35B9882F" w14:textId="77777777" w:rsidR="00A13D17" w:rsidRPr="00A13D17" w:rsidRDefault="00A13D17" w:rsidP="00A13D17">
            <w:r w:rsidRPr="00A13D17">
              <w:t>3.920048</w:t>
            </w:r>
          </w:p>
        </w:tc>
        <w:tc>
          <w:tcPr>
            <w:tcW w:w="1150" w:type="dxa"/>
            <w:noWrap/>
            <w:hideMark/>
          </w:tcPr>
          <w:p w14:paraId="29AA49C5" w14:textId="77777777" w:rsidR="00A13D17" w:rsidRPr="00A13D17" w:rsidRDefault="00A13D17" w:rsidP="00A13D17">
            <w:r w:rsidRPr="00A13D17">
              <w:t>5.924012</w:t>
            </w:r>
          </w:p>
        </w:tc>
        <w:tc>
          <w:tcPr>
            <w:tcW w:w="1150" w:type="dxa"/>
            <w:noWrap/>
            <w:hideMark/>
          </w:tcPr>
          <w:p w14:paraId="04DCC41E" w14:textId="77777777" w:rsidR="00A13D17" w:rsidRPr="00A13D17" w:rsidRDefault="00A13D17" w:rsidP="00A13D17">
            <w:r w:rsidRPr="00A13D17">
              <w:t>5.662368</w:t>
            </w:r>
          </w:p>
        </w:tc>
        <w:tc>
          <w:tcPr>
            <w:tcW w:w="1150" w:type="dxa"/>
            <w:noWrap/>
            <w:hideMark/>
          </w:tcPr>
          <w:p w14:paraId="245C5332" w14:textId="77777777" w:rsidR="00A13D17" w:rsidRPr="00A13D17" w:rsidRDefault="00A13D17" w:rsidP="00A13D17">
            <w:r w:rsidRPr="00A13D17">
              <w:t>2.252289</w:t>
            </w:r>
          </w:p>
        </w:tc>
        <w:tc>
          <w:tcPr>
            <w:tcW w:w="1150" w:type="dxa"/>
            <w:noWrap/>
            <w:hideMark/>
          </w:tcPr>
          <w:p w14:paraId="04F063A8" w14:textId="77777777" w:rsidR="00A13D17" w:rsidRPr="00A13D17" w:rsidRDefault="00A13D17" w:rsidP="00A13D17">
            <w:r w:rsidRPr="00A13D17">
              <w:t>3.773189</w:t>
            </w:r>
          </w:p>
        </w:tc>
        <w:tc>
          <w:tcPr>
            <w:tcW w:w="1150" w:type="dxa"/>
            <w:noWrap/>
            <w:hideMark/>
          </w:tcPr>
          <w:p w14:paraId="152BEA3E" w14:textId="77777777" w:rsidR="00A13D17" w:rsidRPr="00A13D17" w:rsidRDefault="00A13D17" w:rsidP="00A13D17">
            <w:r w:rsidRPr="00A13D17">
              <w:t>4.153627</w:t>
            </w:r>
          </w:p>
        </w:tc>
        <w:tc>
          <w:tcPr>
            <w:tcW w:w="1150" w:type="dxa"/>
            <w:noWrap/>
            <w:hideMark/>
          </w:tcPr>
          <w:p w14:paraId="50C60791" w14:textId="77777777" w:rsidR="00A13D17" w:rsidRPr="00A13D17" w:rsidRDefault="00A13D17" w:rsidP="00A13D17">
            <w:r w:rsidRPr="00A13D17">
              <w:t>4.881534</w:t>
            </w:r>
          </w:p>
        </w:tc>
        <w:tc>
          <w:tcPr>
            <w:tcW w:w="1150" w:type="dxa"/>
            <w:noWrap/>
            <w:hideMark/>
          </w:tcPr>
          <w:p w14:paraId="581D249C" w14:textId="77777777" w:rsidR="00A13D17" w:rsidRPr="00A13D17" w:rsidRDefault="00A13D17" w:rsidP="00A13D17">
            <w:r w:rsidRPr="00A13D17">
              <w:t>8.49926</w:t>
            </w:r>
          </w:p>
        </w:tc>
      </w:tr>
      <w:tr w:rsidR="00A13D17" w:rsidRPr="00A13D17" w14:paraId="53D5F594" w14:textId="77777777" w:rsidTr="00A13D17">
        <w:trPr>
          <w:trHeight w:val="261"/>
        </w:trPr>
        <w:tc>
          <w:tcPr>
            <w:tcW w:w="1150" w:type="dxa"/>
            <w:noWrap/>
            <w:hideMark/>
          </w:tcPr>
          <w:p w14:paraId="6726E014" w14:textId="77777777" w:rsidR="00A13D17" w:rsidRPr="00A13D17" w:rsidRDefault="00A13D17" w:rsidP="00A13D17">
            <w:r w:rsidRPr="00A13D17">
              <w:t>2.412446</w:t>
            </w:r>
          </w:p>
        </w:tc>
        <w:tc>
          <w:tcPr>
            <w:tcW w:w="1150" w:type="dxa"/>
            <w:noWrap/>
            <w:hideMark/>
          </w:tcPr>
          <w:p w14:paraId="596F470A" w14:textId="77777777" w:rsidR="00A13D17" w:rsidRPr="00A13D17" w:rsidRDefault="00A13D17" w:rsidP="00A13D17">
            <w:r w:rsidRPr="00A13D17">
              <w:t>2.851928</w:t>
            </w:r>
          </w:p>
        </w:tc>
        <w:tc>
          <w:tcPr>
            <w:tcW w:w="1150" w:type="dxa"/>
            <w:noWrap/>
            <w:hideMark/>
          </w:tcPr>
          <w:p w14:paraId="1D053A6E" w14:textId="77777777" w:rsidR="00A13D17" w:rsidRPr="00A13D17" w:rsidRDefault="00A13D17" w:rsidP="00A13D17">
            <w:r w:rsidRPr="00A13D17">
              <w:t>5.73043</w:t>
            </w:r>
          </w:p>
        </w:tc>
        <w:tc>
          <w:tcPr>
            <w:tcW w:w="1150" w:type="dxa"/>
            <w:noWrap/>
            <w:hideMark/>
          </w:tcPr>
          <w:p w14:paraId="6C9F41BC" w14:textId="77777777" w:rsidR="00A13D17" w:rsidRPr="00A13D17" w:rsidRDefault="00A13D17" w:rsidP="00A13D17">
            <w:r w:rsidRPr="00A13D17">
              <w:t>6.726139</w:t>
            </w:r>
          </w:p>
        </w:tc>
        <w:tc>
          <w:tcPr>
            <w:tcW w:w="1150" w:type="dxa"/>
            <w:noWrap/>
            <w:hideMark/>
          </w:tcPr>
          <w:p w14:paraId="34A9B6D8" w14:textId="77777777" w:rsidR="00A13D17" w:rsidRPr="00A13D17" w:rsidRDefault="00A13D17" w:rsidP="00A13D17">
            <w:r w:rsidRPr="00A13D17">
              <w:t>7.684445</w:t>
            </w:r>
          </w:p>
        </w:tc>
        <w:tc>
          <w:tcPr>
            <w:tcW w:w="1150" w:type="dxa"/>
            <w:noWrap/>
            <w:hideMark/>
          </w:tcPr>
          <w:p w14:paraId="6DD84585" w14:textId="77777777" w:rsidR="00A13D17" w:rsidRPr="00A13D17" w:rsidRDefault="00A13D17" w:rsidP="00A13D17">
            <w:r w:rsidRPr="00A13D17">
              <w:t>1.657147</w:t>
            </w:r>
          </w:p>
        </w:tc>
        <w:tc>
          <w:tcPr>
            <w:tcW w:w="1150" w:type="dxa"/>
            <w:noWrap/>
            <w:hideMark/>
          </w:tcPr>
          <w:p w14:paraId="1CF00358" w14:textId="77777777" w:rsidR="00A13D17" w:rsidRPr="00A13D17" w:rsidRDefault="00A13D17" w:rsidP="00A13D17">
            <w:r w:rsidRPr="00A13D17">
              <w:t>3.734893</w:t>
            </w:r>
          </w:p>
        </w:tc>
        <w:tc>
          <w:tcPr>
            <w:tcW w:w="1150" w:type="dxa"/>
            <w:noWrap/>
            <w:hideMark/>
          </w:tcPr>
          <w:p w14:paraId="3EBCFC8B" w14:textId="77777777" w:rsidR="00A13D17" w:rsidRPr="00A13D17" w:rsidRDefault="00A13D17" w:rsidP="00A13D17">
            <w:r w:rsidRPr="00A13D17">
              <w:t>3.99707</w:t>
            </w:r>
          </w:p>
        </w:tc>
        <w:tc>
          <w:tcPr>
            <w:tcW w:w="1150" w:type="dxa"/>
            <w:noWrap/>
            <w:hideMark/>
          </w:tcPr>
          <w:p w14:paraId="73313576" w14:textId="77777777" w:rsidR="00A13D17" w:rsidRPr="00A13D17" w:rsidRDefault="00A13D17" w:rsidP="00A13D17">
            <w:r w:rsidRPr="00A13D17">
              <w:t>4.786513</w:t>
            </w:r>
          </w:p>
        </w:tc>
        <w:tc>
          <w:tcPr>
            <w:tcW w:w="1150" w:type="dxa"/>
            <w:noWrap/>
            <w:hideMark/>
          </w:tcPr>
          <w:p w14:paraId="41DCEF52" w14:textId="77777777" w:rsidR="00A13D17" w:rsidRPr="00A13D17" w:rsidRDefault="00A13D17" w:rsidP="00A13D17">
            <w:r w:rsidRPr="00A13D17">
              <w:t>5.740267</w:t>
            </w:r>
          </w:p>
        </w:tc>
      </w:tr>
      <w:tr w:rsidR="00A13D17" w:rsidRPr="00A13D17" w14:paraId="2D1F692E" w14:textId="77777777" w:rsidTr="00A13D17">
        <w:trPr>
          <w:trHeight w:val="261"/>
        </w:trPr>
        <w:tc>
          <w:tcPr>
            <w:tcW w:w="1150" w:type="dxa"/>
            <w:noWrap/>
            <w:hideMark/>
          </w:tcPr>
          <w:p w14:paraId="523B11F8" w14:textId="77777777" w:rsidR="00A13D17" w:rsidRPr="00A13D17" w:rsidRDefault="00A13D17" w:rsidP="00A13D17">
            <w:r w:rsidRPr="00A13D17">
              <w:t>1.883484</w:t>
            </w:r>
          </w:p>
        </w:tc>
        <w:tc>
          <w:tcPr>
            <w:tcW w:w="1150" w:type="dxa"/>
            <w:noWrap/>
            <w:hideMark/>
          </w:tcPr>
          <w:p w14:paraId="3F2D43D1" w14:textId="77777777" w:rsidR="00A13D17" w:rsidRPr="00A13D17" w:rsidRDefault="00A13D17" w:rsidP="00A13D17">
            <w:r w:rsidRPr="00A13D17">
              <w:t>3.586536</w:t>
            </w:r>
          </w:p>
        </w:tc>
        <w:tc>
          <w:tcPr>
            <w:tcW w:w="1150" w:type="dxa"/>
            <w:noWrap/>
            <w:hideMark/>
          </w:tcPr>
          <w:p w14:paraId="468F71E8" w14:textId="77777777" w:rsidR="00A13D17" w:rsidRPr="00A13D17" w:rsidRDefault="00A13D17" w:rsidP="00A13D17">
            <w:r w:rsidRPr="00A13D17">
              <w:t>4.550099</w:t>
            </w:r>
          </w:p>
        </w:tc>
        <w:tc>
          <w:tcPr>
            <w:tcW w:w="1150" w:type="dxa"/>
            <w:noWrap/>
            <w:hideMark/>
          </w:tcPr>
          <w:p w14:paraId="0811A7FA" w14:textId="77777777" w:rsidR="00A13D17" w:rsidRPr="00A13D17" w:rsidRDefault="00A13D17" w:rsidP="00A13D17">
            <w:r w:rsidRPr="00A13D17">
              <w:t>5.275945</w:t>
            </w:r>
          </w:p>
        </w:tc>
        <w:tc>
          <w:tcPr>
            <w:tcW w:w="1150" w:type="dxa"/>
            <w:noWrap/>
            <w:hideMark/>
          </w:tcPr>
          <w:p w14:paraId="2865DB5E" w14:textId="77777777" w:rsidR="00A13D17" w:rsidRPr="00A13D17" w:rsidRDefault="00A13D17" w:rsidP="00A13D17">
            <w:r w:rsidRPr="00A13D17">
              <w:t>5.990053</w:t>
            </w:r>
          </w:p>
        </w:tc>
        <w:tc>
          <w:tcPr>
            <w:tcW w:w="1150" w:type="dxa"/>
            <w:noWrap/>
            <w:hideMark/>
          </w:tcPr>
          <w:p w14:paraId="669D6BCE" w14:textId="77777777" w:rsidR="00A13D17" w:rsidRPr="00A13D17" w:rsidRDefault="00A13D17" w:rsidP="00A13D17">
            <w:r w:rsidRPr="00A13D17">
              <w:t>2.310034</w:t>
            </w:r>
          </w:p>
        </w:tc>
        <w:tc>
          <w:tcPr>
            <w:tcW w:w="1150" w:type="dxa"/>
            <w:noWrap/>
            <w:hideMark/>
          </w:tcPr>
          <w:p w14:paraId="403DA2B1" w14:textId="77777777" w:rsidR="00A13D17" w:rsidRPr="00A13D17" w:rsidRDefault="00A13D17" w:rsidP="00A13D17">
            <w:r w:rsidRPr="00A13D17">
              <w:t>3.420355</w:t>
            </w:r>
          </w:p>
        </w:tc>
        <w:tc>
          <w:tcPr>
            <w:tcW w:w="1150" w:type="dxa"/>
            <w:noWrap/>
            <w:hideMark/>
          </w:tcPr>
          <w:p w14:paraId="17972683" w14:textId="77777777" w:rsidR="00A13D17" w:rsidRPr="00A13D17" w:rsidRDefault="00A13D17" w:rsidP="00A13D17">
            <w:r w:rsidRPr="00A13D17">
              <w:t>4.834205</w:t>
            </w:r>
          </w:p>
        </w:tc>
        <w:tc>
          <w:tcPr>
            <w:tcW w:w="1150" w:type="dxa"/>
            <w:noWrap/>
            <w:hideMark/>
          </w:tcPr>
          <w:p w14:paraId="1CAD2AA3" w14:textId="77777777" w:rsidR="00A13D17" w:rsidRPr="00A13D17" w:rsidRDefault="00A13D17" w:rsidP="00A13D17">
            <w:r w:rsidRPr="00A13D17">
              <w:t>5.328898</w:t>
            </w:r>
          </w:p>
        </w:tc>
        <w:tc>
          <w:tcPr>
            <w:tcW w:w="1150" w:type="dxa"/>
            <w:noWrap/>
            <w:hideMark/>
          </w:tcPr>
          <w:p w14:paraId="3A4967C9" w14:textId="77777777" w:rsidR="00A13D17" w:rsidRPr="00A13D17" w:rsidRDefault="00A13D17" w:rsidP="00A13D17">
            <w:r w:rsidRPr="00A13D17">
              <w:t>5.946989</w:t>
            </w:r>
          </w:p>
        </w:tc>
      </w:tr>
      <w:tr w:rsidR="00A13D17" w:rsidRPr="00A13D17" w14:paraId="7C9D55C0" w14:textId="77777777" w:rsidTr="00A13D17">
        <w:trPr>
          <w:trHeight w:val="261"/>
        </w:trPr>
        <w:tc>
          <w:tcPr>
            <w:tcW w:w="1150" w:type="dxa"/>
            <w:noWrap/>
            <w:hideMark/>
          </w:tcPr>
          <w:p w14:paraId="2912D76A" w14:textId="77777777" w:rsidR="00A13D17" w:rsidRPr="00A13D17" w:rsidRDefault="00A13D17" w:rsidP="00A13D17">
            <w:r w:rsidRPr="00A13D17">
              <w:t>1.602504</w:t>
            </w:r>
          </w:p>
        </w:tc>
        <w:tc>
          <w:tcPr>
            <w:tcW w:w="1150" w:type="dxa"/>
            <w:noWrap/>
            <w:hideMark/>
          </w:tcPr>
          <w:p w14:paraId="52DEBED8" w14:textId="77777777" w:rsidR="00A13D17" w:rsidRPr="00A13D17" w:rsidRDefault="00A13D17" w:rsidP="00A13D17">
            <w:r w:rsidRPr="00A13D17">
              <w:t>2.652544</w:t>
            </w:r>
          </w:p>
        </w:tc>
        <w:tc>
          <w:tcPr>
            <w:tcW w:w="1150" w:type="dxa"/>
            <w:noWrap/>
            <w:hideMark/>
          </w:tcPr>
          <w:p w14:paraId="464C4D4B" w14:textId="77777777" w:rsidR="00A13D17" w:rsidRPr="00A13D17" w:rsidRDefault="00A13D17" w:rsidP="00A13D17">
            <w:r w:rsidRPr="00A13D17">
              <w:t>5.556497</w:t>
            </w:r>
          </w:p>
        </w:tc>
        <w:tc>
          <w:tcPr>
            <w:tcW w:w="1150" w:type="dxa"/>
            <w:noWrap/>
            <w:hideMark/>
          </w:tcPr>
          <w:p w14:paraId="783E1481" w14:textId="77777777" w:rsidR="00A13D17" w:rsidRPr="00A13D17" w:rsidRDefault="00A13D17" w:rsidP="00A13D17">
            <w:r w:rsidRPr="00A13D17">
              <w:t>6.859561</w:t>
            </w:r>
          </w:p>
        </w:tc>
        <w:tc>
          <w:tcPr>
            <w:tcW w:w="1150" w:type="dxa"/>
            <w:noWrap/>
            <w:hideMark/>
          </w:tcPr>
          <w:p w14:paraId="00A5860A" w14:textId="77777777" w:rsidR="00A13D17" w:rsidRPr="00A13D17" w:rsidRDefault="00A13D17" w:rsidP="00A13D17">
            <w:r w:rsidRPr="00A13D17">
              <w:t>8.726477</w:t>
            </w:r>
          </w:p>
        </w:tc>
        <w:tc>
          <w:tcPr>
            <w:tcW w:w="1150" w:type="dxa"/>
            <w:noWrap/>
            <w:hideMark/>
          </w:tcPr>
          <w:p w14:paraId="6913D3C5" w14:textId="77777777" w:rsidR="00A13D17" w:rsidRPr="00A13D17" w:rsidRDefault="00A13D17" w:rsidP="00A13D17">
            <w:r w:rsidRPr="00A13D17">
              <w:t>2.432183</w:t>
            </w:r>
          </w:p>
        </w:tc>
        <w:tc>
          <w:tcPr>
            <w:tcW w:w="1150" w:type="dxa"/>
            <w:noWrap/>
            <w:hideMark/>
          </w:tcPr>
          <w:p w14:paraId="38B017DE" w14:textId="77777777" w:rsidR="00A13D17" w:rsidRPr="00A13D17" w:rsidRDefault="00A13D17" w:rsidP="00A13D17">
            <w:r w:rsidRPr="00A13D17">
              <w:t>3.900428</w:t>
            </w:r>
          </w:p>
        </w:tc>
        <w:tc>
          <w:tcPr>
            <w:tcW w:w="1150" w:type="dxa"/>
            <w:noWrap/>
            <w:hideMark/>
          </w:tcPr>
          <w:p w14:paraId="569062C8" w14:textId="77777777" w:rsidR="00A13D17" w:rsidRPr="00A13D17" w:rsidRDefault="00A13D17" w:rsidP="00A13D17">
            <w:r w:rsidRPr="00A13D17">
              <w:t>4.15528</w:t>
            </w:r>
          </w:p>
        </w:tc>
        <w:tc>
          <w:tcPr>
            <w:tcW w:w="1150" w:type="dxa"/>
            <w:noWrap/>
            <w:hideMark/>
          </w:tcPr>
          <w:p w14:paraId="7C2A8944" w14:textId="77777777" w:rsidR="00A13D17" w:rsidRPr="00A13D17" w:rsidRDefault="00A13D17" w:rsidP="00A13D17">
            <w:r w:rsidRPr="00A13D17">
              <w:t>5.426678</w:t>
            </w:r>
          </w:p>
        </w:tc>
        <w:tc>
          <w:tcPr>
            <w:tcW w:w="1150" w:type="dxa"/>
            <w:noWrap/>
            <w:hideMark/>
          </w:tcPr>
          <w:p w14:paraId="06E0E427" w14:textId="77777777" w:rsidR="00A13D17" w:rsidRPr="00A13D17" w:rsidRDefault="00A13D17" w:rsidP="00A13D17">
            <w:r w:rsidRPr="00A13D17">
              <w:t>7.580193</w:t>
            </w:r>
          </w:p>
        </w:tc>
      </w:tr>
      <w:tr w:rsidR="00A13D17" w:rsidRPr="00A13D17" w14:paraId="0523E0AE" w14:textId="77777777" w:rsidTr="00A13D17">
        <w:trPr>
          <w:trHeight w:val="261"/>
        </w:trPr>
        <w:tc>
          <w:tcPr>
            <w:tcW w:w="1150" w:type="dxa"/>
            <w:noWrap/>
            <w:hideMark/>
          </w:tcPr>
          <w:p w14:paraId="3AEF9FAF" w14:textId="77777777" w:rsidR="00A13D17" w:rsidRPr="00A13D17" w:rsidRDefault="00A13D17" w:rsidP="00A13D17">
            <w:pPr>
              <w:rPr>
                <w:b/>
                <w:bCs/>
              </w:rPr>
            </w:pPr>
            <w:r w:rsidRPr="00A13D17">
              <w:rPr>
                <w:b/>
                <w:bCs/>
              </w:rPr>
              <w:t>2.090234</w:t>
            </w:r>
          </w:p>
        </w:tc>
        <w:tc>
          <w:tcPr>
            <w:tcW w:w="1150" w:type="dxa"/>
            <w:noWrap/>
            <w:hideMark/>
          </w:tcPr>
          <w:p w14:paraId="15CDDD03" w14:textId="77777777" w:rsidR="00A13D17" w:rsidRPr="00A13D17" w:rsidRDefault="00A13D17" w:rsidP="00A13D17">
            <w:pPr>
              <w:rPr>
                <w:b/>
                <w:bCs/>
              </w:rPr>
            </w:pPr>
            <w:r w:rsidRPr="00A13D17">
              <w:rPr>
                <w:b/>
                <w:bCs/>
              </w:rPr>
              <w:t>2.744686</w:t>
            </w:r>
          </w:p>
        </w:tc>
        <w:tc>
          <w:tcPr>
            <w:tcW w:w="1150" w:type="dxa"/>
            <w:noWrap/>
            <w:hideMark/>
          </w:tcPr>
          <w:p w14:paraId="15A466CD" w14:textId="77777777" w:rsidR="00A13D17" w:rsidRPr="00A13D17" w:rsidRDefault="00A13D17" w:rsidP="00A13D17">
            <w:pPr>
              <w:rPr>
                <w:b/>
                <w:bCs/>
              </w:rPr>
            </w:pPr>
            <w:r w:rsidRPr="00A13D17">
              <w:rPr>
                <w:b/>
                <w:bCs/>
              </w:rPr>
              <w:t>4.442045</w:t>
            </w:r>
          </w:p>
        </w:tc>
        <w:tc>
          <w:tcPr>
            <w:tcW w:w="1150" w:type="dxa"/>
            <w:noWrap/>
            <w:hideMark/>
          </w:tcPr>
          <w:p w14:paraId="5F088E7A" w14:textId="77777777" w:rsidR="00A13D17" w:rsidRPr="00A13D17" w:rsidRDefault="00A13D17" w:rsidP="00A13D17">
            <w:pPr>
              <w:rPr>
                <w:b/>
                <w:bCs/>
              </w:rPr>
            </w:pPr>
            <w:r w:rsidRPr="00A13D17">
              <w:rPr>
                <w:b/>
                <w:bCs/>
              </w:rPr>
              <w:t>5.916966</w:t>
            </w:r>
          </w:p>
        </w:tc>
        <w:tc>
          <w:tcPr>
            <w:tcW w:w="1150" w:type="dxa"/>
            <w:noWrap/>
            <w:hideMark/>
          </w:tcPr>
          <w:p w14:paraId="664ECD83" w14:textId="77777777" w:rsidR="00A13D17" w:rsidRPr="00A13D17" w:rsidRDefault="00A13D17" w:rsidP="00A13D17">
            <w:pPr>
              <w:rPr>
                <w:b/>
                <w:bCs/>
              </w:rPr>
            </w:pPr>
            <w:r w:rsidRPr="00A13D17">
              <w:rPr>
                <w:b/>
                <w:bCs/>
              </w:rPr>
              <w:t>6.665593</w:t>
            </w:r>
          </w:p>
        </w:tc>
        <w:tc>
          <w:tcPr>
            <w:tcW w:w="1150" w:type="dxa"/>
            <w:noWrap/>
            <w:hideMark/>
          </w:tcPr>
          <w:p w14:paraId="782F09B5" w14:textId="77777777" w:rsidR="00A13D17" w:rsidRPr="00A13D17" w:rsidRDefault="00A13D17" w:rsidP="00A13D17">
            <w:pPr>
              <w:rPr>
                <w:b/>
                <w:bCs/>
              </w:rPr>
            </w:pPr>
            <w:r w:rsidRPr="00A13D17">
              <w:rPr>
                <w:b/>
                <w:bCs/>
              </w:rPr>
              <w:t>2.203928</w:t>
            </w:r>
          </w:p>
        </w:tc>
        <w:tc>
          <w:tcPr>
            <w:tcW w:w="1150" w:type="dxa"/>
            <w:noWrap/>
            <w:hideMark/>
          </w:tcPr>
          <w:p w14:paraId="3F944CE8" w14:textId="77777777" w:rsidR="00A13D17" w:rsidRPr="00A13D17" w:rsidRDefault="00A13D17" w:rsidP="00A13D17">
            <w:pPr>
              <w:rPr>
                <w:b/>
                <w:bCs/>
              </w:rPr>
            </w:pPr>
            <w:r w:rsidRPr="00A13D17">
              <w:rPr>
                <w:b/>
                <w:bCs/>
              </w:rPr>
              <w:t>2.978525</w:t>
            </w:r>
          </w:p>
        </w:tc>
        <w:tc>
          <w:tcPr>
            <w:tcW w:w="1150" w:type="dxa"/>
            <w:noWrap/>
            <w:hideMark/>
          </w:tcPr>
          <w:p w14:paraId="37572657" w14:textId="77777777" w:rsidR="00A13D17" w:rsidRPr="00A13D17" w:rsidRDefault="00A13D17" w:rsidP="00A13D17">
            <w:pPr>
              <w:rPr>
                <w:b/>
                <w:bCs/>
              </w:rPr>
            </w:pPr>
            <w:r w:rsidRPr="00A13D17">
              <w:rPr>
                <w:b/>
                <w:bCs/>
              </w:rPr>
              <w:t>3.924396</w:t>
            </w:r>
          </w:p>
        </w:tc>
        <w:tc>
          <w:tcPr>
            <w:tcW w:w="1150" w:type="dxa"/>
            <w:noWrap/>
            <w:hideMark/>
          </w:tcPr>
          <w:p w14:paraId="2566AB14" w14:textId="77777777" w:rsidR="00A13D17" w:rsidRPr="00A13D17" w:rsidRDefault="00A13D17" w:rsidP="00A13D17">
            <w:pPr>
              <w:rPr>
                <w:b/>
                <w:bCs/>
              </w:rPr>
            </w:pPr>
            <w:r w:rsidRPr="00A13D17">
              <w:rPr>
                <w:b/>
                <w:bCs/>
              </w:rPr>
              <w:t>5.098651</w:t>
            </w:r>
          </w:p>
        </w:tc>
        <w:tc>
          <w:tcPr>
            <w:tcW w:w="1150" w:type="dxa"/>
            <w:noWrap/>
            <w:hideMark/>
          </w:tcPr>
          <w:p w14:paraId="6EBDDF13" w14:textId="77777777" w:rsidR="00A13D17" w:rsidRPr="00A13D17" w:rsidRDefault="00A13D17" w:rsidP="00A13D17">
            <w:pPr>
              <w:rPr>
                <w:b/>
                <w:bCs/>
              </w:rPr>
            </w:pPr>
            <w:r w:rsidRPr="00A13D17">
              <w:rPr>
                <w:b/>
                <w:bCs/>
              </w:rPr>
              <w:t>6.424908</w:t>
            </w:r>
          </w:p>
        </w:tc>
      </w:tr>
    </w:tbl>
    <w:p w14:paraId="7FDEC203" w14:textId="09AC57FD" w:rsidR="00435557" w:rsidRDefault="00435557" w:rsidP="00F529BC"/>
    <w:p w14:paraId="4FCC5369" w14:textId="77777777" w:rsidR="00A13D17" w:rsidRDefault="00435557" w:rsidP="00F529BC">
      <w:r>
        <w:lastRenderedPageBreak/>
        <w:t>3</w:t>
      </w:r>
      <w:r w:rsidRPr="00435557">
        <w:rPr>
          <w:vertAlign w:val="superscript"/>
        </w:rPr>
        <w:t>rd</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A13D17" w:rsidRPr="00A13D17" w14:paraId="0A7C7FAE" w14:textId="77777777" w:rsidTr="00A13D17">
        <w:trPr>
          <w:trHeight w:val="300"/>
        </w:trPr>
        <w:tc>
          <w:tcPr>
            <w:tcW w:w="960" w:type="dxa"/>
            <w:noWrap/>
            <w:hideMark/>
          </w:tcPr>
          <w:p w14:paraId="6CA8C54C" w14:textId="77777777" w:rsidR="00A13D17" w:rsidRPr="00A13D17" w:rsidRDefault="00A13D17" w:rsidP="00A13D17">
            <w:r w:rsidRPr="00A13D17">
              <w:t>Tx01</w:t>
            </w:r>
          </w:p>
        </w:tc>
        <w:tc>
          <w:tcPr>
            <w:tcW w:w="960" w:type="dxa"/>
            <w:noWrap/>
            <w:hideMark/>
          </w:tcPr>
          <w:p w14:paraId="21A5F2DE" w14:textId="77777777" w:rsidR="00A13D17" w:rsidRPr="00A13D17" w:rsidRDefault="00A13D17" w:rsidP="00A13D17">
            <w:r w:rsidRPr="00A13D17">
              <w:t>Tx02</w:t>
            </w:r>
          </w:p>
        </w:tc>
        <w:tc>
          <w:tcPr>
            <w:tcW w:w="960" w:type="dxa"/>
            <w:noWrap/>
            <w:hideMark/>
          </w:tcPr>
          <w:p w14:paraId="7662E4AB" w14:textId="77777777" w:rsidR="00A13D17" w:rsidRPr="00A13D17" w:rsidRDefault="00A13D17" w:rsidP="00A13D17">
            <w:r w:rsidRPr="00A13D17">
              <w:t>Tx03</w:t>
            </w:r>
          </w:p>
        </w:tc>
        <w:tc>
          <w:tcPr>
            <w:tcW w:w="960" w:type="dxa"/>
            <w:noWrap/>
            <w:hideMark/>
          </w:tcPr>
          <w:p w14:paraId="4AEB72E6" w14:textId="77777777" w:rsidR="00A13D17" w:rsidRPr="00A13D17" w:rsidRDefault="00A13D17" w:rsidP="00A13D17">
            <w:r w:rsidRPr="00A13D17">
              <w:t>Tx04</w:t>
            </w:r>
          </w:p>
        </w:tc>
        <w:tc>
          <w:tcPr>
            <w:tcW w:w="960" w:type="dxa"/>
            <w:noWrap/>
            <w:hideMark/>
          </w:tcPr>
          <w:p w14:paraId="45A3C848" w14:textId="77777777" w:rsidR="00A13D17" w:rsidRPr="00A13D17" w:rsidRDefault="00A13D17" w:rsidP="00A13D17">
            <w:r w:rsidRPr="00A13D17">
              <w:t>Tx05</w:t>
            </w:r>
          </w:p>
        </w:tc>
        <w:tc>
          <w:tcPr>
            <w:tcW w:w="960" w:type="dxa"/>
            <w:noWrap/>
            <w:hideMark/>
          </w:tcPr>
          <w:p w14:paraId="37474D1F" w14:textId="77777777" w:rsidR="00A13D17" w:rsidRPr="00A13D17" w:rsidRDefault="00A13D17" w:rsidP="00A13D17">
            <w:r w:rsidRPr="00A13D17">
              <w:t>Tx06</w:t>
            </w:r>
          </w:p>
        </w:tc>
        <w:tc>
          <w:tcPr>
            <w:tcW w:w="960" w:type="dxa"/>
            <w:noWrap/>
            <w:hideMark/>
          </w:tcPr>
          <w:p w14:paraId="4566655E" w14:textId="77777777" w:rsidR="00A13D17" w:rsidRPr="00A13D17" w:rsidRDefault="00A13D17" w:rsidP="00A13D17">
            <w:r w:rsidRPr="00A13D17">
              <w:t>Tx07</w:t>
            </w:r>
          </w:p>
        </w:tc>
        <w:tc>
          <w:tcPr>
            <w:tcW w:w="960" w:type="dxa"/>
            <w:noWrap/>
            <w:hideMark/>
          </w:tcPr>
          <w:p w14:paraId="044BAF74" w14:textId="77777777" w:rsidR="00A13D17" w:rsidRPr="00A13D17" w:rsidRDefault="00A13D17" w:rsidP="00A13D17">
            <w:r w:rsidRPr="00A13D17">
              <w:t>Tx08</w:t>
            </w:r>
          </w:p>
        </w:tc>
        <w:tc>
          <w:tcPr>
            <w:tcW w:w="960" w:type="dxa"/>
            <w:noWrap/>
            <w:hideMark/>
          </w:tcPr>
          <w:p w14:paraId="6696A29F" w14:textId="77777777" w:rsidR="00A13D17" w:rsidRPr="00A13D17" w:rsidRDefault="00A13D17" w:rsidP="00A13D17">
            <w:r w:rsidRPr="00A13D17">
              <w:t>Tx09</w:t>
            </w:r>
          </w:p>
        </w:tc>
        <w:tc>
          <w:tcPr>
            <w:tcW w:w="960" w:type="dxa"/>
            <w:noWrap/>
            <w:hideMark/>
          </w:tcPr>
          <w:p w14:paraId="3BE9916B" w14:textId="77777777" w:rsidR="00A13D17" w:rsidRPr="00A13D17" w:rsidRDefault="00A13D17" w:rsidP="00A13D17">
            <w:r w:rsidRPr="00A13D17">
              <w:t>Tx10</w:t>
            </w:r>
          </w:p>
        </w:tc>
      </w:tr>
      <w:tr w:rsidR="00A13D17" w:rsidRPr="00A13D17" w14:paraId="487F40C2" w14:textId="77777777" w:rsidTr="00A13D17">
        <w:trPr>
          <w:trHeight w:val="300"/>
        </w:trPr>
        <w:tc>
          <w:tcPr>
            <w:tcW w:w="960" w:type="dxa"/>
            <w:noWrap/>
            <w:hideMark/>
          </w:tcPr>
          <w:p w14:paraId="653AE676" w14:textId="77777777" w:rsidR="00A13D17" w:rsidRPr="00A13D17" w:rsidRDefault="00A13D17" w:rsidP="00A13D17">
            <w:r w:rsidRPr="00A13D17">
              <w:t>1.616605</w:t>
            </w:r>
          </w:p>
        </w:tc>
        <w:tc>
          <w:tcPr>
            <w:tcW w:w="960" w:type="dxa"/>
            <w:noWrap/>
            <w:hideMark/>
          </w:tcPr>
          <w:p w14:paraId="1FA83C2C" w14:textId="77777777" w:rsidR="00A13D17" w:rsidRPr="00A13D17" w:rsidRDefault="00A13D17" w:rsidP="00A13D17">
            <w:r w:rsidRPr="00A13D17">
              <w:t>1.720336</w:t>
            </w:r>
          </w:p>
        </w:tc>
        <w:tc>
          <w:tcPr>
            <w:tcW w:w="960" w:type="dxa"/>
            <w:noWrap/>
            <w:hideMark/>
          </w:tcPr>
          <w:p w14:paraId="14192EC4" w14:textId="77777777" w:rsidR="00A13D17" w:rsidRPr="00A13D17" w:rsidRDefault="00A13D17" w:rsidP="00A13D17">
            <w:r w:rsidRPr="00A13D17">
              <w:t>4.539449</w:t>
            </w:r>
          </w:p>
        </w:tc>
        <w:tc>
          <w:tcPr>
            <w:tcW w:w="960" w:type="dxa"/>
            <w:noWrap/>
            <w:hideMark/>
          </w:tcPr>
          <w:p w14:paraId="2523D352" w14:textId="77777777" w:rsidR="00A13D17" w:rsidRPr="00A13D17" w:rsidRDefault="00A13D17" w:rsidP="00A13D17">
            <w:r w:rsidRPr="00A13D17">
              <w:t>4.887758</w:t>
            </w:r>
          </w:p>
        </w:tc>
        <w:tc>
          <w:tcPr>
            <w:tcW w:w="960" w:type="dxa"/>
            <w:noWrap/>
            <w:hideMark/>
          </w:tcPr>
          <w:p w14:paraId="6A6EBA84" w14:textId="77777777" w:rsidR="00A13D17" w:rsidRPr="00A13D17" w:rsidRDefault="00A13D17" w:rsidP="00A13D17">
            <w:r w:rsidRPr="00A13D17">
              <w:t>5.384397</w:t>
            </w:r>
          </w:p>
        </w:tc>
        <w:tc>
          <w:tcPr>
            <w:tcW w:w="960" w:type="dxa"/>
            <w:noWrap/>
            <w:hideMark/>
          </w:tcPr>
          <w:p w14:paraId="34F64FF7" w14:textId="77777777" w:rsidR="00A13D17" w:rsidRPr="00A13D17" w:rsidRDefault="00A13D17" w:rsidP="00A13D17">
            <w:r w:rsidRPr="00A13D17">
              <w:t>2.794232</w:t>
            </w:r>
          </w:p>
        </w:tc>
        <w:tc>
          <w:tcPr>
            <w:tcW w:w="960" w:type="dxa"/>
            <w:noWrap/>
            <w:hideMark/>
          </w:tcPr>
          <w:p w14:paraId="686693CA" w14:textId="77777777" w:rsidR="00A13D17" w:rsidRPr="00A13D17" w:rsidRDefault="00A13D17" w:rsidP="00A13D17">
            <w:r w:rsidRPr="00A13D17">
              <w:t>2.746169</w:t>
            </w:r>
          </w:p>
        </w:tc>
        <w:tc>
          <w:tcPr>
            <w:tcW w:w="960" w:type="dxa"/>
            <w:noWrap/>
            <w:hideMark/>
          </w:tcPr>
          <w:p w14:paraId="42409D26" w14:textId="77777777" w:rsidR="00A13D17" w:rsidRPr="00A13D17" w:rsidRDefault="00A13D17" w:rsidP="00A13D17">
            <w:r w:rsidRPr="00A13D17">
              <w:t>3.52597</w:t>
            </w:r>
          </w:p>
        </w:tc>
        <w:tc>
          <w:tcPr>
            <w:tcW w:w="960" w:type="dxa"/>
            <w:noWrap/>
            <w:hideMark/>
          </w:tcPr>
          <w:p w14:paraId="43D9A2CE" w14:textId="77777777" w:rsidR="00A13D17" w:rsidRPr="00A13D17" w:rsidRDefault="00A13D17" w:rsidP="00A13D17">
            <w:r w:rsidRPr="00A13D17">
              <w:t>4.414216</w:t>
            </w:r>
          </w:p>
        </w:tc>
        <w:tc>
          <w:tcPr>
            <w:tcW w:w="960" w:type="dxa"/>
            <w:noWrap/>
            <w:hideMark/>
          </w:tcPr>
          <w:p w14:paraId="0F47972D" w14:textId="77777777" w:rsidR="00A13D17" w:rsidRPr="00A13D17" w:rsidRDefault="00A13D17" w:rsidP="00A13D17">
            <w:r w:rsidRPr="00A13D17">
              <w:t>5.501197</w:t>
            </w:r>
          </w:p>
        </w:tc>
      </w:tr>
      <w:tr w:rsidR="00A13D17" w:rsidRPr="00A13D17" w14:paraId="0D2502C6" w14:textId="77777777" w:rsidTr="00A13D17">
        <w:trPr>
          <w:trHeight w:val="300"/>
        </w:trPr>
        <w:tc>
          <w:tcPr>
            <w:tcW w:w="960" w:type="dxa"/>
            <w:noWrap/>
            <w:hideMark/>
          </w:tcPr>
          <w:p w14:paraId="54E44125" w14:textId="77777777" w:rsidR="00A13D17" w:rsidRPr="00A13D17" w:rsidRDefault="00A13D17" w:rsidP="00A13D17">
            <w:r w:rsidRPr="00A13D17">
              <w:t>1.930042</w:t>
            </w:r>
          </w:p>
        </w:tc>
        <w:tc>
          <w:tcPr>
            <w:tcW w:w="960" w:type="dxa"/>
            <w:noWrap/>
            <w:hideMark/>
          </w:tcPr>
          <w:p w14:paraId="53A40D25" w14:textId="77777777" w:rsidR="00A13D17" w:rsidRPr="00A13D17" w:rsidRDefault="00A13D17" w:rsidP="00A13D17">
            <w:r w:rsidRPr="00A13D17">
              <w:t>2.154988</w:t>
            </w:r>
          </w:p>
        </w:tc>
        <w:tc>
          <w:tcPr>
            <w:tcW w:w="960" w:type="dxa"/>
            <w:noWrap/>
            <w:hideMark/>
          </w:tcPr>
          <w:p w14:paraId="57992313" w14:textId="77777777" w:rsidR="00A13D17" w:rsidRPr="00A13D17" w:rsidRDefault="00A13D17" w:rsidP="00A13D17">
            <w:r w:rsidRPr="00A13D17">
              <w:t>3.719634</w:t>
            </w:r>
          </w:p>
        </w:tc>
        <w:tc>
          <w:tcPr>
            <w:tcW w:w="960" w:type="dxa"/>
            <w:noWrap/>
            <w:hideMark/>
          </w:tcPr>
          <w:p w14:paraId="28E3798E" w14:textId="77777777" w:rsidR="00A13D17" w:rsidRPr="00A13D17" w:rsidRDefault="00A13D17" w:rsidP="00A13D17">
            <w:r w:rsidRPr="00A13D17">
              <w:t>5.415006</w:t>
            </w:r>
          </w:p>
        </w:tc>
        <w:tc>
          <w:tcPr>
            <w:tcW w:w="960" w:type="dxa"/>
            <w:noWrap/>
            <w:hideMark/>
          </w:tcPr>
          <w:p w14:paraId="39BAF469" w14:textId="77777777" w:rsidR="00A13D17" w:rsidRPr="00A13D17" w:rsidRDefault="00A13D17" w:rsidP="00A13D17">
            <w:r w:rsidRPr="00A13D17">
              <w:t>5.22429</w:t>
            </w:r>
          </w:p>
        </w:tc>
        <w:tc>
          <w:tcPr>
            <w:tcW w:w="960" w:type="dxa"/>
            <w:noWrap/>
            <w:hideMark/>
          </w:tcPr>
          <w:p w14:paraId="543F1FFC" w14:textId="77777777" w:rsidR="00A13D17" w:rsidRPr="00A13D17" w:rsidRDefault="00A13D17" w:rsidP="00A13D17">
            <w:r w:rsidRPr="00A13D17">
              <w:t>1.973925</w:t>
            </w:r>
          </w:p>
        </w:tc>
        <w:tc>
          <w:tcPr>
            <w:tcW w:w="960" w:type="dxa"/>
            <w:noWrap/>
            <w:hideMark/>
          </w:tcPr>
          <w:p w14:paraId="14BAD719" w14:textId="77777777" w:rsidR="00A13D17" w:rsidRPr="00A13D17" w:rsidRDefault="00A13D17" w:rsidP="00A13D17">
            <w:r w:rsidRPr="00A13D17">
              <w:t>1.903165</w:t>
            </w:r>
          </w:p>
        </w:tc>
        <w:tc>
          <w:tcPr>
            <w:tcW w:w="960" w:type="dxa"/>
            <w:noWrap/>
            <w:hideMark/>
          </w:tcPr>
          <w:p w14:paraId="5EDA97AC" w14:textId="77777777" w:rsidR="00A13D17" w:rsidRPr="00A13D17" w:rsidRDefault="00A13D17" w:rsidP="00A13D17">
            <w:r w:rsidRPr="00A13D17">
              <w:t>3.893078</w:t>
            </w:r>
          </w:p>
        </w:tc>
        <w:tc>
          <w:tcPr>
            <w:tcW w:w="960" w:type="dxa"/>
            <w:noWrap/>
            <w:hideMark/>
          </w:tcPr>
          <w:p w14:paraId="02F9872B" w14:textId="77777777" w:rsidR="00A13D17" w:rsidRPr="00A13D17" w:rsidRDefault="00A13D17" w:rsidP="00A13D17">
            <w:r w:rsidRPr="00A13D17">
              <w:t>5.448152</w:t>
            </w:r>
          </w:p>
        </w:tc>
        <w:tc>
          <w:tcPr>
            <w:tcW w:w="960" w:type="dxa"/>
            <w:noWrap/>
            <w:hideMark/>
          </w:tcPr>
          <w:p w14:paraId="39C31C64" w14:textId="77777777" w:rsidR="00A13D17" w:rsidRPr="00A13D17" w:rsidRDefault="00A13D17" w:rsidP="00A13D17">
            <w:r w:rsidRPr="00A13D17">
              <w:t>6.936841</w:t>
            </w:r>
          </w:p>
        </w:tc>
      </w:tr>
      <w:tr w:rsidR="00A13D17" w:rsidRPr="00A13D17" w14:paraId="6240EBFD" w14:textId="77777777" w:rsidTr="00A13D17">
        <w:trPr>
          <w:trHeight w:val="300"/>
        </w:trPr>
        <w:tc>
          <w:tcPr>
            <w:tcW w:w="960" w:type="dxa"/>
            <w:noWrap/>
            <w:hideMark/>
          </w:tcPr>
          <w:p w14:paraId="5FE81342" w14:textId="77777777" w:rsidR="00A13D17" w:rsidRPr="00A13D17" w:rsidRDefault="00A13D17" w:rsidP="00A13D17">
            <w:r w:rsidRPr="00A13D17">
              <w:t>1.984711</w:t>
            </w:r>
          </w:p>
        </w:tc>
        <w:tc>
          <w:tcPr>
            <w:tcW w:w="960" w:type="dxa"/>
            <w:noWrap/>
            <w:hideMark/>
          </w:tcPr>
          <w:p w14:paraId="6537C70E" w14:textId="77777777" w:rsidR="00A13D17" w:rsidRPr="00A13D17" w:rsidRDefault="00A13D17" w:rsidP="00A13D17">
            <w:r w:rsidRPr="00A13D17">
              <w:t>2.812232</w:t>
            </w:r>
          </w:p>
        </w:tc>
        <w:tc>
          <w:tcPr>
            <w:tcW w:w="960" w:type="dxa"/>
            <w:noWrap/>
            <w:hideMark/>
          </w:tcPr>
          <w:p w14:paraId="27DC5C7F" w14:textId="77777777" w:rsidR="00A13D17" w:rsidRPr="00A13D17" w:rsidRDefault="00A13D17" w:rsidP="00A13D17">
            <w:r w:rsidRPr="00A13D17">
              <w:t>3.764154</w:t>
            </w:r>
          </w:p>
        </w:tc>
        <w:tc>
          <w:tcPr>
            <w:tcW w:w="960" w:type="dxa"/>
            <w:noWrap/>
            <w:hideMark/>
          </w:tcPr>
          <w:p w14:paraId="4BD54A01" w14:textId="77777777" w:rsidR="00A13D17" w:rsidRPr="00A13D17" w:rsidRDefault="00A13D17" w:rsidP="00A13D17">
            <w:r w:rsidRPr="00A13D17">
              <w:t>4.723741</w:t>
            </w:r>
          </w:p>
        </w:tc>
        <w:tc>
          <w:tcPr>
            <w:tcW w:w="960" w:type="dxa"/>
            <w:noWrap/>
            <w:hideMark/>
          </w:tcPr>
          <w:p w14:paraId="5084E859" w14:textId="77777777" w:rsidR="00A13D17" w:rsidRPr="00A13D17" w:rsidRDefault="00A13D17" w:rsidP="00A13D17">
            <w:r w:rsidRPr="00A13D17">
              <w:t>6.260625</w:t>
            </w:r>
          </w:p>
        </w:tc>
        <w:tc>
          <w:tcPr>
            <w:tcW w:w="960" w:type="dxa"/>
            <w:noWrap/>
            <w:hideMark/>
          </w:tcPr>
          <w:p w14:paraId="15D26BF6" w14:textId="77777777" w:rsidR="00A13D17" w:rsidRPr="00A13D17" w:rsidRDefault="00A13D17" w:rsidP="00A13D17">
            <w:r w:rsidRPr="00A13D17">
              <w:t>1.831975</w:t>
            </w:r>
          </w:p>
        </w:tc>
        <w:tc>
          <w:tcPr>
            <w:tcW w:w="960" w:type="dxa"/>
            <w:noWrap/>
            <w:hideMark/>
          </w:tcPr>
          <w:p w14:paraId="448476BD" w14:textId="77777777" w:rsidR="00A13D17" w:rsidRPr="00A13D17" w:rsidRDefault="00A13D17" w:rsidP="00A13D17">
            <w:r w:rsidRPr="00A13D17">
              <w:t>2.558443</w:t>
            </w:r>
          </w:p>
        </w:tc>
        <w:tc>
          <w:tcPr>
            <w:tcW w:w="960" w:type="dxa"/>
            <w:noWrap/>
            <w:hideMark/>
          </w:tcPr>
          <w:p w14:paraId="28CBF73F" w14:textId="77777777" w:rsidR="00A13D17" w:rsidRPr="00A13D17" w:rsidRDefault="00A13D17" w:rsidP="00A13D17">
            <w:r w:rsidRPr="00A13D17">
              <w:t>3.414394</w:t>
            </w:r>
          </w:p>
        </w:tc>
        <w:tc>
          <w:tcPr>
            <w:tcW w:w="960" w:type="dxa"/>
            <w:noWrap/>
            <w:hideMark/>
          </w:tcPr>
          <w:p w14:paraId="33D8E369" w14:textId="77777777" w:rsidR="00A13D17" w:rsidRPr="00A13D17" w:rsidRDefault="00A13D17" w:rsidP="00A13D17">
            <w:r w:rsidRPr="00A13D17">
              <w:t>4.985068</w:t>
            </w:r>
          </w:p>
        </w:tc>
        <w:tc>
          <w:tcPr>
            <w:tcW w:w="960" w:type="dxa"/>
            <w:noWrap/>
            <w:hideMark/>
          </w:tcPr>
          <w:p w14:paraId="2298FD7A" w14:textId="77777777" w:rsidR="00A13D17" w:rsidRPr="00A13D17" w:rsidRDefault="00A13D17" w:rsidP="00A13D17">
            <w:r w:rsidRPr="00A13D17">
              <w:t>5.530869</w:t>
            </w:r>
          </w:p>
        </w:tc>
      </w:tr>
      <w:tr w:rsidR="00A13D17" w:rsidRPr="00A13D17" w14:paraId="09E55A04" w14:textId="77777777" w:rsidTr="00A13D17">
        <w:trPr>
          <w:trHeight w:val="300"/>
        </w:trPr>
        <w:tc>
          <w:tcPr>
            <w:tcW w:w="960" w:type="dxa"/>
            <w:noWrap/>
            <w:hideMark/>
          </w:tcPr>
          <w:p w14:paraId="6FAA2B5D" w14:textId="77777777" w:rsidR="00A13D17" w:rsidRPr="00A13D17" w:rsidRDefault="00A13D17" w:rsidP="00A13D17">
            <w:r w:rsidRPr="00A13D17">
              <w:t>2.335247</w:t>
            </w:r>
          </w:p>
        </w:tc>
        <w:tc>
          <w:tcPr>
            <w:tcW w:w="960" w:type="dxa"/>
            <w:noWrap/>
            <w:hideMark/>
          </w:tcPr>
          <w:p w14:paraId="6E4E828C" w14:textId="77777777" w:rsidR="00A13D17" w:rsidRPr="00A13D17" w:rsidRDefault="00A13D17" w:rsidP="00A13D17">
            <w:r w:rsidRPr="00A13D17">
              <w:t>2.793182</w:t>
            </w:r>
          </w:p>
        </w:tc>
        <w:tc>
          <w:tcPr>
            <w:tcW w:w="960" w:type="dxa"/>
            <w:noWrap/>
            <w:hideMark/>
          </w:tcPr>
          <w:p w14:paraId="54F32720" w14:textId="77777777" w:rsidR="00A13D17" w:rsidRPr="00A13D17" w:rsidRDefault="00A13D17" w:rsidP="00A13D17">
            <w:r w:rsidRPr="00A13D17">
              <w:t>3.756892</w:t>
            </w:r>
          </w:p>
        </w:tc>
        <w:tc>
          <w:tcPr>
            <w:tcW w:w="960" w:type="dxa"/>
            <w:noWrap/>
            <w:hideMark/>
          </w:tcPr>
          <w:p w14:paraId="0F30D09E" w14:textId="77777777" w:rsidR="00A13D17" w:rsidRPr="00A13D17" w:rsidRDefault="00A13D17" w:rsidP="00A13D17">
            <w:r w:rsidRPr="00A13D17">
              <w:t>5.803964</w:t>
            </w:r>
          </w:p>
        </w:tc>
        <w:tc>
          <w:tcPr>
            <w:tcW w:w="960" w:type="dxa"/>
            <w:noWrap/>
            <w:hideMark/>
          </w:tcPr>
          <w:p w14:paraId="5EBFF6A4" w14:textId="77777777" w:rsidR="00A13D17" w:rsidRPr="00A13D17" w:rsidRDefault="00A13D17" w:rsidP="00A13D17">
            <w:r w:rsidRPr="00A13D17">
              <w:t>5.876934</w:t>
            </w:r>
          </w:p>
        </w:tc>
        <w:tc>
          <w:tcPr>
            <w:tcW w:w="960" w:type="dxa"/>
            <w:noWrap/>
            <w:hideMark/>
          </w:tcPr>
          <w:p w14:paraId="0565E918" w14:textId="77777777" w:rsidR="00A13D17" w:rsidRPr="00A13D17" w:rsidRDefault="00A13D17" w:rsidP="00A13D17">
            <w:r w:rsidRPr="00A13D17">
              <w:t>2.202442</w:t>
            </w:r>
          </w:p>
        </w:tc>
        <w:tc>
          <w:tcPr>
            <w:tcW w:w="960" w:type="dxa"/>
            <w:noWrap/>
            <w:hideMark/>
          </w:tcPr>
          <w:p w14:paraId="31ABE655" w14:textId="77777777" w:rsidR="00A13D17" w:rsidRPr="00A13D17" w:rsidRDefault="00A13D17" w:rsidP="00A13D17">
            <w:r w:rsidRPr="00A13D17">
              <w:t>2.658267</w:t>
            </w:r>
          </w:p>
        </w:tc>
        <w:tc>
          <w:tcPr>
            <w:tcW w:w="960" w:type="dxa"/>
            <w:noWrap/>
            <w:hideMark/>
          </w:tcPr>
          <w:p w14:paraId="2AB00F97" w14:textId="77777777" w:rsidR="00A13D17" w:rsidRPr="00A13D17" w:rsidRDefault="00A13D17" w:rsidP="00A13D17">
            <w:r w:rsidRPr="00A13D17">
              <w:t>4.272976</w:t>
            </w:r>
          </w:p>
        </w:tc>
        <w:tc>
          <w:tcPr>
            <w:tcW w:w="960" w:type="dxa"/>
            <w:noWrap/>
            <w:hideMark/>
          </w:tcPr>
          <w:p w14:paraId="3F52DCFC" w14:textId="77777777" w:rsidR="00A13D17" w:rsidRPr="00A13D17" w:rsidRDefault="00A13D17" w:rsidP="00A13D17">
            <w:r w:rsidRPr="00A13D17">
              <w:t>4.382584</w:t>
            </w:r>
          </w:p>
        </w:tc>
        <w:tc>
          <w:tcPr>
            <w:tcW w:w="960" w:type="dxa"/>
            <w:noWrap/>
            <w:hideMark/>
          </w:tcPr>
          <w:p w14:paraId="68F4942C" w14:textId="77777777" w:rsidR="00A13D17" w:rsidRPr="00A13D17" w:rsidRDefault="00A13D17" w:rsidP="00A13D17">
            <w:r w:rsidRPr="00A13D17">
              <w:t>6.79265</w:t>
            </w:r>
          </w:p>
        </w:tc>
      </w:tr>
      <w:tr w:rsidR="00A13D17" w:rsidRPr="00A13D17" w14:paraId="51FC4016" w14:textId="77777777" w:rsidTr="00A13D17">
        <w:trPr>
          <w:trHeight w:val="300"/>
        </w:trPr>
        <w:tc>
          <w:tcPr>
            <w:tcW w:w="960" w:type="dxa"/>
            <w:noWrap/>
            <w:hideMark/>
          </w:tcPr>
          <w:p w14:paraId="3EBB12DC" w14:textId="77777777" w:rsidR="00A13D17" w:rsidRPr="00A13D17" w:rsidRDefault="00A13D17" w:rsidP="00A13D17">
            <w:r w:rsidRPr="00A13D17">
              <w:t>2.122258</w:t>
            </w:r>
          </w:p>
        </w:tc>
        <w:tc>
          <w:tcPr>
            <w:tcW w:w="960" w:type="dxa"/>
            <w:noWrap/>
            <w:hideMark/>
          </w:tcPr>
          <w:p w14:paraId="29CF5FBC" w14:textId="77777777" w:rsidR="00A13D17" w:rsidRPr="00A13D17" w:rsidRDefault="00A13D17" w:rsidP="00A13D17">
            <w:r w:rsidRPr="00A13D17">
              <w:t>2.614249</w:t>
            </w:r>
          </w:p>
        </w:tc>
        <w:tc>
          <w:tcPr>
            <w:tcW w:w="960" w:type="dxa"/>
            <w:noWrap/>
            <w:hideMark/>
          </w:tcPr>
          <w:p w14:paraId="139872A9" w14:textId="77777777" w:rsidR="00A13D17" w:rsidRPr="00A13D17" w:rsidRDefault="00A13D17" w:rsidP="00A13D17">
            <w:r w:rsidRPr="00A13D17">
              <w:t>3.598606</w:t>
            </w:r>
          </w:p>
        </w:tc>
        <w:tc>
          <w:tcPr>
            <w:tcW w:w="960" w:type="dxa"/>
            <w:noWrap/>
            <w:hideMark/>
          </w:tcPr>
          <w:p w14:paraId="5A737C2F" w14:textId="77777777" w:rsidR="00A13D17" w:rsidRPr="00A13D17" w:rsidRDefault="00A13D17" w:rsidP="00A13D17">
            <w:r w:rsidRPr="00A13D17">
              <w:t>5.599315</w:t>
            </w:r>
          </w:p>
        </w:tc>
        <w:tc>
          <w:tcPr>
            <w:tcW w:w="960" w:type="dxa"/>
            <w:noWrap/>
            <w:hideMark/>
          </w:tcPr>
          <w:p w14:paraId="1B6FF928" w14:textId="77777777" w:rsidR="00A13D17" w:rsidRPr="00A13D17" w:rsidRDefault="00A13D17" w:rsidP="00A13D17">
            <w:r w:rsidRPr="00A13D17">
              <w:t>7.770778</w:t>
            </w:r>
          </w:p>
        </w:tc>
        <w:tc>
          <w:tcPr>
            <w:tcW w:w="960" w:type="dxa"/>
            <w:noWrap/>
            <w:hideMark/>
          </w:tcPr>
          <w:p w14:paraId="31B64474" w14:textId="77777777" w:rsidR="00A13D17" w:rsidRPr="00A13D17" w:rsidRDefault="00A13D17" w:rsidP="00A13D17">
            <w:r w:rsidRPr="00A13D17">
              <w:t>2.13156</w:t>
            </w:r>
          </w:p>
        </w:tc>
        <w:tc>
          <w:tcPr>
            <w:tcW w:w="960" w:type="dxa"/>
            <w:noWrap/>
            <w:hideMark/>
          </w:tcPr>
          <w:p w14:paraId="386CF693" w14:textId="77777777" w:rsidR="00A13D17" w:rsidRPr="00A13D17" w:rsidRDefault="00A13D17" w:rsidP="00A13D17">
            <w:r w:rsidRPr="00A13D17">
              <w:t>2.58936</w:t>
            </w:r>
          </w:p>
        </w:tc>
        <w:tc>
          <w:tcPr>
            <w:tcW w:w="960" w:type="dxa"/>
            <w:noWrap/>
            <w:hideMark/>
          </w:tcPr>
          <w:p w14:paraId="473C367A" w14:textId="77777777" w:rsidR="00A13D17" w:rsidRPr="00A13D17" w:rsidRDefault="00A13D17" w:rsidP="00A13D17">
            <w:r w:rsidRPr="00A13D17">
              <w:t>4.26689</w:t>
            </w:r>
          </w:p>
        </w:tc>
        <w:tc>
          <w:tcPr>
            <w:tcW w:w="960" w:type="dxa"/>
            <w:noWrap/>
            <w:hideMark/>
          </w:tcPr>
          <w:p w14:paraId="6C02AE53" w14:textId="77777777" w:rsidR="00A13D17" w:rsidRPr="00A13D17" w:rsidRDefault="00A13D17" w:rsidP="00A13D17">
            <w:r w:rsidRPr="00A13D17">
              <w:t>4.599645</w:t>
            </w:r>
          </w:p>
        </w:tc>
        <w:tc>
          <w:tcPr>
            <w:tcW w:w="960" w:type="dxa"/>
            <w:noWrap/>
            <w:hideMark/>
          </w:tcPr>
          <w:p w14:paraId="3DE69559" w14:textId="77777777" w:rsidR="00A13D17" w:rsidRPr="00A13D17" w:rsidRDefault="00A13D17" w:rsidP="00A13D17">
            <w:r w:rsidRPr="00A13D17">
              <w:t>5.265474</w:t>
            </w:r>
          </w:p>
        </w:tc>
      </w:tr>
      <w:tr w:rsidR="00A13D17" w:rsidRPr="00A13D17" w14:paraId="17C97DBF" w14:textId="77777777" w:rsidTr="00A13D17">
        <w:trPr>
          <w:trHeight w:val="300"/>
        </w:trPr>
        <w:tc>
          <w:tcPr>
            <w:tcW w:w="960" w:type="dxa"/>
            <w:noWrap/>
            <w:hideMark/>
          </w:tcPr>
          <w:p w14:paraId="55337424" w14:textId="77777777" w:rsidR="00A13D17" w:rsidRPr="00A13D17" w:rsidRDefault="00A13D17" w:rsidP="00A13D17">
            <w:r w:rsidRPr="00A13D17">
              <w:t>2.378067</w:t>
            </w:r>
          </w:p>
        </w:tc>
        <w:tc>
          <w:tcPr>
            <w:tcW w:w="960" w:type="dxa"/>
            <w:noWrap/>
            <w:hideMark/>
          </w:tcPr>
          <w:p w14:paraId="31FB755A" w14:textId="77777777" w:rsidR="00A13D17" w:rsidRPr="00A13D17" w:rsidRDefault="00A13D17" w:rsidP="00A13D17">
            <w:r w:rsidRPr="00A13D17">
              <w:t>3.627939</w:t>
            </w:r>
          </w:p>
        </w:tc>
        <w:tc>
          <w:tcPr>
            <w:tcW w:w="960" w:type="dxa"/>
            <w:noWrap/>
            <w:hideMark/>
          </w:tcPr>
          <w:p w14:paraId="16D1C33B" w14:textId="77777777" w:rsidR="00A13D17" w:rsidRPr="00A13D17" w:rsidRDefault="00A13D17" w:rsidP="00A13D17">
            <w:r w:rsidRPr="00A13D17">
              <w:t>5.119414</w:t>
            </w:r>
          </w:p>
        </w:tc>
        <w:tc>
          <w:tcPr>
            <w:tcW w:w="960" w:type="dxa"/>
            <w:noWrap/>
            <w:hideMark/>
          </w:tcPr>
          <w:p w14:paraId="083B777E" w14:textId="77777777" w:rsidR="00A13D17" w:rsidRPr="00A13D17" w:rsidRDefault="00A13D17" w:rsidP="00A13D17">
            <w:r w:rsidRPr="00A13D17">
              <w:t>5.778167</w:t>
            </w:r>
          </w:p>
        </w:tc>
        <w:tc>
          <w:tcPr>
            <w:tcW w:w="960" w:type="dxa"/>
            <w:noWrap/>
            <w:hideMark/>
          </w:tcPr>
          <w:p w14:paraId="6C63D411" w14:textId="77777777" w:rsidR="00A13D17" w:rsidRPr="00A13D17" w:rsidRDefault="00A13D17" w:rsidP="00A13D17">
            <w:r w:rsidRPr="00A13D17">
              <w:t>5.712686</w:t>
            </w:r>
          </w:p>
        </w:tc>
        <w:tc>
          <w:tcPr>
            <w:tcW w:w="960" w:type="dxa"/>
            <w:noWrap/>
            <w:hideMark/>
          </w:tcPr>
          <w:p w14:paraId="4CCB9253" w14:textId="77777777" w:rsidR="00A13D17" w:rsidRPr="00A13D17" w:rsidRDefault="00A13D17" w:rsidP="00A13D17">
            <w:r w:rsidRPr="00A13D17">
              <w:t>2.302636</w:t>
            </w:r>
          </w:p>
        </w:tc>
        <w:tc>
          <w:tcPr>
            <w:tcW w:w="960" w:type="dxa"/>
            <w:noWrap/>
            <w:hideMark/>
          </w:tcPr>
          <w:p w14:paraId="38B967A0" w14:textId="77777777" w:rsidR="00A13D17" w:rsidRPr="00A13D17" w:rsidRDefault="00A13D17" w:rsidP="00A13D17">
            <w:r w:rsidRPr="00A13D17">
              <w:t>2.690054</w:t>
            </w:r>
          </w:p>
        </w:tc>
        <w:tc>
          <w:tcPr>
            <w:tcW w:w="960" w:type="dxa"/>
            <w:noWrap/>
            <w:hideMark/>
          </w:tcPr>
          <w:p w14:paraId="3BC92710" w14:textId="77777777" w:rsidR="00A13D17" w:rsidRPr="00A13D17" w:rsidRDefault="00A13D17" w:rsidP="00A13D17">
            <w:r w:rsidRPr="00A13D17">
              <w:t>4.195671</w:t>
            </w:r>
          </w:p>
        </w:tc>
        <w:tc>
          <w:tcPr>
            <w:tcW w:w="960" w:type="dxa"/>
            <w:noWrap/>
            <w:hideMark/>
          </w:tcPr>
          <w:p w14:paraId="2EEC64A9" w14:textId="77777777" w:rsidR="00A13D17" w:rsidRPr="00A13D17" w:rsidRDefault="00A13D17" w:rsidP="00A13D17">
            <w:r w:rsidRPr="00A13D17">
              <w:t>4.638115</w:t>
            </w:r>
          </w:p>
        </w:tc>
        <w:tc>
          <w:tcPr>
            <w:tcW w:w="960" w:type="dxa"/>
            <w:noWrap/>
            <w:hideMark/>
          </w:tcPr>
          <w:p w14:paraId="3DDE64B0" w14:textId="77777777" w:rsidR="00A13D17" w:rsidRPr="00A13D17" w:rsidRDefault="00A13D17" w:rsidP="00A13D17">
            <w:r w:rsidRPr="00A13D17">
              <w:t>6.246079</w:t>
            </w:r>
          </w:p>
        </w:tc>
      </w:tr>
      <w:tr w:rsidR="00A13D17" w:rsidRPr="00A13D17" w14:paraId="096C2C38" w14:textId="77777777" w:rsidTr="00A13D17">
        <w:trPr>
          <w:trHeight w:val="300"/>
        </w:trPr>
        <w:tc>
          <w:tcPr>
            <w:tcW w:w="960" w:type="dxa"/>
            <w:noWrap/>
            <w:hideMark/>
          </w:tcPr>
          <w:p w14:paraId="27E9B8A4" w14:textId="77777777" w:rsidR="00A13D17" w:rsidRPr="00A13D17" w:rsidRDefault="00A13D17" w:rsidP="00A13D17">
            <w:r w:rsidRPr="00A13D17">
              <w:t>2.726647</w:t>
            </w:r>
          </w:p>
        </w:tc>
        <w:tc>
          <w:tcPr>
            <w:tcW w:w="960" w:type="dxa"/>
            <w:noWrap/>
            <w:hideMark/>
          </w:tcPr>
          <w:p w14:paraId="4C5D4485" w14:textId="77777777" w:rsidR="00A13D17" w:rsidRPr="00A13D17" w:rsidRDefault="00A13D17" w:rsidP="00A13D17">
            <w:r w:rsidRPr="00A13D17">
              <w:t>3.366448</w:t>
            </w:r>
          </w:p>
        </w:tc>
        <w:tc>
          <w:tcPr>
            <w:tcW w:w="960" w:type="dxa"/>
            <w:noWrap/>
            <w:hideMark/>
          </w:tcPr>
          <w:p w14:paraId="311A6D19" w14:textId="77777777" w:rsidR="00A13D17" w:rsidRPr="00A13D17" w:rsidRDefault="00A13D17" w:rsidP="00A13D17">
            <w:r w:rsidRPr="00A13D17">
              <w:t>4.258536</w:t>
            </w:r>
          </w:p>
        </w:tc>
        <w:tc>
          <w:tcPr>
            <w:tcW w:w="960" w:type="dxa"/>
            <w:noWrap/>
            <w:hideMark/>
          </w:tcPr>
          <w:p w14:paraId="5DD81632" w14:textId="77777777" w:rsidR="00A13D17" w:rsidRPr="00A13D17" w:rsidRDefault="00A13D17" w:rsidP="00A13D17">
            <w:r w:rsidRPr="00A13D17">
              <w:t>5.292827</w:t>
            </w:r>
          </w:p>
        </w:tc>
        <w:tc>
          <w:tcPr>
            <w:tcW w:w="960" w:type="dxa"/>
            <w:noWrap/>
            <w:hideMark/>
          </w:tcPr>
          <w:p w14:paraId="45D86C42" w14:textId="77777777" w:rsidR="00A13D17" w:rsidRPr="00A13D17" w:rsidRDefault="00A13D17" w:rsidP="00A13D17">
            <w:r w:rsidRPr="00A13D17">
              <w:t>6.765987</w:t>
            </w:r>
          </w:p>
        </w:tc>
        <w:tc>
          <w:tcPr>
            <w:tcW w:w="960" w:type="dxa"/>
            <w:noWrap/>
            <w:hideMark/>
          </w:tcPr>
          <w:p w14:paraId="1ABDEFA1" w14:textId="77777777" w:rsidR="00A13D17" w:rsidRPr="00A13D17" w:rsidRDefault="00A13D17" w:rsidP="00A13D17">
            <w:r w:rsidRPr="00A13D17">
              <w:t>1.47146</w:t>
            </w:r>
          </w:p>
        </w:tc>
        <w:tc>
          <w:tcPr>
            <w:tcW w:w="960" w:type="dxa"/>
            <w:noWrap/>
            <w:hideMark/>
          </w:tcPr>
          <w:p w14:paraId="039EAA31" w14:textId="77777777" w:rsidR="00A13D17" w:rsidRPr="00A13D17" w:rsidRDefault="00A13D17" w:rsidP="00A13D17">
            <w:r w:rsidRPr="00A13D17">
              <w:t>3.74382</w:t>
            </w:r>
          </w:p>
        </w:tc>
        <w:tc>
          <w:tcPr>
            <w:tcW w:w="960" w:type="dxa"/>
            <w:noWrap/>
            <w:hideMark/>
          </w:tcPr>
          <w:p w14:paraId="78F3BDD7" w14:textId="77777777" w:rsidR="00A13D17" w:rsidRPr="00A13D17" w:rsidRDefault="00A13D17" w:rsidP="00A13D17">
            <w:r w:rsidRPr="00A13D17">
              <w:t>4.387382</w:t>
            </w:r>
          </w:p>
        </w:tc>
        <w:tc>
          <w:tcPr>
            <w:tcW w:w="960" w:type="dxa"/>
            <w:noWrap/>
            <w:hideMark/>
          </w:tcPr>
          <w:p w14:paraId="39C6C91B" w14:textId="77777777" w:rsidR="00A13D17" w:rsidRPr="00A13D17" w:rsidRDefault="00A13D17" w:rsidP="00A13D17">
            <w:r w:rsidRPr="00A13D17">
              <w:t>4.809996</w:t>
            </w:r>
          </w:p>
        </w:tc>
        <w:tc>
          <w:tcPr>
            <w:tcW w:w="960" w:type="dxa"/>
            <w:noWrap/>
            <w:hideMark/>
          </w:tcPr>
          <w:p w14:paraId="1A1DEF25" w14:textId="77777777" w:rsidR="00A13D17" w:rsidRPr="00A13D17" w:rsidRDefault="00A13D17" w:rsidP="00A13D17">
            <w:r w:rsidRPr="00A13D17">
              <w:t>8.258318</w:t>
            </w:r>
          </w:p>
        </w:tc>
      </w:tr>
      <w:tr w:rsidR="00A13D17" w:rsidRPr="00A13D17" w14:paraId="680C3D75" w14:textId="77777777" w:rsidTr="00A13D17">
        <w:trPr>
          <w:trHeight w:val="300"/>
        </w:trPr>
        <w:tc>
          <w:tcPr>
            <w:tcW w:w="960" w:type="dxa"/>
            <w:noWrap/>
            <w:hideMark/>
          </w:tcPr>
          <w:p w14:paraId="15E928A7" w14:textId="77777777" w:rsidR="00A13D17" w:rsidRPr="00A13D17" w:rsidRDefault="00A13D17" w:rsidP="00A13D17">
            <w:r w:rsidRPr="00A13D17">
              <w:t>2.491118</w:t>
            </w:r>
          </w:p>
        </w:tc>
        <w:tc>
          <w:tcPr>
            <w:tcW w:w="960" w:type="dxa"/>
            <w:noWrap/>
            <w:hideMark/>
          </w:tcPr>
          <w:p w14:paraId="2CC94D03" w14:textId="77777777" w:rsidR="00A13D17" w:rsidRPr="00A13D17" w:rsidRDefault="00A13D17" w:rsidP="00A13D17">
            <w:r w:rsidRPr="00A13D17">
              <w:t>2.691921</w:t>
            </w:r>
          </w:p>
        </w:tc>
        <w:tc>
          <w:tcPr>
            <w:tcW w:w="960" w:type="dxa"/>
            <w:noWrap/>
            <w:hideMark/>
          </w:tcPr>
          <w:p w14:paraId="419C245C" w14:textId="77777777" w:rsidR="00A13D17" w:rsidRPr="00A13D17" w:rsidRDefault="00A13D17" w:rsidP="00A13D17">
            <w:r w:rsidRPr="00A13D17">
              <w:t>5.129013</w:t>
            </w:r>
          </w:p>
        </w:tc>
        <w:tc>
          <w:tcPr>
            <w:tcW w:w="960" w:type="dxa"/>
            <w:noWrap/>
            <w:hideMark/>
          </w:tcPr>
          <w:p w14:paraId="1E2BC713" w14:textId="77777777" w:rsidR="00A13D17" w:rsidRPr="00A13D17" w:rsidRDefault="00A13D17" w:rsidP="00A13D17">
            <w:r w:rsidRPr="00A13D17">
              <w:t>6.582533</w:t>
            </w:r>
          </w:p>
        </w:tc>
        <w:tc>
          <w:tcPr>
            <w:tcW w:w="960" w:type="dxa"/>
            <w:noWrap/>
            <w:hideMark/>
          </w:tcPr>
          <w:p w14:paraId="1080DBBA" w14:textId="77777777" w:rsidR="00A13D17" w:rsidRPr="00A13D17" w:rsidRDefault="00A13D17" w:rsidP="00A13D17">
            <w:r w:rsidRPr="00A13D17">
              <w:t>6.233247</w:t>
            </w:r>
          </w:p>
        </w:tc>
        <w:tc>
          <w:tcPr>
            <w:tcW w:w="960" w:type="dxa"/>
            <w:noWrap/>
            <w:hideMark/>
          </w:tcPr>
          <w:p w14:paraId="3A7A2E69" w14:textId="77777777" w:rsidR="00A13D17" w:rsidRPr="00A13D17" w:rsidRDefault="00A13D17" w:rsidP="00A13D17">
            <w:r w:rsidRPr="00A13D17">
              <w:t>1.796952</w:t>
            </w:r>
          </w:p>
        </w:tc>
        <w:tc>
          <w:tcPr>
            <w:tcW w:w="960" w:type="dxa"/>
            <w:noWrap/>
            <w:hideMark/>
          </w:tcPr>
          <w:p w14:paraId="7C5342B0" w14:textId="77777777" w:rsidR="00A13D17" w:rsidRPr="00A13D17" w:rsidRDefault="00A13D17" w:rsidP="00A13D17">
            <w:r w:rsidRPr="00A13D17">
              <w:t>2.509085</w:t>
            </w:r>
          </w:p>
        </w:tc>
        <w:tc>
          <w:tcPr>
            <w:tcW w:w="960" w:type="dxa"/>
            <w:noWrap/>
            <w:hideMark/>
          </w:tcPr>
          <w:p w14:paraId="21326442" w14:textId="77777777" w:rsidR="00A13D17" w:rsidRPr="00A13D17" w:rsidRDefault="00A13D17" w:rsidP="00A13D17">
            <w:r w:rsidRPr="00A13D17">
              <w:t>3.922567</w:t>
            </w:r>
          </w:p>
        </w:tc>
        <w:tc>
          <w:tcPr>
            <w:tcW w:w="960" w:type="dxa"/>
            <w:noWrap/>
            <w:hideMark/>
          </w:tcPr>
          <w:p w14:paraId="253CF771" w14:textId="77777777" w:rsidR="00A13D17" w:rsidRPr="00A13D17" w:rsidRDefault="00A13D17" w:rsidP="00A13D17">
            <w:r w:rsidRPr="00A13D17">
              <w:t>4.897275</w:t>
            </w:r>
          </w:p>
        </w:tc>
        <w:tc>
          <w:tcPr>
            <w:tcW w:w="960" w:type="dxa"/>
            <w:noWrap/>
            <w:hideMark/>
          </w:tcPr>
          <w:p w14:paraId="2EED7E1F" w14:textId="77777777" w:rsidR="00A13D17" w:rsidRPr="00A13D17" w:rsidRDefault="00A13D17" w:rsidP="00A13D17">
            <w:r w:rsidRPr="00A13D17">
              <w:t>5.82338</w:t>
            </w:r>
          </w:p>
        </w:tc>
      </w:tr>
      <w:tr w:rsidR="00A13D17" w:rsidRPr="00A13D17" w14:paraId="7909E30B" w14:textId="77777777" w:rsidTr="00A13D17">
        <w:trPr>
          <w:trHeight w:val="300"/>
        </w:trPr>
        <w:tc>
          <w:tcPr>
            <w:tcW w:w="960" w:type="dxa"/>
            <w:noWrap/>
            <w:hideMark/>
          </w:tcPr>
          <w:p w14:paraId="389E954F" w14:textId="77777777" w:rsidR="00A13D17" w:rsidRPr="00A13D17" w:rsidRDefault="00A13D17" w:rsidP="00A13D17">
            <w:r w:rsidRPr="00A13D17">
              <w:t>2.132546</w:t>
            </w:r>
          </w:p>
        </w:tc>
        <w:tc>
          <w:tcPr>
            <w:tcW w:w="960" w:type="dxa"/>
            <w:noWrap/>
            <w:hideMark/>
          </w:tcPr>
          <w:p w14:paraId="36D2CF71" w14:textId="77777777" w:rsidR="00A13D17" w:rsidRPr="00A13D17" w:rsidRDefault="00A13D17" w:rsidP="00A13D17">
            <w:r w:rsidRPr="00A13D17">
              <w:t>2.743887</w:t>
            </w:r>
          </w:p>
        </w:tc>
        <w:tc>
          <w:tcPr>
            <w:tcW w:w="960" w:type="dxa"/>
            <w:noWrap/>
            <w:hideMark/>
          </w:tcPr>
          <w:p w14:paraId="506CF06D" w14:textId="77777777" w:rsidR="00A13D17" w:rsidRPr="00A13D17" w:rsidRDefault="00A13D17" w:rsidP="00A13D17">
            <w:r w:rsidRPr="00A13D17">
              <w:t>4.715348</w:t>
            </w:r>
          </w:p>
        </w:tc>
        <w:tc>
          <w:tcPr>
            <w:tcW w:w="960" w:type="dxa"/>
            <w:noWrap/>
            <w:hideMark/>
          </w:tcPr>
          <w:p w14:paraId="7E505F49" w14:textId="77777777" w:rsidR="00A13D17" w:rsidRPr="00A13D17" w:rsidRDefault="00A13D17" w:rsidP="00A13D17">
            <w:r w:rsidRPr="00A13D17">
              <w:t>5.673623</w:t>
            </w:r>
          </w:p>
        </w:tc>
        <w:tc>
          <w:tcPr>
            <w:tcW w:w="960" w:type="dxa"/>
            <w:noWrap/>
            <w:hideMark/>
          </w:tcPr>
          <w:p w14:paraId="6C645D9E" w14:textId="77777777" w:rsidR="00A13D17" w:rsidRPr="00A13D17" w:rsidRDefault="00A13D17" w:rsidP="00A13D17">
            <w:r w:rsidRPr="00A13D17">
              <w:t>6.33576</w:t>
            </w:r>
          </w:p>
        </w:tc>
        <w:tc>
          <w:tcPr>
            <w:tcW w:w="960" w:type="dxa"/>
            <w:noWrap/>
            <w:hideMark/>
          </w:tcPr>
          <w:p w14:paraId="61685807" w14:textId="77777777" w:rsidR="00A13D17" w:rsidRPr="00A13D17" w:rsidRDefault="00A13D17" w:rsidP="00A13D17">
            <w:r w:rsidRPr="00A13D17">
              <w:t>1.786884</w:t>
            </w:r>
          </w:p>
        </w:tc>
        <w:tc>
          <w:tcPr>
            <w:tcW w:w="960" w:type="dxa"/>
            <w:noWrap/>
            <w:hideMark/>
          </w:tcPr>
          <w:p w14:paraId="7B05F874" w14:textId="77777777" w:rsidR="00A13D17" w:rsidRPr="00A13D17" w:rsidRDefault="00A13D17" w:rsidP="00A13D17">
            <w:r w:rsidRPr="00A13D17">
              <w:t>3.403644</w:t>
            </w:r>
          </w:p>
        </w:tc>
        <w:tc>
          <w:tcPr>
            <w:tcW w:w="960" w:type="dxa"/>
            <w:noWrap/>
            <w:hideMark/>
          </w:tcPr>
          <w:p w14:paraId="2F197A45" w14:textId="77777777" w:rsidR="00A13D17" w:rsidRPr="00A13D17" w:rsidRDefault="00A13D17" w:rsidP="00A13D17">
            <w:r w:rsidRPr="00A13D17">
              <w:t>4.354132</w:t>
            </w:r>
          </w:p>
        </w:tc>
        <w:tc>
          <w:tcPr>
            <w:tcW w:w="960" w:type="dxa"/>
            <w:noWrap/>
            <w:hideMark/>
          </w:tcPr>
          <w:p w14:paraId="7F7473EB" w14:textId="77777777" w:rsidR="00A13D17" w:rsidRPr="00A13D17" w:rsidRDefault="00A13D17" w:rsidP="00A13D17">
            <w:r w:rsidRPr="00A13D17">
              <w:t>5.44583</w:t>
            </w:r>
          </w:p>
        </w:tc>
        <w:tc>
          <w:tcPr>
            <w:tcW w:w="960" w:type="dxa"/>
            <w:noWrap/>
            <w:hideMark/>
          </w:tcPr>
          <w:p w14:paraId="318FE9D2" w14:textId="77777777" w:rsidR="00A13D17" w:rsidRPr="00A13D17" w:rsidRDefault="00A13D17" w:rsidP="00A13D17">
            <w:r w:rsidRPr="00A13D17">
              <w:t>7.767586</w:t>
            </w:r>
          </w:p>
        </w:tc>
      </w:tr>
      <w:tr w:rsidR="00A13D17" w:rsidRPr="00A13D17" w14:paraId="2D1F0673" w14:textId="77777777" w:rsidTr="00A13D17">
        <w:trPr>
          <w:trHeight w:val="300"/>
        </w:trPr>
        <w:tc>
          <w:tcPr>
            <w:tcW w:w="960" w:type="dxa"/>
            <w:noWrap/>
            <w:hideMark/>
          </w:tcPr>
          <w:p w14:paraId="0B582153" w14:textId="77777777" w:rsidR="00A13D17" w:rsidRPr="00A13D17" w:rsidRDefault="00A13D17" w:rsidP="00A13D17">
            <w:r w:rsidRPr="00A13D17">
              <w:t>1.841254</w:t>
            </w:r>
          </w:p>
        </w:tc>
        <w:tc>
          <w:tcPr>
            <w:tcW w:w="960" w:type="dxa"/>
            <w:noWrap/>
            <w:hideMark/>
          </w:tcPr>
          <w:p w14:paraId="4F03183C" w14:textId="77777777" w:rsidR="00A13D17" w:rsidRPr="00A13D17" w:rsidRDefault="00A13D17" w:rsidP="00A13D17">
            <w:r w:rsidRPr="00A13D17">
              <w:t>3.632318</w:t>
            </w:r>
          </w:p>
        </w:tc>
        <w:tc>
          <w:tcPr>
            <w:tcW w:w="960" w:type="dxa"/>
            <w:noWrap/>
            <w:hideMark/>
          </w:tcPr>
          <w:p w14:paraId="44C5A0A5" w14:textId="77777777" w:rsidR="00A13D17" w:rsidRPr="00A13D17" w:rsidRDefault="00A13D17" w:rsidP="00A13D17">
            <w:r w:rsidRPr="00A13D17">
              <w:t>5.74917</w:t>
            </w:r>
          </w:p>
        </w:tc>
        <w:tc>
          <w:tcPr>
            <w:tcW w:w="960" w:type="dxa"/>
            <w:noWrap/>
            <w:hideMark/>
          </w:tcPr>
          <w:p w14:paraId="6CB0B487" w14:textId="77777777" w:rsidR="00A13D17" w:rsidRPr="00A13D17" w:rsidRDefault="00A13D17" w:rsidP="00A13D17">
            <w:r w:rsidRPr="00A13D17">
              <w:t>6.939247</w:t>
            </w:r>
          </w:p>
        </w:tc>
        <w:tc>
          <w:tcPr>
            <w:tcW w:w="960" w:type="dxa"/>
            <w:noWrap/>
            <w:hideMark/>
          </w:tcPr>
          <w:p w14:paraId="520A9009" w14:textId="77777777" w:rsidR="00A13D17" w:rsidRPr="00A13D17" w:rsidRDefault="00A13D17" w:rsidP="00A13D17">
            <w:r w:rsidRPr="00A13D17">
              <w:t>8.772526</w:t>
            </w:r>
          </w:p>
        </w:tc>
        <w:tc>
          <w:tcPr>
            <w:tcW w:w="960" w:type="dxa"/>
            <w:noWrap/>
            <w:hideMark/>
          </w:tcPr>
          <w:p w14:paraId="7A447FCF" w14:textId="77777777" w:rsidR="00A13D17" w:rsidRPr="00A13D17" w:rsidRDefault="00A13D17" w:rsidP="00A13D17">
            <w:r w:rsidRPr="00A13D17">
              <w:t>1.87523</w:t>
            </w:r>
          </w:p>
        </w:tc>
        <w:tc>
          <w:tcPr>
            <w:tcW w:w="960" w:type="dxa"/>
            <w:noWrap/>
            <w:hideMark/>
          </w:tcPr>
          <w:p w14:paraId="30E82089" w14:textId="77777777" w:rsidR="00A13D17" w:rsidRPr="00A13D17" w:rsidRDefault="00A13D17" w:rsidP="00A13D17">
            <w:r w:rsidRPr="00A13D17">
              <w:t>3.801192</w:t>
            </w:r>
          </w:p>
        </w:tc>
        <w:tc>
          <w:tcPr>
            <w:tcW w:w="960" w:type="dxa"/>
            <w:noWrap/>
            <w:hideMark/>
          </w:tcPr>
          <w:p w14:paraId="5434F6D1" w14:textId="77777777" w:rsidR="00A13D17" w:rsidRPr="00A13D17" w:rsidRDefault="00A13D17" w:rsidP="00A13D17">
            <w:r w:rsidRPr="00A13D17">
              <w:t>4.28547</w:t>
            </w:r>
          </w:p>
        </w:tc>
        <w:tc>
          <w:tcPr>
            <w:tcW w:w="960" w:type="dxa"/>
            <w:noWrap/>
            <w:hideMark/>
          </w:tcPr>
          <w:p w14:paraId="0EEDA1F8" w14:textId="77777777" w:rsidR="00A13D17" w:rsidRPr="00A13D17" w:rsidRDefault="00A13D17" w:rsidP="00A13D17">
            <w:r w:rsidRPr="00A13D17">
              <w:t>4.953755</w:t>
            </w:r>
          </w:p>
        </w:tc>
        <w:tc>
          <w:tcPr>
            <w:tcW w:w="960" w:type="dxa"/>
            <w:noWrap/>
            <w:hideMark/>
          </w:tcPr>
          <w:p w14:paraId="4D6B6C1A" w14:textId="77777777" w:rsidR="00A13D17" w:rsidRPr="00A13D17" w:rsidRDefault="00A13D17" w:rsidP="00A13D17">
            <w:r w:rsidRPr="00A13D17">
              <w:t>6.285131</w:t>
            </w:r>
          </w:p>
        </w:tc>
      </w:tr>
      <w:tr w:rsidR="00A13D17" w:rsidRPr="00A13D17" w14:paraId="3D9E9453" w14:textId="77777777" w:rsidTr="00A13D17">
        <w:trPr>
          <w:trHeight w:val="300"/>
        </w:trPr>
        <w:tc>
          <w:tcPr>
            <w:tcW w:w="960" w:type="dxa"/>
            <w:noWrap/>
            <w:hideMark/>
          </w:tcPr>
          <w:p w14:paraId="1A473DED" w14:textId="77777777" w:rsidR="00A13D17" w:rsidRPr="00A13D17" w:rsidRDefault="00A13D17" w:rsidP="00A13D17">
            <w:pPr>
              <w:rPr>
                <w:b/>
                <w:bCs/>
              </w:rPr>
            </w:pPr>
            <w:r w:rsidRPr="00A13D17">
              <w:rPr>
                <w:b/>
                <w:bCs/>
              </w:rPr>
              <w:t>2.155849</w:t>
            </w:r>
          </w:p>
        </w:tc>
        <w:tc>
          <w:tcPr>
            <w:tcW w:w="960" w:type="dxa"/>
            <w:noWrap/>
            <w:hideMark/>
          </w:tcPr>
          <w:p w14:paraId="3A1F5FE6" w14:textId="77777777" w:rsidR="00A13D17" w:rsidRPr="00A13D17" w:rsidRDefault="00A13D17" w:rsidP="00A13D17">
            <w:pPr>
              <w:rPr>
                <w:b/>
                <w:bCs/>
              </w:rPr>
            </w:pPr>
            <w:r w:rsidRPr="00A13D17">
              <w:rPr>
                <w:b/>
                <w:bCs/>
              </w:rPr>
              <w:t>2.81575</w:t>
            </w:r>
          </w:p>
        </w:tc>
        <w:tc>
          <w:tcPr>
            <w:tcW w:w="960" w:type="dxa"/>
            <w:noWrap/>
            <w:hideMark/>
          </w:tcPr>
          <w:p w14:paraId="60AEDA3D" w14:textId="77777777" w:rsidR="00A13D17" w:rsidRPr="00A13D17" w:rsidRDefault="00A13D17" w:rsidP="00A13D17">
            <w:pPr>
              <w:rPr>
                <w:b/>
                <w:bCs/>
              </w:rPr>
            </w:pPr>
            <w:r w:rsidRPr="00A13D17">
              <w:rPr>
                <w:b/>
                <w:bCs/>
              </w:rPr>
              <w:t>4.435022</w:t>
            </w:r>
          </w:p>
        </w:tc>
        <w:tc>
          <w:tcPr>
            <w:tcW w:w="960" w:type="dxa"/>
            <w:noWrap/>
            <w:hideMark/>
          </w:tcPr>
          <w:p w14:paraId="2EF72E47" w14:textId="77777777" w:rsidR="00A13D17" w:rsidRPr="00A13D17" w:rsidRDefault="00A13D17" w:rsidP="00A13D17">
            <w:pPr>
              <w:rPr>
                <w:b/>
                <w:bCs/>
              </w:rPr>
            </w:pPr>
            <w:r w:rsidRPr="00A13D17">
              <w:rPr>
                <w:b/>
                <w:bCs/>
              </w:rPr>
              <w:t>5.669618</w:t>
            </w:r>
          </w:p>
        </w:tc>
        <w:tc>
          <w:tcPr>
            <w:tcW w:w="960" w:type="dxa"/>
            <w:noWrap/>
            <w:hideMark/>
          </w:tcPr>
          <w:p w14:paraId="5BB724A5" w14:textId="77777777" w:rsidR="00A13D17" w:rsidRPr="00A13D17" w:rsidRDefault="00A13D17" w:rsidP="00A13D17">
            <w:pPr>
              <w:rPr>
                <w:b/>
                <w:bCs/>
              </w:rPr>
            </w:pPr>
            <w:r w:rsidRPr="00A13D17">
              <w:rPr>
                <w:b/>
                <w:bCs/>
              </w:rPr>
              <w:t>6.433723</w:t>
            </w:r>
          </w:p>
        </w:tc>
        <w:tc>
          <w:tcPr>
            <w:tcW w:w="960" w:type="dxa"/>
            <w:noWrap/>
            <w:hideMark/>
          </w:tcPr>
          <w:p w14:paraId="1C05B964" w14:textId="77777777" w:rsidR="00A13D17" w:rsidRPr="00A13D17" w:rsidRDefault="00A13D17" w:rsidP="00A13D17">
            <w:pPr>
              <w:rPr>
                <w:b/>
                <w:bCs/>
              </w:rPr>
            </w:pPr>
            <w:r w:rsidRPr="00A13D17">
              <w:rPr>
                <w:b/>
                <w:bCs/>
              </w:rPr>
              <w:t>2.01673</w:t>
            </w:r>
          </w:p>
        </w:tc>
        <w:tc>
          <w:tcPr>
            <w:tcW w:w="960" w:type="dxa"/>
            <w:noWrap/>
            <w:hideMark/>
          </w:tcPr>
          <w:p w14:paraId="22A5F6F0" w14:textId="77777777" w:rsidR="00A13D17" w:rsidRPr="00A13D17" w:rsidRDefault="00A13D17" w:rsidP="00A13D17">
            <w:pPr>
              <w:rPr>
                <w:b/>
                <w:bCs/>
              </w:rPr>
            </w:pPr>
            <w:r w:rsidRPr="00A13D17">
              <w:rPr>
                <w:b/>
                <w:bCs/>
              </w:rPr>
              <w:t>2.86032</w:t>
            </w:r>
          </w:p>
        </w:tc>
        <w:tc>
          <w:tcPr>
            <w:tcW w:w="960" w:type="dxa"/>
            <w:noWrap/>
            <w:hideMark/>
          </w:tcPr>
          <w:p w14:paraId="53FF2536" w14:textId="77777777" w:rsidR="00A13D17" w:rsidRPr="00A13D17" w:rsidRDefault="00A13D17" w:rsidP="00A13D17">
            <w:pPr>
              <w:rPr>
                <w:b/>
                <w:bCs/>
              </w:rPr>
            </w:pPr>
            <w:r w:rsidRPr="00A13D17">
              <w:rPr>
                <w:b/>
                <w:bCs/>
              </w:rPr>
              <w:t>4.051853</w:t>
            </w:r>
          </w:p>
        </w:tc>
        <w:tc>
          <w:tcPr>
            <w:tcW w:w="960" w:type="dxa"/>
            <w:noWrap/>
            <w:hideMark/>
          </w:tcPr>
          <w:p w14:paraId="7E436227" w14:textId="77777777" w:rsidR="00A13D17" w:rsidRPr="00A13D17" w:rsidRDefault="00A13D17" w:rsidP="00A13D17">
            <w:pPr>
              <w:rPr>
                <w:b/>
                <w:bCs/>
              </w:rPr>
            </w:pPr>
            <w:r w:rsidRPr="00A13D17">
              <w:rPr>
                <w:b/>
                <w:bCs/>
              </w:rPr>
              <w:t>4.857464</w:t>
            </w:r>
          </w:p>
        </w:tc>
        <w:tc>
          <w:tcPr>
            <w:tcW w:w="960" w:type="dxa"/>
            <w:noWrap/>
            <w:hideMark/>
          </w:tcPr>
          <w:p w14:paraId="7A1974B1" w14:textId="77777777" w:rsidR="00A13D17" w:rsidRPr="00A13D17" w:rsidRDefault="00A13D17" w:rsidP="00A13D17">
            <w:pPr>
              <w:rPr>
                <w:b/>
                <w:bCs/>
              </w:rPr>
            </w:pPr>
            <w:r w:rsidRPr="00A13D17">
              <w:rPr>
                <w:b/>
                <w:bCs/>
              </w:rPr>
              <w:t>6.440753</w:t>
            </w:r>
          </w:p>
        </w:tc>
      </w:tr>
    </w:tbl>
    <w:p w14:paraId="7F1DFA28" w14:textId="2E8F701A" w:rsidR="00435557" w:rsidRDefault="00435557" w:rsidP="00F529BC"/>
    <w:p w14:paraId="49DDB4DC" w14:textId="77777777" w:rsidR="00A13D17" w:rsidRDefault="00435557" w:rsidP="00F529BC">
      <w:r>
        <w:t>4</w:t>
      </w:r>
      <w:r w:rsidRPr="00435557">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A13D17" w:rsidRPr="00A13D17" w14:paraId="786AF0E1" w14:textId="77777777" w:rsidTr="00A13D17">
        <w:trPr>
          <w:trHeight w:val="300"/>
        </w:trPr>
        <w:tc>
          <w:tcPr>
            <w:tcW w:w="960" w:type="dxa"/>
            <w:noWrap/>
            <w:hideMark/>
          </w:tcPr>
          <w:p w14:paraId="59703F20" w14:textId="77777777" w:rsidR="00A13D17" w:rsidRPr="00A13D17" w:rsidRDefault="00A13D17" w:rsidP="00A13D17">
            <w:r w:rsidRPr="00A13D17">
              <w:t>Tx01</w:t>
            </w:r>
          </w:p>
        </w:tc>
        <w:tc>
          <w:tcPr>
            <w:tcW w:w="960" w:type="dxa"/>
            <w:noWrap/>
            <w:hideMark/>
          </w:tcPr>
          <w:p w14:paraId="42329B59" w14:textId="77777777" w:rsidR="00A13D17" w:rsidRPr="00A13D17" w:rsidRDefault="00A13D17" w:rsidP="00A13D17">
            <w:r w:rsidRPr="00A13D17">
              <w:t>Tx02</w:t>
            </w:r>
          </w:p>
        </w:tc>
        <w:tc>
          <w:tcPr>
            <w:tcW w:w="960" w:type="dxa"/>
            <w:noWrap/>
            <w:hideMark/>
          </w:tcPr>
          <w:p w14:paraId="2A7E6E50" w14:textId="77777777" w:rsidR="00A13D17" w:rsidRPr="00A13D17" w:rsidRDefault="00A13D17" w:rsidP="00A13D17">
            <w:r w:rsidRPr="00A13D17">
              <w:t>Tx03</w:t>
            </w:r>
          </w:p>
        </w:tc>
        <w:tc>
          <w:tcPr>
            <w:tcW w:w="960" w:type="dxa"/>
            <w:noWrap/>
            <w:hideMark/>
          </w:tcPr>
          <w:p w14:paraId="4F5AC9C1" w14:textId="77777777" w:rsidR="00A13D17" w:rsidRPr="00A13D17" w:rsidRDefault="00A13D17" w:rsidP="00A13D17">
            <w:r w:rsidRPr="00A13D17">
              <w:t>Tx04</w:t>
            </w:r>
          </w:p>
        </w:tc>
        <w:tc>
          <w:tcPr>
            <w:tcW w:w="960" w:type="dxa"/>
            <w:noWrap/>
            <w:hideMark/>
          </w:tcPr>
          <w:p w14:paraId="68FAD105" w14:textId="77777777" w:rsidR="00A13D17" w:rsidRPr="00A13D17" w:rsidRDefault="00A13D17" w:rsidP="00A13D17">
            <w:r w:rsidRPr="00A13D17">
              <w:t>Tx05</w:t>
            </w:r>
          </w:p>
        </w:tc>
        <w:tc>
          <w:tcPr>
            <w:tcW w:w="960" w:type="dxa"/>
            <w:noWrap/>
            <w:hideMark/>
          </w:tcPr>
          <w:p w14:paraId="793199D5" w14:textId="77777777" w:rsidR="00A13D17" w:rsidRPr="00A13D17" w:rsidRDefault="00A13D17" w:rsidP="00A13D17">
            <w:r w:rsidRPr="00A13D17">
              <w:t>Tx06</w:t>
            </w:r>
          </w:p>
        </w:tc>
        <w:tc>
          <w:tcPr>
            <w:tcW w:w="960" w:type="dxa"/>
            <w:noWrap/>
            <w:hideMark/>
          </w:tcPr>
          <w:p w14:paraId="7EE78B98" w14:textId="77777777" w:rsidR="00A13D17" w:rsidRPr="00A13D17" w:rsidRDefault="00A13D17" w:rsidP="00A13D17">
            <w:r w:rsidRPr="00A13D17">
              <w:t>Tx07</w:t>
            </w:r>
          </w:p>
        </w:tc>
        <w:tc>
          <w:tcPr>
            <w:tcW w:w="960" w:type="dxa"/>
            <w:noWrap/>
            <w:hideMark/>
          </w:tcPr>
          <w:p w14:paraId="13E332F1" w14:textId="77777777" w:rsidR="00A13D17" w:rsidRPr="00A13D17" w:rsidRDefault="00A13D17" w:rsidP="00A13D17">
            <w:r w:rsidRPr="00A13D17">
              <w:t>Tx08</w:t>
            </w:r>
          </w:p>
        </w:tc>
        <w:tc>
          <w:tcPr>
            <w:tcW w:w="960" w:type="dxa"/>
            <w:noWrap/>
            <w:hideMark/>
          </w:tcPr>
          <w:p w14:paraId="0E26109C" w14:textId="77777777" w:rsidR="00A13D17" w:rsidRPr="00A13D17" w:rsidRDefault="00A13D17" w:rsidP="00A13D17">
            <w:r w:rsidRPr="00A13D17">
              <w:t>Tx09</w:t>
            </w:r>
          </w:p>
        </w:tc>
        <w:tc>
          <w:tcPr>
            <w:tcW w:w="960" w:type="dxa"/>
            <w:noWrap/>
            <w:hideMark/>
          </w:tcPr>
          <w:p w14:paraId="6557E7F8" w14:textId="77777777" w:rsidR="00A13D17" w:rsidRPr="00A13D17" w:rsidRDefault="00A13D17" w:rsidP="00A13D17">
            <w:r w:rsidRPr="00A13D17">
              <w:t>Tx10</w:t>
            </w:r>
          </w:p>
        </w:tc>
      </w:tr>
      <w:tr w:rsidR="00A13D17" w:rsidRPr="00A13D17" w14:paraId="089004BC" w14:textId="77777777" w:rsidTr="00A13D17">
        <w:trPr>
          <w:trHeight w:val="300"/>
        </w:trPr>
        <w:tc>
          <w:tcPr>
            <w:tcW w:w="960" w:type="dxa"/>
            <w:noWrap/>
            <w:hideMark/>
          </w:tcPr>
          <w:p w14:paraId="39A7D522" w14:textId="77777777" w:rsidR="00A13D17" w:rsidRPr="00A13D17" w:rsidRDefault="00A13D17" w:rsidP="00A13D17">
            <w:r w:rsidRPr="00A13D17">
              <w:t>2.209482</w:t>
            </w:r>
          </w:p>
        </w:tc>
        <w:tc>
          <w:tcPr>
            <w:tcW w:w="960" w:type="dxa"/>
            <w:noWrap/>
            <w:hideMark/>
          </w:tcPr>
          <w:p w14:paraId="76A85AAE" w14:textId="77777777" w:rsidR="00A13D17" w:rsidRPr="00A13D17" w:rsidRDefault="00A13D17" w:rsidP="00A13D17">
            <w:r w:rsidRPr="00A13D17">
              <w:t>1.960589</w:t>
            </w:r>
          </w:p>
        </w:tc>
        <w:tc>
          <w:tcPr>
            <w:tcW w:w="960" w:type="dxa"/>
            <w:noWrap/>
            <w:hideMark/>
          </w:tcPr>
          <w:p w14:paraId="33ABC38B" w14:textId="77777777" w:rsidR="00A13D17" w:rsidRPr="00A13D17" w:rsidRDefault="00A13D17" w:rsidP="00A13D17">
            <w:r w:rsidRPr="00A13D17">
              <w:t>3.317023</w:t>
            </w:r>
          </w:p>
        </w:tc>
        <w:tc>
          <w:tcPr>
            <w:tcW w:w="960" w:type="dxa"/>
            <w:noWrap/>
            <w:hideMark/>
          </w:tcPr>
          <w:p w14:paraId="5F796890" w14:textId="77777777" w:rsidR="00A13D17" w:rsidRPr="00A13D17" w:rsidRDefault="00A13D17" w:rsidP="00A13D17">
            <w:r w:rsidRPr="00A13D17">
              <w:t>5.157796</w:t>
            </w:r>
          </w:p>
        </w:tc>
        <w:tc>
          <w:tcPr>
            <w:tcW w:w="960" w:type="dxa"/>
            <w:noWrap/>
            <w:hideMark/>
          </w:tcPr>
          <w:p w14:paraId="4FAD3793" w14:textId="77777777" w:rsidR="00A13D17" w:rsidRPr="00A13D17" w:rsidRDefault="00A13D17" w:rsidP="00A13D17">
            <w:r w:rsidRPr="00A13D17">
              <w:t>5.597856</w:t>
            </w:r>
          </w:p>
        </w:tc>
        <w:tc>
          <w:tcPr>
            <w:tcW w:w="960" w:type="dxa"/>
            <w:noWrap/>
            <w:hideMark/>
          </w:tcPr>
          <w:p w14:paraId="4339E562" w14:textId="77777777" w:rsidR="00A13D17" w:rsidRPr="00A13D17" w:rsidRDefault="00A13D17" w:rsidP="00A13D17">
            <w:r w:rsidRPr="00A13D17">
              <w:t>2.801233</w:t>
            </w:r>
          </w:p>
        </w:tc>
        <w:tc>
          <w:tcPr>
            <w:tcW w:w="960" w:type="dxa"/>
            <w:noWrap/>
            <w:hideMark/>
          </w:tcPr>
          <w:p w14:paraId="1F21B86B" w14:textId="77777777" w:rsidR="00A13D17" w:rsidRPr="00A13D17" w:rsidRDefault="00A13D17" w:rsidP="00A13D17">
            <w:r w:rsidRPr="00A13D17">
              <w:t>1.94453</w:t>
            </w:r>
          </w:p>
        </w:tc>
        <w:tc>
          <w:tcPr>
            <w:tcW w:w="960" w:type="dxa"/>
            <w:noWrap/>
            <w:hideMark/>
          </w:tcPr>
          <w:p w14:paraId="6BACB636" w14:textId="77777777" w:rsidR="00A13D17" w:rsidRPr="00A13D17" w:rsidRDefault="00A13D17" w:rsidP="00A13D17">
            <w:r w:rsidRPr="00A13D17">
              <w:t>3.296879</w:t>
            </w:r>
          </w:p>
        </w:tc>
        <w:tc>
          <w:tcPr>
            <w:tcW w:w="960" w:type="dxa"/>
            <w:noWrap/>
            <w:hideMark/>
          </w:tcPr>
          <w:p w14:paraId="5BD7318C" w14:textId="77777777" w:rsidR="00A13D17" w:rsidRPr="00A13D17" w:rsidRDefault="00A13D17" w:rsidP="00A13D17">
            <w:r w:rsidRPr="00A13D17">
              <w:t>4.504218</w:t>
            </w:r>
          </w:p>
        </w:tc>
        <w:tc>
          <w:tcPr>
            <w:tcW w:w="960" w:type="dxa"/>
            <w:noWrap/>
            <w:hideMark/>
          </w:tcPr>
          <w:p w14:paraId="6994B27B" w14:textId="77777777" w:rsidR="00A13D17" w:rsidRPr="00A13D17" w:rsidRDefault="00A13D17" w:rsidP="00A13D17">
            <w:r w:rsidRPr="00A13D17">
              <w:t>6.257027</w:t>
            </w:r>
          </w:p>
        </w:tc>
      </w:tr>
      <w:tr w:rsidR="00A13D17" w:rsidRPr="00A13D17" w14:paraId="4E4A0F9C" w14:textId="77777777" w:rsidTr="00A13D17">
        <w:trPr>
          <w:trHeight w:val="300"/>
        </w:trPr>
        <w:tc>
          <w:tcPr>
            <w:tcW w:w="960" w:type="dxa"/>
            <w:noWrap/>
            <w:hideMark/>
          </w:tcPr>
          <w:p w14:paraId="181250EE" w14:textId="77777777" w:rsidR="00A13D17" w:rsidRPr="00A13D17" w:rsidRDefault="00A13D17" w:rsidP="00A13D17">
            <w:r w:rsidRPr="00A13D17">
              <w:t>1.841332</w:t>
            </w:r>
          </w:p>
        </w:tc>
        <w:tc>
          <w:tcPr>
            <w:tcW w:w="960" w:type="dxa"/>
            <w:noWrap/>
            <w:hideMark/>
          </w:tcPr>
          <w:p w14:paraId="11B76985" w14:textId="77777777" w:rsidR="00A13D17" w:rsidRPr="00A13D17" w:rsidRDefault="00A13D17" w:rsidP="00A13D17">
            <w:r w:rsidRPr="00A13D17">
              <w:t>2.458429</w:t>
            </w:r>
          </w:p>
        </w:tc>
        <w:tc>
          <w:tcPr>
            <w:tcW w:w="960" w:type="dxa"/>
            <w:noWrap/>
            <w:hideMark/>
          </w:tcPr>
          <w:p w14:paraId="4457C97D" w14:textId="77777777" w:rsidR="00A13D17" w:rsidRPr="00A13D17" w:rsidRDefault="00A13D17" w:rsidP="00A13D17">
            <w:r w:rsidRPr="00A13D17">
              <w:t>3.586298</w:t>
            </w:r>
          </w:p>
        </w:tc>
        <w:tc>
          <w:tcPr>
            <w:tcW w:w="960" w:type="dxa"/>
            <w:noWrap/>
            <w:hideMark/>
          </w:tcPr>
          <w:p w14:paraId="76D9A6C2" w14:textId="77777777" w:rsidR="00A13D17" w:rsidRPr="00A13D17" w:rsidRDefault="00A13D17" w:rsidP="00A13D17">
            <w:r w:rsidRPr="00A13D17">
              <w:t>5.17994</w:t>
            </w:r>
          </w:p>
        </w:tc>
        <w:tc>
          <w:tcPr>
            <w:tcW w:w="960" w:type="dxa"/>
            <w:noWrap/>
            <w:hideMark/>
          </w:tcPr>
          <w:p w14:paraId="16DF6554" w14:textId="77777777" w:rsidR="00A13D17" w:rsidRPr="00A13D17" w:rsidRDefault="00A13D17" w:rsidP="00A13D17">
            <w:r w:rsidRPr="00A13D17">
              <w:t>5.395041</w:t>
            </w:r>
          </w:p>
        </w:tc>
        <w:tc>
          <w:tcPr>
            <w:tcW w:w="960" w:type="dxa"/>
            <w:noWrap/>
            <w:hideMark/>
          </w:tcPr>
          <w:p w14:paraId="133EFCF1" w14:textId="77777777" w:rsidR="00A13D17" w:rsidRPr="00A13D17" w:rsidRDefault="00A13D17" w:rsidP="00A13D17">
            <w:r w:rsidRPr="00A13D17">
              <w:t>1.741933</w:t>
            </w:r>
          </w:p>
        </w:tc>
        <w:tc>
          <w:tcPr>
            <w:tcW w:w="960" w:type="dxa"/>
            <w:noWrap/>
            <w:hideMark/>
          </w:tcPr>
          <w:p w14:paraId="727A7094" w14:textId="77777777" w:rsidR="00A13D17" w:rsidRPr="00A13D17" w:rsidRDefault="00A13D17" w:rsidP="00A13D17">
            <w:r w:rsidRPr="00A13D17">
              <w:t>2.242362</w:t>
            </w:r>
          </w:p>
        </w:tc>
        <w:tc>
          <w:tcPr>
            <w:tcW w:w="960" w:type="dxa"/>
            <w:noWrap/>
            <w:hideMark/>
          </w:tcPr>
          <w:p w14:paraId="5E3DE576" w14:textId="77777777" w:rsidR="00A13D17" w:rsidRPr="00A13D17" w:rsidRDefault="00A13D17" w:rsidP="00A13D17">
            <w:r w:rsidRPr="00A13D17">
              <w:t>3.627018</w:t>
            </w:r>
          </w:p>
        </w:tc>
        <w:tc>
          <w:tcPr>
            <w:tcW w:w="960" w:type="dxa"/>
            <w:noWrap/>
            <w:hideMark/>
          </w:tcPr>
          <w:p w14:paraId="0798B7E9" w14:textId="77777777" w:rsidR="00A13D17" w:rsidRPr="00A13D17" w:rsidRDefault="00A13D17" w:rsidP="00A13D17">
            <w:r w:rsidRPr="00A13D17">
              <w:t>5.86804</w:t>
            </w:r>
          </w:p>
        </w:tc>
        <w:tc>
          <w:tcPr>
            <w:tcW w:w="960" w:type="dxa"/>
            <w:noWrap/>
            <w:hideMark/>
          </w:tcPr>
          <w:p w14:paraId="08D42989" w14:textId="77777777" w:rsidR="00A13D17" w:rsidRPr="00A13D17" w:rsidRDefault="00A13D17" w:rsidP="00A13D17">
            <w:r w:rsidRPr="00A13D17">
              <w:t>5.147646</w:t>
            </w:r>
          </w:p>
        </w:tc>
      </w:tr>
      <w:tr w:rsidR="00A13D17" w:rsidRPr="00A13D17" w14:paraId="2753D520" w14:textId="77777777" w:rsidTr="00A13D17">
        <w:trPr>
          <w:trHeight w:val="300"/>
        </w:trPr>
        <w:tc>
          <w:tcPr>
            <w:tcW w:w="960" w:type="dxa"/>
            <w:noWrap/>
            <w:hideMark/>
          </w:tcPr>
          <w:p w14:paraId="0A45BF46" w14:textId="77777777" w:rsidR="00A13D17" w:rsidRPr="00A13D17" w:rsidRDefault="00A13D17" w:rsidP="00A13D17">
            <w:r w:rsidRPr="00A13D17">
              <w:t>2.720555</w:t>
            </w:r>
          </w:p>
        </w:tc>
        <w:tc>
          <w:tcPr>
            <w:tcW w:w="960" w:type="dxa"/>
            <w:noWrap/>
            <w:hideMark/>
          </w:tcPr>
          <w:p w14:paraId="30C78D9D" w14:textId="77777777" w:rsidR="00A13D17" w:rsidRPr="00A13D17" w:rsidRDefault="00A13D17" w:rsidP="00A13D17">
            <w:r w:rsidRPr="00A13D17">
              <w:t>2.609685</w:t>
            </w:r>
          </w:p>
        </w:tc>
        <w:tc>
          <w:tcPr>
            <w:tcW w:w="960" w:type="dxa"/>
            <w:noWrap/>
            <w:hideMark/>
          </w:tcPr>
          <w:p w14:paraId="729087D0" w14:textId="77777777" w:rsidR="00A13D17" w:rsidRPr="00A13D17" w:rsidRDefault="00A13D17" w:rsidP="00A13D17">
            <w:r w:rsidRPr="00A13D17">
              <w:t>3.780155</w:t>
            </w:r>
          </w:p>
        </w:tc>
        <w:tc>
          <w:tcPr>
            <w:tcW w:w="960" w:type="dxa"/>
            <w:noWrap/>
            <w:hideMark/>
          </w:tcPr>
          <w:p w14:paraId="2DB73737" w14:textId="77777777" w:rsidR="00A13D17" w:rsidRPr="00A13D17" w:rsidRDefault="00A13D17" w:rsidP="00A13D17">
            <w:r w:rsidRPr="00A13D17">
              <w:t>5.120293</w:t>
            </w:r>
          </w:p>
        </w:tc>
        <w:tc>
          <w:tcPr>
            <w:tcW w:w="960" w:type="dxa"/>
            <w:noWrap/>
            <w:hideMark/>
          </w:tcPr>
          <w:p w14:paraId="68CE0E2C" w14:textId="77777777" w:rsidR="00A13D17" w:rsidRPr="00A13D17" w:rsidRDefault="00A13D17" w:rsidP="00A13D17">
            <w:r w:rsidRPr="00A13D17">
              <w:t>6.589697</w:t>
            </w:r>
          </w:p>
        </w:tc>
        <w:tc>
          <w:tcPr>
            <w:tcW w:w="960" w:type="dxa"/>
            <w:noWrap/>
            <w:hideMark/>
          </w:tcPr>
          <w:p w14:paraId="44029BFB" w14:textId="77777777" w:rsidR="00A13D17" w:rsidRPr="00A13D17" w:rsidRDefault="00A13D17" w:rsidP="00A13D17">
            <w:r w:rsidRPr="00A13D17">
              <w:t>1.910774</w:t>
            </w:r>
          </w:p>
        </w:tc>
        <w:tc>
          <w:tcPr>
            <w:tcW w:w="960" w:type="dxa"/>
            <w:noWrap/>
            <w:hideMark/>
          </w:tcPr>
          <w:p w14:paraId="3326B889" w14:textId="77777777" w:rsidR="00A13D17" w:rsidRPr="00A13D17" w:rsidRDefault="00A13D17" w:rsidP="00A13D17">
            <w:r w:rsidRPr="00A13D17">
              <w:t>2.397001</w:t>
            </w:r>
          </w:p>
        </w:tc>
        <w:tc>
          <w:tcPr>
            <w:tcW w:w="960" w:type="dxa"/>
            <w:noWrap/>
            <w:hideMark/>
          </w:tcPr>
          <w:p w14:paraId="6F823D21" w14:textId="77777777" w:rsidR="00A13D17" w:rsidRPr="00A13D17" w:rsidRDefault="00A13D17" w:rsidP="00A13D17">
            <w:r w:rsidRPr="00A13D17">
              <w:t>3.56678</w:t>
            </w:r>
          </w:p>
        </w:tc>
        <w:tc>
          <w:tcPr>
            <w:tcW w:w="960" w:type="dxa"/>
            <w:noWrap/>
            <w:hideMark/>
          </w:tcPr>
          <w:p w14:paraId="72700143" w14:textId="77777777" w:rsidR="00A13D17" w:rsidRPr="00A13D17" w:rsidRDefault="00A13D17" w:rsidP="00A13D17">
            <w:r w:rsidRPr="00A13D17">
              <w:t>5.229747</w:t>
            </w:r>
          </w:p>
        </w:tc>
        <w:tc>
          <w:tcPr>
            <w:tcW w:w="960" w:type="dxa"/>
            <w:noWrap/>
            <w:hideMark/>
          </w:tcPr>
          <w:p w14:paraId="4DED654B" w14:textId="77777777" w:rsidR="00A13D17" w:rsidRPr="00A13D17" w:rsidRDefault="00A13D17" w:rsidP="00A13D17">
            <w:r w:rsidRPr="00A13D17">
              <w:t>7.519228</w:t>
            </w:r>
          </w:p>
        </w:tc>
      </w:tr>
      <w:tr w:rsidR="00A13D17" w:rsidRPr="00A13D17" w14:paraId="2BD3C5BD" w14:textId="77777777" w:rsidTr="00A13D17">
        <w:trPr>
          <w:trHeight w:val="300"/>
        </w:trPr>
        <w:tc>
          <w:tcPr>
            <w:tcW w:w="960" w:type="dxa"/>
            <w:noWrap/>
            <w:hideMark/>
          </w:tcPr>
          <w:p w14:paraId="5623EF29" w14:textId="77777777" w:rsidR="00A13D17" w:rsidRPr="00A13D17" w:rsidRDefault="00A13D17" w:rsidP="00A13D17">
            <w:r w:rsidRPr="00A13D17">
              <w:t>2.318604</w:t>
            </w:r>
          </w:p>
        </w:tc>
        <w:tc>
          <w:tcPr>
            <w:tcW w:w="960" w:type="dxa"/>
            <w:noWrap/>
            <w:hideMark/>
          </w:tcPr>
          <w:p w14:paraId="3B9ADD20" w14:textId="77777777" w:rsidR="00A13D17" w:rsidRPr="00A13D17" w:rsidRDefault="00A13D17" w:rsidP="00A13D17">
            <w:r w:rsidRPr="00A13D17">
              <w:t>2.513422</w:t>
            </w:r>
          </w:p>
        </w:tc>
        <w:tc>
          <w:tcPr>
            <w:tcW w:w="960" w:type="dxa"/>
            <w:noWrap/>
            <w:hideMark/>
          </w:tcPr>
          <w:p w14:paraId="3F21D750" w14:textId="77777777" w:rsidR="00A13D17" w:rsidRPr="00A13D17" w:rsidRDefault="00A13D17" w:rsidP="00A13D17">
            <w:r w:rsidRPr="00A13D17">
              <w:t>4.443964</w:t>
            </w:r>
          </w:p>
        </w:tc>
        <w:tc>
          <w:tcPr>
            <w:tcW w:w="960" w:type="dxa"/>
            <w:noWrap/>
            <w:hideMark/>
          </w:tcPr>
          <w:p w14:paraId="104DE4DE" w14:textId="77777777" w:rsidR="00A13D17" w:rsidRPr="00A13D17" w:rsidRDefault="00A13D17" w:rsidP="00A13D17">
            <w:r w:rsidRPr="00A13D17">
              <w:t>5.142034</w:t>
            </w:r>
          </w:p>
        </w:tc>
        <w:tc>
          <w:tcPr>
            <w:tcW w:w="960" w:type="dxa"/>
            <w:noWrap/>
            <w:hideMark/>
          </w:tcPr>
          <w:p w14:paraId="1751D318" w14:textId="77777777" w:rsidR="00A13D17" w:rsidRPr="00A13D17" w:rsidRDefault="00A13D17" w:rsidP="00A13D17">
            <w:r w:rsidRPr="00A13D17">
              <w:t>6.690971</w:t>
            </w:r>
          </w:p>
        </w:tc>
        <w:tc>
          <w:tcPr>
            <w:tcW w:w="960" w:type="dxa"/>
            <w:noWrap/>
            <w:hideMark/>
          </w:tcPr>
          <w:p w14:paraId="391C0D45" w14:textId="77777777" w:rsidR="00A13D17" w:rsidRPr="00A13D17" w:rsidRDefault="00A13D17" w:rsidP="00A13D17">
            <w:r w:rsidRPr="00A13D17">
              <w:t>2.215738</w:t>
            </w:r>
          </w:p>
        </w:tc>
        <w:tc>
          <w:tcPr>
            <w:tcW w:w="960" w:type="dxa"/>
            <w:noWrap/>
            <w:hideMark/>
          </w:tcPr>
          <w:p w14:paraId="0435E9D6" w14:textId="77777777" w:rsidR="00A13D17" w:rsidRPr="00A13D17" w:rsidRDefault="00A13D17" w:rsidP="00A13D17">
            <w:r w:rsidRPr="00A13D17">
              <w:t>2.292283</w:t>
            </w:r>
          </w:p>
        </w:tc>
        <w:tc>
          <w:tcPr>
            <w:tcW w:w="960" w:type="dxa"/>
            <w:noWrap/>
            <w:hideMark/>
          </w:tcPr>
          <w:p w14:paraId="23585B16" w14:textId="77777777" w:rsidR="00A13D17" w:rsidRPr="00A13D17" w:rsidRDefault="00A13D17" w:rsidP="00A13D17">
            <w:r w:rsidRPr="00A13D17">
              <w:t>4.671212</w:t>
            </w:r>
          </w:p>
        </w:tc>
        <w:tc>
          <w:tcPr>
            <w:tcW w:w="960" w:type="dxa"/>
            <w:noWrap/>
            <w:hideMark/>
          </w:tcPr>
          <w:p w14:paraId="0FAB1225" w14:textId="77777777" w:rsidR="00A13D17" w:rsidRPr="00A13D17" w:rsidRDefault="00A13D17" w:rsidP="00A13D17">
            <w:r w:rsidRPr="00A13D17">
              <w:t>4.56925</w:t>
            </w:r>
          </w:p>
        </w:tc>
        <w:tc>
          <w:tcPr>
            <w:tcW w:w="960" w:type="dxa"/>
            <w:noWrap/>
            <w:hideMark/>
          </w:tcPr>
          <w:p w14:paraId="30E3BCEE" w14:textId="77777777" w:rsidR="00A13D17" w:rsidRPr="00A13D17" w:rsidRDefault="00A13D17" w:rsidP="00A13D17">
            <w:r w:rsidRPr="00A13D17">
              <w:t>5.191094</w:t>
            </w:r>
          </w:p>
        </w:tc>
      </w:tr>
      <w:tr w:rsidR="00A13D17" w:rsidRPr="00A13D17" w14:paraId="0A969F88" w14:textId="77777777" w:rsidTr="00A13D17">
        <w:trPr>
          <w:trHeight w:val="300"/>
        </w:trPr>
        <w:tc>
          <w:tcPr>
            <w:tcW w:w="960" w:type="dxa"/>
            <w:noWrap/>
            <w:hideMark/>
          </w:tcPr>
          <w:p w14:paraId="76559DE0" w14:textId="77777777" w:rsidR="00A13D17" w:rsidRPr="00A13D17" w:rsidRDefault="00A13D17" w:rsidP="00A13D17">
            <w:r w:rsidRPr="00A13D17">
              <w:t>2.242539</w:t>
            </w:r>
          </w:p>
        </w:tc>
        <w:tc>
          <w:tcPr>
            <w:tcW w:w="960" w:type="dxa"/>
            <w:noWrap/>
            <w:hideMark/>
          </w:tcPr>
          <w:p w14:paraId="4D969FBF" w14:textId="77777777" w:rsidR="00A13D17" w:rsidRPr="00A13D17" w:rsidRDefault="00A13D17" w:rsidP="00A13D17">
            <w:r w:rsidRPr="00A13D17">
              <w:t>2.646861</w:t>
            </w:r>
          </w:p>
        </w:tc>
        <w:tc>
          <w:tcPr>
            <w:tcW w:w="960" w:type="dxa"/>
            <w:noWrap/>
            <w:hideMark/>
          </w:tcPr>
          <w:p w14:paraId="267B4884" w14:textId="77777777" w:rsidR="00A13D17" w:rsidRPr="00A13D17" w:rsidRDefault="00A13D17" w:rsidP="00A13D17">
            <w:r w:rsidRPr="00A13D17">
              <w:t>3.832461</w:t>
            </w:r>
          </w:p>
        </w:tc>
        <w:tc>
          <w:tcPr>
            <w:tcW w:w="960" w:type="dxa"/>
            <w:noWrap/>
            <w:hideMark/>
          </w:tcPr>
          <w:p w14:paraId="6299B988" w14:textId="77777777" w:rsidR="00A13D17" w:rsidRPr="00A13D17" w:rsidRDefault="00A13D17" w:rsidP="00A13D17">
            <w:r w:rsidRPr="00A13D17">
              <w:t>5.95981</w:t>
            </w:r>
          </w:p>
        </w:tc>
        <w:tc>
          <w:tcPr>
            <w:tcW w:w="960" w:type="dxa"/>
            <w:noWrap/>
            <w:hideMark/>
          </w:tcPr>
          <w:p w14:paraId="3E6F7E7B" w14:textId="77777777" w:rsidR="00A13D17" w:rsidRPr="00A13D17" w:rsidRDefault="00A13D17" w:rsidP="00A13D17">
            <w:r w:rsidRPr="00A13D17">
              <w:t>5.541611</w:t>
            </w:r>
          </w:p>
        </w:tc>
        <w:tc>
          <w:tcPr>
            <w:tcW w:w="960" w:type="dxa"/>
            <w:noWrap/>
            <w:hideMark/>
          </w:tcPr>
          <w:p w14:paraId="565419FC" w14:textId="77777777" w:rsidR="00A13D17" w:rsidRPr="00A13D17" w:rsidRDefault="00A13D17" w:rsidP="00A13D17">
            <w:r w:rsidRPr="00A13D17">
              <w:t>1.349933</w:t>
            </w:r>
          </w:p>
        </w:tc>
        <w:tc>
          <w:tcPr>
            <w:tcW w:w="960" w:type="dxa"/>
            <w:noWrap/>
            <w:hideMark/>
          </w:tcPr>
          <w:p w14:paraId="7375C890" w14:textId="77777777" w:rsidR="00A13D17" w:rsidRPr="00A13D17" w:rsidRDefault="00A13D17" w:rsidP="00A13D17">
            <w:r w:rsidRPr="00A13D17">
              <w:t>2.206654</w:t>
            </w:r>
          </w:p>
        </w:tc>
        <w:tc>
          <w:tcPr>
            <w:tcW w:w="960" w:type="dxa"/>
            <w:noWrap/>
            <w:hideMark/>
          </w:tcPr>
          <w:p w14:paraId="089C2B5C" w14:textId="77777777" w:rsidR="00A13D17" w:rsidRPr="00A13D17" w:rsidRDefault="00A13D17" w:rsidP="00A13D17">
            <w:r w:rsidRPr="00A13D17">
              <w:t>4.381669</w:t>
            </w:r>
          </w:p>
        </w:tc>
        <w:tc>
          <w:tcPr>
            <w:tcW w:w="960" w:type="dxa"/>
            <w:noWrap/>
            <w:hideMark/>
          </w:tcPr>
          <w:p w14:paraId="6A382363" w14:textId="77777777" w:rsidR="00A13D17" w:rsidRPr="00A13D17" w:rsidRDefault="00A13D17" w:rsidP="00A13D17">
            <w:r w:rsidRPr="00A13D17">
              <w:t>4.751854</w:t>
            </w:r>
          </w:p>
        </w:tc>
        <w:tc>
          <w:tcPr>
            <w:tcW w:w="960" w:type="dxa"/>
            <w:noWrap/>
            <w:hideMark/>
          </w:tcPr>
          <w:p w14:paraId="06B28B4C" w14:textId="77777777" w:rsidR="00A13D17" w:rsidRPr="00A13D17" w:rsidRDefault="00A13D17" w:rsidP="00A13D17">
            <w:r w:rsidRPr="00A13D17">
              <w:t>5.518161</w:t>
            </w:r>
          </w:p>
        </w:tc>
      </w:tr>
      <w:tr w:rsidR="00A13D17" w:rsidRPr="00A13D17" w14:paraId="3DBAE517" w14:textId="77777777" w:rsidTr="00A13D17">
        <w:trPr>
          <w:trHeight w:val="300"/>
        </w:trPr>
        <w:tc>
          <w:tcPr>
            <w:tcW w:w="960" w:type="dxa"/>
            <w:noWrap/>
            <w:hideMark/>
          </w:tcPr>
          <w:p w14:paraId="4F72CB5E" w14:textId="77777777" w:rsidR="00A13D17" w:rsidRPr="00A13D17" w:rsidRDefault="00A13D17" w:rsidP="00A13D17">
            <w:r w:rsidRPr="00A13D17">
              <w:t>2.153668</w:t>
            </w:r>
          </w:p>
        </w:tc>
        <w:tc>
          <w:tcPr>
            <w:tcW w:w="960" w:type="dxa"/>
            <w:noWrap/>
            <w:hideMark/>
          </w:tcPr>
          <w:p w14:paraId="01F0C060" w14:textId="77777777" w:rsidR="00A13D17" w:rsidRPr="00A13D17" w:rsidRDefault="00A13D17" w:rsidP="00A13D17">
            <w:r w:rsidRPr="00A13D17">
              <w:t>2.965077</w:t>
            </w:r>
          </w:p>
        </w:tc>
        <w:tc>
          <w:tcPr>
            <w:tcW w:w="960" w:type="dxa"/>
            <w:noWrap/>
            <w:hideMark/>
          </w:tcPr>
          <w:p w14:paraId="0C10D395" w14:textId="77777777" w:rsidR="00A13D17" w:rsidRPr="00A13D17" w:rsidRDefault="00A13D17" w:rsidP="00A13D17">
            <w:r w:rsidRPr="00A13D17">
              <w:t>4.418398</w:t>
            </w:r>
          </w:p>
        </w:tc>
        <w:tc>
          <w:tcPr>
            <w:tcW w:w="960" w:type="dxa"/>
            <w:noWrap/>
            <w:hideMark/>
          </w:tcPr>
          <w:p w14:paraId="7C91B127" w14:textId="77777777" w:rsidR="00A13D17" w:rsidRPr="00A13D17" w:rsidRDefault="00A13D17" w:rsidP="00A13D17">
            <w:r w:rsidRPr="00A13D17">
              <w:t>5.537235</w:t>
            </w:r>
          </w:p>
        </w:tc>
        <w:tc>
          <w:tcPr>
            <w:tcW w:w="960" w:type="dxa"/>
            <w:noWrap/>
            <w:hideMark/>
          </w:tcPr>
          <w:p w14:paraId="7C461493" w14:textId="77777777" w:rsidR="00A13D17" w:rsidRPr="00A13D17" w:rsidRDefault="00A13D17" w:rsidP="00A13D17">
            <w:r w:rsidRPr="00A13D17">
              <w:t>6.618996</w:t>
            </w:r>
          </w:p>
        </w:tc>
        <w:tc>
          <w:tcPr>
            <w:tcW w:w="960" w:type="dxa"/>
            <w:noWrap/>
            <w:hideMark/>
          </w:tcPr>
          <w:p w14:paraId="27904038" w14:textId="77777777" w:rsidR="00A13D17" w:rsidRPr="00A13D17" w:rsidRDefault="00A13D17" w:rsidP="00A13D17">
            <w:r w:rsidRPr="00A13D17">
              <w:t>1.899641</w:t>
            </w:r>
          </w:p>
        </w:tc>
        <w:tc>
          <w:tcPr>
            <w:tcW w:w="960" w:type="dxa"/>
            <w:noWrap/>
            <w:hideMark/>
          </w:tcPr>
          <w:p w14:paraId="63FC5EB6" w14:textId="77777777" w:rsidR="00A13D17" w:rsidRPr="00A13D17" w:rsidRDefault="00A13D17" w:rsidP="00A13D17">
            <w:r w:rsidRPr="00A13D17">
              <w:t>2.242199</w:t>
            </w:r>
          </w:p>
        </w:tc>
        <w:tc>
          <w:tcPr>
            <w:tcW w:w="960" w:type="dxa"/>
            <w:noWrap/>
            <w:hideMark/>
          </w:tcPr>
          <w:p w14:paraId="63CA5910" w14:textId="77777777" w:rsidR="00A13D17" w:rsidRPr="00A13D17" w:rsidRDefault="00A13D17" w:rsidP="00A13D17">
            <w:r w:rsidRPr="00A13D17">
              <w:t>4.187449</w:t>
            </w:r>
          </w:p>
        </w:tc>
        <w:tc>
          <w:tcPr>
            <w:tcW w:w="960" w:type="dxa"/>
            <w:noWrap/>
            <w:hideMark/>
          </w:tcPr>
          <w:p w14:paraId="64C798B2" w14:textId="77777777" w:rsidR="00A13D17" w:rsidRPr="00A13D17" w:rsidRDefault="00A13D17" w:rsidP="00A13D17">
            <w:r w:rsidRPr="00A13D17">
              <w:t>4.841752</w:t>
            </w:r>
          </w:p>
        </w:tc>
        <w:tc>
          <w:tcPr>
            <w:tcW w:w="960" w:type="dxa"/>
            <w:noWrap/>
            <w:hideMark/>
          </w:tcPr>
          <w:p w14:paraId="5839D55B" w14:textId="77777777" w:rsidR="00A13D17" w:rsidRPr="00A13D17" w:rsidRDefault="00A13D17" w:rsidP="00A13D17">
            <w:r w:rsidRPr="00A13D17">
              <w:t>6.529739</w:t>
            </w:r>
          </w:p>
        </w:tc>
      </w:tr>
      <w:tr w:rsidR="00A13D17" w:rsidRPr="00A13D17" w14:paraId="0EDD62F3" w14:textId="77777777" w:rsidTr="00A13D17">
        <w:trPr>
          <w:trHeight w:val="300"/>
        </w:trPr>
        <w:tc>
          <w:tcPr>
            <w:tcW w:w="960" w:type="dxa"/>
            <w:noWrap/>
            <w:hideMark/>
          </w:tcPr>
          <w:p w14:paraId="45F385D0" w14:textId="77777777" w:rsidR="00A13D17" w:rsidRPr="00A13D17" w:rsidRDefault="00A13D17" w:rsidP="00A13D17">
            <w:r w:rsidRPr="00A13D17">
              <w:t>1.49499</w:t>
            </w:r>
          </w:p>
        </w:tc>
        <w:tc>
          <w:tcPr>
            <w:tcW w:w="960" w:type="dxa"/>
            <w:noWrap/>
            <w:hideMark/>
          </w:tcPr>
          <w:p w14:paraId="2A6149F7" w14:textId="77777777" w:rsidR="00A13D17" w:rsidRPr="00A13D17" w:rsidRDefault="00A13D17" w:rsidP="00A13D17">
            <w:r w:rsidRPr="00A13D17">
              <w:t>2.413031</w:t>
            </w:r>
          </w:p>
        </w:tc>
        <w:tc>
          <w:tcPr>
            <w:tcW w:w="960" w:type="dxa"/>
            <w:noWrap/>
            <w:hideMark/>
          </w:tcPr>
          <w:p w14:paraId="715F548E" w14:textId="77777777" w:rsidR="00A13D17" w:rsidRPr="00A13D17" w:rsidRDefault="00A13D17" w:rsidP="00A13D17">
            <w:r w:rsidRPr="00A13D17">
              <w:t>4.158585</w:t>
            </w:r>
          </w:p>
        </w:tc>
        <w:tc>
          <w:tcPr>
            <w:tcW w:w="960" w:type="dxa"/>
            <w:noWrap/>
            <w:hideMark/>
          </w:tcPr>
          <w:p w14:paraId="713BC4E4" w14:textId="77777777" w:rsidR="00A13D17" w:rsidRPr="00A13D17" w:rsidRDefault="00A13D17" w:rsidP="00A13D17">
            <w:r w:rsidRPr="00A13D17">
              <w:t>5.76604</w:t>
            </w:r>
          </w:p>
        </w:tc>
        <w:tc>
          <w:tcPr>
            <w:tcW w:w="960" w:type="dxa"/>
            <w:noWrap/>
            <w:hideMark/>
          </w:tcPr>
          <w:p w14:paraId="1CFD6208" w14:textId="77777777" w:rsidR="00A13D17" w:rsidRPr="00A13D17" w:rsidRDefault="00A13D17" w:rsidP="00A13D17">
            <w:r w:rsidRPr="00A13D17">
              <w:t>6.338742</w:t>
            </w:r>
          </w:p>
        </w:tc>
        <w:tc>
          <w:tcPr>
            <w:tcW w:w="960" w:type="dxa"/>
            <w:noWrap/>
            <w:hideMark/>
          </w:tcPr>
          <w:p w14:paraId="3FA6827B" w14:textId="77777777" w:rsidR="00A13D17" w:rsidRPr="00A13D17" w:rsidRDefault="00A13D17" w:rsidP="00A13D17">
            <w:r w:rsidRPr="00A13D17">
              <w:t>2.259123</w:t>
            </w:r>
          </w:p>
        </w:tc>
        <w:tc>
          <w:tcPr>
            <w:tcW w:w="960" w:type="dxa"/>
            <w:noWrap/>
            <w:hideMark/>
          </w:tcPr>
          <w:p w14:paraId="71E87DA6" w14:textId="77777777" w:rsidR="00A13D17" w:rsidRPr="00A13D17" w:rsidRDefault="00A13D17" w:rsidP="00A13D17">
            <w:r w:rsidRPr="00A13D17">
              <w:t>3.75461</w:t>
            </w:r>
          </w:p>
        </w:tc>
        <w:tc>
          <w:tcPr>
            <w:tcW w:w="960" w:type="dxa"/>
            <w:noWrap/>
            <w:hideMark/>
          </w:tcPr>
          <w:p w14:paraId="7F2948C1" w14:textId="77777777" w:rsidR="00A13D17" w:rsidRPr="00A13D17" w:rsidRDefault="00A13D17" w:rsidP="00A13D17">
            <w:r w:rsidRPr="00A13D17">
              <w:t>4.417529</w:t>
            </w:r>
          </w:p>
        </w:tc>
        <w:tc>
          <w:tcPr>
            <w:tcW w:w="960" w:type="dxa"/>
            <w:noWrap/>
            <w:hideMark/>
          </w:tcPr>
          <w:p w14:paraId="6DD91344" w14:textId="77777777" w:rsidR="00A13D17" w:rsidRPr="00A13D17" w:rsidRDefault="00A13D17" w:rsidP="00A13D17">
            <w:r w:rsidRPr="00A13D17">
              <w:t>4.973345</w:t>
            </w:r>
          </w:p>
        </w:tc>
        <w:tc>
          <w:tcPr>
            <w:tcW w:w="960" w:type="dxa"/>
            <w:noWrap/>
            <w:hideMark/>
          </w:tcPr>
          <w:p w14:paraId="3BC4FAFC" w14:textId="77777777" w:rsidR="00A13D17" w:rsidRPr="00A13D17" w:rsidRDefault="00A13D17" w:rsidP="00A13D17">
            <w:r w:rsidRPr="00A13D17">
              <w:t>6.212246</w:t>
            </w:r>
          </w:p>
        </w:tc>
      </w:tr>
      <w:tr w:rsidR="00A13D17" w:rsidRPr="00A13D17" w14:paraId="2E749DCC" w14:textId="77777777" w:rsidTr="00A13D17">
        <w:trPr>
          <w:trHeight w:val="300"/>
        </w:trPr>
        <w:tc>
          <w:tcPr>
            <w:tcW w:w="960" w:type="dxa"/>
            <w:noWrap/>
            <w:hideMark/>
          </w:tcPr>
          <w:p w14:paraId="5E29D01A" w14:textId="77777777" w:rsidR="00A13D17" w:rsidRPr="00A13D17" w:rsidRDefault="00A13D17" w:rsidP="00A13D17">
            <w:r w:rsidRPr="00A13D17">
              <w:t>2.48779</w:t>
            </w:r>
          </w:p>
        </w:tc>
        <w:tc>
          <w:tcPr>
            <w:tcW w:w="960" w:type="dxa"/>
            <w:noWrap/>
            <w:hideMark/>
          </w:tcPr>
          <w:p w14:paraId="05216EC2" w14:textId="77777777" w:rsidR="00A13D17" w:rsidRPr="00A13D17" w:rsidRDefault="00A13D17" w:rsidP="00A13D17">
            <w:r w:rsidRPr="00A13D17">
              <w:t>3.117689</w:t>
            </w:r>
          </w:p>
        </w:tc>
        <w:tc>
          <w:tcPr>
            <w:tcW w:w="960" w:type="dxa"/>
            <w:noWrap/>
            <w:hideMark/>
          </w:tcPr>
          <w:p w14:paraId="6EA2BEDF" w14:textId="77777777" w:rsidR="00A13D17" w:rsidRPr="00A13D17" w:rsidRDefault="00A13D17" w:rsidP="00A13D17">
            <w:r w:rsidRPr="00A13D17">
              <w:t>4.474345</w:t>
            </w:r>
          </w:p>
        </w:tc>
        <w:tc>
          <w:tcPr>
            <w:tcW w:w="960" w:type="dxa"/>
            <w:noWrap/>
            <w:hideMark/>
          </w:tcPr>
          <w:p w14:paraId="74816C44" w14:textId="77777777" w:rsidR="00A13D17" w:rsidRPr="00A13D17" w:rsidRDefault="00A13D17" w:rsidP="00A13D17">
            <w:r w:rsidRPr="00A13D17">
              <w:t>5.431183</w:t>
            </w:r>
          </w:p>
        </w:tc>
        <w:tc>
          <w:tcPr>
            <w:tcW w:w="960" w:type="dxa"/>
            <w:noWrap/>
            <w:hideMark/>
          </w:tcPr>
          <w:p w14:paraId="24236544" w14:textId="77777777" w:rsidR="00A13D17" w:rsidRPr="00A13D17" w:rsidRDefault="00A13D17" w:rsidP="00A13D17">
            <w:r w:rsidRPr="00A13D17">
              <w:t>6.562137</w:t>
            </w:r>
          </w:p>
        </w:tc>
        <w:tc>
          <w:tcPr>
            <w:tcW w:w="960" w:type="dxa"/>
            <w:noWrap/>
            <w:hideMark/>
          </w:tcPr>
          <w:p w14:paraId="7CF09F37" w14:textId="77777777" w:rsidR="00A13D17" w:rsidRPr="00A13D17" w:rsidRDefault="00A13D17" w:rsidP="00A13D17">
            <w:r w:rsidRPr="00A13D17">
              <w:t>1.98073</w:t>
            </w:r>
          </w:p>
        </w:tc>
        <w:tc>
          <w:tcPr>
            <w:tcW w:w="960" w:type="dxa"/>
            <w:noWrap/>
            <w:hideMark/>
          </w:tcPr>
          <w:p w14:paraId="3619060E" w14:textId="77777777" w:rsidR="00A13D17" w:rsidRPr="00A13D17" w:rsidRDefault="00A13D17" w:rsidP="00A13D17">
            <w:r w:rsidRPr="00A13D17">
              <w:t>2.309445</w:t>
            </w:r>
          </w:p>
        </w:tc>
        <w:tc>
          <w:tcPr>
            <w:tcW w:w="960" w:type="dxa"/>
            <w:noWrap/>
            <w:hideMark/>
          </w:tcPr>
          <w:p w14:paraId="790A1156" w14:textId="77777777" w:rsidR="00A13D17" w:rsidRPr="00A13D17" w:rsidRDefault="00A13D17" w:rsidP="00A13D17">
            <w:r w:rsidRPr="00A13D17">
              <w:t>4.763621</w:t>
            </w:r>
          </w:p>
        </w:tc>
        <w:tc>
          <w:tcPr>
            <w:tcW w:w="960" w:type="dxa"/>
            <w:noWrap/>
            <w:hideMark/>
          </w:tcPr>
          <w:p w14:paraId="124810AC" w14:textId="77777777" w:rsidR="00A13D17" w:rsidRPr="00A13D17" w:rsidRDefault="00A13D17" w:rsidP="00A13D17">
            <w:r w:rsidRPr="00A13D17">
              <w:t>4.97073</w:t>
            </w:r>
          </w:p>
        </w:tc>
        <w:tc>
          <w:tcPr>
            <w:tcW w:w="960" w:type="dxa"/>
            <w:noWrap/>
            <w:hideMark/>
          </w:tcPr>
          <w:p w14:paraId="71B456D8" w14:textId="77777777" w:rsidR="00A13D17" w:rsidRPr="00A13D17" w:rsidRDefault="00A13D17" w:rsidP="00A13D17">
            <w:r w:rsidRPr="00A13D17">
              <w:t>7.307902</w:t>
            </w:r>
          </w:p>
        </w:tc>
      </w:tr>
      <w:tr w:rsidR="00A13D17" w:rsidRPr="00A13D17" w14:paraId="1A2CCC42" w14:textId="77777777" w:rsidTr="00A13D17">
        <w:trPr>
          <w:trHeight w:val="300"/>
        </w:trPr>
        <w:tc>
          <w:tcPr>
            <w:tcW w:w="960" w:type="dxa"/>
            <w:noWrap/>
            <w:hideMark/>
          </w:tcPr>
          <w:p w14:paraId="4AD6625E" w14:textId="77777777" w:rsidR="00A13D17" w:rsidRPr="00A13D17" w:rsidRDefault="00A13D17" w:rsidP="00A13D17">
            <w:r w:rsidRPr="00A13D17">
              <w:t>2.909579</w:t>
            </w:r>
          </w:p>
        </w:tc>
        <w:tc>
          <w:tcPr>
            <w:tcW w:w="960" w:type="dxa"/>
            <w:noWrap/>
            <w:hideMark/>
          </w:tcPr>
          <w:p w14:paraId="1D888006" w14:textId="77777777" w:rsidR="00A13D17" w:rsidRPr="00A13D17" w:rsidRDefault="00A13D17" w:rsidP="00A13D17">
            <w:r w:rsidRPr="00A13D17">
              <w:t>3.344692</w:t>
            </w:r>
          </w:p>
        </w:tc>
        <w:tc>
          <w:tcPr>
            <w:tcW w:w="960" w:type="dxa"/>
            <w:noWrap/>
            <w:hideMark/>
          </w:tcPr>
          <w:p w14:paraId="18A431C9" w14:textId="77777777" w:rsidR="00A13D17" w:rsidRPr="00A13D17" w:rsidRDefault="00A13D17" w:rsidP="00A13D17">
            <w:r w:rsidRPr="00A13D17">
              <w:t>4.752497</w:t>
            </w:r>
          </w:p>
        </w:tc>
        <w:tc>
          <w:tcPr>
            <w:tcW w:w="960" w:type="dxa"/>
            <w:noWrap/>
            <w:hideMark/>
          </w:tcPr>
          <w:p w14:paraId="6E16AA0F" w14:textId="77777777" w:rsidR="00A13D17" w:rsidRPr="00A13D17" w:rsidRDefault="00A13D17" w:rsidP="00A13D17">
            <w:r w:rsidRPr="00A13D17">
              <w:t>6.386481</w:t>
            </w:r>
          </w:p>
        </w:tc>
        <w:tc>
          <w:tcPr>
            <w:tcW w:w="960" w:type="dxa"/>
            <w:noWrap/>
            <w:hideMark/>
          </w:tcPr>
          <w:p w14:paraId="7686EA92" w14:textId="77777777" w:rsidR="00A13D17" w:rsidRPr="00A13D17" w:rsidRDefault="00A13D17" w:rsidP="00A13D17">
            <w:r w:rsidRPr="00A13D17">
              <w:t>7.916063</w:t>
            </w:r>
          </w:p>
        </w:tc>
        <w:tc>
          <w:tcPr>
            <w:tcW w:w="960" w:type="dxa"/>
            <w:noWrap/>
            <w:hideMark/>
          </w:tcPr>
          <w:p w14:paraId="30E1DD40" w14:textId="77777777" w:rsidR="00A13D17" w:rsidRPr="00A13D17" w:rsidRDefault="00A13D17" w:rsidP="00A13D17">
            <w:r w:rsidRPr="00A13D17">
              <w:t>2.422561</w:t>
            </w:r>
          </w:p>
        </w:tc>
        <w:tc>
          <w:tcPr>
            <w:tcW w:w="960" w:type="dxa"/>
            <w:noWrap/>
            <w:hideMark/>
          </w:tcPr>
          <w:p w14:paraId="63F19D9D" w14:textId="77777777" w:rsidR="00A13D17" w:rsidRPr="00A13D17" w:rsidRDefault="00A13D17" w:rsidP="00A13D17">
            <w:r w:rsidRPr="00A13D17">
              <w:t>3.411055</w:t>
            </w:r>
          </w:p>
        </w:tc>
        <w:tc>
          <w:tcPr>
            <w:tcW w:w="960" w:type="dxa"/>
            <w:noWrap/>
            <w:hideMark/>
          </w:tcPr>
          <w:p w14:paraId="4738872C" w14:textId="77777777" w:rsidR="00A13D17" w:rsidRPr="00A13D17" w:rsidRDefault="00A13D17" w:rsidP="00A13D17">
            <w:r w:rsidRPr="00A13D17">
              <w:t>4.18708</w:t>
            </w:r>
          </w:p>
        </w:tc>
        <w:tc>
          <w:tcPr>
            <w:tcW w:w="960" w:type="dxa"/>
            <w:noWrap/>
            <w:hideMark/>
          </w:tcPr>
          <w:p w14:paraId="5EA6757B" w14:textId="77777777" w:rsidR="00A13D17" w:rsidRPr="00A13D17" w:rsidRDefault="00A13D17" w:rsidP="00A13D17">
            <w:r w:rsidRPr="00A13D17">
              <w:t>5.22508</w:t>
            </w:r>
          </w:p>
        </w:tc>
        <w:tc>
          <w:tcPr>
            <w:tcW w:w="960" w:type="dxa"/>
            <w:noWrap/>
            <w:hideMark/>
          </w:tcPr>
          <w:p w14:paraId="32F5C900" w14:textId="77777777" w:rsidR="00A13D17" w:rsidRPr="00A13D17" w:rsidRDefault="00A13D17" w:rsidP="00A13D17">
            <w:r w:rsidRPr="00A13D17">
              <w:t>5.743566</w:t>
            </w:r>
          </w:p>
        </w:tc>
      </w:tr>
      <w:tr w:rsidR="00A13D17" w:rsidRPr="00A13D17" w14:paraId="7BC335A2" w14:textId="77777777" w:rsidTr="00A13D17">
        <w:trPr>
          <w:trHeight w:val="300"/>
        </w:trPr>
        <w:tc>
          <w:tcPr>
            <w:tcW w:w="960" w:type="dxa"/>
            <w:noWrap/>
            <w:hideMark/>
          </w:tcPr>
          <w:p w14:paraId="43A4CFDA" w14:textId="77777777" w:rsidR="00A13D17" w:rsidRPr="00A13D17" w:rsidRDefault="00A13D17" w:rsidP="00A13D17">
            <w:r w:rsidRPr="00A13D17">
              <w:t>2.213323</w:t>
            </w:r>
          </w:p>
        </w:tc>
        <w:tc>
          <w:tcPr>
            <w:tcW w:w="960" w:type="dxa"/>
            <w:noWrap/>
            <w:hideMark/>
          </w:tcPr>
          <w:p w14:paraId="24C6A9CD" w14:textId="77777777" w:rsidR="00A13D17" w:rsidRPr="00A13D17" w:rsidRDefault="00A13D17" w:rsidP="00A13D17">
            <w:r w:rsidRPr="00A13D17">
              <w:t>3.643092</w:t>
            </w:r>
          </w:p>
        </w:tc>
        <w:tc>
          <w:tcPr>
            <w:tcW w:w="960" w:type="dxa"/>
            <w:noWrap/>
            <w:hideMark/>
          </w:tcPr>
          <w:p w14:paraId="746CDB83" w14:textId="77777777" w:rsidR="00A13D17" w:rsidRPr="00A13D17" w:rsidRDefault="00A13D17" w:rsidP="00A13D17">
            <w:r w:rsidRPr="00A13D17">
              <w:t>4.809487</w:t>
            </w:r>
          </w:p>
        </w:tc>
        <w:tc>
          <w:tcPr>
            <w:tcW w:w="960" w:type="dxa"/>
            <w:noWrap/>
            <w:hideMark/>
          </w:tcPr>
          <w:p w14:paraId="0F2E19B8" w14:textId="77777777" w:rsidR="00A13D17" w:rsidRPr="00A13D17" w:rsidRDefault="00A13D17" w:rsidP="00A13D17">
            <w:r w:rsidRPr="00A13D17">
              <w:t>5.575312</w:t>
            </w:r>
          </w:p>
        </w:tc>
        <w:tc>
          <w:tcPr>
            <w:tcW w:w="960" w:type="dxa"/>
            <w:noWrap/>
            <w:hideMark/>
          </w:tcPr>
          <w:p w14:paraId="769D5552" w14:textId="77777777" w:rsidR="00A13D17" w:rsidRPr="00A13D17" w:rsidRDefault="00A13D17" w:rsidP="00A13D17">
            <w:r w:rsidRPr="00A13D17">
              <w:t>6.382456</w:t>
            </w:r>
          </w:p>
        </w:tc>
        <w:tc>
          <w:tcPr>
            <w:tcW w:w="960" w:type="dxa"/>
            <w:noWrap/>
            <w:hideMark/>
          </w:tcPr>
          <w:p w14:paraId="0CDF34CF" w14:textId="77777777" w:rsidR="00A13D17" w:rsidRPr="00A13D17" w:rsidRDefault="00A13D17" w:rsidP="00A13D17">
            <w:r w:rsidRPr="00A13D17">
              <w:t>2.477966</w:t>
            </w:r>
          </w:p>
        </w:tc>
        <w:tc>
          <w:tcPr>
            <w:tcW w:w="960" w:type="dxa"/>
            <w:noWrap/>
            <w:hideMark/>
          </w:tcPr>
          <w:p w14:paraId="69F9B327" w14:textId="77777777" w:rsidR="00A13D17" w:rsidRPr="00A13D17" w:rsidRDefault="00A13D17" w:rsidP="00A13D17">
            <w:r w:rsidRPr="00A13D17">
              <w:t>3.907515</w:t>
            </w:r>
          </w:p>
        </w:tc>
        <w:tc>
          <w:tcPr>
            <w:tcW w:w="960" w:type="dxa"/>
            <w:noWrap/>
            <w:hideMark/>
          </w:tcPr>
          <w:p w14:paraId="2B5AC3B9" w14:textId="77777777" w:rsidR="00A13D17" w:rsidRPr="00A13D17" w:rsidRDefault="00A13D17" w:rsidP="00A13D17">
            <w:r w:rsidRPr="00A13D17">
              <w:t>4.195621</w:t>
            </w:r>
          </w:p>
        </w:tc>
        <w:tc>
          <w:tcPr>
            <w:tcW w:w="960" w:type="dxa"/>
            <w:noWrap/>
            <w:hideMark/>
          </w:tcPr>
          <w:p w14:paraId="541360E7" w14:textId="77777777" w:rsidR="00A13D17" w:rsidRPr="00A13D17" w:rsidRDefault="00A13D17" w:rsidP="00A13D17">
            <w:r w:rsidRPr="00A13D17">
              <w:t>5.662171</w:t>
            </w:r>
          </w:p>
        </w:tc>
        <w:tc>
          <w:tcPr>
            <w:tcW w:w="960" w:type="dxa"/>
            <w:noWrap/>
            <w:hideMark/>
          </w:tcPr>
          <w:p w14:paraId="06796FD0" w14:textId="77777777" w:rsidR="00A13D17" w:rsidRPr="00A13D17" w:rsidRDefault="00A13D17" w:rsidP="00A13D17">
            <w:r w:rsidRPr="00A13D17">
              <w:t>7.958946</w:t>
            </w:r>
          </w:p>
        </w:tc>
      </w:tr>
      <w:tr w:rsidR="00A13D17" w:rsidRPr="00A13D17" w14:paraId="30925BC5" w14:textId="77777777" w:rsidTr="00A13D17">
        <w:trPr>
          <w:trHeight w:val="300"/>
        </w:trPr>
        <w:tc>
          <w:tcPr>
            <w:tcW w:w="960" w:type="dxa"/>
            <w:noWrap/>
            <w:hideMark/>
          </w:tcPr>
          <w:p w14:paraId="0AED751A" w14:textId="77777777" w:rsidR="00A13D17" w:rsidRPr="00A13D17" w:rsidRDefault="00A13D17" w:rsidP="00A13D17">
            <w:pPr>
              <w:rPr>
                <w:b/>
                <w:bCs/>
              </w:rPr>
            </w:pPr>
            <w:r w:rsidRPr="00A13D17">
              <w:rPr>
                <w:b/>
                <w:bCs/>
              </w:rPr>
              <w:t>2.259186</w:t>
            </w:r>
          </w:p>
        </w:tc>
        <w:tc>
          <w:tcPr>
            <w:tcW w:w="960" w:type="dxa"/>
            <w:noWrap/>
            <w:hideMark/>
          </w:tcPr>
          <w:p w14:paraId="52B213A0" w14:textId="77777777" w:rsidR="00A13D17" w:rsidRPr="00A13D17" w:rsidRDefault="00A13D17" w:rsidP="00A13D17">
            <w:pPr>
              <w:rPr>
                <w:b/>
                <w:bCs/>
              </w:rPr>
            </w:pPr>
            <w:r w:rsidRPr="00A13D17">
              <w:rPr>
                <w:b/>
                <w:bCs/>
              </w:rPr>
              <w:t>2.767257</w:t>
            </w:r>
          </w:p>
        </w:tc>
        <w:tc>
          <w:tcPr>
            <w:tcW w:w="960" w:type="dxa"/>
            <w:noWrap/>
            <w:hideMark/>
          </w:tcPr>
          <w:p w14:paraId="14A7CF46" w14:textId="77777777" w:rsidR="00A13D17" w:rsidRPr="00A13D17" w:rsidRDefault="00A13D17" w:rsidP="00A13D17">
            <w:pPr>
              <w:rPr>
                <w:b/>
                <w:bCs/>
              </w:rPr>
            </w:pPr>
            <w:r w:rsidRPr="00A13D17">
              <w:rPr>
                <w:b/>
                <w:bCs/>
              </w:rPr>
              <w:t>4.157321</w:t>
            </w:r>
          </w:p>
        </w:tc>
        <w:tc>
          <w:tcPr>
            <w:tcW w:w="960" w:type="dxa"/>
            <w:noWrap/>
            <w:hideMark/>
          </w:tcPr>
          <w:p w14:paraId="04C7645C" w14:textId="77777777" w:rsidR="00A13D17" w:rsidRPr="00A13D17" w:rsidRDefault="00A13D17" w:rsidP="00A13D17">
            <w:pPr>
              <w:rPr>
                <w:b/>
                <w:bCs/>
              </w:rPr>
            </w:pPr>
            <w:r w:rsidRPr="00A13D17">
              <w:rPr>
                <w:b/>
                <w:bCs/>
              </w:rPr>
              <w:t>5.525612</w:t>
            </w:r>
          </w:p>
        </w:tc>
        <w:tc>
          <w:tcPr>
            <w:tcW w:w="960" w:type="dxa"/>
            <w:noWrap/>
            <w:hideMark/>
          </w:tcPr>
          <w:p w14:paraId="7061CC2D" w14:textId="77777777" w:rsidR="00A13D17" w:rsidRPr="00A13D17" w:rsidRDefault="00A13D17" w:rsidP="00A13D17">
            <w:pPr>
              <w:rPr>
                <w:b/>
                <w:bCs/>
              </w:rPr>
            </w:pPr>
            <w:r w:rsidRPr="00A13D17">
              <w:rPr>
                <w:b/>
                <w:bCs/>
              </w:rPr>
              <w:t>6.363357</w:t>
            </w:r>
          </w:p>
        </w:tc>
        <w:tc>
          <w:tcPr>
            <w:tcW w:w="960" w:type="dxa"/>
            <w:noWrap/>
            <w:hideMark/>
          </w:tcPr>
          <w:p w14:paraId="72E2C15F" w14:textId="77777777" w:rsidR="00A13D17" w:rsidRPr="00A13D17" w:rsidRDefault="00A13D17" w:rsidP="00A13D17">
            <w:pPr>
              <w:rPr>
                <w:b/>
                <w:bCs/>
              </w:rPr>
            </w:pPr>
            <w:r w:rsidRPr="00A13D17">
              <w:rPr>
                <w:b/>
                <w:bCs/>
              </w:rPr>
              <w:t>2.105963</w:t>
            </w:r>
          </w:p>
        </w:tc>
        <w:tc>
          <w:tcPr>
            <w:tcW w:w="960" w:type="dxa"/>
            <w:noWrap/>
            <w:hideMark/>
          </w:tcPr>
          <w:p w14:paraId="0021506D" w14:textId="77777777" w:rsidR="00A13D17" w:rsidRPr="00A13D17" w:rsidRDefault="00A13D17" w:rsidP="00A13D17">
            <w:pPr>
              <w:rPr>
                <w:b/>
                <w:bCs/>
              </w:rPr>
            </w:pPr>
            <w:r w:rsidRPr="00A13D17">
              <w:rPr>
                <w:b/>
                <w:bCs/>
              </w:rPr>
              <w:t>2.670765</w:t>
            </w:r>
          </w:p>
        </w:tc>
        <w:tc>
          <w:tcPr>
            <w:tcW w:w="960" w:type="dxa"/>
            <w:noWrap/>
            <w:hideMark/>
          </w:tcPr>
          <w:p w14:paraId="19172344" w14:textId="77777777" w:rsidR="00A13D17" w:rsidRPr="00A13D17" w:rsidRDefault="00A13D17" w:rsidP="00A13D17">
            <w:pPr>
              <w:rPr>
                <w:b/>
                <w:bCs/>
              </w:rPr>
            </w:pPr>
            <w:r w:rsidRPr="00A13D17">
              <w:rPr>
                <w:b/>
                <w:bCs/>
              </w:rPr>
              <w:t>4.129486</w:t>
            </w:r>
          </w:p>
        </w:tc>
        <w:tc>
          <w:tcPr>
            <w:tcW w:w="960" w:type="dxa"/>
            <w:noWrap/>
            <w:hideMark/>
          </w:tcPr>
          <w:p w14:paraId="27B0ADFD" w14:textId="77777777" w:rsidR="00A13D17" w:rsidRPr="00A13D17" w:rsidRDefault="00A13D17" w:rsidP="00A13D17">
            <w:pPr>
              <w:rPr>
                <w:b/>
                <w:bCs/>
              </w:rPr>
            </w:pPr>
            <w:r w:rsidRPr="00A13D17">
              <w:rPr>
                <w:b/>
                <w:bCs/>
              </w:rPr>
              <w:t>5.059619</w:t>
            </w:r>
          </w:p>
        </w:tc>
        <w:tc>
          <w:tcPr>
            <w:tcW w:w="960" w:type="dxa"/>
            <w:noWrap/>
            <w:hideMark/>
          </w:tcPr>
          <w:p w14:paraId="400F934A" w14:textId="77777777" w:rsidR="00A13D17" w:rsidRPr="00A13D17" w:rsidRDefault="00A13D17" w:rsidP="00A13D17">
            <w:pPr>
              <w:rPr>
                <w:b/>
                <w:bCs/>
              </w:rPr>
            </w:pPr>
            <w:r w:rsidRPr="00A13D17">
              <w:rPr>
                <w:b/>
                <w:bCs/>
              </w:rPr>
              <w:t>6.338556</w:t>
            </w:r>
          </w:p>
        </w:tc>
      </w:tr>
    </w:tbl>
    <w:p w14:paraId="1935EC51" w14:textId="77777777" w:rsidR="00A13D17" w:rsidRDefault="00435557" w:rsidP="00F529BC">
      <w:r>
        <w:lastRenderedPageBreak/>
        <w:t>5</w:t>
      </w:r>
      <w:r w:rsidRPr="00435557">
        <w:rPr>
          <w:vertAlign w:val="superscript"/>
        </w:rPr>
        <w:t>th</w:t>
      </w:r>
      <w:r>
        <w:t xml:space="preserve"> Node</w:t>
      </w:r>
    </w:p>
    <w:tbl>
      <w:tblPr>
        <w:tblStyle w:val="TableGrid"/>
        <w:tblW w:w="0" w:type="auto"/>
        <w:tblLook w:val="04A0" w:firstRow="1" w:lastRow="0" w:firstColumn="1" w:lastColumn="0" w:noHBand="0" w:noVBand="1"/>
      </w:tblPr>
      <w:tblGrid>
        <w:gridCol w:w="1116"/>
        <w:gridCol w:w="1116"/>
        <w:gridCol w:w="1116"/>
        <w:gridCol w:w="1116"/>
        <w:gridCol w:w="1116"/>
        <w:gridCol w:w="1116"/>
        <w:gridCol w:w="1116"/>
        <w:gridCol w:w="1116"/>
        <w:gridCol w:w="1116"/>
        <w:gridCol w:w="1116"/>
      </w:tblGrid>
      <w:tr w:rsidR="00A13D17" w:rsidRPr="00A13D17" w14:paraId="5E922703" w14:textId="77777777" w:rsidTr="00A13D17">
        <w:trPr>
          <w:trHeight w:val="300"/>
        </w:trPr>
        <w:tc>
          <w:tcPr>
            <w:tcW w:w="960" w:type="dxa"/>
            <w:noWrap/>
            <w:hideMark/>
          </w:tcPr>
          <w:p w14:paraId="44B79826" w14:textId="77777777" w:rsidR="00A13D17" w:rsidRPr="00A13D17" w:rsidRDefault="00A13D17" w:rsidP="00A13D17">
            <w:r w:rsidRPr="00A13D17">
              <w:t>Tx01</w:t>
            </w:r>
          </w:p>
        </w:tc>
        <w:tc>
          <w:tcPr>
            <w:tcW w:w="960" w:type="dxa"/>
            <w:noWrap/>
            <w:hideMark/>
          </w:tcPr>
          <w:p w14:paraId="5254B089" w14:textId="77777777" w:rsidR="00A13D17" w:rsidRPr="00A13D17" w:rsidRDefault="00A13D17" w:rsidP="00A13D17">
            <w:r w:rsidRPr="00A13D17">
              <w:t>Tx02</w:t>
            </w:r>
          </w:p>
        </w:tc>
        <w:tc>
          <w:tcPr>
            <w:tcW w:w="960" w:type="dxa"/>
            <w:noWrap/>
            <w:hideMark/>
          </w:tcPr>
          <w:p w14:paraId="16056398" w14:textId="77777777" w:rsidR="00A13D17" w:rsidRPr="00A13D17" w:rsidRDefault="00A13D17" w:rsidP="00A13D17">
            <w:r w:rsidRPr="00A13D17">
              <w:t>Tx03</w:t>
            </w:r>
          </w:p>
        </w:tc>
        <w:tc>
          <w:tcPr>
            <w:tcW w:w="960" w:type="dxa"/>
            <w:noWrap/>
            <w:hideMark/>
          </w:tcPr>
          <w:p w14:paraId="67CA804E" w14:textId="77777777" w:rsidR="00A13D17" w:rsidRPr="00A13D17" w:rsidRDefault="00A13D17" w:rsidP="00A13D17">
            <w:r w:rsidRPr="00A13D17">
              <w:t>Tx04</w:t>
            </w:r>
          </w:p>
        </w:tc>
        <w:tc>
          <w:tcPr>
            <w:tcW w:w="960" w:type="dxa"/>
            <w:noWrap/>
            <w:hideMark/>
          </w:tcPr>
          <w:p w14:paraId="5EA9121E" w14:textId="77777777" w:rsidR="00A13D17" w:rsidRPr="00A13D17" w:rsidRDefault="00A13D17" w:rsidP="00A13D17">
            <w:r w:rsidRPr="00A13D17">
              <w:t>Tx05</w:t>
            </w:r>
          </w:p>
        </w:tc>
        <w:tc>
          <w:tcPr>
            <w:tcW w:w="960" w:type="dxa"/>
            <w:noWrap/>
            <w:hideMark/>
          </w:tcPr>
          <w:p w14:paraId="1728E450" w14:textId="77777777" w:rsidR="00A13D17" w:rsidRPr="00A13D17" w:rsidRDefault="00A13D17" w:rsidP="00A13D17">
            <w:r w:rsidRPr="00A13D17">
              <w:t>Tx06</w:t>
            </w:r>
          </w:p>
        </w:tc>
        <w:tc>
          <w:tcPr>
            <w:tcW w:w="960" w:type="dxa"/>
            <w:noWrap/>
            <w:hideMark/>
          </w:tcPr>
          <w:p w14:paraId="16CB9B9E" w14:textId="77777777" w:rsidR="00A13D17" w:rsidRPr="00A13D17" w:rsidRDefault="00A13D17" w:rsidP="00A13D17">
            <w:r w:rsidRPr="00A13D17">
              <w:t>Tx07</w:t>
            </w:r>
          </w:p>
        </w:tc>
        <w:tc>
          <w:tcPr>
            <w:tcW w:w="960" w:type="dxa"/>
            <w:noWrap/>
            <w:hideMark/>
          </w:tcPr>
          <w:p w14:paraId="1C1DCBFA" w14:textId="77777777" w:rsidR="00A13D17" w:rsidRPr="00A13D17" w:rsidRDefault="00A13D17" w:rsidP="00A13D17">
            <w:r w:rsidRPr="00A13D17">
              <w:t>Tx08</w:t>
            </w:r>
          </w:p>
        </w:tc>
        <w:tc>
          <w:tcPr>
            <w:tcW w:w="960" w:type="dxa"/>
            <w:noWrap/>
            <w:hideMark/>
          </w:tcPr>
          <w:p w14:paraId="3E26E58D" w14:textId="77777777" w:rsidR="00A13D17" w:rsidRPr="00A13D17" w:rsidRDefault="00A13D17" w:rsidP="00A13D17">
            <w:r w:rsidRPr="00A13D17">
              <w:t>Tx09</w:t>
            </w:r>
          </w:p>
        </w:tc>
        <w:tc>
          <w:tcPr>
            <w:tcW w:w="960" w:type="dxa"/>
            <w:noWrap/>
            <w:hideMark/>
          </w:tcPr>
          <w:p w14:paraId="754120BF" w14:textId="77777777" w:rsidR="00A13D17" w:rsidRPr="00A13D17" w:rsidRDefault="00A13D17" w:rsidP="00A13D17">
            <w:r w:rsidRPr="00A13D17">
              <w:t>Tx10</w:t>
            </w:r>
          </w:p>
        </w:tc>
      </w:tr>
      <w:tr w:rsidR="00A13D17" w:rsidRPr="00A13D17" w14:paraId="6DABF21D" w14:textId="77777777" w:rsidTr="00A13D17">
        <w:trPr>
          <w:trHeight w:val="300"/>
        </w:trPr>
        <w:tc>
          <w:tcPr>
            <w:tcW w:w="960" w:type="dxa"/>
            <w:noWrap/>
            <w:hideMark/>
          </w:tcPr>
          <w:p w14:paraId="27EF8006" w14:textId="77777777" w:rsidR="00A13D17" w:rsidRPr="00A13D17" w:rsidRDefault="00A13D17" w:rsidP="00A13D17">
            <w:r w:rsidRPr="00A13D17">
              <w:t>1.780226</w:t>
            </w:r>
          </w:p>
        </w:tc>
        <w:tc>
          <w:tcPr>
            <w:tcW w:w="960" w:type="dxa"/>
            <w:noWrap/>
            <w:hideMark/>
          </w:tcPr>
          <w:p w14:paraId="2A0F292B" w14:textId="77777777" w:rsidR="00A13D17" w:rsidRPr="00A13D17" w:rsidRDefault="00A13D17" w:rsidP="00A13D17">
            <w:r w:rsidRPr="00A13D17">
              <w:t>2.325712</w:t>
            </w:r>
          </w:p>
        </w:tc>
        <w:tc>
          <w:tcPr>
            <w:tcW w:w="960" w:type="dxa"/>
            <w:noWrap/>
            <w:hideMark/>
          </w:tcPr>
          <w:p w14:paraId="22AB18EF" w14:textId="77777777" w:rsidR="00A13D17" w:rsidRPr="00A13D17" w:rsidRDefault="00A13D17" w:rsidP="00A13D17">
            <w:r w:rsidRPr="00A13D17">
              <w:t>4.543236</w:t>
            </w:r>
          </w:p>
        </w:tc>
        <w:tc>
          <w:tcPr>
            <w:tcW w:w="960" w:type="dxa"/>
            <w:noWrap/>
            <w:hideMark/>
          </w:tcPr>
          <w:p w14:paraId="18E85926" w14:textId="77777777" w:rsidR="00A13D17" w:rsidRPr="00A13D17" w:rsidRDefault="00A13D17" w:rsidP="00A13D17">
            <w:r w:rsidRPr="00A13D17">
              <w:t>4.689452</w:t>
            </w:r>
          </w:p>
        </w:tc>
        <w:tc>
          <w:tcPr>
            <w:tcW w:w="960" w:type="dxa"/>
            <w:noWrap/>
            <w:hideMark/>
          </w:tcPr>
          <w:p w14:paraId="24B0D5DB" w14:textId="77777777" w:rsidR="00A13D17" w:rsidRPr="00A13D17" w:rsidRDefault="00A13D17" w:rsidP="00A13D17">
            <w:r w:rsidRPr="00A13D17">
              <w:t>5.780648</w:t>
            </w:r>
          </w:p>
        </w:tc>
        <w:tc>
          <w:tcPr>
            <w:tcW w:w="960" w:type="dxa"/>
            <w:noWrap/>
            <w:hideMark/>
          </w:tcPr>
          <w:p w14:paraId="2F08FE3D" w14:textId="77777777" w:rsidR="00A13D17" w:rsidRPr="00A13D17" w:rsidRDefault="00A13D17" w:rsidP="00A13D17">
            <w:r w:rsidRPr="00A13D17">
              <w:t>2.786189</w:t>
            </w:r>
          </w:p>
        </w:tc>
        <w:tc>
          <w:tcPr>
            <w:tcW w:w="960" w:type="dxa"/>
            <w:noWrap/>
            <w:hideMark/>
          </w:tcPr>
          <w:p w14:paraId="070E2F2C" w14:textId="77777777" w:rsidR="00A13D17" w:rsidRPr="00A13D17" w:rsidRDefault="00A13D17" w:rsidP="00A13D17">
            <w:r w:rsidRPr="00A13D17">
              <w:t>2.261661</w:t>
            </w:r>
          </w:p>
        </w:tc>
        <w:tc>
          <w:tcPr>
            <w:tcW w:w="960" w:type="dxa"/>
            <w:noWrap/>
            <w:hideMark/>
          </w:tcPr>
          <w:p w14:paraId="463469A0" w14:textId="77777777" w:rsidR="00A13D17" w:rsidRPr="00A13D17" w:rsidRDefault="00A13D17" w:rsidP="00A13D17">
            <w:r w:rsidRPr="00A13D17">
              <w:t>2.845231</w:t>
            </w:r>
          </w:p>
        </w:tc>
        <w:tc>
          <w:tcPr>
            <w:tcW w:w="960" w:type="dxa"/>
            <w:noWrap/>
            <w:hideMark/>
          </w:tcPr>
          <w:p w14:paraId="63C4F345" w14:textId="77777777" w:rsidR="00A13D17" w:rsidRPr="00A13D17" w:rsidRDefault="00A13D17" w:rsidP="00A13D17">
            <w:r w:rsidRPr="00A13D17">
              <w:t>4.802391</w:t>
            </w:r>
          </w:p>
        </w:tc>
        <w:tc>
          <w:tcPr>
            <w:tcW w:w="960" w:type="dxa"/>
            <w:noWrap/>
            <w:hideMark/>
          </w:tcPr>
          <w:p w14:paraId="15B5773C" w14:textId="77777777" w:rsidR="00A13D17" w:rsidRPr="00A13D17" w:rsidRDefault="00A13D17" w:rsidP="00A13D17">
            <w:r w:rsidRPr="00A13D17">
              <w:t>5.710802</w:t>
            </w:r>
          </w:p>
        </w:tc>
      </w:tr>
      <w:tr w:rsidR="00A13D17" w:rsidRPr="00A13D17" w14:paraId="62282643" w14:textId="77777777" w:rsidTr="00A13D17">
        <w:trPr>
          <w:trHeight w:val="300"/>
        </w:trPr>
        <w:tc>
          <w:tcPr>
            <w:tcW w:w="960" w:type="dxa"/>
            <w:noWrap/>
            <w:hideMark/>
          </w:tcPr>
          <w:p w14:paraId="78744103" w14:textId="77777777" w:rsidR="00A13D17" w:rsidRPr="00A13D17" w:rsidRDefault="00A13D17" w:rsidP="00A13D17">
            <w:r w:rsidRPr="00A13D17">
              <w:t>1.71977</w:t>
            </w:r>
          </w:p>
        </w:tc>
        <w:tc>
          <w:tcPr>
            <w:tcW w:w="960" w:type="dxa"/>
            <w:noWrap/>
            <w:hideMark/>
          </w:tcPr>
          <w:p w14:paraId="1EEF014F" w14:textId="77777777" w:rsidR="00A13D17" w:rsidRPr="00A13D17" w:rsidRDefault="00A13D17" w:rsidP="00A13D17">
            <w:r w:rsidRPr="00A13D17">
              <w:t>2.272898</w:t>
            </w:r>
          </w:p>
        </w:tc>
        <w:tc>
          <w:tcPr>
            <w:tcW w:w="960" w:type="dxa"/>
            <w:noWrap/>
            <w:hideMark/>
          </w:tcPr>
          <w:p w14:paraId="5211F8DB" w14:textId="77777777" w:rsidR="00A13D17" w:rsidRPr="00A13D17" w:rsidRDefault="00A13D17" w:rsidP="00A13D17">
            <w:r w:rsidRPr="00A13D17">
              <w:t>3.802075</w:t>
            </w:r>
          </w:p>
        </w:tc>
        <w:tc>
          <w:tcPr>
            <w:tcW w:w="960" w:type="dxa"/>
            <w:noWrap/>
            <w:hideMark/>
          </w:tcPr>
          <w:p w14:paraId="1684DC80" w14:textId="77777777" w:rsidR="00A13D17" w:rsidRPr="00A13D17" w:rsidRDefault="00A13D17" w:rsidP="00A13D17">
            <w:r w:rsidRPr="00A13D17">
              <w:t>5.512396</w:t>
            </w:r>
          </w:p>
        </w:tc>
        <w:tc>
          <w:tcPr>
            <w:tcW w:w="960" w:type="dxa"/>
            <w:noWrap/>
            <w:hideMark/>
          </w:tcPr>
          <w:p w14:paraId="020BE668" w14:textId="77777777" w:rsidR="00A13D17" w:rsidRPr="00A13D17" w:rsidRDefault="00A13D17" w:rsidP="00A13D17">
            <w:r w:rsidRPr="00A13D17">
              <w:t>5.469207</w:t>
            </w:r>
          </w:p>
        </w:tc>
        <w:tc>
          <w:tcPr>
            <w:tcW w:w="960" w:type="dxa"/>
            <w:noWrap/>
            <w:hideMark/>
          </w:tcPr>
          <w:p w14:paraId="1D92D756" w14:textId="77777777" w:rsidR="00A13D17" w:rsidRPr="00A13D17" w:rsidRDefault="00A13D17" w:rsidP="00A13D17">
            <w:r w:rsidRPr="00A13D17">
              <w:t>1.912464</w:t>
            </w:r>
          </w:p>
        </w:tc>
        <w:tc>
          <w:tcPr>
            <w:tcW w:w="960" w:type="dxa"/>
            <w:noWrap/>
            <w:hideMark/>
          </w:tcPr>
          <w:p w14:paraId="255BB086" w14:textId="77777777" w:rsidR="00A13D17" w:rsidRPr="00A13D17" w:rsidRDefault="00A13D17" w:rsidP="00A13D17">
            <w:r w:rsidRPr="00A13D17">
              <w:t>2.208956</w:t>
            </w:r>
          </w:p>
        </w:tc>
        <w:tc>
          <w:tcPr>
            <w:tcW w:w="960" w:type="dxa"/>
            <w:noWrap/>
            <w:hideMark/>
          </w:tcPr>
          <w:p w14:paraId="498FCA96" w14:textId="77777777" w:rsidR="00A13D17" w:rsidRPr="00A13D17" w:rsidRDefault="00A13D17" w:rsidP="00A13D17">
            <w:r w:rsidRPr="00A13D17">
              <w:t>3.815961</w:t>
            </w:r>
          </w:p>
        </w:tc>
        <w:tc>
          <w:tcPr>
            <w:tcW w:w="960" w:type="dxa"/>
            <w:noWrap/>
            <w:hideMark/>
          </w:tcPr>
          <w:p w14:paraId="2C5BC864" w14:textId="77777777" w:rsidR="00A13D17" w:rsidRPr="00A13D17" w:rsidRDefault="00A13D17" w:rsidP="00A13D17">
            <w:r w:rsidRPr="00A13D17">
              <w:t>5.559586</w:t>
            </w:r>
          </w:p>
        </w:tc>
        <w:tc>
          <w:tcPr>
            <w:tcW w:w="960" w:type="dxa"/>
            <w:noWrap/>
            <w:hideMark/>
          </w:tcPr>
          <w:p w14:paraId="58236D62" w14:textId="77777777" w:rsidR="00A13D17" w:rsidRPr="00A13D17" w:rsidRDefault="00A13D17" w:rsidP="00A13D17">
            <w:r w:rsidRPr="00A13D17">
              <w:t>5.72772</w:t>
            </w:r>
          </w:p>
        </w:tc>
      </w:tr>
      <w:tr w:rsidR="00A13D17" w:rsidRPr="00A13D17" w14:paraId="168E942D" w14:textId="77777777" w:rsidTr="00A13D17">
        <w:trPr>
          <w:trHeight w:val="300"/>
        </w:trPr>
        <w:tc>
          <w:tcPr>
            <w:tcW w:w="960" w:type="dxa"/>
            <w:noWrap/>
            <w:hideMark/>
          </w:tcPr>
          <w:p w14:paraId="3950B421" w14:textId="77777777" w:rsidR="00A13D17" w:rsidRPr="00A13D17" w:rsidRDefault="00A13D17" w:rsidP="00A13D17">
            <w:r w:rsidRPr="00A13D17">
              <w:t>1.851797</w:t>
            </w:r>
          </w:p>
        </w:tc>
        <w:tc>
          <w:tcPr>
            <w:tcW w:w="960" w:type="dxa"/>
            <w:noWrap/>
            <w:hideMark/>
          </w:tcPr>
          <w:p w14:paraId="681B1D05" w14:textId="77777777" w:rsidR="00A13D17" w:rsidRPr="00A13D17" w:rsidRDefault="00A13D17" w:rsidP="00A13D17">
            <w:r w:rsidRPr="00A13D17">
              <w:t>2.960119</w:t>
            </w:r>
          </w:p>
        </w:tc>
        <w:tc>
          <w:tcPr>
            <w:tcW w:w="960" w:type="dxa"/>
            <w:noWrap/>
            <w:hideMark/>
          </w:tcPr>
          <w:p w14:paraId="73352A25" w14:textId="77777777" w:rsidR="00A13D17" w:rsidRPr="00A13D17" w:rsidRDefault="00A13D17" w:rsidP="00A13D17">
            <w:r w:rsidRPr="00A13D17">
              <w:t>3.643168</w:t>
            </w:r>
          </w:p>
        </w:tc>
        <w:tc>
          <w:tcPr>
            <w:tcW w:w="960" w:type="dxa"/>
            <w:noWrap/>
            <w:hideMark/>
          </w:tcPr>
          <w:p w14:paraId="599ECBC5" w14:textId="77777777" w:rsidR="00A13D17" w:rsidRPr="00A13D17" w:rsidRDefault="00A13D17" w:rsidP="00A13D17">
            <w:r w:rsidRPr="00A13D17">
              <w:t>4.841528</w:t>
            </w:r>
          </w:p>
        </w:tc>
        <w:tc>
          <w:tcPr>
            <w:tcW w:w="960" w:type="dxa"/>
            <w:noWrap/>
            <w:hideMark/>
          </w:tcPr>
          <w:p w14:paraId="3BFC27FF" w14:textId="77777777" w:rsidR="00A13D17" w:rsidRPr="00A13D17" w:rsidRDefault="00A13D17" w:rsidP="00A13D17">
            <w:r w:rsidRPr="00A13D17">
              <w:t>6.475506</w:t>
            </w:r>
          </w:p>
        </w:tc>
        <w:tc>
          <w:tcPr>
            <w:tcW w:w="960" w:type="dxa"/>
            <w:noWrap/>
            <w:hideMark/>
          </w:tcPr>
          <w:p w14:paraId="53973CE6" w14:textId="77777777" w:rsidR="00A13D17" w:rsidRPr="00A13D17" w:rsidRDefault="00A13D17" w:rsidP="00A13D17">
            <w:r w:rsidRPr="00A13D17">
              <w:t>1.944923</w:t>
            </w:r>
          </w:p>
        </w:tc>
        <w:tc>
          <w:tcPr>
            <w:tcW w:w="960" w:type="dxa"/>
            <w:noWrap/>
            <w:hideMark/>
          </w:tcPr>
          <w:p w14:paraId="6C082688" w14:textId="77777777" w:rsidR="00A13D17" w:rsidRPr="00A13D17" w:rsidRDefault="00A13D17" w:rsidP="00A13D17">
            <w:r w:rsidRPr="00A13D17">
              <w:t>2.203386</w:t>
            </w:r>
          </w:p>
        </w:tc>
        <w:tc>
          <w:tcPr>
            <w:tcW w:w="960" w:type="dxa"/>
            <w:noWrap/>
            <w:hideMark/>
          </w:tcPr>
          <w:p w14:paraId="0FBB2D97" w14:textId="77777777" w:rsidR="00A13D17" w:rsidRPr="00A13D17" w:rsidRDefault="00A13D17" w:rsidP="00A13D17">
            <w:r w:rsidRPr="00A13D17">
              <w:t>3.587602</w:t>
            </w:r>
          </w:p>
        </w:tc>
        <w:tc>
          <w:tcPr>
            <w:tcW w:w="960" w:type="dxa"/>
            <w:noWrap/>
            <w:hideMark/>
          </w:tcPr>
          <w:p w14:paraId="1AD0A8D7" w14:textId="77777777" w:rsidR="00A13D17" w:rsidRPr="00A13D17" w:rsidRDefault="00A13D17" w:rsidP="00A13D17">
            <w:r w:rsidRPr="00A13D17">
              <w:t>5.607324</w:t>
            </w:r>
          </w:p>
        </w:tc>
        <w:tc>
          <w:tcPr>
            <w:tcW w:w="960" w:type="dxa"/>
            <w:noWrap/>
            <w:hideMark/>
          </w:tcPr>
          <w:p w14:paraId="51E9EF4F" w14:textId="77777777" w:rsidR="00A13D17" w:rsidRPr="00A13D17" w:rsidRDefault="00A13D17" w:rsidP="00A13D17">
            <w:r w:rsidRPr="00A13D17">
              <w:t>5.774979</w:t>
            </w:r>
          </w:p>
        </w:tc>
      </w:tr>
      <w:tr w:rsidR="00A13D17" w:rsidRPr="00A13D17" w14:paraId="00135E88" w14:textId="77777777" w:rsidTr="00A13D17">
        <w:trPr>
          <w:trHeight w:val="300"/>
        </w:trPr>
        <w:tc>
          <w:tcPr>
            <w:tcW w:w="960" w:type="dxa"/>
            <w:noWrap/>
            <w:hideMark/>
          </w:tcPr>
          <w:p w14:paraId="76D73A17" w14:textId="77777777" w:rsidR="00A13D17" w:rsidRPr="00A13D17" w:rsidRDefault="00A13D17" w:rsidP="00A13D17">
            <w:r w:rsidRPr="00A13D17">
              <w:t>1.287928</w:t>
            </w:r>
          </w:p>
        </w:tc>
        <w:tc>
          <w:tcPr>
            <w:tcW w:w="960" w:type="dxa"/>
            <w:noWrap/>
            <w:hideMark/>
          </w:tcPr>
          <w:p w14:paraId="39DC89F4" w14:textId="77777777" w:rsidR="00A13D17" w:rsidRPr="00A13D17" w:rsidRDefault="00A13D17" w:rsidP="00A13D17">
            <w:r w:rsidRPr="00A13D17">
              <w:t>2.367682</w:t>
            </w:r>
          </w:p>
        </w:tc>
        <w:tc>
          <w:tcPr>
            <w:tcW w:w="960" w:type="dxa"/>
            <w:noWrap/>
            <w:hideMark/>
          </w:tcPr>
          <w:p w14:paraId="5CA52A62" w14:textId="77777777" w:rsidR="00A13D17" w:rsidRPr="00A13D17" w:rsidRDefault="00A13D17" w:rsidP="00A13D17">
            <w:r w:rsidRPr="00A13D17">
              <w:t>3.955483</w:t>
            </w:r>
          </w:p>
        </w:tc>
        <w:tc>
          <w:tcPr>
            <w:tcW w:w="960" w:type="dxa"/>
            <w:noWrap/>
            <w:hideMark/>
          </w:tcPr>
          <w:p w14:paraId="4757DC26" w14:textId="77777777" w:rsidR="00A13D17" w:rsidRPr="00A13D17" w:rsidRDefault="00A13D17" w:rsidP="00A13D17">
            <w:r w:rsidRPr="00A13D17">
              <w:t>5.348245</w:t>
            </w:r>
          </w:p>
        </w:tc>
        <w:tc>
          <w:tcPr>
            <w:tcW w:w="960" w:type="dxa"/>
            <w:noWrap/>
            <w:hideMark/>
          </w:tcPr>
          <w:p w14:paraId="10A582E3" w14:textId="77777777" w:rsidR="00A13D17" w:rsidRPr="00A13D17" w:rsidRDefault="00A13D17" w:rsidP="00A13D17">
            <w:r w:rsidRPr="00A13D17">
              <w:t>6.823981</w:t>
            </w:r>
          </w:p>
        </w:tc>
        <w:tc>
          <w:tcPr>
            <w:tcW w:w="960" w:type="dxa"/>
            <w:noWrap/>
            <w:hideMark/>
          </w:tcPr>
          <w:p w14:paraId="389AF337" w14:textId="77777777" w:rsidR="00A13D17" w:rsidRPr="00A13D17" w:rsidRDefault="00A13D17" w:rsidP="00A13D17">
            <w:r w:rsidRPr="00A13D17">
              <w:t>1.975272</w:t>
            </w:r>
          </w:p>
        </w:tc>
        <w:tc>
          <w:tcPr>
            <w:tcW w:w="960" w:type="dxa"/>
            <w:noWrap/>
            <w:hideMark/>
          </w:tcPr>
          <w:p w14:paraId="2B715A07" w14:textId="77777777" w:rsidR="00A13D17" w:rsidRPr="00A13D17" w:rsidRDefault="00A13D17" w:rsidP="00A13D17">
            <w:r w:rsidRPr="00A13D17">
              <w:t>2.445833</w:t>
            </w:r>
          </w:p>
        </w:tc>
        <w:tc>
          <w:tcPr>
            <w:tcW w:w="960" w:type="dxa"/>
            <w:noWrap/>
            <w:hideMark/>
          </w:tcPr>
          <w:p w14:paraId="3697783D" w14:textId="77777777" w:rsidR="00A13D17" w:rsidRPr="00A13D17" w:rsidRDefault="00A13D17" w:rsidP="00A13D17">
            <w:r w:rsidRPr="00A13D17">
              <w:t>4.164185</w:t>
            </w:r>
          </w:p>
        </w:tc>
        <w:tc>
          <w:tcPr>
            <w:tcW w:w="960" w:type="dxa"/>
            <w:noWrap/>
            <w:hideMark/>
          </w:tcPr>
          <w:p w14:paraId="6BEC90C0" w14:textId="77777777" w:rsidR="00A13D17" w:rsidRPr="00A13D17" w:rsidRDefault="00A13D17" w:rsidP="00A13D17">
            <w:r w:rsidRPr="00A13D17">
              <w:t>4.446574</w:t>
            </w:r>
          </w:p>
        </w:tc>
        <w:tc>
          <w:tcPr>
            <w:tcW w:w="960" w:type="dxa"/>
            <w:noWrap/>
            <w:hideMark/>
          </w:tcPr>
          <w:p w14:paraId="6D7A18B9" w14:textId="77777777" w:rsidR="00A13D17" w:rsidRPr="00A13D17" w:rsidRDefault="00A13D17" w:rsidP="00A13D17">
            <w:r w:rsidRPr="00A13D17">
              <w:t>6.6751</w:t>
            </w:r>
          </w:p>
        </w:tc>
      </w:tr>
      <w:tr w:rsidR="00A13D17" w:rsidRPr="00A13D17" w14:paraId="50176D01" w14:textId="77777777" w:rsidTr="00A13D17">
        <w:trPr>
          <w:trHeight w:val="300"/>
        </w:trPr>
        <w:tc>
          <w:tcPr>
            <w:tcW w:w="960" w:type="dxa"/>
            <w:noWrap/>
            <w:hideMark/>
          </w:tcPr>
          <w:p w14:paraId="021E3B7C" w14:textId="77777777" w:rsidR="00A13D17" w:rsidRPr="00A13D17" w:rsidRDefault="00A13D17" w:rsidP="00A13D17">
            <w:r w:rsidRPr="00A13D17">
              <w:t>2.301442</w:t>
            </w:r>
          </w:p>
        </w:tc>
        <w:tc>
          <w:tcPr>
            <w:tcW w:w="960" w:type="dxa"/>
            <w:noWrap/>
            <w:hideMark/>
          </w:tcPr>
          <w:p w14:paraId="5CDCC0BD" w14:textId="77777777" w:rsidR="00A13D17" w:rsidRPr="00A13D17" w:rsidRDefault="00A13D17" w:rsidP="00A13D17">
            <w:r w:rsidRPr="00A13D17">
              <w:t>2.419046</w:t>
            </w:r>
          </w:p>
        </w:tc>
        <w:tc>
          <w:tcPr>
            <w:tcW w:w="960" w:type="dxa"/>
            <w:noWrap/>
            <w:hideMark/>
          </w:tcPr>
          <w:p w14:paraId="1BDAFF1A" w14:textId="77777777" w:rsidR="00A13D17" w:rsidRPr="00A13D17" w:rsidRDefault="00A13D17" w:rsidP="00A13D17">
            <w:r w:rsidRPr="00A13D17">
              <w:t>3.697852</w:t>
            </w:r>
          </w:p>
        </w:tc>
        <w:tc>
          <w:tcPr>
            <w:tcW w:w="960" w:type="dxa"/>
            <w:noWrap/>
            <w:hideMark/>
          </w:tcPr>
          <w:p w14:paraId="3B79540C" w14:textId="77777777" w:rsidR="00A13D17" w:rsidRPr="00A13D17" w:rsidRDefault="00A13D17" w:rsidP="00A13D17">
            <w:r w:rsidRPr="00A13D17">
              <w:t>5.835942</w:t>
            </w:r>
          </w:p>
        </w:tc>
        <w:tc>
          <w:tcPr>
            <w:tcW w:w="960" w:type="dxa"/>
            <w:noWrap/>
            <w:hideMark/>
          </w:tcPr>
          <w:p w14:paraId="389A34C4" w14:textId="77777777" w:rsidR="00A13D17" w:rsidRPr="00A13D17" w:rsidRDefault="00A13D17" w:rsidP="00A13D17">
            <w:r w:rsidRPr="00A13D17">
              <w:t>7.852061</w:t>
            </w:r>
          </w:p>
        </w:tc>
        <w:tc>
          <w:tcPr>
            <w:tcW w:w="960" w:type="dxa"/>
            <w:noWrap/>
            <w:hideMark/>
          </w:tcPr>
          <w:p w14:paraId="0EE705F8" w14:textId="77777777" w:rsidR="00A13D17" w:rsidRPr="00A13D17" w:rsidRDefault="00A13D17" w:rsidP="00A13D17">
            <w:r w:rsidRPr="00A13D17">
              <w:t>2.146134</w:t>
            </w:r>
          </w:p>
        </w:tc>
        <w:tc>
          <w:tcPr>
            <w:tcW w:w="960" w:type="dxa"/>
            <w:noWrap/>
            <w:hideMark/>
          </w:tcPr>
          <w:p w14:paraId="4FDCA880" w14:textId="77777777" w:rsidR="00A13D17" w:rsidRPr="00A13D17" w:rsidRDefault="00A13D17" w:rsidP="00A13D17">
            <w:r w:rsidRPr="00A13D17">
              <w:t>3.746729</w:t>
            </w:r>
          </w:p>
        </w:tc>
        <w:tc>
          <w:tcPr>
            <w:tcW w:w="960" w:type="dxa"/>
            <w:noWrap/>
            <w:hideMark/>
          </w:tcPr>
          <w:p w14:paraId="5F39132F" w14:textId="77777777" w:rsidR="00A13D17" w:rsidRPr="00A13D17" w:rsidRDefault="00A13D17" w:rsidP="00A13D17">
            <w:r w:rsidRPr="00A13D17">
              <w:t>4.365759</w:t>
            </w:r>
          </w:p>
        </w:tc>
        <w:tc>
          <w:tcPr>
            <w:tcW w:w="960" w:type="dxa"/>
            <w:noWrap/>
            <w:hideMark/>
          </w:tcPr>
          <w:p w14:paraId="2BA1E65D" w14:textId="77777777" w:rsidR="00A13D17" w:rsidRPr="00A13D17" w:rsidRDefault="00A13D17" w:rsidP="00A13D17">
            <w:r w:rsidRPr="00A13D17">
              <w:t>5.240736</w:t>
            </w:r>
          </w:p>
        </w:tc>
        <w:tc>
          <w:tcPr>
            <w:tcW w:w="960" w:type="dxa"/>
            <w:noWrap/>
            <w:hideMark/>
          </w:tcPr>
          <w:p w14:paraId="7D0F5406" w14:textId="77777777" w:rsidR="00A13D17" w:rsidRPr="00A13D17" w:rsidRDefault="00A13D17" w:rsidP="00A13D17">
            <w:r w:rsidRPr="00A13D17">
              <w:t>5.944428</w:t>
            </w:r>
          </w:p>
        </w:tc>
      </w:tr>
      <w:tr w:rsidR="00A13D17" w:rsidRPr="00A13D17" w14:paraId="5DF1E9C8" w14:textId="77777777" w:rsidTr="00A13D17">
        <w:trPr>
          <w:trHeight w:val="300"/>
        </w:trPr>
        <w:tc>
          <w:tcPr>
            <w:tcW w:w="960" w:type="dxa"/>
            <w:noWrap/>
            <w:hideMark/>
          </w:tcPr>
          <w:p w14:paraId="2DBD9EE6" w14:textId="77777777" w:rsidR="00A13D17" w:rsidRPr="00A13D17" w:rsidRDefault="00A13D17" w:rsidP="00A13D17">
            <w:r w:rsidRPr="00A13D17">
              <w:t>2.303258</w:t>
            </w:r>
          </w:p>
        </w:tc>
        <w:tc>
          <w:tcPr>
            <w:tcW w:w="960" w:type="dxa"/>
            <w:noWrap/>
            <w:hideMark/>
          </w:tcPr>
          <w:p w14:paraId="5E85A7BB" w14:textId="77777777" w:rsidR="00A13D17" w:rsidRPr="00A13D17" w:rsidRDefault="00A13D17" w:rsidP="00A13D17">
            <w:r w:rsidRPr="00A13D17">
              <w:t>2.733277</w:t>
            </w:r>
          </w:p>
        </w:tc>
        <w:tc>
          <w:tcPr>
            <w:tcW w:w="960" w:type="dxa"/>
            <w:noWrap/>
            <w:hideMark/>
          </w:tcPr>
          <w:p w14:paraId="4880AA64" w14:textId="77777777" w:rsidR="00A13D17" w:rsidRPr="00A13D17" w:rsidRDefault="00A13D17" w:rsidP="00A13D17">
            <w:r w:rsidRPr="00A13D17">
              <w:t>4.644349</w:t>
            </w:r>
          </w:p>
        </w:tc>
        <w:tc>
          <w:tcPr>
            <w:tcW w:w="960" w:type="dxa"/>
            <w:noWrap/>
            <w:hideMark/>
          </w:tcPr>
          <w:p w14:paraId="0B15A908" w14:textId="77777777" w:rsidR="00A13D17" w:rsidRPr="00A13D17" w:rsidRDefault="00A13D17" w:rsidP="00A13D17">
            <w:r w:rsidRPr="00A13D17">
              <w:t>5.437479</w:t>
            </w:r>
          </w:p>
        </w:tc>
        <w:tc>
          <w:tcPr>
            <w:tcW w:w="960" w:type="dxa"/>
            <w:noWrap/>
            <w:hideMark/>
          </w:tcPr>
          <w:p w14:paraId="59023E32" w14:textId="77777777" w:rsidR="00A13D17" w:rsidRPr="00A13D17" w:rsidRDefault="00A13D17" w:rsidP="00A13D17">
            <w:r w:rsidRPr="00A13D17">
              <w:t>6.109837</w:t>
            </w:r>
          </w:p>
        </w:tc>
        <w:tc>
          <w:tcPr>
            <w:tcW w:w="960" w:type="dxa"/>
            <w:noWrap/>
            <w:hideMark/>
          </w:tcPr>
          <w:p w14:paraId="4618D709" w14:textId="77777777" w:rsidR="00A13D17" w:rsidRPr="00A13D17" w:rsidRDefault="00A13D17" w:rsidP="00A13D17">
            <w:r w:rsidRPr="00A13D17">
              <w:t>1.764369</w:t>
            </w:r>
          </w:p>
        </w:tc>
        <w:tc>
          <w:tcPr>
            <w:tcW w:w="960" w:type="dxa"/>
            <w:noWrap/>
            <w:hideMark/>
          </w:tcPr>
          <w:p w14:paraId="41FE4A10" w14:textId="77777777" w:rsidR="00A13D17" w:rsidRPr="00A13D17" w:rsidRDefault="00A13D17" w:rsidP="00A13D17">
            <w:r w:rsidRPr="00A13D17">
              <w:t>2.403891</w:t>
            </w:r>
          </w:p>
        </w:tc>
        <w:tc>
          <w:tcPr>
            <w:tcW w:w="960" w:type="dxa"/>
            <w:noWrap/>
            <w:hideMark/>
          </w:tcPr>
          <w:p w14:paraId="536C20D4" w14:textId="77777777" w:rsidR="00A13D17" w:rsidRPr="00A13D17" w:rsidRDefault="00A13D17" w:rsidP="00A13D17">
            <w:r w:rsidRPr="00A13D17">
              <w:t>4.927061</w:t>
            </w:r>
          </w:p>
        </w:tc>
        <w:tc>
          <w:tcPr>
            <w:tcW w:w="960" w:type="dxa"/>
            <w:noWrap/>
            <w:hideMark/>
          </w:tcPr>
          <w:p w14:paraId="763436C2" w14:textId="77777777" w:rsidR="00A13D17" w:rsidRPr="00A13D17" w:rsidRDefault="00A13D17" w:rsidP="00A13D17">
            <w:r w:rsidRPr="00A13D17">
              <w:t>4.961614</w:t>
            </w:r>
          </w:p>
        </w:tc>
        <w:tc>
          <w:tcPr>
            <w:tcW w:w="960" w:type="dxa"/>
            <w:noWrap/>
            <w:hideMark/>
          </w:tcPr>
          <w:p w14:paraId="4C25B732" w14:textId="77777777" w:rsidR="00A13D17" w:rsidRPr="00A13D17" w:rsidRDefault="00A13D17" w:rsidP="00A13D17">
            <w:r w:rsidRPr="00A13D17">
              <w:t>6.42789</w:t>
            </w:r>
          </w:p>
        </w:tc>
      </w:tr>
      <w:tr w:rsidR="00A13D17" w:rsidRPr="00A13D17" w14:paraId="1030E902" w14:textId="77777777" w:rsidTr="00A13D17">
        <w:trPr>
          <w:trHeight w:val="300"/>
        </w:trPr>
        <w:tc>
          <w:tcPr>
            <w:tcW w:w="960" w:type="dxa"/>
            <w:noWrap/>
            <w:hideMark/>
          </w:tcPr>
          <w:p w14:paraId="24A277B9" w14:textId="77777777" w:rsidR="00A13D17" w:rsidRPr="00A13D17" w:rsidRDefault="00A13D17" w:rsidP="00A13D17">
            <w:r w:rsidRPr="00A13D17">
              <w:t>2.620808</w:t>
            </w:r>
          </w:p>
        </w:tc>
        <w:tc>
          <w:tcPr>
            <w:tcW w:w="960" w:type="dxa"/>
            <w:noWrap/>
            <w:hideMark/>
          </w:tcPr>
          <w:p w14:paraId="07D7B46D" w14:textId="77777777" w:rsidR="00A13D17" w:rsidRPr="00A13D17" w:rsidRDefault="00A13D17" w:rsidP="00A13D17">
            <w:r w:rsidRPr="00A13D17">
              <w:t>3.301315</w:t>
            </w:r>
          </w:p>
        </w:tc>
        <w:tc>
          <w:tcPr>
            <w:tcW w:w="960" w:type="dxa"/>
            <w:noWrap/>
            <w:hideMark/>
          </w:tcPr>
          <w:p w14:paraId="79316042" w14:textId="77777777" w:rsidR="00A13D17" w:rsidRPr="00A13D17" w:rsidRDefault="00A13D17" w:rsidP="00A13D17">
            <w:r w:rsidRPr="00A13D17">
              <w:t>4.241848</w:t>
            </w:r>
          </w:p>
        </w:tc>
        <w:tc>
          <w:tcPr>
            <w:tcW w:w="960" w:type="dxa"/>
            <w:noWrap/>
            <w:hideMark/>
          </w:tcPr>
          <w:p w14:paraId="7646B9B0" w14:textId="77777777" w:rsidR="00A13D17" w:rsidRPr="00A13D17" w:rsidRDefault="00A13D17" w:rsidP="00A13D17">
            <w:r w:rsidRPr="00A13D17">
              <w:t>5.453539</w:t>
            </w:r>
          </w:p>
        </w:tc>
        <w:tc>
          <w:tcPr>
            <w:tcW w:w="960" w:type="dxa"/>
            <w:noWrap/>
            <w:hideMark/>
          </w:tcPr>
          <w:p w14:paraId="124E7C91" w14:textId="77777777" w:rsidR="00A13D17" w:rsidRPr="00A13D17" w:rsidRDefault="00A13D17" w:rsidP="00A13D17">
            <w:r w:rsidRPr="00A13D17">
              <w:t>5.864716</w:t>
            </w:r>
          </w:p>
        </w:tc>
        <w:tc>
          <w:tcPr>
            <w:tcW w:w="960" w:type="dxa"/>
            <w:noWrap/>
            <w:hideMark/>
          </w:tcPr>
          <w:p w14:paraId="680D823E" w14:textId="77777777" w:rsidR="00A13D17" w:rsidRPr="00A13D17" w:rsidRDefault="00A13D17" w:rsidP="00A13D17">
            <w:r w:rsidRPr="00A13D17">
              <w:t>2.266276</w:t>
            </w:r>
          </w:p>
        </w:tc>
        <w:tc>
          <w:tcPr>
            <w:tcW w:w="960" w:type="dxa"/>
            <w:noWrap/>
            <w:hideMark/>
          </w:tcPr>
          <w:p w14:paraId="694A6DDF" w14:textId="77777777" w:rsidR="00A13D17" w:rsidRPr="00A13D17" w:rsidRDefault="00A13D17" w:rsidP="00A13D17">
            <w:r w:rsidRPr="00A13D17">
              <w:t>2.805622</w:t>
            </w:r>
          </w:p>
        </w:tc>
        <w:tc>
          <w:tcPr>
            <w:tcW w:w="960" w:type="dxa"/>
            <w:noWrap/>
            <w:hideMark/>
          </w:tcPr>
          <w:p w14:paraId="6765ECAF" w14:textId="77777777" w:rsidR="00A13D17" w:rsidRPr="00A13D17" w:rsidRDefault="00A13D17" w:rsidP="00A13D17">
            <w:r w:rsidRPr="00A13D17">
              <w:t>4.222135</w:t>
            </w:r>
          </w:p>
        </w:tc>
        <w:tc>
          <w:tcPr>
            <w:tcW w:w="960" w:type="dxa"/>
            <w:noWrap/>
            <w:hideMark/>
          </w:tcPr>
          <w:p w14:paraId="4C35EC43" w14:textId="77777777" w:rsidR="00A13D17" w:rsidRPr="00A13D17" w:rsidRDefault="00A13D17" w:rsidP="00A13D17">
            <w:r w:rsidRPr="00A13D17">
              <w:t>4.96875</w:t>
            </w:r>
          </w:p>
        </w:tc>
        <w:tc>
          <w:tcPr>
            <w:tcW w:w="960" w:type="dxa"/>
            <w:noWrap/>
            <w:hideMark/>
          </w:tcPr>
          <w:p w14:paraId="4BB59564" w14:textId="77777777" w:rsidR="00A13D17" w:rsidRPr="00A13D17" w:rsidRDefault="00A13D17" w:rsidP="00A13D17">
            <w:r w:rsidRPr="00A13D17">
              <w:t>5.795954</w:t>
            </w:r>
          </w:p>
        </w:tc>
      </w:tr>
      <w:tr w:rsidR="00A13D17" w:rsidRPr="00A13D17" w14:paraId="57C5C49A" w14:textId="77777777" w:rsidTr="00A13D17">
        <w:trPr>
          <w:trHeight w:val="300"/>
        </w:trPr>
        <w:tc>
          <w:tcPr>
            <w:tcW w:w="960" w:type="dxa"/>
            <w:noWrap/>
            <w:hideMark/>
          </w:tcPr>
          <w:p w14:paraId="3F67B6BC" w14:textId="77777777" w:rsidR="00A13D17" w:rsidRPr="00A13D17" w:rsidRDefault="00A13D17" w:rsidP="00A13D17">
            <w:r w:rsidRPr="00A13D17">
              <w:t>2.367253</w:t>
            </w:r>
          </w:p>
        </w:tc>
        <w:tc>
          <w:tcPr>
            <w:tcW w:w="960" w:type="dxa"/>
            <w:noWrap/>
            <w:hideMark/>
          </w:tcPr>
          <w:p w14:paraId="08DA2F4E" w14:textId="77777777" w:rsidR="00A13D17" w:rsidRPr="00A13D17" w:rsidRDefault="00A13D17" w:rsidP="00A13D17">
            <w:r w:rsidRPr="00A13D17">
              <w:t>3.271972</w:t>
            </w:r>
          </w:p>
        </w:tc>
        <w:tc>
          <w:tcPr>
            <w:tcW w:w="960" w:type="dxa"/>
            <w:noWrap/>
            <w:hideMark/>
          </w:tcPr>
          <w:p w14:paraId="3555711E" w14:textId="77777777" w:rsidR="00A13D17" w:rsidRPr="00A13D17" w:rsidRDefault="00A13D17" w:rsidP="00A13D17">
            <w:r w:rsidRPr="00A13D17">
              <w:t>4.909391</w:t>
            </w:r>
          </w:p>
        </w:tc>
        <w:tc>
          <w:tcPr>
            <w:tcW w:w="960" w:type="dxa"/>
            <w:noWrap/>
            <w:hideMark/>
          </w:tcPr>
          <w:p w14:paraId="29E16511" w14:textId="77777777" w:rsidR="00A13D17" w:rsidRPr="00A13D17" w:rsidRDefault="00A13D17" w:rsidP="00A13D17">
            <w:r w:rsidRPr="00A13D17">
              <w:t>5.301663</w:t>
            </w:r>
          </w:p>
        </w:tc>
        <w:tc>
          <w:tcPr>
            <w:tcW w:w="960" w:type="dxa"/>
            <w:noWrap/>
            <w:hideMark/>
          </w:tcPr>
          <w:p w14:paraId="46EEF67F" w14:textId="77777777" w:rsidR="00A13D17" w:rsidRPr="00A13D17" w:rsidRDefault="00A13D17" w:rsidP="00A13D17">
            <w:r w:rsidRPr="00A13D17">
              <w:t>8.768766</w:t>
            </w:r>
          </w:p>
        </w:tc>
        <w:tc>
          <w:tcPr>
            <w:tcW w:w="960" w:type="dxa"/>
            <w:noWrap/>
            <w:hideMark/>
          </w:tcPr>
          <w:p w14:paraId="58733E40" w14:textId="77777777" w:rsidR="00A13D17" w:rsidRPr="00A13D17" w:rsidRDefault="00A13D17" w:rsidP="00A13D17">
            <w:r w:rsidRPr="00A13D17">
              <w:t>2.158946</w:t>
            </w:r>
          </w:p>
        </w:tc>
        <w:tc>
          <w:tcPr>
            <w:tcW w:w="960" w:type="dxa"/>
            <w:noWrap/>
            <w:hideMark/>
          </w:tcPr>
          <w:p w14:paraId="58280E77" w14:textId="77777777" w:rsidR="00A13D17" w:rsidRPr="00A13D17" w:rsidRDefault="00A13D17" w:rsidP="00A13D17">
            <w:r w:rsidRPr="00A13D17">
              <w:t>3.841745</w:t>
            </w:r>
          </w:p>
        </w:tc>
        <w:tc>
          <w:tcPr>
            <w:tcW w:w="960" w:type="dxa"/>
            <w:noWrap/>
            <w:hideMark/>
          </w:tcPr>
          <w:p w14:paraId="13BFD6AE" w14:textId="77777777" w:rsidR="00A13D17" w:rsidRPr="00A13D17" w:rsidRDefault="00A13D17" w:rsidP="00A13D17">
            <w:r w:rsidRPr="00A13D17">
              <w:t>4.951618</w:t>
            </w:r>
          </w:p>
        </w:tc>
        <w:tc>
          <w:tcPr>
            <w:tcW w:w="960" w:type="dxa"/>
            <w:noWrap/>
            <w:hideMark/>
          </w:tcPr>
          <w:p w14:paraId="419B96D2" w14:textId="77777777" w:rsidR="00A13D17" w:rsidRPr="00A13D17" w:rsidRDefault="00A13D17" w:rsidP="00A13D17">
            <w:r w:rsidRPr="00A13D17">
              <w:t>5.753558</w:t>
            </w:r>
          </w:p>
        </w:tc>
        <w:tc>
          <w:tcPr>
            <w:tcW w:w="960" w:type="dxa"/>
            <w:noWrap/>
            <w:hideMark/>
          </w:tcPr>
          <w:p w14:paraId="08F5C651" w14:textId="77777777" w:rsidR="00A13D17" w:rsidRPr="00A13D17" w:rsidRDefault="00A13D17" w:rsidP="00A13D17">
            <w:r w:rsidRPr="00A13D17">
              <w:t>5.974405</w:t>
            </w:r>
          </w:p>
        </w:tc>
      </w:tr>
      <w:tr w:rsidR="00A13D17" w:rsidRPr="00A13D17" w14:paraId="10533E5C" w14:textId="77777777" w:rsidTr="00A13D17">
        <w:trPr>
          <w:trHeight w:val="300"/>
        </w:trPr>
        <w:tc>
          <w:tcPr>
            <w:tcW w:w="960" w:type="dxa"/>
            <w:noWrap/>
            <w:hideMark/>
          </w:tcPr>
          <w:p w14:paraId="5914241B" w14:textId="77777777" w:rsidR="00A13D17" w:rsidRPr="00A13D17" w:rsidRDefault="00A13D17" w:rsidP="00A13D17">
            <w:r w:rsidRPr="00A13D17">
              <w:t>2.115294</w:t>
            </w:r>
          </w:p>
        </w:tc>
        <w:tc>
          <w:tcPr>
            <w:tcW w:w="960" w:type="dxa"/>
            <w:noWrap/>
            <w:hideMark/>
          </w:tcPr>
          <w:p w14:paraId="74BA09AE" w14:textId="77777777" w:rsidR="00A13D17" w:rsidRPr="00A13D17" w:rsidRDefault="00A13D17" w:rsidP="00A13D17">
            <w:r w:rsidRPr="00A13D17">
              <w:t>3.602833</w:t>
            </w:r>
          </w:p>
        </w:tc>
        <w:tc>
          <w:tcPr>
            <w:tcW w:w="960" w:type="dxa"/>
            <w:noWrap/>
            <w:hideMark/>
          </w:tcPr>
          <w:p w14:paraId="20124B4E" w14:textId="77777777" w:rsidR="00A13D17" w:rsidRPr="00A13D17" w:rsidRDefault="00A13D17" w:rsidP="00A13D17">
            <w:r w:rsidRPr="00A13D17">
              <w:t>4.609901</w:t>
            </w:r>
          </w:p>
        </w:tc>
        <w:tc>
          <w:tcPr>
            <w:tcW w:w="960" w:type="dxa"/>
            <w:noWrap/>
            <w:hideMark/>
          </w:tcPr>
          <w:p w14:paraId="78DFA2CF" w14:textId="77777777" w:rsidR="00A13D17" w:rsidRPr="00A13D17" w:rsidRDefault="00A13D17" w:rsidP="00A13D17">
            <w:r w:rsidRPr="00A13D17">
              <w:t>5.533994</w:t>
            </w:r>
          </w:p>
        </w:tc>
        <w:tc>
          <w:tcPr>
            <w:tcW w:w="960" w:type="dxa"/>
            <w:noWrap/>
            <w:hideMark/>
          </w:tcPr>
          <w:p w14:paraId="3675D73C" w14:textId="77777777" w:rsidR="00A13D17" w:rsidRPr="00A13D17" w:rsidRDefault="00A13D17" w:rsidP="00A13D17">
            <w:r w:rsidRPr="00A13D17">
              <w:t>6.1627</w:t>
            </w:r>
          </w:p>
        </w:tc>
        <w:tc>
          <w:tcPr>
            <w:tcW w:w="960" w:type="dxa"/>
            <w:noWrap/>
            <w:hideMark/>
          </w:tcPr>
          <w:p w14:paraId="61CEF256" w14:textId="77777777" w:rsidR="00A13D17" w:rsidRPr="00A13D17" w:rsidRDefault="00A13D17" w:rsidP="00A13D17">
            <w:r w:rsidRPr="00A13D17">
              <w:t>2.431262</w:t>
            </w:r>
          </w:p>
        </w:tc>
        <w:tc>
          <w:tcPr>
            <w:tcW w:w="960" w:type="dxa"/>
            <w:noWrap/>
            <w:hideMark/>
          </w:tcPr>
          <w:p w14:paraId="5B33A967" w14:textId="77777777" w:rsidR="00A13D17" w:rsidRPr="00A13D17" w:rsidRDefault="00A13D17" w:rsidP="00A13D17">
            <w:r w:rsidRPr="00A13D17">
              <w:t>2.675191</w:t>
            </w:r>
          </w:p>
        </w:tc>
        <w:tc>
          <w:tcPr>
            <w:tcW w:w="960" w:type="dxa"/>
            <w:noWrap/>
            <w:hideMark/>
          </w:tcPr>
          <w:p w14:paraId="67F6BE4A" w14:textId="77777777" w:rsidR="00A13D17" w:rsidRPr="00A13D17" w:rsidRDefault="00A13D17" w:rsidP="00A13D17">
            <w:r w:rsidRPr="00A13D17">
              <w:t>4.668935</w:t>
            </w:r>
          </w:p>
        </w:tc>
        <w:tc>
          <w:tcPr>
            <w:tcW w:w="960" w:type="dxa"/>
            <w:noWrap/>
            <w:hideMark/>
          </w:tcPr>
          <w:p w14:paraId="7FEF0FF8" w14:textId="77777777" w:rsidR="00A13D17" w:rsidRPr="00A13D17" w:rsidRDefault="00A13D17" w:rsidP="00A13D17">
            <w:r w:rsidRPr="00A13D17">
              <w:t>6.435096</w:t>
            </w:r>
          </w:p>
        </w:tc>
        <w:tc>
          <w:tcPr>
            <w:tcW w:w="960" w:type="dxa"/>
            <w:noWrap/>
            <w:hideMark/>
          </w:tcPr>
          <w:p w14:paraId="11449D4D" w14:textId="77777777" w:rsidR="00A13D17" w:rsidRPr="00A13D17" w:rsidRDefault="00A13D17" w:rsidP="00A13D17">
            <w:r w:rsidRPr="00A13D17">
              <w:t>7.610098</w:t>
            </w:r>
          </w:p>
        </w:tc>
      </w:tr>
      <w:tr w:rsidR="00A13D17" w:rsidRPr="00A13D17" w14:paraId="06A09299" w14:textId="77777777" w:rsidTr="00A13D17">
        <w:trPr>
          <w:trHeight w:val="300"/>
        </w:trPr>
        <w:tc>
          <w:tcPr>
            <w:tcW w:w="960" w:type="dxa"/>
            <w:noWrap/>
            <w:hideMark/>
          </w:tcPr>
          <w:p w14:paraId="648C096A" w14:textId="77777777" w:rsidR="00A13D17" w:rsidRPr="00A13D17" w:rsidRDefault="00A13D17" w:rsidP="00A13D17">
            <w:r w:rsidRPr="00A13D17">
              <w:t>2.824877</w:t>
            </w:r>
          </w:p>
        </w:tc>
        <w:tc>
          <w:tcPr>
            <w:tcW w:w="960" w:type="dxa"/>
            <w:noWrap/>
            <w:hideMark/>
          </w:tcPr>
          <w:p w14:paraId="6B5217F9" w14:textId="77777777" w:rsidR="00A13D17" w:rsidRPr="00A13D17" w:rsidRDefault="00A13D17" w:rsidP="00A13D17">
            <w:r w:rsidRPr="00A13D17">
              <w:t>3.463722</w:t>
            </w:r>
          </w:p>
        </w:tc>
        <w:tc>
          <w:tcPr>
            <w:tcW w:w="960" w:type="dxa"/>
            <w:noWrap/>
            <w:hideMark/>
          </w:tcPr>
          <w:p w14:paraId="476E9DF3" w14:textId="77777777" w:rsidR="00A13D17" w:rsidRPr="00A13D17" w:rsidRDefault="00A13D17" w:rsidP="00A13D17">
            <w:r w:rsidRPr="00A13D17">
              <w:t>5.200654</w:t>
            </w:r>
          </w:p>
        </w:tc>
        <w:tc>
          <w:tcPr>
            <w:tcW w:w="960" w:type="dxa"/>
            <w:noWrap/>
            <w:hideMark/>
          </w:tcPr>
          <w:p w14:paraId="79AE3BBB" w14:textId="77777777" w:rsidR="00A13D17" w:rsidRPr="00A13D17" w:rsidRDefault="00A13D17" w:rsidP="00A13D17">
            <w:r w:rsidRPr="00A13D17">
              <w:t>5.195943</w:t>
            </w:r>
          </w:p>
        </w:tc>
        <w:tc>
          <w:tcPr>
            <w:tcW w:w="960" w:type="dxa"/>
            <w:noWrap/>
            <w:hideMark/>
          </w:tcPr>
          <w:p w14:paraId="2C366793" w14:textId="77777777" w:rsidR="00A13D17" w:rsidRPr="00A13D17" w:rsidRDefault="00A13D17" w:rsidP="00A13D17">
            <w:r w:rsidRPr="00A13D17">
              <w:t>8.561149</w:t>
            </w:r>
          </w:p>
        </w:tc>
        <w:tc>
          <w:tcPr>
            <w:tcW w:w="960" w:type="dxa"/>
            <w:noWrap/>
            <w:hideMark/>
          </w:tcPr>
          <w:p w14:paraId="3E3048F2" w14:textId="77777777" w:rsidR="00A13D17" w:rsidRPr="00A13D17" w:rsidRDefault="00A13D17" w:rsidP="00A13D17">
            <w:r w:rsidRPr="00A13D17">
              <w:t>2.35736</w:t>
            </w:r>
          </w:p>
        </w:tc>
        <w:tc>
          <w:tcPr>
            <w:tcW w:w="960" w:type="dxa"/>
            <w:noWrap/>
            <w:hideMark/>
          </w:tcPr>
          <w:p w14:paraId="5D6B3DE2" w14:textId="77777777" w:rsidR="00A13D17" w:rsidRPr="00A13D17" w:rsidRDefault="00A13D17" w:rsidP="00A13D17">
            <w:r w:rsidRPr="00A13D17">
              <w:t>3.735326</w:t>
            </w:r>
          </w:p>
        </w:tc>
        <w:tc>
          <w:tcPr>
            <w:tcW w:w="960" w:type="dxa"/>
            <w:noWrap/>
            <w:hideMark/>
          </w:tcPr>
          <w:p w14:paraId="7631FC5D" w14:textId="77777777" w:rsidR="00A13D17" w:rsidRPr="00A13D17" w:rsidRDefault="00A13D17" w:rsidP="00A13D17">
            <w:r w:rsidRPr="00A13D17">
              <w:t>4.277272</w:t>
            </w:r>
          </w:p>
        </w:tc>
        <w:tc>
          <w:tcPr>
            <w:tcW w:w="960" w:type="dxa"/>
            <w:noWrap/>
            <w:hideMark/>
          </w:tcPr>
          <w:p w14:paraId="76AB5FE3" w14:textId="77777777" w:rsidR="00A13D17" w:rsidRPr="00A13D17" w:rsidRDefault="00A13D17" w:rsidP="00A13D17">
            <w:r w:rsidRPr="00A13D17">
              <w:t>5.218462</w:t>
            </w:r>
          </w:p>
        </w:tc>
        <w:tc>
          <w:tcPr>
            <w:tcW w:w="960" w:type="dxa"/>
            <w:noWrap/>
            <w:hideMark/>
          </w:tcPr>
          <w:p w14:paraId="278A7B15" w14:textId="77777777" w:rsidR="00A13D17" w:rsidRPr="00A13D17" w:rsidRDefault="00A13D17" w:rsidP="00A13D17">
            <w:r w:rsidRPr="00A13D17">
              <w:t>6.286061</w:t>
            </w:r>
          </w:p>
        </w:tc>
      </w:tr>
      <w:tr w:rsidR="00A13D17" w:rsidRPr="00A13D17" w14:paraId="043E086A" w14:textId="77777777" w:rsidTr="00A13D17">
        <w:trPr>
          <w:trHeight w:val="300"/>
        </w:trPr>
        <w:tc>
          <w:tcPr>
            <w:tcW w:w="960" w:type="dxa"/>
            <w:noWrap/>
            <w:hideMark/>
          </w:tcPr>
          <w:p w14:paraId="5924B360" w14:textId="77777777" w:rsidR="00A13D17" w:rsidRPr="00A13D17" w:rsidRDefault="00A13D17" w:rsidP="00A13D17">
            <w:pPr>
              <w:rPr>
                <w:b/>
                <w:bCs/>
              </w:rPr>
            </w:pPr>
            <w:r w:rsidRPr="00A13D17">
              <w:rPr>
                <w:b/>
                <w:bCs/>
              </w:rPr>
              <w:t>2.117265</w:t>
            </w:r>
          </w:p>
        </w:tc>
        <w:tc>
          <w:tcPr>
            <w:tcW w:w="960" w:type="dxa"/>
            <w:noWrap/>
            <w:hideMark/>
          </w:tcPr>
          <w:p w14:paraId="700241C3" w14:textId="77777777" w:rsidR="00A13D17" w:rsidRPr="00A13D17" w:rsidRDefault="00A13D17" w:rsidP="00A13D17">
            <w:pPr>
              <w:rPr>
                <w:b/>
                <w:bCs/>
              </w:rPr>
            </w:pPr>
            <w:r w:rsidRPr="00A13D17">
              <w:rPr>
                <w:b/>
                <w:bCs/>
              </w:rPr>
              <w:t>2.871858</w:t>
            </w:r>
          </w:p>
        </w:tc>
        <w:tc>
          <w:tcPr>
            <w:tcW w:w="960" w:type="dxa"/>
            <w:noWrap/>
            <w:hideMark/>
          </w:tcPr>
          <w:p w14:paraId="21A1D884" w14:textId="77777777" w:rsidR="00A13D17" w:rsidRPr="00A13D17" w:rsidRDefault="00A13D17" w:rsidP="00A13D17">
            <w:pPr>
              <w:rPr>
                <w:b/>
                <w:bCs/>
              </w:rPr>
            </w:pPr>
            <w:r w:rsidRPr="00A13D17">
              <w:rPr>
                <w:b/>
                <w:bCs/>
              </w:rPr>
              <w:t>4.324796</w:t>
            </w:r>
          </w:p>
        </w:tc>
        <w:tc>
          <w:tcPr>
            <w:tcW w:w="960" w:type="dxa"/>
            <w:noWrap/>
            <w:hideMark/>
          </w:tcPr>
          <w:p w14:paraId="58FC1166" w14:textId="77777777" w:rsidR="00A13D17" w:rsidRPr="00A13D17" w:rsidRDefault="00A13D17" w:rsidP="00A13D17">
            <w:pPr>
              <w:rPr>
                <w:b/>
                <w:bCs/>
              </w:rPr>
            </w:pPr>
            <w:r w:rsidRPr="00A13D17">
              <w:rPr>
                <w:b/>
                <w:bCs/>
              </w:rPr>
              <w:t>5.315018</w:t>
            </w:r>
          </w:p>
        </w:tc>
        <w:tc>
          <w:tcPr>
            <w:tcW w:w="960" w:type="dxa"/>
            <w:noWrap/>
            <w:hideMark/>
          </w:tcPr>
          <w:p w14:paraId="593460E7" w14:textId="77777777" w:rsidR="00A13D17" w:rsidRPr="00A13D17" w:rsidRDefault="00A13D17" w:rsidP="00A13D17">
            <w:pPr>
              <w:rPr>
                <w:b/>
                <w:bCs/>
              </w:rPr>
            </w:pPr>
            <w:r w:rsidRPr="00A13D17">
              <w:rPr>
                <w:b/>
                <w:bCs/>
              </w:rPr>
              <w:t>6.786857</w:t>
            </w:r>
          </w:p>
        </w:tc>
        <w:tc>
          <w:tcPr>
            <w:tcW w:w="960" w:type="dxa"/>
            <w:noWrap/>
            <w:hideMark/>
          </w:tcPr>
          <w:p w14:paraId="49765882" w14:textId="77777777" w:rsidR="00A13D17" w:rsidRPr="00A13D17" w:rsidRDefault="00A13D17" w:rsidP="00A13D17">
            <w:pPr>
              <w:rPr>
                <w:b/>
                <w:bCs/>
              </w:rPr>
            </w:pPr>
            <w:r w:rsidRPr="00A13D17">
              <w:rPr>
                <w:b/>
                <w:bCs/>
              </w:rPr>
              <w:t>2.174319</w:t>
            </w:r>
          </w:p>
        </w:tc>
        <w:tc>
          <w:tcPr>
            <w:tcW w:w="960" w:type="dxa"/>
            <w:noWrap/>
            <w:hideMark/>
          </w:tcPr>
          <w:p w14:paraId="5C2E3DDB" w14:textId="77777777" w:rsidR="00A13D17" w:rsidRPr="00A13D17" w:rsidRDefault="00A13D17" w:rsidP="00A13D17">
            <w:pPr>
              <w:rPr>
                <w:b/>
                <w:bCs/>
              </w:rPr>
            </w:pPr>
            <w:r w:rsidRPr="00A13D17">
              <w:rPr>
                <w:b/>
                <w:bCs/>
              </w:rPr>
              <w:t>2.832834</w:t>
            </w:r>
          </w:p>
        </w:tc>
        <w:tc>
          <w:tcPr>
            <w:tcW w:w="960" w:type="dxa"/>
            <w:noWrap/>
            <w:hideMark/>
          </w:tcPr>
          <w:p w14:paraId="7507D119" w14:textId="77777777" w:rsidR="00A13D17" w:rsidRPr="00A13D17" w:rsidRDefault="00A13D17" w:rsidP="00A13D17">
            <w:pPr>
              <w:rPr>
                <w:b/>
                <w:bCs/>
              </w:rPr>
            </w:pPr>
            <w:r w:rsidRPr="00A13D17">
              <w:rPr>
                <w:b/>
                <w:bCs/>
              </w:rPr>
              <w:t>4.182576</w:t>
            </w:r>
          </w:p>
        </w:tc>
        <w:tc>
          <w:tcPr>
            <w:tcW w:w="960" w:type="dxa"/>
            <w:noWrap/>
            <w:hideMark/>
          </w:tcPr>
          <w:p w14:paraId="47EDA46B" w14:textId="77777777" w:rsidR="00A13D17" w:rsidRPr="00A13D17" w:rsidRDefault="00A13D17" w:rsidP="00A13D17">
            <w:pPr>
              <w:rPr>
                <w:b/>
                <w:bCs/>
              </w:rPr>
            </w:pPr>
            <w:r w:rsidRPr="00A13D17">
              <w:rPr>
                <w:b/>
                <w:bCs/>
              </w:rPr>
              <w:t>5.299409</w:t>
            </w:r>
          </w:p>
        </w:tc>
        <w:tc>
          <w:tcPr>
            <w:tcW w:w="960" w:type="dxa"/>
            <w:noWrap/>
            <w:hideMark/>
          </w:tcPr>
          <w:p w14:paraId="02C96BED" w14:textId="77777777" w:rsidR="00A13D17" w:rsidRPr="00A13D17" w:rsidRDefault="00A13D17" w:rsidP="00A13D17">
            <w:pPr>
              <w:rPr>
                <w:b/>
                <w:bCs/>
              </w:rPr>
            </w:pPr>
            <w:r w:rsidRPr="00A13D17">
              <w:rPr>
                <w:b/>
                <w:bCs/>
              </w:rPr>
              <w:t>6.192744</w:t>
            </w:r>
          </w:p>
        </w:tc>
      </w:tr>
    </w:tbl>
    <w:p w14:paraId="2C212774" w14:textId="3FED99E6" w:rsidR="00435557" w:rsidRDefault="00435557" w:rsidP="00F529BC"/>
    <w:p w14:paraId="14EA1C08" w14:textId="77777777" w:rsidR="00F529BC" w:rsidRDefault="00F529BC" w:rsidP="00DD05AD"/>
    <w:p w14:paraId="35DA0A89" w14:textId="3BB4F229" w:rsidR="00DD05AD" w:rsidRPr="00DD05AD" w:rsidRDefault="00DD05AD" w:rsidP="00DD05AD">
      <w:pPr>
        <w:sectPr w:rsidR="00DD05AD" w:rsidRPr="00DD05AD" w:rsidSect="00E55D53">
          <w:pgSz w:w="16838" w:h="11906" w:orient="landscape"/>
          <w:pgMar w:top="2126" w:right="2126" w:bottom="1418" w:left="1418" w:header="720" w:footer="720" w:gutter="0"/>
          <w:cols w:space="720"/>
          <w:docGrid w:linePitch="360"/>
        </w:sectPr>
      </w:pPr>
    </w:p>
    <w:p w14:paraId="56900419" w14:textId="0090536B" w:rsidR="00C77849" w:rsidRPr="007014D0" w:rsidRDefault="00C77849" w:rsidP="00BD669C">
      <w:pPr>
        <w:pStyle w:val="ListParagraph"/>
        <w:spacing w:after="0" w:line="360" w:lineRule="auto"/>
        <w:ind w:left="0"/>
        <w:rPr>
          <w:rFonts w:ascii="Times New Roman" w:hAnsi="Times New Roman" w:cs="Times New Roman"/>
          <w:color w:val="FF0000"/>
          <w:sz w:val="28"/>
        </w:rPr>
      </w:pPr>
    </w:p>
    <w:sectPr w:rsidR="00C77849" w:rsidRPr="007014D0" w:rsidSect="008C5EA2">
      <w:headerReference w:type="even" r:id="rId262"/>
      <w:pgSz w:w="11906" w:h="16838"/>
      <w:pgMar w:top="2126" w:right="1418" w:bottom="1418" w:left="212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AA6E08" w14:textId="77777777" w:rsidR="00D458E3" w:rsidRDefault="00D458E3" w:rsidP="008C5EA2">
      <w:r>
        <w:separator/>
      </w:r>
    </w:p>
  </w:endnote>
  <w:endnote w:type="continuationSeparator" w:id="0">
    <w:p w14:paraId="5762A770" w14:textId="77777777" w:rsidR="00D458E3" w:rsidRDefault="00D458E3" w:rsidP="008C5E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Angsana New">
    <w:panose1 w:val="02020603050405020304"/>
    <w:charset w:val="00"/>
    <w:family w:val="roman"/>
    <w:pitch w:val="variable"/>
    <w:sig w:usb0="81000003" w:usb1="00000000" w:usb2="00000000" w:usb3="00000000" w:csb0="0001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EC34C4" w14:textId="77777777" w:rsidR="00D458E3" w:rsidRDefault="00D458E3" w:rsidP="008C5EA2">
      <w:r>
        <w:separator/>
      </w:r>
    </w:p>
  </w:footnote>
  <w:footnote w:type="continuationSeparator" w:id="0">
    <w:p w14:paraId="561B5080" w14:textId="77777777" w:rsidR="00D458E3" w:rsidRDefault="00D458E3" w:rsidP="008C5EA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E47501" w14:textId="77777777" w:rsidR="00345B40" w:rsidRDefault="00345B40">
    <w:pPr>
      <w:pStyle w:val="Header"/>
    </w:pPr>
  </w:p>
  <w:p w14:paraId="6569A22B" w14:textId="77777777" w:rsidR="00345B40" w:rsidRDefault="00345B40" w:rsidP="008C5EA2">
    <w:pPr>
      <w:pStyle w:val="Header"/>
      <w:rPr>
        <w:rFonts w:ascii="Times New Roman" w:hAnsi="Times New Roman" w:cs="Times New Roman"/>
        <w:sz w:val="20"/>
        <w:szCs w:val="20"/>
        <w:shd w:val="clear" w:color="auto" w:fill="FFFFFF"/>
      </w:rPr>
    </w:pPr>
  </w:p>
  <w:p w14:paraId="207F40A9" w14:textId="77777777" w:rsidR="00345B40" w:rsidRDefault="00345B40" w:rsidP="008C5EA2">
    <w:pPr>
      <w:pStyle w:val="Header"/>
      <w:rPr>
        <w:rFonts w:ascii="Times New Roman" w:hAnsi="Times New Roman" w:cs="Times New Roman"/>
        <w:sz w:val="20"/>
        <w:szCs w:val="20"/>
        <w:shd w:val="clear" w:color="auto" w:fill="FFFFFF"/>
      </w:rPr>
    </w:pPr>
  </w:p>
  <w:p w14:paraId="4CE06298" w14:textId="77777777" w:rsidR="00345B40" w:rsidRPr="0070794D" w:rsidRDefault="00345B40" w:rsidP="008C5EA2">
    <w:pPr>
      <w:pStyle w:val="Header"/>
      <w:rPr>
        <w:rFonts w:ascii="Times New Roman" w:hAnsi="Times New Roman" w:cs="Times New Roman"/>
        <w:sz w:val="20"/>
        <w:szCs w:val="20"/>
      </w:rPr>
    </w:pPr>
    <w:r w:rsidRPr="002A7DEB">
      <w:rPr>
        <w:rFonts w:ascii="Times New Roman" w:hAnsi="Times New Roman" w:cs="Times New Roman"/>
        <w:sz w:val="20"/>
        <w:szCs w:val="20"/>
        <w:shd w:val="clear" w:color="auto" w:fill="FFFFFF"/>
      </w:rPr>
      <w:t>Fac. of Grad. Studies, Mahidol Univ.</w:t>
    </w:r>
    <w:r w:rsidRPr="002A7DEB">
      <w:rPr>
        <w:rFonts w:ascii="Times New Roman" w:hAnsi="Times New Roman" w:cs="Times New Roman"/>
        <w:sz w:val="20"/>
        <w:szCs w:val="20"/>
      </w:rPr>
      <w:ptab w:relativeTo="margin" w:alignment="center" w:leader="none"/>
    </w:r>
    <w:r w:rsidRPr="002A7DEB">
      <w:rPr>
        <w:rFonts w:ascii="Times New Roman" w:hAnsi="Times New Roman" w:cs="Times New Roman"/>
        <w:sz w:val="20"/>
        <w:szCs w:val="20"/>
      </w:rPr>
      <w:ptab w:relativeTo="margin" w:alignment="right" w:leader="none"/>
    </w:r>
    <w:r>
      <w:rPr>
        <w:rFonts w:ascii="Times New Roman" w:hAnsi="Times New Roman" w:cs="Times New Roman"/>
        <w:sz w:val="20"/>
        <w:szCs w:val="20"/>
      </w:rPr>
      <w:t xml:space="preserve">Thesis </w:t>
    </w:r>
    <w:r w:rsidRPr="001F7F9B">
      <w:rPr>
        <w:rFonts w:ascii="Times New Roman" w:hAnsi="Times New Roman" w:cs="Times New Roman"/>
        <w:sz w:val="20"/>
        <w:szCs w:val="20"/>
      </w:rPr>
      <w:t>/</w:t>
    </w:r>
    <w:r>
      <w:rPr>
        <w:rFonts w:ascii="Times New Roman" w:hAnsi="Times New Roman" w:cs="Times New Roman"/>
        <w:sz w:val="20"/>
        <w:szCs w:val="20"/>
      </w:rPr>
      <w:t xml:space="preserve"> </w:t>
    </w:r>
    <w:r w:rsidRPr="0070794D">
      <w:rPr>
        <w:rFonts w:ascii="Times New Roman" w:hAnsi="Times New Roman" w:cs="Times New Roman"/>
        <w:sz w:val="20"/>
        <w:szCs w:val="20"/>
      </w:rPr>
      <w:fldChar w:fldCharType="begin"/>
    </w:r>
    <w:r w:rsidRPr="0070794D">
      <w:rPr>
        <w:rFonts w:ascii="Times New Roman" w:hAnsi="Times New Roman" w:cs="Times New Roman"/>
        <w:sz w:val="20"/>
        <w:szCs w:val="20"/>
      </w:rPr>
      <w:instrText xml:space="preserve"> PAGE   \* MERGEFORMAT </w:instrText>
    </w:r>
    <w:r w:rsidRPr="0070794D">
      <w:rPr>
        <w:rFonts w:ascii="Times New Roman" w:hAnsi="Times New Roman" w:cs="Times New Roman"/>
        <w:sz w:val="20"/>
        <w:szCs w:val="20"/>
      </w:rPr>
      <w:fldChar w:fldCharType="separate"/>
    </w:r>
    <w:r>
      <w:rPr>
        <w:rFonts w:ascii="Times New Roman" w:hAnsi="Times New Roman" w:cs="Times New Roman"/>
        <w:noProof/>
        <w:sz w:val="20"/>
        <w:szCs w:val="20"/>
      </w:rPr>
      <w:t>ii</w:t>
    </w:r>
    <w:r w:rsidRPr="0070794D">
      <w:rPr>
        <w:rFonts w:ascii="Times New Roman" w:hAnsi="Times New Roman" w:cs="Times New Roman"/>
        <w:sz w:val="20"/>
        <w:szCs w:val="20"/>
      </w:rPr>
      <w:fldChar w:fldCharType="end"/>
    </w:r>
  </w:p>
  <w:p w14:paraId="57333AD5" w14:textId="77777777" w:rsidR="00345B40" w:rsidRDefault="00345B4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9D37A7" w14:textId="77777777" w:rsidR="00345B40" w:rsidRDefault="00345B40">
    <w:pPr>
      <w:pStyle w:val="Header"/>
    </w:pPr>
  </w:p>
  <w:p w14:paraId="166CE7F3" w14:textId="77777777" w:rsidR="00345B40" w:rsidRPr="0099645B" w:rsidRDefault="00345B40">
    <w:pPr>
      <w:pStyle w:val="Header"/>
      <w:rPr>
        <w:rFonts w:cstheme="minorHAnsi"/>
      </w:rPr>
    </w:pPr>
  </w:p>
  <w:p w14:paraId="6B0B066E" w14:textId="77777777" w:rsidR="00345B40" w:rsidRPr="0099645B" w:rsidRDefault="00345B40" w:rsidP="008C5EA2">
    <w:pPr>
      <w:pStyle w:val="Header"/>
      <w:rPr>
        <w:rFonts w:cstheme="minorHAnsi"/>
        <w:sz w:val="20"/>
        <w:szCs w:val="20"/>
      </w:rPr>
    </w:pPr>
  </w:p>
  <w:p w14:paraId="210289CC" w14:textId="77777777" w:rsidR="00345B40" w:rsidRPr="0070794D" w:rsidRDefault="00345B40" w:rsidP="008C5EA2">
    <w:pPr>
      <w:pStyle w:val="Header"/>
      <w:rPr>
        <w:rFonts w:ascii="Times New Roman" w:hAnsi="Times New Roman" w:cs="Times New Roman"/>
        <w:sz w:val="20"/>
        <w:szCs w:val="20"/>
      </w:rPr>
    </w:pPr>
    <w:r w:rsidRPr="0070794D">
      <w:rPr>
        <w:rFonts w:ascii="Times New Roman" w:hAnsi="Times New Roman" w:cs="Times New Roman"/>
        <w:sz w:val="20"/>
        <w:szCs w:val="20"/>
      </w:rPr>
      <w:t xml:space="preserve">Petnathean J. </w:t>
    </w:r>
    <w:r w:rsidRPr="0070794D">
      <w:rPr>
        <w:rFonts w:ascii="Times New Roman" w:hAnsi="Times New Roman" w:cs="Times New Roman"/>
        <w:sz w:val="20"/>
        <w:szCs w:val="20"/>
      </w:rPr>
      <w:ptab w:relativeTo="margin" w:alignment="center" w:leader="none"/>
    </w:r>
    <w:r w:rsidRPr="0070794D">
      <w:rPr>
        <w:rFonts w:ascii="Times New Roman" w:hAnsi="Times New Roman" w:cs="Times New Roman"/>
        <w:sz w:val="20"/>
        <w:szCs w:val="20"/>
      </w:rPr>
      <w:ptab w:relativeTo="margin" w:alignment="right" w:leader="none"/>
    </w:r>
    <w:r w:rsidRPr="0070794D">
      <w:rPr>
        <w:rFonts w:ascii="Times New Roman" w:hAnsi="Times New Roman" w:cs="Times New Roman"/>
        <w:sz w:val="20"/>
        <w:szCs w:val="20"/>
      </w:rPr>
      <w:t xml:space="preserve">Introduction / </w:t>
    </w:r>
    <w:r w:rsidRPr="0070794D">
      <w:rPr>
        <w:rFonts w:ascii="Times New Roman" w:hAnsi="Times New Roman" w:cs="Times New Roman"/>
        <w:sz w:val="20"/>
        <w:szCs w:val="20"/>
      </w:rPr>
      <w:fldChar w:fldCharType="begin"/>
    </w:r>
    <w:r w:rsidRPr="0070794D">
      <w:rPr>
        <w:rFonts w:ascii="Times New Roman" w:hAnsi="Times New Roman" w:cs="Times New Roman"/>
        <w:sz w:val="20"/>
        <w:szCs w:val="20"/>
      </w:rPr>
      <w:instrText xml:space="preserve"> PAGE   \* MERGEFORMAT </w:instrText>
    </w:r>
    <w:r w:rsidRPr="0070794D">
      <w:rPr>
        <w:rFonts w:ascii="Times New Roman" w:hAnsi="Times New Roman" w:cs="Times New Roman"/>
        <w:sz w:val="20"/>
        <w:szCs w:val="20"/>
      </w:rPr>
      <w:fldChar w:fldCharType="separate"/>
    </w:r>
    <w:r>
      <w:rPr>
        <w:rFonts w:ascii="Times New Roman" w:hAnsi="Times New Roman" w:cs="Times New Roman"/>
        <w:noProof/>
        <w:sz w:val="20"/>
        <w:szCs w:val="20"/>
      </w:rPr>
      <w:t>4</w:t>
    </w:r>
    <w:r w:rsidRPr="0070794D">
      <w:rPr>
        <w:rFonts w:ascii="Times New Roman" w:hAnsi="Times New Roman" w:cs="Times New Roman"/>
        <w:sz w:val="20"/>
        <w:szCs w:val="20"/>
      </w:rPr>
      <w:fldChar w:fldCharType="end"/>
    </w:r>
  </w:p>
  <w:p w14:paraId="796D16DF" w14:textId="77777777" w:rsidR="00345B40" w:rsidRDefault="00345B4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7B16C4" w14:textId="77777777" w:rsidR="00345B40" w:rsidRDefault="00345B40" w:rsidP="001F7F9B">
    <w:pPr>
      <w:pStyle w:val="Header"/>
    </w:pPr>
  </w:p>
  <w:p w14:paraId="46251626" w14:textId="77777777" w:rsidR="00345B40" w:rsidRPr="0099645B" w:rsidRDefault="00345B40" w:rsidP="001F7F9B">
    <w:pPr>
      <w:pStyle w:val="Header"/>
      <w:rPr>
        <w:rFonts w:cstheme="minorHAnsi"/>
      </w:rPr>
    </w:pPr>
  </w:p>
  <w:p w14:paraId="17CF8B72" w14:textId="77777777" w:rsidR="00345B40" w:rsidRPr="0099645B" w:rsidRDefault="00345B40" w:rsidP="001F7F9B">
    <w:pPr>
      <w:pStyle w:val="Header"/>
      <w:rPr>
        <w:rFonts w:cstheme="minorHAnsi"/>
        <w:sz w:val="20"/>
        <w:szCs w:val="20"/>
      </w:rPr>
    </w:pPr>
  </w:p>
  <w:p w14:paraId="10254D83" w14:textId="2F0C06AB" w:rsidR="00345B40" w:rsidRPr="001F7F9B" w:rsidRDefault="00345B40" w:rsidP="008C5EA2">
    <w:pPr>
      <w:pStyle w:val="Header"/>
      <w:tabs>
        <w:tab w:val="clear" w:pos="4513"/>
      </w:tabs>
      <w:rPr>
        <w:rFonts w:ascii="Times New Roman" w:hAnsi="Times New Roman" w:cs="Times New Roman"/>
        <w:sz w:val="20"/>
        <w:szCs w:val="20"/>
      </w:rPr>
    </w:pPr>
    <w:r w:rsidRPr="002A7DEB">
      <w:rPr>
        <w:rFonts w:ascii="Times New Roman" w:hAnsi="Times New Roman" w:cs="Times New Roman"/>
        <w:sz w:val="20"/>
        <w:szCs w:val="20"/>
        <w:shd w:val="clear" w:color="auto" w:fill="FFFFFF"/>
      </w:rPr>
      <w:t>Fac. of Grad. Studies, Mahidol Univ.</w:t>
    </w:r>
    <w:r w:rsidRPr="002A7DEB">
      <w:rPr>
        <w:rFonts w:ascii="Times New Roman" w:hAnsi="Times New Roman" w:cs="Times New Roman"/>
        <w:sz w:val="20"/>
        <w:szCs w:val="20"/>
      </w:rPr>
      <w:ptab w:relativeTo="margin" w:alignment="center" w:leader="none"/>
    </w:r>
    <w:r w:rsidR="00D85521">
      <w:rPr>
        <w:rFonts w:ascii="Times New Roman" w:hAnsi="Times New Roman" w:cs="Times New Roman"/>
        <w:sz w:val="20"/>
        <w:szCs w:val="20"/>
      </w:rPr>
      <w:t xml:space="preserve">                      </w:t>
    </w:r>
    <w:r w:rsidRPr="002A7DEB">
      <w:rPr>
        <w:rFonts w:ascii="Times New Roman" w:hAnsi="Times New Roman" w:cs="Times New Roman"/>
        <w:sz w:val="20"/>
        <w:szCs w:val="20"/>
      </w:rPr>
      <w:t>M</w:t>
    </w:r>
    <w:r w:rsidRPr="001F7F9B">
      <w:rPr>
        <w:rFonts w:ascii="Times New Roman" w:hAnsi="Times New Roman" w:cs="Times New Roman"/>
        <w:sz w:val="20"/>
        <w:szCs w:val="20"/>
      </w:rPr>
      <w:t>. Sci. (Cyber-Sec. and Information Assurance)/</w:t>
    </w:r>
    <w:r w:rsidRPr="001F7F9B">
      <w:rPr>
        <w:rFonts w:ascii="Times New Roman" w:hAnsi="Times New Roman" w:cs="Times New Roman"/>
        <w:sz w:val="20"/>
        <w:szCs w:val="20"/>
      </w:rPr>
      <w:fldChar w:fldCharType="begin"/>
    </w:r>
    <w:r w:rsidRPr="001F7F9B">
      <w:rPr>
        <w:rFonts w:ascii="Times New Roman" w:hAnsi="Times New Roman" w:cs="Times New Roman"/>
        <w:sz w:val="20"/>
        <w:szCs w:val="20"/>
      </w:rPr>
      <w:instrText xml:space="preserve"> PAGE   \* MERGEFORMAT </w:instrText>
    </w:r>
    <w:r w:rsidRPr="001F7F9B">
      <w:rPr>
        <w:rFonts w:ascii="Times New Roman" w:hAnsi="Times New Roman" w:cs="Times New Roman"/>
        <w:sz w:val="20"/>
        <w:szCs w:val="20"/>
      </w:rPr>
      <w:fldChar w:fldCharType="separate"/>
    </w:r>
    <w:r>
      <w:rPr>
        <w:rFonts w:ascii="Times New Roman" w:hAnsi="Times New Roman" w:cs="Times New Roman"/>
        <w:noProof/>
        <w:sz w:val="20"/>
        <w:szCs w:val="20"/>
      </w:rPr>
      <w:t>15</w:t>
    </w:r>
    <w:r w:rsidRPr="001F7F9B">
      <w:rPr>
        <w:rFonts w:ascii="Times New Roman" w:hAnsi="Times New Roman" w:cs="Times New Roman"/>
        <w:sz w:val="20"/>
        <w:szCs w:val="20"/>
      </w:rPr>
      <w:fldChar w:fldCharType="end"/>
    </w:r>
  </w:p>
  <w:p w14:paraId="021B5DCE" w14:textId="77777777" w:rsidR="00345B40" w:rsidRPr="00680AAD" w:rsidRDefault="00345B4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50D9D6" w14:textId="77777777" w:rsidR="00345B40" w:rsidRDefault="00345B40">
    <w:pPr>
      <w:pStyle w:val="Header"/>
    </w:pPr>
  </w:p>
  <w:p w14:paraId="3DC1C215" w14:textId="77777777" w:rsidR="00345B40" w:rsidRPr="0099645B" w:rsidRDefault="00345B40">
    <w:pPr>
      <w:pStyle w:val="Header"/>
      <w:rPr>
        <w:rFonts w:cstheme="minorHAnsi"/>
      </w:rPr>
    </w:pPr>
  </w:p>
  <w:p w14:paraId="4D3F6337" w14:textId="77777777" w:rsidR="00345B40" w:rsidRPr="0099645B" w:rsidRDefault="00345B40" w:rsidP="008C5EA2">
    <w:pPr>
      <w:pStyle w:val="Header"/>
      <w:rPr>
        <w:rFonts w:cstheme="minorHAnsi"/>
        <w:sz w:val="20"/>
        <w:szCs w:val="20"/>
      </w:rPr>
    </w:pPr>
  </w:p>
  <w:p w14:paraId="13CE08AE" w14:textId="77777777" w:rsidR="00345B40" w:rsidRPr="00963F13" w:rsidRDefault="00345B40" w:rsidP="008C5EA2">
    <w:pPr>
      <w:pStyle w:val="Header"/>
      <w:rPr>
        <w:rFonts w:ascii="Times New Roman" w:hAnsi="Times New Roman" w:cs="Times New Roman"/>
        <w:sz w:val="20"/>
        <w:szCs w:val="20"/>
      </w:rPr>
    </w:pPr>
    <w:r w:rsidRPr="00963F13">
      <w:rPr>
        <w:rFonts w:ascii="Times New Roman" w:hAnsi="Times New Roman" w:cs="Times New Roman"/>
        <w:sz w:val="20"/>
        <w:szCs w:val="20"/>
      </w:rPr>
      <w:t xml:space="preserve">Petnathean J. </w:t>
    </w:r>
    <w:r w:rsidRPr="00963F13">
      <w:rPr>
        <w:rFonts w:ascii="Times New Roman" w:hAnsi="Times New Roman" w:cs="Times New Roman"/>
        <w:sz w:val="20"/>
        <w:szCs w:val="20"/>
      </w:rPr>
      <w:ptab w:relativeTo="margin" w:alignment="center" w:leader="none"/>
    </w:r>
    <w:r w:rsidRPr="00963F13">
      <w:rPr>
        <w:rFonts w:ascii="Times New Roman" w:hAnsi="Times New Roman" w:cs="Times New Roman"/>
        <w:sz w:val="20"/>
        <w:szCs w:val="20"/>
      </w:rPr>
      <w:ptab w:relativeTo="margin" w:alignment="right" w:leader="none"/>
    </w:r>
    <w:r w:rsidRPr="00963F13">
      <w:rPr>
        <w:rFonts w:ascii="Times New Roman" w:hAnsi="Times New Roman" w:cs="Times New Roman"/>
        <w:sz w:val="20"/>
        <w:szCs w:val="20"/>
      </w:rPr>
      <w:t xml:space="preserve">Literature Reviews / </w:t>
    </w:r>
    <w:r w:rsidRPr="00963F13">
      <w:rPr>
        <w:rFonts w:ascii="Times New Roman" w:hAnsi="Times New Roman" w:cs="Times New Roman"/>
        <w:sz w:val="20"/>
        <w:szCs w:val="20"/>
      </w:rPr>
      <w:fldChar w:fldCharType="begin"/>
    </w:r>
    <w:r w:rsidRPr="00963F13">
      <w:rPr>
        <w:rFonts w:ascii="Times New Roman" w:hAnsi="Times New Roman" w:cs="Times New Roman"/>
        <w:sz w:val="20"/>
        <w:szCs w:val="20"/>
      </w:rPr>
      <w:instrText xml:space="preserve"> PAGE   \* MERGEFORMAT </w:instrText>
    </w:r>
    <w:r w:rsidRPr="00963F13">
      <w:rPr>
        <w:rFonts w:ascii="Times New Roman" w:hAnsi="Times New Roman" w:cs="Times New Roman"/>
        <w:sz w:val="20"/>
        <w:szCs w:val="20"/>
      </w:rPr>
      <w:fldChar w:fldCharType="separate"/>
    </w:r>
    <w:r>
      <w:rPr>
        <w:rFonts w:ascii="Times New Roman" w:hAnsi="Times New Roman" w:cs="Times New Roman"/>
        <w:noProof/>
        <w:sz w:val="20"/>
        <w:szCs w:val="20"/>
      </w:rPr>
      <w:t>16</w:t>
    </w:r>
    <w:r w:rsidRPr="00963F13">
      <w:rPr>
        <w:rFonts w:ascii="Times New Roman" w:hAnsi="Times New Roman" w:cs="Times New Roman"/>
        <w:sz w:val="20"/>
        <w:szCs w:val="20"/>
      </w:rPr>
      <w:fldChar w:fldCharType="end"/>
    </w:r>
  </w:p>
  <w:p w14:paraId="622FAA90" w14:textId="77777777" w:rsidR="00345B40" w:rsidRDefault="00345B4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A6C23B" w14:textId="77777777" w:rsidR="00345B40" w:rsidRDefault="00345B40">
    <w:pPr>
      <w:pStyle w:val="Header"/>
    </w:pPr>
  </w:p>
  <w:p w14:paraId="70763277" w14:textId="77777777" w:rsidR="00345B40" w:rsidRPr="0099645B" w:rsidRDefault="00345B40">
    <w:pPr>
      <w:pStyle w:val="Header"/>
      <w:rPr>
        <w:rFonts w:cstheme="minorHAnsi"/>
      </w:rPr>
    </w:pPr>
  </w:p>
  <w:p w14:paraId="017AE1B1" w14:textId="77777777" w:rsidR="00345B40" w:rsidRPr="0099645B" w:rsidRDefault="00345B40" w:rsidP="008C5EA2">
    <w:pPr>
      <w:pStyle w:val="Header"/>
      <w:rPr>
        <w:rFonts w:cstheme="minorHAnsi"/>
        <w:sz w:val="20"/>
        <w:szCs w:val="20"/>
      </w:rPr>
    </w:pPr>
  </w:p>
  <w:p w14:paraId="6230EA7D" w14:textId="6544C215" w:rsidR="00345B40" w:rsidRPr="0099645B" w:rsidRDefault="00345B40"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rFonts w:cstheme="minorHAnsi"/>
        <w:sz w:val="20"/>
        <w:szCs w:val="20"/>
      </w:rPr>
      <w:t>Method</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30</w:t>
    </w:r>
    <w:r w:rsidRPr="0099645B">
      <w:rPr>
        <w:rFonts w:cstheme="minorHAnsi"/>
        <w:sz w:val="20"/>
        <w:szCs w:val="20"/>
      </w:rPr>
      <w:fldChar w:fldCharType="end"/>
    </w:r>
  </w:p>
  <w:p w14:paraId="09A0972E" w14:textId="77777777" w:rsidR="00345B40" w:rsidRDefault="00345B4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DB8AF1" w14:textId="77777777" w:rsidR="00345B40" w:rsidRDefault="00345B40">
    <w:pPr>
      <w:pStyle w:val="Header"/>
    </w:pPr>
  </w:p>
  <w:p w14:paraId="086DFFFE" w14:textId="77777777" w:rsidR="00345B40" w:rsidRPr="0099645B" w:rsidRDefault="00345B40">
    <w:pPr>
      <w:pStyle w:val="Header"/>
      <w:rPr>
        <w:rFonts w:cstheme="minorHAnsi"/>
      </w:rPr>
    </w:pPr>
  </w:p>
  <w:p w14:paraId="7F026ED7" w14:textId="77777777" w:rsidR="00345B40" w:rsidRPr="0099645B" w:rsidRDefault="00345B40" w:rsidP="008C5EA2">
    <w:pPr>
      <w:pStyle w:val="Header"/>
      <w:rPr>
        <w:rFonts w:cstheme="minorHAnsi"/>
        <w:sz w:val="20"/>
        <w:szCs w:val="20"/>
      </w:rPr>
    </w:pPr>
  </w:p>
  <w:p w14:paraId="1B631775" w14:textId="0743C299" w:rsidR="00345B40" w:rsidRPr="0099645B" w:rsidRDefault="00345B40"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sidR="00C73D70">
      <w:rPr>
        <w:rFonts w:cstheme="minorHAnsi"/>
        <w:sz w:val="20"/>
        <w:szCs w:val="20"/>
      </w:rPr>
      <w:t>Implementation</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4387A5F7" w14:textId="77777777" w:rsidR="00345B40" w:rsidRDefault="00345B4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55907D" w14:textId="77777777" w:rsidR="00C73D70" w:rsidRDefault="00C73D70">
    <w:pPr>
      <w:pStyle w:val="Header"/>
    </w:pPr>
  </w:p>
  <w:p w14:paraId="7494EBC4" w14:textId="77777777" w:rsidR="00C73D70" w:rsidRPr="0099645B" w:rsidRDefault="00C73D70">
    <w:pPr>
      <w:pStyle w:val="Header"/>
      <w:rPr>
        <w:rFonts w:cstheme="minorHAnsi"/>
      </w:rPr>
    </w:pPr>
  </w:p>
  <w:p w14:paraId="1025AEAC" w14:textId="77777777" w:rsidR="00C73D70" w:rsidRPr="0099645B" w:rsidRDefault="00C73D70" w:rsidP="008C5EA2">
    <w:pPr>
      <w:pStyle w:val="Header"/>
      <w:rPr>
        <w:rFonts w:cstheme="minorHAnsi"/>
        <w:sz w:val="20"/>
        <w:szCs w:val="20"/>
      </w:rPr>
    </w:pPr>
  </w:p>
  <w:p w14:paraId="10AAC8B1" w14:textId="05DDF083" w:rsidR="00C73D70" w:rsidRPr="0099645B" w:rsidRDefault="00C73D70"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rFonts w:cstheme="minorHAnsi"/>
        <w:sz w:val="20"/>
        <w:szCs w:val="20"/>
      </w:rPr>
      <w:t>References</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02E1D75E" w14:textId="77777777" w:rsidR="00C73D70" w:rsidRDefault="00C73D70">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272CA6" w14:textId="77777777" w:rsidR="00C82C3C" w:rsidRDefault="00C82C3C">
    <w:pPr>
      <w:pStyle w:val="Header"/>
    </w:pPr>
  </w:p>
  <w:p w14:paraId="62E8D589" w14:textId="77777777" w:rsidR="00C82C3C" w:rsidRPr="0099645B" w:rsidRDefault="00C82C3C">
    <w:pPr>
      <w:pStyle w:val="Header"/>
      <w:rPr>
        <w:rFonts w:cstheme="minorHAnsi"/>
      </w:rPr>
    </w:pPr>
  </w:p>
  <w:p w14:paraId="1954E514" w14:textId="77777777" w:rsidR="00C82C3C" w:rsidRPr="0099645B" w:rsidRDefault="00C82C3C" w:rsidP="008C5EA2">
    <w:pPr>
      <w:pStyle w:val="Header"/>
      <w:rPr>
        <w:rFonts w:cstheme="minorHAnsi"/>
        <w:sz w:val="20"/>
        <w:szCs w:val="20"/>
      </w:rPr>
    </w:pPr>
  </w:p>
  <w:p w14:paraId="68E4F0DA" w14:textId="6591C04B" w:rsidR="00C82C3C" w:rsidRPr="0099645B" w:rsidRDefault="00C82C3C"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sz w:val="20"/>
        <w:szCs w:val="20"/>
      </w:rPr>
      <w:t>Appendi</w:t>
    </w:r>
    <w:r w:rsidR="00225698">
      <w:rPr>
        <w:sz w:val="20"/>
        <w:szCs w:val="20"/>
      </w:rPr>
      <w:t>ces</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31F8CB10" w14:textId="77777777" w:rsidR="00C82C3C" w:rsidRDefault="00C82C3C">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1B0295" w14:textId="77777777" w:rsidR="00550A97" w:rsidRDefault="00550A97">
    <w:pPr>
      <w:pStyle w:val="Header"/>
    </w:pPr>
  </w:p>
  <w:p w14:paraId="553ECF04" w14:textId="77777777" w:rsidR="00550A97" w:rsidRPr="0099645B" w:rsidRDefault="00550A97">
    <w:pPr>
      <w:pStyle w:val="Header"/>
      <w:rPr>
        <w:rFonts w:cstheme="minorHAnsi"/>
      </w:rPr>
    </w:pPr>
  </w:p>
  <w:p w14:paraId="6598B1D4" w14:textId="77777777" w:rsidR="00550A97" w:rsidRPr="0099645B" w:rsidRDefault="00550A97" w:rsidP="008C5EA2">
    <w:pPr>
      <w:pStyle w:val="Header"/>
      <w:rPr>
        <w:rFonts w:cstheme="minorHAnsi"/>
        <w:sz w:val="20"/>
        <w:szCs w:val="20"/>
      </w:rPr>
    </w:pPr>
  </w:p>
  <w:p w14:paraId="2DEB0901" w14:textId="238AE480" w:rsidR="00550A97" w:rsidRPr="0099645B" w:rsidRDefault="00550A97"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sz w:val="20"/>
        <w:szCs w:val="20"/>
      </w:rPr>
      <w:t>Biography</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2CC52FED" w14:textId="77777777" w:rsidR="00550A97" w:rsidRDefault="00550A9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5D502A"/>
    <w:multiLevelType w:val="hybridMultilevel"/>
    <w:tmpl w:val="F240275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 w15:restartNumberingAfterBreak="0">
    <w:nsid w:val="10F06CBC"/>
    <w:multiLevelType w:val="multilevel"/>
    <w:tmpl w:val="5F6E64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9161E76"/>
    <w:multiLevelType w:val="hybridMultilevel"/>
    <w:tmpl w:val="9F04D52E"/>
    <w:lvl w:ilvl="0" w:tplc="F8F6C212">
      <w:start w:val="1"/>
      <w:numFmt w:val="decimal"/>
      <w:pStyle w:val="Heading1"/>
      <w:lvlText w:val="%1"/>
      <w:lvlJc w:val="righ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7B17AD"/>
    <w:multiLevelType w:val="multilevel"/>
    <w:tmpl w:val="0ECE41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02A1738"/>
    <w:multiLevelType w:val="hybridMultilevel"/>
    <w:tmpl w:val="0CCE9D76"/>
    <w:lvl w:ilvl="0" w:tplc="AE267B76">
      <w:start w:val="1"/>
      <w:numFmt w:val="decimal"/>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F993113"/>
    <w:multiLevelType w:val="hybridMultilevel"/>
    <w:tmpl w:val="DFDEC1B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315D0567"/>
    <w:multiLevelType w:val="multilevel"/>
    <w:tmpl w:val="76668DBC"/>
    <w:lvl w:ilvl="0">
      <w:start w:val="1"/>
      <w:numFmt w:val="decimal"/>
      <w:lvlText w:val="%1"/>
      <w:lvlJc w:val="left"/>
      <w:pPr>
        <w:ind w:left="375" w:hanging="375"/>
      </w:pPr>
      <w:rPr>
        <w:rFonts w:hint="default"/>
      </w:rPr>
    </w:lvl>
    <w:lvl w:ilvl="1">
      <w:start w:val="1"/>
      <w:numFmt w:val="decimal"/>
      <w:lvlText w:val="%1.%2"/>
      <w:lvlJc w:val="left"/>
      <w:pPr>
        <w:ind w:left="1095" w:hanging="37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7" w15:restartNumberingAfterBreak="0">
    <w:nsid w:val="3B160BEF"/>
    <w:multiLevelType w:val="hybridMultilevel"/>
    <w:tmpl w:val="DEE819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0566C97"/>
    <w:multiLevelType w:val="hybridMultilevel"/>
    <w:tmpl w:val="6298C0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22D1D85"/>
    <w:multiLevelType w:val="hybridMultilevel"/>
    <w:tmpl w:val="6DEA448A"/>
    <w:lvl w:ilvl="0" w:tplc="04090013">
      <w:start w:val="1"/>
      <w:numFmt w:val="upp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32F420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66504D4F"/>
    <w:multiLevelType w:val="hybridMultilevel"/>
    <w:tmpl w:val="30602A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9BC1969"/>
    <w:multiLevelType w:val="hybridMultilevel"/>
    <w:tmpl w:val="3048B78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6EB846A1"/>
    <w:multiLevelType w:val="hybridMultilevel"/>
    <w:tmpl w:val="9D6E2F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98953A0"/>
    <w:multiLevelType w:val="hybridMultilevel"/>
    <w:tmpl w:val="D9A2B688"/>
    <w:lvl w:ilvl="0" w:tplc="9D7070FC">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7B583C1D"/>
    <w:multiLevelType w:val="hybridMultilevel"/>
    <w:tmpl w:val="DC2C3160"/>
    <w:lvl w:ilvl="0" w:tplc="AE267B76">
      <w:start w:val="1"/>
      <w:numFmt w:val="decimal"/>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5"/>
  </w:num>
  <w:num w:numId="2">
    <w:abstractNumId w:val="6"/>
  </w:num>
  <w:num w:numId="3">
    <w:abstractNumId w:val="4"/>
  </w:num>
  <w:num w:numId="4">
    <w:abstractNumId w:val="0"/>
  </w:num>
  <w:num w:numId="5">
    <w:abstractNumId w:val="5"/>
  </w:num>
  <w:num w:numId="6">
    <w:abstractNumId w:val="8"/>
  </w:num>
  <w:num w:numId="7">
    <w:abstractNumId w:val="13"/>
  </w:num>
  <w:num w:numId="8">
    <w:abstractNumId w:val="11"/>
  </w:num>
  <w:num w:numId="9">
    <w:abstractNumId w:val="7"/>
  </w:num>
  <w:num w:numId="10">
    <w:abstractNumId w:val="3"/>
  </w:num>
  <w:num w:numId="11">
    <w:abstractNumId w:val="1"/>
  </w:num>
  <w:num w:numId="12">
    <w:abstractNumId w:val="9"/>
  </w:num>
  <w:num w:numId="13">
    <w:abstractNumId w:val="12"/>
  </w:num>
  <w:num w:numId="14">
    <w:abstractNumId w:val="10"/>
  </w:num>
  <w:num w:numId="15">
    <w:abstractNumId w:val="2"/>
  </w:num>
  <w:num w:numId="1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14E59"/>
    <w:rsid w:val="00001B8B"/>
    <w:rsid w:val="00002D4D"/>
    <w:rsid w:val="00002F8B"/>
    <w:rsid w:val="00003165"/>
    <w:rsid w:val="00004BC0"/>
    <w:rsid w:val="00004C1A"/>
    <w:rsid w:val="00005414"/>
    <w:rsid w:val="00005783"/>
    <w:rsid w:val="00006734"/>
    <w:rsid w:val="0000737E"/>
    <w:rsid w:val="000074A9"/>
    <w:rsid w:val="00007E5D"/>
    <w:rsid w:val="0001063B"/>
    <w:rsid w:val="00010A15"/>
    <w:rsid w:val="000128F8"/>
    <w:rsid w:val="00012F1E"/>
    <w:rsid w:val="00012F6B"/>
    <w:rsid w:val="00013F77"/>
    <w:rsid w:val="00014781"/>
    <w:rsid w:val="00014E59"/>
    <w:rsid w:val="0001500D"/>
    <w:rsid w:val="00016091"/>
    <w:rsid w:val="000160CD"/>
    <w:rsid w:val="000203DA"/>
    <w:rsid w:val="000206BA"/>
    <w:rsid w:val="00021439"/>
    <w:rsid w:val="00021584"/>
    <w:rsid w:val="00021708"/>
    <w:rsid w:val="0002194A"/>
    <w:rsid w:val="000223B7"/>
    <w:rsid w:val="00023017"/>
    <w:rsid w:val="00023646"/>
    <w:rsid w:val="00023E1A"/>
    <w:rsid w:val="000244B7"/>
    <w:rsid w:val="00024A1E"/>
    <w:rsid w:val="00025069"/>
    <w:rsid w:val="000250B0"/>
    <w:rsid w:val="00025551"/>
    <w:rsid w:val="000255A7"/>
    <w:rsid w:val="00025772"/>
    <w:rsid w:val="0002611F"/>
    <w:rsid w:val="000264B4"/>
    <w:rsid w:val="000265F4"/>
    <w:rsid w:val="00030968"/>
    <w:rsid w:val="0003235A"/>
    <w:rsid w:val="00033A67"/>
    <w:rsid w:val="00033B80"/>
    <w:rsid w:val="00033BA7"/>
    <w:rsid w:val="00033D5D"/>
    <w:rsid w:val="00034783"/>
    <w:rsid w:val="00034E18"/>
    <w:rsid w:val="00034F01"/>
    <w:rsid w:val="00036050"/>
    <w:rsid w:val="000367C7"/>
    <w:rsid w:val="00036A23"/>
    <w:rsid w:val="000408E7"/>
    <w:rsid w:val="00040F46"/>
    <w:rsid w:val="000411D0"/>
    <w:rsid w:val="00041250"/>
    <w:rsid w:val="00041FDB"/>
    <w:rsid w:val="0004236C"/>
    <w:rsid w:val="0004378F"/>
    <w:rsid w:val="00043935"/>
    <w:rsid w:val="00043D73"/>
    <w:rsid w:val="0004604B"/>
    <w:rsid w:val="0004654B"/>
    <w:rsid w:val="00050300"/>
    <w:rsid w:val="000507CF"/>
    <w:rsid w:val="00051658"/>
    <w:rsid w:val="00053126"/>
    <w:rsid w:val="00053447"/>
    <w:rsid w:val="00053715"/>
    <w:rsid w:val="00053A0A"/>
    <w:rsid w:val="00053B74"/>
    <w:rsid w:val="00053EA5"/>
    <w:rsid w:val="00054D81"/>
    <w:rsid w:val="0005558A"/>
    <w:rsid w:val="00055FB4"/>
    <w:rsid w:val="00056ADB"/>
    <w:rsid w:val="00056C77"/>
    <w:rsid w:val="0005751D"/>
    <w:rsid w:val="00057725"/>
    <w:rsid w:val="00057D82"/>
    <w:rsid w:val="00057E6F"/>
    <w:rsid w:val="00060122"/>
    <w:rsid w:val="00061176"/>
    <w:rsid w:val="00061177"/>
    <w:rsid w:val="000617D7"/>
    <w:rsid w:val="0006184B"/>
    <w:rsid w:val="00062749"/>
    <w:rsid w:val="00063F2C"/>
    <w:rsid w:val="000640CE"/>
    <w:rsid w:val="0006533E"/>
    <w:rsid w:val="00065EB3"/>
    <w:rsid w:val="00067A32"/>
    <w:rsid w:val="00067D2F"/>
    <w:rsid w:val="00067F83"/>
    <w:rsid w:val="00072413"/>
    <w:rsid w:val="00072CC5"/>
    <w:rsid w:val="00072D70"/>
    <w:rsid w:val="0007379C"/>
    <w:rsid w:val="00073AE6"/>
    <w:rsid w:val="000742C3"/>
    <w:rsid w:val="00074631"/>
    <w:rsid w:val="00074999"/>
    <w:rsid w:val="00074FF2"/>
    <w:rsid w:val="000754E7"/>
    <w:rsid w:val="000759DF"/>
    <w:rsid w:val="00075B02"/>
    <w:rsid w:val="00076067"/>
    <w:rsid w:val="00076951"/>
    <w:rsid w:val="00076A69"/>
    <w:rsid w:val="00076E06"/>
    <w:rsid w:val="00076EAE"/>
    <w:rsid w:val="000771EA"/>
    <w:rsid w:val="0008005A"/>
    <w:rsid w:val="000811AC"/>
    <w:rsid w:val="0008124E"/>
    <w:rsid w:val="00081DE6"/>
    <w:rsid w:val="0008338D"/>
    <w:rsid w:val="00083AD4"/>
    <w:rsid w:val="000845E1"/>
    <w:rsid w:val="00084A3B"/>
    <w:rsid w:val="00084C8C"/>
    <w:rsid w:val="000858EA"/>
    <w:rsid w:val="0008592A"/>
    <w:rsid w:val="00087970"/>
    <w:rsid w:val="000902B9"/>
    <w:rsid w:val="000917E3"/>
    <w:rsid w:val="00091865"/>
    <w:rsid w:val="00092179"/>
    <w:rsid w:val="000933C7"/>
    <w:rsid w:val="00093BF3"/>
    <w:rsid w:val="00093DAF"/>
    <w:rsid w:val="000943F7"/>
    <w:rsid w:val="00094609"/>
    <w:rsid w:val="0009616F"/>
    <w:rsid w:val="000A0067"/>
    <w:rsid w:val="000A09D5"/>
    <w:rsid w:val="000A14AC"/>
    <w:rsid w:val="000A2806"/>
    <w:rsid w:val="000A3126"/>
    <w:rsid w:val="000A313D"/>
    <w:rsid w:val="000A32C5"/>
    <w:rsid w:val="000A38C6"/>
    <w:rsid w:val="000A5652"/>
    <w:rsid w:val="000A58F6"/>
    <w:rsid w:val="000A65F5"/>
    <w:rsid w:val="000A6EFE"/>
    <w:rsid w:val="000A714B"/>
    <w:rsid w:val="000A7928"/>
    <w:rsid w:val="000B0D36"/>
    <w:rsid w:val="000B1B44"/>
    <w:rsid w:val="000B284B"/>
    <w:rsid w:val="000B342E"/>
    <w:rsid w:val="000B433E"/>
    <w:rsid w:val="000B561A"/>
    <w:rsid w:val="000B593E"/>
    <w:rsid w:val="000B688E"/>
    <w:rsid w:val="000B7310"/>
    <w:rsid w:val="000B7CBF"/>
    <w:rsid w:val="000C05DB"/>
    <w:rsid w:val="000C095D"/>
    <w:rsid w:val="000C0BC0"/>
    <w:rsid w:val="000C0FAE"/>
    <w:rsid w:val="000C16EF"/>
    <w:rsid w:val="000C1AFA"/>
    <w:rsid w:val="000C4702"/>
    <w:rsid w:val="000C6476"/>
    <w:rsid w:val="000C6B59"/>
    <w:rsid w:val="000C6D90"/>
    <w:rsid w:val="000C6E8E"/>
    <w:rsid w:val="000C7FB6"/>
    <w:rsid w:val="000D2E62"/>
    <w:rsid w:val="000D366E"/>
    <w:rsid w:val="000D3C2C"/>
    <w:rsid w:val="000D3ED4"/>
    <w:rsid w:val="000D4869"/>
    <w:rsid w:val="000D4B48"/>
    <w:rsid w:val="000D5E74"/>
    <w:rsid w:val="000D7F02"/>
    <w:rsid w:val="000E07F3"/>
    <w:rsid w:val="000E22E1"/>
    <w:rsid w:val="000E232A"/>
    <w:rsid w:val="000E2527"/>
    <w:rsid w:val="000E40A9"/>
    <w:rsid w:val="000E4D76"/>
    <w:rsid w:val="000E5874"/>
    <w:rsid w:val="000E5FCF"/>
    <w:rsid w:val="000E6102"/>
    <w:rsid w:val="000E6A45"/>
    <w:rsid w:val="000E7D8A"/>
    <w:rsid w:val="000F0242"/>
    <w:rsid w:val="000F1A85"/>
    <w:rsid w:val="000F1FE9"/>
    <w:rsid w:val="000F20EB"/>
    <w:rsid w:val="000F3C4E"/>
    <w:rsid w:val="000F43E9"/>
    <w:rsid w:val="000F50FE"/>
    <w:rsid w:val="000F5CC4"/>
    <w:rsid w:val="000F6A4F"/>
    <w:rsid w:val="000F6CDA"/>
    <w:rsid w:val="000F6F1E"/>
    <w:rsid w:val="000F728E"/>
    <w:rsid w:val="000F7792"/>
    <w:rsid w:val="000F781B"/>
    <w:rsid w:val="000F788D"/>
    <w:rsid w:val="0010098E"/>
    <w:rsid w:val="00102000"/>
    <w:rsid w:val="00102B21"/>
    <w:rsid w:val="0010335F"/>
    <w:rsid w:val="001039FE"/>
    <w:rsid w:val="0010447E"/>
    <w:rsid w:val="00104C1F"/>
    <w:rsid w:val="001050E1"/>
    <w:rsid w:val="0010526E"/>
    <w:rsid w:val="001052AA"/>
    <w:rsid w:val="00105679"/>
    <w:rsid w:val="00105EB8"/>
    <w:rsid w:val="00105EE6"/>
    <w:rsid w:val="001069E8"/>
    <w:rsid w:val="00107343"/>
    <w:rsid w:val="00107C9E"/>
    <w:rsid w:val="00110231"/>
    <w:rsid w:val="00110840"/>
    <w:rsid w:val="00110917"/>
    <w:rsid w:val="00110B2B"/>
    <w:rsid w:val="00111BB6"/>
    <w:rsid w:val="00111C0E"/>
    <w:rsid w:val="00111EE2"/>
    <w:rsid w:val="00112FD0"/>
    <w:rsid w:val="001137B5"/>
    <w:rsid w:val="00114005"/>
    <w:rsid w:val="001143F7"/>
    <w:rsid w:val="00114A11"/>
    <w:rsid w:val="00114B95"/>
    <w:rsid w:val="00114E14"/>
    <w:rsid w:val="0011548F"/>
    <w:rsid w:val="00115E8D"/>
    <w:rsid w:val="00116533"/>
    <w:rsid w:val="001165AE"/>
    <w:rsid w:val="0011797D"/>
    <w:rsid w:val="001206F2"/>
    <w:rsid w:val="00120AE1"/>
    <w:rsid w:val="00120B75"/>
    <w:rsid w:val="00120E36"/>
    <w:rsid w:val="001211B2"/>
    <w:rsid w:val="0012141D"/>
    <w:rsid w:val="00121505"/>
    <w:rsid w:val="00121ED4"/>
    <w:rsid w:val="001239D0"/>
    <w:rsid w:val="00124386"/>
    <w:rsid w:val="0012528A"/>
    <w:rsid w:val="0012549F"/>
    <w:rsid w:val="00126901"/>
    <w:rsid w:val="00126DD1"/>
    <w:rsid w:val="001302C8"/>
    <w:rsid w:val="001308FF"/>
    <w:rsid w:val="00130CB9"/>
    <w:rsid w:val="00131750"/>
    <w:rsid w:val="0013175C"/>
    <w:rsid w:val="00131CB8"/>
    <w:rsid w:val="00131FC8"/>
    <w:rsid w:val="001328CF"/>
    <w:rsid w:val="0013465C"/>
    <w:rsid w:val="00134BA3"/>
    <w:rsid w:val="00135455"/>
    <w:rsid w:val="00136680"/>
    <w:rsid w:val="00136A00"/>
    <w:rsid w:val="001370C2"/>
    <w:rsid w:val="001376D8"/>
    <w:rsid w:val="00137E57"/>
    <w:rsid w:val="0014064E"/>
    <w:rsid w:val="00140F5F"/>
    <w:rsid w:val="00142251"/>
    <w:rsid w:val="001425AA"/>
    <w:rsid w:val="00142CDA"/>
    <w:rsid w:val="001431D3"/>
    <w:rsid w:val="00143D17"/>
    <w:rsid w:val="00143DF4"/>
    <w:rsid w:val="001451E0"/>
    <w:rsid w:val="001455E9"/>
    <w:rsid w:val="00145684"/>
    <w:rsid w:val="001456A3"/>
    <w:rsid w:val="001456DA"/>
    <w:rsid w:val="00146059"/>
    <w:rsid w:val="00146FD4"/>
    <w:rsid w:val="00147B67"/>
    <w:rsid w:val="001508EC"/>
    <w:rsid w:val="00150BD4"/>
    <w:rsid w:val="001517E0"/>
    <w:rsid w:val="001521E6"/>
    <w:rsid w:val="001551B4"/>
    <w:rsid w:val="00155A75"/>
    <w:rsid w:val="0015629C"/>
    <w:rsid w:val="001572A8"/>
    <w:rsid w:val="001578EC"/>
    <w:rsid w:val="0016217E"/>
    <w:rsid w:val="00162951"/>
    <w:rsid w:val="00163A63"/>
    <w:rsid w:val="00163CE3"/>
    <w:rsid w:val="00163E15"/>
    <w:rsid w:val="001640EA"/>
    <w:rsid w:val="001646DF"/>
    <w:rsid w:val="00164883"/>
    <w:rsid w:val="00166183"/>
    <w:rsid w:val="00166317"/>
    <w:rsid w:val="00166EB6"/>
    <w:rsid w:val="001674DA"/>
    <w:rsid w:val="0017032A"/>
    <w:rsid w:val="00170412"/>
    <w:rsid w:val="001704AE"/>
    <w:rsid w:val="0017069B"/>
    <w:rsid w:val="00171004"/>
    <w:rsid w:val="001710E0"/>
    <w:rsid w:val="001715AB"/>
    <w:rsid w:val="00171831"/>
    <w:rsid w:val="00171E16"/>
    <w:rsid w:val="00171FD3"/>
    <w:rsid w:val="0017284E"/>
    <w:rsid w:val="0017286D"/>
    <w:rsid w:val="00172A3E"/>
    <w:rsid w:val="00172F80"/>
    <w:rsid w:val="00173662"/>
    <w:rsid w:val="00173C64"/>
    <w:rsid w:val="0017444E"/>
    <w:rsid w:val="00174644"/>
    <w:rsid w:val="00175F39"/>
    <w:rsid w:val="00176134"/>
    <w:rsid w:val="00177817"/>
    <w:rsid w:val="00180A95"/>
    <w:rsid w:val="0018168A"/>
    <w:rsid w:val="00181982"/>
    <w:rsid w:val="00181DC1"/>
    <w:rsid w:val="00181DD9"/>
    <w:rsid w:val="001821C8"/>
    <w:rsid w:val="00182598"/>
    <w:rsid w:val="00182FA3"/>
    <w:rsid w:val="00183F96"/>
    <w:rsid w:val="001842B2"/>
    <w:rsid w:val="00184762"/>
    <w:rsid w:val="0018480A"/>
    <w:rsid w:val="001856DE"/>
    <w:rsid w:val="00185743"/>
    <w:rsid w:val="001858DB"/>
    <w:rsid w:val="0018591E"/>
    <w:rsid w:val="00185FBC"/>
    <w:rsid w:val="00186635"/>
    <w:rsid w:val="00186C0D"/>
    <w:rsid w:val="00186C6A"/>
    <w:rsid w:val="001873B0"/>
    <w:rsid w:val="00187428"/>
    <w:rsid w:val="00190042"/>
    <w:rsid w:val="001909BE"/>
    <w:rsid w:val="00191135"/>
    <w:rsid w:val="001915C5"/>
    <w:rsid w:val="00191B57"/>
    <w:rsid w:val="001920CB"/>
    <w:rsid w:val="0019709F"/>
    <w:rsid w:val="00197725"/>
    <w:rsid w:val="00197B82"/>
    <w:rsid w:val="00197CD4"/>
    <w:rsid w:val="001A029E"/>
    <w:rsid w:val="001A0842"/>
    <w:rsid w:val="001A0FAF"/>
    <w:rsid w:val="001A1F39"/>
    <w:rsid w:val="001A25E2"/>
    <w:rsid w:val="001A2C01"/>
    <w:rsid w:val="001A301B"/>
    <w:rsid w:val="001A30DA"/>
    <w:rsid w:val="001A4EAE"/>
    <w:rsid w:val="001A52B5"/>
    <w:rsid w:val="001A54A5"/>
    <w:rsid w:val="001A6AB9"/>
    <w:rsid w:val="001A6B99"/>
    <w:rsid w:val="001A6C47"/>
    <w:rsid w:val="001A6E44"/>
    <w:rsid w:val="001A6FCA"/>
    <w:rsid w:val="001A7729"/>
    <w:rsid w:val="001B044E"/>
    <w:rsid w:val="001B07B1"/>
    <w:rsid w:val="001B0D1A"/>
    <w:rsid w:val="001B0FD7"/>
    <w:rsid w:val="001B27EC"/>
    <w:rsid w:val="001B317E"/>
    <w:rsid w:val="001B31C3"/>
    <w:rsid w:val="001B3FA2"/>
    <w:rsid w:val="001B3FED"/>
    <w:rsid w:val="001B562A"/>
    <w:rsid w:val="001B69CD"/>
    <w:rsid w:val="001B6A64"/>
    <w:rsid w:val="001B7143"/>
    <w:rsid w:val="001B75B4"/>
    <w:rsid w:val="001B781D"/>
    <w:rsid w:val="001B7D3F"/>
    <w:rsid w:val="001C15FC"/>
    <w:rsid w:val="001C1D34"/>
    <w:rsid w:val="001C23A3"/>
    <w:rsid w:val="001C3234"/>
    <w:rsid w:val="001C35FD"/>
    <w:rsid w:val="001C36F4"/>
    <w:rsid w:val="001C3F96"/>
    <w:rsid w:val="001C6814"/>
    <w:rsid w:val="001C74CA"/>
    <w:rsid w:val="001C77B5"/>
    <w:rsid w:val="001C7A2A"/>
    <w:rsid w:val="001C7B65"/>
    <w:rsid w:val="001D0216"/>
    <w:rsid w:val="001D16B5"/>
    <w:rsid w:val="001D2EAF"/>
    <w:rsid w:val="001D4135"/>
    <w:rsid w:val="001D5B4E"/>
    <w:rsid w:val="001D6997"/>
    <w:rsid w:val="001D6CD2"/>
    <w:rsid w:val="001D7277"/>
    <w:rsid w:val="001E0AA5"/>
    <w:rsid w:val="001E0BE2"/>
    <w:rsid w:val="001E0F16"/>
    <w:rsid w:val="001E1127"/>
    <w:rsid w:val="001E23E0"/>
    <w:rsid w:val="001E25FD"/>
    <w:rsid w:val="001E26C4"/>
    <w:rsid w:val="001E3960"/>
    <w:rsid w:val="001E48CF"/>
    <w:rsid w:val="001E4BE0"/>
    <w:rsid w:val="001E591A"/>
    <w:rsid w:val="001E5AC8"/>
    <w:rsid w:val="001E6110"/>
    <w:rsid w:val="001E6DF6"/>
    <w:rsid w:val="001F0AF0"/>
    <w:rsid w:val="001F1171"/>
    <w:rsid w:val="001F1538"/>
    <w:rsid w:val="001F162B"/>
    <w:rsid w:val="001F167F"/>
    <w:rsid w:val="001F1745"/>
    <w:rsid w:val="001F3354"/>
    <w:rsid w:val="001F4822"/>
    <w:rsid w:val="001F4B02"/>
    <w:rsid w:val="001F556C"/>
    <w:rsid w:val="001F5B62"/>
    <w:rsid w:val="001F604D"/>
    <w:rsid w:val="001F6893"/>
    <w:rsid w:val="001F6CA6"/>
    <w:rsid w:val="001F7244"/>
    <w:rsid w:val="001F7E61"/>
    <w:rsid w:val="001F7F53"/>
    <w:rsid w:val="001F7F9B"/>
    <w:rsid w:val="00200D68"/>
    <w:rsid w:val="002016BE"/>
    <w:rsid w:val="002021E7"/>
    <w:rsid w:val="00202C70"/>
    <w:rsid w:val="0020430D"/>
    <w:rsid w:val="00205DA5"/>
    <w:rsid w:val="00205DB2"/>
    <w:rsid w:val="00205FEC"/>
    <w:rsid w:val="00206626"/>
    <w:rsid w:val="00207406"/>
    <w:rsid w:val="0021027A"/>
    <w:rsid w:val="0021098D"/>
    <w:rsid w:val="00210C42"/>
    <w:rsid w:val="00212108"/>
    <w:rsid w:val="0021241B"/>
    <w:rsid w:val="00212BE6"/>
    <w:rsid w:val="00212F19"/>
    <w:rsid w:val="0021339D"/>
    <w:rsid w:val="002150C1"/>
    <w:rsid w:val="00215351"/>
    <w:rsid w:val="00215433"/>
    <w:rsid w:val="00215782"/>
    <w:rsid w:val="00215BAA"/>
    <w:rsid w:val="00215FD1"/>
    <w:rsid w:val="00216026"/>
    <w:rsid w:val="0021619F"/>
    <w:rsid w:val="0021660C"/>
    <w:rsid w:val="00216751"/>
    <w:rsid w:val="00216E33"/>
    <w:rsid w:val="00216E42"/>
    <w:rsid w:val="0021715A"/>
    <w:rsid w:val="0021744E"/>
    <w:rsid w:val="00217DD3"/>
    <w:rsid w:val="002207F8"/>
    <w:rsid w:val="002231AB"/>
    <w:rsid w:val="0022488C"/>
    <w:rsid w:val="00224A1D"/>
    <w:rsid w:val="00225185"/>
    <w:rsid w:val="00225698"/>
    <w:rsid w:val="00225D87"/>
    <w:rsid w:val="00226B9E"/>
    <w:rsid w:val="0022797B"/>
    <w:rsid w:val="00230D7F"/>
    <w:rsid w:val="00230FCB"/>
    <w:rsid w:val="0023134A"/>
    <w:rsid w:val="00231AC5"/>
    <w:rsid w:val="00231B92"/>
    <w:rsid w:val="00232E34"/>
    <w:rsid w:val="002336F7"/>
    <w:rsid w:val="00233893"/>
    <w:rsid w:val="00233A2A"/>
    <w:rsid w:val="00233A31"/>
    <w:rsid w:val="00233B36"/>
    <w:rsid w:val="00234297"/>
    <w:rsid w:val="00234CAF"/>
    <w:rsid w:val="00234DC9"/>
    <w:rsid w:val="0023508D"/>
    <w:rsid w:val="0023536F"/>
    <w:rsid w:val="0023633A"/>
    <w:rsid w:val="00236647"/>
    <w:rsid w:val="00237839"/>
    <w:rsid w:val="002405F8"/>
    <w:rsid w:val="00242479"/>
    <w:rsid w:val="00242F0D"/>
    <w:rsid w:val="0024395F"/>
    <w:rsid w:val="002447D1"/>
    <w:rsid w:val="002458CC"/>
    <w:rsid w:val="00246932"/>
    <w:rsid w:val="00247B31"/>
    <w:rsid w:val="00250083"/>
    <w:rsid w:val="00251344"/>
    <w:rsid w:val="00251983"/>
    <w:rsid w:val="00251F66"/>
    <w:rsid w:val="0025271D"/>
    <w:rsid w:val="00252CC1"/>
    <w:rsid w:val="00252E91"/>
    <w:rsid w:val="00252FF1"/>
    <w:rsid w:val="002533FF"/>
    <w:rsid w:val="0025371D"/>
    <w:rsid w:val="002539F0"/>
    <w:rsid w:val="00254BDB"/>
    <w:rsid w:val="00254DE1"/>
    <w:rsid w:val="00254E4B"/>
    <w:rsid w:val="00255597"/>
    <w:rsid w:val="00256B31"/>
    <w:rsid w:val="002578D5"/>
    <w:rsid w:val="00261FD0"/>
    <w:rsid w:val="00262026"/>
    <w:rsid w:val="0026249B"/>
    <w:rsid w:val="00263106"/>
    <w:rsid w:val="00263EBC"/>
    <w:rsid w:val="0026541F"/>
    <w:rsid w:val="002654AA"/>
    <w:rsid w:val="002659C4"/>
    <w:rsid w:val="00267A72"/>
    <w:rsid w:val="002701A0"/>
    <w:rsid w:val="00270469"/>
    <w:rsid w:val="00270661"/>
    <w:rsid w:val="00270799"/>
    <w:rsid w:val="0027102D"/>
    <w:rsid w:val="002711CE"/>
    <w:rsid w:val="00272EAB"/>
    <w:rsid w:val="00273CC3"/>
    <w:rsid w:val="00273F88"/>
    <w:rsid w:val="00274151"/>
    <w:rsid w:val="00275558"/>
    <w:rsid w:val="00275964"/>
    <w:rsid w:val="00276007"/>
    <w:rsid w:val="002766BE"/>
    <w:rsid w:val="00276D6C"/>
    <w:rsid w:val="00277A38"/>
    <w:rsid w:val="00280151"/>
    <w:rsid w:val="00280545"/>
    <w:rsid w:val="0028063D"/>
    <w:rsid w:val="002812A7"/>
    <w:rsid w:val="0028192F"/>
    <w:rsid w:val="002828CA"/>
    <w:rsid w:val="00283CD1"/>
    <w:rsid w:val="00284A7F"/>
    <w:rsid w:val="00284B50"/>
    <w:rsid w:val="00285C87"/>
    <w:rsid w:val="00286DE7"/>
    <w:rsid w:val="00290195"/>
    <w:rsid w:val="002911CB"/>
    <w:rsid w:val="0029292E"/>
    <w:rsid w:val="002929B0"/>
    <w:rsid w:val="0029314E"/>
    <w:rsid w:val="002936FA"/>
    <w:rsid w:val="002937C6"/>
    <w:rsid w:val="00294693"/>
    <w:rsid w:val="0029589C"/>
    <w:rsid w:val="002958A2"/>
    <w:rsid w:val="00296127"/>
    <w:rsid w:val="0029631F"/>
    <w:rsid w:val="0029632D"/>
    <w:rsid w:val="00297A8E"/>
    <w:rsid w:val="00297CB9"/>
    <w:rsid w:val="002A1524"/>
    <w:rsid w:val="002A19EB"/>
    <w:rsid w:val="002A1A97"/>
    <w:rsid w:val="002A27EE"/>
    <w:rsid w:val="002A2C21"/>
    <w:rsid w:val="002A2C25"/>
    <w:rsid w:val="002A349A"/>
    <w:rsid w:val="002A5034"/>
    <w:rsid w:val="002A543D"/>
    <w:rsid w:val="002A54DF"/>
    <w:rsid w:val="002A554F"/>
    <w:rsid w:val="002A7574"/>
    <w:rsid w:val="002A7DEB"/>
    <w:rsid w:val="002B083F"/>
    <w:rsid w:val="002B1912"/>
    <w:rsid w:val="002B1AB3"/>
    <w:rsid w:val="002B20A2"/>
    <w:rsid w:val="002B3DF7"/>
    <w:rsid w:val="002B41A8"/>
    <w:rsid w:val="002B4A4B"/>
    <w:rsid w:val="002B566D"/>
    <w:rsid w:val="002B5AA4"/>
    <w:rsid w:val="002B6485"/>
    <w:rsid w:val="002B6773"/>
    <w:rsid w:val="002B755B"/>
    <w:rsid w:val="002B7774"/>
    <w:rsid w:val="002B791A"/>
    <w:rsid w:val="002B7B6D"/>
    <w:rsid w:val="002B7D9B"/>
    <w:rsid w:val="002C00ED"/>
    <w:rsid w:val="002C24FB"/>
    <w:rsid w:val="002C2ED3"/>
    <w:rsid w:val="002C3430"/>
    <w:rsid w:val="002C4C06"/>
    <w:rsid w:val="002C5029"/>
    <w:rsid w:val="002C5458"/>
    <w:rsid w:val="002C6277"/>
    <w:rsid w:val="002C646D"/>
    <w:rsid w:val="002C64EB"/>
    <w:rsid w:val="002C6631"/>
    <w:rsid w:val="002C6821"/>
    <w:rsid w:val="002C73A3"/>
    <w:rsid w:val="002C74B3"/>
    <w:rsid w:val="002C74BB"/>
    <w:rsid w:val="002C760E"/>
    <w:rsid w:val="002C772A"/>
    <w:rsid w:val="002C7FD8"/>
    <w:rsid w:val="002D07AC"/>
    <w:rsid w:val="002D0BD5"/>
    <w:rsid w:val="002D25BC"/>
    <w:rsid w:val="002D2749"/>
    <w:rsid w:val="002D2908"/>
    <w:rsid w:val="002D30DC"/>
    <w:rsid w:val="002D52A0"/>
    <w:rsid w:val="002D5CF1"/>
    <w:rsid w:val="002D5ED9"/>
    <w:rsid w:val="002D61F7"/>
    <w:rsid w:val="002D7287"/>
    <w:rsid w:val="002D7811"/>
    <w:rsid w:val="002D7881"/>
    <w:rsid w:val="002D7D17"/>
    <w:rsid w:val="002E0267"/>
    <w:rsid w:val="002E0E2F"/>
    <w:rsid w:val="002E1D60"/>
    <w:rsid w:val="002E1E41"/>
    <w:rsid w:val="002E236B"/>
    <w:rsid w:val="002E2AB4"/>
    <w:rsid w:val="002E2F2E"/>
    <w:rsid w:val="002E349C"/>
    <w:rsid w:val="002E3AAB"/>
    <w:rsid w:val="002E3F6E"/>
    <w:rsid w:val="002E513E"/>
    <w:rsid w:val="002E60FF"/>
    <w:rsid w:val="002E6689"/>
    <w:rsid w:val="002E6B96"/>
    <w:rsid w:val="002E7036"/>
    <w:rsid w:val="002E72AE"/>
    <w:rsid w:val="002E7C4B"/>
    <w:rsid w:val="002F082D"/>
    <w:rsid w:val="002F08A6"/>
    <w:rsid w:val="002F20A5"/>
    <w:rsid w:val="002F35BC"/>
    <w:rsid w:val="002F445C"/>
    <w:rsid w:val="002F457E"/>
    <w:rsid w:val="002F47DC"/>
    <w:rsid w:val="002F4D4F"/>
    <w:rsid w:val="002F640A"/>
    <w:rsid w:val="002F6E08"/>
    <w:rsid w:val="00300CC2"/>
    <w:rsid w:val="003013E7"/>
    <w:rsid w:val="0030269B"/>
    <w:rsid w:val="00302E82"/>
    <w:rsid w:val="00302FF7"/>
    <w:rsid w:val="003031F7"/>
    <w:rsid w:val="00304497"/>
    <w:rsid w:val="00304612"/>
    <w:rsid w:val="00304F3D"/>
    <w:rsid w:val="003058F9"/>
    <w:rsid w:val="00305DE8"/>
    <w:rsid w:val="00306B2D"/>
    <w:rsid w:val="003100D9"/>
    <w:rsid w:val="0031048E"/>
    <w:rsid w:val="00311329"/>
    <w:rsid w:val="0031186A"/>
    <w:rsid w:val="0031213A"/>
    <w:rsid w:val="0031425E"/>
    <w:rsid w:val="00314D88"/>
    <w:rsid w:val="00315721"/>
    <w:rsid w:val="00316645"/>
    <w:rsid w:val="003168F6"/>
    <w:rsid w:val="00320932"/>
    <w:rsid w:val="003229CC"/>
    <w:rsid w:val="00322DC8"/>
    <w:rsid w:val="00324378"/>
    <w:rsid w:val="003243AA"/>
    <w:rsid w:val="003249E7"/>
    <w:rsid w:val="003250BB"/>
    <w:rsid w:val="00325862"/>
    <w:rsid w:val="003258BE"/>
    <w:rsid w:val="00325F0B"/>
    <w:rsid w:val="003268F5"/>
    <w:rsid w:val="00326F71"/>
    <w:rsid w:val="00330AC9"/>
    <w:rsid w:val="00331298"/>
    <w:rsid w:val="00331434"/>
    <w:rsid w:val="00331466"/>
    <w:rsid w:val="003318C2"/>
    <w:rsid w:val="00331C9F"/>
    <w:rsid w:val="00332775"/>
    <w:rsid w:val="00332909"/>
    <w:rsid w:val="00332DAE"/>
    <w:rsid w:val="0033364B"/>
    <w:rsid w:val="00333A10"/>
    <w:rsid w:val="00333B2E"/>
    <w:rsid w:val="00333D19"/>
    <w:rsid w:val="00335C0D"/>
    <w:rsid w:val="00336953"/>
    <w:rsid w:val="003370C2"/>
    <w:rsid w:val="00337286"/>
    <w:rsid w:val="003404D0"/>
    <w:rsid w:val="003405C4"/>
    <w:rsid w:val="003407AA"/>
    <w:rsid w:val="003409E1"/>
    <w:rsid w:val="00340B33"/>
    <w:rsid w:val="0034105F"/>
    <w:rsid w:val="00341373"/>
    <w:rsid w:val="0034185E"/>
    <w:rsid w:val="003420F1"/>
    <w:rsid w:val="00342B7E"/>
    <w:rsid w:val="00342C9E"/>
    <w:rsid w:val="00342E65"/>
    <w:rsid w:val="00343062"/>
    <w:rsid w:val="00343FC6"/>
    <w:rsid w:val="00345B40"/>
    <w:rsid w:val="00346B43"/>
    <w:rsid w:val="0034741A"/>
    <w:rsid w:val="003474E9"/>
    <w:rsid w:val="00350045"/>
    <w:rsid w:val="003505C5"/>
    <w:rsid w:val="003509CB"/>
    <w:rsid w:val="00351574"/>
    <w:rsid w:val="00351D16"/>
    <w:rsid w:val="00353469"/>
    <w:rsid w:val="003546C8"/>
    <w:rsid w:val="00354FBC"/>
    <w:rsid w:val="0035501F"/>
    <w:rsid w:val="003553F1"/>
    <w:rsid w:val="00355DD4"/>
    <w:rsid w:val="00356058"/>
    <w:rsid w:val="003560EE"/>
    <w:rsid w:val="003565AB"/>
    <w:rsid w:val="00357D61"/>
    <w:rsid w:val="00361488"/>
    <w:rsid w:val="003617B5"/>
    <w:rsid w:val="00361A1B"/>
    <w:rsid w:val="00361D3E"/>
    <w:rsid w:val="00362CCA"/>
    <w:rsid w:val="00362E94"/>
    <w:rsid w:val="0036424C"/>
    <w:rsid w:val="00364A2A"/>
    <w:rsid w:val="003650BC"/>
    <w:rsid w:val="00365878"/>
    <w:rsid w:val="003662BA"/>
    <w:rsid w:val="0036636A"/>
    <w:rsid w:val="0036677B"/>
    <w:rsid w:val="0037046C"/>
    <w:rsid w:val="00370C7D"/>
    <w:rsid w:val="00371A3A"/>
    <w:rsid w:val="00371EEF"/>
    <w:rsid w:val="00371F61"/>
    <w:rsid w:val="0037285F"/>
    <w:rsid w:val="00372A91"/>
    <w:rsid w:val="0037363F"/>
    <w:rsid w:val="00374A4A"/>
    <w:rsid w:val="00374EE8"/>
    <w:rsid w:val="00374FB5"/>
    <w:rsid w:val="003769B2"/>
    <w:rsid w:val="0037799D"/>
    <w:rsid w:val="00380485"/>
    <w:rsid w:val="00380A52"/>
    <w:rsid w:val="00382DA3"/>
    <w:rsid w:val="0038395A"/>
    <w:rsid w:val="00384B75"/>
    <w:rsid w:val="00385FDD"/>
    <w:rsid w:val="00386184"/>
    <w:rsid w:val="00386204"/>
    <w:rsid w:val="00386B19"/>
    <w:rsid w:val="00387317"/>
    <w:rsid w:val="00387471"/>
    <w:rsid w:val="0039119C"/>
    <w:rsid w:val="00392500"/>
    <w:rsid w:val="00393A28"/>
    <w:rsid w:val="00393E37"/>
    <w:rsid w:val="00393EF9"/>
    <w:rsid w:val="003946EF"/>
    <w:rsid w:val="003A00BE"/>
    <w:rsid w:val="003A16D0"/>
    <w:rsid w:val="003A19A7"/>
    <w:rsid w:val="003A1F11"/>
    <w:rsid w:val="003A26E0"/>
    <w:rsid w:val="003A27D0"/>
    <w:rsid w:val="003A2936"/>
    <w:rsid w:val="003A2A4C"/>
    <w:rsid w:val="003A3068"/>
    <w:rsid w:val="003A3269"/>
    <w:rsid w:val="003A3F86"/>
    <w:rsid w:val="003A4711"/>
    <w:rsid w:val="003A511B"/>
    <w:rsid w:val="003A5277"/>
    <w:rsid w:val="003A5BB1"/>
    <w:rsid w:val="003A651A"/>
    <w:rsid w:val="003A6877"/>
    <w:rsid w:val="003B0572"/>
    <w:rsid w:val="003B0F42"/>
    <w:rsid w:val="003B1302"/>
    <w:rsid w:val="003B134A"/>
    <w:rsid w:val="003B1745"/>
    <w:rsid w:val="003B1A30"/>
    <w:rsid w:val="003B1BB7"/>
    <w:rsid w:val="003B20DE"/>
    <w:rsid w:val="003B2F86"/>
    <w:rsid w:val="003B371F"/>
    <w:rsid w:val="003B5A42"/>
    <w:rsid w:val="003B6FCD"/>
    <w:rsid w:val="003B71BE"/>
    <w:rsid w:val="003C0930"/>
    <w:rsid w:val="003C1569"/>
    <w:rsid w:val="003C1FD3"/>
    <w:rsid w:val="003C20D4"/>
    <w:rsid w:val="003C2783"/>
    <w:rsid w:val="003C341F"/>
    <w:rsid w:val="003C3DAB"/>
    <w:rsid w:val="003C5239"/>
    <w:rsid w:val="003C5475"/>
    <w:rsid w:val="003C57F9"/>
    <w:rsid w:val="003C5910"/>
    <w:rsid w:val="003C722D"/>
    <w:rsid w:val="003C7B06"/>
    <w:rsid w:val="003D1C23"/>
    <w:rsid w:val="003D1E1E"/>
    <w:rsid w:val="003D2259"/>
    <w:rsid w:val="003D2444"/>
    <w:rsid w:val="003D2A6B"/>
    <w:rsid w:val="003D2F8B"/>
    <w:rsid w:val="003D352C"/>
    <w:rsid w:val="003D459E"/>
    <w:rsid w:val="003D4893"/>
    <w:rsid w:val="003D701F"/>
    <w:rsid w:val="003D73B2"/>
    <w:rsid w:val="003E288C"/>
    <w:rsid w:val="003E35EF"/>
    <w:rsid w:val="003E39AD"/>
    <w:rsid w:val="003E5BF9"/>
    <w:rsid w:val="003E644E"/>
    <w:rsid w:val="003E6FF2"/>
    <w:rsid w:val="003E707E"/>
    <w:rsid w:val="003E792B"/>
    <w:rsid w:val="003E7BE7"/>
    <w:rsid w:val="003F013E"/>
    <w:rsid w:val="003F01D5"/>
    <w:rsid w:val="003F0485"/>
    <w:rsid w:val="003F071C"/>
    <w:rsid w:val="003F0B82"/>
    <w:rsid w:val="003F1C2E"/>
    <w:rsid w:val="003F2121"/>
    <w:rsid w:val="003F2281"/>
    <w:rsid w:val="003F2736"/>
    <w:rsid w:val="003F2E40"/>
    <w:rsid w:val="003F3B9D"/>
    <w:rsid w:val="003F4F0F"/>
    <w:rsid w:val="003F4FC5"/>
    <w:rsid w:val="003F7259"/>
    <w:rsid w:val="003F7DA5"/>
    <w:rsid w:val="004004FE"/>
    <w:rsid w:val="004026CB"/>
    <w:rsid w:val="004034FF"/>
    <w:rsid w:val="00403839"/>
    <w:rsid w:val="00403F5E"/>
    <w:rsid w:val="004046EF"/>
    <w:rsid w:val="004048C7"/>
    <w:rsid w:val="00404AA9"/>
    <w:rsid w:val="00404F3D"/>
    <w:rsid w:val="004057CB"/>
    <w:rsid w:val="00405C7F"/>
    <w:rsid w:val="004061BD"/>
    <w:rsid w:val="00406A9B"/>
    <w:rsid w:val="00407D03"/>
    <w:rsid w:val="00407D69"/>
    <w:rsid w:val="004115B0"/>
    <w:rsid w:val="004116B5"/>
    <w:rsid w:val="004119B3"/>
    <w:rsid w:val="004122FC"/>
    <w:rsid w:val="0041271D"/>
    <w:rsid w:val="00412BFB"/>
    <w:rsid w:val="00413557"/>
    <w:rsid w:val="0041367B"/>
    <w:rsid w:val="00413746"/>
    <w:rsid w:val="00413CCD"/>
    <w:rsid w:val="00413D05"/>
    <w:rsid w:val="00414BFC"/>
    <w:rsid w:val="00415715"/>
    <w:rsid w:val="00415F15"/>
    <w:rsid w:val="00416297"/>
    <w:rsid w:val="00417389"/>
    <w:rsid w:val="00417537"/>
    <w:rsid w:val="0042084D"/>
    <w:rsid w:val="00420AF1"/>
    <w:rsid w:val="0042139A"/>
    <w:rsid w:val="00421779"/>
    <w:rsid w:val="00421C20"/>
    <w:rsid w:val="00422BAE"/>
    <w:rsid w:val="004234A5"/>
    <w:rsid w:val="00423FB5"/>
    <w:rsid w:val="004246C0"/>
    <w:rsid w:val="00427E39"/>
    <w:rsid w:val="00427F1C"/>
    <w:rsid w:val="00432696"/>
    <w:rsid w:val="004327F7"/>
    <w:rsid w:val="004328E4"/>
    <w:rsid w:val="00432936"/>
    <w:rsid w:val="00433410"/>
    <w:rsid w:val="00433825"/>
    <w:rsid w:val="004352BE"/>
    <w:rsid w:val="00435557"/>
    <w:rsid w:val="00435665"/>
    <w:rsid w:val="00435AEB"/>
    <w:rsid w:val="00437758"/>
    <w:rsid w:val="004403A8"/>
    <w:rsid w:val="00440E21"/>
    <w:rsid w:val="00441267"/>
    <w:rsid w:val="004415CF"/>
    <w:rsid w:val="00441DE7"/>
    <w:rsid w:val="0044372A"/>
    <w:rsid w:val="00443B91"/>
    <w:rsid w:val="00443DCE"/>
    <w:rsid w:val="00444311"/>
    <w:rsid w:val="00445464"/>
    <w:rsid w:val="00445E60"/>
    <w:rsid w:val="00446531"/>
    <w:rsid w:val="00446DA3"/>
    <w:rsid w:val="0044738A"/>
    <w:rsid w:val="00450F05"/>
    <w:rsid w:val="004513BE"/>
    <w:rsid w:val="004517DB"/>
    <w:rsid w:val="00452008"/>
    <w:rsid w:val="00452340"/>
    <w:rsid w:val="00452DF7"/>
    <w:rsid w:val="00453ACA"/>
    <w:rsid w:val="00453D7C"/>
    <w:rsid w:val="00454528"/>
    <w:rsid w:val="00454CE9"/>
    <w:rsid w:val="004557CA"/>
    <w:rsid w:val="00455D82"/>
    <w:rsid w:val="00456301"/>
    <w:rsid w:val="004565F1"/>
    <w:rsid w:val="00456926"/>
    <w:rsid w:val="00457DCB"/>
    <w:rsid w:val="004615E0"/>
    <w:rsid w:val="00461A0E"/>
    <w:rsid w:val="00461B38"/>
    <w:rsid w:val="004623E8"/>
    <w:rsid w:val="004628EE"/>
    <w:rsid w:val="00462E57"/>
    <w:rsid w:val="00463ED4"/>
    <w:rsid w:val="00464A0F"/>
    <w:rsid w:val="00465E6A"/>
    <w:rsid w:val="00466968"/>
    <w:rsid w:val="00466D0E"/>
    <w:rsid w:val="00466DDE"/>
    <w:rsid w:val="00467888"/>
    <w:rsid w:val="004702A9"/>
    <w:rsid w:val="004707CB"/>
    <w:rsid w:val="004712B4"/>
    <w:rsid w:val="00471BD6"/>
    <w:rsid w:val="00472572"/>
    <w:rsid w:val="00473D2F"/>
    <w:rsid w:val="0047410A"/>
    <w:rsid w:val="00476739"/>
    <w:rsid w:val="00476C6D"/>
    <w:rsid w:val="004778D3"/>
    <w:rsid w:val="00477D76"/>
    <w:rsid w:val="004809CD"/>
    <w:rsid w:val="004812B3"/>
    <w:rsid w:val="004819FC"/>
    <w:rsid w:val="00482201"/>
    <w:rsid w:val="00482F34"/>
    <w:rsid w:val="00483422"/>
    <w:rsid w:val="004837F6"/>
    <w:rsid w:val="00483B6F"/>
    <w:rsid w:val="00484937"/>
    <w:rsid w:val="00485A4D"/>
    <w:rsid w:val="00485CA9"/>
    <w:rsid w:val="004867FD"/>
    <w:rsid w:val="00487370"/>
    <w:rsid w:val="004901DE"/>
    <w:rsid w:val="00490A81"/>
    <w:rsid w:val="0049113C"/>
    <w:rsid w:val="00491250"/>
    <w:rsid w:val="00491932"/>
    <w:rsid w:val="00492372"/>
    <w:rsid w:val="004929AF"/>
    <w:rsid w:val="00492AAD"/>
    <w:rsid w:val="004930CF"/>
    <w:rsid w:val="00493156"/>
    <w:rsid w:val="004937E2"/>
    <w:rsid w:val="00494F6E"/>
    <w:rsid w:val="00495519"/>
    <w:rsid w:val="00495722"/>
    <w:rsid w:val="004959D0"/>
    <w:rsid w:val="00495C93"/>
    <w:rsid w:val="00496AF3"/>
    <w:rsid w:val="00496C40"/>
    <w:rsid w:val="00497222"/>
    <w:rsid w:val="00497CD9"/>
    <w:rsid w:val="004A0DD1"/>
    <w:rsid w:val="004A0FB7"/>
    <w:rsid w:val="004A1611"/>
    <w:rsid w:val="004A1626"/>
    <w:rsid w:val="004A176F"/>
    <w:rsid w:val="004A40F1"/>
    <w:rsid w:val="004A43F1"/>
    <w:rsid w:val="004A58B0"/>
    <w:rsid w:val="004A6782"/>
    <w:rsid w:val="004A6936"/>
    <w:rsid w:val="004A72DB"/>
    <w:rsid w:val="004A73FD"/>
    <w:rsid w:val="004A763E"/>
    <w:rsid w:val="004A7740"/>
    <w:rsid w:val="004A7A89"/>
    <w:rsid w:val="004B02F8"/>
    <w:rsid w:val="004B058F"/>
    <w:rsid w:val="004B08D6"/>
    <w:rsid w:val="004B0992"/>
    <w:rsid w:val="004B0DF5"/>
    <w:rsid w:val="004B1316"/>
    <w:rsid w:val="004B15C6"/>
    <w:rsid w:val="004B2D2B"/>
    <w:rsid w:val="004B3E5F"/>
    <w:rsid w:val="004B4453"/>
    <w:rsid w:val="004B4956"/>
    <w:rsid w:val="004B4EA6"/>
    <w:rsid w:val="004B4F40"/>
    <w:rsid w:val="004B5BC8"/>
    <w:rsid w:val="004B6AB2"/>
    <w:rsid w:val="004B6D8B"/>
    <w:rsid w:val="004B70A0"/>
    <w:rsid w:val="004C0009"/>
    <w:rsid w:val="004C0557"/>
    <w:rsid w:val="004C125F"/>
    <w:rsid w:val="004C16DC"/>
    <w:rsid w:val="004C2F1D"/>
    <w:rsid w:val="004C30DD"/>
    <w:rsid w:val="004C461D"/>
    <w:rsid w:val="004C4D29"/>
    <w:rsid w:val="004C56C3"/>
    <w:rsid w:val="004C5AE7"/>
    <w:rsid w:val="004C5B96"/>
    <w:rsid w:val="004C6C50"/>
    <w:rsid w:val="004C74F6"/>
    <w:rsid w:val="004C7737"/>
    <w:rsid w:val="004D036E"/>
    <w:rsid w:val="004D0D22"/>
    <w:rsid w:val="004D15BB"/>
    <w:rsid w:val="004D1AFB"/>
    <w:rsid w:val="004D24B6"/>
    <w:rsid w:val="004D2549"/>
    <w:rsid w:val="004D2789"/>
    <w:rsid w:val="004D452E"/>
    <w:rsid w:val="004D5199"/>
    <w:rsid w:val="004D5F7D"/>
    <w:rsid w:val="004D69E2"/>
    <w:rsid w:val="004D70C7"/>
    <w:rsid w:val="004D7458"/>
    <w:rsid w:val="004D75CD"/>
    <w:rsid w:val="004D76AE"/>
    <w:rsid w:val="004E065A"/>
    <w:rsid w:val="004E2051"/>
    <w:rsid w:val="004E2CAF"/>
    <w:rsid w:val="004E3BCC"/>
    <w:rsid w:val="004E4421"/>
    <w:rsid w:val="004E4CE0"/>
    <w:rsid w:val="004E572E"/>
    <w:rsid w:val="004E5F03"/>
    <w:rsid w:val="004E6689"/>
    <w:rsid w:val="004E6AA4"/>
    <w:rsid w:val="004E6BA5"/>
    <w:rsid w:val="004E6FBB"/>
    <w:rsid w:val="004E7ABB"/>
    <w:rsid w:val="004F0307"/>
    <w:rsid w:val="004F162D"/>
    <w:rsid w:val="004F282D"/>
    <w:rsid w:val="004F2D8A"/>
    <w:rsid w:val="004F3280"/>
    <w:rsid w:val="004F33E1"/>
    <w:rsid w:val="004F3851"/>
    <w:rsid w:val="004F417A"/>
    <w:rsid w:val="004F47E5"/>
    <w:rsid w:val="004F4876"/>
    <w:rsid w:val="004F4A3D"/>
    <w:rsid w:val="004F4A90"/>
    <w:rsid w:val="004F525C"/>
    <w:rsid w:val="004F5E14"/>
    <w:rsid w:val="004F76C9"/>
    <w:rsid w:val="005001F2"/>
    <w:rsid w:val="00500758"/>
    <w:rsid w:val="00500B95"/>
    <w:rsid w:val="00500DB7"/>
    <w:rsid w:val="00500F28"/>
    <w:rsid w:val="005017AC"/>
    <w:rsid w:val="00502F05"/>
    <w:rsid w:val="005030B3"/>
    <w:rsid w:val="005032A8"/>
    <w:rsid w:val="00503BE0"/>
    <w:rsid w:val="00505A77"/>
    <w:rsid w:val="00506B44"/>
    <w:rsid w:val="0050708F"/>
    <w:rsid w:val="00507B8D"/>
    <w:rsid w:val="00507EF5"/>
    <w:rsid w:val="0051114A"/>
    <w:rsid w:val="00511A97"/>
    <w:rsid w:val="00511B27"/>
    <w:rsid w:val="00517D3E"/>
    <w:rsid w:val="00520400"/>
    <w:rsid w:val="00520BC6"/>
    <w:rsid w:val="00520C42"/>
    <w:rsid w:val="00520F31"/>
    <w:rsid w:val="005226A7"/>
    <w:rsid w:val="005231DE"/>
    <w:rsid w:val="005236D8"/>
    <w:rsid w:val="00523E19"/>
    <w:rsid w:val="00523E3E"/>
    <w:rsid w:val="005240BF"/>
    <w:rsid w:val="005256F7"/>
    <w:rsid w:val="00525D5D"/>
    <w:rsid w:val="0052616F"/>
    <w:rsid w:val="005263D4"/>
    <w:rsid w:val="005264C4"/>
    <w:rsid w:val="0052667A"/>
    <w:rsid w:val="00526808"/>
    <w:rsid w:val="00526E13"/>
    <w:rsid w:val="00526ED2"/>
    <w:rsid w:val="00526F06"/>
    <w:rsid w:val="0052782E"/>
    <w:rsid w:val="0052792E"/>
    <w:rsid w:val="00530A3A"/>
    <w:rsid w:val="00531908"/>
    <w:rsid w:val="0053257E"/>
    <w:rsid w:val="005325CA"/>
    <w:rsid w:val="00532F60"/>
    <w:rsid w:val="00533A13"/>
    <w:rsid w:val="00533BD2"/>
    <w:rsid w:val="00533C23"/>
    <w:rsid w:val="00534292"/>
    <w:rsid w:val="00534F0E"/>
    <w:rsid w:val="0053552C"/>
    <w:rsid w:val="005356C9"/>
    <w:rsid w:val="0053625D"/>
    <w:rsid w:val="005376DD"/>
    <w:rsid w:val="005378AA"/>
    <w:rsid w:val="00537C81"/>
    <w:rsid w:val="00537FB6"/>
    <w:rsid w:val="00540934"/>
    <w:rsid w:val="005409E5"/>
    <w:rsid w:val="00540D0F"/>
    <w:rsid w:val="005415F5"/>
    <w:rsid w:val="00542028"/>
    <w:rsid w:val="00542475"/>
    <w:rsid w:val="00542FCD"/>
    <w:rsid w:val="00544452"/>
    <w:rsid w:val="00544ECD"/>
    <w:rsid w:val="0054545A"/>
    <w:rsid w:val="005458BA"/>
    <w:rsid w:val="00546F98"/>
    <w:rsid w:val="0054751C"/>
    <w:rsid w:val="005477F6"/>
    <w:rsid w:val="00547DBF"/>
    <w:rsid w:val="0055072E"/>
    <w:rsid w:val="00550A97"/>
    <w:rsid w:val="00550BC7"/>
    <w:rsid w:val="00550F3F"/>
    <w:rsid w:val="00552350"/>
    <w:rsid w:val="00552353"/>
    <w:rsid w:val="00552810"/>
    <w:rsid w:val="005528D8"/>
    <w:rsid w:val="00552940"/>
    <w:rsid w:val="00552B0D"/>
    <w:rsid w:val="005542CD"/>
    <w:rsid w:val="00554895"/>
    <w:rsid w:val="00555AD4"/>
    <w:rsid w:val="00556697"/>
    <w:rsid w:val="00556F7A"/>
    <w:rsid w:val="00557333"/>
    <w:rsid w:val="00560417"/>
    <w:rsid w:val="00560E1E"/>
    <w:rsid w:val="00561DED"/>
    <w:rsid w:val="005622FE"/>
    <w:rsid w:val="00563443"/>
    <w:rsid w:val="005638BF"/>
    <w:rsid w:val="0056394F"/>
    <w:rsid w:val="00563D78"/>
    <w:rsid w:val="00564271"/>
    <w:rsid w:val="00564951"/>
    <w:rsid w:val="005654B9"/>
    <w:rsid w:val="0056656D"/>
    <w:rsid w:val="00566A2A"/>
    <w:rsid w:val="00567A8D"/>
    <w:rsid w:val="00571281"/>
    <w:rsid w:val="00571732"/>
    <w:rsid w:val="00571883"/>
    <w:rsid w:val="005718AF"/>
    <w:rsid w:val="00571CE5"/>
    <w:rsid w:val="00572425"/>
    <w:rsid w:val="00572A37"/>
    <w:rsid w:val="005732E7"/>
    <w:rsid w:val="00574357"/>
    <w:rsid w:val="00574CF8"/>
    <w:rsid w:val="00575856"/>
    <w:rsid w:val="00576011"/>
    <w:rsid w:val="0057661A"/>
    <w:rsid w:val="0058075A"/>
    <w:rsid w:val="00580BFC"/>
    <w:rsid w:val="00581693"/>
    <w:rsid w:val="00581827"/>
    <w:rsid w:val="00582B47"/>
    <w:rsid w:val="00582CC1"/>
    <w:rsid w:val="00583094"/>
    <w:rsid w:val="005832FF"/>
    <w:rsid w:val="005847CE"/>
    <w:rsid w:val="00587DB2"/>
    <w:rsid w:val="00587F19"/>
    <w:rsid w:val="005906B2"/>
    <w:rsid w:val="0059139E"/>
    <w:rsid w:val="00592B45"/>
    <w:rsid w:val="005930C1"/>
    <w:rsid w:val="005935E8"/>
    <w:rsid w:val="00594355"/>
    <w:rsid w:val="005954D6"/>
    <w:rsid w:val="00597B5F"/>
    <w:rsid w:val="00597D24"/>
    <w:rsid w:val="005A0914"/>
    <w:rsid w:val="005A0DE2"/>
    <w:rsid w:val="005A0E3E"/>
    <w:rsid w:val="005A0FD1"/>
    <w:rsid w:val="005A26DC"/>
    <w:rsid w:val="005A284F"/>
    <w:rsid w:val="005A2C51"/>
    <w:rsid w:val="005A2C89"/>
    <w:rsid w:val="005A2F50"/>
    <w:rsid w:val="005A4B24"/>
    <w:rsid w:val="005A5219"/>
    <w:rsid w:val="005A558D"/>
    <w:rsid w:val="005A5930"/>
    <w:rsid w:val="005A661E"/>
    <w:rsid w:val="005A6FEB"/>
    <w:rsid w:val="005A7C23"/>
    <w:rsid w:val="005A7E1C"/>
    <w:rsid w:val="005B00EA"/>
    <w:rsid w:val="005B0681"/>
    <w:rsid w:val="005B1314"/>
    <w:rsid w:val="005B190C"/>
    <w:rsid w:val="005B1962"/>
    <w:rsid w:val="005B1AD5"/>
    <w:rsid w:val="005B1C80"/>
    <w:rsid w:val="005B3846"/>
    <w:rsid w:val="005B389A"/>
    <w:rsid w:val="005B3CA3"/>
    <w:rsid w:val="005B42F1"/>
    <w:rsid w:val="005B4B91"/>
    <w:rsid w:val="005B6EC4"/>
    <w:rsid w:val="005B70D7"/>
    <w:rsid w:val="005B796B"/>
    <w:rsid w:val="005C0086"/>
    <w:rsid w:val="005C0216"/>
    <w:rsid w:val="005C0802"/>
    <w:rsid w:val="005C1528"/>
    <w:rsid w:val="005C2154"/>
    <w:rsid w:val="005C25A1"/>
    <w:rsid w:val="005C2FC0"/>
    <w:rsid w:val="005C3562"/>
    <w:rsid w:val="005C3706"/>
    <w:rsid w:val="005C4A97"/>
    <w:rsid w:val="005C4DD6"/>
    <w:rsid w:val="005C5BAA"/>
    <w:rsid w:val="005C5E3C"/>
    <w:rsid w:val="005C628B"/>
    <w:rsid w:val="005C71AE"/>
    <w:rsid w:val="005C7277"/>
    <w:rsid w:val="005C7AE1"/>
    <w:rsid w:val="005D017E"/>
    <w:rsid w:val="005D18C4"/>
    <w:rsid w:val="005D1A33"/>
    <w:rsid w:val="005D3421"/>
    <w:rsid w:val="005D3CB7"/>
    <w:rsid w:val="005D4985"/>
    <w:rsid w:val="005D56A5"/>
    <w:rsid w:val="005D5F02"/>
    <w:rsid w:val="005E01F5"/>
    <w:rsid w:val="005E1D7C"/>
    <w:rsid w:val="005E1F04"/>
    <w:rsid w:val="005E2259"/>
    <w:rsid w:val="005E2A00"/>
    <w:rsid w:val="005E359B"/>
    <w:rsid w:val="005E3E71"/>
    <w:rsid w:val="005E51E6"/>
    <w:rsid w:val="005E526C"/>
    <w:rsid w:val="005E5BB6"/>
    <w:rsid w:val="005E5E5F"/>
    <w:rsid w:val="005E643E"/>
    <w:rsid w:val="005E64B1"/>
    <w:rsid w:val="005E7924"/>
    <w:rsid w:val="005E7D0E"/>
    <w:rsid w:val="005F1F8C"/>
    <w:rsid w:val="005F384E"/>
    <w:rsid w:val="005F4DD3"/>
    <w:rsid w:val="005F5370"/>
    <w:rsid w:val="005F57DE"/>
    <w:rsid w:val="005F696D"/>
    <w:rsid w:val="005F7472"/>
    <w:rsid w:val="005F7F16"/>
    <w:rsid w:val="00600BCA"/>
    <w:rsid w:val="00600BDD"/>
    <w:rsid w:val="006012FC"/>
    <w:rsid w:val="006016C8"/>
    <w:rsid w:val="00601925"/>
    <w:rsid w:val="00601E58"/>
    <w:rsid w:val="0060204F"/>
    <w:rsid w:val="00602AF6"/>
    <w:rsid w:val="006045B1"/>
    <w:rsid w:val="0060463B"/>
    <w:rsid w:val="0060475C"/>
    <w:rsid w:val="00604AE4"/>
    <w:rsid w:val="006052A9"/>
    <w:rsid w:val="00605692"/>
    <w:rsid w:val="0060582B"/>
    <w:rsid w:val="00606319"/>
    <w:rsid w:val="00606802"/>
    <w:rsid w:val="006075E8"/>
    <w:rsid w:val="00607C07"/>
    <w:rsid w:val="00607C74"/>
    <w:rsid w:val="00610421"/>
    <w:rsid w:val="00610514"/>
    <w:rsid w:val="00610534"/>
    <w:rsid w:val="00611C04"/>
    <w:rsid w:val="00613C08"/>
    <w:rsid w:val="00615176"/>
    <w:rsid w:val="00615290"/>
    <w:rsid w:val="00615576"/>
    <w:rsid w:val="00615F9F"/>
    <w:rsid w:val="00616062"/>
    <w:rsid w:val="00616622"/>
    <w:rsid w:val="0062001D"/>
    <w:rsid w:val="00621000"/>
    <w:rsid w:val="006218A3"/>
    <w:rsid w:val="0062295B"/>
    <w:rsid w:val="006232C7"/>
    <w:rsid w:val="0062408A"/>
    <w:rsid w:val="00624809"/>
    <w:rsid w:val="00624D8E"/>
    <w:rsid w:val="00630255"/>
    <w:rsid w:val="006302DA"/>
    <w:rsid w:val="00630829"/>
    <w:rsid w:val="00630E3B"/>
    <w:rsid w:val="0063166A"/>
    <w:rsid w:val="006318B0"/>
    <w:rsid w:val="00632327"/>
    <w:rsid w:val="00632959"/>
    <w:rsid w:val="0063310A"/>
    <w:rsid w:val="00633715"/>
    <w:rsid w:val="00633BF8"/>
    <w:rsid w:val="0063506F"/>
    <w:rsid w:val="0063570F"/>
    <w:rsid w:val="0063766C"/>
    <w:rsid w:val="0064016C"/>
    <w:rsid w:val="006402F7"/>
    <w:rsid w:val="00640AB0"/>
    <w:rsid w:val="006420CE"/>
    <w:rsid w:val="0064292B"/>
    <w:rsid w:val="0064332C"/>
    <w:rsid w:val="00643574"/>
    <w:rsid w:val="0064396E"/>
    <w:rsid w:val="0064508F"/>
    <w:rsid w:val="00646239"/>
    <w:rsid w:val="00646A06"/>
    <w:rsid w:val="006470E5"/>
    <w:rsid w:val="0064710A"/>
    <w:rsid w:val="0064722B"/>
    <w:rsid w:val="006476E6"/>
    <w:rsid w:val="006476F2"/>
    <w:rsid w:val="006501A0"/>
    <w:rsid w:val="0065030A"/>
    <w:rsid w:val="00650C20"/>
    <w:rsid w:val="00650FCD"/>
    <w:rsid w:val="00650FF9"/>
    <w:rsid w:val="006510B8"/>
    <w:rsid w:val="006516CC"/>
    <w:rsid w:val="006517F8"/>
    <w:rsid w:val="00651EBA"/>
    <w:rsid w:val="00652D8F"/>
    <w:rsid w:val="00653703"/>
    <w:rsid w:val="00654650"/>
    <w:rsid w:val="00655287"/>
    <w:rsid w:val="00655E24"/>
    <w:rsid w:val="00660BA6"/>
    <w:rsid w:val="006613D6"/>
    <w:rsid w:val="00661F77"/>
    <w:rsid w:val="006644C7"/>
    <w:rsid w:val="00664601"/>
    <w:rsid w:val="00664C6B"/>
    <w:rsid w:val="0066593D"/>
    <w:rsid w:val="00665C87"/>
    <w:rsid w:val="00666300"/>
    <w:rsid w:val="00666C5A"/>
    <w:rsid w:val="00670F10"/>
    <w:rsid w:val="00671086"/>
    <w:rsid w:val="0067137F"/>
    <w:rsid w:val="00672226"/>
    <w:rsid w:val="0067240B"/>
    <w:rsid w:val="006733E4"/>
    <w:rsid w:val="00673C40"/>
    <w:rsid w:val="00673DBA"/>
    <w:rsid w:val="006746DE"/>
    <w:rsid w:val="006754A0"/>
    <w:rsid w:val="00676A97"/>
    <w:rsid w:val="00676E2A"/>
    <w:rsid w:val="00676F85"/>
    <w:rsid w:val="00680AAD"/>
    <w:rsid w:val="00680AC9"/>
    <w:rsid w:val="00680EC7"/>
    <w:rsid w:val="00681147"/>
    <w:rsid w:val="00681704"/>
    <w:rsid w:val="00681A37"/>
    <w:rsid w:val="00682811"/>
    <w:rsid w:val="00682821"/>
    <w:rsid w:val="00682D9D"/>
    <w:rsid w:val="00682E1C"/>
    <w:rsid w:val="00683E64"/>
    <w:rsid w:val="00684374"/>
    <w:rsid w:val="00684F59"/>
    <w:rsid w:val="006856C2"/>
    <w:rsid w:val="0068620A"/>
    <w:rsid w:val="00686BC7"/>
    <w:rsid w:val="00687388"/>
    <w:rsid w:val="006876D2"/>
    <w:rsid w:val="00687AFA"/>
    <w:rsid w:val="00691452"/>
    <w:rsid w:val="0069160C"/>
    <w:rsid w:val="00691A8C"/>
    <w:rsid w:val="006923ED"/>
    <w:rsid w:val="006923FA"/>
    <w:rsid w:val="0069247F"/>
    <w:rsid w:val="00693D8B"/>
    <w:rsid w:val="00694053"/>
    <w:rsid w:val="00694169"/>
    <w:rsid w:val="00694835"/>
    <w:rsid w:val="00695425"/>
    <w:rsid w:val="00695B3C"/>
    <w:rsid w:val="00695F0C"/>
    <w:rsid w:val="006961C1"/>
    <w:rsid w:val="00696718"/>
    <w:rsid w:val="00697680"/>
    <w:rsid w:val="00697FF2"/>
    <w:rsid w:val="006A1E09"/>
    <w:rsid w:val="006A1E4D"/>
    <w:rsid w:val="006A2C8D"/>
    <w:rsid w:val="006A3EC1"/>
    <w:rsid w:val="006A4838"/>
    <w:rsid w:val="006A4B55"/>
    <w:rsid w:val="006A5915"/>
    <w:rsid w:val="006A6386"/>
    <w:rsid w:val="006A6865"/>
    <w:rsid w:val="006A73E9"/>
    <w:rsid w:val="006A79A8"/>
    <w:rsid w:val="006A7D30"/>
    <w:rsid w:val="006B01FC"/>
    <w:rsid w:val="006B065A"/>
    <w:rsid w:val="006B0C46"/>
    <w:rsid w:val="006B0F02"/>
    <w:rsid w:val="006B2FA3"/>
    <w:rsid w:val="006B39B1"/>
    <w:rsid w:val="006B4695"/>
    <w:rsid w:val="006B477D"/>
    <w:rsid w:val="006B5286"/>
    <w:rsid w:val="006B581F"/>
    <w:rsid w:val="006B65BE"/>
    <w:rsid w:val="006B6899"/>
    <w:rsid w:val="006B73E3"/>
    <w:rsid w:val="006B7B27"/>
    <w:rsid w:val="006C03DA"/>
    <w:rsid w:val="006C2329"/>
    <w:rsid w:val="006C25FB"/>
    <w:rsid w:val="006C287E"/>
    <w:rsid w:val="006C3541"/>
    <w:rsid w:val="006C56D4"/>
    <w:rsid w:val="006C5D7D"/>
    <w:rsid w:val="006C6196"/>
    <w:rsid w:val="006C7E4E"/>
    <w:rsid w:val="006C7F09"/>
    <w:rsid w:val="006D0B3C"/>
    <w:rsid w:val="006D0F51"/>
    <w:rsid w:val="006D1EE3"/>
    <w:rsid w:val="006D21CF"/>
    <w:rsid w:val="006D2C92"/>
    <w:rsid w:val="006D3687"/>
    <w:rsid w:val="006D3A08"/>
    <w:rsid w:val="006D3ABD"/>
    <w:rsid w:val="006D3D78"/>
    <w:rsid w:val="006D4E73"/>
    <w:rsid w:val="006D7920"/>
    <w:rsid w:val="006E0AC6"/>
    <w:rsid w:val="006E1BEB"/>
    <w:rsid w:val="006E23AD"/>
    <w:rsid w:val="006E2F55"/>
    <w:rsid w:val="006E35AA"/>
    <w:rsid w:val="006E38AA"/>
    <w:rsid w:val="006E39F1"/>
    <w:rsid w:val="006E4122"/>
    <w:rsid w:val="006E4AAB"/>
    <w:rsid w:val="006F080C"/>
    <w:rsid w:val="006F1488"/>
    <w:rsid w:val="006F30DD"/>
    <w:rsid w:val="006F33B9"/>
    <w:rsid w:val="006F3BC8"/>
    <w:rsid w:val="006F3D45"/>
    <w:rsid w:val="006F3D51"/>
    <w:rsid w:val="006F4277"/>
    <w:rsid w:val="006F491E"/>
    <w:rsid w:val="006F4DAF"/>
    <w:rsid w:val="006F5167"/>
    <w:rsid w:val="006F5214"/>
    <w:rsid w:val="006F57FF"/>
    <w:rsid w:val="006F58E8"/>
    <w:rsid w:val="006F5CCD"/>
    <w:rsid w:val="006F5FD5"/>
    <w:rsid w:val="006F6133"/>
    <w:rsid w:val="006F71CE"/>
    <w:rsid w:val="006F7262"/>
    <w:rsid w:val="006F7421"/>
    <w:rsid w:val="007011EE"/>
    <w:rsid w:val="007014D0"/>
    <w:rsid w:val="00701A23"/>
    <w:rsid w:val="0070244A"/>
    <w:rsid w:val="00703149"/>
    <w:rsid w:val="00703A64"/>
    <w:rsid w:val="00703CB5"/>
    <w:rsid w:val="007049AB"/>
    <w:rsid w:val="00704C2F"/>
    <w:rsid w:val="00705995"/>
    <w:rsid w:val="0070670A"/>
    <w:rsid w:val="00706851"/>
    <w:rsid w:val="00707530"/>
    <w:rsid w:val="0070794D"/>
    <w:rsid w:val="007113E7"/>
    <w:rsid w:val="00711B11"/>
    <w:rsid w:val="00711FA1"/>
    <w:rsid w:val="00712305"/>
    <w:rsid w:val="0071321C"/>
    <w:rsid w:val="00714BC8"/>
    <w:rsid w:val="00715B02"/>
    <w:rsid w:val="00716861"/>
    <w:rsid w:val="00716E41"/>
    <w:rsid w:val="00721E5A"/>
    <w:rsid w:val="00721E61"/>
    <w:rsid w:val="00723CF6"/>
    <w:rsid w:val="00724685"/>
    <w:rsid w:val="00724C36"/>
    <w:rsid w:val="00724F09"/>
    <w:rsid w:val="007252D3"/>
    <w:rsid w:val="00726725"/>
    <w:rsid w:val="00726BB5"/>
    <w:rsid w:val="00727327"/>
    <w:rsid w:val="0072745C"/>
    <w:rsid w:val="00731799"/>
    <w:rsid w:val="0073195E"/>
    <w:rsid w:val="00731A5E"/>
    <w:rsid w:val="00731CA1"/>
    <w:rsid w:val="00731D71"/>
    <w:rsid w:val="00731E0D"/>
    <w:rsid w:val="00731E0F"/>
    <w:rsid w:val="00732486"/>
    <w:rsid w:val="0073292A"/>
    <w:rsid w:val="007338B1"/>
    <w:rsid w:val="00733D63"/>
    <w:rsid w:val="00734839"/>
    <w:rsid w:val="0073522F"/>
    <w:rsid w:val="00735AAE"/>
    <w:rsid w:val="00735D90"/>
    <w:rsid w:val="007369AE"/>
    <w:rsid w:val="00737723"/>
    <w:rsid w:val="007408C7"/>
    <w:rsid w:val="007409F5"/>
    <w:rsid w:val="007428DA"/>
    <w:rsid w:val="00742C82"/>
    <w:rsid w:val="00743A5F"/>
    <w:rsid w:val="00743CF4"/>
    <w:rsid w:val="007440EE"/>
    <w:rsid w:val="00744205"/>
    <w:rsid w:val="00744ED2"/>
    <w:rsid w:val="00745048"/>
    <w:rsid w:val="0074538B"/>
    <w:rsid w:val="00745CBF"/>
    <w:rsid w:val="007463E4"/>
    <w:rsid w:val="007474E3"/>
    <w:rsid w:val="0075172B"/>
    <w:rsid w:val="00753DB7"/>
    <w:rsid w:val="00754E90"/>
    <w:rsid w:val="007557FB"/>
    <w:rsid w:val="0075699E"/>
    <w:rsid w:val="00757C34"/>
    <w:rsid w:val="007600CF"/>
    <w:rsid w:val="00761E18"/>
    <w:rsid w:val="00762E56"/>
    <w:rsid w:val="007636DA"/>
    <w:rsid w:val="007636F5"/>
    <w:rsid w:val="007639D4"/>
    <w:rsid w:val="0076404D"/>
    <w:rsid w:val="007640C9"/>
    <w:rsid w:val="00764131"/>
    <w:rsid w:val="007649D6"/>
    <w:rsid w:val="00764CD2"/>
    <w:rsid w:val="00765EC6"/>
    <w:rsid w:val="00766CA3"/>
    <w:rsid w:val="00770811"/>
    <w:rsid w:val="007709AB"/>
    <w:rsid w:val="00770E01"/>
    <w:rsid w:val="00770FF2"/>
    <w:rsid w:val="007713FE"/>
    <w:rsid w:val="00771F9B"/>
    <w:rsid w:val="00772B15"/>
    <w:rsid w:val="00773A65"/>
    <w:rsid w:val="00773B9E"/>
    <w:rsid w:val="00773BD9"/>
    <w:rsid w:val="007742AC"/>
    <w:rsid w:val="00774612"/>
    <w:rsid w:val="00774B47"/>
    <w:rsid w:val="007755D6"/>
    <w:rsid w:val="007760B1"/>
    <w:rsid w:val="00776A5C"/>
    <w:rsid w:val="00776E01"/>
    <w:rsid w:val="0078143F"/>
    <w:rsid w:val="007817F4"/>
    <w:rsid w:val="00782592"/>
    <w:rsid w:val="0078304A"/>
    <w:rsid w:val="007832FE"/>
    <w:rsid w:val="007841CA"/>
    <w:rsid w:val="00784CDB"/>
    <w:rsid w:val="00784FF7"/>
    <w:rsid w:val="00785143"/>
    <w:rsid w:val="00790B5E"/>
    <w:rsid w:val="00790FCD"/>
    <w:rsid w:val="00791210"/>
    <w:rsid w:val="007921B5"/>
    <w:rsid w:val="007928F0"/>
    <w:rsid w:val="00792DEB"/>
    <w:rsid w:val="007937EC"/>
    <w:rsid w:val="00793C59"/>
    <w:rsid w:val="00793CA8"/>
    <w:rsid w:val="00793D19"/>
    <w:rsid w:val="00794770"/>
    <w:rsid w:val="00794D3B"/>
    <w:rsid w:val="00795AB1"/>
    <w:rsid w:val="007963E9"/>
    <w:rsid w:val="00797408"/>
    <w:rsid w:val="00797976"/>
    <w:rsid w:val="00797ABA"/>
    <w:rsid w:val="007A0863"/>
    <w:rsid w:val="007A0B90"/>
    <w:rsid w:val="007A1BE1"/>
    <w:rsid w:val="007A20F7"/>
    <w:rsid w:val="007A2580"/>
    <w:rsid w:val="007A2ED9"/>
    <w:rsid w:val="007A2F1F"/>
    <w:rsid w:val="007A39B1"/>
    <w:rsid w:val="007A5098"/>
    <w:rsid w:val="007A5A29"/>
    <w:rsid w:val="007A5C10"/>
    <w:rsid w:val="007A6BEC"/>
    <w:rsid w:val="007A6BFD"/>
    <w:rsid w:val="007A6ECF"/>
    <w:rsid w:val="007A73C1"/>
    <w:rsid w:val="007A766A"/>
    <w:rsid w:val="007A7F47"/>
    <w:rsid w:val="007B00CC"/>
    <w:rsid w:val="007B019B"/>
    <w:rsid w:val="007B09A4"/>
    <w:rsid w:val="007B0AC5"/>
    <w:rsid w:val="007B0F89"/>
    <w:rsid w:val="007B2870"/>
    <w:rsid w:val="007B295C"/>
    <w:rsid w:val="007B2B4B"/>
    <w:rsid w:val="007B3027"/>
    <w:rsid w:val="007B39E1"/>
    <w:rsid w:val="007B5506"/>
    <w:rsid w:val="007B5752"/>
    <w:rsid w:val="007B5A1A"/>
    <w:rsid w:val="007B62D9"/>
    <w:rsid w:val="007B6356"/>
    <w:rsid w:val="007B6478"/>
    <w:rsid w:val="007B75D8"/>
    <w:rsid w:val="007C13E6"/>
    <w:rsid w:val="007C16FA"/>
    <w:rsid w:val="007C1773"/>
    <w:rsid w:val="007C1875"/>
    <w:rsid w:val="007C1AD1"/>
    <w:rsid w:val="007C21E0"/>
    <w:rsid w:val="007C28AB"/>
    <w:rsid w:val="007C2A92"/>
    <w:rsid w:val="007C2D2C"/>
    <w:rsid w:val="007C3BEB"/>
    <w:rsid w:val="007C41CC"/>
    <w:rsid w:val="007C4307"/>
    <w:rsid w:val="007C50AF"/>
    <w:rsid w:val="007C5739"/>
    <w:rsid w:val="007C75B6"/>
    <w:rsid w:val="007D0F47"/>
    <w:rsid w:val="007D116C"/>
    <w:rsid w:val="007D1415"/>
    <w:rsid w:val="007D23BB"/>
    <w:rsid w:val="007D29CD"/>
    <w:rsid w:val="007D2FD5"/>
    <w:rsid w:val="007D3713"/>
    <w:rsid w:val="007D531B"/>
    <w:rsid w:val="007D691A"/>
    <w:rsid w:val="007D71BE"/>
    <w:rsid w:val="007D7A16"/>
    <w:rsid w:val="007E0061"/>
    <w:rsid w:val="007E0755"/>
    <w:rsid w:val="007E0BA2"/>
    <w:rsid w:val="007E182E"/>
    <w:rsid w:val="007E1A74"/>
    <w:rsid w:val="007E1D85"/>
    <w:rsid w:val="007E2143"/>
    <w:rsid w:val="007E34EF"/>
    <w:rsid w:val="007E3779"/>
    <w:rsid w:val="007E3E24"/>
    <w:rsid w:val="007E5DC1"/>
    <w:rsid w:val="007E6116"/>
    <w:rsid w:val="007E61AC"/>
    <w:rsid w:val="007E7595"/>
    <w:rsid w:val="007F023B"/>
    <w:rsid w:val="007F0F22"/>
    <w:rsid w:val="007F1789"/>
    <w:rsid w:val="007F1EC4"/>
    <w:rsid w:val="007F2D9E"/>
    <w:rsid w:val="007F4E91"/>
    <w:rsid w:val="007F5230"/>
    <w:rsid w:val="007F53A0"/>
    <w:rsid w:val="007F5899"/>
    <w:rsid w:val="007F604F"/>
    <w:rsid w:val="007F642C"/>
    <w:rsid w:val="00801D29"/>
    <w:rsid w:val="008023A1"/>
    <w:rsid w:val="00802803"/>
    <w:rsid w:val="00802CA2"/>
    <w:rsid w:val="00802CE7"/>
    <w:rsid w:val="00802D64"/>
    <w:rsid w:val="00803392"/>
    <w:rsid w:val="008037B4"/>
    <w:rsid w:val="00803A88"/>
    <w:rsid w:val="00803AE2"/>
    <w:rsid w:val="00803B5A"/>
    <w:rsid w:val="00804030"/>
    <w:rsid w:val="008050C1"/>
    <w:rsid w:val="008053AA"/>
    <w:rsid w:val="00805F49"/>
    <w:rsid w:val="00806A42"/>
    <w:rsid w:val="00807D0D"/>
    <w:rsid w:val="008102F1"/>
    <w:rsid w:val="008104AA"/>
    <w:rsid w:val="008105C8"/>
    <w:rsid w:val="00810A73"/>
    <w:rsid w:val="00810F14"/>
    <w:rsid w:val="0081137A"/>
    <w:rsid w:val="008114FE"/>
    <w:rsid w:val="00811AA5"/>
    <w:rsid w:val="00811D33"/>
    <w:rsid w:val="00812274"/>
    <w:rsid w:val="008132D5"/>
    <w:rsid w:val="00813B17"/>
    <w:rsid w:val="0081423A"/>
    <w:rsid w:val="00815985"/>
    <w:rsid w:val="008176F0"/>
    <w:rsid w:val="00820112"/>
    <w:rsid w:val="00821380"/>
    <w:rsid w:val="00821910"/>
    <w:rsid w:val="0082250F"/>
    <w:rsid w:val="008227A7"/>
    <w:rsid w:val="00822A40"/>
    <w:rsid w:val="008239B2"/>
    <w:rsid w:val="00823F44"/>
    <w:rsid w:val="008245F0"/>
    <w:rsid w:val="00824867"/>
    <w:rsid w:val="00824A00"/>
    <w:rsid w:val="00824DEE"/>
    <w:rsid w:val="00825132"/>
    <w:rsid w:val="008257F0"/>
    <w:rsid w:val="00826026"/>
    <w:rsid w:val="00826504"/>
    <w:rsid w:val="00826AC7"/>
    <w:rsid w:val="008271D5"/>
    <w:rsid w:val="00831310"/>
    <w:rsid w:val="008328F6"/>
    <w:rsid w:val="00833C11"/>
    <w:rsid w:val="008347B7"/>
    <w:rsid w:val="008349FF"/>
    <w:rsid w:val="00834F70"/>
    <w:rsid w:val="0083533F"/>
    <w:rsid w:val="00836051"/>
    <w:rsid w:val="008363DB"/>
    <w:rsid w:val="00836CC1"/>
    <w:rsid w:val="008370F5"/>
    <w:rsid w:val="00837954"/>
    <w:rsid w:val="00837A8A"/>
    <w:rsid w:val="0084007D"/>
    <w:rsid w:val="00840442"/>
    <w:rsid w:val="00840583"/>
    <w:rsid w:val="00841628"/>
    <w:rsid w:val="00841C36"/>
    <w:rsid w:val="008425EC"/>
    <w:rsid w:val="00842DBB"/>
    <w:rsid w:val="00842E46"/>
    <w:rsid w:val="008433B7"/>
    <w:rsid w:val="00844DFC"/>
    <w:rsid w:val="008452DB"/>
    <w:rsid w:val="00845692"/>
    <w:rsid w:val="0084577E"/>
    <w:rsid w:val="00845A42"/>
    <w:rsid w:val="00846039"/>
    <w:rsid w:val="0084619E"/>
    <w:rsid w:val="00847709"/>
    <w:rsid w:val="00847A59"/>
    <w:rsid w:val="008500F8"/>
    <w:rsid w:val="008505E7"/>
    <w:rsid w:val="00850E7E"/>
    <w:rsid w:val="00851064"/>
    <w:rsid w:val="00851304"/>
    <w:rsid w:val="00851CFA"/>
    <w:rsid w:val="00851F07"/>
    <w:rsid w:val="0085456C"/>
    <w:rsid w:val="008545D4"/>
    <w:rsid w:val="00855AE1"/>
    <w:rsid w:val="00856E66"/>
    <w:rsid w:val="00856E89"/>
    <w:rsid w:val="00857563"/>
    <w:rsid w:val="00857920"/>
    <w:rsid w:val="00860629"/>
    <w:rsid w:val="00860688"/>
    <w:rsid w:val="00861051"/>
    <w:rsid w:val="00862D81"/>
    <w:rsid w:val="0086312C"/>
    <w:rsid w:val="0086423C"/>
    <w:rsid w:val="008659BF"/>
    <w:rsid w:val="00865FB4"/>
    <w:rsid w:val="008672A0"/>
    <w:rsid w:val="0086797D"/>
    <w:rsid w:val="0087044E"/>
    <w:rsid w:val="0087069F"/>
    <w:rsid w:val="00870B69"/>
    <w:rsid w:val="00871122"/>
    <w:rsid w:val="00872DCA"/>
    <w:rsid w:val="00873722"/>
    <w:rsid w:val="00873A06"/>
    <w:rsid w:val="00874216"/>
    <w:rsid w:val="008745B9"/>
    <w:rsid w:val="00875D9C"/>
    <w:rsid w:val="00876695"/>
    <w:rsid w:val="008777C4"/>
    <w:rsid w:val="008779A1"/>
    <w:rsid w:val="00877AD9"/>
    <w:rsid w:val="008802FD"/>
    <w:rsid w:val="008824BE"/>
    <w:rsid w:val="008824DB"/>
    <w:rsid w:val="00882BDC"/>
    <w:rsid w:val="00882E9A"/>
    <w:rsid w:val="00883A8E"/>
    <w:rsid w:val="008841AF"/>
    <w:rsid w:val="00884379"/>
    <w:rsid w:val="008856A7"/>
    <w:rsid w:val="00886344"/>
    <w:rsid w:val="00886BC5"/>
    <w:rsid w:val="00886D8E"/>
    <w:rsid w:val="00887168"/>
    <w:rsid w:val="008872B0"/>
    <w:rsid w:val="00887F49"/>
    <w:rsid w:val="00890364"/>
    <w:rsid w:val="00890434"/>
    <w:rsid w:val="00890C1C"/>
    <w:rsid w:val="00892912"/>
    <w:rsid w:val="00893521"/>
    <w:rsid w:val="00893795"/>
    <w:rsid w:val="00894A0B"/>
    <w:rsid w:val="008965DB"/>
    <w:rsid w:val="00896F69"/>
    <w:rsid w:val="00897D78"/>
    <w:rsid w:val="008A0B7E"/>
    <w:rsid w:val="008A2CEB"/>
    <w:rsid w:val="008A3013"/>
    <w:rsid w:val="008A35CB"/>
    <w:rsid w:val="008A3AE2"/>
    <w:rsid w:val="008A3BB3"/>
    <w:rsid w:val="008A4183"/>
    <w:rsid w:val="008A49B0"/>
    <w:rsid w:val="008A4C8A"/>
    <w:rsid w:val="008A5677"/>
    <w:rsid w:val="008A5737"/>
    <w:rsid w:val="008A63F1"/>
    <w:rsid w:val="008A69E3"/>
    <w:rsid w:val="008A6B1E"/>
    <w:rsid w:val="008A6DD2"/>
    <w:rsid w:val="008A7311"/>
    <w:rsid w:val="008A7D63"/>
    <w:rsid w:val="008B08C4"/>
    <w:rsid w:val="008B0AB4"/>
    <w:rsid w:val="008B123E"/>
    <w:rsid w:val="008B2ADF"/>
    <w:rsid w:val="008B3A2B"/>
    <w:rsid w:val="008B3C3D"/>
    <w:rsid w:val="008B4480"/>
    <w:rsid w:val="008B44AA"/>
    <w:rsid w:val="008B4AF4"/>
    <w:rsid w:val="008B4BBD"/>
    <w:rsid w:val="008B4D5E"/>
    <w:rsid w:val="008B50B7"/>
    <w:rsid w:val="008B5357"/>
    <w:rsid w:val="008B5CA8"/>
    <w:rsid w:val="008B5ED8"/>
    <w:rsid w:val="008B6073"/>
    <w:rsid w:val="008B6127"/>
    <w:rsid w:val="008B704D"/>
    <w:rsid w:val="008B7156"/>
    <w:rsid w:val="008B71B8"/>
    <w:rsid w:val="008B751E"/>
    <w:rsid w:val="008B7AE1"/>
    <w:rsid w:val="008B7E20"/>
    <w:rsid w:val="008C129B"/>
    <w:rsid w:val="008C1AAC"/>
    <w:rsid w:val="008C2299"/>
    <w:rsid w:val="008C3281"/>
    <w:rsid w:val="008C41CF"/>
    <w:rsid w:val="008C5900"/>
    <w:rsid w:val="008C5D7F"/>
    <w:rsid w:val="008C5EA2"/>
    <w:rsid w:val="008C7043"/>
    <w:rsid w:val="008C79F2"/>
    <w:rsid w:val="008D00B9"/>
    <w:rsid w:val="008D0DEE"/>
    <w:rsid w:val="008D12BC"/>
    <w:rsid w:val="008D20D6"/>
    <w:rsid w:val="008D301D"/>
    <w:rsid w:val="008D49CE"/>
    <w:rsid w:val="008D4B5F"/>
    <w:rsid w:val="008D58EB"/>
    <w:rsid w:val="008D5CE3"/>
    <w:rsid w:val="008D63AD"/>
    <w:rsid w:val="008D678F"/>
    <w:rsid w:val="008D6C0D"/>
    <w:rsid w:val="008D6C3D"/>
    <w:rsid w:val="008D71DE"/>
    <w:rsid w:val="008E02EA"/>
    <w:rsid w:val="008E2488"/>
    <w:rsid w:val="008E2D6A"/>
    <w:rsid w:val="008E39BF"/>
    <w:rsid w:val="008E3A23"/>
    <w:rsid w:val="008E40AD"/>
    <w:rsid w:val="008E49EE"/>
    <w:rsid w:val="008E51F8"/>
    <w:rsid w:val="008E5510"/>
    <w:rsid w:val="008E5639"/>
    <w:rsid w:val="008E649C"/>
    <w:rsid w:val="008E662C"/>
    <w:rsid w:val="008E6C29"/>
    <w:rsid w:val="008E72AE"/>
    <w:rsid w:val="008E7A2F"/>
    <w:rsid w:val="008F0DFB"/>
    <w:rsid w:val="008F1483"/>
    <w:rsid w:val="008F1AB6"/>
    <w:rsid w:val="008F3066"/>
    <w:rsid w:val="008F3592"/>
    <w:rsid w:val="008F46A0"/>
    <w:rsid w:val="008F4741"/>
    <w:rsid w:val="008F50AF"/>
    <w:rsid w:val="008F6205"/>
    <w:rsid w:val="008F6E67"/>
    <w:rsid w:val="008F7005"/>
    <w:rsid w:val="008F7502"/>
    <w:rsid w:val="008F79FB"/>
    <w:rsid w:val="008F7A0F"/>
    <w:rsid w:val="008F7FB9"/>
    <w:rsid w:val="009004A0"/>
    <w:rsid w:val="00900821"/>
    <w:rsid w:val="00900B55"/>
    <w:rsid w:val="00901F6E"/>
    <w:rsid w:val="00903289"/>
    <w:rsid w:val="00903CFB"/>
    <w:rsid w:val="0090460B"/>
    <w:rsid w:val="00905342"/>
    <w:rsid w:val="00905678"/>
    <w:rsid w:val="009059BF"/>
    <w:rsid w:val="00906EB1"/>
    <w:rsid w:val="009074E1"/>
    <w:rsid w:val="00907640"/>
    <w:rsid w:val="0091085F"/>
    <w:rsid w:val="00910E0F"/>
    <w:rsid w:val="009114AF"/>
    <w:rsid w:val="00912048"/>
    <w:rsid w:val="00912411"/>
    <w:rsid w:val="00912468"/>
    <w:rsid w:val="0091248B"/>
    <w:rsid w:val="0091261D"/>
    <w:rsid w:val="00912749"/>
    <w:rsid w:val="00912756"/>
    <w:rsid w:val="009130E4"/>
    <w:rsid w:val="00913202"/>
    <w:rsid w:val="00913691"/>
    <w:rsid w:val="00913992"/>
    <w:rsid w:val="00914428"/>
    <w:rsid w:val="009153FB"/>
    <w:rsid w:val="009160E5"/>
    <w:rsid w:val="0091637F"/>
    <w:rsid w:val="00916848"/>
    <w:rsid w:val="00917805"/>
    <w:rsid w:val="00920599"/>
    <w:rsid w:val="00921625"/>
    <w:rsid w:val="00921A37"/>
    <w:rsid w:val="00922A6C"/>
    <w:rsid w:val="009230C8"/>
    <w:rsid w:val="009237C0"/>
    <w:rsid w:val="00923CD2"/>
    <w:rsid w:val="0092528D"/>
    <w:rsid w:val="00925B45"/>
    <w:rsid w:val="009260BD"/>
    <w:rsid w:val="009270CF"/>
    <w:rsid w:val="009306D5"/>
    <w:rsid w:val="0093155F"/>
    <w:rsid w:val="00931B30"/>
    <w:rsid w:val="00931B40"/>
    <w:rsid w:val="00931C38"/>
    <w:rsid w:val="00931E17"/>
    <w:rsid w:val="00932E79"/>
    <w:rsid w:val="009341A9"/>
    <w:rsid w:val="0093487F"/>
    <w:rsid w:val="009348E6"/>
    <w:rsid w:val="009357D6"/>
    <w:rsid w:val="00935BE4"/>
    <w:rsid w:val="00935C10"/>
    <w:rsid w:val="00935D9B"/>
    <w:rsid w:val="00936039"/>
    <w:rsid w:val="00937CED"/>
    <w:rsid w:val="00937F2A"/>
    <w:rsid w:val="00940654"/>
    <w:rsid w:val="00940FB3"/>
    <w:rsid w:val="00941388"/>
    <w:rsid w:val="00941DA1"/>
    <w:rsid w:val="009425B9"/>
    <w:rsid w:val="00942A34"/>
    <w:rsid w:val="009430BA"/>
    <w:rsid w:val="00943DCC"/>
    <w:rsid w:val="009440BF"/>
    <w:rsid w:val="00944AA2"/>
    <w:rsid w:val="00945245"/>
    <w:rsid w:val="009458E8"/>
    <w:rsid w:val="00945B0C"/>
    <w:rsid w:val="00946A9B"/>
    <w:rsid w:val="009470A1"/>
    <w:rsid w:val="009500FE"/>
    <w:rsid w:val="009502C4"/>
    <w:rsid w:val="00950E2D"/>
    <w:rsid w:val="00951411"/>
    <w:rsid w:val="00951CBB"/>
    <w:rsid w:val="009521CC"/>
    <w:rsid w:val="00952794"/>
    <w:rsid w:val="009527CF"/>
    <w:rsid w:val="009536DA"/>
    <w:rsid w:val="00953A5A"/>
    <w:rsid w:val="0095407B"/>
    <w:rsid w:val="009547D8"/>
    <w:rsid w:val="00955AA9"/>
    <w:rsid w:val="009562FB"/>
    <w:rsid w:val="00956341"/>
    <w:rsid w:val="00960AFF"/>
    <w:rsid w:val="009612EB"/>
    <w:rsid w:val="00961F40"/>
    <w:rsid w:val="0096263F"/>
    <w:rsid w:val="00963BD9"/>
    <w:rsid w:val="00963F13"/>
    <w:rsid w:val="0096498E"/>
    <w:rsid w:val="00964A81"/>
    <w:rsid w:val="00965406"/>
    <w:rsid w:val="009657F1"/>
    <w:rsid w:val="00966193"/>
    <w:rsid w:val="009724F0"/>
    <w:rsid w:val="0097307C"/>
    <w:rsid w:val="009734F0"/>
    <w:rsid w:val="00974057"/>
    <w:rsid w:val="009742E3"/>
    <w:rsid w:val="00974309"/>
    <w:rsid w:val="00974EB1"/>
    <w:rsid w:val="00975665"/>
    <w:rsid w:val="009763FE"/>
    <w:rsid w:val="00976739"/>
    <w:rsid w:val="00976A97"/>
    <w:rsid w:val="00976E76"/>
    <w:rsid w:val="009773C4"/>
    <w:rsid w:val="009800C8"/>
    <w:rsid w:val="009815EA"/>
    <w:rsid w:val="0098189C"/>
    <w:rsid w:val="00981D53"/>
    <w:rsid w:val="00981F53"/>
    <w:rsid w:val="009820C8"/>
    <w:rsid w:val="00982427"/>
    <w:rsid w:val="00983726"/>
    <w:rsid w:val="00983E13"/>
    <w:rsid w:val="0098453E"/>
    <w:rsid w:val="00985A01"/>
    <w:rsid w:val="00985C2F"/>
    <w:rsid w:val="00986224"/>
    <w:rsid w:val="00986F83"/>
    <w:rsid w:val="00987564"/>
    <w:rsid w:val="00987FBE"/>
    <w:rsid w:val="0099128B"/>
    <w:rsid w:val="009936BD"/>
    <w:rsid w:val="009938DB"/>
    <w:rsid w:val="00994385"/>
    <w:rsid w:val="00994CD9"/>
    <w:rsid w:val="00994D17"/>
    <w:rsid w:val="0099645B"/>
    <w:rsid w:val="00996747"/>
    <w:rsid w:val="00997711"/>
    <w:rsid w:val="009A170E"/>
    <w:rsid w:val="009A1813"/>
    <w:rsid w:val="009A1A66"/>
    <w:rsid w:val="009A2556"/>
    <w:rsid w:val="009A3FCA"/>
    <w:rsid w:val="009A42AC"/>
    <w:rsid w:val="009A469B"/>
    <w:rsid w:val="009A5037"/>
    <w:rsid w:val="009A545F"/>
    <w:rsid w:val="009A794E"/>
    <w:rsid w:val="009B0FA1"/>
    <w:rsid w:val="009B2336"/>
    <w:rsid w:val="009B2655"/>
    <w:rsid w:val="009B266F"/>
    <w:rsid w:val="009B2B5A"/>
    <w:rsid w:val="009B330D"/>
    <w:rsid w:val="009B3F40"/>
    <w:rsid w:val="009B4D90"/>
    <w:rsid w:val="009B5086"/>
    <w:rsid w:val="009B53EF"/>
    <w:rsid w:val="009B7DAC"/>
    <w:rsid w:val="009C065A"/>
    <w:rsid w:val="009C0871"/>
    <w:rsid w:val="009C1A5D"/>
    <w:rsid w:val="009C2407"/>
    <w:rsid w:val="009C2F51"/>
    <w:rsid w:val="009C3625"/>
    <w:rsid w:val="009C3AE8"/>
    <w:rsid w:val="009C4AF6"/>
    <w:rsid w:val="009C517F"/>
    <w:rsid w:val="009C6372"/>
    <w:rsid w:val="009C64E8"/>
    <w:rsid w:val="009C7F08"/>
    <w:rsid w:val="009D0AB5"/>
    <w:rsid w:val="009D1F37"/>
    <w:rsid w:val="009D222A"/>
    <w:rsid w:val="009D3117"/>
    <w:rsid w:val="009D32D9"/>
    <w:rsid w:val="009D49C0"/>
    <w:rsid w:val="009D5960"/>
    <w:rsid w:val="009D599E"/>
    <w:rsid w:val="009D77C9"/>
    <w:rsid w:val="009D78A9"/>
    <w:rsid w:val="009D7F1C"/>
    <w:rsid w:val="009E00F5"/>
    <w:rsid w:val="009E020D"/>
    <w:rsid w:val="009E05E3"/>
    <w:rsid w:val="009E0CF8"/>
    <w:rsid w:val="009E0F31"/>
    <w:rsid w:val="009E1F5F"/>
    <w:rsid w:val="009E20E2"/>
    <w:rsid w:val="009E2DF9"/>
    <w:rsid w:val="009E302D"/>
    <w:rsid w:val="009E3056"/>
    <w:rsid w:val="009E41BE"/>
    <w:rsid w:val="009E4210"/>
    <w:rsid w:val="009E50F7"/>
    <w:rsid w:val="009E59BD"/>
    <w:rsid w:val="009E5D2C"/>
    <w:rsid w:val="009E6047"/>
    <w:rsid w:val="009E7296"/>
    <w:rsid w:val="009E7B16"/>
    <w:rsid w:val="009F01BC"/>
    <w:rsid w:val="009F03D0"/>
    <w:rsid w:val="009F0AEE"/>
    <w:rsid w:val="009F10CC"/>
    <w:rsid w:val="009F1B90"/>
    <w:rsid w:val="009F320F"/>
    <w:rsid w:val="009F35ED"/>
    <w:rsid w:val="009F4106"/>
    <w:rsid w:val="009F4F11"/>
    <w:rsid w:val="009F4F16"/>
    <w:rsid w:val="009F5663"/>
    <w:rsid w:val="009F583A"/>
    <w:rsid w:val="009F61C3"/>
    <w:rsid w:val="009F6850"/>
    <w:rsid w:val="009F6A58"/>
    <w:rsid w:val="009F6BA9"/>
    <w:rsid w:val="009F787E"/>
    <w:rsid w:val="00A0013C"/>
    <w:rsid w:val="00A0163B"/>
    <w:rsid w:val="00A023B8"/>
    <w:rsid w:val="00A02480"/>
    <w:rsid w:val="00A02519"/>
    <w:rsid w:val="00A0258B"/>
    <w:rsid w:val="00A02CB7"/>
    <w:rsid w:val="00A02D9A"/>
    <w:rsid w:val="00A0398C"/>
    <w:rsid w:val="00A03AB6"/>
    <w:rsid w:val="00A04377"/>
    <w:rsid w:val="00A043BC"/>
    <w:rsid w:val="00A044DC"/>
    <w:rsid w:val="00A050BA"/>
    <w:rsid w:val="00A052D4"/>
    <w:rsid w:val="00A05E96"/>
    <w:rsid w:val="00A068D5"/>
    <w:rsid w:val="00A070A3"/>
    <w:rsid w:val="00A0719B"/>
    <w:rsid w:val="00A0719F"/>
    <w:rsid w:val="00A071E0"/>
    <w:rsid w:val="00A10030"/>
    <w:rsid w:val="00A109DB"/>
    <w:rsid w:val="00A11652"/>
    <w:rsid w:val="00A118B5"/>
    <w:rsid w:val="00A11B88"/>
    <w:rsid w:val="00A12B1D"/>
    <w:rsid w:val="00A12D64"/>
    <w:rsid w:val="00A13036"/>
    <w:rsid w:val="00A13948"/>
    <w:rsid w:val="00A139FA"/>
    <w:rsid w:val="00A13C2D"/>
    <w:rsid w:val="00A13D17"/>
    <w:rsid w:val="00A1417B"/>
    <w:rsid w:val="00A141E6"/>
    <w:rsid w:val="00A15432"/>
    <w:rsid w:val="00A154FA"/>
    <w:rsid w:val="00A156E1"/>
    <w:rsid w:val="00A15BA0"/>
    <w:rsid w:val="00A1608B"/>
    <w:rsid w:val="00A162F8"/>
    <w:rsid w:val="00A172E7"/>
    <w:rsid w:val="00A17845"/>
    <w:rsid w:val="00A20180"/>
    <w:rsid w:val="00A20259"/>
    <w:rsid w:val="00A216E7"/>
    <w:rsid w:val="00A227C6"/>
    <w:rsid w:val="00A22B23"/>
    <w:rsid w:val="00A23288"/>
    <w:rsid w:val="00A23868"/>
    <w:rsid w:val="00A23CEF"/>
    <w:rsid w:val="00A24293"/>
    <w:rsid w:val="00A24A12"/>
    <w:rsid w:val="00A24D2A"/>
    <w:rsid w:val="00A2570C"/>
    <w:rsid w:val="00A258C2"/>
    <w:rsid w:val="00A27D99"/>
    <w:rsid w:val="00A308C7"/>
    <w:rsid w:val="00A31AE1"/>
    <w:rsid w:val="00A31B06"/>
    <w:rsid w:val="00A322FE"/>
    <w:rsid w:val="00A328CD"/>
    <w:rsid w:val="00A32C05"/>
    <w:rsid w:val="00A33252"/>
    <w:rsid w:val="00A334C5"/>
    <w:rsid w:val="00A34155"/>
    <w:rsid w:val="00A35415"/>
    <w:rsid w:val="00A354E2"/>
    <w:rsid w:val="00A3569C"/>
    <w:rsid w:val="00A3629E"/>
    <w:rsid w:val="00A3665F"/>
    <w:rsid w:val="00A37232"/>
    <w:rsid w:val="00A37A03"/>
    <w:rsid w:val="00A40163"/>
    <w:rsid w:val="00A401FA"/>
    <w:rsid w:val="00A41B48"/>
    <w:rsid w:val="00A420C9"/>
    <w:rsid w:val="00A4250B"/>
    <w:rsid w:val="00A42F14"/>
    <w:rsid w:val="00A43CDD"/>
    <w:rsid w:val="00A45117"/>
    <w:rsid w:val="00A45882"/>
    <w:rsid w:val="00A45ACB"/>
    <w:rsid w:val="00A460F4"/>
    <w:rsid w:val="00A4722F"/>
    <w:rsid w:val="00A47285"/>
    <w:rsid w:val="00A47532"/>
    <w:rsid w:val="00A50254"/>
    <w:rsid w:val="00A50DC3"/>
    <w:rsid w:val="00A51E78"/>
    <w:rsid w:val="00A534E4"/>
    <w:rsid w:val="00A53625"/>
    <w:rsid w:val="00A57102"/>
    <w:rsid w:val="00A57B88"/>
    <w:rsid w:val="00A57FAC"/>
    <w:rsid w:val="00A61DB8"/>
    <w:rsid w:val="00A61E81"/>
    <w:rsid w:val="00A621BB"/>
    <w:rsid w:val="00A62710"/>
    <w:rsid w:val="00A640F7"/>
    <w:rsid w:val="00A648FC"/>
    <w:rsid w:val="00A65A51"/>
    <w:rsid w:val="00A66913"/>
    <w:rsid w:val="00A66AFB"/>
    <w:rsid w:val="00A67006"/>
    <w:rsid w:val="00A6761E"/>
    <w:rsid w:val="00A70561"/>
    <w:rsid w:val="00A710A0"/>
    <w:rsid w:val="00A71577"/>
    <w:rsid w:val="00A7157F"/>
    <w:rsid w:val="00A715CA"/>
    <w:rsid w:val="00A71971"/>
    <w:rsid w:val="00A720F7"/>
    <w:rsid w:val="00A7276F"/>
    <w:rsid w:val="00A73DC4"/>
    <w:rsid w:val="00A7407A"/>
    <w:rsid w:val="00A755B3"/>
    <w:rsid w:val="00A75F2D"/>
    <w:rsid w:val="00A77482"/>
    <w:rsid w:val="00A77734"/>
    <w:rsid w:val="00A77865"/>
    <w:rsid w:val="00A77E06"/>
    <w:rsid w:val="00A800FE"/>
    <w:rsid w:val="00A81BD9"/>
    <w:rsid w:val="00A81CE0"/>
    <w:rsid w:val="00A81ED3"/>
    <w:rsid w:val="00A81FB9"/>
    <w:rsid w:val="00A823DF"/>
    <w:rsid w:val="00A82CFD"/>
    <w:rsid w:val="00A8304C"/>
    <w:rsid w:val="00A837DE"/>
    <w:rsid w:val="00A847A8"/>
    <w:rsid w:val="00A847E1"/>
    <w:rsid w:val="00A84807"/>
    <w:rsid w:val="00A84F5B"/>
    <w:rsid w:val="00A853E1"/>
    <w:rsid w:val="00A867FA"/>
    <w:rsid w:val="00A86EC6"/>
    <w:rsid w:val="00A90190"/>
    <w:rsid w:val="00A905D1"/>
    <w:rsid w:val="00A90E4C"/>
    <w:rsid w:val="00A9179F"/>
    <w:rsid w:val="00A91852"/>
    <w:rsid w:val="00A9187B"/>
    <w:rsid w:val="00A91D58"/>
    <w:rsid w:val="00A923B0"/>
    <w:rsid w:val="00A923D2"/>
    <w:rsid w:val="00A92C7A"/>
    <w:rsid w:val="00A9341B"/>
    <w:rsid w:val="00A95C2D"/>
    <w:rsid w:val="00A9644A"/>
    <w:rsid w:val="00A971C3"/>
    <w:rsid w:val="00A973FA"/>
    <w:rsid w:val="00A974B4"/>
    <w:rsid w:val="00A976F2"/>
    <w:rsid w:val="00A97772"/>
    <w:rsid w:val="00A97F26"/>
    <w:rsid w:val="00AA0353"/>
    <w:rsid w:val="00AA039D"/>
    <w:rsid w:val="00AA1E27"/>
    <w:rsid w:val="00AA3324"/>
    <w:rsid w:val="00AA3B76"/>
    <w:rsid w:val="00AA4821"/>
    <w:rsid w:val="00AA4ACC"/>
    <w:rsid w:val="00AA4E84"/>
    <w:rsid w:val="00AA5D49"/>
    <w:rsid w:val="00AA5F76"/>
    <w:rsid w:val="00AA7B26"/>
    <w:rsid w:val="00AB0B91"/>
    <w:rsid w:val="00AB0F14"/>
    <w:rsid w:val="00AB10D0"/>
    <w:rsid w:val="00AB1D69"/>
    <w:rsid w:val="00AB2450"/>
    <w:rsid w:val="00AB258E"/>
    <w:rsid w:val="00AB3208"/>
    <w:rsid w:val="00AB34AC"/>
    <w:rsid w:val="00AB3D7A"/>
    <w:rsid w:val="00AB3E52"/>
    <w:rsid w:val="00AB5193"/>
    <w:rsid w:val="00AB600B"/>
    <w:rsid w:val="00AB639A"/>
    <w:rsid w:val="00AB6813"/>
    <w:rsid w:val="00AB6FE5"/>
    <w:rsid w:val="00AB71A8"/>
    <w:rsid w:val="00AB72C3"/>
    <w:rsid w:val="00AC084F"/>
    <w:rsid w:val="00AC142E"/>
    <w:rsid w:val="00AC1810"/>
    <w:rsid w:val="00AC1B9F"/>
    <w:rsid w:val="00AC4B91"/>
    <w:rsid w:val="00AC7336"/>
    <w:rsid w:val="00AC7C61"/>
    <w:rsid w:val="00AD0057"/>
    <w:rsid w:val="00AD123D"/>
    <w:rsid w:val="00AD16AB"/>
    <w:rsid w:val="00AD34B0"/>
    <w:rsid w:val="00AD369F"/>
    <w:rsid w:val="00AD3C53"/>
    <w:rsid w:val="00AD3FD3"/>
    <w:rsid w:val="00AD42F1"/>
    <w:rsid w:val="00AD4A16"/>
    <w:rsid w:val="00AD5103"/>
    <w:rsid w:val="00AD52EF"/>
    <w:rsid w:val="00AD58D0"/>
    <w:rsid w:val="00AD6045"/>
    <w:rsid w:val="00AD64B7"/>
    <w:rsid w:val="00AD7F1C"/>
    <w:rsid w:val="00AE0403"/>
    <w:rsid w:val="00AE066D"/>
    <w:rsid w:val="00AE1B76"/>
    <w:rsid w:val="00AE4408"/>
    <w:rsid w:val="00AE46B9"/>
    <w:rsid w:val="00AE52C7"/>
    <w:rsid w:val="00AE5729"/>
    <w:rsid w:val="00AE5D5B"/>
    <w:rsid w:val="00AE5DA4"/>
    <w:rsid w:val="00AE5E0D"/>
    <w:rsid w:val="00AE5E20"/>
    <w:rsid w:val="00AE6312"/>
    <w:rsid w:val="00AE68D0"/>
    <w:rsid w:val="00AE702C"/>
    <w:rsid w:val="00AE7452"/>
    <w:rsid w:val="00AF07A5"/>
    <w:rsid w:val="00AF0A21"/>
    <w:rsid w:val="00AF1072"/>
    <w:rsid w:val="00AF1347"/>
    <w:rsid w:val="00AF1933"/>
    <w:rsid w:val="00AF2064"/>
    <w:rsid w:val="00AF2A1E"/>
    <w:rsid w:val="00AF2E30"/>
    <w:rsid w:val="00AF3779"/>
    <w:rsid w:val="00AF4EFF"/>
    <w:rsid w:val="00AF5149"/>
    <w:rsid w:val="00AF51F8"/>
    <w:rsid w:val="00AF626C"/>
    <w:rsid w:val="00AF628B"/>
    <w:rsid w:val="00AF6EDA"/>
    <w:rsid w:val="00AF71DE"/>
    <w:rsid w:val="00AF7493"/>
    <w:rsid w:val="00B00A6B"/>
    <w:rsid w:val="00B0108D"/>
    <w:rsid w:val="00B0216B"/>
    <w:rsid w:val="00B02D4B"/>
    <w:rsid w:val="00B04027"/>
    <w:rsid w:val="00B046EA"/>
    <w:rsid w:val="00B04F61"/>
    <w:rsid w:val="00B0548B"/>
    <w:rsid w:val="00B058C0"/>
    <w:rsid w:val="00B059F6"/>
    <w:rsid w:val="00B06834"/>
    <w:rsid w:val="00B07D71"/>
    <w:rsid w:val="00B07F21"/>
    <w:rsid w:val="00B10DBE"/>
    <w:rsid w:val="00B11338"/>
    <w:rsid w:val="00B11765"/>
    <w:rsid w:val="00B117C9"/>
    <w:rsid w:val="00B127F0"/>
    <w:rsid w:val="00B12922"/>
    <w:rsid w:val="00B12973"/>
    <w:rsid w:val="00B12CBD"/>
    <w:rsid w:val="00B12D47"/>
    <w:rsid w:val="00B12ED5"/>
    <w:rsid w:val="00B131A1"/>
    <w:rsid w:val="00B1329E"/>
    <w:rsid w:val="00B134A4"/>
    <w:rsid w:val="00B15085"/>
    <w:rsid w:val="00B159CF"/>
    <w:rsid w:val="00B167CF"/>
    <w:rsid w:val="00B17594"/>
    <w:rsid w:val="00B1786A"/>
    <w:rsid w:val="00B17E87"/>
    <w:rsid w:val="00B209F6"/>
    <w:rsid w:val="00B20E1F"/>
    <w:rsid w:val="00B2195B"/>
    <w:rsid w:val="00B21AA4"/>
    <w:rsid w:val="00B226BB"/>
    <w:rsid w:val="00B22C32"/>
    <w:rsid w:val="00B2352F"/>
    <w:rsid w:val="00B23B36"/>
    <w:rsid w:val="00B24860"/>
    <w:rsid w:val="00B24DFD"/>
    <w:rsid w:val="00B2574D"/>
    <w:rsid w:val="00B2642E"/>
    <w:rsid w:val="00B2741A"/>
    <w:rsid w:val="00B274D4"/>
    <w:rsid w:val="00B30342"/>
    <w:rsid w:val="00B30CF3"/>
    <w:rsid w:val="00B31610"/>
    <w:rsid w:val="00B3168C"/>
    <w:rsid w:val="00B31A3B"/>
    <w:rsid w:val="00B32112"/>
    <w:rsid w:val="00B34953"/>
    <w:rsid w:val="00B36563"/>
    <w:rsid w:val="00B36735"/>
    <w:rsid w:val="00B369FB"/>
    <w:rsid w:val="00B37189"/>
    <w:rsid w:val="00B37B3F"/>
    <w:rsid w:val="00B401EE"/>
    <w:rsid w:val="00B40A35"/>
    <w:rsid w:val="00B40AF3"/>
    <w:rsid w:val="00B40F32"/>
    <w:rsid w:val="00B40F50"/>
    <w:rsid w:val="00B40FCD"/>
    <w:rsid w:val="00B4193A"/>
    <w:rsid w:val="00B41E67"/>
    <w:rsid w:val="00B4253D"/>
    <w:rsid w:val="00B4342E"/>
    <w:rsid w:val="00B441AB"/>
    <w:rsid w:val="00B44E37"/>
    <w:rsid w:val="00B44F21"/>
    <w:rsid w:val="00B45D8C"/>
    <w:rsid w:val="00B47D21"/>
    <w:rsid w:val="00B5017B"/>
    <w:rsid w:val="00B51B6F"/>
    <w:rsid w:val="00B51CF4"/>
    <w:rsid w:val="00B51D5D"/>
    <w:rsid w:val="00B527B9"/>
    <w:rsid w:val="00B52805"/>
    <w:rsid w:val="00B52806"/>
    <w:rsid w:val="00B53055"/>
    <w:rsid w:val="00B53E1D"/>
    <w:rsid w:val="00B543B0"/>
    <w:rsid w:val="00B545F0"/>
    <w:rsid w:val="00B54736"/>
    <w:rsid w:val="00B54A9C"/>
    <w:rsid w:val="00B54CB3"/>
    <w:rsid w:val="00B55A64"/>
    <w:rsid w:val="00B55F1C"/>
    <w:rsid w:val="00B56216"/>
    <w:rsid w:val="00B578DB"/>
    <w:rsid w:val="00B57A8A"/>
    <w:rsid w:val="00B57D3F"/>
    <w:rsid w:val="00B57D7B"/>
    <w:rsid w:val="00B6002C"/>
    <w:rsid w:val="00B61B73"/>
    <w:rsid w:val="00B61F73"/>
    <w:rsid w:val="00B62B5E"/>
    <w:rsid w:val="00B634EA"/>
    <w:rsid w:val="00B6453E"/>
    <w:rsid w:val="00B64596"/>
    <w:rsid w:val="00B65488"/>
    <w:rsid w:val="00B658C3"/>
    <w:rsid w:val="00B66745"/>
    <w:rsid w:val="00B66AA7"/>
    <w:rsid w:val="00B67105"/>
    <w:rsid w:val="00B67457"/>
    <w:rsid w:val="00B67A9A"/>
    <w:rsid w:val="00B702F3"/>
    <w:rsid w:val="00B70982"/>
    <w:rsid w:val="00B70A10"/>
    <w:rsid w:val="00B70ABC"/>
    <w:rsid w:val="00B70F39"/>
    <w:rsid w:val="00B70F60"/>
    <w:rsid w:val="00B71284"/>
    <w:rsid w:val="00B72463"/>
    <w:rsid w:val="00B73160"/>
    <w:rsid w:val="00B73367"/>
    <w:rsid w:val="00B736E2"/>
    <w:rsid w:val="00B750E2"/>
    <w:rsid w:val="00B7545B"/>
    <w:rsid w:val="00B757CB"/>
    <w:rsid w:val="00B76D58"/>
    <w:rsid w:val="00B76EA0"/>
    <w:rsid w:val="00B76FCE"/>
    <w:rsid w:val="00B77010"/>
    <w:rsid w:val="00B77122"/>
    <w:rsid w:val="00B77D7A"/>
    <w:rsid w:val="00B77FD7"/>
    <w:rsid w:val="00B80DDE"/>
    <w:rsid w:val="00B80F42"/>
    <w:rsid w:val="00B82296"/>
    <w:rsid w:val="00B823E6"/>
    <w:rsid w:val="00B82767"/>
    <w:rsid w:val="00B8360B"/>
    <w:rsid w:val="00B847CC"/>
    <w:rsid w:val="00B853EC"/>
    <w:rsid w:val="00B858B1"/>
    <w:rsid w:val="00B86058"/>
    <w:rsid w:val="00B86ABA"/>
    <w:rsid w:val="00B87662"/>
    <w:rsid w:val="00B877AF"/>
    <w:rsid w:val="00B87BD1"/>
    <w:rsid w:val="00B90195"/>
    <w:rsid w:val="00B90904"/>
    <w:rsid w:val="00B9157C"/>
    <w:rsid w:val="00B92990"/>
    <w:rsid w:val="00B94A3D"/>
    <w:rsid w:val="00B94CD0"/>
    <w:rsid w:val="00B94DEB"/>
    <w:rsid w:val="00B94E9F"/>
    <w:rsid w:val="00B9533B"/>
    <w:rsid w:val="00B95CFA"/>
    <w:rsid w:val="00B96F56"/>
    <w:rsid w:val="00BA01CC"/>
    <w:rsid w:val="00BA045C"/>
    <w:rsid w:val="00BA07C3"/>
    <w:rsid w:val="00BA08B4"/>
    <w:rsid w:val="00BA0FCA"/>
    <w:rsid w:val="00BA0FEE"/>
    <w:rsid w:val="00BA1453"/>
    <w:rsid w:val="00BA1790"/>
    <w:rsid w:val="00BA27B5"/>
    <w:rsid w:val="00BA2D91"/>
    <w:rsid w:val="00BA39B1"/>
    <w:rsid w:val="00BA3FA3"/>
    <w:rsid w:val="00BA4EEA"/>
    <w:rsid w:val="00BA5212"/>
    <w:rsid w:val="00BA537C"/>
    <w:rsid w:val="00BA546C"/>
    <w:rsid w:val="00BA5A0F"/>
    <w:rsid w:val="00BA7072"/>
    <w:rsid w:val="00BA72A3"/>
    <w:rsid w:val="00BA75C3"/>
    <w:rsid w:val="00BA7E05"/>
    <w:rsid w:val="00BB050D"/>
    <w:rsid w:val="00BB2698"/>
    <w:rsid w:val="00BB29F4"/>
    <w:rsid w:val="00BB309F"/>
    <w:rsid w:val="00BB33E1"/>
    <w:rsid w:val="00BB4380"/>
    <w:rsid w:val="00BB54AE"/>
    <w:rsid w:val="00BB7204"/>
    <w:rsid w:val="00BB7232"/>
    <w:rsid w:val="00BB7627"/>
    <w:rsid w:val="00BC0342"/>
    <w:rsid w:val="00BC0A08"/>
    <w:rsid w:val="00BC16CF"/>
    <w:rsid w:val="00BC2199"/>
    <w:rsid w:val="00BC27AF"/>
    <w:rsid w:val="00BC2F5B"/>
    <w:rsid w:val="00BC4BAA"/>
    <w:rsid w:val="00BC4E14"/>
    <w:rsid w:val="00BC57E4"/>
    <w:rsid w:val="00BC586E"/>
    <w:rsid w:val="00BC5A0F"/>
    <w:rsid w:val="00BC5E83"/>
    <w:rsid w:val="00BC7839"/>
    <w:rsid w:val="00BC7A9E"/>
    <w:rsid w:val="00BC7B53"/>
    <w:rsid w:val="00BC7EAC"/>
    <w:rsid w:val="00BD0654"/>
    <w:rsid w:val="00BD0AE4"/>
    <w:rsid w:val="00BD0FAB"/>
    <w:rsid w:val="00BD1489"/>
    <w:rsid w:val="00BD17F2"/>
    <w:rsid w:val="00BD2146"/>
    <w:rsid w:val="00BD23E1"/>
    <w:rsid w:val="00BD2BD3"/>
    <w:rsid w:val="00BD2DF0"/>
    <w:rsid w:val="00BD394F"/>
    <w:rsid w:val="00BD4259"/>
    <w:rsid w:val="00BD4471"/>
    <w:rsid w:val="00BD46A4"/>
    <w:rsid w:val="00BD5BAA"/>
    <w:rsid w:val="00BD669C"/>
    <w:rsid w:val="00BD66CA"/>
    <w:rsid w:val="00BD68B9"/>
    <w:rsid w:val="00BD692C"/>
    <w:rsid w:val="00BD6972"/>
    <w:rsid w:val="00BD6CA1"/>
    <w:rsid w:val="00BD717E"/>
    <w:rsid w:val="00BD765E"/>
    <w:rsid w:val="00BD78DA"/>
    <w:rsid w:val="00BE028C"/>
    <w:rsid w:val="00BE2379"/>
    <w:rsid w:val="00BE26ED"/>
    <w:rsid w:val="00BE26F0"/>
    <w:rsid w:val="00BE315A"/>
    <w:rsid w:val="00BE56DA"/>
    <w:rsid w:val="00BE6467"/>
    <w:rsid w:val="00BE792A"/>
    <w:rsid w:val="00BE7C87"/>
    <w:rsid w:val="00BE7D9B"/>
    <w:rsid w:val="00BE7F31"/>
    <w:rsid w:val="00BF0DC1"/>
    <w:rsid w:val="00BF1ED2"/>
    <w:rsid w:val="00BF26C2"/>
    <w:rsid w:val="00BF40BD"/>
    <w:rsid w:val="00BF45BB"/>
    <w:rsid w:val="00BF4717"/>
    <w:rsid w:val="00BF68C4"/>
    <w:rsid w:val="00BF74A5"/>
    <w:rsid w:val="00BF7AF9"/>
    <w:rsid w:val="00BF7B99"/>
    <w:rsid w:val="00BF7E9A"/>
    <w:rsid w:val="00C00BA3"/>
    <w:rsid w:val="00C0235D"/>
    <w:rsid w:val="00C02DFB"/>
    <w:rsid w:val="00C02E41"/>
    <w:rsid w:val="00C0341B"/>
    <w:rsid w:val="00C03A91"/>
    <w:rsid w:val="00C04040"/>
    <w:rsid w:val="00C0408D"/>
    <w:rsid w:val="00C043B3"/>
    <w:rsid w:val="00C04F01"/>
    <w:rsid w:val="00C059E8"/>
    <w:rsid w:val="00C05FC9"/>
    <w:rsid w:val="00C06EAA"/>
    <w:rsid w:val="00C078FC"/>
    <w:rsid w:val="00C07CB7"/>
    <w:rsid w:val="00C10C1F"/>
    <w:rsid w:val="00C11E33"/>
    <w:rsid w:val="00C12364"/>
    <w:rsid w:val="00C143B2"/>
    <w:rsid w:val="00C149D4"/>
    <w:rsid w:val="00C153E1"/>
    <w:rsid w:val="00C15F46"/>
    <w:rsid w:val="00C160CF"/>
    <w:rsid w:val="00C162D5"/>
    <w:rsid w:val="00C1666A"/>
    <w:rsid w:val="00C169CA"/>
    <w:rsid w:val="00C174A6"/>
    <w:rsid w:val="00C17D8B"/>
    <w:rsid w:val="00C17F58"/>
    <w:rsid w:val="00C201CC"/>
    <w:rsid w:val="00C20F85"/>
    <w:rsid w:val="00C2139A"/>
    <w:rsid w:val="00C2191D"/>
    <w:rsid w:val="00C222CA"/>
    <w:rsid w:val="00C22DBF"/>
    <w:rsid w:val="00C22EF4"/>
    <w:rsid w:val="00C2310A"/>
    <w:rsid w:val="00C231DE"/>
    <w:rsid w:val="00C232F7"/>
    <w:rsid w:val="00C23751"/>
    <w:rsid w:val="00C23FEA"/>
    <w:rsid w:val="00C25731"/>
    <w:rsid w:val="00C25A1B"/>
    <w:rsid w:val="00C27376"/>
    <w:rsid w:val="00C274F4"/>
    <w:rsid w:val="00C27FA4"/>
    <w:rsid w:val="00C301B8"/>
    <w:rsid w:val="00C3078E"/>
    <w:rsid w:val="00C3089C"/>
    <w:rsid w:val="00C312FF"/>
    <w:rsid w:val="00C31D92"/>
    <w:rsid w:val="00C31E98"/>
    <w:rsid w:val="00C32592"/>
    <w:rsid w:val="00C33012"/>
    <w:rsid w:val="00C3309C"/>
    <w:rsid w:val="00C3315E"/>
    <w:rsid w:val="00C3407C"/>
    <w:rsid w:val="00C34A01"/>
    <w:rsid w:val="00C34E23"/>
    <w:rsid w:val="00C35565"/>
    <w:rsid w:val="00C35AF4"/>
    <w:rsid w:val="00C363C6"/>
    <w:rsid w:val="00C3641C"/>
    <w:rsid w:val="00C368F0"/>
    <w:rsid w:val="00C37F29"/>
    <w:rsid w:val="00C40C47"/>
    <w:rsid w:val="00C40D05"/>
    <w:rsid w:val="00C41304"/>
    <w:rsid w:val="00C41FD3"/>
    <w:rsid w:val="00C43B38"/>
    <w:rsid w:val="00C43B42"/>
    <w:rsid w:val="00C43F98"/>
    <w:rsid w:val="00C443DB"/>
    <w:rsid w:val="00C447C9"/>
    <w:rsid w:val="00C44B6E"/>
    <w:rsid w:val="00C457D2"/>
    <w:rsid w:val="00C45A06"/>
    <w:rsid w:val="00C461E4"/>
    <w:rsid w:val="00C463AE"/>
    <w:rsid w:val="00C4686F"/>
    <w:rsid w:val="00C47A4F"/>
    <w:rsid w:val="00C47C3E"/>
    <w:rsid w:val="00C47DB6"/>
    <w:rsid w:val="00C52B33"/>
    <w:rsid w:val="00C52D89"/>
    <w:rsid w:val="00C52E11"/>
    <w:rsid w:val="00C53D84"/>
    <w:rsid w:val="00C56C27"/>
    <w:rsid w:val="00C56FA4"/>
    <w:rsid w:val="00C60253"/>
    <w:rsid w:val="00C60C0D"/>
    <w:rsid w:val="00C6129E"/>
    <w:rsid w:val="00C6185A"/>
    <w:rsid w:val="00C61E55"/>
    <w:rsid w:val="00C62003"/>
    <w:rsid w:val="00C6258E"/>
    <w:rsid w:val="00C6375B"/>
    <w:rsid w:val="00C63E19"/>
    <w:rsid w:val="00C63E8E"/>
    <w:rsid w:val="00C64591"/>
    <w:rsid w:val="00C6621B"/>
    <w:rsid w:val="00C66542"/>
    <w:rsid w:val="00C66DB5"/>
    <w:rsid w:val="00C678FC"/>
    <w:rsid w:val="00C709A8"/>
    <w:rsid w:val="00C7168F"/>
    <w:rsid w:val="00C71DAB"/>
    <w:rsid w:val="00C72942"/>
    <w:rsid w:val="00C72E80"/>
    <w:rsid w:val="00C73561"/>
    <w:rsid w:val="00C73D70"/>
    <w:rsid w:val="00C7511E"/>
    <w:rsid w:val="00C7561B"/>
    <w:rsid w:val="00C75DD9"/>
    <w:rsid w:val="00C774BC"/>
    <w:rsid w:val="00C777CD"/>
    <w:rsid w:val="00C77849"/>
    <w:rsid w:val="00C778BD"/>
    <w:rsid w:val="00C80B2F"/>
    <w:rsid w:val="00C8196B"/>
    <w:rsid w:val="00C8224E"/>
    <w:rsid w:val="00C82A06"/>
    <w:rsid w:val="00C82C3C"/>
    <w:rsid w:val="00C83058"/>
    <w:rsid w:val="00C83B63"/>
    <w:rsid w:val="00C83C4E"/>
    <w:rsid w:val="00C8597B"/>
    <w:rsid w:val="00C86B83"/>
    <w:rsid w:val="00C86E9F"/>
    <w:rsid w:val="00C870FA"/>
    <w:rsid w:val="00C8716E"/>
    <w:rsid w:val="00C90196"/>
    <w:rsid w:val="00C902F9"/>
    <w:rsid w:val="00C90368"/>
    <w:rsid w:val="00C90AF1"/>
    <w:rsid w:val="00C926AA"/>
    <w:rsid w:val="00C93592"/>
    <w:rsid w:val="00C93660"/>
    <w:rsid w:val="00C94567"/>
    <w:rsid w:val="00C9475C"/>
    <w:rsid w:val="00C9576C"/>
    <w:rsid w:val="00C978DE"/>
    <w:rsid w:val="00CA276D"/>
    <w:rsid w:val="00CA279A"/>
    <w:rsid w:val="00CA2829"/>
    <w:rsid w:val="00CA2CA4"/>
    <w:rsid w:val="00CA2FB1"/>
    <w:rsid w:val="00CA3A6B"/>
    <w:rsid w:val="00CA4D18"/>
    <w:rsid w:val="00CA4F4A"/>
    <w:rsid w:val="00CA525E"/>
    <w:rsid w:val="00CA5931"/>
    <w:rsid w:val="00CA59DD"/>
    <w:rsid w:val="00CA5C1C"/>
    <w:rsid w:val="00CA5C67"/>
    <w:rsid w:val="00CA63CF"/>
    <w:rsid w:val="00CA6E1B"/>
    <w:rsid w:val="00CA6E6E"/>
    <w:rsid w:val="00CA7371"/>
    <w:rsid w:val="00CA7437"/>
    <w:rsid w:val="00CB0E2F"/>
    <w:rsid w:val="00CB12C7"/>
    <w:rsid w:val="00CB12C8"/>
    <w:rsid w:val="00CB21DB"/>
    <w:rsid w:val="00CB24E9"/>
    <w:rsid w:val="00CB25D3"/>
    <w:rsid w:val="00CB27E2"/>
    <w:rsid w:val="00CB28F9"/>
    <w:rsid w:val="00CB31B7"/>
    <w:rsid w:val="00CB3327"/>
    <w:rsid w:val="00CB4869"/>
    <w:rsid w:val="00CB495E"/>
    <w:rsid w:val="00CB4B93"/>
    <w:rsid w:val="00CB5085"/>
    <w:rsid w:val="00CB551C"/>
    <w:rsid w:val="00CB63F5"/>
    <w:rsid w:val="00CB655D"/>
    <w:rsid w:val="00CB68AC"/>
    <w:rsid w:val="00CB71A2"/>
    <w:rsid w:val="00CB7446"/>
    <w:rsid w:val="00CB7BFC"/>
    <w:rsid w:val="00CB7D42"/>
    <w:rsid w:val="00CC0954"/>
    <w:rsid w:val="00CC1130"/>
    <w:rsid w:val="00CC25A4"/>
    <w:rsid w:val="00CC3BB1"/>
    <w:rsid w:val="00CC4E64"/>
    <w:rsid w:val="00CC5CAE"/>
    <w:rsid w:val="00CC6901"/>
    <w:rsid w:val="00CC7184"/>
    <w:rsid w:val="00CD1437"/>
    <w:rsid w:val="00CD159D"/>
    <w:rsid w:val="00CD25FB"/>
    <w:rsid w:val="00CD2711"/>
    <w:rsid w:val="00CD2EDE"/>
    <w:rsid w:val="00CD307E"/>
    <w:rsid w:val="00CD42F2"/>
    <w:rsid w:val="00CD4915"/>
    <w:rsid w:val="00CD4AEC"/>
    <w:rsid w:val="00CD4D37"/>
    <w:rsid w:val="00CD4DAA"/>
    <w:rsid w:val="00CD53E5"/>
    <w:rsid w:val="00CD693F"/>
    <w:rsid w:val="00CE0D73"/>
    <w:rsid w:val="00CE0F9C"/>
    <w:rsid w:val="00CE1BB3"/>
    <w:rsid w:val="00CE1CE8"/>
    <w:rsid w:val="00CE2005"/>
    <w:rsid w:val="00CE2724"/>
    <w:rsid w:val="00CE2859"/>
    <w:rsid w:val="00CE2F23"/>
    <w:rsid w:val="00CE32EB"/>
    <w:rsid w:val="00CE3DCC"/>
    <w:rsid w:val="00CE4759"/>
    <w:rsid w:val="00CE55E1"/>
    <w:rsid w:val="00CE6EF4"/>
    <w:rsid w:val="00CE72AB"/>
    <w:rsid w:val="00CE75D5"/>
    <w:rsid w:val="00CE7B13"/>
    <w:rsid w:val="00CF0014"/>
    <w:rsid w:val="00CF025F"/>
    <w:rsid w:val="00CF07C2"/>
    <w:rsid w:val="00CF1AA9"/>
    <w:rsid w:val="00CF1FFE"/>
    <w:rsid w:val="00CF2F7C"/>
    <w:rsid w:val="00CF2FD2"/>
    <w:rsid w:val="00CF3DA2"/>
    <w:rsid w:val="00CF5249"/>
    <w:rsid w:val="00CF6391"/>
    <w:rsid w:val="00CF6494"/>
    <w:rsid w:val="00CF653E"/>
    <w:rsid w:val="00CF726B"/>
    <w:rsid w:val="00D008CA"/>
    <w:rsid w:val="00D02F46"/>
    <w:rsid w:val="00D03468"/>
    <w:rsid w:val="00D03F29"/>
    <w:rsid w:val="00D04D24"/>
    <w:rsid w:val="00D050F4"/>
    <w:rsid w:val="00D05877"/>
    <w:rsid w:val="00D06290"/>
    <w:rsid w:val="00D06516"/>
    <w:rsid w:val="00D06ADE"/>
    <w:rsid w:val="00D074FE"/>
    <w:rsid w:val="00D103CA"/>
    <w:rsid w:val="00D10D13"/>
    <w:rsid w:val="00D11606"/>
    <w:rsid w:val="00D118CE"/>
    <w:rsid w:val="00D12B05"/>
    <w:rsid w:val="00D142DB"/>
    <w:rsid w:val="00D14BFD"/>
    <w:rsid w:val="00D14D31"/>
    <w:rsid w:val="00D15039"/>
    <w:rsid w:val="00D15774"/>
    <w:rsid w:val="00D15AEE"/>
    <w:rsid w:val="00D15DE6"/>
    <w:rsid w:val="00D163C1"/>
    <w:rsid w:val="00D16678"/>
    <w:rsid w:val="00D2093B"/>
    <w:rsid w:val="00D20EFA"/>
    <w:rsid w:val="00D217AE"/>
    <w:rsid w:val="00D22281"/>
    <w:rsid w:val="00D224C2"/>
    <w:rsid w:val="00D22E47"/>
    <w:rsid w:val="00D22F28"/>
    <w:rsid w:val="00D239BB"/>
    <w:rsid w:val="00D24138"/>
    <w:rsid w:val="00D247CC"/>
    <w:rsid w:val="00D247E9"/>
    <w:rsid w:val="00D24828"/>
    <w:rsid w:val="00D267D6"/>
    <w:rsid w:val="00D2693F"/>
    <w:rsid w:val="00D26A6C"/>
    <w:rsid w:val="00D26B81"/>
    <w:rsid w:val="00D26F2F"/>
    <w:rsid w:val="00D27893"/>
    <w:rsid w:val="00D30650"/>
    <w:rsid w:val="00D306BF"/>
    <w:rsid w:val="00D30D35"/>
    <w:rsid w:val="00D30FAE"/>
    <w:rsid w:val="00D3190F"/>
    <w:rsid w:val="00D319FA"/>
    <w:rsid w:val="00D33368"/>
    <w:rsid w:val="00D33C24"/>
    <w:rsid w:val="00D342A7"/>
    <w:rsid w:val="00D34CD3"/>
    <w:rsid w:val="00D34DE8"/>
    <w:rsid w:val="00D35A3F"/>
    <w:rsid w:val="00D35CB2"/>
    <w:rsid w:val="00D35D30"/>
    <w:rsid w:val="00D35E20"/>
    <w:rsid w:val="00D37641"/>
    <w:rsid w:val="00D37B9F"/>
    <w:rsid w:val="00D37BC1"/>
    <w:rsid w:val="00D40AED"/>
    <w:rsid w:val="00D41373"/>
    <w:rsid w:val="00D4159F"/>
    <w:rsid w:val="00D41D99"/>
    <w:rsid w:val="00D42859"/>
    <w:rsid w:val="00D43C08"/>
    <w:rsid w:val="00D4431A"/>
    <w:rsid w:val="00D4511C"/>
    <w:rsid w:val="00D458E3"/>
    <w:rsid w:val="00D45F10"/>
    <w:rsid w:val="00D46045"/>
    <w:rsid w:val="00D46118"/>
    <w:rsid w:val="00D46E80"/>
    <w:rsid w:val="00D472D3"/>
    <w:rsid w:val="00D4792A"/>
    <w:rsid w:val="00D501EF"/>
    <w:rsid w:val="00D5059D"/>
    <w:rsid w:val="00D5105A"/>
    <w:rsid w:val="00D51169"/>
    <w:rsid w:val="00D51A56"/>
    <w:rsid w:val="00D54450"/>
    <w:rsid w:val="00D5577B"/>
    <w:rsid w:val="00D55CF4"/>
    <w:rsid w:val="00D55E63"/>
    <w:rsid w:val="00D56131"/>
    <w:rsid w:val="00D57328"/>
    <w:rsid w:val="00D57E7D"/>
    <w:rsid w:val="00D60154"/>
    <w:rsid w:val="00D61344"/>
    <w:rsid w:val="00D618D4"/>
    <w:rsid w:val="00D61C49"/>
    <w:rsid w:val="00D61DAE"/>
    <w:rsid w:val="00D624A8"/>
    <w:rsid w:val="00D628FF"/>
    <w:rsid w:val="00D645EF"/>
    <w:rsid w:val="00D64851"/>
    <w:rsid w:val="00D64945"/>
    <w:rsid w:val="00D64A8F"/>
    <w:rsid w:val="00D64F72"/>
    <w:rsid w:val="00D652C3"/>
    <w:rsid w:val="00D654A7"/>
    <w:rsid w:val="00D655DE"/>
    <w:rsid w:val="00D65FA2"/>
    <w:rsid w:val="00D66316"/>
    <w:rsid w:val="00D6706D"/>
    <w:rsid w:val="00D6760B"/>
    <w:rsid w:val="00D704D4"/>
    <w:rsid w:val="00D70DAB"/>
    <w:rsid w:val="00D71583"/>
    <w:rsid w:val="00D71A5E"/>
    <w:rsid w:val="00D72F81"/>
    <w:rsid w:val="00D7361C"/>
    <w:rsid w:val="00D7390A"/>
    <w:rsid w:val="00D73B5A"/>
    <w:rsid w:val="00D74A2E"/>
    <w:rsid w:val="00D7571B"/>
    <w:rsid w:val="00D76C98"/>
    <w:rsid w:val="00D80472"/>
    <w:rsid w:val="00D805E1"/>
    <w:rsid w:val="00D813E8"/>
    <w:rsid w:val="00D81666"/>
    <w:rsid w:val="00D81B88"/>
    <w:rsid w:val="00D81DD7"/>
    <w:rsid w:val="00D82274"/>
    <w:rsid w:val="00D82765"/>
    <w:rsid w:val="00D82A69"/>
    <w:rsid w:val="00D83AB0"/>
    <w:rsid w:val="00D845DC"/>
    <w:rsid w:val="00D84940"/>
    <w:rsid w:val="00D84980"/>
    <w:rsid w:val="00D84C76"/>
    <w:rsid w:val="00D84CD3"/>
    <w:rsid w:val="00D8530E"/>
    <w:rsid w:val="00D85521"/>
    <w:rsid w:val="00D856E0"/>
    <w:rsid w:val="00D8600C"/>
    <w:rsid w:val="00D866E1"/>
    <w:rsid w:val="00D86834"/>
    <w:rsid w:val="00D8770A"/>
    <w:rsid w:val="00D879A7"/>
    <w:rsid w:val="00D87AA9"/>
    <w:rsid w:val="00D87F70"/>
    <w:rsid w:val="00D91E46"/>
    <w:rsid w:val="00D92638"/>
    <w:rsid w:val="00D92A9C"/>
    <w:rsid w:val="00D9339E"/>
    <w:rsid w:val="00D93EFE"/>
    <w:rsid w:val="00D93FF2"/>
    <w:rsid w:val="00D94421"/>
    <w:rsid w:val="00D94C1D"/>
    <w:rsid w:val="00D974E2"/>
    <w:rsid w:val="00DA1058"/>
    <w:rsid w:val="00DA1073"/>
    <w:rsid w:val="00DA13DC"/>
    <w:rsid w:val="00DA2355"/>
    <w:rsid w:val="00DA2510"/>
    <w:rsid w:val="00DA26C8"/>
    <w:rsid w:val="00DA2F9A"/>
    <w:rsid w:val="00DA3110"/>
    <w:rsid w:val="00DA4E9B"/>
    <w:rsid w:val="00DA5016"/>
    <w:rsid w:val="00DA5A2E"/>
    <w:rsid w:val="00DA5FE5"/>
    <w:rsid w:val="00DA6677"/>
    <w:rsid w:val="00DA6B86"/>
    <w:rsid w:val="00DA7ADE"/>
    <w:rsid w:val="00DB04A9"/>
    <w:rsid w:val="00DB081D"/>
    <w:rsid w:val="00DB1299"/>
    <w:rsid w:val="00DB13E4"/>
    <w:rsid w:val="00DB175B"/>
    <w:rsid w:val="00DB202C"/>
    <w:rsid w:val="00DB2F50"/>
    <w:rsid w:val="00DB3714"/>
    <w:rsid w:val="00DB38FC"/>
    <w:rsid w:val="00DB4D9B"/>
    <w:rsid w:val="00DB5B3B"/>
    <w:rsid w:val="00DB62F7"/>
    <w:rsid w:val="00DB74E4"/>
    <w:rsid w:val="00DB75D9"/>
    <w:rsid w:val="00DB7723"/>
    <w:rsid w:val="00DB781E"/>
    <w:rsid w:val="00DC217B"/>
    <w:rsid w:val="00DC3AC9"/>
    <w:rsid w:val="00DC4C6F"/>
    <w:rsid w:val="00DC6E77"/>
    <w:rsid w:val="00DC7AA2"/>
    <w:rsid w:val="00DD0267"/>
    <w:rsid w:val="00DD05AD"/>
    <w:rsid w:val="00DD06DF"/>
    <w:rsid w:val="00DD10A6"/>
    <w:rsid w:val="00DD1151"/>
    <w:rsid w:val="00DD2CDD"/>
    <w:rsid w:val="00DD2FFA"/>
    <w:rsid w:val="00DD3074"/>
    <w:rsid w:val="00DD3D8C"/>
    <w:rsid w:val="00DD48E9"/>
    <w:rsid w:val="00DD5939"/>
    <w:rsid w:val="00DD5AE0"/>
    <w:rsid w:val="00DD5DF6"/>
    <w:rsid w:val="00DD674A"/>
    <w:rsid w:val="00DD6F1C"/>
    <w:rsid w:val="00DE0F59"/>
    <w:rsid w:val="00DE16C2"/>
    <w:rsid w:val="00DE1BE9"/>
    <w:rsid w:val="00DE1F25"/>
    <w:rsid w:val="00DE23C6"/>
    <w:rsid w:val="00DE2D04"/>
    <w:rsid w:val="00DE2F82"/>
    <w:rsid w:val="00DE329E"/>
    <w:rsid w:val="00DE3A22"/>
    <w:rsid w:val="00DE3F0A"/>
    <w:rsid w:val="00DE4046"/>
    <w:rsid w:val="00DE4D16"/>
    <w:rsid w:val="00DE61D3"/>
    <w:rsid w:val="00DE6449"/>
    <w:rsid w:val="00DE6732"/>
    <w:rsid w:val="00DF1FD9"/>
    <w:rsid w:val="00DF2651"/>
    <w:rsid w:val="00DF37EC"/>
    <w:rsid w:val="00DF3AA7"/>
    <w:rsid w:val="00DF4200"/>
    <w:rsid w:val="00DF65E1"/>
    <w:rsid w:val="00DF6A95"/>
    <w:rsid w:val="00DF6AC8"/>
    <w:rsid w:val="00DF6E06"/>
    <w:rsid w:val="00DF703D"/>
    <w:rsid w:val="00E0065A"/>
    <w:rsid w:val="00E00D29"/>
    <w:rsid w:val="00E0150A"/>
    <w:rsid w:val="00E036E4"/>
    <w:rsid w:val="00E0394A"/>
    <w:rsid w:val="00E03986"/>
    <w:rsid w:val="00E10EC0"/>
    <w:rsid w:val="00E10FF5"/>
    <w:rsid w:val="00E129EA"/>
    <w:rsid w:val="00E13142"/>
    <w:rsid w:val="00E139D0"/>
    <w:rsid w:val="00E13C30"/>
    <w:rsid w:val="00E13D01"/>
    <w:rsid w:val="00E13F6B"/>
    <w:rsid w:val="00E15C2E"/>
    <w:rsid w:val="00E17664"/>
    <w:rsid w:val="00E17EDA"/>
    <w:rsid w:val="00E205A1"/>
    <w:rsid w:val="00E209BB"/>
    <w:rsid w:val="00E20EC8"/>
    <w:rsid w:val="00E214DB"/>
    <w:rsid w:val="00E21D9C"/>
    <w:rsid w:val="00E2230B"/>
    <w:rsid w:val="00E225A3"/>
    <w:rsid w:val="00E22A8F"/>
    <w:rsid w:val="00E230AB"/>
    <w:rsid w:val="00E2471F"/>
    <w:rsid w:val="00E249F7"/>
    <w:rsid w:val="00E2682F"/>
    <w:rsid w:val="00E30969"/>
    <w:rsid w:val="00E30E17"/>
    <w:rsid w:val="00E30E3D"/>
    <w:rsid w:val="00E31B35"/>
    <w:rsid w:val="00E3373F"/>
    <w:rsid w:val="00E33AA3"/>
    <w:rsid w:val="00E33BF2"/>
    <w:rsid w:val="00E33C17"/>
    <w:rsid w:val="00E33EBB"/>
    <w:rsid w:val="00E33F50"/>
    <w:rsid w:val="00E35256"/>
    <w:rsid w:val="00E35291"/>
    <w:rsid w:val="00E35C5D"/>
    <w:rsid w:val="00E36DD3"/>
    <w:rsid w:val="00E37421"/>
    <w:rsid w:val="00E3753E"/>
    <w:rsid w:val="00E3772C"/>
    <w:rsid w:val="00E37A58"/>
    <w:rsid w:val="00E404D2"/>
    <w:rsid w:val="00E40595"/>
    <w:rsid w:val="00E4132D"/>
    <w:rsid w:val="00E421D0"/>
    <w:rsid w:val="00E424C6"/>
    <w:rsid w:val="00E426D5"/>
    <w:rsid w:val="00E42BD7"/>
    <w:rsid w:val="00E43ADD"/>
    <w:rsid w:val="00E43BE0"/>
    <w:rsid w:val="00E449AC"/>
    <w:rsid w:val="00E44E36"/>
    <w:rsid w:val="00E44FAA"/>
    <w:rsid w:val="00E45185"/>
    <w:rsid w:val="00E451C5"/>
    <w:rsid w:val="00E4602E"/>
    <w:rsid w:val="00E46091"/>
    <w:rsid w:val="00E46B34"/>
    <w:rsid w:val="00E46F0F"/>
    <w:rsid w:val="00E4799D"/>
    <w:rsid w:val="00E47AF4"/>
    <w:rsid w:val="00E5133E"/>
    <w:rsid w:val="00E51EC2"/>
    <w:rsid w:val="00E52D1A"/>
    <w:rsid w:val="00E52FC6"/>
    <w:rsid w:val="00E53299"/>
    <w:rsid w:val="00E534AC"/>
    <w:rsid w:val="00E5357B"/>
    <w:rsid w:val="00E54606"/>
    <w:rsid w:val="00E54EB8"/>
    <w:rsid w:val="00E55108"/>
    <w:rsid w:val="00E55466"/>
    <w:rsid w:val="00E55D53"/>
    <w:rsid w:val="00E571B7"/>
    <w:rsid w:val="00E57AF3"/>
    <w:rsid w:val="00E60886"/>
    <w:rsid w:val="00E613DA"/>
    <w:rsid w:val="00E615F6"/>
    <w:rsid w:val="00E62634"/>
    <w:rsid w:val="00E62981"/>
    <w:rsid w:val="00E62F41"/>
    <w:rsid w:val="00E63084"/>
    <w:rsid w:val="00E637D0"/>
    <w:rsid w:val="00E64A3E"/>
    <w:rsid w:val="00E65012"/>
    <w:rsid w:val="00E65E52"/>
    <w:rsid w:val="00E66868"/>
    <w:rsid w:val="00E66C78"/>
    <w:rsid w:val="00E670C5"/>
    <w:rsid w:val="00E67588"/>
    <w:rsid w:val="00E701F8"/>
    <w:rsid w:val="00E70CA4"/>
    <w:rsid w:val="00E710E1"/>
    <w:rsid w:val="00E716B7"/>
    <w:rsid w:val="00E727F7"/>
    <w:rsid w:val="00E72DBD"/>
    <w:rsid w:val="00E74256"/>
    <w:rsid w:val="00E7505E"/>
    <w:rsid w:val="00E752FF"/>
    <w:rsid w:val="00E75661"/>
    <w:rsid w:val="00E75866"/>
    <w:rsid w:val="00E75AED"/>
    <w:rsid w:val="00E75BEC"/>
    <w:rsid w:val="00E774C0"/>
    <w:rsid w:val="00E77613"/>
    <w:rsid w:val="00E7783F"/>
    <w:rsid w:val="00E77C32"/>
    <w:rsid w:val="00E80FCD"/>
    <w:rsid w:val="00E81AC9"/>
    <w:rsid w:val="00E81B84"/>
    <w:rsid w:val="00E81F49"/>
    <w:rsid w:val="00E82136"/>
    <w:rsid w:val="00E836E5"/>
    <w:rsid w:val="00E83ED0"/>
    <w:rsid w:val="00E83F83"/>
    <w:rsid w:val="00E844B4"/>
    <w:rsid w:val="00E84BC0"/>
    <w:rsid w:val="00E84F6A"/>
    <w:rsid w:val="00E850C2"/>
    <w:rsid w:val="00E854F3"/>
    <w:rsid w:val="00E85894"/>
    <w:rsid w:val="00E85ED8"/>
    <w:rsid w:val="00E86560"/>
    <w:rsid w:val="00E865BA"/>
    <w:rsid w:val="00E86FFB"/>
    <w:rsid w:val="00E878D7"/>
    <w:rsid w:val="00E87B07"/>
    <w:rsid w:val="00E9182B"/>
    <w:rsid w:val="00E91D86"/>
    <w:rsid w:val="00E91D98"/>
    <w:rsid w:val="00E927E8"/>
    <w:rsid w:val="00E92C0B"/>
    <w:rsid w:val="00E943AE"/>
    <w:rsid w:val="00E94755"/>
    <w:rsid w:val="00E94983"/>
    <w:rsid w:val="00E94A32"/>
    <w:rsid w:val="00E94B7F"/>
    <w:rsid w:val="00E94D4C"/>
    <w:rsid w:val="00E9508B"/>
    <w:rsid w:val="00E9584E"/>
    <w:rsid w:val="00EA03DF"/>
    <w:rsid w:val="00EA137E"/>
    <w:rsid w:val="00EA23BE"/>
    <w:rsid w:val="00EA23ED"/>
    <w:rsid w:val="00EA2A39"/>
    <w:rsid w:val="00EA30AB"/>
    <w:rsid w:val="00EA38DB"/>
    <w:rsid w:val="00EA3D62"/>
    <w:rsid w:val="00EA4BEF"/>
    <w:rsid w:val="00EA5497"/>
    <w:rsid w:val="00EA56FE"/>
    <w:rsid w:val="00EA6924"/>
    <w:rsid w:val="00EA6CEB"/>
    <w:rsid w:val="00EB0E01"/>
    <w:rsid w:val="00EB10D5"/>
    <w:rsid w:val="00EB14F9"/>
    <w:rsid w:val="00EB2C28"/>
    <w:rsid w:val="00EB383E"/>
    <w:rsid w:val="00EB45B7"/>
    <w:rsid w:val="00EB559D"/>
    <w:rsid w:val="00EB61A1"/>
    <w:rsid w:val="00EB632C"/>
    <w:rsid w:val="00EB690C"/>
    <w:rsid w:val="00EB73A9"/>
    <w:rsid w:val="00EB7557"/>
    <w:rsid w:val="00EB75C8"/>
    <w:rsid w:val="00EB77B8"/>
    <w:rsid w:val="00EB79C0"/>
    <w:rsid w:val="00EC1515"/>
    <w:rsid w:val="00EC18EF"/>
    <w:rsid w:val="00EC1EC9"/>
    <w:rsid w:val="00EC2656"/>
    <w:rsid w:val="00EC2C89"/>
    <w:rsid w:val="00EC2CCA"/>
    <w:rsid w:val="00EC2EB5"/>
    <w:rsid w:val="00EC2EB8"/>
    <w:rsid w:val="00EC3241"/>
    <w:rsid w:val="00EC3CC0"/>
    <w:rsid w:val="00EC5E28"/>
    <w:rsid w:val="00EC6B6E"/>
    <w:rsid w:val="00EC6DAA"/>
    <w:rsid w:val="00EC78E2"/>
    <w:rsid w:val="00ED0310"/>
    <w:rsid w:val="00ED06FA"/>
    <w:rsid w:val="00ED2E75"/>
    <w:rsid w:val="00ED3105"/>
    <w:rsid w:val="00ED32AC"/>
    <w:rsid w:val="00ED34D1"/>
    <w:rsid w:val="00ED424A"/>
    <w:rsid w:val="00ED4CDD"/>
    <w:rsid w:val="00ED6E65"/>
    <w:rsid w:val="00ED71A4"/>
    <w:rsid w:val="00ED7B08"/>
    <w:rsid w:val="00EE0461"/>
    <w:rsid w:val="00EE0D83"/>
    <w:rsid w:val="00EE0E9D"/>
    <w:rsid w:val="00EE2354"/>
    <w:rsid w:val="00EE29F5"/>
    <w:rsid w:val="00EE2F22"/>
    <w:rsid w:val="00EE43F2"/>
    <w:rsid w:val="00EE4462"/>
    <w:rsid w:val="00EE4921"/>
    <w:rsid w:val="00EE4A09"/>
    <w:rsid w:val="00EE5FB3"/>
    <w:rsid w:val="00EE627D"/>
    <w:rsid w:val="00EE6390"/>
    <w:rsid w:val="00EE63E4"/>
    <w:rsid w:val="00EE71B8"/>
    <w:rsid w:val="00EE72AE"/>
    <w:rsid w:val="00EF0521"/>
    <w:rsid w:val="00EF0A11"/>
    <w:rsid w:val="00EF0C05"/>
    <w:rsid w:val="00EF10B0"/>
    <w:rsid w:val="00EF10D4"/>
    <w:rsid w:val="00EF138D"/>
    <w:rsid w:val="00EF15B5"/>
    <w:rsid w:val="00EF1D35"/>
    <w:rsid w:val="00EF271F"/>
    <w:rsid w:val="00EF366A"/>
    <w:rsid w:val="00EF4467"/>
    <w:rsid w:val="00EF44A8"/>
    <w:rsid w:val="00EF463A"/>
    <w:rsid w:val="00EF4A12"/>
    <w:rsid w:val="00EF4ADF"/>
    <w:rsid w:val="00EF4DBA"/>
    <w:rsid w:val="00EF50FD"/>
    <w:rsid w:val="00EF5697"/>
    <w:rsid w:val="00EF6201"/>
    <w:rsid w:val="00EF74EC"/>
    <w:rsid w:val="00EF7562"/>
    <w:rsid w:val="00EF7BF8"/>
    <w:rsid w:val="00EF7DF3"/>
    <w:rsid w:val="00EF7E79"/>
    <w:rsid w:val="00F00876"/>
    <w:rsid w:val="00F00EF3"/>
    <w:rsid w:val="00F00F2B"/>
    <w:rsid w:val="00F019BD"/>
    <w:rsid w:val="00F0322F"/>
    <w:rsid w:val="00F03438"/>
    <w:rsid w:val="00F036B3"/>
    <w:rsid w:val="00F03869"/>
    <w:rsid w:val="00F03E3E"/>
    <w:rsid w:val="00F047C6"/>
    <w:rsid w:val="00F04DA2"/>
    <w:rsid w:val="00F053A9"/>
    <w:rsid w:val="00F069A5"/>
    <w:rsid w:val="00F06BAF"/>
    <w:rsid w:val="00F10924"/>
    <w:rsid w:val="00F111D4"/>
    <w:rsid w:val="00F118D6"/>
    <w:rsid w:val="00F11EB6"/>
    <w:rsid w:val="00F11F16"/>
    <w:rsid w:val="00F12589"/>
    <w:rsid w:val="00F12B91"/>
    <w:rsid w:val="00F12DC0"/>
    <w:rsid w:val="00F13B76"/>
    <w:rsid w:val="00F14AAA"/>
    <w:rsid w:val="00F1514C"/>
    <w:rsid w:val="00F151F7"/>
    <w:rsid w:val="00F1584B"/>
    <w:rsid w:val="00F15C6A"/>
    <w:rsid w:val="00F160F9"/>
    <w:rsid w:val="00F167A7"/>
    <w:rsid w:val="00F17533"/>
    <w:rsid w:val="00F20218"/>
    <w:rsid w:val="00F20CB9"/>
    <w:rsid w:val="00F218DC"/>
    <w:rsid w:val="00F219AF"/>
    <w:rsid w:val="00F21D22"/>
    <w:rsid w:val="00F21DF9"/>
    <w:rsid w:val="00F22AD1"/>
    <w:rsid w:val="00F233D4"/>
    <w:rsid w:val="00F234E8"/>
    <w:rsid w:val="00F237D6"/>
    <w:rsid w:val="00F23B1A"/>
    <w:rsid w:val="00F23EAE"/>
    <w:rsid w:val="00F24AF5"/>
    <w:rsid w:val="00F25446"/>
    <w:rsid w:val="00F25ADA"/>
    <w:rsid w:val="00F25C7A"/>
    <w:rsid w:val="00F2608B"/>
    <w:rsid w:val="00F26FE8"/>
    <w:rsid w:val="00F3035F"/>
    <w:rsid w:val="00F31354"/>
    <w:rsid w:val="00F315DC"/>
    <w:rsid w:val="00F323CC"/>
    <w:rsid w:val="00F32FF7"/>
    <w:rsid w:val="00F339A7"/>
    <w:rsid w:val="00F35A1B"/>
    <w:rsid w:val="00F36871"/>
    <w:rsid w:val="00F36F2E"/>
    <w:rsid w:val="00F3749E"/>
    <w:rsid w:val="00F41030"/>
    <w:rsid w:val="00F41474"/>
    <w:rsid w:val="00F42134"/>
    <w:rsid w:val="00F42F1A"/>
    <w:rsid w:val="00F43559"/>
    <w:rsid w:val="00F43B85"/>
    <w:rsid w:val="00F44FF9"/>
    <w:rsid w:val="00F45E3D"/>
    <w:rsid w:val="00F46130"/>
    <w:rsid w:val="00F50F1E"/>
    <w:rsid w:val="00F520B1"/>
    <w:rsid w:val="00F521FE"/>
    <w:rsid w:val="00F529BC"/>
    <w:rsid w:val="00F52C29"/>
    <w:rsid w:val="00F52E91"/>
    <w:rsid w:val="00F53548"/>
    <w:rsid w:val="00F53902"/>
    <w:rsid w:val="00F547EB"/>
    <w:rsid w:val="00F551FC"/>
    <w:rsid w:val="00F55DC6"/>
    <w:rsid w:val="00F5619A"/>
    <w:rsid w:val="00F56A97"/>
    <w:rsid w:val="00F5739D"/>
    <w:rsid w:val="00F57B99"/>
    <w:rsid w:val="00F60485"/>
    <w:rsid w:val="00F60A4C"/>
    <w:rsid w:val="00F61429"/>
    <w:rsid w:val="00F61430"/>
    <w:rsid w:val="00F62AA6"/>
    <w:rsid w:val="00F63466"/>
    <w:rsid w:val="00F638B8"/>
    <w:rsid w:val="00F639E5"/>
    <w:rsid w:val="00F65230"/>
    <w:rsid w:val="00F65DDF"/>
    <w:rsid w:val="00F66008"/>
    <w:rsid w:val="00F6609F"/>
    <w:rsid w:val="00F6614B"/>
    <w:rsid w:val="00F663F5"/>
    <w:rsid w:val="00F66962"/>
    <w:rsid w:val="00F66F8F"/>
    <w:rsid w:val="00F67AA9"/>
    <w:rsid w:val="00F67F9B"/>
    <w:rsid w:val="00F705D4"/>
    <w:rsid w:val="00F71653"/>
    <w:rsid w:val="00F71B2D"/>
    <w:rsid w:val="00F73BD6"/>
    <w:rsid w:val="00F762AE"/>
    <w:rsid w:val="00F804B4"/>
    <w:rsid w:val="00F80515"/>
    <w:rsid w:val="00F80AA4"/>
    <w:rsid w:val="00F817BA"/>
    <w:rsid w:val="00F81C49"/>
    <w:rsid w:val="00F82372"/>
    <w:rsid w:val="00F8240B"/>
    <w:rsid w:val="00F82623"/>
    <w:rsid w:val="00F82908"/>
    <w:rsid w:val="00F82E8E"/>
    <w:rsid w:val="00F83E6B"/>
    <w:rsid w:val="00F842DB"/>
    <w:rsid w:val="00F84600"/>
    <w:rsid w:val="00F8586B"/>
    <w:rsid w:val="00F85974"/>
    <w:rsid w:val="00F85B6E"/>
    <w:rsid w:val="00F86102"/>
    <w:rsid w:val="00F86658"/>
    <w:rsid w:val="00F869CA"/>
    <w:rsid w:val="00F87AB0"/>
    <w:rsid w:val="00F91488"/>
    <w:rsid w:val="00F91767"/>
    <w:rsid w:val="00F919B6"/>
    <w:rsid w:val="00F91C93"/>
    <w:rsid w:val="00F9278A"/>
    <w:rsid w:val="00F93AFC"/>
    <w:rsid w:val="00F95571"/>
    <w:rsid w:val="00F959B4"/>
    <w:rsid w:val="00F961C9"/>
    <w:rsid w:val="00F9770E"/>
    <w:rsid w:val="00F979B5"/>
    <w:rsid w:val="00F979BC"/>
    <w:rsid w:val="00FA037B"/>
    <w:rsid w:val="00FA056D"/>
    <w:rsid w:val="00FA0C74"/>
    <w:rsid w:val="00FA122C"/>
    <w:rsid w:val="00FA2708"/>
    <w:rsid w:val="00FA2823"/>
    <w:rsid w:val="00FA2DB1"/>
    <w:rsid w:val="00FA336C"/>
    <w:rsid w:val="00FA684E"/>
    <w:rsid w:val="00FA6A5E"/>
    <w:rsid w:val="00FA6F40"/>
    <w:rsid w:val="00FA723D"/>
    <w:rsid w:val="00FB0D0D"/>
    <w:rsid w:val="00FB2315"/>
    <w:rsid w:val="00FB24F1"/>
    <w:rsid w:val="00FB264F"/>
    <w:rsid w:val="00FB269A"/>
    <w:rsid w:val="00FB2DC7"/>
    <w:rsid w:val="00FB3F8A"/>
    <w:rsid w:val="00FB4D45"/>
    <w:rsid w:val="00FB4D48"/>
    <w:rsid w:val="00FB52D6"/>
    <w:rsid w:val="00FB542D"/>
    <w:rsid w:val="00FB57F0"/>
    <w:rsid w:val="00FB58D6"/>
    <w:rsid w:val="00FB6998"/>
    <w:rsid w:val="00FB772F"/>
    <w:rsid w:val="00FC04CD"/>
    <w:rsid w:val="00FC04F4"/>
    <w:rsid w:val="00FC103E"/>
    <w:rsid w:val="00FC11BF"/>
    <w:rsid w:val="00FC27D8"/>
    <w:rsid w:val="00FC3EF3"/>
    <w:rsid w:val="00FC462C"/>
    <w:rsid w:val="00FC6E8B"/>
    <w:rsid w:val="00FC6EF0"/>
    <w:rsid w:val="00FC702B"/>
    <w:rsid w:val="00FC730B"/>
    <w:rsid w:val="00FD0563"/>
    <w:rsid w:val="00FD0A53"/>
    <w:rsid w:val="00FD0AB6"/>
    <w:rsid w:val="00FD1C46"/>
    <w:rsid w:val="00FD4747"/>
    <w:rsid w:val="00FD5344"/>
    <w:rsid w:val="00FD5C33"/>
    <w:rsid w:val="00FD61F3"/>
    <w:rsid w:val="00FD64CB"/>
    <w:rsid w:val="00FD667B"/>
    <w:rsid w:val="00FD6794"/>
    <w:rsid w:val="00FD7966"/>
    <w:rsid w:val="00FE018F"/>
    <w:rsid w:val="00FE0FE4"/>
    <w:rsid w:val="00FE1B67"/>
    <w:rsid w:val="00FE1CB4"/>
    <w:rsid w:val="00FE206B"/>
    <w:rsid w:val="00FE20BE"/>
    <w:rsid w:val="00FE21C9"/>
    <w:rsid w:val="00FE2617"/>
    <w:rsid w:val="00FE279C"/>
    <w:rsid w:val="00FE292C"/>
    <w:rsid w:val="00FE2D03"/>
    <w:rsid w:val="00FE2E04"/>
    <w:rsid w:val="00FE2F24"/>
    <w:rsid w:val="00FE3375"/>
    <w:rsid w:val="00FE40BE"/>
    <w:rsid w:val="00FE459E"/>
    <w:rsid w:val="00FE4A09"/>
    <w:rsid w:val="00FE4E8F"/>
    <w:rsid w:val="00FE64F6"/>
    <w:rsid w:val="00FE6FDD"/>
    <w:rsid w:val="00FE784B"/>
    <w:rsid w:val="00FF133D"/>
    <w:rsid w:val="00FF17ED"/>
    <w:rsid w:val="00FF20E6"/>
    <w:rsid w:val="00FF219C"/>
    <w:rsid w:val="00FF2E0C"/>
    <w:rsid w:val="00FF3876"/>
    <w:rsid w:val="00FF3CF9"/>
    <w:rsid w:val="00FF4744"/>
    <w:rsid w:val="00FF4D82"/>
    <w:rsid w:val="00FF5DA4"/>
    <w:rsid w:val="00FF6296"/>
    <w:rsid w:val="00FF7B12"/>
    <w:rsid w:val="00FF7EB0"/>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91655D"/>
  <w15:docId w15:val="{B15CD9C2-200D-42E2-BE37-16B9AD468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8"/>
        <w:lang w:val="en-US" w:eastAsia="en-US" w:bidi="th-TH"/>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562A"/>
    <w:pPr>
      <w:spacing w:after="0" w:line="240" w:lineRule="auto"/>
    </w:pPr>
    <w:rPr>
      <w:rFonts w:ascii="Times New Roman" w:eastAsia="Times New Roman" w:hAnsi="Times New Roman" w:cs="Times New Roman"/>
      <w:sz w:val="24"/>
      <w:szCs w:val="24"/>
    </w:rPr>
  </w:style>
  <w:style w:type="paragraph" w:styleId="Heading1">
    <w:name w:val="heading 1"/>
    <w:aliases w:val="Chapter"/>
    <w:basedOn w:val="Normal"/>
    <w:next w:val="Normal"/>
    <w:link w:val="Heading1Char"/>
    <w:uiPriority w:val="9"/>
    <w:qFormat/>
    <w:rsid w:val="00BD1489"/>
    <w:pPr>
      <w:keepNext/>
      <w:numPr>
        <w:numId w:val="15"/>
      </w:numPr>
      <w:jc w:val="center"/>
      <w:outlineLvl w:val="0"/>
    </w:pPr>
    <w:rPr>
      <w:rFonts w:cs="Angsana New"/>
      <w:b/>
      <w:bCs/>
      <w:color w:val="FFFFFF" w:themeColor="background1"/>
      <w:kern w:val="32"/>
      <w:sz w:val="28"/>
      <w:szCs w:val="40"/>
    </w:rPr>
  </w:style>
  <w:style w:type="paragraph" w:styleId="Heading2">
    <w:name w:val="heading 2"/>
    <w:basedOn w:val="Heading1"/>
    <w:next w:val="Normal"/>
    <w:link w:val="Heading2Char"/>
    <w:uiPriority w:val="9"/>
    <w:unhideWhenUsed/>
    <w:qFormat/>
    <w:rsid w:val="00006734"/>
    <w:pPr>
      <w:numPr>
        <w:numId w:val="0"/>
      </w:numPr>
      <w:spacing w:line="360" w:lineRule="auto"/>
      <w:jc w:val="thaiDistribute"/>
      <w:outlineLvl w:val="1"/>
    </w:pPr>
    <w:rPr>
      <w:rFonts w:cs="Times New Roman"/>
      <w:color w:val="auto"/>
    </w:rPr>
  </w:style>
  <w:style w:type="paragraph" w:styleId="Heading3">
    <w:name w:val="heading 3"/>
    <w:basedOn w:val="ListParagraph"/>
    <w:next w:val="Normal"/>
    <w:link w:val="Heading3Char"/>
    <w:uiPriority w:val="9"/>
    <w:unhideWhenUsed/>
    <w:qFormat/>
    <w:rsid w:val="0084619E"/>
    <w:pPr>
      <w:spacing w:line="240" w:lineRule="auto"/>
      <w:jc w:val="thaiDistribute"/>
      <w:outlineLvl w:val="2"/>
    </w:pPr>
    <w:rPr>
      <w:rFonts w:ascii="Times New Roman" w:hAnsi="Times New Roman" w:cs="Times New Roman"/>
      <w:b/>
      <w:bCs/>
      <w:sz w:val="24"/>
      <w:szCs w:val="24"/>
    </w:rPr>
  </w:style>
  <w:style w:type="paragraph" w:styleId="Heading8">
    <w:name w:val="heading 8"/>
    <w:basedOn w:val="Normal"/>
    <w:next w:val="Normal"/>
    <w:link w:val="Heading8Char"/>
    <w:uiPriority w:val="9"/>
    <w:semiHidden/>
    <w:unhideWhenUsed/>
    <w:qFormat/>
    <w:rsid w:val="00EA3D62"/>
    <w:pPr>
      <w:keepNext/>
      <w:keepLines/>
      <w:spacing w:before="40" w:line="276" w:lineRule="auto"/>
      <w:outlineLvl w:val="7"/>
    </w:pPr>
    <w:rPr>
      <w:rFonts w:asciiTheme="majorHAnsi" w:eastAsiaTheme="majorEastAsia" w:hAnsiTheme="majorHAnsi" w:cstheme="majorBidi"/>
      <w:color w:val="272727" w:themeColor="text1" w:themeTint="D8"/>
      <w:sz w:val="2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14E59"/>
    <w:pPr>
      <w:spacing w:after="200" w:line="276" w:lineRule="auto"/>
      <w:ind w:left="720"/>
      <w:contextualSpacing/>
    </w:pPr>
    <w:rPr>
      <w:rFonts w:asciiTheme="minorHAnsi" w:eastAsiaTheme="minorEastAsia" w:hAnsiTheme="minorHAnsi" w:cstheme="minorBidi"/>
      <w:sz w:val="22"/>
      <w:szCs w:val="28"/>
    </w:rPr>
  </w:style>
  <w:style w:type="character" w:customStyle="1" w:styleId="ListParagraphChar">
    <w:name w:val="List Paragraph Char"/>
    <w:basedOn w:val="DefaultParagraphFont"/>
    <w:link w:val="ListParagraph"/>
    <w:uiPriority w:val="34"/>
    <w:rsid w:val="00014E59"/>
    <w:rPr>
      <w:rFonts w:eastAsiaTheme="minorEastAsia"/>
    </w:rPr>
  </w:style>
  <w:style w:type="character" w:customStyle="1" w:styleId="Heading1Char">
    <w:name w:val="Heading 1 Char"/>
    <w:aliases w:val="Chapter Char"/>
    <w:basedOn w:val="DefaultParagraphFont"/>
    <w:link w:val="Heading1"/>
    <w:uiPriority w:val="9"/>
    <w:rsid w:val="00BD1489"/>
    <w:rPr>
      <w:rFonts w:ascii="Times New Roman" w:eastAsia="Times New Roman" w:hAnsi="Times New Roman" w:cs="Angsana New"/>
      <w:b/>
      <w:bCs/>
      <w:color w:val="FFFFFF" w:themeColor="background1"/>
      <w:kern w:val="32"/>
      <w:sz w:val="28"/>
      <w:szCs w:val="40"/>
    </w:rPr>
  </w:style>
  <w:style w:type="paragraph" w:styleId="Header">
    <w:name w:val="header"/>
    <w:basedOn w:val="Normal"/>
    <w:link w:val="HeaderChar"/>
    <w:uiPriority w:val="99"/>
    <w:unhideWhenUsed/>
    <w:rsid w:val="008C5EA2"/>
    <w:pPr>
      <w:tabs>
        <w:tab w:val="center" w:pos="4513"/>
        <w:tab w:val="right" w:pos="9026"/>
      </w:tabs>
    </w:pPr>
    <w:rPr>
      <w:rFonts w:asciiTheme="minorHAnsi" w:eastAsiaTheme="minorHAnsi" w:hAnsiTheme="minorHAnsi" w:cstheme="minorBidi"/>
      <w:sz w:val="22"/>
      <w:szCs w:val="28"/>
    </w:rPr>
  </w:style>
  <w:style w:type="character" w:customStyle="1" w:styleId="HeaderChar">
    <w:name w:val="Header Char"/>
    <w:basedOn w:val="DefaultParagraphFont"/>
    <w:link w:val="Header"/>
    <w:uiPriority w:val="99"/>
    <w:rsid w:val="008C5EA2"/>
  </w:style>
  <w:style w:type="paragraph" w:styleId="Footer">
    <w:name w:val="footer"/>
    <w:basedOn w:val="Normal"/>
    <w:link w:val="FooterChar"/>
    <w:uiPriority w:val="99"/>
    <w:unhideWhenUsed/>
    <w:rsid w:val="008C5EA2"/>
    <w:pPr>
      <w:tabs>
        <w:tab w:val="center" w:pos="4513"/>
        <w:tab w:val="right" w:pos="9026"/>
      </w:tabs>
    </w:pPr>
    <w:rPr>
      <w:rFonts w:asciiTheme="minorHAnsi" w:eastAsiaTheme="minorHAnsi" w:hAnsiTheme="minorHAnsi" w:cstheme="minorBidi"/>
      <w:sz w:val="22"/>
      <w:szCs w:val="28"/>
    </w:rPr>
  </w:style>
  <w:style w:type="character" w:customStyle="1" w:styleId="FooterChar">
    <w:name w:val="Footer Char"/>
    <w:basedOn w:val="DefaultParagraphFont"/>
    <w:link w:val="Footer"/>
    <w:uiPriority w:val="99"/>
    <w:rsid w:val="008C5EA2"/>
  </w:style>
  <w:style w:type="paragraph" w:styleId="Caption">
    <w:name w:val="caption"/>
    <w:basedOn w:val="Normal"/>
    <w:next w:val="Normal"/>
    <w:uiPriority w:val="35"/>
    <w:unhideWhenUsed/>
    <w:qFormat/>
    <w:rsid w:val="008363DB"/>
    <w:pPr>
      <w:spacing w:line="360" w:lineRule="auto"/>
      <w:ind w:left="-116"/>
    </w:pPr>
    <w:rPr>
      <w:spacing w:val="-12"/>
    </w:rPr>
  </w:style>
  <w:style w:type="table" w:styleId="TableGrid">
    <w:name w:val="Table Grid"/>
    <w:basedOn w:val="TableNormal"/>
    <w:uiPriority w:val="59"/>
    <w:rsid w:val="00F43B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025551"/>
    <w:rPr>
      <w:rFonts w:asciiTheme="minorHAnsi" w:eastAsiaTheme="minorHAnsi" w:hAnsiTheme="minorHAnsi" w:cstheme="minorBidi"/>
      <w:sz w:val="20"/>
      <w:szCs w:val="25"/>
    </w:rPr>
  </w:style>
  <w:style w:type="character" w:customStyle="1" w:styleId="FootnoteTextChar">
    <w:name w:val="Footnote Text Char"/>
    <w:basedOn w:val="DefaultParagraphFont"/>
    <w:link w:val="FootnoteText"/>
    <w:uiPriority w:val="99"/>
    <w:semiHidden/>
    <w:rsid w:val="00025551"/>
    <w:rPr>
      <w:sz w:val="20"/>
      <w:szCs w:val="25"/>
    </w:rPr>
  </w:style>
  <w:style w:type="character" w:styleId="FootnoteReference">
    <w:name w:val="footnote reference"/>
    <w:basedOn w:val="DefaultParagraphFont"/>
    <w:uiPriority w:val="99"/>
    <w:semiHidden/>
    <w:unhideWhenUsed/>
    <w:rsid w:val="00025551"/>
    <w:rPr>
      <w:sz w:val="32"/>
      <w:szCs w:val="32"/>
      <w:vertAlign w:val="superscript"/>
    </w:rPr>
  </w:style>
  <w:style w:type="character" w:customStyle="1" w:styleId="Heading3Char">
    <w:name w:val="Heading 3 Char"/>
    <w:basedOn w:val="DefaultParagraphFont"/>
    <w:link w:val="Heading3"/>
    <w:uiPriority w:val="9"/>
    <w:rsid w:val="0084619E"/>
    <w:rPr>
      <w:rFonts w:ascii="Times New Roman" w:eastAsiaTheme="minorEastAsia" w:hAnsi="Times New Roman" w:cs="Times New Roman"/>
      <w:b/>
      <w:bCs/>
      <w:sz w:val="24"/>
      <w:szCs w:val="24"/>
    </w:rPr>
  </w:style>
  <w:style w:type="character" w:styleId="CommentReference">
    <w:name w:val="annotation reference"/>
    <w:basedOn w:val="DefaultParagraphFont"/>
    <w:semiHidden/>
    <w:unhideWhenUsed/>
    <w:rsid w:val="001F0AF0"/>
    <w:rPr>
      <w:sz w:val="16"/>
      <w:szCs w:val="16"/>
    </w:rPr>
  </w:style>
  <w:style w:type="paragraph" w:styleId="CommentText">
    <w:name w:val="annotation text"/>
    <w:basedOn w:val="Normal"/>
    <w:link w:val="CommentTextChar"/>
    <w:uiPriority w:val="99"/>
    <w:semiHidden/>
    <w:unhideWhenUsed/>
    <w:rsid w:val="001F0AF0"/>
    <w:rPr>
      <w:sz w:val="20"/>
      <w:szCs w:val="25"/>
    </w:rPr>
  </w:style>
  <w:style w:type="character" w:customStyle="1" w:styleId="CommentTextChar">
    <w:name w:val="Comment Text Char"/>
    <w:basedOn w:val="DefaultParagraphFont"/>
    <w:link w:val="CommentText"/>
    <w:uiPriority w:val="99"/>
    <w:semiHidden/>
    <w:rsid w:val="001F0AF0"/>
    <w:rPr>
      <w:sz w:val="20"/>
      <w:szCs w:val="25"/>
    </w:rPr>
  </w:style>
  <w:style w:type="paragraph" w:styleId="CommentSubject">
    <w:name w:val="annotation subject"/>
    <w:basedOn w:val="CommentText"/>
    <w:next w:val="CommentText"/>
    <w:link w:val="CommentSubjectChar"/>
    <w:uiPriority w:val="99"/>
    <w:semiHidden/>
    <w:unhideWhenUsed/>
    <w:rsid w:val="001F0AF0"/>
    <w:rPr>
      <w:b/>
      <w:bCs/>
    </w:rPr>
  </w:style>
  <w:style w:type="character" w:customStyle="1" w:styleId="CommentSubjectChar">
    <w:name w:val="Comment Subject Char"/>
    <w:basedOn w:val="CommentTextChar"/>
    <w:link w:val="CommentSubject"/>
    <w:uiPriority w:val="99"/>
    <w:semiHidden/>
    <w:rsid w:val="001F0AF0"/>
    <w:rPr>
      <w:b/>
      <w:bCs/>
      <w:sz w:val="20"/>
      <w:szCs w:val="25"/>
    </w:rPr>
  </w:style>
  <w:style w:type="paragraph" w:styleId="BalloonText">
    <w:name w:val="Balloon Text"/>
    <w:basedOn w:val="Normal"/>
    <w:link w:val="BalloonTextChar"/>
    <w:uiPriority w:val="99"/>
    <w:semiHidden/>
    <w:unhideWhenUsed/>
    <w:rsid w:val="001F0AF0"/>
    <w:rPr>
      <w:rFonts w:ascii="Segoe UI" w:hAnsi="Segoe UI" w:cs="Angsana New"/>
      <w:sz w:val="18"/>
      <w:szCs w:val="22"/>
    </w:rPr>
  </w:style>
  <w:style w:type="character" w:customStyle="1" w:styleId="BalloonTextChar">
    <w:name w:val="Balloon Text Char"/>
    <w:basedOn w:val="DefaultParagraphFont"/>
    <w:link w:val="BalloonText"/>
    <w:uiPriority w:val="99"/>
    <w:semiHidden/>
    <w:rsid w:val="001F0AF0"/>
    <w:rPr>
      <w:rFonts w:ascii="Segoe UI" w:hAnsi="Segoe UI" w:cs="Angsana New"/>
      <w:sz w:val="18"/>
      <w:szCs w:val="22"/>
    </w:rPr>
  </w:style>
  <w:style w:type="table" w:customStyle="1" w:styleId="TableGrid1">
    <w:name w:val="Table Grid1"/>
    <w:basedOn w:val="TableNormal"/>
    <w:next w:val="TableGrid"/>
    <w:uiPriority w:val="59"/>
    <w:rsid w:val="00142251"/>
    <w:pPr>
      <w:spacing w:after="0" w:line="240" w:lineRule="auto"/>
    </w:pPr>
    <w:rPr>
      <w:rFonts w:eastAsiaTheme="minorEastAsi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OC1">
    <w:name w:val="toc 1"/>
    <w:basedOn w:val="Title"/>
    <w:next w:val="Title"/>
    <w:autoRedefine/>
    <w:uiPriority w:val="39"/>
    <w:unhideWhenUsed/>
    <w:rsid w:val="001A301B"/>
    <w:pPr>
      <w:spacing w:after="100" w:line="276" w:lineRule="auto"/>
    </w:pPr>
    <w:rPr>
      <w:rFonts w:asciiTheme="minorHAnsi" w:eastAsiaTheme="minorHAnsi" w:hAnsiTheme="minorHAnsi" w:cstheme="minorBidi"/>
      <w:sz w:val="22"/>
    </w:rPr>
  </w:style>
  <w:style w:type="character" w:styleId="Hyperlink">
    <w:name w:val="Hyperlink"/>
    <w:basedOn w:val="DefaultParagraphFont"/>
    <w:uiPriority w:val="99"/>
    <w:unhideWhenUsed/>
    <w:rsid w:val="001A301B"/>
    <w:rPr>
      <w:color w:val="0000FF" w:themeColor="hyperlink"/>
      <w:u w:val="single"/>
    </w:rPr>
  </w:style>
  <w:style w:type="table" w:customStyle="1" w:styleId="TableGrid2">
    <w:name w:val="Table Grid2"/>
    <w:basedOn w:val="TableNormal"/>
    <w:next w:val="TableGrid"/>
    <w:uiPriority w:val="59"/>
    <w:rsid w:val="00CD2711"/>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
    <w:rsid w:val="00006734"/>
    <w:rPr>
      <w:rFonts w:ascii="Times New Roman" w:eastAsia="Times New Roman" w:hAnsi="Times New Roman" w:cs="Times New Roman"/>
      <w:b/>
      <w:bCs/>
      <w:kern w:val="32"/>
      <w:sz w:val="28"/>
      <w:szCs w:val="40"/>
    </w:rPr>
  </w:style>
  <w:style w:type="character" w:customStyle="1" w:styleId="Heading8Char">
    <w:name w:val="Heading 8 Char"/>
    <w:basedOn w:val="DefaultParagraphFont"/>
    <w:link w:val="Heading8"/>
    <w:uiPriority w:val="9"/>
    <w:semiHidden/>
    <w:rsid w:val="00EA3D62"/>
    <w:rPr>
      <w:rFonts w:asciiTheme="majorHAnsi" w:eastAsiaTheme="majorEastAsia" w:hAnsiTheme="majorHAnsi" w:cstheme="majorBidi"/>
      <w:color w:val="272727" w:themeColor="text1" w:themeTint="D8"/>
      <w:sz w:val="21"/>
      <w:szCs w:val="26"/>
    </w:rPr>
  </w:style>
  <w:style w:type="paragraph" w:customStyle="1" w:styleId="BodyText1">
    <w:name w:val="Body Text1"/>
    <w:rsid w:val="00FC702B"/>
    <w:pPr>
      <w:autoSpaceDE w:val="0"/>
      <w:autoSpaceDN w:val="0"/>
      <w:spacing w:after="0" w:line="240" w:lineRule="auto"/>
      <w:ind w:firstLine="480"/>
    </w:pPr>
    <w:rPr>
      <w:rFonts w:ascii="Times New Roman" w:eastAsia="Times New Roman" w:hAnsi="Times New Roman" w:cs="Angsana New"/>
      <w:color w:val="000000"/>
      <w:sz w:val="24"/>
      <w:szCs w:val="24"/>
      <w:lang w:val="en-GB"/>
    </w:rPr>
  </w:style>
  <w:style w:type="character" w:styleId="UnresolvedMention">
    <w:name w:val="Unresolved Mention"/>
    <w:basedOn w:val="DefaultParagraphFont"/>
    <w:uiPriority w:val="99"/>
    <w:semiHidden/>
    <w:unhideWhenUsed/>
    <w:rsid w:val="00534F0E"/>
    <w:rPr>
      <w:color w:val="605E5C"/>
      <w:shd w:val="clear" w:color="auto" w:fill="E1DFDD"/>
    </w:rPr>
  </w:style>
  <w:style w:type="character" w:styleId="Emphasis">
    <w:name w:val="Emphasis"/>
    <w:basedOn w:val="DefaultParagraphFont"/>
    <w:uiPriority w:val="20"/>
    <w:qFormat/>
    <w:rsid w:val="00CF2F7C"/>
    <w:rPr>
      <w:i/>
      <w:iCs/>
    </w:rPr>
  </w:style>
  <w:style w:type="paragraph" w:styleId="TOCHeading">
    <w:name w:val="TOC Heading"/>
    <w:basedOn w:val="Heading1"/>
    <w:next w:val="Normal"/>
    <w:uiPriority w:val="39"/>
    <w:unhideWhenUsed/>
    <w:qFormat/>
    <w:rsid w:val="00687388"/>
    <w:pPr>
      <w:keepLines/>
      <w:numPr>
        <w:numId w:val="0"/>
      </w:numPr>
      <w:spacing w:before="240" w:line="259" w:lineRule="auto"/>
      <w:jc w:val="left"/>
      <w:outlineLvl w:val="9"/>
    </w:pPr>
    <w:rPr>
      <w:rFonts w:asciiTheme="majorHAnsi" w:eastAsiaTheme="majorEastAsia" w:hAnsiTheme="majorHAnsi" w:cstheme="majorBidi"/>
      <w:b w:val="0"/>
      <w:bCs w:val="0"/>
      <w:color w:val="365F91" w:themeColor="accent1" w:themeShade="BF"/>
      <w:kern w:val="0"/>
      <w:sz w:val="32"/>
      <w:szCs w:val="32"/>
      <w:lang w:bidi="ar-SA"/>
    </w:rPr>
  </w:style>
  <w:style w:type="paragraph" w:styleId="TOC2">
    <w:name w:val="toc 2"/>
    <w:basedOn w:val="Title"/>
    <w:next w:val="Title"/>
    <w:autoRedefine/>
    <w:uiPriority w:val="39"/>
    <w:unhideWhenUsed/>
    <w:rsid w:val="00687388"/>
    <w:pPr>
      <w:spacing w:after="100"/>
      <w:ind w:left="240"/>
    </w:pPr>
    <w:rPr>
      <w:rFonts w:cs="Angsana New"/>
      <w:szCs w:val="30"/>
    </w:rPr>
  </w:style>
  <w:style w:type="paragraph" w:styleId="TOC3">
    <w:name w:val="toc 3"/>
    <w:basedOn w:val="Normal"/>
    <w:next w:val="Normal"/>
    <w:autoRedefine/>
    <w:uiPriority w:val="39"/>
    <w:unhideWhenUsed/>
    <w:rsid w:val="00687388"/>
    <w:pPr>
      <w:spacing w:after="100"/>
      <w:ind w:left="480"/>
    </w:pPr>
    <w:rPr>
      <w:rFonts w:cs="Angsana New"/>
      <w:szCs w:val="30"/>
    </w:rPr>
  </w:style>
  <w:style w:type="paragraph" w:styleId="TableofFigures">
    <w:name w:val="table of figures"/>
    <w:basedOn w:val="Normal"/>
    <w:next w:val="Normal"/>
    <w:uiPriority w:val="99"/>
    <w:unhideWhenUsed/>
    <w:rsid w:val="00687388"/>
    <w:pPr>
      <w:ind w:left="480" w:hanging="480"/>
    </w:pPr>
    <w:rPr>
      <w:rFonts w:asciiTheme="minorHAnsi" w:hAnsiTheme="minorHAnsi" w:cstheme="majorBidi"/>
      <w:smallCaps/>
      <w:sz w:val="20"/>
      <w:szCs w:val="23"/>
    </w:rPr>
  </w:style>
  <w:style w:type="paragraph" w:styleId="Title">
    <w:name w:val="Title"/>
    <w:basedOn w:val="Normal"/>
    <w:next w:val="Normal"/>
    <w:link w:val="TitleChar"/>
    <w:uiPriority w:val="10"/>
    <w:qFormat/>
    <w:rsid w:val="00D16678"/>
    <w:pPr>
      <w:jc w:val="center"/>
    </w:pPr>
    <w:rPr>
      <w:b/>
      <w:bCs/>
      <w:sz w:val="28"/>
      <w:szCs w:val="28"/>
    </w:rPr>
  </w:style>
  <w:style w:type="character" w:customStyle="1" w:styleId="TitleChar">
    <w:name w:val="Title Char"/>
    <w:basedOn w:val="DefaultParagraphFont"/>
    <w:link w:val="Title"/>
    <w:uiPriority w:val="10"/>
    <w:rsid w:val="00D16678"/>
    <w:rPr>
      <w:rFonts w:ascii="Times New Roman" w:eastAsia="Times New Roman" w:hAnsi="Times New Roman" w:cs="Times New Roman"/>
      <w:b/>
      <w:bCs/>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032649">
      <w:bodyDiv w:val="1"/>
      <w:marLeft w:val="0"/>
      <w:marRight w:val="0"/>
      <w:marTop w:val="0"/>
      <w:marBottom w:val="0"/>
      <w:divBdr>
        <w:top w:val="none" w:sz="0" w:space="0" w:color="auto"/>
        <w:left w:val="none" w:sz="0" w:space="0" w:color="auto"/>
        <w:bottom w:val="none" w:sz="0" w:space="0" w:color="auto"/>
        <w:right w:val="none" w:sz="0" w:space="0" w:color="auto"/>
      </w:divBdr>
    </w:div>
    <w:div w:id="63727234">
      <w:bodyDiv w:val="1"/>
      <w:marLeft w:val="0"/>
      <w:marRight w:val="0"/>
      <w:marTop w:val="0"/>
      <w:marBottom w:val="0"/>
      <w:divBdr>
        <w:top w:val="none" w:sz="0" w:space="0" w:color="auto"/>
        <w:left w:val="none" w:sz="0" w:space="0" w:color="auto"/>
        <w:bottom w:val="none" w:sz="0" w:space="0" w:color="auto"/>
        <w:right w:val="none" w:sz="0" w:space="0" w:color="auto"/>
      </w:divBdr>
    </w:div>
    <w:div w:id="76445275">
      <w:bodyDiv w:val="1"/>
      <w:marLeft w:val="0"/>
      <w:marRight w:val="0"/>
      <w:marTop w:val="0"/>
      <w:marBottom w:val="0"/>
      <w:divBdr>
        <w:top w:val="none" w:sz="0" w:space="0" w:color="auto"/>
        <w:left w:val="none" w:sz="0" w:space="0" w:color="auto"/>
        <w:bottom w:val="none" w:sz="0" w:space="0" w:color="auto"/>
        <w:right w:val="none" w:sz="0" w:space="0" w:color="auto"/>
      </w:divBdr>
    </w:div>
    <w:div w:id="79913198">
      <w:bodyDiv w:val="1"/>
      <w:marLeft w:val="0"/>
      <w:marRight w:val="0"/>
      <w:marTop w:val="0"/>
      <w:marBottom w:val="0"/>
      <w:divBdr>
        <w:top w:val="none" w:sz="0" w:space="0" w:color="auto"/>
        <w:left w:val="none" w:sz="0" w:space="0" w:color="auto"/>
        <w:bottom w:val="none" w:sz="0" w:space="0" w:color="auto"/>
        <w:right w:val="none" w:sz="0" w:space="0" w:color="auto"/>
      </w:divBdr>
    </w:div>
    <w:div w:id="83764711">
      <w:bodyDiv w:val="1"/>
      <w:marLeft w:val="0"/>
      <w:marRight w:val="0"/>
      <w:marTop w:val="0"/>
      <w:marBottom w:val="0"/>
      <w:divBdr>
        <w:top w:val="none" w:sz="0" w:space="0" w:color="auto"/>
        <w:left w:val="none" w:sz="0" w:space="0" w:color="auto"/>
        <w:bottom w:val="none" w:sz="0" w:space="0" w:color="auto"/>
        <w:right w:val="none" w:sz="0" w:space="0" w:color="auto"/>
      </w:divBdr>
    </w:div>
    <w:div w:id="162942188">
      <w:bodyDiv w:val="1"/>
      <w:marLeft w:val="0"/>
      <w:marRight w:val="0"/>
      <w:marTop w:val="0"/>
      <w:marBottom w:val="0"/>
      <w:divBdr>
        <w:top w:val="none" w:sz="0" w:space="0" w:color="auto"/>
        <w:left w:val="none" w:sz="0" w:space="0" w:color="auto"/>
        <w:bottom w:val="none" w:sz="0" w:space="0" w:color="auto"/>
        <w:right w:val="none" w:sz="0" w:space="0" w:color="auto"/>
      </w:divBdr>
      <w:divsChild>
        <w:div w:id="1654872954">
          <w:marLeft w:val="0"/>
          <w:marRight w:val="0"/>
          <w:marTop w:val="0"/>
          <w:marBottom w:val="0"/>
          <w:divBdr>
            <w:top w:val="none" w:sz="0" w:space="0" w:color="auto"/>
            <w:left w:val="none" w:sz="0" w:space="0" w:color="auto"/>
            <w:bottom w:val="none" w:sz="0" w:space="0" w:color="auto"/>
            <w:right w:val="none" w:sz="0" w:space="0" w:color="auto"/>
          </w:divBdr>
        </w:div>
      </w:divsChild>
    </w:div>
    <w:div w:id="204029024">
      <w:bodyDiv w:val="1"/>
      <w:marLeft w:val="0"/>
      <w:marRight w:val="0"/>
      <w:marTop w:val="0"/>
      <w:marBottom w:val="0"/>
      <w:divBdr>
        <w:top w:val="none" w:sz="0" w:space="0" w:color="auto"/>
        <w:left w:val="none" w:sz="0" w:space="0" w:color="auto"/>
        <w:bottom w:val="none" w:sz="0" w:space="0" w:color="auto"/>
        <w:right w:val="none" w:sz="0" w:space="0" w:color="auto"/>
      </w:divBdr>
    </w:div>
    <w:div w:id="207450542">
      <w:bodyDiv w:val="1"/>
      <w:marLeft w:val="0"/>
      <w:marRight w:val="0"/>
      <w:marTop w:val="0"/>
      <w:marBottom w:val="0"/>
      <w:divBdr>
        <w:top w:val="none" w:sz="0" w:space="0" w:color="auto"/>
        <w:left w:val="none" w:sz="0" w:space="0" w:color="auto"/>
        <w:bottom w:val="none" w:sz="0" w:space="0" w:color="auto"/>
        <w:right w:val="none" w:sz="0" w:space="0" w:color="auto"/>
      </w:divBdr>
    </w:div>
    <w:div w:id="231549427">
      <w:bodyDiv w:val="1"/>
      <w:marLeft w:val="0"/>
      <w:marRight w:val="0"/>
      <w:marTop w:val="0"/>
      <w:marBottom w:val="0"/>
      <w:divBdr>
        <w:top w:val="none" w:sz="0" w:space="0" w:color="auto"/>
        <w:left w:val="none" w:sz="0" w:space="0" w:color="auto"/>
        <w:bottom w:val="none" w:sz="0" w:space="0" w:color="auto"/>
        <w:right w:val="none" w:sz="0" w:space="0" w:color="auto"/>
      </w:divBdr>
    </w:div>
    <w:div w:id="235629463">
      <w:bodyDiv w:val="1"/>
      <w:marLeft w:val="0"/>
      <w:marRight w:val="0"/>
      <w:marTop w:val="0"/>
      <w:marBottom w:val="0"/>
      <w:divBdr>
        <w:top w:val="none" w:sz="0" w:space="0" w:color="auto"/>
        <w:left w:val="none" w:sz="0" w:space="0" w:color="auto"/>
        <w:bottom w:val="none" w:sz="0" w:space="0" w:color="auto"/>
        <w:right w:val="none" w:sz="0" w:space="0" w:color="auto"/>
      </w:divBdr>
    </w:div>
    <w:div w:id="257298898">
      <w:bodyDiv w:val="1"/>
      <w:marLeft w:val="0"/>
      <w:marRight w:val="0"/>
      <w:marTop w:val="0"/>
      <w:marBottom w:val="0"/>
      <w:divBdr>
        <w:top w:val="none" w:sz="0" w:space="0" w:color="auto"/>
        <w:left w:val="none" w:sz="0" w:space="0" w:color="auto"/>
        <w:bottom w:val="none" w:sz="0" w:space="0" w:color="auto"/>
        <w:right w:val="none" w:sz="0" w:space="0" w:color="auto"/>
      </w:divBdr>
    </w:div>
    <w:div w:id="264046897">
      <w:bodyDiv w:val="1"/>
      <w:marLeft w:val="0"/>
      <w:marRight w:val="0"/>
      <w:marTop w:val="0"/>
      <w:marBottom w:val="0"/>
      <w:divBdr>
        <w:top w:val="none" w:sz="0" w:space="0" w:color="auto"/>
        <w:left w:val="none" w:sz="0" w:space="0" w:color="auto"/>
        <w:bottom w:val="none" w:sz="0" w:space="0" w:color="auto"/>
        <w:right w:val="none" w:sz="0" w:space="0" w:color="auto"/>
      </w:divBdr>
    </w:div>
    <w:div w:id="303046905">
      <w:bodyDiv w:val="1"/>
      <w:marLeft w:val="0"/>
      <w:marRight w:val="0"/>
      <w:marTop w:val="0"/>
      <w:marBottom w:val="0"/>
      <w:divBdr>
        <w:top w:val="none" w:sz="0" w:space="0" w:color="auto"/>
        <w:left w:val="none" w:sz="0" w:space="0" w:color="auto"/>
        <w:bottom w:val="none" w:sz="0" w:space="0" w:color="auto"/>
        <w:right w:val="none" w:sz="0" w:space="0" w:color="auto"/>
      </w:divBdr>
    </w:div>
    <w:div w:id="312106042">
      <w:bodyDiv w:val="1"/>
      <w:marLeft w:val="0"/>
      <w:marRight w:val="0"/>
      <w:marTop w:val="0"/>
      <w:marBottom w:val="0"/>
      <w:divBdr>
        <w:top w:val="none" w:sz="0" w:space="0" w:color="auto"/>
        <w:left w:val="none" w:sz="0" w:space="0" w:color="auto"/>
        <w:bottom w:val="none" w:sz="0" w:space="0" w:color="auto"/>
        <w:right w:val="none" w:sz="0" w:space="0" w:color="auto"/>
      </w:divBdr>
    </w:div>
    <w:div w:id="319240828">
      <w:bodyDiv w:val="1"/>
      <w:marLeft w:val="0"/>
      <w:marRight w:val="0"/>
      <w:marTop w:val="0"/>
      <w:marBottom w:val="0"/>
      <w:divBdr>
        <w:top w:val="none" w:sz="0" w:space="0" w:color="auto"/>
        <w:left w:val="none" w:sz="0" w:space="0" w:color="auto"/>
        <w:bottom w:val="none" w:sz="0" w:space="0" w:color="auto"/>
        <w:right w:val="none" w:sz="0" w:space="0" w:color="auto"/>
      </w:divBdr>
    </w:div>
    <w:div w:id="321013099">
      <w:bodyDiv w:val="1"/>
      <w:marLeft w:val="0"/>
      <w:marRight w:val="0"/>
      <w:marTop w:val="0"/>
      <w:marBottom w:val="0"/>
      <w:divBdr>
        <w:top w:val="none" w:sz="0" w:space="0" w:color="auto"/>
        <w:left w:val="none" w:sz="0" w:space="0" w:color="auto"/>
        <w:bottom w:val="none" w:sz="0" w:space="0" w:color="auto"/>
        <w:right w:val="none" w:sz="0" w:space="0" w:color="auto"/>
      </w:divBdr>
    </w:div>
    <w:div w:id="322200516">
      <w:bodyDiv w:val="1"/>
      <w:marLeft w:val="0"/>
      <w:marRight w:val="0"/>
      <w:marTop w:val="0"/>
      <w:marBottom w:val="0"/>
      <w:divBdr>
        <w:top w:val="none" w:sz="0" w:space="0" w:color="auto"/>
        <w:left w:val="none" w:sz="0" w:space="0" w:color="auto"/>
        <w:bottom w:val="none" w:sz="0" w:space="0" w:color="auto"/>
        <w:right w:val="none" w:sz="0" w:space="0" w:color="auto"/>
      </w:divBdr>
    </w:div>
    <w:div w:id="384111432">
      <w:bodyDiv w:val="1"/>
      <w:marLeft w:val="0"/>
      <w:marRight w:val="0"/>
      <w:marTop w:val="0"/>
      <w:marBottom w:val="0"/>
      <w:divBdr>
        <w:top w:val="none" w:sz="0" w:space="0" w:color="auto"/>
        <w:left w:val="none" w:sz="0" w:space="0" w:color="auto"/>
        <w:bottom w:val="none" w:sz="0" w:space="0" w:color="auto"/>
        <w:right w:val="none" w:sz="0" w:space="0" w:color="auto"/>
      </w:divBdr>
    </w:div>
    <w:div w:id="449084462">
      <w:bodyDiv w:val="1"/>
      <w:marLeft w:val="0"/>
      <w:marRight w:val="0"/>
      <w:marTop w:val="0"/>
      <w:marBottom w:val="0"/>
      <w:divBdr>
        <w:top w:val="none" w:sz="0" w:space="0" w:color="auto"/>
        <w:left w:val="none" w:sz="0" w:space="0" w:color="auto"/>
        <w:bottom w:val="none" w:sz="0" w:space="0" w:color="auto"/>
        <w:right w:val="none" w:sz="0" w:space="0" w:color="auto"/>
      </w:divBdr>
      <w:divsChild>
        <w:div w:id="2124612185">
          <w:marLeft w:val="0"/>
          <w:marRight w:val="0"/>
          <w:marTop w:val="0"/>
          <w:marBottom w:val="0"/>
          <w:divBdr>
            <w:top w:val="none" w:sz="0" w:space="0" w:color="auto"/>
            <w:left w:val="none" w:sz="0" w:space="0" w:color="auto"/>
            <w:bottom w:val="none" w:sz="0" w:space="0" w:color="auto"/>
            <w:right w:val="none" w:sz="0" w:space="0" w:color="auto"/>
          </w:divBdr>
        </w:div>
      </w:divsChild>
    </w:div>
    <w:div w:id="474222957">
      <w:bodyDiv w:val="1"/>
      <w:marLeft w:val="0"/>
      <w:marRight w:val="0"/>
      <w:marTop w:val="0"/>
      <w:marBottom w:val="0"/>
      <w:divBdr>
        <w:top w:val="none" w:sz="0" w:space="0" w:color="auto"/>
        <w:left w:val="none" w:sz="0" w:space="0" w:color="auto"/>
        <w:bottom w:val="none" w:sz="0" w:space="0" w:color="auto"/>
        <w:right w:val="none" w:sz="0" w:space="0" w:color="auto"/>
      </w:divBdr>
    </w:div>
    <w:div w:id="508954234">
      <w:bodyDiv w:val="1"/>
      <w:marLeft w:val="0"/>
      <w:marRight w:val="0"/>
      <w:marTop w:val="0"/>
      <w:marBottom w:val="0"/>
      <w:divBdr>
        <w:top w:val="none" w:sz="0" w:space="0" w:color="auto"/>
        <w:left w:val="none" w:sz="0" w:space="0" w:color="auto"/>
        <w:bottom w:val="none" w:sz="0" w:space="0" w:color="auto"/>
        <w:right w:val="none" w:sz="0" w:space="0" w:color="auto"/>
      </w:divBdr>
    </w:div>
    <w:div w:id="559484721">
      <w:bodyDiv w:val="1"/>
      <w:marLeft w:val="0"/>
      <w:marRight w:val="0"/>
      <w:marTop w:val="0"/>
      <w:marBottom w:val="0"/>
      <w:divBdr>
        <w:top w:val="none" w:sz="0" w:space="0" w:color="auto"/>
        <w:left w:val="none" w:sz="0" w:space="0" w:color="auto"/>
        <w:bottom w:val="none" w:sz="0" w:space="0" w:color="auto"/>
        <w:right w:val="none" w:sz="0" w:space="0" w:color="auto"/>
      </w:divBdr>
    </w:div>
    <w:div w:id="579945507">
      <w:bodyDiv w:val="1"/>
      <w:marLeft w:val="0"/>
      <w:marRight w:val="0"/>
      <w:marTop w:val="0"/>
      <w:marBottom w:val="0"/>
      <w:divBdr>
        <w:top w:val="none" w:sz="0" w:space="0" w:color="auto"/>
        <w:left w:val="none" w:sz="0" w:space="0" w:color="auto"/>
        <w:bottom w:val="none" w:sz="0" w:space="0" w:color="auto"/>
        <w:right w:val="none" w:sz="0" w:space="0" w:color="auto"/>
      </w:divBdr>
    </w:div>
    <w:div w:id="659966411">
      <w:bodyDiv w:val="1"/>
      <w:marLeft w:val="0"/>
      <w:marRight w:val="0"/>
      <w:marTop w:val="0"/>
      <w:marBottom w:val="0"/>
      <w:divBdr>
        <w:top w:val="none" w:sz="0" w:space="0" w:color="auto"/>
        <w:left w:val="none" w:sz="0" w:space="0" w:color="auto"/>
        <w:bottom w:val="none" w:sz="0" w:space="0" w:color="auto"/>
        <w:right w:val="none" w:sz="0" w:space="0" w:color="auto"/>
      </w:divBdr>
    </w:div>
    <w:div w:id="703335989">
      <w:bodyDiv w:val="1"/>
      <w:marLeft w:val="0"/>
      <w:marRight w:val="0"/>
      <w:marTop w:val="0"/>
      <w:marBottom w:val="0"/>
      <w:divBdr>
        <w:top w:val="none" w:sz="0" w:space="0" w:color="auto"/>
        <w:left w:val="none" w:sz="0" w:space="0" w:color="auto"/>
        <w:bottom w:val="none" w:sz="0" w:space="0" w:color="auto"/>
        <w:right w:val="none" w:sz="0" w:space="0" w:color="auto"/>
      </w:divBdr>
    </w:div>
    <w:div w:id="724793405">
      <w:bodyDiv w:val="1"/>
      <w:marLeft w:val="0"/>
      <w:marRight w:val="0"/>
      <w:marTop w:val="0"/>
      <w:marBottom w:val="0"/>
      <w:divBdr>
        <w:top w:val="none" w:sz="0" w:space="0" w:color="auto"/>
        <w:left w:val="none" w:sz="0" w:space="0" w:color="auto"/>
        <w:bottom w:val="none" w:sz="0" w:space="0" w:color="auto"/>
        <w:right w:val="none" w:sz="0" w:space="0" w:color="auto"/>
      </w:divBdr>
    </w:div>
    <w:div w:id="737096693">
      <w:bodyDiv w:val="1"/>
      <w:marLeft w:val="0"/>
      <w:marRight w:val="0"/>
      <w:marTop w:val="0"/>
      <w:marBottom w:val="0"/>
      <w:divBdr>
        <w:top w:val="none" w:sz="0" w:space="0" w:color="auto"/>
        <w:left w:val="none" w:sz="0" w:space="0" w:color="auto"/>
        <w:bottom w:val="none" w:sz="0" w:space="0" w:color="auto"/>
        <w:right w:val="none" w:sz="0" w:space="0" w:color="auto"/>
      </w:divBdr>
    </w:div>
    <w:div w:id="748695977">
      <w:bodyDiv w:val="1"/>
      <w:marLeft w:val="0"/>
      <w:marRight w:val="0"/>
      <w:marTop w:val="0"/>
      <w:marBottom w:val="0"/>
      <w:divBdr>
        <w:top w:val="none" w:sz="0" w:space="0" w:color="auto"/>
        <w:left w:val="none" w:sz="0" w:space="0" w:color="auto"/>
        <w:bottom w:val="none" w:sz="0" w:space="0" w:color="auto"/>
        <w:right w:val="none" w:sz="0" w:space="0" w:color="auto"/>
      </w:divBdr>
      <w:divsChild>
        <w:div w:id="1767383493">
          <w:marLeft w:val="0"/>
          <w:marRight w:val="0"/>
          <w:marTop w:val="0"/>
          <w:marBottom w:val="0"/>
          <w:divBdr>
            <w:top w:val="none" w:sz="0" w:space="0" w:color="auto"/>
            <w:left w:val="none" w:sz="0" w:space="0" w:color="auto"/>
            <w:bottom w:val="none" w:sz="0" w:space="0" w:color="auto"/>
            <w:right w:val="none" w:sz="0" w:space="0" w:color="auto"/>
          </w:divBdr>
        </w:div>
        <w:div w:id="532962925">
          <w:marLeft w:val="0"/>
          <w:marRight w:val="0"/>
          <w:marTop w:val="0"/>
          <w:marBottom w:val="0"/>
          <w:divBdr>
            <w:top w:val="none" w:sz="0" w:space="0" w:color="auto"/>
            <w:left w:val="none" w:sz="0" w:space="0" w:color="auto"/>
            <w:bottom w:val="none" w:sz="0" w:space="0" w:color="auto"/>
            <w:right w:val="none" w:sz="0" w:space="0" w:color="auto"/>
          </w:divBdr>
        </w:div>
      </w:divsChild>
    </w:div>
    <w:div w:id="817771468">
      <w:bodyDiv w:val="1"/>
      <w:marLeft w:val="0"/>
      <w:marRight w:val="0"/>
      <w:marTop w:val="0"/>
      <w:marBottom w:val="0"/>
      <w:divBdr>
        <w:top w:val="none" w:sz="0" w:space="0" w:color="auto"/>
        <w:left w:val="none" w:sz="0" w:space="0" w:color="auto"/>
        <w:bottom w:val="none" w:sz="0" w:space="0" w:color="auto"/>
        <w:right w:val="none" w:sz="0" w:space="0" w:color="auto"/>
      </w:divBdr>
    </w:div>
    <w:div w:id="865169422">
      <w:bodyDiv w:val="1"/>
      <w:marLeft w:val="0"/>
      <w:marRight w:val="0"/>
      <w:marTop w:val="0"/>
      <w:marBottom w:val="0"/>
      <w:divBdr>
        <w:top w:val="none" w:sz="0" w:space="0" w:color="auto"/>
        <w:left w:val="none" w:sz="0" w:space="0" w:color="auto"/>
        <w:bottom w:val="none" w:sz="0" w:space="0" w:color="auto"/>
        <w:right w:val="none" w:sz="0" w:space="0" w:color="auto"/>
      </w:divBdr>
    </w:div>
    <w:div w:id="892078512">
      <w:bodyDiv w:val="1"/>
      <w:marLeft w:val="0"/>
      <w:marRight w:val="0"/>
      <w:marTop w:val="0"/>
      <w:marBottom w:val="0"/>
      <w:divBdr>
        <w:top w:val="none" w:sz="0" w:space="0" w:color="auto"/>
        <w:left w:val="none" w:sz="0" w:space="0" w:color="auto"/>
        <w:bottom w:val="none" w:sz="0" w:space="0" w:color="auto"/>
        <w:right w:val="none" w:sz="0" w:space="0" w:color="auto"/>
      </w:divBdr>
    </w:div>
    <w:div w:id="912857061">
      <w:bodyDiv w:val="1"/>
      <w:marLeft w:val="0"/>
      <w:marRight w:val="0"/>
      <w:marTop w:val="0"/>
      <w:marBottom w:val="0"/>
      <w:divBdr>
        <w:top w:val="none" w:sz="0" w:space="0" w:color="auto"/>
        <w:left w:val="none" w:sz="0" w:space="0" w:color="auto"/>
        <w:bottom w:val="none" w:sz="0" w:space="0" w:color="auto"/>
        <w:right w:val="none" w:sz="0" w:space="0" w:color="auto"/>
      </w:divBdr>
    </w:div>
    <w:div w:id="916482245">
      <w:bodyDiv w:val="1"/>
      <w:marLeft w:val="0"/>
      <w:marRight w:val="0"/>
      <w:marTop w:val="0"/>
      <w:marBottom w:val="0"/>
      <w:divBdr>
        <w:top w:val="none" w:sz="0" w:space="0" w:color="auto"/>
        <w:left w:val="none" w:sz="0" w:space="0" w:color="auto"/>
        <w:bottom w:val="none" w:sz="0" w:space="0" w:color="auto"/>
        <w:right w:val="none" w:sz="0" w:space="0" w:color="auto"/>
      </w:divBdr>
    </w:div>
    <w:div w:id="937369631">
      <w:bodyDiv w:val="1"/>
      <w:marLeft w:val="0"/>
      <w:marRight w:val="0"/>
      <w:marTop w:val="0"/>
      <w:marBottom w:val="0"/>
      <w:divBdr>
        <w:top w:val="none" w:sz="0" w:space="0" w:color="auto"/>
        <w:left w:val="none" w:sz="0" w:space="0" w:color="auto"/>
        <w:bottom w:val="none" w:sz="0" w:space="0" w:color="auto"/>
        <w:right w:val="none" w:sz="0" w:space="0" w:color="auto"/>
      </w:divBdr>
      <w:divsChild>
        <w:div w:id="54739394">
          <w:marLeft w:val="0"/>
          <w:marRight w:val="0"/>
          <w:marTop w:val="0"/>
          <w:marBottom w:val="0"/>
          <w:divBdr>
            <w:top w:val="none" w:sz="0" w:space="0" w:color="auto"/>
            <w:left w:val="none" w:sz="0" w:space="0" w:color="auto"/>
            <w:bottom w:val="none" w:sz="0" w:space="0" w:color="auto"/>
            <w:right w:val="none" w:sz="0" w:space="0" w:color="auto"/>
          </w:divBdr>
        </w:div>
      </w:divsChild>
    </w:div>
    <w:div w:id="957177849">
      <w:bodyDiv w:val="1"/>
      <w:marLeft w:val="0"/>
      <w:marRight w:val="0"/>
      <w:marTop w:val="0"/>
      <w:marBottom w:val="0"/>
      <w:divBdr>
        <w:top w:val="none" w:sz="0" w:space="0" w:color="auto"/>
        <w:left w:val="none" w:sz="0" w:space="0" w:color="auto"/>
        <w:bottom w:val="none" w:sz="0" w:space="0" w:color="auto"/>
        <w:right w:val="none" w:sz="0" w:space="0" w:color="auto"/>
      </w:divBdr>
    </w:div>
    <w:div w:id="969553563">
      <w:bodyDiv w:val="1"/>
      <w:marLeft w:val="0"/>
      <w:marRight w:val="0"/>
      <w:marTop w:val="0"/>
      <w:marBottom w:val="0"/>
      <w:divBdr>
        <w:top w:val="none" w:sz="0" w:space="0" w:color="auto"/>
        <w:left w:val="none" w:sz="0" w:space="0" w:color="auto"/>
        <w:bottom w:val="none" w:sz="0" w:space="0" w:color="auto"/>
        <w:right w:val="none" w:sz="0" w:space="0" w:color="auto"/>
      </w:divBdr>
    </w:div>
    <w:div w:id="982152172">
      <w:bodyDiv w:val="1"/>
      <w:marLeft w:val="0"/>
      <w:marRight w:val="0"/>
      <w:marTop w:val="0"/>
      <w:marBottom w:val="0"/>
      <w:divBdr>
        <w:top w:val="none" w:sz="0" w:space="0" w:color="auto"/>
        <w:left w:val="none" w:sz="0" w:space="0" w:color="auto"/>
        <w:bottom w:val="none" w:sz="0" w:space="0" w:color="auto"/>
        <w:right w:val="none" w:sz="0" w:space="0" w:color="auto"/>
      </w:divBdr>
    </w:div>
    <w:div w:id="988678819">
      <w:bodyDiv w:val="1"/>
      <w:marLeft w:val="0"/>
      <w:marRight w:val="0"/>
      <w:marTop w:val="0"/>
      <w:marBottom w:val="0"/>
      <w:divBdr>
        <w:top w:val="none" w:sz="0" w:space="0" w:color="auto"/>
        <w:left w:val="none" w:sz="0" w:space="0" w:color="auto"/>
        <w:bottom w:val="none" w:sz="0" w:space="0" w:color="auto"/>
        <w:right w:val="none" w:sz="0" w:space="0" w:color="auto"/>
      </w:divBdr>
    </w:div>
    <w:div w:id="1002395915">
      <w:bodyDiv w:val="1"/>
      <w:marLeft w:val="0"/>
      <w:marRight w:val="0"/>
      <w:marTop w:val="0"/>
      <w:marBottom w:val="0"/>
      <w:divBdr>
        <w:top w:val="none" w:sz="0" w:space="0" w:color="auto"/>
        <w:left w:val="none" w:sz="0" w:space="0" w:color="auto"/>
        <w:bottom w:val="none" w:sz="0" w:space="0" w:color="auto"/>
        <w:right w:val="none" w:sz="0" w:space="0" w:color="auto"/>
      </w:divBdr>
    </w:div>
    <w:div w:id="1024091994">
      <w:bodyDiv w:val="1"/>
      <w:marLeft w:val="0"/>
      <w:marRight w:val="0"/>
      <w:marTop w:val="0"/>
      <w:marBottom w:val="0"/>
      <w:divBdr>
        <w:top w:val="none" w:sz="0" w:space="0" w:color="auto"/>
        <w:left w:val="none" w:sz="0" w:space="0" w:color="auto"/>
        <w:bottom w:val="none" w:sz="0" w:space="0" w:color="auto"/>
        <w:right w:val="none" w:sz="0" w:space="0" w:color="auto"/>
      </w:divBdr>
      <w:divsChild>
        <w:div w:id="1351490066">
          <w:marLeft w:val="0"/>
          <w:marRight w:val="0"/>
          <w:marTop w:val="0"/>
          <w:marBottom w:val="0"/>
          <w:divBdr>
            <w:top w:val="none" w:sz="0" w:space="0" w:color="auto"/>
            <w:left w:val="none" w:sz="0" w:space="0" w:color="auto"/>
            <w:bottom w:val="none" w:sz="0" w:space="0" w:color="auto"/>
            <w:right w:val="none" w:sz="0" w:space="0" w:color="auto"/>
          </w:divBdr>
        </w:div>
      </w:divsChild>
    </w:div>
    <w:div w:id="1025011759">
      <w:bodyDiv w:val="1"/>
      <w:marLeft w:val="0"/>
      <w:marRight w:val="0"/>
      <w:marTop w:val="0"/>
      <w:marBottom w:val="0"/>
      <w:divBdr>
        <w:top w:val="none" w:sz="0" w:space="0" w:color="auto"/>
        <w:left w:val="none" w:sz="0" w:space="0" w:color="auto"/>
        <w:bottom w:val="none" w:sz="0" w:space="0" w:color="auto"/>
        <w:right w:val="none" w:sz="0" w:space="0" w:color="auto"/>
      </w:divBdr>
    </w:div>
    <w:div w:id="1036857358">
      <w:bodyDiv w:val="1"/>
      <w:marLeft w:val="0"/>
      <w:marRight w:val="0"/>
      <w:marTop w:val="0"/>
      <w:marBottom w:val="0"/>
      <w:divBdr>
        <w:top w:val="none" w:sz="0" w:space="0" w:color="auto"/>
        <w:left w:val="none" w:sz="0" w:space="0" w:color="auto"/>
        <w:bottom w:val="none" w:sz="0" w:space="0" w:color="auto"/>
        <w:right w:val="none" w:sz="0" w:space="0" w:color="auto"/>
      </w:divBdr>
    </w:div>
    <w:div w:id="1087338864">
      <w:bodyDiv w:val="1"/>
      <w:marLeft w:val="0"/>
      <w:marRight w:val="0"/>
      <w:marTop w:val="0"/>
      <w:marBottom w:val="0"/>
      <w:divBdr>
        <w:top w:val="none" w:sz="0" w:space="0" w:color="auto"/>
        <w:left w:val="none" w:sz="0" w:space="0" w:color="auto"/>
        <w:bottom w:val="none" w:sz="0" w:space="0" w:color="auto"/>
        <w:right w:val="none" w:sz="0" w:space="0" w:color="auto"/>
      </w:divBdr>
    </w:div>
    <w:div w:id="1145926449">
      <w:bodyDiv w:val="1"/>
      <w:marLeft w:val="0"/>
      <w:marRight w:val="0"/>
      <w:marTop w:val="0"/>
      <w:marBottom w:val="0"/>
      <w:divBdr>
        <w:top w:val="none" w:sz="0" w:space="0" w:color="auto"/>
        <w:left w:val="none" w:sz="0" w:space="0" w:color="auto"/>
        <w:bottom w:val="none" w:sz="0" w:space="0" w:color="auto"/>
        <w:right w:val="none" w:sz="0" w:space="0" w:color="auto"/>
      </w:divBdr>
    </w:div>
    <w:div w:id="1147747850">
      <w:bodyDiv w:val="1"/>
      <w:marLeft w:val="0"/>
      <w:marRight w:val="0"/>
      <w:marTop w:val="0"/>
      <w:marBottom w:val="0"/>
      <w:divBdr>
        <w:top w:val="none" w:sz="0" w:space="0" w:color="auto"/>
        <w:left w:val="none" w:sz="0" w:space="0" w:color="auto"/>
        <w:bottom w:val="none" w:sz="0" w:space="0" w:color="auto"/>
        <w:right w:val="none" w:sz="0" w:space="0" w:color="auto"/>
      </w:divBdr>
      <w:divsChild>
        <w:div w:id="1451045079">
          <w:marLeft w:val="0"/>
          <w:marRight w:val="0"/>
          <w:marTop w:val="0"/>
          <w:marBottom w:val="0"/>
          <w:divBdr>
            <w:top w:val="none" w:sz="0" w:space="0" w:color="auto"/>
            <w:left w:val="none" w:sz="0" w:space="0" w:color="auto"/>
            <w:bottom w:val="none" w:sz="0" w:space="0" w:color="auto"/>
            <w:right w:val="none" w:sz="0" w:space="0" w:color="auto"/>
          </w:divBdr>
        </w:div>
      </w:divsChild>
    </w:div>
    <w:div w:id="1191794518">
      <w:bodyDiv w:val="1"/>
      <w:marLeft w:val="0"/>
      <w:marRight w:val="0"/>
      <w:marTop w:val="0"/>
      <w:marBottom w:val="0"/>
      <w:divBdr>
        <w:top w:val="none" w:sz="0" w:space="0" w:color="auto"/>
        <w:left w:val="none" w:sz="0" w:space="0" w:color="auto"/>
        <w:bottom w:val="none" w:sz="0" w:space="0" w:color="auto"/>
        <w:right w:val="none" w:sz="0" w:space="0" w:color="auto"/>
      </w:divBdr>
      <w:divsChild>
        <w:div w:id="1074817590">
          <w:marLeft w:val="0"/>
          <w:marRight w:val="0"/>
          <w:marTop w:val="0"/>
          <w:marBottom w:val="0"/>
          <w:divBdr>
            <w:top w:val="none" w:sz="0" w:space="0" w:color="auto"/>
            <w:left w:val="none" w:sz="0" w:space="0" w:color="auto"/>
            <w:bottom w:val="none" w:sz="0" w:space="0" w:color="auto"/>
            <w:right w:val="none" w:sz="0" w:space="0" w:color="auto"/>
          </w:divBdr>
        </w:div>
      </w:divsChild>
    </w:div>
    <w:div w:id="1192498465">
      <w:bodyDiv w:val="1"/>
      <w:marLeft w:val="0"/>
      <w:marRight w:val="0"/>
      <w:marTop w:val="0"/>
      <w:marBottom w:val="0"/>
      <w:divBdr>
        <w:top w:val="none" w:sz="0" w:space="0" w:color="auto"/>
        <w:left w:val="none" w:sz="0" w:space="0" w:color="auto"/>
        <w:bottom w:val="none" w:sz="0" w:space="0" w:color="auto"/>
        <w:right w:val="none" w:sz="0" w:space="0" w:color="auto"/>
      </w:divBdr>
    </w:div>
    <w:div w:id="1226338593">
      <w:bodyDiv w:val="1"/>
      <w:marLeft w:val="0"/>
      <w:marRight w:val="0"/>
      <w:marTop w:val="0"/>
      <w:marBottom w:val="0"/>
      <w:divBdr>
        <w:top w:val="none" w:sz="0" w:space="0" w:color="auto"/>
        <w:left w:val="none" w:sz="0" w:space="0" w:color="auto"/>
        <w:bottom w:val="none" w:sz="0" w:space="0" w:color="auto"/>
        <w:right w:val="none" w:sz="0" w:space="0" w:color="auto"/>
      </w:divBdr>
    </w:div>
    <w:div w:id="1229074957">
      <w:bodyDiv w:val="1"/>
      <w:marLeft w:val="0"/>
      <w:marRight w:val="0"/>
      <w:marTop w:val="0"/>
      <w:marBottom w:val="0"/>
      <w:divBdr>
        <w:top w:val="none" w:sz="0" w:space="0" w:color="auto"/>
        <w:left w:val="none" w:sz="0" w:space="0" w:color="auto"/>
        <w:bottom w:val="none" w:sz="0" w:space="0" w:color="auto"/>
        <w:right w:val="none" w:sz="0" w:space="0" w:color="auto"/>
      </w:divBdr>
    </w:div>
    <w:div w:id="1269200383">
      <w:bodyDiv w:val="1"/>
      <w:marLeft w:val="0"/>
      <w:marRight w:val="0"/>
      <w:marTop w:val="0"/>
      <w:marBottom w:val="0"/>
      <w:divBdr>
        <w:top w:val="none" w:sz="0" w:space="0" w:color="auto"/>
        <w:left w:val="none" w:sz="0" w:space="0" w:color="auto"/>
        <w:bottom w:val="none" w:sz="0" w:space="0" w:color="auto"/>
        <w:right w:val="none" w:sz="0" w:space="0" w:color="auto"/>
      </w:divBdr>
    </w:div>
    <w:div w:id="1351836858">
      <w:bodyDiv w:val="1"/>
      <w:marLeft w:val="0"/>
      <w:marRight w:val="0"/>
      <w:marTop w:val="0"/>
      <w:marBottom w:val="0"/>
      <w:divBdr>
        <w:top w:val="none" w:sz="0" w:space="0" w:color="auto"/>
        <w:left w:val="none" w:sz="0" w:space="0" w:color="auto"/>
        <w:bottom w:val="none" w:sz="0" w:space="0" w:color="auto"/>
        <w:right w:val="none" w:sz="0" w:space="0" w:color="auto"/>
      </w:divBdr>
    </w:div>
    <w:div w:id="1352606986">
      <w:bodyDiv w:val="1"/>
      <w:marLeft w:val="0"/>
      <w:marRight w:val="0"/>
      <w:marTop w:val="0"/>
      <w:marBottom w:val="0"/>
      <w:divBdr>
        <w:top w:val="none" w:sz="0" w:space="0" w:color="auto"/>
        <w:left w:val="none" w:sz="0" w:space="0" w:color="auto"/>
        <w:bottom w:val="none" w:sz="0" w:space="0" w:color="auto"/>
        <w:right w:val="none" w:sz="0" w:space="0" w:color="auto"/>
      </w:divBdr>
    </w:div>
    <w:div w:id="1359431524">
      <w:bodyDiv w:val="1"/>
      <w:marLeft w:val="0"/>
      <w:marRight w:val="0"/>
      <w:marTop w:val="0"/>
      <w:marBottom w:val="0"/>
      <w:divBdr>
        <w:top w:val="none" w:sz="0" w:space="0" w:color="auto"/>
        <w:left w:val="none" w:sz="0" w:space="0" w:color="auto"/>
        <w:bottom w:val="none" w:sz="0" w:space="0" w:color="auto"/>
        <w:right w:val="none" w:sz="0" w:space="0" w:color="auto"/>
      </w:divBdr>
    </w:div>
    <w:div w:id="1379089136">
      <w:bodyDiv w:val="1"/>
      <w:marLeft w:val="0"/>
      <w:marRight w:val="0"/>
      <w:marTop w:val="0"/>
      <w:marBottom w:val="0"/>
      <w:divBdr>
        <w:top w:val="none" w:sz="0" w:space="0" w:color="auto"/>
        <w:left w:val="none" w:sz="0" w:space="0" w:color="auto"/>
        <w:bottom w:val="none" w:sz="0" w:space="0" w:color="auto"/>
        <w:right w:val="none" w:sz="0" w:space="0" w:color="auto"/>
      </w:divBdr>
    </w:div>
    <w:div w:id="1393697694">
      <w:bodyDiv w:val="1"/>
      <w:marLeft w:val="0"/>
      <w:marRight w:val="0"/>
      <w:marTop w:val="0"/>
      <w:marBottom w:val="0"/>
      <w:divBdr>
        <w:top w:val="none" w:sz="0" w:space="0" w:color="auto"/>
        <w:left w:val="none" w:sz="0" w:space="0" w:color="auto"/>
        <w:bottom w:val="none" w:sz="0" w:space="0" w:color="auto"/>
        <w:right w:val="none" w:sz="0" w:space="0" w:color="auto"/>
      </w:divBdr>
    </w:div>
    <w:div w:id="1394813324">
      <w:bodyDiv w:val="1"/>
      <w:marLeft w:val="0"/>
      <w:marRight w:val="0"/>
      <w:marTop w:val="0"/>
      <w:marBottom w:val="0"/>
      <w:divBdr>
        <w:top w:val="none" w:sz="0" w:space="0" w:color="auto"/>
        <w:left w:val="none" w:sz="0" w:space="0" w:color="auto"/>
        <w:bottom w:val="none" w:sz="0" w:space="0" w:color="auto"/>
        <w:right w:val="none" w:sz="0" w:space="0" w:color="auto"/>
      </w:divBdr>
      <w:divsChild>
        <w:div w:id="325403204">
          <w:marLeft w:val="0"/>
          <w:marRight w:val="0"/>
          <w:marTop w:val="0"/>
          <w:marBottom w:val="0"/>
          <w:divBdr>
            <w:top w:val="none" w:sz="0" w:space="0" w:color="auto"/>
            <w:left w:val="none" w:sz="0" w:space="0" w:color="auto"/>
            <w:bottom w:val="none" w:sz="0" w:space="0" w:color="auto"/>
            <w:right w:val="none" w:sz="0" w:space="0" w:color="auto"/>
          </w:divBdr>
        </w:div>
      </w:divsChild>
    </w:div>
    <w:div w:id="1442603753">
      <w:bodyDiv w:val="1"/>
      <w:marLeft w:val="0"/>
      <w:marRight w:val="0"/>
      <w:marTop w:val="0"/>
      <w:marBottom w:val="0"/>
      <w:divBdr>
        <w:top w:val="none" w:sz="0" w:space="0" w:color="auto"/>
        <w:left w:val="none" w:sz="0" w:space="0" w:color="auto"/>
        <w:bottom w:val="none" w:sz="0" w:space="0" w:color="auto"/>
        <w:right w:val="none" w:sz="0" w:space="0" w:color="auto"/>
      </w:divBdr>
    </w:div>
    <w:div w:id="1448887181">
      <w:bodyDiv w:val="1"/>
      <w:marLeft w:val="0"/>
      <w:marRight w:val="0"/>
      <w:marTop w:val="0"/>
      <w:marBottom w:val="0"/>
      <w:divBdr>
        <w:top w:val="none" w:sz="0" w:space="0" w:color="auto"/>
        <w:left w:val="none" w:sz="0" w:space="0" w:color="auto"/>
        <w:bottom w:val="none" w:sz="0" w:space="0" w:color="auto"/>
        <w:right w:val="none" w:sz="0" w:space="0" w:color="auto"/>
      </w:divBdr>
    </w:div>
    <w:div w:id="1513104102">
      <w:bodyDiv w:val="1"/>
      <w:marLeft w:val="0"/>
      <w:marRight w:val="0"/>
      <w:marTop w:val="0"/>
      <w:marBottom w:val="0"/>
      <w:divBdr>
        <w:top w:val="none" w:sz="0" w:space="0" w:color="auto"/>
        <w:left w:val="none" w:sz="0" w:space="0" w:color="auto"/>
        <w:bottom w:val="none" w:sz="0" w:space="0" w:color="auto"/>
        <w:right w:val="none" w:sz="0" w:space="0" w:color="auto"/>
      </w:divBdr>
    </w:div>
    <w:div w:id="1541242032">
      <w:bodyDiv w:val="1"/>
      <w:marLeft w:val="0"/>
      <w:marRight w:val="0"/>
      <w:marTop w:val="0"/>
      <w:marBottom w:val="0"/>
      <w:divBdr>
        <w:top w:val="none" w:sz="0" w:space="0" w:color="auto"/>
        <w:left w:val="none" w:sz="0" w:space="0" w:color="auto"/>
        <w:bottom w:val="none" w:sz="0" w:space="0" w:color="auto"/>
        <w:right w:val="none" w:sz="0" w:space="0" w:color="auto"/>
      </w:divBdr>
    </w:div>
    <w:div w:id="1598246715">
      <w:bodyDiv w:val="1"/>
      <w:marLeft w:val="0"/>
      <w:marRight w:val="0"/>
      <w:marTop w:val="0"/>
      <w:marBottom w:val="0"/>
      <w:divBdr>
        <w:top w:val="none" w:sz="0" w:space="0" w:color="auto"/>
        <w:left w:val="none" w:sz="0" w:space="0" w:color="auto"/>
        <w:bottom w:val="none" w:sz="0" w:space="0" w:color="auto"/>
        <w:right w:val="none" w:sz="0" w:space="0" w:color="auto"/>
      </w:divBdr>
    </w:div>
    <w:div w:id="1608149577">
      <w:bodyDiv w:val="1"/>
      <w:marLeft w:val="0"/>
      <w:marRight w:val="0"/>
      <w:marTop w:val="0"/>
      <w:marBottom w:val="0"/>
      <w:divBdr>
        <w:top w:val="none" w:sz="0" w:space="0" w:color="auto"/>
        <w:left w:val="none" w:sz="0" w:space="0" w:color="auto"/>
        <w:bottom w:val="none" w:sz="0" w:space="0" w:color="auto"/>
        <w:right w:val="none" w:sz="0" w:space="0" w:color="auto"/>
      </w:divBdr>
    </w:div>
    <w:div w:id="1617759062">
      <w:bodyDiv w:val="1"/>
      <w:marLeft w:val="0"/>
      <w:marRight w:val="0"/>
      <w:marTop w:val="0"/>
      <w:marBottom w:val="0"/>
      <w:divBdr>
        <w:top w:val="none" w:sz="0" w:space="0" w:color="auto"/>
        <w:left w:val="none" w:sz="0" w:space="0" w:color="auto"/>
        <w:bottom w:val="none" w:sz="0" w:space="0" w:color="auto"/>
        <w:right w:val="none" w:sz="0" w:space="0" w:color="auto"/>
      </w:divBdr>
    </w:div>
    <w:div w:id="1626234039">
      <w:bodyDiv w:val="1"/>
      <w:marLeft w:val="0"/>
      <w:marRight w:val="0"/>
      <w:marTop w:val="0"/>
      <w:marBottom w:val="0"/>
      <w:divBdr>
        <w:top w:val="none" w:sz="0" w:space="0" w:color="auto"/>
        <w:left w:val="none" w:sz="0" w:space="0" w:color="auto"/>
        <w:bottom w:val="none" w:sz="0" w:space="0" w:color="auto"/>
        <w:right w:val="none" w:sz="0" w:space="0" w:color="auto"/>
      </w:divBdr>
    </w:div>
    <w:div w:id="1637837228">
      <w:bodyDiv w:val="1"/>
      <w:marLeft w:val="0"/>
      <w:marRight w:val="0"/>
      <w:marTop w:val="0"/>
      <w:marBottom w:val="0"/>
      <w:divBdr>
        <w:top w:val="none" w:sz="0" w:space="0" w:color="auto"/>
        <w:left w:val="none" w:sz="0" w:space="0" w:color="auto"/>
        <w:bottom w:val="none" w:sz="0" w:space="0" w:color="auto"/>
        <w:right w:val="none" w:sz="0" w:space="0" w:color="auto"/>
      </w:divBdr>
    </w:div>
    <w:div w:id="1647587495">
      <w:bodyDiv w:val="1"/>
      <w:marLeft w:val="0"/>
      <w:marRight w:val="0"/>
      <w:marTop w:val="0"/>
      <w:marBottom w:val="0"/>
      <w:divBdr>
        <w:top w:val="none" w:sz="0" w:space="0" w:color="auto"/>
        <w:left w:val="none" w:sz="0" w:space="0" w:color="auto"/>
        <w:bottom w:val="none" w:sz="0" w:space="0" w:color="auto"/>
        <w:right w:val="none" w:sz="0" w:space="0" w:color="auto"/>
      </w:divBdr>
    </w:div>
    <w:div w:id="1684547124">
      <w:bodyDiv w:val="1"/>
      <w:marLeft w:val="0"/>
      <w:marRight w:val="0"/>
      <w:marTop w:val="0"/>
      <w:marBottom w:val="0"/>
      <w:divBdr>
        <w:top w:val="none" w:sz="0" w:space="0" w:color="auto"/>
        <w:left w:val="none" w:sz="0" w:space="0" w:color="auto"/>
        <w:bottom w:val="none" w:sz="0" w:space="0" w:color="auto"/>
        <w:right w:val="none" w:sz="0" w:space="0" w:color="auto"/>
      </w:divBdr>
    </w:div>
    <w:div w:id="1693453152">
      <w:bodyDiv w:val="1"/>
      <w:marLeft w:val="0"/>
      <w:marRight w:val="0"/>
      <w:marTop w:val="0"/>
      <w:marBottom w:val="0"/>
      <w:divBdr>
        <w:top w:val="none" w:sz="0" w:space="0" w:color="auto"/>
        <w:left w:val="none" w:sz="0" w:space="0" w:color="auto"/>
        <w:bottom w:val="none" w:sz="0" w:space="0" w:color="auto"/>
        <w:right w:val="none" w:sz="0" w:space="0" w:color="auto"/>
      </w:divBdr>
    </w:div>
    <w:div w:id="1695615069">
      <w:bodyDiv w:val="1"/>
      <w:marLeft w:val="0"/>
      <w:marRight w:val="0"/>
      <w:marTop w:val="0"/>
      <w:marBottom w:val="0"/>
      <w:divBdr>
        <w:top w:val="none" w:sz="0" w:space="0" w:color="auto"/>
        <w:left w:val="none" w:sz="0" w:space="0" w:color="auto"/>
        <w:bottom w:val="none" w:sz="0" w:space="0" w:color="auto"/>
        <w:right w:val="none" w:sz="0" w:space="0" w:color="auto"/>
      </w:divBdr>
    </w:div>
    <w:div w:id="1707020727">
      <w:bodyDiv w:val="1"/>
      <w:marLeft w:val="0"/>
      <w:marRight w:val="0"/>
      <w:marTop w:val="0"/>
      <w:marBottom w:val="0"/>
      <w:divBdr>
        <w:top w:val="none" w:sz="0" w:space="0" w:color="auto"/>
        <w:left w:val="none" w:sz="0" w:space="0" w:color="auto"/>
        <w:bottom w:val="none" w:sz="0" w:space="0" w:color="auto"/>
        <w:right w:val="none" w:sz="0" w:space="0" w:color="auto"/>
      </w:divBdr>
    </w:div>
    <w:div w:id="1769276791">
      <w:bodyDiv w:val="1"/>
      <w:marLeft w:val="0"/>
      <w:marRight w:val="0"/>
      <w:marTop w:val="0"/>
      <w:marBottom w:val="0"/>
      <w:divBdr>
        <w:top w:val="none" w:sz="0" w:space="0" w:color="auto"/>
        <w:left w:val="none" w:sz="0" w:space="0" w:color="auto"/>
        <w:bottom w:val="none" w:sz="0" w:space="0" w:color="auto"/>
        <w:right w:val="none" w:sz="0" w:space="0" w:color="auto"/>
      </w:divBdr>
    </w:div>
    <w:div w:id="1801027170">
      <w:bodyDiv w:val="1"/>
      <w:marLeft w:val="0"/>
      <w:marRight w:val="0"/>
      <w:marTop w:val="0"/>
      <w:marBottom w:val="0"/>
      <w:divBdr>
        <w:top w:val="none" w:sz="0" w:space="0" w:color="auto"/>
        <w:left w:val="none" w:sz="0" w:space="0" w:color="auto"/>
        <w:bottom w:val="none" w:sz="0" w:space="0" w:color="auto"/>
        <w:right w:val="none" w:sz="0" w:space="0" w:color="auto"/>
      </w:divBdr>
    </w:div>
    <w:div w:id="1806198042">
      <w:bodyDiv w:val="1"/>
      <w:marLeft w:val="0"/>
      <w:marRight w:val="0"/>
      <w:marTop w:val="0"/>
      <w:marBottom w:val="0"/>
      <w:divBdr>
        <w:top w:val="none" w:sz="0" w:space="0" w:color="auto"/>
        <w:left w:val="none" w:sz="0" w:space="0" w:color="auto"/>
        <w:bottom w:val="none" w:sz="0" w:space="0" w:color="auto"/>
        <w:right w:val="none" w:sz="0" w:space="0" w:color="auto"/>
      </w:divBdr>
    </w:div>
    <w:div w:id="1814447491">
      <w:bodyDiv w:val="1"/>
      <w:marLeft w:val="0"/>
      <w:marRight w:val="0"/>
      <w:marTop w:val="0"/>
      <w:marBottom w:val="0"/>
      <w:divBdr>
        <w:top w:val="none" w:sz="0" w:space="0" w:color="auto"/>
        <w:left w:val="none" w:sz="0" w:space="0" w:color="auto"/>
        <w:bottom w:val="none" w:sz="0" w:space="0" w:color="auto"/>
        <w:right w:val="none" w:sz="0" w:space="0" w:color="auto"/>
      </w:divBdr>
    </w:div>
    <w:div w:id="1825118476">
      <w:bodyDiv w:val="1"/>
      <w:marLeft w:val="0"/>
      <w:marRight w:val="0"/>
      <w:marTop w:val="0"/>
      <w:marBottom w:val="0"/>
      <w:divBdr>
        <w:top w:val="none" w:sz="0" w:space="0" w:color="auto"/>
        <w:left w:val="none" w:sz="0" w:space="0" w:color="auto"/>
        <w:bottom w:val="none" w:sz="0" w:space="0" w:color="auto"/>
        <w:right w:val="none" w:sz="0" w:space="0" w:color="auto"/>
      </w:divBdr>
      <w:divsChild>
        <w:div w:id="182400947">
          <w:marLeft w:val="0"/>
          <w:marRight w:val="0"/>
          <w:marTop w:val="0"/>
          <w:marBottom w:val="0"/>
          <w:divBdr>
            <w:top w:val="none" w:sz="0" w:space="0" w:color="auto"/>
            <w:left w:val="none" w:sz="0" w:space="0" w:color="auto"/>
            <w:bottom w:val="none" w:sz="0" w:space="0" w:color="auto"/>
            <w:right w:val="none" w:sz="0" w:space="0" w:color="auto"/>
          </w:divBdr>
        </w:div>
      </w:divsChild>
    </w:div>
    <w:div w:id="1849364611">
      <w:bodyDiv w:val="1"/>
      <w:marLeft w:val="0"/>
      <w:marRight w:val="0"/>
      <w:marTop w:val="0"/>
      <w:marBottom w:val="0"/>
      <w:divBdr>
        <w:top w:val="none" w:sz="0" w:space="0" w:color="auto"/>
        <w:left w:val="none" w:sz="0" w:space="0" w:color="auto"/>
        <w:bottom w:val="none" w:sz="0" w:space="0" w:color="auto"/>
        <w:right w:val="none" w:sz="0" w:space="0" w:color="auto"/>
      </w:divBdr>
    </w:div>
    <w:div w:id="1849633768">
      <w:bodyDiv w:val="1"/>
      <w:marLeft w:val="0"/>
      <w:marRight w:val="0"/>
      <w:marTop w:val="0"/>
      <w:marBottom w:val="0"/>
      <w:divBdr>
        <w:top w:val="none" w:sz="0" w:space="0" w:color="auto"/>
        <w:left w:val="none" w:sz="0" w:space="0" w:color="auto"/>
        <w:bottom w:val="none" w:sz="0" w:space="0" w:color="auto"/>
        <w:right w:val="none" w:sz="0" w:space="0" w:color="auto"/>
      </w:divBdr>
    </w:div>
    <w:div w:id="1879121613">
      <w:bodyDiv w:val="1"/>
      <w:marLeft w:val="0"/>
      <w:marRight w:val="0"/>
      <w:marTop w:val="0"/>
      <w:marBottom w:val="0"/>
      <w:divBdr>
        <w:top w:val="none" w:sz="0" w:space="0" w:color="auto"/>
        <w:left w:val="none" w:sz="0" w:space="0" w:color="auto"/>
        <w:bottom w:val="none" w:sz="0" w:space="0" w:color="auto"/>
        <w:right w:val="none" w:sz="0" w:space="0" w:color="auto"/>
      </w:divBdr>
    </w:div>
    <w:div w:id="1904297056">
      <w:bodyDiv w:val="1"/>
      <w:marLeft w:val="0"/>
      <w:marRight w:val="0"/>
      <w:marTop w:val="0"/>
      <w:marBottom w:val="0"/>
      <w:divBdr>
        <w:top w:val="none" w:sz="0" w:space="0" w:color="auto"/>
        <w:left w:val="none" w:sz="0" w:space="0" w:color="auto"/>
        <w:bottom w:val="none" w:sz="0" w:space="0" w:color="auto"/>
        <w:right w:val="none" w:sz="0" w:space="0" w:color="auto"/>
      </w:divBdr>
    </w:div>
    <w:div w:id="1941140483">
      <w:bodyDiv w:val="1"/>
      <w:marLeft w:val="0"/>
      <w:marRight w:val="0"/>
      <w:marTop w:val="0"/>
      <w:marBottom w:val="0"/>
      <w:divBdr>
        <w:top w:val="none" w:sz="0" w:space="0" w:color="auto"/>
        <w:left w:val="none" w:sz="0" w:space="0" w:color="auto"/>
        <w:bottom w:val="none" w:sz="0" w:space="0" w:color="auto"/>
        <w:right w:val="none" w:sz="0" w:space="0" w:color="auto"/>
      </w:divBdr>
    </w:div>
    <w:div w:id="1963148108">
      <w:bodyDiv w:val="1"/>
      <w:marLeft w:val="0"/>
      <w:marRight w:val="0"/>
      <w:marTop w:val="0"/>
      <w:marBottom w:val="0"/>
      <w:divBdr>
        <w:top w:val="none" w:sz="0" w:space="0" w:color="auto"/>
        <w:left w:val="none" w:sz="0" w:space="0" w:color="auto"/>
        <w:bottom w:val="none" w:sz="0" w:space="0" w:color="auto"/>
        <w:right w:val="none" w:sz="0" w:space="0" w:color="auto"/>
      </w:divBdr>
    </w:div>
    <w:div w:id="1977836647">
      <w:bodyDiv w:val="1"/>
      <w:marLeft w:val="0"/>
      <w:marRight w:val="0"/>
      <w:marTop w:val="0"/>
      <w:marBottom w:val="0"/>
      <w:divBdr>
        <w:top w:val="none" w:sz="0" w:space="0" w:color="auto"/>
        <w:left w:val="none" w:sz="0" w:space="0" w:color="auto"/>
        <w:bottom w:val="none" w:sz="0" w:space="0" w:color="auto"/>
        <w:right w:val="none" w:sz="0" w:space="0" w:color="auto"/>
      </w:divBdr>
      <w:divsChild>
        <w:div w:id="542331392">
          <w:marLeft w:val="0"/>
          <w:marRight w:val="0"/>
          <w:marTop w:val="0"/>
          <w:marBottom w:val="0"/>
          <w:divBdr>
            <w:top w:val="none" w:sz="0" w:space="0" w:color="auto"/>
            <w:left w:val="none" w:sz="0" w:space="0" w:color="auto"/>
            <w:bottom w:val="none" w:sz="0" w:space="0" w:color="auto"/>
            <w:right w:val="none" w:sz="0" w:space="0" w:color="auto"/>
          </w:divBdr>
        </w:div>
      </w:divsChild>
    </w:div>
    <w:div w:id="2033530976">
      <w:bodyDiv w:val="1"/>
      <w:marLeft w:val="0"/>
      <w:marRight w:val="0"/>
      <w:marTop w:val="0"/>
      <w:marBottom w:val="0"/>
      <w:divBdr>
        <w:top w:val="none" w:sz="0" w:space="0" w:color="auto"/>
        <w:left w:val="none" w:sz="0" w:space="0" w:color="auto"/>
        <w:bottom w:val="none" w:sz="0" w:space="0" w:color="auto"/>
        <w:right w:val="none" w:sz="0" w:space="0" w:color="auto"/>
      </w:divBdr>
    </w:div>
    <w:div w:id="2054844683">
      <w:bodyDiv w:val="1"/>
      <w:marLeft w:val="0"/>
      <w:marRight w:val="0"/>
      <w:marTop w:val="0"/>
      <w:marBottom w:val="0"/>
      <w:divBdr>
        <w:top w:val="none" w:sz="0" w:space="0" w:color="auto"/>
        <w:left w:val="none" w:sz="0" w:space="0" w:color="auto"/>
        <w:bottom w:val="none" w:sz="0" w:space="0" w:color="auto"/>
        <w:right w:val="none" w:sz="0" w:space="0" w:color="auto"/>
      </w:divBdr>
      <w:divsChild>
        <w:div w:id="1521507855">
          <w:marLeft w:val="0"/>
          <w:marRight w:val="0"/>
          <w:marTop w:val="0"/>
          <w:marBottom w:val="0"/>
          <w:divBdr>
            <w:top w:val="none" w:sz="0" w:space="0" w:color="auto"/>
            <w:left w:val="none" w:sz="0" w:space="0" w:color="auto"/>
            <w:bottom w:val="none" w:sz="0" w:space="0" w:color="auto"/>
            <w:right w:val="none" w:sz="0" w:space="0" w:color="auto"/>
          </w:divBdr>
        </w:div>
      </w:divsChild>
    </w:div>
    <w:div w:id="2056540979">
      <w:bodyDiv w:val="1"/>
      <w:marLeft w:val="0"/>
      <w:marRight w:val="0"/>
      <w:marTop w:val="0"/>
      <w:marBottom w:val="0"/>
      <w:divBdr>
        <w:top w:val="none" w:sz="0" w:space="0" w:color="auto"/>
        <w:left w:val="none" w:sz="0" w:space="0" w:color="auto"/>
        <w:bottom w:val="none" w:sz="0" w:space="0" w:color="auto"/>
        <w:right w:val="none" w:sz="0" w:space="0" w:color="auto"/>
      </w:divBdr>
    </w:div>
    <w:div w:id="2084641053">
      <w:bodyDiv w:val="1"/>
      <w:marLeft w:val="0"/>
      <w:marRight w:val="0"/>
      <w:marTop w:val="0"/>
      <w:marBottom w:val="0"/>
      <w:divBdr>
        <w:top w:val="none" w:sz="0" w:space="0" w:color="auto"/>
        <w:left w:val="none" w:sz="0" w:space="0" w:color="auto"/>
        <w:bottom w:val="none" w:sz="0" w:space="0" w:color="auto"/>
        <w:right w:val="none" w:sz="0" w:space="0" w:color="auto"/>
      </w:divBdr>
      <w:divsChild>
        <w:div w:id="698044778">
          <w:marLeft w:val="0"/>
          <w:marRight w:val="0"/>
          <w:marTop w:val="0"/>
          <w:marBottom w:val="0"/>
          <w:divBdr>
            <w:top w:val="none" w:sz="0" w:space="0" w:color="auto"/>
            <w:left w:val="none" w:sz="0" w:space="0" w:color="auto"/>
            <w:bottom w:val="none" w:sz="0" w:space="0" w:color="auto"/>
            <w:right w:val="none" w:sz="0" w:space="0" w:color="auto"/>
          </w:divBdr>
        </w:div>
      </w:divsChild>
    </w:div>
    <w:div w:id="2096630107">
      <w:bodyDiv w:val="1"/>
      <w:marLeft w:val="0"/>
      <w:marRight w:val="0"/>
      <w:marTop w:val="0"/>
      <w:marBottom w:val="0"/>
      <w:divBdr>
        <w:top w:val="none" w:sz="0" w:space="0" w:color="auto"/>
        <w:left w:val="none" w:sz="0" w:space="0" w:color="auto"/>
        <w:bottom w:val="none" w:sz="0" w:space="0" w:color="auto"/>
        <w:right w:val="none" w:sz="0" w:space="0" w:color="auto"/>
      </w:divBdr>
    </w:div>
    <w:div w:id="2128309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5.png"/><Relationship Id="rId21" Type="http://schemas.openxmlformats.org/officeDocument/2006/relationships/image" Target="media/image9.png"/><Relationship Id="rId42" Type="http://schemas.openxmlformats.org/officeDocument/2006/relationships/image" Target="media/image30.png"/><Relationship Id="rId63" Type="http://schemas.openxmlformats.org/officeDocument/2006/relationships/image" Target="media/image51.png"/><Relationship Id="rId84" Type="http://schemas.openxmlformats.org/officeDocument/2006/relationships/image" Target="media/image72.png"/><Relationship Id="rId138" Type="http://schemas.openxmlformats.org/officeDocument/2006/relationships/image" Target="media/image126.png"/><Relationship Id="rId159" Type="http://schemas.openxmlformats.org/officeDocument/2006/relationships/image" Target="media/image130.PNG"/><Relationship Id="rId170" Type="http://schemas.openxmlformats.org/officeDocument/2006/relationships/image" Target="media/image141.png"/><Relationship Id="rId191" Type="http://schemas.openxmlformats.org/officeDocument/2006/relationships/image" Target="media/image162.png"/><Relationship Id="rId205" Type="http://schemas.openxmlformats.org/officeDocument/2006/relationships/image" Target="media/image176.png"/><Relationship Id="rId226" Type="http://schemas.openxmlformats.org/officeDocument/2006/relationships/image" Target="media/image197.png"/><Relationship Id="rId247" Type="http://schemas.openxmlformats.org/officeDocument/2006/relationships/image" Target="media/image218.png"/><Relationship Id="rId107" Type="http://schemas.openxmlformats.org/officeDocument/2006/relationships/image" Target="media/image95.png"/><Relationship Id="rId11" Type="http://schemas.openxmlformats.org/officeDocument/2006/relationships/image" Target="media/image1.jpeg"/><Relationship Id="rId32" Type="http://schemas.openxmlformats.org/officeDocument/2006/relationships/image" Target="media/image20.png"/><Relationship Id="rId53" Type="http://schemas.openxmlformats.org/officeDocument/2006/relationships/image" Target="media/image41.png"/><Relationship Id="rId74" Type="http://schemas.openxmlformats.org/officeDocument/2006/relationships/image" Target="media/image62.png"/><Relationship Id="rId128" Type="http://schemas.openxmlformats.org/officeDocument/2006/relationships/image" Target="media/image116.png"/><Relationship Id="rId149" Type="http://schemas.openxmlformats.org/officeDocument/2006/relationships/chart" Target="charts/chart10.xml"/><Relationship Id="rId5" Type="http://schemas.openxmlformats.org/officeDocument/2006/relationships/webSettings" Target="webSettings.xml"/><Relationship Id="rId95" Type="http://schemas.openxmlformats.org/officeDocument/2006/relationships/image" Target="media/image83.png"/><Relationship Id="rId160" Type="http://schemas.openxmlformats.org/officeDocument/2006/relationships/image" Target="media/image131.PNG"/><Relationship Id="rId181" Type="http://schemas.openxmlformats.org/officeDocument/2006/relationships/image" Target="media/image152.png"/><Relationship Id="rId216" Type="http://schemas.openxmlformats.org/officeDocument/2006/relationships/image" Target="media/image187.png"/><Relationship Id="rId237" Type="http://schemas.openxmlformats.org/officeDocument/2006/relationships/image" Target="media/image208.png"/><Relationship Id="rId258" Type="http://schemas.openxmlformats.org/officeDocument/2006/relationships/image" Target="media/image229.png"/><Relationship Id="rId22" Type="http://schemas.openxmlformats.org/officeDocument/2006/relationships/image" Target="media/image10.png"/><Relationship Id="rId43" Type="http://schemas.openxmlformats.org/officeDocument/2006/relationships/image" Target="media/image31.png"/><Relationship Id="rId64" Type="http://schemas.openxmlformats.org/officeDocument/2006/relationships/image" Target="media/image52.png"/><Relationship Id="rId118" Type="http://schemas.openxmlformats.org/officeDocument/2006/relationships/image" Target="media/image106.png"/><Relationship Id="rId139" Type="http://schemas.openxmlformats.org/officeDocument/2006/relationships/image" Target="media/image127.png"/><Relationship Id="rId85" Type="http://schemas.openxmlformats.org/officeDocument/2006/relationships/image" Target="media/image73.png"/><Relationship Id="rId150" Type="http://schemas.openxmlformats.org/officeDocument/2006/relationships/chart" Target="charts/chart11.xml"/><Relationship Id="rId171" Type="http://schemas.openxmlformats.org/officeDocument/2006/relationships/image" Target="media/image142.png"/><Relationship Id="rId192" Type="http://schemas.openxmlformats.org/officeDocument/2006/relationships/image" Target="media/image163.png"/><Relationship Id="rId206" Type="http://schemas.openxmlformats.org/officeDocument/2006/relationships/image" Target="media/image177.png"/><Relationship Id="rId227" Type="http://schemas.openxmlformats.org/officeDocument/2006/relationships/image" Target="media/image198.png"/><Relationship Id="rId248" Type="http://schemas.openxmlformats.org/officeDocument/2006/relationships/image" Target="media/image219.png"/><Relationship Id="rId12" Type="http://schemas.openxmlformats.org/officeDocument/2006/relationships/image" Target="media/image2.png"/><Relationship Id="rId33" Type="http://schemas.openxmlformats.org/officeDocument/2006/relationships/image" Target="media/image21.png"/><Relationship Id="rId108" Type="http://schemas.openxmlformats.org/officeDocument/2006/relationships/image" Target="media/image96.png"/><Relationship Id="rId129" Type="http://schemas.openxmlformats.org/officeDocument/2006/relationships/image" Target="media/image117.png"/><Relationship Id="rId54" Type="http://schemas.openxmlformats.org/officeDocument/2006/relationships/image" Target="media/image42.png"/><Relationship Id="rId75" Type="http://schemas.openxmlformats.org/officeDocument/2006/relationships/image" Target="media/image63.png"/><Relationship Id="rId96" Type="http://schemas.openxmlformats.org/officeDocument/2006/relationships/image" Target="media/image84.png"/><Relationship Id="rId140" Type="http://schemas.openxmlformats.org/officeDocument/2006/relationships/chart" Target="charts/chart1.xml"/><Relationship Id="rId161" Type="http://schemas.openxmlformats.org/officeDocument/2006/relationships/image" Target="media/image132.png"/><Relationship Id="rId182" Type="http://schemas.openxmlformats.org/officeDocument/2006/relationships/image" Target="media/image153.png"/><Relationship Id="rId217" Type="http://schemas.openxmlformats.org/officeDocument/2006/relationships/image" Target="media/image188.png"/><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image" Target="media/image183.png"/><Relationship Id="rId233" Type="http://schemas.openxmlformats.org/officeDocument/2006/relationships/image" Target="media/image204.png"/><Relationship Id="rId238" Type="http://schemas.openxmlformats.org/officeDocument/2006/relationships/image" Target="media/image209.png"/><Relationship Id="rId254" Type="http://schemas.openxmlformats.org/officeDocument/2006/relationships/image" Target="media/image225.png"/><Relationship Id="rId259" Type="http://schemas.openxmlformats.org/officeDocument/2006/relationships/image" Target="media/image230.png"/><Relationship Id="rId23" Type="http://schemas.openxmlformats.org/officeDocument/2006/relationships/image" Target="media/image11.png"/><Relationship Id="rId28" Type="http://schemas.openxmlformats.org/officeDocument/2006/relationships/image" Target="media/image16.png"/><Relationship Id="rId49" Type="http://schemas.openxmlformats.org/officeDocument/2006/relationships/image" Target="media/image37.png"/><Relationship Id="rId114" Type="http://schemas.openxmlformats.org/officeDocument/2006/relationships/image" Target="media/image102.png"/><Relationship Id="rId119" Type="http://schemas.openxmlformats.org/officeDocument/2006/relationships/image" Target="media/image107.png"/><Relationship Id="rId44" Type="http://schemas.openxmlformats.org/officeDocument/2006/relationships/image" Target="media/image32.png"/><Relationship Id="rId60" Type="http://schemas.openxmlformats.org/officeDocument/2006/relationships/image" Target="media/image48.png"/><Relationship Id="rId65" Type="http://schemas.openxmlformats.org/officeDocument/2006/relationships/image" Target="media/image53.png"/><Relationship Id="rId81" Type="http://schemas.openxmlformats.org/officeDocument/2006/relationships/image" Target="media/image69.png"/><Relationship Id="rId86" Type="http://schemas.openxmlformats.org/officeDocument/2006/relationships/image" Target="media/image74.png"/><Relationship Id="rId130" Type="http://schemas.openxmlformats.org/officeDocument/2006/relationships/image" Target="media/image118.png"/><Relationship Id="rId135" Type="http://schemas.openxmlformats.org/officeDocument/2006/relationships/image" Target="media/image123.png"/><Relationship Id="rId151" Type="http://schemas.openxmlformats.org/officeDocument/2006/relationships/chart" Target="charts/chart12.xml"/><Relationship Id="rId156" Type="http://schemas.openxmlformats.org/officeDocument/2006/relationships/header" Target="header7.xml"/><Relationship Id="rId177" Type="http://schemas.openxmlformats.org/officeDocument/2006/relationships/image" Target="media/image148.png"/><Relationship Id="rId198" Type="http://schemas.openxmlformats.org/officeDocument/2006/relationships/image" Target="media/image169.png"/><Relationship Id="rId172" Type="http://schemas.openxmlformats.org/officeDocument/2006/relationships/image" Target="media/image143.png"/><Relationship Id="rId193" Type="http://schemas.openxmlformats.org/officeDocument/2006/relationships/image" Target="media/image164.png"/><Relationship Id="rId202" Type="http://schemas.openxmlformats.org/officeDocument/2006/relationships/image" Target="media/image173.png"/><Relationship Id="rId207" Type="http://schemas.openxmlformats.org/officeDocument/2006/relationships/image" Target="media/image178.png"/><Relationship Id="rId223" Type="http://schemas.openxmlformats.org/officeDocument/2006/relationships/image" Target="media/image194.png"/><Relationship Id="rId228" Type="http://schemas.openxmlformats.org/officeDocument/2006/relationships/image" Target="media/image199.png"/><Relationship Id="rId244" Type="http://schemas.openxmlformats.org/officeDocument/2006/relationships/image" Target="media/image215.png"/><Relationship Id="rId249" Type="http://schemas.openxmlformats.org/officeDocument/2006/relationships/image" Target="media/image220.png"/><Relationship Id="rId13" Type="http://schemas.openxmlformats.org/officeDocument/2006/relationships/image" Target="media/image3.png"/><Relationship Id="rId18" Type="http://schemas.openxmlformats.org/officeDocument/2006/relationships/image" Target="media/image7.png"/><Relationship Id="rId39" Type="http://schemas.openxmlformats.org/officeDocument/2006/relationships/image" Target="media/image27.png"/><Relationship Id="rId109" Type="http://schemas.openxmlformats.org/officeDocument/2006/relationships/image" Target="media/image97.png"/><Relationship Id="rId260" Type="http://schemas.openxmlformats.org/officeDocument/2006/relationships/image" Target="media/image231.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97" Type="http://schemas.openxmlformats.org/officeDocument/2006/relationships/image" Target="media/image85.png"/><Relationship Id="rId104" Type="http://schemas.openxmlformats.org/officeDocument/2006/relationships/image" Target="media/image92.png"/><Relationship Id="rId120" Type="http://schemas.openxmlformats.org/officeDocument/2006/relationships/image" Target="media/image108.png"/><Relationship Id="rId125" Type="http://schemas.openxmlformats.org/officeDocument/2006/relationships/image" Target="media/image113.png"/><Relationship Id="rId141" Type="http://schemas.openxmlformats.org/officeDocument/2006/relationships/chart" Target="charts/chart2.xml"/><Relationship Id="rId146" Type="http://schemas.openxmlformats.org/officeDocument/2006/relationships/chart" Target="charts/chart7.xml"/><Relationship Id="rId167" Type="http://schemas.openxmlformats.org/officeDocument/2006/relationships/image" Target="media/image138.png"/><Relationship Id="rId188" Type="http://schemas.openxmlformats.org/officeDocument/2006/relationships/image" Target="media/image159.png"/><Relationship Id="rId7" Type="http://schemas.openxmlformats.org/officeDocument/2006/relationships/endnotes" Target="endnotes.xml"/><Relationship Id="rId71" Type="http://schemas.openxmlformats.org/officeDocument/2006/relationships/image" Target="media/image59.png"/><Relationship Id="rId92" Type="http://schemas.openxmlformats.org/officeDocument/2006/relationships/image" Target="media/image80.png"/><Relationship Id="rId162" Type="http://schemas.openxmlformats.org/officeDocument/2006/relationships/image" Target="media/image133.png"/><Relationship Id="rId183" Type="http://schemas.openxmlformats.org/officeDocument/2006/relationships/image" Target="media/image154.png"/><Relationship Id="rId213" Type="http://schemas.openxmlformats.org/officeDocument/2006/relationships/image" Target="media/image184.png"/><Relationship Id="rId218" Type="http://schemas.openxmlformats.org/officeDocument/2006/relationships/image" Target="media/image189.png"/><Relationship Id="rId234" Type="http://schemas.openxmlformats.org/officeDocument/2006/relationships/image" Target="media/image205.png"/><Relationship Id="rId239" Type="http://schemas.openxmlformats.org/officeDocument/2006/relationships/image" Target="media/image210.png"/><Relationship Id="rId2" Type="http://schemas.openxmlformats.org/officeDocument/2006/relationships/numbering" Target="numbering.xml"/><Relationship Id="rId29" Type="http://schemas.openxmlformats.org/officeDocument/2006/relationships/image" Target="media/image17.png"/><Relationship Id="rId250" Type="http://schemas.openxmlformats.org/officeDocument/2006/relationships/image" Target="media/image221.png"/><Relationship Id="rId255" Type="http://schemas.openxmlformats.org/officeDocument/2006/relationships/image" Target="media/image226.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png"/><Relationship Id="rId87" Type="http://schemas.openxmlformats.org/officeDocument/2006/relationships/image" Target="media/image75.png"/><Relationship Id="rId110" Type="http://schemas.openxmlformats.org/officeDocument/2006/relationships/image" Target="media/image98.png"/><Relationship Id="rId115" Type="http://schemas.openxmlformats.org/officeDocument/2006/relationships/image" Target="media/image103.png"/><Relationship Id="rId131" Type="http://schemas.openxmlformats.org/officeDocument/2006/relationships/image" Target="media/image119.png"/><Relationship Id="rId136" Type="http://schemas.openxmlformats.org/officeDocument/2006/relationships/image" Target="media/image124.png"/><Relationship Id="rId157" Type="http://schemas.openxmlformats.org/officeDocument/2006/relationships/image" Target="media/image128.png"/><Relationship Id="rId178" Type="http://schemas.openxmlformats.org/officeDocument/2006/relationships/image" Target="media/image149.png"/><Relationship Id="rId61" Type="http://schemas.openxmlformats.org/officeDocument/2006/relationships/image" Target="media/image49.png"/><Relationship Id="rId82" Type="http://schemas.openxmlformats.org/officeDocument/2006/relationships/image" Target="media/image70.png"/><Relationship Id="rId152" Type="http://schemas.openxmlformats.org/officeDocument/2006/relationships/chart" Target="charts/chart13.xml"/><Relationship Id="rId173" Type="http://schemas.openxmlformats.org/officeDocument/2006/relationships/image" Target="media/image144.png"/><Relationship Id="rId194" Type="http://schemas.openxmlformats.org/officeDocument/2006/relationships/image" Target="media/image165.png"/><Relationship Id="rId199" Type="http://schemas.openxmlformats.org/officeDocument/2006/relationships/image" Target="media/image170.png"/><Relationship Id="rId203" Type="http://schemas.openxmlformats.org/officeDocument/2006/relationships/image" Target="media/image174.png"/><Relationship Id="rId208" Type="http://schemas.openxmlformats.org/officeDocument/2006/relationships/image" Target="media/image179.png"/><Relationship Id="rId229" Type="http://schemas.openxmlformats.org/officeDocument/2006/relationships/image" Target="media/image200.png"/><Relationship Id="rId19" Type="http://schemas.openxmlformats.org/officeDocument/2006/relationships/header" Target="header5.xml"/><Relationship Id="rId224" Type="http://schemas.openxmlformats.org/officeDocument/2006/relationships/image" Target="media/image195.png"/><Relationship Id="rId240" Type="http://schemas.openxmlformats.org/officeDocument/2006/relationships/image" Target="media/image211.png"/><Relationship Id="rId245" Type="http://schemas.openxmlformats.org/officeDocument/2006/relationships/image" Target="media/image216.png"/><Relationship Id="rId261" Type="http://schemas.openxmlformats.org/officeDocument/2006/relationships/header" Target="header8.xml"/><Relationship Id="rId14" Type="http://schemas.openxmlformats.org/officeDocument/2006/relationships/header" Target="header4.xml"/><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4.png"/><Relationship Id="rId77" Type="http://schemas.openxmlformats.org/officeDocument/2006/relationships/image" Target="media/image65.png"/><Relationship Id="rId100" Type="http://schemas.openxmlformats.org/officeDocument/2006/relationships/image" Target="media/image88.png"/><Relationship Id="rId105" Type="http://schemas.openxmlformats.org/officeDocument/2006/relationships/image" Target="media/image93.png"/><Relationship Id="rId126" Type="http://schemas.openxmlformats.org/officeDocument/2006/relationships/image" Target="media/image114.png"/><Relationship Id="rId147" Type="http://schemas.openxmlformats.org/officeDocument/2006/relationships/chart" Target="charts/chart8.xml"/><Relationship Id="rId168" Type="http://schemas.openxmlformats.org/officeDocument/2006/relationships/image" Target="media/image139.png"/><Relationship Id="rId8" Type="http://schemas.openxmlformats.org/officeDocument/2006/relationships/header" Target="header1.xml"/><Relationship Id="rId51" Type="http://schemas.openxmlformats.org/officeDocument/2006/relationships/image" Target="media/image39.png"/><Relationship Id="rId72" Type="http://schemas.openxmlformats.org/officeDocument/2006/relationships/image" Target="media/image60.png"/><Relationship Id="rId93" Type="http://schemas.openxmlformats.org/officeDocument/2006/relationships/image" Target="media/image81.png"/><Relationship Id="rId98" Type="http://schemas.openxmlformats.org/officeDocument/2006/relationships/image" Target="media/image86.png"/><Relationship Id="rId121" Type="http://schemas.openxmlformats.org/officeDocument/2006/relationships/image" Target="media/image109.png"/><Relationship Id="rId142" Type="http://schemas.openxmlformats.org/officeDocument/2006/relationships/chart" Target="charts/chart3.xml"/><Relationship Id="rId163" Type="http://schemas.openxmlformats.org/officeDocument/2006/relationships/image" Target="media/image134.png"/><Relationship Id="rId184" Type="http://schemas.openxmlformats.org/officeDocument/2006/relationships/image" Target="media/image155.png"/><Relationship Id="rId189" Type="http://schemas.openxmlformats.org/officeDocument/2006/relationships/image" Target="media/image160.png"/><Relationship Id="rId219" Type="http://schemas.openxmlformats.org/officeDocument/2006/relationships/image" Target="media/image190.png"/><Relationship Id="rId3" Type="http://schemas.openxmlformats.org/officeDocument/2006/relationships/styles" Target="styles.xml"/><Relationship Id="rId214" Type="http://schemas.openxmlformats.org/officeDocument/2006/relationships/image" Target="media/image185.png"/><Relationship Id="rId230" Type="http://schemas.openxmlformats.org/officeDocument/2006/relationships/image" Target="media/image201.png"/><Relationship Id="rId235" Type="http://schemas.openxmlformats.org/officeDocument/2006/relationships/image" Target="media/image206.png"/><Relationship Id="rId251" Type="http://schemas.openxmlformats.org/officeDocument/2006/relationships/image" Target="media/image222.png"/><Relationship Id="rId256" Type="http://schemas.openxmlformats.org/officeDocument/2006/relationships/image" Target="media/image227.png"/><Relationship Id="rId25" Type="http://schemas.openxmlformats.org/officeDocument/2006/relationships/image" Target="media/image13.png"/><Relationship Id="rId46" Type="http://schemas.openxmlformats.org/officeDocument/2006/relationships/image" Target="media/image34.png"/><Relationship Id="rId67" Type="http://schemas.openxmlformats.org/officeDocument/2006/relationships/image" Target="media/image55.png"/><Relationship Id="rId116" Type="http://schemas.openxmlformats.org/officeDocument/2006/relationships/image" Target="media/image104.png"/><Relationship Id="rId137" Type="http://schemas.openxmlformats.org/officeDocument/2006/relationships/image" Target="media/image125.png"/><Relationship Id="rId158" Type="http://schemas.openxmlformats.org/officeDocument/2006/relationships/image" Target="media/image129.png"/><Relationship Id="rId20" Type="http://schemas.openxmlformats.org/officeDocument/2006/relationships/image" Target="media/image8.png"/><Relationship Id="rId41" Type="http://schemas.openxmlformats.org/officeDocument/2006/relationships/image" Target="media/image29.png"/><Relationship Id="rId62" Type="http://schemas.openxmlformats.org/officeDocument/2006/relationships/image" Target="media/image50.png"/><Relationship Id="rId83" Type="http://schemas.openxmlformats.org/officeDocument/2006/relationships/image" Target="media/image71.png"/><Relationship Id="rId88" Type="http://schemas.openxmlformats.org/officeDocument/2006/relationships/image" Target="media/image76.png"/><Relationship Id="rId111" Type="http://schemas.openxmlformats.org/officeDocument/2006/relationships/image" Target="media/image99.png"/><Relationship Id="rId132" Type="http://schemas.openxmlformats.org/officeDocument/2006/relationships/image" Target="media/image120.png"/><Relationship Id="rId153" Type="http://schemas.openxmlformats.org/officeDocument/2006/relationships/chart" Target="charts/chart14.xml"/><Relationship Id="rId174" Type="http://schemas.openxmlformats.org/officeDocument/2006/relationships/image" Target="media/image145.png"/><Relationship Id="rId179" Type="http://schemas.openxmlformats.org/officeDocument/2006/relationships/image" Target="media/image150.png"/><Relationship Id="rId195" Type="http://schemas.openxmlformats.org/officeDocument/2006/relationships/image" Target="media/image166.png"/><Relationship Id="rId209" Type="http://schemas.openxmlformats.org/officeDocument/2006/relationships/image" Target="media/image180.png"/><Relationship Id="rId190" Type="http://schemas.openxmlformats.org/officeDocument/2006/relationships/image" Target="media/image161.png"/><Relationship Id="rId204" Type="http://schemas.openxmlformats.org/officeDocument/2006/relationships/image" Target="media/image175.png"/><Relationship Id="rId220" Type="http://schemas.openxmlformats.org/officeDocument/2006/relationships/image" Target="media/image191.png"/><Relationship Id="rId225" Type="http://schemas.openxmlformats.org/officeDocument/2006/relationships/image" Target="media/image196.png"/><Relationship Id="rId241" Type="http://schemas.openxmlformats.org/officeDocument/2006/relationships/image" Target="media/image212.png"/><Relationship Id="rId246" Type="http://schemas.openxmlformats.org/officeDocument/2006/relationships/image" Target="media/image217.png"/><Relationship Id="rId15" Type="http://schemas.openxmlformats.org/officeDocument/2006/relationships/image" Target="media/image4.png"/><Relationship Id="rId36" Type="http://schemas.openxmlformats.org/officeDocument/2006/relationships/image" Target="media/image24.png"/><Relationship Id="rId57" Type="http://schemas.openxmlformats.org/officeDocument/2006/relationships/image" Target="media/image45.png"/><Relationship Id="rId106" Type="http://schemas.openxmlformats.org/officeDocument/2006/relationships/image" Target="media/image94.png"/><Relationship Id="rId127" Type="http://schemas.openxmlformats.org/officeDocument/2006/relationships/image" Target="media/image115.png"/><Relationship Id="rId262" Type="http://schemas.openxmlformats.org/officeDocument/2006/relationships/header" Target="header9.xml"/><Relationship Id="rId10" Type="http://schemas.openxmlformats.org/officeDocument/2006/relationships/header" Target="header3.xml"/><Relationship Id="rId31" Type="http://schemas.openxmlformats.org/officeDocument/2006/relationships/image" Target="media/image19.png"/><Relationship Id="rId52" Type="http://schemas.openxmlformats.org/officeDocument/2006/relationships/image" Target="media/image40.png"/><Relationship Id="rId73" Type="http://schemas.openxmlformats.org/officeDocument/2006/relationships/image" Target="media/image61.png"/><Relationship Id="rId78" Type="http://schemas.openxmlformats.org/officeDocument/2006/relationships/image" Target="media/image66.png"/><Relationship Id="rId94" Type="http://schemas.openxmlformats.org/officeDocument/2006/relationships/image" Target="media/image82.png"/><Relationship Id="rId99" Type="http://schemas.openxmlformats.org/officeDocument/2006/relationships/image" Target="media/image87.png"/><Relationship Id="rId101" Type="http://schemas.openxmlformats.org/officeDocument/2006/relationships/image" Target="media/image89.png"/><Relationship Id="rId122" Type="http://schemas.openxmlformats.org/officeDocument/2006/relationships/image" Target="media/image110.png"/><Relationship Id="rId143" Type="http://schemas.openxmlformats.org/officeDocument/2006/relationships/chart" Target="charts/chart4.xml"/><Relationship Id="rId148" Type="http://schemas.openxmlformats.org/officeDocument/2006/relationships/chart" Target="charts/chart9.xml"/><Relationship Id="rId164" Type="http://schemas.openxmlformats.org/officeDocument/2006/relationships/image" Target="media/image135.png"/><Relationship Id="rId169" Type="http://schemas.openxmlformats.org/officeDocument/2006/relationships/image" Target="media/image140.png"/><Relationship Id="rId185" Type="http://schemas.openxmlformats.org/officeDocument/2006/relationships/image" Target="media/image156.png"/><Relationship Id="rId4" Type="http://schemas.openxmlformats.org/officeDocument/2006/relationships/settings" Target="settings.xml"/><Relationship Id="rId9" Type="http://schemas.openxmlformats.org/officeDocument/2006/relationships/header" Target="header2.xml"/><Relationship Id="rId180" Type="http://schemas.openxmlformats.org/officeDocument/2006/relationships/image" Target="media/image151.png"/><Relationship Id="rId210" Type="http://schemas.openxmlformats.org/officeDocument/2006/relationships/image" Target="media/image181.png"/><Relationship Id="rId215" Type="http://schemas.openxmlformats.org/officeDocument/2006/relationships/image" Target="media/image186.png"/><Relationship Id="rId236" Type="http://schemas.openxmlformats.org/officeDocument/2006/relationships/image" Target="media/image207.png"/><Relationship Id="rId257" Type="http://schemas.openxmlformats.org/officeDocument/2006/relationships/image" Target="media/image228.png"/><Relationship Id="rId26" Type="http://schemas.openxmlformats.org/officeDocument/2006/relationships/image" Target="media/image14.png"/><Relationship Id="rId231" Type="http://schemas.openxmlformats.org/officeDocument/2006/relationships/image" Target="media/image202.png"/><Relationship Id="rId252" Type="http://schemas.openxmlformats.org/officeDocument/2006/relationships/image" Target="media/image223.png"/><Relationship Id="rId47" Type="http://schemas.openxmlformats.org/officeDocument/2006/relationships/image" Target="media/image35.png"/><Relationship Id="rId68" Type="http://schemas.openxmlformats.org/officeDocument/2006/relationships/image" Target="media/image56.png"/><Relationship Id="rId89" Type="http://schemas.openxmlformats.org/officeDocument/2006/relationships/image" Target="media/image77.png"/><Relationship Id="rId112" Type="http://schemas.openxmlformats.org/officeDocument/2006/relationships/image" Target="media/image100.png"/><Relationship Id="rId133" Type="http://schemas.openxmlformats.org/officeDocument/2006/relationships/image" Target="media/image121.png"/><Relationship Id="rId154" Type="http://schemas.openxmlformats.org/officeDocument/2006/relationships/chart" Target="charts/chart15.xml"/><Relationship Id="rId175" Type="http://schemas.openxmlformats.org/officeDocument/2006/relationships/image" Target="media/image146.png"/><Relationship Id="rId196" Type="http://schemas.openxmlformats.org/officeDocument/2006/relationships/image" Target="media/image167.png"/><Relationship Id="rId200" Type="http://schemas.openxmlformats.org/officeDocument/2006/relationships/image" Target="media/image171.png"/><Relationship Id="rId16" Type="http://schemas.openxmlformats.org/officeDocument/2006/relationships/image" Target="media/image5.png"/><Relationship Id="rId221" Type="http://schemas.openxmlformats.org/officeDocument/2006/relationships/image" Target="media/image192.png"/><Relationship Id="rId242" Type="http://schemas.openxmlformats.org/officeDocument/2006/relationships/image" Target="media/image213.png"/><Relationship Id="rId263" Type="http://schemas.openxmlformats.org/officeDocument/2006/relationships/fontTable" Target="fontTable.xml"/><Relationship Id="rId37" Type="http://schemas.openxmlformats.org/officeDocument/2006/relationships/image" Target="media/image25.png"/><Relationship Id="rId58" Type="http://schemas.openxmlformats.org/officeDocument/2006/relationships/image" Target="media/image46.png"/><Relationship Id="rId79" Type="http://schemas.openxmlformats.org/officeDocument/2006/relationships/image" Target="media/image67.png"/><Relationship Id="rId102" Type="http://schemas.openxmlformats.org/officeDocument/2006/relationships/image" Target="media/image90.png"/><Relationship Id="rId123" Type="http://schemas.openxmlformats.org/officeDocument/2006/relationships/image" Target="media/image111.png"/><Relationship Id="rId144" Type="http://schemas.openxmlformats.org/officeDocument/2006/relationships/chart" Target="charts/chart5.xml"/><Relationship Id="rId90" Type="http://schemas.openxmlformats.org/officeDocument/2006/relationships/image" Target="media/image78.png"/><Relationship Id="rId165" Type="http://schemas.openxmlformats.org/officeDocument/2006/relationships/image" Target="media/image136.png"/><Relationship Id="rId186" Type="http://schemas.openxmlformats.org/officeDocument/2006/relationships/image" Target="media/image157.png"/><Relationship Id="rId211" Type="http://schemas.openxmlformats.org/officeDocument/2006/relationships/image" Target="media/image182.png"/><Relationship Id="rId232" Type="http://schemas.openxmlformats.org/officeDocument/2006/relationships/image" Target="media/image203.png"/><Relationship Id="rId253" Type="http://schemas.openxmlformats.org/officeDocument/2006/relationships/image" Target="media/image224.png"/><Relationship Id="rId27" Type="http://schemas.openxmlformats.org/officeDocument/2006/relationships/image" Target="media/image15.png"/><Relationship Id="rId48" Type="http://schemas.openxmlformats.org/officeDocument/2006/relationships/image" Target="media/image36.png"/><Relationship Id="rId69" Type="http://schemas.openxmlformats.org/officeDocument/2006/relationships/image" Target="media/image57.png"/><Relationship Id="rId113" Type="http://schemas.openxmlformats.org/officeDocument/2006/relationships/image" Target="media/image101.png"/><Relationship Id="rId134" Type="http://schemas.openxmlformats.org/officeDocument/2006/relationships/image" Target="media/image122.png"/><Relationship Id="rId80" Type="http://schemas.openxmlformats.org/officeDocument/2006/relationships/image" Target="media/image68.png"/><Relationship Id="rId155" Type="http://schemas.openxmlformats.org/officeDocument/2006/relationships/header" Target="header6.xml"/><Relationship Id="rId176" Type="http://schemas.openxmlformats.org/officeDocument/2006/relationships/image" Target="media/image147.png"/><Relationship Id="rId197" Type="http://schemas.openxmlformats.org/officeDocument/2006/relationships/image" Target="media/image168.png"/><Relationship Id="rId201" Type="http://schemas.openxmlformats.org/officeDocument/2006/relationships/image" Target="media/image172.png"/><Relationship Id="rId222" Type="http://schemas.openxmlformats.org/officeDocument/2006/relationships/image" Target="media/image193.png"/><Relationship Id="rId243" Type="http://schemas.openxmlformats.org/officeDocument/2006/relationships/image" Target="media/image214.png"/><Relationship Id="rId264" Type="http://schemas.openxmlformats.org/officeDocument/2006/relationships/theme" Target="theme/theme1.xml"/><Relationship Id="rId17" Type="http://schemas.openxmlformats.org/officeDocument/2006/relationships/image" Target="media/image6.png"/><Relationship Id="rId38" Type="http://schemas.openxmlformats.org/officeDocument/2006/relationships/image" Target="media/image26.png"/><Relationship Id="rId59" Type="http://schemas.openxmlformats.org/officeDocument/2006/relationships/image" Target="media/image47.png"/><Relationship Id="rId103" Type="http://schemas.openxmlformats.org/officeDocument/2006/relationships/image" Target="media/image91.png"/><Relationship Id="rId124" Type="http://schemas.openxmlformats.org/officeDocument/2006/relationships/image" Target="media/image112.png"/><Relationship Id="rId70" Type="http://schemas.openxmlformats.org/officeDocument/2006/relationships/image" Target="media/image58.png"/><Relationship Id="rId91" Type="http://schemas.openxmlformats.org/officeDocument/2006/relationships/image" Target="media/image79.png"/><Relationship Id="rId145" Type="http://schemas.openxmlformats.org/officeDocument/2006/relationships/chart" Target="charts/chart6.xml"/><Relationship Id="rId166" Type="http://schemas.openxmlformats.org/officeDocument/2006/relationships/image" Target="media/image137.png"/><Relationship Id="rId187" Type="http://schemas.openxmlformats.org/officeDocument/2006/relationships/image" Target="media/image158.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package" Target="../embeddings/Microsoft_Excel_Worksheet9.xlsx"/><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package" Target="../embeddings/Microsoft_Excel_Worksheet10.xlsx"/><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package" Target="../embeddings/Microsoft_Excel_Worksheet11.xlsx"/><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package" Target="../embeddings/Microsoft_Excel_Worksheet12.xlsx"/><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package" Target="../embeddings/Microsoft_Excel_Worksheet13.xlsx"/><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package" Target="../embeddings/Microsoft_Excel_Worksheet14.xlsx"/><Relationship Id="rId2" Type="http://schemas.microsoft.com/office/2011/relationships/chartColorStyle" Target="colors15.xml"/><Relationship Id="rId1" Type="http://schemas.microsoft.com/office/2011/relationships/chartStyle" Target="style15.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package" Target="../embeddings/Microsoft_Excel_Worksheet8.xlsx"/><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US" sz="1200" b="0" i="0" u="none" strike="noStrike" baseline="0">
                <a:effectLst/>
              </a:rPr>
              <a:t>Performance comparison of Document Register </a:t>
            </a:r>
            <a:br>
              <a:rPr lang="en-US" sz="1200" b="0" i="0" u="none" strike="noStrike" baseline="0">
                <a:effectLst/>
              </a:rPr>
            </a:br>
            <a:r>
              <a:rPr lang="en-US" sz="1200" b="0" i="0" u="none" strike="noStrike" baseline="0">
                <a:effectLst/>
              </a:rPr>
              <a:t>on node number variation setup</a:t>
            </a:r>
            <a:endParaRPr lang="en-US" sz="1200"/>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7 Nodes</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3.8462117761999997</c:v>
                </c:pt>
                <c:pt idx="1">
                  <c:v>3.8636358106000004</c:v>
                </c:pt>
                <c:pt idx="2">
                  <c:v>4.1725522332000002</c:v>
                </c:pt>
                <c:pt idx="3">
                  <c:v>2.8801750048999999</c:v>
                </c:pt>
                <c:pt idx="4">
                  <c:v>4.1410312898000008</c:v>
                </c:pt>
                <c:pt idx="5">
                  <c:v>3.4882712741000006</c:v>
                </c:pt>
                <c:pt idx="6">
                  <c:v>4.0613462486999996</c:v>
                </c:pt>
                <c:pt idx="7">
                  <c:v>3.0262270612000002</c:v>
                </c:pt>
                <c:pt idx="8">
                  <c:v>3.6179367288999997</c:v>
                </c:pt>
                <c:pt idx="9">
                  <c:v>3.4441591718999995</c:v>
                </c:pt>
              </c:numCache>
            </c:numRef>
          </c:val>
          <c:smooth val="0"/>
          <c:extLst>
            <c:ext xmlns:c16="http://schemas.microsoft.com/office/drawing/2014/chart" uri="{C3380CC4-5D6E-409C-BE32-E72D297353CC}">
              <c16:uniqueId val="{00000000-8ACA-43EF-BFB6-387453428123}"/>
            </c:ext>
          </c:extLst>
        </c:ser>
        <c:ser>
          <c:idx val="1"/>
          <c:order val="1"/>
          <c:tx>
            <c:strRef>
              <c:f>Sheet1!$C$1</c:f>
              <c:strCache>
                <c:ptCount val="1"/>
                <c:pt idx="0">
                  <c:v>6 Nodes</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4.2982779761000005</c:v>
                </c:pt>
                <c:pt idx="1">
                  <c:v>4.8320801472000001</c:v>
                </c:pt>
                <c:pt idx="2">
                  <c:v>4.3869291089000004</c:v>
                </c:pt>
                <c:pt idx="3">
                  <c:v>4.6698909881999997</c:v>
                </c:pt>
                <c:pt idx="4">
                  <c:v>4.2453668755000002</c:v>
                </c:pt>
                <c:pt idx="5">
                  <c:v>4.6412550381000006</c:v>
                </c:pt>
                <c:pt idx="6">
                  <c:v>5.3915182491999998</c:v>
                </c:pt>
                <c:pt idx="7">
                  <c:v>4.3509827416999993</c:v>
                </c:pt>
                <c:pt idx="8">
                  <c:v>4.3090693478000004</c:v>
                </c:pt>
                <c:pt idx="9">
                  <c:v>4.6109310547</c:v>
                </c:pt>
              </c:numCache>
            </c:numRef>
          </c:val>
          <c:smooth val="0"/>
          <c:extLst>
            <c:ext xmlns:c16="http://schemas.microsoft.com/office/drawing/2014/chart" uri="{C3380CC4-5D6E-409C-BE32-E72D297353CC}">
              <c16:uniqueId val="{00000001-8ACA-43EF-BFB6-387453428123}"/>
            </c:ext>
          </c:extLst>
        </c:ser>
        <c:ser>
          <c:idx val="2"/>
          <c:order val="2"/>
          <c:tx>
            <c:strRef>
              <c:f>Sheet1!$D$1</c:f>
              <c:strCache>
                <c:ptCount val="1"/>
                <c:pt idx="0">
                  <c:v>5 Nodes</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6.0224089563000005</c:v>
                </c:pt>
                <c:pt idx="1">
                  <c:v>5.2737047353999991</c:v>
                </c:pt>
                <c:pt idx="2">
                  <c:v>6.0881992199999999</c:v>
                </c:pt>
                <c:pt idx="3">
                  <c:v>5.7718233376999999</c:v>
                </c:pt>
                <c:pt idx="4">
                  <c:v>5.5467906675999998</c:v>
                </c:pt>
                <c:pt idx="5">
                  <c:v>6.2650431379000002</c:v>
                </c:pt>
                <c:pt idx="6">
                  <c:v>6.1172297544000003</c:v>
                </c:pt>
                <c:pt idx="7">
                  <c:v>6.2592358136000001</c:v>
                </c:pt>
                <c:pt idx="8">
                  <c:v>5.8296848289000005</c:v>
                </c:pt>
                <c:pt idx="9">
                  <c:v>6.3716300394999994</c:v>
                </c:pt>
              </c:numCache>
            </c:numRef>
          </c:val>
          <c:smooth val="0"/>
          <c:extLst>
            <c:ext xmlns:c16="http://schemas.microsoft.com/office/drawing/2014/chart" uri="{C3380CC4-5D6E-409C-BE32-E72D297353CC}">
              <c16:uniqueId val="{00000002-8ACA-43EF-BFB6-387453428123}"/>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baseline="0">
                <a:effectLst/>
              </a:rPr>
              <a:t>Performance comparison of average process time for each node number variation setup</a:t>
            </a:r>
            <a:endParaRPr lang="en-US" sz="12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7 Nodes</c:v>
                </c:pt>
              </c:strCache>
            </c:strRef>
          </c:tx>
          <c:spPr>
            <a:ln w="28575" cap="rnd">
              <a:solidFill>
                <a:schemeClr val="accent1"/>
              </a:solidFill>
              <a:round/>
            </a:ln>
            <a:effectLst/>
          </c:spPr>
          <c:marker>
            <c:symbol val="none"/>
          </c:marker>
          <c:cat>
            <c:strRef>
              <c:f>Sheet1!$A$2:$A$6</c:f>
              <c:strCache>
                <c:ptCount val="5"/>
                <c:pt idx="0">
                  <c:v>Tx1</c:v>
                </c:pt>
                <c:pt idx="1">
                  <c:v>Tx2</c:v>
                </c:pt>
                <c:pt idx="2">
                  <c:v>Tx3</c:v>
                </c:pt>
                <c:pt idx="3">
                  <c:v>Tx4</c:v>
                </c:pt>
                <c:pt idx="4">
                  <c:v>Tx5</c:v>
                </c:pt>
              </c:strCache>
            </c:strRef>
          </c:cat>
          <c:val>
            <c:numRef>
              <c:f>Sheet1!$B$2:$B$6</c:f>
              <c:numCache>
                <c:formatCode>General</c:formatCode>
                <c:ptCount val="5"/>
                <c:pt idx="0">
                  <c:v>6.6740023867428571</c:v>
                </c:pt>
                <c:pt idx="1">
                  <c:v>8.2235397502428587</c:v>
                </c:pt>
                <c:pt idx="2">
                  <c:v>11.370839049671428</c:v>
                </c:pt>
                <c:pt idx="3">
                  <c:v>12.646847482071427</c:v>
                </c:pt>
                <c:pt idx="4">
                  <c:v>14.889058350085717</c:v>
                </c:pt>
              </c:numCache>
            </c:numRef>
          </c:val>
          <c:smooth val="0"/>
          <c:extLst>
            <c:ext xmlns:c16="http://schemas.microsoft.com/office/drawing/2014/chart" uri="{C3380CC4-5D6E-409C-BE32-E72D297353CC}">
              <c16:uniqueId val="{00000000-5AEE-40EE-BF45-3EAD87D44508}"/>
            </c:ext>
          </c:extLst>
        </c:ser>
        <c:ser>
          <c:idx val="1"/>
          <c:order val="1"/>
          <c:tx>
            <c:strRef>
              <c:f>Sheet1!$C$1</c:f>
              <c:strCache>
                <c:ptCount val="1"/>
                <c:pt idx="0">
                  <c:v>6 Nodes</c:v>
                </c:pt>
              </c:strCache>
            </c:strRef>
          </c:tx>
          <c:spPr>
            <a:ln w="28575" cap="rnd">
              <a:solidFill>
                <a:schemeClr val="accent2"/>
              </a:solidFill>
              <a:round/>
            </a:ln>
            <a:effectLst/>
          </c:spPr>
          <c:marker>
            <c:symbol val="none"/>
          </c:marker>
          <c:cat>
            <c:strRef>
              <c:f>Sheet1!$A$2:$A$6</c:f>
              <c:strCache>
                <c:ptCount val="5"/>
                <c:pt idx="0">
                  <c:v>Tx1</c:v>
                </c:pt>
                <c:pt idx="1">
                  <c:v>Tx2</c:v>
                </c:pt>
                <c:pt idx="2">
                  <c:v>Tx3</c:v>
                </c:pt>
                <c:pt idx="3">
                  <c:v>Tx4</c:v>
                </c:pt>
                <c:pt idx="4">
                  <c:v>Tx5</c:v>
                </c:pt>
              </c:strCache>
            </c:strRef>
          </c:cat>
          <c:val>
            <c:numRef>
              <c:f>Sheet1!$C$2:$C$6</c:f>
              <c:numCache>
                <c:formatCode>General</c:formatCode>
                <c:ptCount val="5"/>
                <c:pt idx="0">
                  <c:v>9.1498126395833346</c:v>
                </c:pt>
                <c:pt idx="1">
                  <c:v>8.8807644325833337</c:v>
                </c:pt>
                <c:pt idx="2">
                  <c:v>8.7680674888666665</c:v>
                </c:pt>
                <c:pt idx="3">
                  <c:v>10.983356703449999</c:v>
                </c:pt>
                <c:pt idx="4">
                  <c:v>12.517553272116666</c:v>
                </c:pt>
              </c:numCache>
            </c:numRef>
          </c:val>
          <c:smooth val="0"/>
          <c:extLst>
            <c:ext xmlns:c16="http://schemas.microsoft.com/office/drawing/2014/chart" uri="{C3380CC4-5D6E-409C-BE32-E72D297353CC}">
              <c16:uniqueId val="{00000001-5AEE-40EE-BF45-3EAD87D44508}"/>
            </c:ext>
          </c:extLst>
        </c:ser>
        <c:ser>
          <c:idx val="2"/>
          <c:order val="2"/>
          <c:tx>
            <c:strRef>
              <c:f>Sheet1!$D$1</c:f>
              <c:strCache>
                <c:ptCount val="1"/>
                <c:pt idx="0">
                  <c:v>5 Nodes</c:v>
                </c:pt>
              </c:strCache>
            </c:strRef>
          </c:tx>
          <c:spPr>
            <a:ln w="28575" cap="rnd">
              <a:solidFill>
                <a:schemeClr val="accent3"/>
              </a:solidFill>
              <a:round/>
            </a:ln>
            <a:effectLst/>
          </c:spPr>
          <c:marker>
            <c:symbol val="none"/>
          </c:marker>
          <c:cat>
            <c:strRef>
              <c:f>Sheet1!$A$2:$A$6</c:f>
              <c:strCache>
                <c:ptCount val="5"/>
                <c:pt idx="0">
                  <c:v>Tx1</c:v>
                </c:pt>
                <c:pt idx="1">
                  <c:v>Tx2</c:v>
                </c:pt>
                <c:pt idx="2">
                  <c:v>Tx3</c:v>
                </c:pt>
                <c:pt idx="3">
                  <c:v>Tx4</c:v>
                </c:pt>
                <c:pt idx="4">
                  <c:v>Tx5</c:v>
                </c:pt>
              </c:strCache>
            </c:strRef>
          </c:cat>
          <c:val>
            <c:numRef>
              <c:f>Sheet1!$D$2:$D$6</c:f>
              <c:numCache>
                <c:formatCode>General</c:formatCode>
                <c:ptCount val="5"/>
                <c:pt idx="0">
                  <c:v>6.518175019300001</c:v>
                </c:pt>
                <c:pt idx="1">
                  <c:v>9.0676108524200014</c:v>
                </c:pt>
                <c:pt idx="2">
                  <c:v>9.9398852863000009</c:v>
                </c:pt>
                <c:pt idx="3">
                  <c:v>10.19293887826</c:v>
                </c:pt>
                <c:pt idx="4">
                  <c:v>13.672056965260001</c:v>
                </c:pt>
              </c:numCache>
            </c:numRef>
          </c:val>
          <c:smooth val="0"/>
          <c:extLst>
            <c:ext xmlns:c16="http://schemas.microsoft.com/office/drawing/2014/chart" uri="{C3380CC4-5D6E-409C-BE32-E72D297353CC}">
              <c16:uniqueId val="{00000002-5AEE-40EE-BF45-3EAD87D44508}"/>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1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majorUnit val="3"/>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baseline="0">
                <a:effectLst/>
              </a:rPr>
              <a:t>Performance comparison between </a:t>
            </a:r>
            <a:br>
              <a:rPr lang="en-US" sz="1400" b="0" i="0" u="none" strike="noStrike" baseline="0">
                <a:effectLst/>
              </a:rPr>
            </a:br>
            <a:r>
              <a:rPr lang="en-US" sz="1400" b="0" i="0" u="none" strike="noStrike" baseline="0">
                <a:effectLst/>
              </a:rPr>
              <a:t>trigger the Document Register function, </a:t>
            </a:r>
            <a:br>
              <a:rPr lang="th-TH" sz="1400" b="0" i="0" u="none" strike="noStrike" baseline="0">
                <a:effectLst/>
              </a:rPr>
            </a:br>
            <a:r>
              <a:rPr lang="en-US" sz="1400" b="0" i="0" u="none" strike="noStrike" baseline="0">
                <a:effectLst/>
              </a:rPr>
              <a:t>with vs without the Document Query function</a:t>
            </a:r>
            <a:endParaRPr lang="en-US" sz="12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ith Query</c:v>
                </c:pt>
              </c:strCache>
            </c:strRef>
          </c:tx>
          <c:spPr>
            <a:ln w="28575" cap="rnd">
              <a:solidFill>
                <a:schemeClr val="accent1"/>
              </a:solidFill>
              <a:round/>
            </a:ln>
            <a:effectLst/>
          </c:spPr>
          <c:marker>
            <c:symbol val="none"/>
          </c:marker>
          <c:cat>
            <c:strRef>
              <c:f>Sheet1!$A$2:$A$6</c:f>
              <c:strCache>
                <c:ptCount val="5"/>
                <c:pt idx="0">
                  <c:v>Tx1</c:v>
                </c:pt>
                <c:pt idx="1">
                  <c:v>Tx2</c:v>
                </c:pt>
                <c:pt idx="2">
                  <c:v>Tx3</c:v>
                </c:pt>
                <c:pt idx="3">
                  <c:v>Tx4</c:v>
                </c:pt>
                <c:pt idx="4">
                  <c:v>Tx5</c:v>
                </c:pt>
              </c:strCache>
            </c:strRef>
          </c:cat>
          <c:val>
            <c:numRef>
              <c:f>Sheet1!$B$2:$B$6</c:f>
              <c:numCache>
                <c:formatCode>General</c:formatCode>
                <c:ptCount val="5"/>
                <c:pt idx="0">
                  <c:v>7.4473300152087303</c:v>
                </c:pt>
                <c:pt idx="1">
                  <c:v>8.7239716784153973</c:v>
                </c:pt>
                <c:pt idx="2">
                  <c:v>10.026263941612699</c:v>
                </c:pt>
                <c:pt idx="3">
                  <c:v>11.274381021260476</c:v>
                </c:pt>
                <c:pt idx="4">
                  <c:v>13.692889529154129</c:v>
                </c:pt>
              </c:numCache>
            </c:numRef>
          </c:val>
          <c:smooth val="0"/>
          <c:extLst>
            <c:ext xmlns:c16="http://schemas.microsoft.com/office/drawing/2014/chart" uri="{C3380CC4-5D6E-409C-BE32-E72D297353CC}">
              <c16:uniqueId val="{00000000-BC72-4241-AE85-2895BAF21640}"/>
            </c:ext>
          </c:extLst>
        </c:ser>
        <c:ser>
          <c:idx val="1"/>
          <c:order val="1"/>
          <c:tx>
            <c:strRef>
              <c:f>Sheet1!$C$1</c:f>
              <c:strCache>
                <c:ptCount val="1"/>
                <c:pt idx="0">
                  <c:v>without Query</c:v>
                </c:pt>
              </c:strCache>
            </c:strRef>
          </c:tx>
          <c:spPr>
            <a:ln w="28575" cap="rnd">
              <a:solidFill>
                <a:schemeClr val="accent2"/>
              </a:solidFill>
              <a:round/>
            </a:ln>
            <a:effectLst/>
          </c:spPr>
          <c:marker>
            <c:symbol val="none"/>
          </c:marker>
          <c:cat>
            <c:strRef>
              <c:f>Sheet1!$A$2:$A$6</c:f>
              <c:strCache>
                <c:ptCount val="5"/>
                <c:pt idx="0">
                  <c:v>Tx1</c:v>
                </c:pt>
                <c:pt idx="1">
                  <c:v>Tx2</c:v>
                </c:pt>
                <c:pt idx="2">
                  <c:v>Tx3</c:v>
                </c:pt>
                <c:pt idx="3">
                  <c:v>Tx4</c:v>
                </c:pt>
                <c:pt idx="4">
                  <c:v>Tx5</c:v>
                </c:pt>
              </c:strCache>
            </c:strRef>
          </c:cat>
          <c:val>
            <c:numRef>
              <c:f>Sheet1!$C$2:$C$6</c:f>
              <c:numCache>
                <c:formatCode>General</c:formatCode>
                <c:ptCount val="5"/>
                <c:pt idx="0">
                  <c:v>6.4002274932014274</c:v>
                </c:pt>
                <c:pt idx="1">
                  <c:v>6.9960983174322218</c:v>
                </c:pt>
                <c:pt idx="2">
                  <c:v>6.974339433041588</c:v>
                </c:pt>
                <c:pt idx="3">
                  <c:v>6.9120575136692066</c:v>
                </c:pt>
                <c:pt idx="4">
                  <c:v>6.8906622593801599</c:v>
                </c:pt>
              </c:numCache>
            </c:numRef>
          </c:val>
          <c:smooth val="0"/>
          <c:extLst>
            <c:ext xmlns:c16="http://schemas.microsoft.com/office/drawing/2014/chart" uri="{C3380CC4-5D6E-409C-BE32-E72D297353CC}">
              <c16:uniqueId val="{00000001-BC72-4241-AE85-2895BAF21640}"/>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1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majorUnit val="3"/>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ocess time required to complete the Document Query </a:t>
            </a:r>
            <a:br>
              <a:rPr lang="en-US"/>
            </a:br>
            <a:r>
              <a:rPr lang="en-US"/>
              <a:t>compared between minimum keywords and maximum keyword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Minimum Search Keywords</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330.11628540000004</c:v>
                </c:pt>
                <c:pt idx="1">
                  <c:v>300.30377540000006</c:v>
                </c:pt>
                <c:pt idx="2">
                  <c:v>307.72573720000003</c:v>
                </c:pt>
                <c:pt idx="3">
                  <c:v>293.62571270000001</c:v>
                </c:pt>
                <c:pt idx="4">
                  <c:v>292.72059049999996</c:v>
                </c:pt>
                <c:pt idx="5">
                  <c:v>299.05737409999995</c:v>
                </c:pt>
                <c:pt idx="6">
                  <c:v>300.58827720000005</c:v>
                </c:pt>
                <c:pt idx="7">
                  <c:v>288.70395000000002</c:v>
                </c:pt>
                <c:pt idx="8">
                  <c:v>296.92437230000007</c:v>
                </c:pt>
                <c:pt idx="9">
                  <c:v>315.33007600000002</c:v>
                </c:pt>
              </c:numCache>
            </c:numRef>
          </c:val>
          <c:smooth val="0"/>
          <c:extLst>
            <c:ext xmlns:c16="http://schemas.microsoft.com/office/drawing/2014/chart" uri="{C3380CC4-5D6E-409C-BE32-E72D297353CC}">
              <c16:uniqueId val="{00000000-5BBD-40A0-8AA6-683AC5598AB5}"/>
            </c:ext>
          </c:extLst>
        </c:ser>
        <c:ser>
          <c:idx val="1"/>
          <c:order val="1"/>
          <c:tx>
            <c:strRef>
              <c:f>Sheet1!$C$1</c:f>
              <c:strCache>
                <c:ptCount val="1"/>
                <c:pt idx="0">
                  <c:v>Maximum Search Keywords</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295.48902520000001</c:v>
                </c:pt>
                <c:pt idx="1">
                  <c:v>294.89255250000002</c:v>
                </c:pt>
                <c:pt idx="2">
                  <c:v>303.00812669999999</c:v>
                </c:pt>
                <c:pt idx="3">
                  <c:v>295.32568670000001</c:v>
                </c:pt>
                <c:pt idx="4">
                  <c:v>304.44729530000001</c:v>
                </c:pt>
                <c:pt idx="5">
                  <c:v>314.55403669999998</c:v>
                </c:pt>
                <c:pt idx="6">
                  <c:v>304.53769439999996</c:v>
                </c:pt>
                <c:pt idx="7">
                  <c:v>292.65902240000003</c:v>
                </c:pt>
                <c:pt idx="8">
                  <c:v>288.95786229999999</c:v>
                </c:pt>
                <c:pt idx="9">
                  <c:v>295.45835600000004</c:v>
                </c:pt>
              </c:numCache>
            </c:numRef>
          </c:val>
          <c:smooth val="0"/>
          <c:extLst>
            <c:ext xmlns:c16="http://schemas.microsoft.com/office/drawing/2014/chart" uri="{C3380CC4-5D6E-409C-BE32-E72D297353CC}">
              <c16:uniqueId val="{00000001-5BBD-40A0-8AA6-683AC5598AB5}"/>
            </c:ext>
          </c:extLst>
        </c:ser>
        <c:dLbls>
          <c:showLegendKey val="0"/>
          <c:showVal val="0"/>
          <c:showCatName val="0"/>
          <c:showSerName val="0"/>
          <c:showPercent val="0"/>
          <c:showBubbleSize val="0"/>
        </c:dLbls>
        <c:smooth val="0"/>
        <c:axId val="783257424"/>
        <c:axId val="783256144"/>
      </c:lineChart>
      <c:catAx>
        <c:axId val="7832574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3256144"/>
        <c:crosses val="autoZero"/>
        <c:auto val="1"/>
        <c:lblAlgn val="ctr"/>
        <c:lblOffset val="100"/>
        <c:noMultiLvlLbl val="0"/>
      </c:catAx>
      <c:valAx>
        <c:axId val="7832561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32574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US" sz="1200" b="0" i="0" u="none" strike="noStrike" baseline="0">
                <a:effectLst/>
              </a:rPr>
              <a:t>Performance comparison of Document Query </a:t>
            </a:r>
            <a:br>
              <a:rPr lang="en-US" sz="1200" b="0" i="0" u="none" strike="noStrike" baseline="0">
                <a:effectLst/>
              </a:rPr>
            </a:br>
            <a:r>
              <a:rPr lang="en-US" sz="1200" b="0" i="0" u="none" strike="noStrike" baseline="0">
                <a:effectLst/>
              </a:rPr>
              <a:t>on node number variation setup</a:t>
            </a:r>
            <a:br>
              <a:rPr lang="en-US" sz="1200" b="0" i="0" u="none" strike="noStrike" baseline="0">
                <a:effectLst/>
              </a:rPr>
            </a:br>
            <a:r>
              <a:rPr lang="en-US" sz="1200" b="0" i="0" u="none" strike="noStrike" baseline="0">
                <a:effectLst/>
              </a:rPr>
              <a:t>without trigger Document register</a:t>
            </a:r>
            <a:endParaRPr lang="en-US" sz="1200"/>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7 Nodes</c:v>
                </c:pt>
              </c:strCache>
            </c:strRef>
          </c:tx>
          <c:spPr>
            <a:ln w="28575" cap="rnd">
              <a:solidFill>
                <a:schemeClr val="accent1"/>
              </a:solidFill>
              <a:round/>
            </a:ln>
            <a:effectLst/>
          </c:spPr>
          <c:marker>
            <c:symbol val="none"/>
          </c:marker>
          <c:cat>
            <c:strRef>
              <c:f>Sheet1!$A$2:$A$6</c:f>
              <c:strCache>
                <c:ptCount val="5"/>
                <c:pt idx="0">
                  <c:v>Tx1</c:v>
                </c:pt>
                <c:pt idx="1">
                  <c:v>Tx2</c:v>
                </c:pt>
                <c:pt idx="2">
                  <c:v>Tx3</c:v>
                </c:pt>
                <c:pt idx="3">
                  <c:v>Tx4</c:v>
                </c:pt>
                <c:pt idx="4">
                  <c:v>Tx5</c:v>
                </c:pt>
              </c:strCache>
            </c:strRef>
          </c:cat>
          <c:val>
            <c:numRef>
              <c:f>Sheet1!$B$2:$B$6</c:f>
              <c:numCache>
                <c:formatCode>General</c:formatCode>
                <c:ptCount val="5"/>
                <c:pt idx="0">
                  <c:v>330.11628540000004</c:v>
                </c:pt>
                <c:pt idx="1">
                  <c:v>300.30377540000006</c:v>
                </c:pt>
                <c:pt idx="2">
                  <c:v>307.72573720000003</c:v>
                </c:pt>
                <c:pt idx="3">
                  <c:v>293.62571270000001</c:v>
                </c:pt>
                <c:pt idx="4">
                  <c:v>292.72059049999996</c:v>
                </c:pt>
              </c:numCache>
            </c:numRef>
          </c:val>
          <c:smooth val="0"/>
          <c:extLst>
            <c:ext xmlns:c16="http://schemas.microsoft.com/office/drawing/2014/chart" uri="{C3380CC4-5D6E-409C-BE32-E72D297353CC}">
              <c16:uniqueId val="{00000000-6598-401B-B888-AB4F3B522150}"/>
            </c:ext>
          </c:extLst>
        </c:ser>
        <c:ser>
          <c:idx val="1"/>
          <c:order val="1"/>
          <c:tx>
            <c:strRef>
              <c:f>Sheet1!$C$1</c:f>
              <c:strCache>
                <c:ptCount val="1"/>
                <c:pt idx="0">
                  <c:v>6 Nodes</c:v>
                </c:pt>
              </c:strCache>
            </c:strRef>
          </c:tx>
          <c:spPr>
            <a:ln w="28575" cap="rnd">
              <a:solidFill>
                <a:schemeClr val="accent2"/>
              </a:solidFill>
              <a:round/>
            </a:ln>
            <a:effectLst/>
          </c:spPr>
          <c:marker>
            <c:symbol val="none"/>
          </c:marker>
          <c:cat>
            <c:strRef>
              <c:f>Sheet1!$A$2:$A$6</c:f>
              <c:strCache>
                <c:ptCount val="5"/>
                <c:pt idx="0">
                  <c:v>Tx1</c:v>
                </c:pt>
                <c:pt idx="1">
                  <c:v>Tx2</c:v>
                </c:pt>
                <c:pt idx="2">
                  <c:v>Tx3</c:v>
                </c:pt>
                <c:pt idx="3">
                  <c:v>Tx4</c:v>
                </c:pt>
                <c:pt idx="4">
                  <c:v>Tx5</c:v>
                </c:pt>
              </c:strCache>
            </c:strRef>
          </c:cat>
          <c:val>
            <c:numRef>
              <c:f>Sheet1!$C$2:$C$6</c:f>
              <c:numCache>
                <c:formatCode>General</c:formatCode>
                <c:ptCount val="5"/>
                <c:pt idx="0">
                  <c:v>294.36934149999996</c:v>
                </c:pt>
                <c:pt idx="1">
                  <c:v>267.57072979999998</c:v>
                </c:pt>
                <c:pt idx="2">
                  <c:v>266.1690529</c:v>
                </c:pt>
                <c:pt idx="3">
                  <c:v>252.83966679999997</c:v>
                </c:pt>
                <c:pt idx="4">
                  <c:v>244.46551460000001</c:v>
                </c:pt>
              </c:numCache>
            </c:numRef>
          </c:val>
          <c:smooth val="0"/>
          <c:extLst>
            <c:ext xmlns:c16="http://schemas.microsoft.com/office/drawing/2014/chart" uri="{C3380CC4-5D6E-409C-BE32-E72D297353CC}">
              <c16:uniqueId val="{00000001-6598-401B-B888-AB4F3B522150}"/>
            </c:ext>
          </c:extLst>
        </c:ser>
        <c:ser>
          <c:idx val="2"/>
          <c:order val="2"/>
          <c:tx>
            <c:strRef>
              <c:f>Sheet1!$D$1</c:f>
              <c:strCache>
                <c:ptCount val="1"/>
                <c:pt idx="0">
                  <c:v>5 Nodes</c:v>
                </c:pt>
              </c:strCache>
            </c:strRef>
          </c:tx>
          <c:spPr>
            <a:ln w="28575" cap="rnd">
              <a:solidFill>
                <a:schemeClr val="accent3"/>
              </a:solidFill>
              <a:round/>
            </a:ln>
            <a:effectLst/>
          </c:spPr>
          <c:marker>
            <c:symbol val="none"/>
          </c:marker>
          <c:cat>
            <c:strRef>
              <c:f>Sheet1!$A$2:$A$6</c:f>
              <c:strCache>
                <c:ptCount val="5"/>
                <c:pt idx="0">
                  <c:v>Tx1</c:v>
                </c:pt>
                <c:pt idx="1">
                  <c:v>Tx2</c:v>
                </c:pt>
                <c:pt idx="2">
                  <c:v>Tx3</c:v>
                </c:pt>
                <c:pt idx="3">
                  <c:v>Tx4</c:v>
                </c:pt>
                <c:pt idx="4">
                  <c:v>Tx5</c:v>
                </c:pt>
              </c:strCache>
            </c:strRef>
          </c:cat>
          <c:val>
            <c:numRef>
              <c:f>Sheet1!$D$2:$D$6</c:f>
              <c:numCache>
                <c:formatCode>General</c:formatCode>
                <c:ptCount val="5"/>
                <c:pt idx="0">
                  <c:v>287.43592840000002</c:v>
                </c:pt>
                <c:pt idx="1">
                  <c:v>273.73975000000007</c:v>
                </c:pt>
                <c:pt idx="2">
                  <c:v>249.42196619999999</c:v>
                </c:pt>
                <c:pt idx="3">
                  <c:v>223.83411919999998</c:v>
                </c:pt>
                <c:pt idx="4">
                  <c:v>250.02640980000001</c:v>
                </c:pt>
              </c:numCache>
            </c:numRef>
          </c:val>
          <c:smooth val="0"/>
          <c:extLst>
            <c:ext xmlns:c16="http://schemas.microsoft.com/office/drawing/2014/chart" uri="{C3380CC4-5D6E-409C-BE32-E72D297353CC}">
              <c16:uniqueId val="{00000002-6598-401B-B888-AB4F3B522150}"/>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400"/>
          <c:min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majorUnit val="2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US" sz="1200" b="0" i="0" u="none" strike="noStrike" baseline="0">
                <a:effectLst/>
              </a:rPr>
              <a:t>Performance comparison of Document Query </a:t>
            </a:r>
            <a:br>
              <a:rPr lang="en-US" sz="1200" b="0" i="0" u="none" strike="noStrike" baseline="0">
                <a:effectLst/>
              </a:rPr>
            </a:br>
            <a:r>
              <a:rPr lang="en-US" sz="1200" b="0" i="0" u="none" strike="noStrike" baseline="0">
                <a:effectLst/>
              </a:rPr>
              <a:t>on node number variation setup</a:t>
            </a:r>
            <a:br>
              <a:rPr lang="en-US" sz="1200" b="0" i="0" u="none" strike="noStrike" baseline="0">
                <a:effectLst/>
              </a:rPr>
            </a:br>
            <a:r>
              <a:rPr lang="en-US" sz="1200" b="0" i="0" u="none" strike="noStrike" baseline="0">
                <a:effectLst/>
              </a:rPr>
              <a:t>with Document register triggered at the same time</a:t>
            </a:r>
            <a:endParaRPr lang="en-US" sz="1200"/>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7 Nodes</c:v>
                </c:pt>
              </c:strCache>
            </c:strRef>
          </c:tx>
          <c:spPr>
            <a:ln w="28575" cap="rnd">
              <a:solidFill>
                <a:schemeClr val="accent1"/>
              </a:solidFill>
              <a:round/>
            </a:ln>
            <a:effectLst/>
          </c:spPr>
          <c:marker>
            <c:symbol val="none"/>
          </c:marker>
          <c:cat>
            <c:strRef>
              <c:f>Sheet1!$A$2:$A$6</c:f>
              <c:strCache>
                <c:ptCount val="5"/>
                <c:pt idx="0">
                  <c:v>Tx1</c:v>
                </c:pt>
                <c:pt idx="1">
                  <c:v>Tx2</c:v>
                </c:pt>
                <c:pt idx="2">
                  <c:v>Tx3</c:v>
                </c:pt>
                <c:pt idx="3">
                  <c:v>Tx4</c:v>
                </c:pt>
                <c:pt idx="4">
                  <c:v>Tx5</c:v>
                </c:pt>
              </c:strCache>
            </c:strRef>
          </c:cat>
          <c:val>
            <c:numRef>
              <c:f>Sheet1!$B$2:$B$6</c:f>
              <c:numCache>
                <c:formatCode>General</c:formatCode>
                <c:ptCount val="5"/>
                <c:pt idx="0">
                  <c:v>3.0081777427142855</c:v>
                </c:pt>
                <c:pt idx="1">
                  <c:v>5.0609256753142855</c:v>
                </c:pt>
                <c:pt idx="2">
                  <c:v>7.5320380695714295</c:v>
                </c:pt>
                <c:pt idx="3">
                  <c:v>9.6553570431714295</c:v>
                </c:pt>
                <c:pt idx="4">
                  <c:v>12.535541412285713</c:v>
                </c:pt>
              </c:numCache>
            </c:numRef>
          </c:val>
          <c:smooth val="0"/>
          <c:extLst>
            <c:ext xmlns:c16="http://schemas.microsoft.com/office/drawing/2014/chart" uri="{C3380CC4-5D6E-409C-BE32-E72D297353CC}">
              <c16:uniqueId val="{00000000-D073-4AFB-83A4-9926BC96D42A}"/>
            </c:ext>
          </c:extLst>
        </c:ser>
        <c:ser>
          <c:idx val="1"/>
          <c:order val="1"/>
          <c:tx>
            <c:strRef>
              <c:f>Sheet1!$C$1</c:f>
              <c:strCache>
                <c:ptCount val="1"/>
                <c:pt idx="0">
                  <c:v>6 Nodes</c:v>
                </c:pt>
              </c:strCache>
            </c:strRef>
          </c:tx>
          <c:spPr>
            <a:ln w="28575" cap="rnd">
              <a:solidFill>
                <a:schemeClr val="accent2"/>
              </a:solidFill>
              <a:round/>
            </a:ln>
            <a:effectLst/>
          </c:spPr>
          <c:marker>
            <c:symbol val="none"/>
          </c:marker>
          <c:cat>
            <c:strRef>
              <c:f>Sheet1!$A$2:$A$6</c:f>
              <c:strCache>
                <c:ptCount val="5"/>
                <c:pt idx="0">
                  <c:v>Tx1</c:v>
                </c:pt>
                <c:pt idx="1">
                  <c:v>Tx2</c:v>
                </c:pt>
                <c:pt idx="2">
                  <c:v>Tx3</c:v>
                </c:pt>
                <c:pt idx="3">
                  <c:v>Tx4</c:v>
                </c:pt>
                <c:pt idx="4">
                  <c:v>Tx5</c:v>
                </c:pt>
              </c:strCache>
            </c:strRef>
          </c:cat>
          <c:val>
            <c:numRef>
              <c:f>Sheet1!$C$2:$C$6</c:f>
              <c:numCache>
                <c:formatCode>General</c:formatCode>
                <c:ptCount val="5"/>
                <c:pt idx="0">
                  <c:v>2.7380167508500004</c:v>
                </c:pt>
                <c:pt idx="1">
                  <c:v>3.7181966156166673</c:v>
                </c:pt>
                <c:pt idx="2">
                  <c:v>5.501362009116666</c:v>
                </c:pt>
                <c:pt idx="3">
                  <c:v>7.5229622845000002</c:v>
                </c:pt>
                <c:pt idx="4">
                  <c:v>9.3848936097666655</c:v>
                </c:pt>
              </c:numCache>
            </c:numRef>
          </c:val>
          <c:smooth val="0"/>
          <c:extLst>
            <c:ext xmlns:c16="http://schemas.microsoft.com/office/drawing/2014/chart" uri="{C3380CC4-5D6E-409C-BE32-E72D297353CC}">
              <c16:uniqueId val="{00000001-D073-4AFB-83A4-9926BC96D42A}"/>
            </c:ext>
          </c:extLst>
        </c:ser>
        <c:ser>
          <c:idx val="2"/>
          <c:order val="2"/>
          <c:tx>
            <c:strRef>
              <c:f>Sheet1!$D$1</c:f>
              <c:strCache>
                <c:ptCount val="1"/>
                <c:pt idx="0">
                  <c:v>5 Nodes</c:v>
                </c:pt>
              </c:strCache>
            </c:strRef>
          </c:tx>
          <c:spPr>
            <a:ln w="28575" cap="rnd">
              <a:solidFill>
                <a:schemeClr val="accent3"/>
              </a:solidFill>
              <a:round/>
            </a:ln>
            <a:effectLst/>
          </c:spPr>
          <c:marker>
            <c:symbol val="none"/>
          </c:marker>
          <c:cat>
            <c:strRef>
              <c:f>Sheet1!$A$2:$A$6</c:f>
              <c:strCache>
                <c:ptCount val="5"/>
                <c:pt idx="0">
                  <c:v>Tx1</c:v>
                </c:pt>
                <c:pt idx="1">
                  <c:v>Tx2</c:v>
                </c:pt>
                <c:pt idx="2">
                  <c:v>Tx3</c:v>
                </c:pt>
                <c:pt idx="3">
                  <c:v>Tx4</c:v>
                </c:pt>
                <c:pt idx="4">
                  <c:v>Tx5</c:v>
                </c:pt>
              </c:strCache>
            </c:strRef>
          </c:cat>
          <c:val>
            <c:numRef>
              <c:f>Sheet1!$D$2:$D$6</c:f>
              <c:numCache>
                <c:formatCode>General</c:formatCode>
                <c:ptCount val="5"/>
                <c:pt idx="0">
                  <c:v>2.1372846547800002</c:v>
                </c:pt>
                <c:pt idx="1">
                  <c:v>2.7968869965200001</c:v>
                </c:pt>
                <c:pt idx="2">
                  <c:v>4.3486405012400002</c:v>
                </c:pt>
                <c:pt idx="3">
                  <c:v>5.5536868570800006</c:v>
                </c:pt>
                <c:pt idx="4">
                  <c:v>6.5469093871599995</c:v>
                </c:pt>
              </c:numCache>
            </c:numRef>
          </c:val>
          <c:smooth val="0"/>
          <c:extLst>
            <c:ext xmlns:c16="http://schemas.microsoft.com/office/drawing/2014/chart" uri="{C3380CC4-5D6E-409C-BE32-E72D297353CC}">
              <c16:uniqueId val="{00000002-D073-4AFB-83A4-9926BC96D42A}"/>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2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majorUnit val="5"/>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US" sz="1200" b="0" i="0" u="none" strike="noStrike" baseline="0">
                <a:effectLst/>
              </a:rPr>
              <a:t>Performance Comparison between trigger Document Query, </a:t>
            </a:r>
            <a:br>
              <a:rPr lang="en-US" sz="1200" b="0" i="0" u="none" strike="noStrike" baseline="0">
                <a:effectLst/>
              </a:rPr>
            </a:br>
            <a:r>
              <a:rPr lang="en-US" sz="1200" b="0" i="0" u="none" strike="noStrike" baseline="0">
                <a:effectLst/>
              </a:rPr>
              <a:t>with and without Document Register</a:t>
            </a:r>
            <a:endParaRPr lang="en-US" sz="1200"/>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Single Node</c:v>
                </c:pt>
              </c:strCache>
            </c:strRef>
          </c:tx>
          <c:spPr>
            <a:ln w="28575" cap="rnd">
              <a:solidFill>
                <a:schemeClr val="accent1"/>
              </a:solidFill>
              <a:round/>
            </a:ln>
            <a:effectLst/>
          </c:spPr>
          <c:marker>
            <c:symbol val="none"/>
          </c:marker>
          <c:cat>
            <c:strRef>
              <c:f>Sheet1!$A$2:$A$6</c:f>
              <c:strCache>
                <c:ptCount val="5"/>
                <c:pt idx="0">
                  <c:v>Tx1</c:v>
                </c:pt>
                <c:pt idx="1">
                  <c:v>Tx2</c:v>
                </c:pt>
                <c:pt idx="2">
                  <c:v>Tx3</c:v>
                </c:pt>
                <c:pt idx="3">
                  <c:v>Tx4</c:v>
                </c:pt>
                <c:pt idx="4">
                  <c:v>Tx5</c:v>
                </c:pt>
              </c:strCache>
            </c:strRef>
          </c:cat>
          <c:val>
            <c:numRef>
              <c:f>Sheet1!$B$2:$B$6</c:f>
              <c:numCache>
                <c:formatCode>General</c:formatCode>
                <c:ptCount val="5"/>
                <c:pt idx="0">
                  <c:v>303.97385176666666</c:v>
                </c:pt>
                <c:pt idx="1">
                  <c:v>280.53808506666672</c:v>
                </c:pt>
                <c:pt idx="2">
                  <c:v>274.43891876666663</c:v>
                </c:pt>
                <c:pt idx="3">
                  <c:v>256.76649956666665</c:v>
                </c:pt>
                <c:pt idx="4">
                  <c:v>262.40417163333331</c:v>
                </c:pt>
              </c:numCache>
            </c:numRef>
          </c:val>
          <c:smooth val="0"/>
          <c:extLst>
            <c:ext xmlns:c16="http://schemas.microsoft.com/office/drawing/2014/chart" uri="{C3380CC4-5D6E-409C-BE32-E72D297353CC}">
              <c16:uniqueId val="{00000000-306F-49E4-A6FE-46E02E8AB0E3}"/>
            </c:ext>
          </c:extLst>
        </c:ser>
        <c:ser>
          <c:idx val="1"/>
          <c:order val="1"/>
          <c:tx>
            <c:strRef>
              <c:f>Sheet1!$C$1</c:f>
              <c:strCache>
                <c:ptCount val="1"/>
                <c:pt idx="0">
                  <c:v>All Nodes</c:v>
                </c:pt>
              </c:strCache>
            </c:strRef>
          </c:tx>
          <c:spPr>
            <a:ln w="28575" cap="rnd">
              <a:solidFill>
                <a:schemeClr val="accent2"/>
              </a:solidFill>
              <a:round/>
            </a:ln>
            <a:effectLst/>
          </c:spPr>
          <c:marker>
            <c:symbol val="none"/>
          </c:marker>
          <c:cat>
            <c:strRef>
              <c:f>Sheet1!$A$2:$A$6</c:f>
              <c:strCache>
                <c:ptCount val="5"/>
                <c:pt idx="0">
                  <c:v>Tx1</c:v>
                </c:pt>
                <c:pt idx="1">
                  <c:v>Tx2</c:v>
                </c:pt>
                <c:pt idx="2">
                  <c:v>Tx3</c:v>
                </c:pt>
                <c:pt idx="3">
                  <c:v>Tx4</c:v>
                </c:pt>
                <c:pt idx="4">
                  <c:v>Tx5</c:v>
                </c:pt>
              </c:strCache>
            </c:strRef>
          </c:cat>
          <c:val>
            <c:numRef>
              <c:f>Sheet1!$C$2:$C$6</c:f>
              <c:numCache>
                <c:formatCode>General</c:formatCode>
                <c:ptCount val="5"/>
                <c:pt idx="0">
                  <c:v>2627.8263827814285</c:v>
                </c:pt>
                <c:pt idx="1">
                  <c:v>3858.6697624836506</c:v>
                </c:pt>
                <c:pt idx="2">
                  <c:v>5794.0135266426978</c:v>
                </c:pt>
                <c:pt idx="3">
                  <c:v>7577.3353949171451</c:v>
                </c:pt>
                <c:pt idx="4">
                  <c:v>9489.1148030707936</c:v>
                </c:pt>
              </c:numCache>
            </c:numRef>
          </c:val>
          <c:smooth val="0"/>
          <c:extLst>
            <c:ext xmlns:c16="http://schemas.microsoft.com/office/drawing/2014/chart" uri="{C3380CC4-5D6E-409C-BE32-E72D297353CC}">
              <c16:uniqueId val="{00000005-306F-49E4-A6FE-46E02E8AB0E3}"/>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Process Time (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baseline="0">
                <a:effectLst/>
              </a:rPr>
              <a:t>Performance comparison inspected from each node </a:t>
            </a:r>
            <a:br>
              <a:rPr lang="en-US" sz="1400" b="0" i="0" u="none" strike="noStrike" baseline="0">
                <a:effectLst/>
              </a:rPr>
            </a:br>
            <a:r>
              <a:rPr lang="en-US" sz="1400" b="0" i="0" u="none" strike="noStrike" baseline="0">
                <a:effectLst/>
              </a:rPr>
              <a:t>in 7 Nodes setup</a:t>
            </a:r>
            <a:endParaRPr lang="en-US" sz="12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1st Node</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5.5805424263999992</c:v>
                </c:pt>
                <c:pt idx="1">
                  <c:v>7.1389006396000001</c:v>
                </c:pt>
                <c:pt idx="2">
                  <c:v>6.0432535222999997</c:v>
                </c:pt>
                <c:pt idx="3">
                  <c:v>6.8350418712999996</c:v>
                </c:pt>
                <c:pt idx="4">
                  <c:v>5.6924103354999991</c:v>
                </c:pt>
                <c:pt idx="5">
                  <c:v>6.9121478414999995</c:v>
                </c:pt>
                <c:pt idx="6">
                  <c:v>6.5868356620999986</c:v>
                </c:pt>
                <c:pt idx="7">
                  <c:v>6.2874947258000002</c:v>
                </c:pt>
                <c:pt idx="8">
                  <c:v>6.8032131911000002</c:v>
                </c:pt>
                <c:pt idx="9">
                  <c:v>6.067564807000001</c:v>
                </c:pt>
              </c:numCache>
            </c:numRef>
          </c:val>
          <c:smooth val="0"/>
          <c:extLst>
            <c:ext xmlns:c16="http://schemas.microsoft.com/office/drawing/2014/chart" uri="{C3380CC4-5D6E-409C-BE32-E72D297353CC}">
              <c16:uniqueId val="{00000000-87CA-42C6-90E7-572653656A01}"/>
            </c:ext>
          </c:extLst>
        </c:ser>
        <c:ser>
          <c:idx val="1"/>
          <c:order val="1"/>
          <c:tx>
            <c:strRef>
              <c:f>Sheet1!$C$1</c:f>
              <c:strCache>
                <c:ptCount val="1"/>
                <c:pt idx="0">
                  <c:v>2nd Node</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5.5497193638999995</c:v>
                </c:pt>
                <c:pt idx="1">
                  <c:v>6.9129962809000007</c:v>
                </c:pt>
                <c:pt idx="2">
                  <c:v>6.0371657117000002</c:v>
                </c:pt>
                <c:pt idx="3">
                  <c:v>7.1414389851000006</c:v>
                </c:pt>
                <c:pt idx="4">
                  <c:v>5.9436859789000014</c:v>
                </c:pt>
                <c:pt idx="5">
                  <c:v>6.7640213447000006</c:v>
                </c:pt>
                <c:pt idx="6">
                  <c:v>6.9797941156000007</c:v>
                </c:pt>
                <c:pt idx="7">
                  <c:v>6.2904098793000003</c:v>
                </c:pt>
                <c:pt idx="8">
                  <c:v>6.5402899499</c:v>
                </c:pt>
                <c:pt idx="9">
                  <c:v>6.2886630861000006</c:v>
                </c:pt>
              </c:numCache>
            </c:numRef>
          </c:val>
          <c:smooth val="0"/>
          <c:extLst>
            <c:ext xmlns:c16="http://schemas.microsoft.com/office/drawing/2014/chart" uri="{C3380CC4-5D6E-409C-BE32-E72D297353CC}">
              <c16:uniqueId val="{00000001-87CA-42C6-90E7-572653656A01}"/>
            </c:ext>
          </c:extLst>
        </c:ser>
        <c:ser>
          <c:idx val="2"/>
          <c:order val="2"/>
          <c:tx>
            <c:strRef>
              <c:f>Sheet1!$D$1</c:f>
              <c:strCache>
                <c:ptCount val="1"/>
                <c:pt idx="0">
                  <c:v>3rd Node</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5.4033054750999998</c:v>
                </c:pt>
                <c:pt idx="1">
                  <c:v>7.0183166589999981</c:v>
                </c:pt>
                <c:pt idx="2">
                  <c:v>6.2057626151999994</c:v>
                </c:pt>
                <c:pt idx="3">
                  <c:v>6.8958717792000002</c:v>
                </c:pt>
                <c:pt idx="4">
                  <c:v>6.1150417020999992</c:v>
                </c:pt>
                <c:pt idx="5">
                  <c:v>6.8408401399000001</c:v>
                </c:pt>
                <c:pt idx="6">
                  <c:v>6.8845775180999995</c:v>
                </c:pt>
                <c:pt idx="7">
                  <c:v>7.2032528671999998</c:v>
                </c:pt>
                <c:pt idx="8">
                  <c:v>6.5760635756000001</c:v>
                </c:pt>
                <c:pt idx="9">
                  <c:v>5.8320557285000003</c:v>
                </c:pt>
              </c:numCache>
            </c:numRef>
          </c:val>
          <c:smooth val="0"/>
          <c:extLst>
            <c:ext xmlns:c16="http://schemas.microsoft.com/office/drawing/2014/chart" uri="{C3380CC4-5D6E-409C-BE32-E72D297353CC}">
              <c16:uniqueId val="{00000002-87CA-42C6-90E7-572653656A01}"/>
            </c:ext>
          </c:extLst>
        </c:ser>
        <c:ser>
          <c:idx val="3"/>
          <c:order val="3"/>
          <c:tx>
            <c:strRef>
              <c:f>Sheet1!$E$1</c:f>
              <c:strCache>
                <c:ptCount val="1"/>
                <c:pt idx="0">
                  <c:v>4th Node</c:v>
                </c:pt>
              </c:strCache>
            </c:strRef>
          </c:tx>
          <c:spPr>
            <a:ln w="28575" cap="rnd">
              <a:solidFill>
                <a:schemeClr val="accent4"/>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E$2:$E$11</c:f>
              <c:numCache>
                <c:formatCode>General</c:formatCode>
                <c:ptCount val="10"/>
                <c:pt idx="0">
                  <c:v>5.3990402946000007</c:v>
                </c:pt>
                <c:pt idx="1">
                  <c:v>6.9440975536999998</c:v>
                </c:pt>
                <c:pt idx="2">
                  <c:v>5.7485300036</c:v>
                </c:pt>
                <c:pt idx="3">
                  <c:v>6.9395710699000004</c:v>
                </c:pt>
                <c:pt idx="4">
                  <c:v>6.0663253984000001</c:v>
                </c:pt>
                <c:pt idx="5">
                  <c:v>6.7383710845999989</c:v>
                </c:pt>
                <c:pt idx="6">
                  <c:v>6.9603235361000015</c:v>
                </c:pt>
                <c:pt idx="7">
                  <c:v>6.7817159813000005</c:v>
                </c:pt>
                <c:pt idx="8">
                  <c:v>6.4802903183999998</c:v>
                </c:pt>
                <c:pt idx="9">
                  <c:v>5.8623249297999998</c:v>
                </c:pt>
              </c:numCache>
            </c:numRef>
          </c:val>
          <c:smooth val="0"/>
          <c:extLst>
            <c:ext xmlns:c16="http://schemas.microsoft.com/office/drawing/2014/chart" uri="{C3380CC4-5D6E-409C-BE32-E72D297353CC}">
              <c16:uniqueId val="{00000003-87CA-42C6-90E7-572653656A01}"/>
            </c:ext>
          </c:extLst>
        </c:ser>
        <c:ser>
          <c:idx val="4"/>
          <c:order val="4"/>
          <c:tx>
            <c:strRef>
              <c:f>Sheet1!$F$1</c:f>
              <c:strCache>
                <c:ptCount val="1"/>
                <c:pt idx="0">
                  <c:v>5th Node</c:v>
                </c:pt>
              </c:strCache>
            </c:strRef>
          </c:tx>
          <c:spPr>
            <a:ln w="28575" cap="rnd">
              <a:solidFill>
                <a:schemeClr val="accent5"/>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F$2:$F$11</c:f>
              <c:numCache>
                <c:formatCode>General</c:formatCode>
                <c:ptCount val="10"/>
                <c:pt idx="0">
                  <c:v>5.4698037728999997</c:v>
                </c:pt>
                <c:pt idx="1">
                  <c:v>6.9308784586000005</c:v>
                </c:pt>
                <c:pt idx="2">
                  <c:v>5.9412324110000005</c:v>
                </c:pt>
                <c:pt idx="3">
                  <c:v>7.0234799146000002</c:v>
                </c:pt>
                <c:pt idx="4">
                  <c:v>6.1690161459000006</c:v>
                </c:pt>
                <c:pt idx="5">
                  <c:v>6.7407178127000007</c:v>
                </c:pt>
                <c:pt idx="6">
                  <c:v>6.6345830622999999</c:v>
                </c:pt>
                <c:pt idx="7">
                  <c:v>6.8606895824000009</c:v>
                </c:pt>
                <c:pt idx="8">
                  <c:v>6.5356589442999997</c:v>
                </c:pt>
                <c:pt idx="9">
                  <c:v>5.9599306592999994</c:v>
                </c:pt>
              </c:numCache>
            </c:numRef>
          </c:val>
          <c:smooth val="0"/>
          <c:extLst>
            <c:ext xmlns:c16="http://schemas.microsoft.com/office/drawing/2014/chart" uri="{C3380CC4-5D6E-409C-BE32-E72D297353CC}">
              <c16:uniqueId val="{00000004-87CA-42C6-90E7-572653656A01}"/>
            </c:ext>
          </c:extLst>
        </c:ser>
        <c:ser>
          <c:idx val="5"/>
          <c:order val="5"/>
          <c:tx>
            <c:strRef>
              <c:f>Sheet1!$G$1</c:f>
              <c:strCache>
                <c:ptCount val="1"/>
                <c:pt idx="0">
                  <c:v>6th Node</c:v>
                </c:pt>
              </c:strCache>
            </c:strRef>
          </c:tx>
          <c:spPr>
            <a:ln w="28575" cap="rnd">
              <a:solidFill>
                <a:schemeClr val="accent6"/>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G$2:$G$11</c:f>
              <c:numCache>
                <c:formatCode>General</c:formatCode>
                <c:ptCount val="10"/>
                <c:pt idx="0">
                  <c:v>5.4367871138999995</c:v>
                </c:pt>
                <c:pt idx="1">
                  <c:v>6.9554743293999994</c:v>
                </c:pt>
                <c:pt idx="2">
                  <c:v>5.9746109611999998</c:v>
                </c:pt>
                <c:pt idx="3">
                  <c:v>6.8779633606000008</c:v>
                </c:pt>
                <c:pt idx="4">
                  <c:v>6.0011479497000009</c:v>
                </c:pt>
                <c:pt idx="5">
                  <c:v>6.9919723082999994</c:v>
                </c:pt>
                <c:pt idx="6">
                  <c:v>6.5668201193999991</c:v>
                </c:pt>
                <c:pt idx="7">
                  <c:v>7.3941441576000004</c:v>
                </c:pt>
                <c:pt idx="8">
                  <c:v>6.0481691363000003</c:v>
                </c:pt>
                <c:pt idx="9">
                  <c:v>5.7099654827999995</c:v>
                </c:pt>
              </c:numCache>
            </c:numRef>
          </c:val>
          <c:smooth val="0"/>
          <c:extLst>
            <c:ext xmlns:c16="http://schemas.microsoft.com/office/drawing/2014/chart" uri="{C3380CC4-5D6E-409C-BE32-E72D297353CC}">
              <c16:uniqueId val="{00000005-87CA-42C6-90E7-572653656A01}"/>
            </c:ext>
          </c:extLst>
        </c:ser>
        <c:ser>
          <c:idx val="6"/>
          <c:order val="6"/>
          <c:tx>
            <c:strRef>
              <c:f>Sheet1!$H$1</c:f>
              <c:strCache>
                <c:ptCount val="1"/>
                <c:pt idx="0">
                  <c:v>7th Node</c:v>
                </c:pt>
              </c:strCache>
            </c:strRef>
          </c:tx>
          <c:spPr>
            <a:ln w="28575" cap="rnd">
              <a:solidFill>
                <a:schemeClr val="accent1">
                  <a:lumMod val="60000"/>
                </a:schemeClr>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H$2:$H$11</c:f>
              <c:numCache>
                <c:formatCode>General</c:formatCode>
                <c:ptCount val="10"/>
                <c:pt idx="0">
                  <c:v>5.3701497779</c:v>
                </c:pt>
                <c:pt idx="1">
                  <c:v>6.7757512689999997</c:v>
                </c:pt>
                <c:pt idx="2">
                  <c:v>5.9585812986000004</c:v>
                </c:pt>
                <c:pt idx="3">
                  <c:v>6.9617524067000005</c:v>
                </c:pt>
                <c:pt idx="4">
                  <c:v>6.1643444170000006</c:v>
                </c:pt>
                <c:pt idx="5">
                  <c:v>6.737506355299999</c:v>
                </c:pt>
                <c:pt idx="6">
                  <c:v>6.2029744048999991</c:v>
                </c:pt>
                <c:pt idx="7">
                  <c:v>7.1000526530000005</c:v>
                </c:pt>
                <c:pt idx="8">
                  <c:v>6.3259932023000003</c:v>
                </c:pt>
                <c:pt idx="9">
                  <c:v>5.7164508969000005</c:v>
                </c:pt>
              </c:numCache>
            </c:numRef>
          </c:val>
          <c:smooth val="0"/>
          <c:extLst>
            <c:ext xmlns:c16="http://schemas.microsoft.com/office/drawing/2014/chart" uri="{C3380CC4-5D6E-409C-BE32-E72D297353CC}">
              <c16:uniqueId val="{00000006-87CA-42C6-90E7-572653656A01}"/>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1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effectLst/>
              </a:rPr>
              <a:t>Performance comparison inspected from each node </a:t>
            </a:r>
            <a:br>
              <a:rPr lang="en-US" sz="1400">
                <a:effectLst/>
              </a:rPr>
            </a:br>
            <a:r>
              <a:rPr lang="en-US" sz="1400">
                <a:effectLst/>
              </a:rPr>
              <a:t>in 6 Nodes setup</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1st Node</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7.1394200651999995</c:v>
                </c:pt>
                <c:pt idx="1">
                  <c:v>6.8408936774000013</c:v>
                </c:pt>
                <c:pt idx="2">
                  <c:v>7.7516404585000007</c:v>
                </c:pt>
                <c:pt idx="3">
                  <c:v>6.5630449968999987</c:v>
                </c:pt>
                <c:pt idx="4">
                  <c:v>7.5859265160999998</c:v>
                </c:pt>
                <c:pt idx="5">
                  <c:v>7.5887031511000007</c:v>
                </c:pt>
                <c:pt idx="6">
                  <c:v>5.9112610738000004</c:v>
                </c:pt>
                <c:pt idx="7">
                  <c:v>7.9144013926000003</c:v>
                </c:pt>
                <c:pt idx="8">
                  <c:v>7.7279148973999998</c:v>
                </c:pt>
                <c:pt idx="9">
                  <c:v>7.5957591874000006</c:v>
                </c:pt>
              </c:numCache>
            </c:numRef>
          </c:val>
          <c:smooth val="0"/>
          <c:extLst>
            <c:ext xmlns:c16="http://schemas.microsoft.com/office/drawing/2014/chart" uri="{C3380CC4-5D6E-409C-BE32-E72D297353CC}">
              <c16:uniqueId val="{00000000-652B-466C-A1B0-E277E4537F84}"/>
            </c:ext>
          </c:extLst>
        </c:ser>
        <c:ser>
          <c:idx val="1"/>
          <c:order val="1"/>
          <c:tx>
            <c:strRef>
              <c:f>Sheet1!$C$1</c:f>
              <c:strCache>
                <c:ptCount val="1"/>
                <c:pt idx="0">
                  <c:v>2nd Node</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7.1273327695000006</c:v>
                </c:pt>
                <c:pt idx="1">
                  <c:v>6.8560077225000011</c:v>
                </c:pt>
                <c:pt idx="2">
                  <c:v>7.5573430121000005</c:v>
                </c:pt>
                <c:pt idx="3">
                  <c:v>6.4805172264999999</c:v>
                </c:pt>
                <c:pt idx="4">
                  <c:v>7.4387312578999998</c:v>
                </c:pt>
                <c:pt idx="5">
                  <c:v>7.431009467</c:v>
                </c:pt>
                <c:pt idx="6">
                  <c:v>6.0065937184999996</c:v>
                </c:pt>
                <c:pt idx="7">
                  <c:v>6.3008350302999991</c:v>
                </c:pt>
                <c:pt idx="8">
                  <c:v>7.6543030607999993</c:v>
                </c:pt>
                <c:pt idx="9">
                  <c:v>7.4618121395000001</c:v>
                </c:pt>
              </c:numCache>
            </c:numRef>
          </c:val>
          <c:smooth val="0"/>
          <c:extLst>
            <c:ext xmlns:c16="http://schemas.microsoft.com/office/drawing/2014/chart" uri="{C3380CC4-5D6E-409C-BE32-E72D297353CC}">
              <c16:uniqueId val="{00000001-652B-466C-A1B0-E277E4537F84}"/>
            </c:ext>
          </c:extLst>
        </c:ser>
        <c:ser>
          <c:idx val="2"/>
          <c:order val="2"/>
          <c:tx>
            <c:strRef>
              <c:f>Sheet1!$D$1</c:f>
              <c:strCache>
                <c:ptCount val="1"/>
                <c:pt idx="0">
                  <c:v>3rd Node</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6.9727188017999993</c:v>
                </c:pt>
                <c:pt idx="1">
                  <c:v>7.8905556814999995</c:v>
                </c:pt>
                <c:pt idx="2">
                  <c:v>7.5108685859999991</c:v>
                </c:pt>
                <c:pt idx="3">
                  <c:v>6.2659552328000014</c:v>
                </c:pt>
                <c:pt idx="4">
                  <c:v>7.5146172243000011</c:v>
                </c:pt>
                <c:pt idx="5">
                  <c:v>7.3221695927999999</c:v>
                </c:pt>
                <c:pt idx="6">
                  <c:v>5.9346872042000003</c:v>
                </c:pt>
                <c:pt idx="7">
                  <c:v>6.7923032582999996</c:v>
                </c:pt>
                <c:pt idx="8">
                  <c:v>7.6354204093000009</c:v>
                </c:pt>
                <c:pt idx="9">
                  <c:v>7.5698007052999996</c:v>
                </c:pt>
              </c:numCache>
            </c:numRef>
          </c:val>
          <c:smooth val="0"/>
          <c:extLst>
            <c:ext xmlns:c16="http://schemas.microsoft.com/office/drawing/2014/chart" uri="{C3380CC4-5D6E-409C-BE32-E72D297353CC}">
              <c16:uniqueId val="{00000002-652B-466C-A1B0-E277E4537F84}"/>
            </c:ext>
          </c:extLst>
        </c:ser>
        <c:ser>
          <c:idx val="3"/>
          <c:order val="3"/>
          <c:tx>
            <c:strRef>
              <c:f>Sheet1!$E$1</c:f>
              <c:strCache>
                <c:ptCount val="1"/>
                <c:pt idx="0">
                  <c:v>4th Node</c:v>
                </c:pt>
              </c:strCache>
            </c:strRef>
          </c:tx>
          <c:spPr>
            <a:ln w="28575" cap="rnd">
              <a:solidFill>
                <a:schemeClr val="accent4"/>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E$2:$E$11</c:f>
              <c:numCache>
                <c:formatCode>General</c:formatCode>
                <c:ptCount val="10"/>
                <c:pt idx="0">
                  <c:v>7.0864850480000019</c:v>
                </c:pt>
                <c:pt idx="1">
                  <c:v>7.8458811897</c:v>
                </c:pt>
                <c:pt idx="2">
                  <c:v>7.5682878885999996</c:v>
                </c:pt>
                <c:pt idx="3">
                  <c:v>6.3956640220999992</c:v>
                </c:pt>
                <c:pt idx="4">
                  <c:v>7.4109529235999982</c:v>
                </c:pt>
                <c:pt idx="5">
                  <c:v>7.3916212742000003</c:v>
                </c:pt>
                <c:pt idx="6">
                  <c:v>5.8184981765999995</c:v>
                </c:pt>
                <c:pt idx="7">
                  <c:v>6.9504664721000013</c:v>
                </c:pt>
                <c:pt idx="8">
                  <c:v>7.5432849148000001</c:v>
                </c:pt>
                <c:pt idx="9">
                  <c:v>7.3629298340999991</c:v>
                </c:pt>
              </c:numCache>
            </c:numRef>
          </c:val>
          <c:smooth val="0"/>
          <c:extLst>
            <c:ext xmlns:c16="http://schemas.microsoft.com/office/drawing/2014/chart" uri="{C3380CC4-5D6E-409C-BE32-E72D297353CC}">
              <c16:uniqueId val="{00000003-652B-466C-A1B0-E277E4537F84}"/>
            </c:ext>
          </c:extLst>
        </c:ser>
        <c:ser>
          <c:idx val="4"/>
          <c:order val="4"/>
          <c:tx>
            <c:strRef>
              <c:f>Sheet1!$F$1</c:f>
              <c:strCache>
                <c:ptCount val="1"/>
                <c:pt idx="0">
                  <c:v>5th Node</c:v>
                </c:pt>
              </c:strCache>
            </c:strRef>
          </c:tx>
          <c:spPr>
            <a:ln w="28575" cap="rnd">
              <a:solidFill>
                <a:schemeClr val="accent5"/>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F$2:$F$11</c:f>
              <c:numCache>
                <c:formatCode>General</c:formatCode>
                <c:ptCount val="10"/>
                <c:pt idx="0">
                  <c:v>6.7170508893999994</c:v>
                </c:pt>
                <c:pt idx="1">
                  <c:v>7.7676046803999999</c:v>
                </c:pt>
                <c:pt idx="2">
                  <c:v>7.4141053671000012</c:v>
                </c:pt>
                <c:pt idx="3">
                  <c:v>6.3607383961000004</c:v>
                </c:pt>
                <c:pt idx="4">
                  <c:v>7.4825493645000005</c:v>
                </c:pt>
                <c:pt idx="5">
                  <c:v>7.5352808199999997</c:v>
                </c:pt>
                <c:pt idx="6">
                  <c:v>6.5771988054999992</c:v>
                </c:pt>
                <c:pt idx="7">
                  <c:v>5.850419539799999</c:v>
                </c:pt>
                <c:pt idx="8">
                  <c:v>7.5586570320999993</c:v>
                </c:pt>
                <c:pt idx="9">
                  <c:v>7.2923792049000014</c:v>
                </c:pt>
              </c:numCache>
            </c:numRef>
          </c:val>
          <c:smooth val="0"/>
          <c:extLst>
            <c:ext xmlns:c16="http://schemas.microsoft.com/office/drawing/2014/chart" uri="{C3380CC4-5D6E-409C-BE32-E72D297353CC}">
              <c16:uniqueId val="{00000004-652B-466C-A1B0-E277E4537F84}"/>
            </c:ext>
          </c:extLst>
        </c:ser>
        <c:ser>
          <c:idx val="5"/>
          <c:order val="5"/>
          <c:tx>
            <c:strRef>
              <c:f>Sheet1!$G$1</c:f>
              <c:strCache>
                <c:ptCount val="1"/>
                <c:pt idx="0">
                  <c:v>6th Node</c:v>
                </c:pt>
              </c:strCache>
            </c:strRef>
          </c:tx>
          <c:spPr>
            <a:ln w="28575" cap="rnd">
              <a:solidFill>
                <a:schemeClr val="accent6"/>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G$2:$G$11</c:f>
              <c:numCache>
                <c:formatCode>General</c:formatCode>
                <c:ptCount val="10"/>
                <c:pt idx="0">
                  <c:v>6.9934851391999997</c:v>
                </c:pt>
                <c:pt idx="1">
                  <c:v>7.7301485581999998</c:v>
                </c:pt>
                <c:pt idx="2">
                  <c:v>7.3617784752999995</c:v>
                </c:pt>
                <c:pt idx="3">
                  <c:v>6.4421630986</c:v>
                </c:pt>
                <c:pt idx="4">
                  <c:v>7.3929531929000003</c:v>
                </c:pt>
                <c:pt idx="5">
                  <c:v>7.4127540080000003</c:v>
                </c:pt>
                <c:pt idx="6">
                  <c:v>5.6660125980999991</c:v>
                </c:pt>
                <c:pt idx="7">
                  <c:v>6.8676182289000014</c:v>
                </c:pt>
                <c:pt idx="8">
                  <c:v>7.606231329399999</c:v>
                </c:pt>
                <c:pt idx="9">
                  <c:v>7.3986256818000005</c:v>
                </c:pt>
              </c:numCache>
            </c:numRef>
          </c:val>
          <c:smooth val="0"/>
          <c:extLst>
            <c:ext xmlns:c16="http://schemas.microsoft.com/office/drawing/2014/chart" uri="{C3380CC4-5D6E-409C-BE32-E72D297353CC}">
              <c16:uniqueId val="{00000005-652B-466C-A1B0-E277E4537F84}"/>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1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baseline="0">
                <a:effectLst/>
              </a:rPr>
              <a:t>Performance comparison inspected from each node </a:t>
            </a:r>
            <a:br>
              <a:rPr lang="en-US" sz="1400" b="0" i="0" u="none" strike="noStrike" baseline="0">
                <a:effectLst/>
              </a:rPr>
            </a:br>
            <a:r>
              <a:rPr lang="en-US" sz="1400" b="0" i="0" u="none" strike="noStrike" baseline="0">
                <a:effectLst/>
              </a:rPr>
              <a:t>in 5 Nodes setup</a:t>
            </a:r>
            <a:endParaRPr lang="en-US" sz="12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1st Node</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6.7705647422999986</c:v>
                </c:pt>
                <c:pt idx="1">
                  <c:v>6.6379945277999992</c:v>
                </c:pt>
                <c:pt idx="2">
                  <c:v>7.4989082528999997</c:v>
                </c:pt>
                <c:pt idx="3">
                  <c:v>7.4548443227000005</c:v>
                </c:pt>
                <c:pt idx="4">
                  <c:v>7.3458674832000002</c:v>
                </c:pt>
                <c:pt idx="5">
                  <c:v>8.1936402264000012</c:v>
                </c:pt>
                <c:pt idx="6">
                  <c:v>7.2449452773000003</c:v>
                </c:pt>
                <c:pt idx="7">
                  <c:v>6.7918062746000007</c:v>
                </c:pt>
                <c:pt idx="8">
                  <c:v>7.7082567871999998</c:v>
                </c:pt>
                <c:pt idx="9">
                  <c:v>7.2528158853999996</c:v>
                </c:pt>
              </c:numCache>
            </c:numRef>
          </c:val>
          <c:smooth val="0"/>
          <c:extLst>
            <c:ext xmlns:c16="http://schemas.microsoft.com/office/drawing/2014/chart" uri="{C3380CC4-5D6E-409C-BE32-E72D297353CC}">
              <c16:uniqueId val="{00000000-E7D3-4660-8154-1D3918952C19}"/>
            </c:ext>
          </c:extLst>
        </c:ser>
        <c:ser>
          <c:idx val="1"/>
          <c:order val="1"/>
          <c:tx>
            <c:strRef>
              <c:f>Sheet1!$C$1</c:f>
              <c:strCache>
                <c:ptCount val="1"/>
                <c:pt idx="0">
                  <c:v>2nd Node</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6.8263984954000012</c:v>
                </c:pt>
                <c:pt idx="1">
                  <c:v>6.4077401832000005</c:v>
                </c:pt>
                <c:pt idx="2">
                  <c:v>7.4710273443999995</c:v>
                </c:pt>
                <c:pt idx="3">
                  <c:v>7.2775440176000021</c:v>
                </c:pt>
                <c:pt idx="4">
                  <c:v>7.1628481166000002</c:v>
                </c:pt>
                <c:pt idx="5">
                  <c:v>8.2895726503000002</c:v>
                </c:pt>
                <c:pt idx="6">
                  <c:v>7.1571178184000006</c:v>
                </c:pt>
                <c:pt idx="7">
                  <c:v>6.6336907940999996</c:v>
                </c:pt>
                <c:pt idx="8">
                  <c:v>7.9988046856000015</c:v>
                </c:pt>
                <c:pt idx="9">
                  <c:v>7.0985616830999989</c:v>
                </c:pt>
              </c:numCache>
            </c:numRef>
          </c:val>
          <c:smooth val="0"/>
          <c:extLst>
            <c:ext xmlns:c16="http://schemas.microsoft.com/office/drawing/2014/chart" uri="{C3380CC4-5D6E-409C-BE32-E72D297353CC}">
              <c16:uniqueId val="{00000001-E7D3-4660-8154-1D3918952C19}"/>
            </c:ext>
          </c:extLst>
        </c:ser>
        <c:ser>
          <c:idx val="2"/>
          <c:order val="2"/>
          <c:tx>
            <c:strRef>
              <c:f>Sheet1!$D$1</c:f>
              <c:strCache>
                <c:ptCount val="1"/>
                <c:pt idx="0">
                  <c:v>3rd Node</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6.6830106750999985</c:v>
                </c:pt>
                <c:pt idx="1">
                  <c:v>6.7329404440000005</c:v>
                </c:pt>
                <c:pt idx="2">
                  <c:v>7.4619665174000005</c:v>
                </c:pt>
                <c:pt idx="3">
                  <c:v>7.4836445519000012</c:v>
                </c:pt>
                <c:pt idx="4">
                  <c:v>7.2274381187000003</c:v>
                </c:pt>
                <c:pt idx="5">
                  <c:v>8.3033593601</c:v>
                </c:pt>
                <c:pt idx="6">
                  <c:v>7.1606055897000003</c:v>
                </c:pt>
                <c:pt idx="7">
                  <c:v>6.8092584831999998</c:v>
                </c:pt>
                <c:pt idx="8">
                  <c:v>7.6319013607000006</c:v>
                </c:pt>
                <c:pt idx="9">
                  <c:v>7.2200993983000004</c:v>
                </c:pt>
              </c:numCache>
            </c:numRef>
          </c:val>
          <c:smooth val="0"/>
          <c:extLst>
            <c:ext xmlns:c16="http://schemas.microsoft.com/office/drawing/2014/chart" uri="{C3380CC4-5D6E-409C-BE32-E72D297353CC}">
              <c16:uniqueId val="{00000002-E7D3-4660-8154-1D3918952C19}"/>
            </c:ext>
          </c:extLst>
        </c:ser>
        <c:ser>
          <c:idx val="3"/>
          <c:order val="3"/>
          <c:tx>
            <c:strRef>
              <c:f>Sheet1!$E$1</c:f>
              <c:strCache>
                <c:ptCount val="1"/>
                <c:pt idx="0">
                  <c:v>4th Node</c:v>
                </c:pt>
              </c:strCache>
            </c:strRef>
          </c:tx>
          <c:spPr>
            <a:ln w="28575" cap="rnd">
              <a:solidFill>
                <a:schemeClr val="accent4"/>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E$2:$E$11</c:f>
              <c:numCache>
                <c:formatCode>General</c:formatCode>
                <c:ptCount val="10"/>
                <c:pt idx="0">
                  <c:v>6.7360852714000004</c:v>
                </c:pt>
                <c:pt idx="1">
                  <c:v>6.5113605171999991</c:v>
                </c:pt>
                <c:pt idx="2">
                  <c:v>7.257678757399999</c:v>
                </c:pt>
                <c:pt idx="3">
                  <c:v>7.2975811244999989</c:v>
                </c:pt>
                <c:pt idx="4">
                  <c:v>7.0580029175000005</c:v>
                </c:pt>
                <c:pt idx="5">
                  <c:v>8.0886336636000014</c:v>
                </c:pt>
                <c:pt idx="6">
                  <c:v>7.1054494510000001</c:v>
                </c:pt>
                <c:pt idx="7">
                  <c:v>6.7242091796999999</c:v>
                </c:pt>
                <c:pt idx="8">
                  <c:v>7.710671682500001</c:v>
                </c:pt>
                <c:pt idx="9">
                  <c:v>7.0134953436000007</c:v>
                </c:pt>
              </c:numCache>
            </c:numRef>
          </c:val>
          <c:smooth val="0"/>
          <c:extLst>
            <c:ext xmlns:c16="http://schemas.microsoft.com/office/drawing/2014/chart" uri="{C3380CC4-5D6E-409C-BE32-E72D297353CC}">
              <c16:uniqueId val="{00000003-E7D3-4660-8154-1D3918952C19}"/>
            </c:ext>
          </c:extLst>
        </c:ser>
        <c:ser>
          <c:idx val="4"/>
          <c:order val="4"/>
          <c:tx>
            <c:strRef>
              <c:f>Sheet1!$F$1</c:f>
              <c:strCache>
                <c:ptCount val="1"/>
                <c:pt idx="0">
                  <c:v>5th Node</c:v>
                </c:pt>
              </c:strCache>
            </c:strRef>
          </c:tx>
          <c:spPr>
            <a:ln w="28575" cap="rnd">
              <a:solidFill>
                <a:schemeClr val="accent5"/>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F$2:$F$11</c:f>
              <c:numCache>
                <c:formatCode>General</c:formatCode>
                <c:ptCount val="10"/>
                <c:pt idx="0">
                  <c:v>6.6645510305000002</c:v>
                </c:pt>
                <c:pt idx="1">
                  <c:v>6.4399948381999987</c:v>
                </c:pt>
                <c:pt idx="2">
                  <c:v>7.3537266169999995</c:v>
                </c:pt>
                <c:pt idx="3">
                  <c:v>7.3092371246000001</c:v>
                </c:pt>
                <c:pt idx="4">
                  <c:v>7.1024504785000007</c:v>
                </c:pt>
                <c:pt idx="5">
                  <c:v>8.1767254626000003</c:v>
                </c:pt>
                <c:pt idx="6">
                  <c:v>6.910620786</c:v>
                </c:pt>
                <c:pt idx="7">
                  <c:v>6.6459247677999995</c:v>
                </c:pt>
                <c:pt idx="8">
                  <c:v>7.6118604420000011</c:v>
                </c:pt>
                <c:pt idx="9">
                  <c:v>7.2504475688000003</c:v>
                </c:pt>
              </c:numCache>
            </c:numRef>
          </c:val>
          <c:smooth val="0"/>
          <c:extLst>
            <c:ext xmlns:c16="http://schemas.microsoft.com/office/drawing/2014/chart" uri="{C3380CC4-5D6E-409C-BE32-E72D297353CC}">
              <c16:uniqueId val="{00000004-E7D3-4660-8154-1D3918952C19}"/>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1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baseline="0">
                <a:effectLst/>
              </a:rPr>
              <a:t>Performance comparison of average process time for each node number variation setup</a:t>
            </a:r>
            <a:endParaRPr lang="en-US" sz="12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7 Nodes</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5.4584783178142846</c:v>
                </c:pt>
                <c:pt idx="1">
                  <c:v>6.9537735985999998</c:v>
                </c:pt>
                <c:pt idx="2">
                  <c:v>5.9870195033714291</c:v>
                </c:pt>
                <c:pt idx="3">
                  <c:v>6.9535884839142863</c:v>
                </c:pt>
                <c:pt idx="4">
                  <c:v>6.021710275357143</c:v>
                </c:pt>
                <c:pt idx="5">
                  <c:v>6.8179395552857134</c:v>
                </c:pt>
                <c:pt idx="6">
                  <c:v>6.6879869169285717</c:v>
                </c:pt>
                <c:pt idx="7">
                  <c:v>6.8453942638000012</c:v>
                </c:pt>
                <c:pt idx="8">
                  <c:v>9.9013826168428558</c:v>
                </c:pt>
                <c:pt idx="9">
                  <c:v>5.9195650843428567</c:v>
                </c:pt>
              </c:numCache>
            </c:numRef>
          </c:val>
          <c:smooth val="0"/>
          <c:extLst>
            <c:ext xmlns:c16="http://schemas.microsoft.com/office/drawing/2014/chart" uri="{C3380CC4-5D6E-409C-BE32-E72D297353CC}">
              <c16:uniqueId val="{00000000-DF73-4B4A-AF9D-007255A35E3F}"/>
            </c:ext>
          </c:extLst>
        </c:ser>
        <c:ser>
          <c:idx val="1"/>
          <c:order val="1"/>
          <c:tx>
            <c:strRef>
              <c:f>Sheet1!$C$1</c:f>
              <c:strCache>
                <c:ptCount val="1"/>
                <c:pt idx="0">
                  <c:v>6 Nodes</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7.0060821188499993</c:v>
                </c:pt>
                <c:pt idx="1">
                  <c:v>7.4885152516166675</c:v>
                </c:pt>
                <c:pt idx="2">
                  <c:v>7.5273372979333333</c:v>
                </c:pt>
                <c:pt idx="3">
                  <c:v>6.4180138288333319</c:v>
                </c:pt>
                <c:pt idx="4">
                  <c:v>7.4709550798833346</c:v>
                </c:pt>
                <c:pt idx="5">
                  <c:v>7.4469230521833332</c:v>
                </c:pt>
                <c:pt idx="6">
                  <c:v>5.9857085961166661</c:v>
                </c:pt>
                <c:pt idx="7">
                  <c:v>6.7793406536666661</c:v>
                </c:pt>
                <c:pt idx="8">
                  <c:v>7.6209686072999991</c:v>
                </c:pt>
                <c:pt idx="9">
                  <c:v>7.4468844588333338</c:v>
                </c:pt>
              </c:numCache>
            </c:numRef>
          </c:val>
          <c:smooth val="0"/>
          <c:extLst>
            <c:ext xmlns:c16="http://schemas.microsoft.com/office/drawing/2014/chart" uri="{C3380CC4-5D6E-409C-BE32-E72D297353CC}">
              <c16:uniqueId val="{00000001-5C74-4693-9510-56C0951A3094}"/>
            </c:ext>
          </c:extLst>
        </c:ser>
        <c:ser>
          <c:idx val="2"/>
          <c:order val="2"/>
          <c:tx>
            <c:strRef>
              <c:f>Sheet1!$D$1</c:f>
              <c:strCache>
                <c:ptCount val="1"/>
                <c:pt idx="0">
                  <c:v>5 Nodes</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6.7361220429399991</c:v>
                </c:pt>
                <c:pt idx="1">
                  <c:v>6.5460061020799998</c:v>
                </c:pt>
                <c:pt idx="2">
                  <c:v>7.4086614978200007</c:v>
                </c:pt>
                <c:pt idx="3">
                  <c:v>7.3645702282600016</c:v>
                </c:pt>
                <c:pt idx="4">
                  <c:v>7.1793214229000002</c:v>
                </c:pt>
                <c:pt idx="5">
                  <c:v>8.210386272600001</c:v>
                </c:pt>
                <c:pt idx="6">
                  <c:v>7.1157477844800017</c:v>
                </c:pt>
                <c:pt idx="7">
                  <c:v>6.7209778998800003</c:v>
                </c:pt>
                <c:pt idx="8">
                  <c:v>7.7322989916000013</c:v>
                </c:pt>
                <c:pt idx="9">
                  <c:v>7.1670839758399989</c:v>
                </c:pt>
              </c:numCache>
            </c:numRef>
          </c:val>
          <c:smooth val="0"/>
          <c:extLst>
            <c:ext xmlns:c16="http://schemas.microsoft.com/office/drawing/2014/chart" uri="{C3380CC4-5D6E-409C-BE32-E72D297353CC}">
              <c16:uniqueId val="{00000002-5C74-4693-9510-56C0951A3094}"/>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1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i="0" u="none" strike="noStrike" baseline="0">
                <a:effectLst/>
              </a:rPr>
              <a:t>Performance comparison between </a:t>
            </a:r>
            <a:br>
              <a:rPr lang="en-US" sz="1200" b="0" i="0" u="none" strike="noStrike" baseline="0">
                <a:effectLst/>
              </a:rPr>
            </a:br>
            <a:r>
              <a:rPr lang="en-US" sz="1200" b="0" i="0" u="none" strike="noStrike" baseline="0">
                <a:effectLst/>
              </a:rPr>
              <a:t>when only a single node performs the Document Register and when all nodes perform the Document Register at the same time</a:t>
            </a:r>
            <a:endParaRPr lang="en-US" sz="12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Single Node</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4.7222995695333339</c:v>
                </c:pt>
                <c:pt idx="1">
                  <c:v>4.6564735643999997</c:v>
                </c:pt>
                <c:pt idx="2">
                  <c:v>4.8825601873666669</c:v>
                </c:pt>
                <c:pt idx="3">
                  <c:v>4.4406297769333332</c:v>
                </c:pt>
                <c:pt idx="4">
                  <c:v>4.6443962776333336</c:v>
                </c:pt>
                <c:pt idx="5">
                  <c:v>4.7981898166999999</c:v>
                </c:pt>
                <c:pt idx="6">
                  <c:v>5.1900314174333326</c:v>
                </c:pt>
                <c:pt idx="7">
                  <c:v>4.5454818721666665</c:v>
                </c:pt>
                <c:pt idx="8">
                  <c:v>4.5855636351999998</c:v>
                </c:pt>
                <c:pt idx="9">
                  <c:v>4.8089067553666665</c:v>
                </c:pt>
              </c:numCache>
            </c:numRef>
          </c:val>
          <c:smooth val="0"/>
          <c:extLst>
            <c:ext xmlns:c16="http://schemas.microsoft.com/office/drawing/2014/chart" uri="{C3380CC4-5D6E-409C-BE32-E72D297353CC}">
              <c16:uniqueId val="{00000000-0298-48FE-8277-A3A64E0AD602}"/>
            </c:ext>
          </c:extLst>
        </c:ser>
        <c:ser>
          <c:idx val="1"/>
          <c:order val="1"/>
          <c:tx>
            <c:strRef>
              <c:f>Sheet1!$C$1</c:f>
              <c:strCache>
                <c:ptCount val="1"/>
                <c:pt idx="0">
                  <c:v>All Nodes</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6.4002274932014274</c:v>
                </c:pt>
                <c:pt idx="1">
                  <c:v>6.9960983174322218</c:v>
                </c:pt>
                <c:pt idx="2">
                  <c:v>6.974339433041588</c:v>
                </c:pt>
                <c:pt idx="3">
                  <c:v>6.9120575136692066</c:v>
                </c:pt>
                <c:pt idx="4">
                  <c:v>6.8906622593801599</c:v>
                </c:pt>
                <c:pt idx="5">
                  <c:v>7.4917496266896819</c:v>
                </c:pt>
                <c:pt idx="6">
                  <c:v>6.5964810991750795</c:v>
                </c:pt>
                <c:pt idx="7">
                  <c:v>6.78190427244889</c:v>
                </c:pt>
                <c:pt idx="8">
                  <c:v>8.4182167385809521</c:v>
                </c:pt>
                <c:pt idx="9">
                  <c:v>6.8445111730053965</c:v>
                </c:pt>
              </c:numCache>
            </c:numRef>
          </c:val>
          <c:smooth val="0"/>
          <c:extLst>
            <c:ext xmlns:c16="http://schemas.microsoft.com/office/drawing/2014/chart" uri="{C3380CC4-5D6E-409C-BE32-E72D297353CC}">
              <c16:uniqueId val="{00000001-0298-48FE-8277-A3A64E0AD602}"/>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t>Experiment Result</a:t>
            </a:r>
            <a:br>
              <a:rPr lang="en-US" sz="1200"/>
            </a:br>
            <a:r>
              <a:rPr lang="en-US" sz="1200"/>
              <a:t>Document Register </a:t>
            </a:r>
          </a:p>
          <a:p>
            <a:pPr>
              <a:defRPr/>
            </a:pPr>
            <a:r>
              <a:rPr lang="en-US" sz="1200"/>
              <a:t>(1 Transaction from Multiple Node with Query)</a:t>
            </a:r>
          </a:p>
          <a:p>
            <a:pPr>
              <a:defRPr/>
            </a:pPr>
            <a:r>
              <a:rPr lang="en-US" sz="1200"/>
              <a:t>Performance Comparison Inspected from each Node, 7 Nod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1st Node</c:v>
                </c:pt>
              </c:strCache>
            </c:strRef>
          </c:tx>
          <c:spPr>
            <a:ln w="28575" cap="rnd">
              <a:solidFill>
                <a:schemeClr val="accent1"/>
              </a:solidFill>
              <a:round/>
            </a:ln>
            <a:effectLst/>
          </c:spPr>
          <c:marker>
            <c:symbol val="none"/>
          </c:marker>
          <c:cat>
            <c:strRef>
              <c:f>Sheet1!$A$2:$A$6</c:f>
              <c:strCache>
                <c:ptCount val="5"/>
                <c:pt idx="0">
                  <c:v>Tx1</c:v>
                </c:pt>
                <c:pt idx="1">
                  <c:v>Tx2</c:v>
                </c:pt>
                <c:pt idx="2">
                  <c:v>Tx3</c:v>
                </c:pt>
                <c:pt idx="3">
                  <c:v>Tx4</c:v>
                </c:pt>
                <c:pt idx="4">
                  <c:v>Tx5</c:v>
                </c:pt>
              </c:strCache>
            </c:strRef>
          </c:cat>
          <c:val>
            <c:numRef>
              <c:f>Sheet1!$B$2:$B$6</c:f>
              <c:numCache>
                <c:formatCode>General</c:formatCode>
                <c:ptCount val="5"/>
                <c:pt idx="0">
                  <c:v>6.6604322206000006</c:v>
                </c:pt>
                <c:pt idx="1">
                  <c:v>8.3041753855000007</c:v>
                </c:pt>
                <c:pt idx="2">
                  <c:v>11.4283615067</c:v>
                </c:pt>
                <c:pt idx="3">
                  <c:v>12.5735137262</c:v>
                </c:pt>
                <c:pt idx="4">
                  <c:v>14.700780902900002</c:v>
                </c:pt>
              </c:numCache>
            </c:numRef>
          </c:val>
          <c:smooth val="0"/>
          <c:extLst>
            <c:ext xmlns:c16="http://schemas.microsoft.com/office/drawing/2014/chart" uri="{C3380CC4-5D6E-409C-BE32-E72D297353CC}">
              <c16:uniqueId val="{00000000-F952-4814-8574-942D947959CE}"/>
            </c:ext>
          </c:extLst>
        </c:ser>
        <c:ser>
          <c:idx val="1"/>
          <c:order val="1"/>
          <c:tx>
            <c:strRef>
              <c:f>Sheet1!$C$1</c:f>
              <c:strCache>
                <c:ptCount val="1"/>
                <c:pt idx="0">
                  <c:v>2nd Node</c:v>
                </c:pt>
              </c:strCache>
            </c:strRef>
          </c:tx>
          <c:spPr>
            <a:ln w="28575" cap="rnd">
              <a:solidFill>
                <a:schemeClr val="accent2"/>
              </a:solidFill>
              <a:round/>
            </a:ln>
            <a:effectLst/>
          </c:spPr>
          <c:marker>
            <c:symbol val="none"/>
          </c:marker>
          <c:cat>
            <c:strRef>
              <c:f>Sheet1!$A$2:$A$6</c:f>
              <c:strCache>
                <c:ptCount val="5"/>
                <c:pt idx="0">
                  <c:v>Tx1</c:v>
                </c:pt>
                <c:pt idx="1">
                  <c:v>Tx2</c:v>
                </c:pt>
                <c:pt idx="2">
                  <c:v>Tx3</c:v>
                </c:pt>
                <c:pt idx="3">
                  <c:v>Tx4</c:v>
                </c:pt>
                <c:pt idx="4">
                  <c:v>Tx5</c:v>
                </c:pt>
              </c:strCache>
            </c:strRef>
          </c:cat>
          <c:val>
            <c:numRef>
              <c:f>Sheet1!$C$2:$C$6</c:f>
              <c:numCache>
                <c:formatCode>General</c:formatCode>
                <c:ptCount val="5"/>
                <c:pt idx="0">
                  <c:v>6.7310700920000013</c:v>
                </c:pt>
                <c:pt idx="1">
                  <c:v>8.5829635139999993</c:v>
                </c:pt>
                <c:pt idx="2">
                  <c:v>11.6352078491</c:v>
                </c:pt>
                <c:pt idx="3">
                  <c:v>12.6911705021</c:v>
                </c:pt>
                <c:pt idx="4">
                  <c:v>14.652904595800001</c:v>
                </c:pt>
              </c:numCache>
            </c:numRef>
          </c:val>
          <c:smooth val="0"/>
          <c:extLst>
            <c:ext xmlns:c16="http://schemas.microsoft.com/office/drawing/2014/chart" uri="{C3380CC4-5D6E-409C-BE32-E72D297353CC}">
              <c16:uniqueId val="{00000001-F952-4814-8574-942D947959CE}"/>
            </c:ext>
          </c:extLst>
        </c:ser>
        <c:ser>
          <c:idx val="2"/>
          <c:order val="2"/>
          <c:tx>
            <c:strRef>
              <c:f>Sheet1!$D$1</c:f>
              <c:strCache>
                <c:ptCount val="1"/>
                <c:pt idx="0">
                  <c:v>3rd Node</c:v>
                </c:pt>
              </c:strCache>
            </c:strRef>
          </c:tx>
          <c:spPr>
            <a:ln w="28575" cap="rnd">
              <a:solidFill>
                <a:schemeClr val="accent3"/>
              </a:solidFill>
              <a:round/>
            </a:ln>
            <a:effectLst/>
          </c:spPr>
          <c:marker>
            <c:symbol val="none"/>
          </c:marker>
          <c:cat>
            <c:strRef>
              <c:f>Sheet1!$A$2:$A$6</c:f>
              <c:strCache>
                <c:ptCount val="5"/>
                <c:pt idx="0">
                  <c:v>Tx1</c:v>
                </c:pt>
                <c:pt idx="1">
                  <c:v>Tx2</c:v>
                </c:pt>
                <c:pt idx="2">
                  <c:v>Tx3</c:v>
                </c:pt>
                <c:pt idx="3">
                  <c:v>Tx4</c:v>
                </c:pt>
                <c:pt idx="4">
                  <c:v>Tx5</c:v>
                </c:pt>
              </c:strCache>
            </c:strRef>
          </c:cat>
          <c:val>
            <c:numRef>
              <c:f>Sheet1!$D$2:$D$6</c:f>
              <c:numCache>
                <c:formatCode>General</c:formatCode>
                <c:ptCount val="5"/>
                <c:pt idx="0">
                  <c:v>6.5587913951000001</c:v>
                </c:pt>
                <c:pt idx="1">
                  <c:v>7.9523122916999993</c:v>
                </c:pt>
                <c:pt idx="2">
                  <c:v>11.457494468899998</c:v>
                </c:pt>
                <c:pt idx="3">
                  <c:v>12.992032097200001</c:v>
                </c:pt>
                <c:pt idx="4">
                  <c:v>15.010618646999998</c:v>
                </c:pt>
              </c:numCache>
            </c:numRef>
          </c:val>
          <c:smooth val="0"/>
          <c:extLst>
            <c:ext xmlns:c16="http://schemas.microsoft.com/office/drawing/2014/chart" uri="{C3380CC4-5D6E-409C-BE32-E72D297353CC}">
              <c16:uniqueId val="{00000002-F952-4814-8574-942D947959CE}"/>
            </c:ext>
          </c:extLst>
        </c:ser>
        <c:ser>
          <c:idx val="3"/>
          <c:order val="3"/>
          <c:tx>
            <c:strRef>
              <c:f>Sheet1!$E$1</c:f>
              <c:strCache>
                <c:ptCount val="1"/>
                <c:pt idx="0">
                  <c:v>4th Node</c:v>
                </c:pt>
              </c:strCache>
            </c:strRef>
          </c:tx>
          <c:spPr>
            <a:ln w="28575" cap="rnd">
              <a:solidFill>
                <a:schemeClr val="accent4"/>
              </a:solidFill>
              <a:round/>
            </a:ln>
            <a:effectLst/>
          </c:spPr>
          <c:marker>
            <c:symbol val="none"/>
          </c:marker>
          <c:cat>
            <c:strRef>
              <c:f>Sheet1!$A$2:$A$6</c:f>
              <c:strCache>
                <c:ptCount val="5"/>
                <c:pt idx="0">
                  <c:v>Tx1</c:v>
                </c:pt>
                <c:pt idx="1">
                  <c:v>Tx2</c:v>
                </c:pt>
                <c:pt idx="2">
                  <c:v>Tx3</c:v>
                </c:pt>
                <c:pt idx="3">
                  <c:v>Tx4</c:v>
                </c:pt>
                <c:pt idx="4">
                  <c:v>Tx5</c:v>
                </c:pt>
              </c:strCache>
            </c:strRef>
          </c:cat>
          <c:val>
            <c:numRef>
              <c:f>Sheet1!$E$2:$E$6</c:f>
              <c:numCache>
                <c:formatCode>General</c:formatCode>
                <c:ptCount val="5"/>
                <c:pt idx="0">
                  <c:v>6.7086376719</c:v>
                </c:pt>
                <c:pt idx="1">
                  <c:v>8.3818703751000001</c:v>
                </c:pt>
                <c:pt idx="2">
                  <c:v>10.816878447600001</c:v>
                </c:pt>
                <c:pt idx="3">
                  <c:v>12.829997194399999</c:v>
                </c:pt>
                <c:pt idx="4">
                  <c:v>15.3087777428</c:v>
                </c:pt>
              </c:numCache>
            </c:numRef>
          </c:val>
          <c:smooth val="0"/>
          <c:extLst>
            <c:ext xmlns:c16="http://schemas.microsoft.com/office/drawing/2014/chart" uri="{C3380CC4-5D6E-409C-BE32-E72D297353CC}">
              <c16:uniqueId val="{00000003-F952-4814-8574-942D947959CE}"/>
            </c:ext>
          </c:extLst>
        </c:ser>
        <c:ser>
          <c:idx val="4"/>
          <c:order val="4"/>
          <c:tx>
            <c:strRef>
              <c:f>Sheet1!$F$1</c:f>
              <c:strCache>
                <c:ptCount val="1"/>
                <c:pt idx="0">
                  <c:v>5th Node</c:v>
                </c:pt>
              </c:strCache>
            </c:strRef>
          </c:tx>
          <c:spPr>
            <a:ln w="28575" cap="rnd">
              <a:solidFill>
                <a:schemeClr val="accent5"/>
              </a:solidFill>
              <a:round/>
            </a:ln>
            <a:effectLst/>
          </c:spPr>
          <c:marker>
            <c:symbol val="none"/>
          </c:marker>
          <c:cat>
            <c:strRef>
              <c:f>Sheet1!$A$2:$A$6</c:f>
              <c:strCache>
                <c:ptCount val="5"/>
                <c:pt idx="0">
                  <c:v>Tx1</c:v>
                </c:pt>
                <c:pt idx="1">
                  <c:v>Tx2</c:v>
                </c:pt>
                <c:pt idx="2">
                  <c:v>Tx3</c:v>
                </c:pt>
                <c:pt idx="3">
                  <c:v>Tx4</c:v>
                </c:pt>
                <c:pt idx="4">
                  <c:v>Tx5</c:v>
                </c:pt>
              </c:strCache>
            </c:strRef>
          </c:cat>
          <c:val>
            <c:numRef>
              <c:f>Sheet1!$F$2:$F$6</c:f>
              <c:numCache>
                <c:formatCode>General</c:formatCode>
                <c:ptCount val="5"/>
                <c:pt idx="0">
                  <c:v>6.6906672468000012</c:v>
                </c:pt>
                <c:pt idx="1">
                  <c:v>7.9829292828999998</c:v>
                </c:pt>
                <c:pt idx="2">
                  <c:v>11.607419051200001</c:v>
                </c:pt>
                <c:pt idx="3">
                  <c:v>12.316319652999999</c:v>
                </c:pt>
                <c:pt idx="4">
                  <c:v>14.210365902800001</c:v>
                </c:pt>
              </c:numCache>
            </c:numRef>
          </c:val>
          <c:smooth val="0"/>
          <c:extLst>
            <c:ext xmlns:c16="http://schemas.microsoft.com/office/drawing/2014/chart" uri="{C3380CC4-5D6E-409C-BE32-E72D297353CC}">
              <c16:uniqueId val="{00000004-F952-4814-8574-942D947959CE}"/>
            </c:ext>
          </c:extLst>
        </c:ser>
        <c:ser>
          <c:idx val="5"/>
          <c:order val="5"/>
          <c:tx>
            <c:strRef>
              <c:f>Sheet1!$G$1</c:f>
              <c:strCache>
                <c:ptCount val="1"/>
                <c:pt idx="0">
                  <c:v>6th Node</c:v>
                </c:pt>
              </c:strCache>
            </c:strRef>
          </c:tx>
          <c:spPr>
            <a:ln w="28575" cap="rnd">
              <a:solidFill>
                <a:schemeClr val="accent6"/>
              </a:solidFill>
              <a:round/>
            </a:ln>
            <a:effectLst/>
          </c:spPr>
          <c:marker>
            <c:symbol val="none"/>
          </c:marker>
          <c:cat>
            <c:strRef>
              <c:f>Sheet1!$A$2:$A$6</c:f>
              <c:strCache>
                <c:ptCount val="5"/>
                <c:pt idx="0">
                  <c:v>Tx1</c:v>
                </c:pt>
                <c:pt idx="1">
                  <c:v>Tx2</c:v>
                </c:pt>
                <c:pt idx="2">
                  <c:v>Tx3</c:v>
                </c:pt>
                <c:pt idx="3">
                  <c:v>Tx4</c:v>
                </c:pt>
                <c:pt idx="4">
                  <c:v>Tx5</c:v>
                </c:pt>
              </c:strCache>
            </c:strRef>
          </c:cat>
          <c:val>
            <c:numRef>
              <c:f>Sheet1!$G$2:$G$6</c:f>
              <c:numCache>
                <c:formatCode>General</c:formatCode>
                <c:ptCount val="5"/>
                <c:pt idx="0">
                  <c:v>6.6443144967999999</c:v>
                </c:pt>
                <c:pt idx="1">
                  <c:v>8.3517004284999992</c:v>
                </c:pt>
                <c:pt idx="2">
                  <c:v>11.418534412599998</c:v>
                </c:pt>
                <c:pt idx="3">
                  <c:v>12.501361320300001</c:v>
                </c:pt>
                <c:pt idx="4">
                  <c:v>15.6863547729</c:v>
                </c:pt>
              </c:numCache>
            </c:numRef>
          </c:val>
          <c:smooth val="0"/>
          <c:extLst>
            <c:ext xmlns:c16="http://schemas.microsoft.com/office/drawing/2014/chart" uri="{C3380CC4-5D6E-409C-BE32-E72D297353CC}">
              <c16:uniqueId val="{00000005-F952-4814-8574-942D947959CE}"/>
            </c:ext>
          </c:extLst>
        </c:ser>
        <c:ser>
          <c:idx val="6"/>
          <c:order val="6"/>
          <c:tx>
            <c:strRef>
              <c:f>Sheet1!$H$1</c:f>
              <c:strCache>
                <c:ptCount val="1"/>
                <c:pt idx="0">
                  <c:v>7th Node</c:v>
                </c:pt>
              </c:strCache>
            </c:strRef>
          </c:tx>
          <c:spPr>
            <a:ln w="28575" cap="rnd">
              <a:solidFill>
                <a:schemeClr val="accent1">
                  <a:lumMod val="60000"/>
                </a:schemeClr>
              </a:solidFill>
              <a:round/>
            </a:ln>
            <a:effectLst/>
          </c:spPr>
          <c:marker>
            <c:symbol val="none"/>
          </c:marker>
          <c:cat>
            <c:strRef>
              <c:f>Sheet1!$A$2:$A$6</c:f>
              <c:strCache>
                <c:ptCount val="5"/>
                <c:pt idx="0">
                  <c:v>Tx1</c:v>
                </c:pt>
                <c:pt idx="1">
                  <c:v>Tx2</c:v>
                </c:pt>
                <c:pt idx="2">
                  <c:v>Tx3</c:v>
                </c:pt>
                <c:pt idx="3">
                  <c:v>Tx4</c:v>
                </c:pt>
                <c:pt idx="4">
                  <c:v>Tx5</c:v>
                </c:pt>
              </c:strCache>
            </c:strRef>
          </c:cat>
          <c:val>
            <c:numRef>
              <c:f>Sheet1!$H$2:$H$6</c:f>
              <c:numCache>
                <c:formatCode>General</c:formatCode>
                <c:ptCount val="5"/>
                <c:pt idx="0">
                  <c:v>6.7241035839999999</c:v>
                </c:pt>
                <c:pt idx="1">
                  <c:v>8.0088269740000015</c:v>
                </c:pt>
                <c:pt idx="2">
                  <c:v>11.231977611599998</c:v>
                </c:pt>
                <c:pt idx="3">
                  <c:v>12.623537881300001</c:v>
                </c:pt>
                <c:pt idx="4">
                  <c:v>14.653605886400001</c:v>
                </c:pt>
              </c:numCache>
            </c:numRef>
          </c:val>
          <c:smooth val="0"/>
          <c:extLst>
            <c:ext xmlns:c16="http://schemas.microsoft.com/office/drawing/2014/chart" uri="{C3380CC4-5D6E-409C-BE32-E72D297353CC}">
              <c16:uniqueId val="{00000006-F952-4814-8574-942D947959CE}"/>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1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majorUnit val="3"/>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t>Experiment Result</a:t>
            </a:r>
            <a:br>
              <a:rPr lang="en-US" sz="1200"/>
            </a:br>
            <a:r>
              <a:rPr lang="en-US" sz="1200"/>
              <a:t>Document Register </a:t>
            </a:r>
          </a:p>
          <a:p>
            <a:pPr>
              <a:defRPr/>
            </a:pPr>
            <a:r>
              <a:rPr lang="en-US" sz="1200"/>
              <a:t>(1 Transaction from Multiple Node with Query)</a:t>
            </a:r>
          </a:p>
          <a:p>
            <a:pPr>
              <a:defRPr/>
            </a:pPr>
            <a:r>
              <a:rPr lang="en-US" sz="1200"/>
              <a:t>Performance Comparison Inspected from each Node, 6 Nod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1st Node</c:v>
                </c:pt>
              </c:strCache>
            </c:strRef>
          </c:tx>
          <c:spPr>
            <a:ln w="28575" cap="rnd">
              <a:solidFill>
                <a:schemeClr val="accent1"/>
              </a:solidFill>
              <a:round/>
            </a:ln>
            <a:effectLst/>
          </c:spPr>
          <c:marker>
            <c:symbol val="none"/>
          </c:marker>
          <c:cat>
            <c:strRef>
              <c:f>Sheet1!$A$2:$A$6</c:f>
              <c:strCache>
                <c:ptCount val="5"/>
                <c:pt idx="0">
                  <c:v>Tx1</c:v>
                </c:pt>
                <c:pt idx="1">
                  <c:v>Tx2</c:v>
                </c:pt>
                <c:pt idx="2">
                  <c:v>Tx3</c:v>
                </c:pt>
                <c:pt idx="3">
                  <c:v>Tx4</c:v>
                </c:pt>
                <c:pt idx="4">
                  <c:v>Tx5</c:v>
                </c:pt>
              </c:strCache>
            </c:strRef>
          </c:cat>
          <c:val>
            <c:numRef>
              <c:f>Sheet1!$B$2:$B$6</c:f>
              <c:numCache>
                <c:formatCode>General</c:formatCode>
                <c:ptCount val="5"/>
                <c:pt idx="0">
                  <c:v>9.2261379148000007</c:v>
                </c:pt>
                <c:pt idx="1">
                  <c:v>8.7605262154000005</c:v>
                </c:pt>
                <c:pt idx="2">
                  <c:v>8.9677081855999994</c:v>
                </c:pt>
                <c:pt idx="3">
                  <c:v>11.077265102199998</c:v>
                </c:pt>
                <c:pt idx="4">
                  <c:v>11.5269099078</c:v>
                </c:pt>
              </c:numCache>
            </c:numRef>
          </c:val>
          <c:smooth val="0"/>
          <c:extLst>
            <c:ext xmlns:c16="http://schemas.microsoft.com/office/drawing/2014/chart" uri="{C3380CC4-5D6E-409C-BE32-E72D297353CC}">
              <c16:uniqueId val="{00000000-DA3C-4389-AE0B-FA43C99C7721}"/>
            </c:ext>
          </c:extLst>
        </c:ser>
        <c:ser>
          <c:idx val="1"/>
          <c:order val="1"/>
          <c:tx>
            <c:strRef>
              <c:f>Sheet1!$C$1</c:f>
              <c:strCache>
                <c:ptCount val="1"/>
                <c:pt idx="0">
                  <c:v>2nd Node</c:v>
                </c:pt>
              </c:strCache>
            </c:strRef>
          </c:tx>
          <c:spPr>
            <a:ln w="28575" cap="rnd">
              <a:solidFill>
                <a:schemeClr val="accent2"/>
              </a:solidFill>
              <a:round/>
            </a:ln>
            <a:effectLst/>
          </c:spPr>
          <c:marker>
            <c:symbol val="none"/>
          </c:marker>
          <c:cat>
            <c:strRef>
              <c:f>Sheet1!$A$2:$A$6</c:f>
              <c:strCache>
                <c:ptCount val="5"/>
                <c:pt idx="0">
                  <c:v>Tx1</c:v>
                </c:pt>
                <c:pt idx="1">
                  <c:v>Tx2</c:v>
                </c:pt>
                <c:pt idx="2">
                  <c:v>Tx3</c:v>
                </c:pt>
                <c:pt idx="3">
                  <c:v>Tx4</c:v>
                </c:pt>
                <c:pt idx="4">
                  <c:v>Tx5</c:v>
                </c:pt>
              </c:strCache>
            </c:strRef>
          </c:cat>
          <c:val>
            <c:numRef>
              <c:f>Sheet1!$C$2:$C$6</c:f>
              <c:numCache>
                <c:formatCode>General</c:formatCode>
                <c:ptCount val="5"/>
                <c:pt idx="0">
                  <c:v>9.1515205724000008</c:v>
                </c:pt>
                <c:pt idx="1">
                  <c:v>8.5796092359999996</c:v>
                </c:pt>
                <c:pt idx="2">
                  <c:v>8.9683634876999996</c:v>
                </c:pt>
                <c:pt idx="3">
                  <c:v>10.988853026400001</c:v>
                </c:pt>
                <c:pt idx="4">
                  <c:v>12.680129426400001</c:v>
                </c:pt>
              </c:numCache>
            </c:numRef>
          </c:val>
          <c:smooth val="0"/>
          <c:extLst>
            <c:ext xmlns:c16="http://schemas.microsoft.com/office/drawing/2014/chart" uri="{C3380CC4-5D6E-409C-BE32-E72D297353CC}">
              <c16:uniqueId val="{00000001-DA3C-4389-AE0B-FA43C99C7721}"/>
            </c:ext>
          </c:extLst>
        </c:ser>
        <c:ser>
          <c:idx val="2"/>
          <c:order val="2"/>
          <c:tx>
            <c:strRef>
              <c:f>Sheet1!$D$1</c:f>
              <c:strCache>
                <c:ptCount val="1"/>
                <c:pt idx="0">
                  <c:v>3rd Node</c:v>
                </c:pt>
              </c:strCache>
            </c:strRef>
          </c:tx>
          <c:spPr>
            <a:ln w="28575" cap="rnd">
              <a:solidFill>
                <a:schemeClr val="accent3"/>
              </a:solidFill>
              <a:round/>
            </a:ln>
            <a:effectLst/>
          </c:spPr>
          <c:marker>
            <c:symbol val="none"/>
          </c:marker>
          <c:cat>
            <c:strRef>
              <c:f>Sheet1!$A$2:$A$6</c:f>
              <c:strCache>
                <c:ptCount val="5"/>
                <c:pt idx="0">
                  <c:v>Tx1</c:v>
                </c:pt>
                <c:pt idx="1">
                  <c:v>Tx2</c:v>
                </c:pt>
                <c:pt idx="2">
                  <c:v>Tx3</c:v>
                </c:pt>
                <c:pt idx="3">
                  <c:v>Tx4</c:v>
                </c:pt>
                <c:pt idx="4">
                  <c:v>Tx5</c:v>
                </c:pt>
              </c:strCache>
            </c:strRef>
          </c:cat>
          <c:val>
            <c:numRef>
              <c:f>Sheet1!$D$2:$D$6</c:f>
              <c:numCache>
                <c:formatCode>General</c:formatCode>
                <c:ptCount val="5"/>
                <c:pt idx="0">
                  <c:v>9.1845461159999982</c:v>
                </c:pt>
                <c:pt idx="1">
                  <c:v>8.8377434284999996</c:v>
                </c:pt>
                <c:pt idx="2">
                  <c:v>8.7578902753000012</c:v>
                </c:pt>
                <c:pt idx="3">
                  <c:v>10.838979953800001</c:v>
                </c:pt>
                <c:pt idx="4">
                  <c:v>13.7537049805</c:v>
                </c:pt>
              </c:numCache>
            </c:numRef>
          </c:val>
          <c:smooth val="0"/>
          <c:extLst>
            <c:ext xmlns:c16="http://schemas.microsoft.com/office/drawing/2014/chart" uri="{C3380CC4-5D6E-409C-BE32-E72D297353CC}">
              <c16:uniqueId val="{00000002-DA3C-4389-AE0B-FA43C99C7721}"/>
            </c:ext>
          </c:extLst>
        </c:ser>
        <c:ser>
          <c:idx val="3"/>
          <c:order val="3"/>
          <c:tx>
            <c:strRef>
              <c:f>Sheet1!$E$1</c:f>
              <c:strCache>
                <c:ptCount val="1"/>
                <c:pt idx="0">
                  <c:v>4th Node</c:v>
                </c:pt>
              </c:strCache>
            </c:strRef>
          </c:tx>
          <c:spPr>
            <a:ln w="28575" cap="rnd">
              <a:solidFill>
                <a:schemeClr val="accent4"/>
              </a:solidFill>
              <a:round/>
            </a:ln>
            <a:effectLst/>
          </c:spPr>
          <c:marker>
            <c:symbol val="none"/>
          </c:marker>
          <c:cat>
            <c:strRef>
              <c:f>Sheet1!$A$2:$A$6</c:f>
              <c:strCache>
                <c:ptCount val="5"/>
                <c:pt idx="0">
                  <c:v>Tx1</c:v>
                </c:pt>
                <c:pt idx="1">
                  <c:v>Tx2</c:v>
                </c:pt>
                <c:pt idx="2">
                  <c:v>Tx3</c:v>
                </c:pt>
                <c:pt idx="3">
                  <c:v>Tx4</c:v>
                </c:pt>
                <c:pt idx="4">
                  <c:v>Tx5</c:v>
                </c:pt>
              </c:strCache>
            </c:strRef>
          </c:cat>
          <c:val>
            <c:numRef>
              <c:f>Sheet1!$E$2:$E$6</c:f>
              <c:numCache>
                <c:formatCode>General</c:formatCode>
                <c:ptCount val="5"/>
                <c:pt idx="0">
                  <c:v>9.1220024274</c:v>
                </c:pt>
                <c:pt idx="1">
                  <c:v>9.3024679819999996</c:v>
                </c:pt>
                <c:pt idx="2">
                  <c:v>8.8803512399000013</c:v>
                </c:pt>
                <c:pt idx="3">
                  <c:v>11.258076172199999</c:v>
                </c:pt>
                <c:pt idx="4">
                  <c:v>12.6807959427</c:v>
                </c:pt>
              </c:numCache>
            </c:numRef>
          </c:val>
          <c:smooth val="0"/>
          <c:extLst>
            <c:ext xmlns:c16="http://schemas.microsoft.com/office/drawing/2014/chart" uri="{C3380CC4-5D6E-409C-BE32-E72D297353CC}">
              <c16:uniqueId val="{00000003-DA3C-4389-AE0B-FA43C99C7721}"/>
            </c:ext>
          </c:extLst>
        </c:ser>
        <c:ser>
          <c:idx val="4"/>
          <c:order val="4"/>
          <c:tx>
            <c:strRef>
              <c:f>Sheet1!$F$1</c:f>
              <c:strCache>
                <c:ptCount val="1"/>
                <c:pt idx="0">
                  <c:v>5th Node</c:v>
                </c:pt>
              </c:strCache>
            </c:strRef>
          </c:tx>
          <c:spPr>
            <a:ln w="28575" cap="rnd">
              <a:solidFill>
                <a:schemeClr val="accent5"/>
              </a:solidFill>
              <a:round/>
            </a:ln>
            <a:effectLst/>
          </c:spPr>
          <c:marker>
            <c:symbol val="none"/>
          </c:marker>
          <c:cat>
            <c:strRef>
              <c:f>Sheet1!$A$2:$A$6</c:f>
              <c:strCache>
                <c:ptCount val="5"/>
                <c:pt idx="0">
                  <c:v>Tx1</c:v>
                </c:pt>
                <c:pt idx="1">
                  <c:v>Tx2</c:v>
                </c:pt>
                <c:pt idx="2">
                  <c:v>Tx3</c:v>
                </c:pt>
                <c:pt idx="3">
                  <c:v>Tx4</c:v>
                </c:pt>
                <c:pt idx="4">
                  <c:v>Tx5</c:v>
                </c:pt>
              </c:strCache>
            </c:strRef>
          </c:cat>
          <c:val>
            <c:numRef>
              <c:f>Sheet1!$F$2:$F$6</c:f>
              <c:numCache>
                <c:formatCode>General</c:formatCode>
                <c:ptCount val="5"/>
                <c:pt idx="0">
                  <c:v>9.0029877498000026</c:v>
                </c:pt>
                <c:pt idx="1">
                  <c:v>8.6068985800999993</c:v>
                </c:pt>
                <c:pt idx="2">
                  <c:v>8.3866195449000003</c:v>
                </c:pt>
                <c:pt idx="3">
                  <c:v>10.801255804499998</c:v>
                </c:pt>
                <c:pt idx="4">
                  <c:v>11.940243089300001</c:v>
                </c:pt>
              </c:numCache>
            </c:numRef>
          </c:val>
          <c:smooth val="0"/>
          <c:extLst>
            <c:ext xmlns:c16="http://schemas.microsoft.com/office/drawing/2014/chart" uri="{C3380CC4-5D6E-409C-BE32-E72D297353CC}">
              <c16:uniqueId val="{00000004-DA3C-4389-AE0B-FA43C99C7721}"/>
            </c:ext>
          </c:extLst>
        </c:ser>
        <c:ser>
          <c:idx val="5"/>
          <c:order val="5"/>
          <c:tx>
            <c:strRef>
              <c:f>Sheet1!$G$1</c:f>
              <c:strCache>
                <c:ptCount val="1"/>
                <c:pt idx="0">
                  <c:v>6th Node</c:v>
                </c:pt>
              </c:strCache>
            </c:strRef>
          </c:tx>
          <c:spPr>
            <a:ln w="28575" cap="rnd">
              <a:solidFill>
                <a:schemeClr val="accent6"/>
              </a:solidFill>
              <a:round/>
            </a:ln>
            <a:effectLst/>
          </c:spPr>
          <c:marker>
            <c:symbol val="none"/>
          </c:marker>
          <c:cat>
            <c:strRef>
              <c:f>Sheet1!$A$2:$A$6</c:f>
              <c:strCache>
                <c:ptCount val="5"/>
                <c:pt idx="0">
                  <c:v>Tx1</c:v>
                </c:pt>
                <c:pt idx="1">
                  <c:v>Tx2</c:v>
                </c:pt>
                <c:pt idx="2">
                  <c:v>Tx3</c:v>
                </c:pt>
                <c:pt idx="3">
                  <c:v>Tx4</c:v>
                </c:pt>
                <c:pt idx="4">
                  <c:v>Tx5</c:v>
                </c:pt>
              </c:strCache>
            </c:strRef>
          </c:cat>
          <c:val>
            <c:numRef>
              <c:f>Sheet1!$G$2:$G$6</c:f>
              <c:numCache>
                <c:formatCode>General</c:formatCode>
                <c:ptCount val="5"/>
                <c:pt idx="0">
                  <c:v>9.2116810571000016</c:v>
                </c:pt>
                <c:pt idx="1">
                  <c:v>9.1973411535</c:v>
                </c:pt>
                <c:pt idx="2">
                  <c:v>8.647472199800001</c:v>
                </c:pt>
                <c:pt idx="3">
                  <c:v>10.935710161599999</c:v>
                </c:pt>
                <c:pt idx="4">
                  <c:v>12.523536286000001</c:v>
                </c:pt>
              </c:numCache>
            </c:numRef>
          </c:val>
          <c:smooth val="0"/>
          <c:extLst>
            <c:ext xmlns:c16="http://schemas.microsoft.com/office/drawing/2014/chart" uri="{C3380CC4-5D6E-409C-BE32-E72D297353CC}">
              <c16:uniqueId val="{00000005-DA3C-4389-AE0B-FA43C99C7721}"/>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1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majorUnit val="3"/>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t>Experiment Result</a:t>
            </a:r>
            <a:br>
              <a:rPr lang="en-US" sz="1200"/>
            </a:br>
            <a:r>
              <a:rPr lang="en-US" sz="1200"/>
              <a:t>Document Register </a:t>
            </a:r>
          </a:p>
          <a:p>
            <a:pPr>
              <a:defRPr/>
            </a:pPr>
            <a:r>
              <a:rPr lang="en-US" sz="1200"/>
              <a:t>(1 Transaction from Multiple Node with Query)</a:t>
            </a:r>
          </a:p>
          <a:p>
            <a:pPr>
              <a:defRPr/>
            </a:pPr>
            <a:r>
              <a:rPr lang="en-US" sz="1200"/>
              <a:t>Performance Comparison Inspected from each Node, 5 Nod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1st Node</c:v>
                </c:pt>
              </c:strCache>
            </c:strRef>
          </c:tx>
          <c:spPr>
            <a:ln w="28575" cap="rnd">
              <a:solidFill>
                <a:schemeClr val="accent1"/>
              </a:solidFill>
              <a:round/>
            </a:ln>
            <a:effectLst/>
          </c:spPr>
          <c:marker>
            <c:symbol val="none"/>
          </c:marker>
          <c:cat>
            <c:strRef>
              <c:f>Sheet1!$A$2:$A$6</c:f>
              <c:strCache>
                <c:ptCount val="5"/>
                <c:pt idx="0">
                  <c:v>Tx1</c:v>
                </c:pt>
                <c:pt idx="1">
                  <c:v>Tx2</c:v>
                </c:pt>
                <c:pt idx="2">
                  <c:v>Tx3</c:v>
                </c:pt>
                <c:pt idx="3">
                  <c:v>Tx4</c:v>
                </c:pt>
                <c:pt idx="4">
                  <c:v>Tx5</c:v>
                </c:pt>
              </c:strCache>
            </c:strRef>
          </c:cat>
          <c:val>
            <c:numRef>
              <c:f>Sheet1!$B$2:$B$6</c:f>
              <c:numCache>
                <c:formatCode>General</c:formatCode>
                <c:ptCount val="5"/>
                <c:pt idx="0">
                  <c:v>6.4018046610000017</c:v>
                </c:pt>
                <c:pt idx="1">
                  <c:v>9.2284480779000013</c:v>
                </c:pt>
                <c:pt idx="2">
                  <c:v>9.8162304421000002</c:v>
                </c:pt>
                <c:pt idx="3">
                  <c:v>10.6727721233</c:v>
                </c:pt>
                <c:pt idx="4">
                  <c:v>14.336818813200001</c:v>
                </c:pt>
              </c:numCache>
            </c:numRef>
          </c:val>
          <c:smooth val="0"/>
          <c:extLst>
            <c:ext xmlns:c16="http://schemas.microsoft.com/office/drawing/2014/chart" uri="{C3380CC4-5D6E-409C-BE32-E72D297353CC}">
              <c16:uniqueId val="{00000000-7F20-4656-8081-D30587EDEE1A}"/>
            </c:ext>
          </c:extLst>
        </c:ser>
        <c:ser>
          <c:idx val="1"/>
          <c:order val="1"/>
          <c:tx>
            <c:strRef>
              <c:f>Sheet1!$C$1</c:f>
              <c:strCache>
                <c:ptCount val="1"/>
                <c:pt idx="0">
                  <c:v>2nd Node</c:v>
                </c:pt>
              </c:strCache>
            </c:strRef>
          </c:tx>
          <c:spPr>
            <a:ln w="28575" cap="rnd">
              <a:solidFill>
                <a:schemeClr val="accent2"/>
              </a:solidFill>
              <a:round/>
            </a:ln>
            <a:effectLst/>
          </c:spPr>
          <c:marker>
            <c:symbol val="none"/>
          </c:marker>
          <c:cat>
            <c:strRef>
              <c:f>Sheet1!$A$2:$A$6</c:f>
              <c:strCache>
                <c:ptCount val="5"/>
                <c:pt idx="0">
                  <c:v>Tx1</c:v>
                </c:pt>
                <c:pt idx="1">
                  <c:v>Tx2</c:v>
                </c:pt>
                <c:pt idx="2">
                  <c:v>Tx3</c:v>
                </c:pt>
                <c:pt idx="3">
                  <c:v>Tx4</c:v>
                </c:pt>
                <c:pt idx="4">
                  <c:v>Tx5</c:v>
                </c:pt>
              </c:strCache>
            </c:strRef>
          </c:cat>
          <c:val>
            <c:numRef>
              <c:f>Sheet1!$C$2:$C$6</c:f>
              <c:numCache>
                <c:formatCode>General</c:formatCode>
                <c:ptCount val="5"/>
                <c:pt idx="0">
                  <c:v>6.3484029450000001</c:v>
                </c:pt>
                <c:pt idx="1">
                  <c:v>8.952380143300001</c:v>
                </c:pt>
                <c:pt idx="2">
                  <c:v>9.8641851915000007</c:v>
                </c:pt>
                <c:pt idx="3">
                  <c:v>10.4318033548</c:v>
                </c:pt>
                <c:pt idx="4">
                  <c:v>13.381137331300001</c:v>
                </c:pt>
              </c:numCache>
            </c:numRef>
          </c:val>
          <c:smooth val="0"/>
          <c:extLst>
            <c:ext xmlns:c16="http://schemas.microsoft.com/office/drawing/2014/chart" uri="{C3380CC4-5D6E-409C-BE32-E72D297353CC}">
              <c16:uniqueId val="{00000001-7F20-4656-8081-D30587EDEE1A}"/>
            </c:ext>
          </c:extLst>
        </c:ser>
        <c:ser>
          <c:idx val="2"/>
          <c:order val="2"/>
          <c:tx>
            <c:strRef>
              <c:f>Sheet1!$D$1</c:f>
              <c:strCache>
                <c:ptCount val="1"/>
                <c:pt idx="0">
                  <c:v>3rd Node</c:v>
                </c:pt>
              </c:strCache>
            </c:strRef>
          </c:tx>
          <c:spPr>
            <a:ln w="28575" cap="rnd">
              <a:solidFill>
                <a:schemeClr val="accent3"/>
              </a:solidFill>
              <a:round/>
            </a:ln>
            <a:effectLst/>
          </c:spPr>
          <c:marker>
            <c:symbol val="none"/>
          </c:marker>
          <c:cat>
            <c:strRef>
              <c:f>Sheet1!$A$2:$A$6</c:f>
              <c:strCache>
                <c:ptCount val="5"/>
                <c:pt idx="0">
                  <c:v>Tx1</c:v>
                </c:pt>
                <c:pt idx="1">
                  <c:v>Tx2</c:v>
                </c:pt>
                <c:pt idx="2">
                  <c:v>Tx3</c:v>
                </c:pt>
                <c:pt idx="3">
                  <c:v>Tx4</c:v>
                </c:pt>
                <c:pt idx="4">
                  <c:v>Tx5</c:v>
                </c:pt>
              </c:strCache>
            </c:strRef>
          </c:cat>
          <c:val>
            <c:numRef>
              <c:f>Sheet1!$D$2:$D$6</c:f>
              <c:numCache>
                <c:formatCode>General</c:formatCode>
                <c:ptCount val="5"/>
                <c:pt idx="0">
                  <c:v>6.6723720691000015</c:v>
                </c:pt>
                <c:pt idx="1">
                  <c:v>9.2493034637000004</c:v>
                </c:pt>
                <c:pt idx="2">
                  <c:v>9.8626611868999987</c:v>
                </c:pt>
                <c:pt idx="3">
                  <c:v>10.318016310499999</c:v>
                </c:pt>
                <c:pt idx="4">
                  <c:v>14.355729951800001</c:v>
                </c:pt>
              </c:numCache>
            </c:numRef>
          </c:val>
          <c:smooth val="0"/>
          <c:extLst>
            <c:ext xmlns:c16="http://schemas.microsoft.com/office/drawing/2014/chart" uri="{C3380CC4-5D6E-409C-BE32-E72D297353CC}">
              <c16:uniqueId val="{00000002-7F20-4656-8081-D30587EDEE1A}"/>
            </c:ext>
          </c:extLst>
        </c:ser>
        <c:ser>
          <c:idx val="3"/>
          <c:order val="3"/>
          <c:tx>
            <c:strRef>
              <c:f>Sheet1!$E$1</c:f>
              <c:strCache>
                <c:ptCount val="1"/>
                <c:pt idx="0">
                  <c:v>4th Node</c:v>
                </c:pt>
              </c:strCache>
            </c:strRef>
          </c:tx>
          <c:spPr>
            <a:ln w="28575" cap="rnd">
              <a:solidFill>
                <a:schemeClr val="accent4"/>
              </a:solidFill>
              <a:round/>
            </a:ln>
            <a:effectLst/>
          </c:spPr>
          <c:marker>
            <c:symbol val="none"/>
          </c:marker>
          <c:cat>
            <c:strRef>
              <c:f>Sheet1!$A$2:$A$6</c:f>
              <c:strCache>
                <c:ptCount val="5"/>
                <c:pt idx="0">
                  <c:v>Tx1</c:v>
                </c:pt>
                <c:pt idx="1">
                  <c:v>Tx2</c:v>
                </c:pt>
                <c:pt idx="2">
                  <c:v>Tx3</c:v>
                </c:pt>
                <c:pt idx="3">
                  <c:v>Tx4</c:v>
                </c:pt>
                <c:pt idx="4">
                  <c:v>Tx5</c:v>
                </c:pt>
              </c:strCache>
            </c:strRef>
          </c:cat>
          <c:val>
            <c:numRef>
              <c:f>Sheet1!$E$2:$E$6</c:f>
              <c:numCache>
                <c:formatCode>General</c:formatCode>
                <c:ptCount val="5"/>
                <c:pt idx="0">
                  <c:v>6.6874327329999996</c:v>
                </c:pt>
                <c:pt idx="1">
                  <c:v>8.6853905313000013</c:v>
                </c:pt>
                <c:pt idx="2">
                  <c:v>9.6164533297000006</c:v>
                </c:pt>
                <c:pt idx="3">
                  <c:v>10.2883406424</c:v>
                </c:pt>
                <c:pt idx="4">
                  <c:v>13.181023819999998</c:v>
                </c:pt>
              </c:numCache>
            </c:numRef>
          </c:val>
          <c:smooth val="0"/>
          <c:extLst>
            <c:ext xmlns:c16="http://schemas.microsoft.com/office/drawing/2014/chart" uri="{C3380CC4-5D6E-409C-BE32-E72D297353CC}">
              <c16:uniqueId val="{00000003-7F20-4656-8081-D30587EDEE1A}"/>
            </c:ext>
          </c:extLst>
        </c:ser>
        <c:ser>
          <c:idx val="4"/>
          <c:order val="4"/>
          <c:tx>
            <c:strRef>
              <c:f>Sheet1!$F$1</c:f>
              <c:strCache>
                <c:ptCount val="1"/>
                <c:pt idx="0">
                  <c:v>5th Node</c:v>
                </c:pt>
              </c:strCache>
            </c:strRef>
          </c:tx>
          <c:spPr>
            <a:ln w="28575" cap="rnd">
              <a:solidFill>
                <a:schemeClr val="accent5"/>
              </a:solidFill>
              <a:round/>
            </a:ln>
            <a:effectLst/>
          </c:spPr>
          <c:marker>
            <c:symbol val="none"/>
          </c:marker>
          <c:cat>
            <c:strRef>
              <c:f>Sheet1!$A$2:$A$6</c:f>
              <c:strCache>
                <c:ptCount val="5"/>
                <c:pt idx="0">
                  <c:v>Tx1</c:v>
                </c:pt>
                <c:pt idx="1">
                  <c:v>Tx2</c:v>
                </c:pt>
                <c:pt idx="2">
                  <c:v>Tx3</c:v>
                </c:pt>
                <c:pt idx="3">
                  <c:v>Tx4</c:v>
                </c:pt>
                <c:pt idx="4">
                  <c:v>Tx5</c:v>
                </c:pt>
              </c:strCache>
            </c:strRef>
          </c:cat>
          <c:val>
            <c:numRef>
              <c:f>Sheet1!$F$2:$F$6</c:f>
              <c:numCache>
                <c:formatCode>General</c:formatCode>
                <c:ptCount val="5"/>
                <c:pt idx="0">
                  <c:v>6.4808626884000002</c:v>
                </c:pt>
                <c:pt idx="1">
                  <c:v>9.2225320459000013</c:v>
                </c:pt>
                <c:pt idx="2">
                  <c:v>10.539896281299999</c:v>
                </c:pt>
                <c:pt idx="3">
                  <c:v>9.2537619603000003</c:v>
                </c:pt>
                <c:pt idx="4">
                  <c:v>13.105574910000001</c:v>
                </c:pt>
              </c:numCache>
            </c:numRef>
          </c:val>
          <c:smooth val="0"/>
          <c:extLst>
            <c:ext xmlns:c16="http://schemas.microsoft.com/office/drawing/2014/chart" uri="{C3380CC4-5D6E-409C-BE32-E72D297353CC}">
              <c16:uniqueId val="{00000004-7F20-4656-8081-D30587EDEE1A}"/>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1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majorUnit val="3"/>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ชุดรูปแบบของ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8E3B0C5-8133-43C7-87A6-A8B9607A2E60}">
  <we:reference id="wa104382081" version="1.7.0.0" store="en-001" storeType="OMEX"/>
  <we:alternateReferences>
    <we:reference id="WA104382081" version="1.7.0.0" store="" storeType="OMEX"/>
  </we:alternateReferences>
  <we:properties>
    <we:property name="MENDELEY_CITATIONS" value="[]"/>
    <we:property name="MENDELEY_CITATIONS_STYLE" value="&quot;https://www.zotero.org/styles/ap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B1AB88-EF1B-49D1-9254-AE75E3AFE1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98</Pages>
  <Words>43077</Words>
  <Characters>245545</Characters>
  <Application>Microsoft Office Word</Application>
  <DocSecurity>0</DocSecurity>
  <Lines>2046</Lines>
  <Paragraphs>576</Paragraphs>
  <ScaleCrop>false</ScaleCrop>
  <HeadingPairs>
    <vt:vector size="4" baseType="variant">
      <vt:variant>
        <vt:lpstr>Title</vt:lpstr>
      </vt:variant>
      <vt:variant>
        <vt:i4>1</vt:i4>
      </vt:variant>
      <vt:variant>
        <vt:lpstr>ชื่อเรื่อง</vt:lpstr>
      </vt:variant>
      <vt:variant>
        <vt:i4>1</vt:i4>
      </vt:variant>
    </vt:vector>
  </HeadingPairs>
  <TitlesOfParts>
    <vt:vector size="2" baseType="lpstr">
      <vt:lpstr/>
      <vt:lpstr/>
    </vt:vector>
  </TitlesOfParts>
  <Company/>
  <LinksUpToDate>false</LinksUpToDate>
  <CharactersWithSpaces>288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Petnathean Julled</cp:lastModifiedBy>
  <cp:revision>3</cp:revision>
  <cp:lastPrinted>2021-07-09T14:18:00Z</cp:lastPrinted>
  <dcterms:created xsi:type="dcterms:W3CDTF">2021-08-01T04:12:00Z</dcterms:created>
  <dcterms:modified xsi:type="dcterms:W3CDTF">2021-08-01T0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sage-vancouver-brackets</vt:lpwstr>
  </property>
  <property fmtid="{D5CDD505-2E9C-101B-9397-08002B2CF9AE}" pid="17" name="Mendeley Recent Style Name 7_1">
    <vt:lpwstr>SAGE - Vancouver (brackets)</vt:lpwstr>
  </property>
  <property fmtid="{D5CDD505-2E9C-101B-9397-08002B2CF9AE}" pid="18" name="Mendeley Recent Style Id 8_1">
    <vt:lpwstr>http://www.zotero.org/styles/springer-vancouver-brackets</vt:lpwstr>
  </property>
  <property fmtid="{D5CDD505-2E9C-101B-9397-08002B2CF9AE}" pid="19" name="Mendeley Recent Style Name 8_1">
    <vt:lpwstr>Springer - Vancouver (bracket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5e4d2d8-c212-3dcd-9c26-371e1ddf6c1f</vt:lpwstr>
  </property>
  <property fmtid="{D5CDD505-2E9C-101B-9397-08002B2CF9AE}" pid="24" name="Mendeley Citation Style_1">
    <vt:lpwstr>http://www.zotero.org/styles/sage-vancouver-brackets</vt:lpwstr>
  </property>
</Properties>
</file>